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10293" w:type="dxa"/>
        <w:tblInd w:w="115" w:type="dxa"/>
        <w:tblLayout w:type="fixed"/>
        <w:tblCellMar>
          <w:left w:w="115" w:type="dxa"/>
          <w:right w:w="115" w:type="dxa"/>
        </w:tblCellMar>
        <w:tblLook w:val="0000" w:firstRow="0" w:lastRow="0" w:firstColumn="0" w:lastColumn="0" w:noHBand="0" w:noVBand="0"/>
      </w:tblPr>
      <w:tblGrid>
        <w:gridCol w:w="5155"/>
        <w:gridCol w:w="5138"/>
      </w:tblGrid>
      <w:tr w:rsidR="00E85CC4" w:rsidRPr="0089274C" w14:paraId="6E62FE5B" w14:textId="77777777" w:rsidTr="001503D1">
        <w:tc>
          <w:tcPr>
            <w:tcW w:w="5155" w:type="dxa"/>
          </w:tcPr>
          <w:p w14:paraId="29DEFA6C" w14:textId="77777777" w:rsidR="00E85CC4" w:rsidRPr="00541BF3" w:rsidRDefault="00E85CC4" w:rsidP="001503D1">
            <w:pPr>
              <w:spacing w:before="120" w:after="120"/>
              <w:rPr>
                <w:b/>
                <w:lang w:val="ru-RU"/>
              </w:rPr>
            </w:pPr>
            <w:r w:rsidRPr="00541BF3">
              <w:rPr>
                <w:b/>
                <w:lang w:val="ru-RU"/>
              </w:rPr>
              <w:t>УТВЕРЖДАЮ</w:t>
            </w:r>
          </w:p>
          <w:p w14:paraId="6A39DAC5" w14:textId="77777777" w:rsidR="00E85CC4" w:rsidRPr="00541BF3" w:rsidRDefault="00E85CC4" w:rsidP="001503D1">
            <w:pPr>
              <w:spacing w:before="120" w:after="120"/>
              <w:rPr>
                <w:lang w:val="ru-RU"/>
              </w:rPr>
            </w:pPr>
            <w:r w:rsidRPr="00541BF3">
              <w:rPr>
                <w:lang w:val="ru-RU"/>
              </w:rPr>
              <w:t>Генеральный директор</w:t>
            </w:r>
          </w:p>
          <w:p w14:paraId="488ABA17" w14:textId="77777777" w:rsidR="00E85CC4" w:rsidRPr="00541BF3" w:rsidRDefault="00E85CC4" w:rsidP="001503D1">
            <w:pPr>
              <w:spacing w:before="120" w:after="120"/>
              <w:rPr>
                <w:lang w:val="ru-RU"/>
              </w:rPr>
            </w:pPr>
            <w:r w:rsidRPr="00541BF3">
              <w:rPr>
                <w:lang w:val="ru-RU"/>
              </w:rPr>
              <w:t>АО «НИИМА «Прогресс»</w:t>
            </w:r>
          </w:p>
          <w:p w14:paraId="0D11EE3C" w14:textId="77777777" w:rsidR="00E85CC4" w:rsidRPr="00541BF3" w:rsidRDefault="00E85CC4" w:rsidP="001503D1">
            <w:pPr>
              <w:spacing w:before="120" w:after="120"/>
              <w:rPr>
                <w:lang w:val="ru-RU"/>
              </w:rPr>
            </w:pPr>
          </w:p>
          <w:p w14:paraId="03ED1A2A" w14:textId="77777777" w:rsidR="00E85CC4" w:rsidRPr="00541BF3" w:rsidRDefault="00E85CC4" w:rsidP="001503D1">
            <w:pPr>
              <w:spacing w:before="120" w:after="120"/>
              <w:rPr>
                <w:lang w:val="ru-RU"/>
              </w:rPr>
            </w:pPr>
          </w:p>
          <w:p w14:paraId="3A1170BC" w14:textId="77777777" w:rsidR="00E85CC4" w:rsidRPr="00541BF3" w:rsidRDefault="00E85CC4" w:rsidP="001503D1">
            <w:pPr>
              <w:spacing w:before="120" w:after="120"/>
              <w:rPr>
                <w:lang w:val="ru-RU"/>
              </w:rPr>
            </w:pPr>
            <w:r w:rsidRPr="00541BF3">
              <w:rPr>
                <w:lang w:val="ru-RU"/>
              </w:rPr>
              <w:t>_____________ З.К. Кондрашов</w:t>
            </w:r>
          </w:p>
          <w:p w14:paraId="4A1EADF8" w14:textId="77777777" w:rsidR="00E85CC4" w:rsidRPr="00541BF3" w:rsidRDefault="00E85CC4" w:rsidP="001503D1">
            <w:pPr>
              <w:spacing w:before="120" w:after="120"/>
              <w:rPr>
                <w:lang w:val="ru-RU"/>
              </w:rPr>
            </w:pPr>
            <w:r w:rsidRPr="00541BF3">
              <w:rPr>
                <w:lang w:val="ru-RU"/>
              </w:rPr>
              <w:t>«___» ______________ 2021 г.</w:t>
            </w:r>
          </w:p>
          <w:p w14:paraId="1604DC7C" w14:textId="77777777" w:rsidR="00E85CC4" w:rsidRPr="00541BF3" w:rsidRDefault="00E85CC4" w:rsidP="001503D1">
            <w:pPr>
              <w:spacing w:before="120" w:after="120"/>
              <w:rPr>
                <w:lang w:val="ru-RU"/>
              </w:rPr>
            </w:pPr>
            <w:r w:rsidRPr="00541BF3">
              <w:rPr>
                <w:lang w:val="ru-RU"/>
              </w:rPr>
              <w:t>М.П.</w:t>
            </w:r>
          </w:p>
          <w:p w14:paraId="538B4F45" w14:textId="77777777" w:rsidR="00E85CC4" w:rsidRPr="00541BF3" w:rsidRDefault="00E85CC4" w:rsidP="001503D1">
            <w:pPr>
              <w:spacing w:before="120" w:after="120"/>
              <w:rPr>
                <w:lang w:val="ru-RU"/>
              </w:rPr>
            </w:pPr>
          </w:p>
        </w:tc>
        <w:tc>
          <w:tcPr>
            <w:tcW w:w="5138" w:type="dxa"/>
          </w:tcPr>
          <w:p w14:paraId="226CFC2F" w14:textId="77777777" w:rsidR="00E85CC4" w:rsidRPr="00541BF3" w:rsidRDefault="00E85CC4" w:rsidP="001503D1">
            <w:pPr>
              <w:spacing w:before="120" w:after="120"/>
              <w:rPr>
                <w:b/>
                <w:lang w:val="ru-RU"/>
              </w:rPr>
            </w:pPr>
            <w:r w:rsidRPr="00541BF3">
              <w:rPr>
                <w:b/>
                <w:lang w:val="ru-RU"/>
              </w:rPr>
              <w:t>УТВЕРЖДАЮ</w:t>
            </w:r>
          </w:p>
          <w:p w14:paraId="4A13630D" w14:textId="77777777" w:rsidR="00E85CC4" w:rsidRPr="00541BF3" w:rsidRDefault="00E85CC4" w:rsidP="001503D1">
            <w:pPr>
              <w:spacing w:before="120" w:after="120"/>
              <w:rPr>
                <w:lang w:val="ru-RU"/>
              </w:rPr>
            </w:pPr>
            <w:r>
              <w:rPr>
                <w:lang w:val="ru-RU"/>
              </w:rPr>
              <w:t>Генеральный директор</w:t>
            </w:r>
          </w:p>
          <w:p w14:paraId="64CBCA9A" w14:textId="77777777" w:rsidR="00E85CC4" w:rsidRPr="00541BF3" w:rsidRDefault="00E85CC4" w:rsidP="001503D1">
            <w:pPr>
              <w:spacing w:before="120" w:after="120"/>
              <w:rPr>
                <w:lang w:val="ru-RU"/>
              </w:rPr>
            </w:pPr>
            <w:r>
              <w:rPr>
                <w:lang w:val="ru-RU"/>
              </w:rPr>
              <w:t>ООО «Навигационные решения»</w:t>
            </w:r>
          </w:p>
          <w:p w14:paraId="792870D3" w14:textId="77777777" w:rsidR="00E85CC4" w:rsidRPr="00541BF3" w:rsidRDefault="00E85CC4" w:rsidP="001503D1">
            <w:pPr>
              <w:spacing w:before="120" w:after="120"/>
              <w:rPr>
                <w:lang w:val="ru-RU"/>
              </w:rPr>
            </w:pPr>
          </w:p>
          <w:p w14:paraId="1F7D4AA9" w14:textId="77777777" w:rsidR="00E85CC4" w:rsidRPr="00541BF3" w:rsidRDefault="00E85CC4" w:rsidP="001503D1">
            <w:pPr>
              <w:spacing w:before="120" w:after="120"/>
              <w:rPr>
                <w:lang w:val="ru-RU"/>
              </w:rPr>
            </w:pPr>
          </w:p>
          <w:p w14:paraId="24A6008D" w14:textId="77777777" w:rsidR="00E85CC4" w:rsidRPr="00541BF3" w:rsidRDefault="00E85CC4" w:rsidP="001503D1">
            <w:pPr>
              <w:spacing w:before="120" w:after="120"/>
              <w:rPr>
                <w:lang w:val="ru-RU"/>
              </w:rPr>
            </w:pPr>
            <w:r w:rsidRPr="00541BF3">
              <w:rPr>
                <w:lang w:val="ru-RU"/>
              </w:rPr>
              <w:t>_____________ А.А. Панев</w:t>
            </w:r>
          </w:p>
          <w:p w14:paraId="0F6FDBD2" w14:textId="77777777" w:rsidR="00E85CC4" w:rsidRPr="00541BF3" w:rsidRDefault="00E85CC4" w:rsidP="001503D1">
            <w:pPr>
              <w:spacing w:before="120" w:after="120"/>
              <w:rPr>
                <w:lang w:val="ru-RU"/>
              </w:rPr>
            </w:pPr>
            <w:r w:rsidRPr="00541BF3">
              <w:rPr>
                <w:lang w:val="ru-RU"/>
              </w:rPr>
              <w:t>«___» ______________ 2021 г.</w:t>
            </w:r>
          </w:p>
          <w:p w14:paraId="5150BC6A" w14:textId="77777777" w:rsidR="00E85CC4" w:rsidRPr="009D67D0" w:rsidRDefault="00E85CC4" w:rsidP="001503D1">
            <w:pPr>
              <w:spacing w:before="120" w:after="120"/>
              <w:rPr>
                <w:lang w:val="ru-RU"/>
              </w:rPr>
            </w:pPr>
            <w:r w:rsidRPr="009D67D0">
              <w:rPr>
                <w:lang w:val="ru-RU"/>
              </w:rPr>
              <w:t>М.П.</w:t>
            </w:r>
          </w:p>
          <w:p w14:paraId="21590008" w14:textId="77777777" w:rsidR="00E85CC4" w:rsidRPr="009D67D0" w:rsidRDefault="00E85CC4" w:rsidP="001503D1">
            <w:pPr>
              <w:spacing w:before="120" w:after="120"/>
              <w:rPr>
                <w:lang w:val="ru-RU"/>
              </w:rPr>
            </w:pPr>
          </w:p>
        </w:tc>
      </w:tr>
    </w:tbl>
    <w:p w14:paraId="66C4E5E3" w14:textId="77777777" w:rsidR="00E85CC4" w:rsidRPr="009D67D0" w:rsidRDefault="00E85CC4" w:rsidP="00E85CC4">
      <w:pPr>
        <w:spacing w:before="120" w:after="120"/>
        <w:rPr>
          <w:lang w:val="ru-RU"/>
        </w:rPr>
      </w:pPr>
    </w:p>
    <w:p w14:paraId="2AB426FC" w14:textId="77777777" w:rsidR="00E85CC4" w:rsidRPr="009D67D0" w:rsidRDefault="00E85CC4" w:rsidP="00E85CC4">
      <w:pPr>
        <w:spacing w:before="120" w:after="120"/>
        <w:rPr>
          <w:lang w:val="ru-RU"/>
        </w:rPr>
      </w:pPr>
    </w:p>
    <w:p w14:paraId="5C484C24" w14:textId="77777777" w:rsidR="00E85CC4" w:rsidRPr="009D67D0" w:rsidRDefault="00E85CC4" w:rsidP="00E85CC4">
      <w:pPr>
        <w:spacing w:before="120" w:after="120"/>
        <w:rPr>
          <w:lang w:val="ru-RU"/>
        </w:rPr>
      </w:pPr>
    </w:p>
    <w:p w14:paraId="5C9DDC90" w14:textId="77777777" w:rsidR="00E85CC4" w:rsidRPr="009D67D0" w:rsidRDefault="00E85CC4" w:rsidP="00E85CC4">
      <w:pPr>
        <w:spacing w:before="120" w:after="120"/>
        <w:rPr>
          <w:lang w:val="ru-RU"/>
        </w:rPr>
      </w:pPr>
    </w:p>
    <w:p w14:paraId="2F237833" w14:textId="77777777" w:rsidR="00E85CC4" w:rsidRPr="00541BF3" w:rsidRDefault="00E85CC4" w:rsidP="00E85CC4">
      <w:pPr>
        <w:spacing w:before="120" w:after="120"/>
        <w:jc w:val="center"/>
        <w:rPr>
          <w:lang w:val="ru-RU"/>
        </w:rPr>
      </w:pPr>
      <w:r>
        <w:rPr>
          <w:lang w:val="ru-RU"/>
        </w:rPr>
        <w:t>Разработка и производство аппаратно-программного комплекса средств программно-аппаратной платформы для системы интеллектуальной навигации с использованием технологии искусственного интеллекта</w:t>
      </w:r>
    </w:p>
    <w:p w14:paraId="7EC707FA" w14:textId="77777777" w:rsidR="00644E38" w:rsidRDefault="009C6ED5" w:rsidP="00644E38">
      <w:pPr>
        <w:spacing w:before="120" w:after="120"/>
        <w:jc w:val="center"/>
        <w:rPr>
          <w:b/>
          <w:bCs/>
          <w:sz w:val="26"/>
          <w:szCs w:val="26"/>
          <w:lang w:val="ru-RU"/>
        </w:rPr>
      </w:pPr>
      <w:r w:rsidRPr="009C6ED5">
        <w:rPr>
          <w:b/>
          <w:bCs/>
          <w:sz w:val="26"/>
          <w:szCs w:val="26"/>
          <w:lang w:val="ru-RU"/>
        </w:rPr>
        <w:t xml:space="preserve">ПОЯСНИТЕЛЬНАЯ ЗАПИСКА </w:t>
      </w:r>
    </w:p>
    <w:p w14:paraId="3489FEA7" w14:textId="77777777" w:rsidR="00E85CC4" w:rsidRPr="00644E38" w:rsidRDefault="009C6ED5" w:rsidP="00644E38">
      <w:pPr>
        <w:spacing w:before="120" w:after="120"/>
        <w:jc w:val="center"/>
        <w:rPr>
          <w:b/>
          <w:bCs/>
          <w:sz w:val="26"/>
          <w:szCs w:val="26"/>
          <w:lang w:val="ru-RU"/>
        </w:rPr>
      </w:pPr>
      <w:r w:rsidRPr="009C6ED5">
        <w:rPr>
          <w:lang w:val="ru-RU"/>
        </w:rPr>
        <w:t>ТП в части обоснования технических решений</w:t>
      </w:r>
    </w:p>
    <w:p w14:paraId="2CFB17D3" w14:textId="77777777" w:rsidR="00E85CC4" w:rsidRPr="00883CB7" w:rsidRDefault="00E85CC4" w:rsidP="00E85CC4">
      <w:pPr>
        <w:spacing w:before="120" w:after="120"/>
        <w:jc w:val="center"/>
        <w:rPr>
          <w:lang w:val="ru-RU"/>
        </w:rPr>
      </w:pPr>
      <w:r w:rsidRPr="00883CB7">
        <w:rPr>
          <w:lang w:val="ru-RU"/>
        </w:rPr>
        <w:t>СПО КСО ИН, СПО АТБ</w:t>
      </w:r>
      <w:r w:rsidR="00FF4F09">
        <w:rPr>
          <w:lang w:val="ru-RU"/>
        </w:rPr>
        <w:t>-С</w:t>
      </w:r>
      <w:r w:rsidRPr="00883CB7">
        <w:rPr>
          <w:lang w:val="ru-RU"/>
        </w:rPr>
        <w:t>, СПО МОБ</w:t>
      </w:r>
    </w:p>
    <w:p w14:paraId="37CDB43F" w14:textId="77777777" w:rsidR="00E85CC4" w:rsidRPr="00541BF3" w:rsidRDefault="00E85CC4" w:rsidP="00E85CC4">
      <w:pPr>
        <w:spacing w:before="120" w:after="120"/>
        <w:rPr>
          <w:lang w:val="ru-RU"/>
        </w:rPr>
      </w:pPr>
    </w:p>
    <w:p w14:paraId="6988B05F" w14:textId="77777777" w:rsidR="00E85CC4" w:rsidRPr="00541BF3" w:rsidRDefault="00E85CC4" w:rsidP="00E85CC4">
      <w:pPr>
        <w:spacing w:before="120" w:after="120"/>
        <w:rPr>
          <w:lang w:val="ru-RU"/>
        </w:rPr>
      </w:pPr>
    </w:p>
    <w:p w14:paraId="3BE32466" w14:textId="77777777" w:rsidR="00E85CC4" w:rsidRDefault="00E85CC4" w:rsidP="00E85CC4">
      <w:pPr>
        <w:spacing w:before="120" w:after="120"/>
        <w:rPr>
          <w:lang w:val="ru-RU"/>
        </w:rPr>
      </w:pPr>
    </w:p>
    <w:p w14:paraId="13F82883" w14:textId="77777777" w:rsidR="00E85CC4" w:rsidRDefault="00E85CC4" w:rsidP="00E85CC4">
      <w:pPr>
        <w:spacing w:before="120" w:after="120"/>
        <w:rPr>
          <w:lang w:val="ru-RU"/>
        </w:rPr>
      </w:pPr>
    </w:p>
    <w:p w14:paraId="3236D9B2" w14:textId="77777777" w:rsidR="00E85CC4" w:rsidRDefault="00E85CC4" w:rsidP="00E85CC4">
      <w:pPr>
        <w:spacing w:before="120" w:after="120"/>
        <w:rPr>
          <w:lang w:val="ru-RU"/>
        </w:rPr>
      </w:pPr>
    </w:p>
    <w:p w14:paraId="7D4A4CAA" w14:textId="77777777" w:rsidR="00E85CC4" w:rsidRPr="00541BF3" w:rsidRDefault="00E85CC4" w:rsidP="00E85CC4">
      <w:pPr>
        <w:spacing w:before="120" w:after="120"/>
        <w:rPr>
          <w:lang w:val="ru-RU"/>
        </w:rPr>
      </w:pPr>
    </w:p>
    <w:p w14:paraId="266C0F25" w14:textId="77777777" w:rsidR="00E85CC4" w:rsidRDefault="00E85CC4" w:rsidP="00E85CC4">
      <w:pPr>
        <w:spacing w:before="120" w:after="120"/>
        <w:rPr>
          <w:lang w:val="ru-RU"/>
        </w:rPr>
      </w:pPr>
    </w:p>
    <w:tbl>
      <w:tblPr>
        <w:tblW w:w="10293" w:type="dxa"/>
        <w:tblInd w:w="115" w:type="dxa"/>
        <w:tblLayout w:type="fixed"/>
        <w:tblCellMar>
          <w:left w:w="115" w:type="dxa"/>
          <w:right w:w="115" w:type="dxa"/>
        </w:tblCellMar>
        <w:tblLook w:val="0000" w:firstRow="0" w:lastRow="0" w:firstColumn="0" w:lastColumn="0" w:noHBand="0" w:noVBand="0"/>
      </w:tblPr>
      <w:tblGrid>
        <w:gridCol w:w="5155"/>
        <w:gridCol w:w="5138"/>
      </w:tblGrid>
      <w:tr w:rsidR="00E85CC4" w:rsidRPr="005F52CE" w14:paraId="6B6F222E" w14:textId="77777777" w:rsidTr="001503D1">
        <w:tc>
          <w:tcPr>
            <w:tcW w:w="5155" w:type="dxa"/>
          </w:tcPr>
          <w:p w14:paraId="1A8DBBCF" w14:textId="77777777" w:rsidR="00E85CC4" w:rsidRPr="00FF4F76" w:rsidRDefault="00E85CC4" w:rsidP="001503D1">
            <w:pPr>
              <w:spacing w:before="120" w:after="120"/>
              <w:rPr>
                <w:lang w:val="ru-RU"/>
              </w:rPr>
            </w:pPr>
            <w:r>
              <w:rPr>
                <w:lang w:val="ru-RU"/>
              </w:rPr>
              <w:t>Главный конструктор</w:t>
            </w:r>
          </w:p>
          <w:p w14:paraId="4A6AC4F9" w14:textId="77777777" w:rsidR="00E85CC4" w:rsidRPr="00541BF3" w:rsidRDefault="00E85CC4" w:rsidP="001503D1">
            <w:pPr>
              <w:spacing w:before="120" w:after="120"/>
              <w:rPr>
                <w:lang w:val="ru-RU"/>
              </w:rPr>
            </w:pPr>
            <w:r>
              <w:rPr>
                <w:lang w:val="ru-RU"/>
              </w:rPr>
              <w:t>СЧ НИОКР «</w:t>
            </w:r>
            <w:r w:rsidR="000E5230">
              <w:rPr>
                <w:lang w:val="ru-RU"/>
              </w:rPr>
              <w:t>Интеллект-Н</w:t>
            </w:r>
            <w:r>
              <w:rPr>
                <w:lang w:val="ru-RU"/>
              </w:rPr>
              <w:t>»</w:t>
            </w:r>
          </w:p>
          <w:p w14:paraId="7D1356F3" w14:textId="77777777" w:rsidR="00E85CC4" w:rsidRPr="00541BF3" w:rsidRDefault="00E85CC4" w:rsidP="001503D1">
            <w:pPr>
              <w:spacing w:before="120" w:after="120"/>
              <w:rPr>
                <w:lang w:val="ru-RU"/>
              </w:rPr>
            </w:pPr>
            <w:r w:rsidRPr="00541BF3">
              <w:rPr>
                <w:lang w:val="ru-RU"/>
              </w:rPr>
              <w:t xml:space="preserve">_____________ </w:t>
            </w:r>
            <w:r w:rsidR="004918C4">
              <w:rPr>
                <w:lang w:val="ru-RU"/>
              </w:rPr>
              <w:t xml:space="preserve">В.И. </w:t>
            </w:r>
            <w:r w:rsidR="004918C4" w:rsidRPr="004918C4">
              <w:rPr>
                <w:lang w:val="ru-RU"/>
              </w:rPr>
              <w:t>Катречко</w:t>
            </w:r>
          </w:p>
          <w:p w14:paraId="69FBA7F4" w14:textId="77777777" w:rsidR="00E85CC4" w:rsidRPr="00541BF3" w:rsidRDefault="00E85CC4" w:rsidP="001503D1">
            <w:pPr>
              <w:spacing w:before="120" w:after="120"/>
              <w:rPr>
                <w:lang w:val="ru-RU"/>
              </w:rPr>
            </w:pPr>
            <w:r w:rsidRPr="00541BF3">
              <w:rPr>
                <w:lang w:val="ru-RU"/>
              </w:rPr>
              <w:t>«___» ______________ 2021 г.</w:t>
            </w:r>
          </w:p>
        </w:tc>
        <w:tc>
          <w:tcPr>
            <w:tcW w:w="5138" w:type="dxa"/>
          </w:tcPr>
          <w:p w14:paraId="76672942" w14:textId="77777777" w:rsidR="00E85CC4" w:rsidRPr="00541BF3" w:rsidRDefault="00E85CC4" w:rsidP="001503D1">
            <w:pPr>
              <w:spacing w:before="120" w:after="120"/>
              <w:rPr>
                <w:lang w:val="ru-RU"/>
              </w:rPr>
            </w:pPr>
            <w:r w:rsidRPr="00FF4F76">
              <w:rPr>
                <w:lang w:val="ru-RU"/>
              </w:rPr>
              <w:t>Технический директор</w:t>
            </w:r>
          </w:p>
          <w:p w14:paraId="6EA6BF36" w14:textId="77777777" w:rsidR="00E85CC4" w:rsidRPr="00541BF3" w:rsidRDefault="00E85CC4" w:rsidP="001503D1">
            <w:pPr>
              <w:spacing w:before="120" w:after="120"/>
              <w:rPr>
                <w:lang w:val="ru-RU"/>
              </w:rPr>
            </w:pPr>
            <w:r>
              <w:rPr>
                <w:lang w:val="ru-RU"/>
              </w:rPr>
              <w:t>ООО «Навигационные решения»</w:t>
            </w:r>
          </w:p>
          <w:p w14:paraId="0E026CBD" w14:textId="77777777" w:rsidR="00E85CC4" w:rsidRPr="00541BF3" w:rsidRDefault="00E85CC4" w:rsidP="001503D1">
            <w:pPr>
              <w:spacing w:before="120" w:after="120"/>
              <w:rPr>
                <w:lang w:val="ru-RU"/>
              </w:rPr>
            </w:pPr>
            <w:r w:rsidRPr="00541BF3">
              <w:rPr>
                <w:lang w:val="ru-RU"/>
              </w:rPr>
              <w:t>_____________ А.А. Панев</w:t>
            </w:r>
          </w:p>
          <w:p w14:paraId="0E12345A" w14:textId="77777777" w:rsidR="00E85CC4" w:rsidRPr="00FF4F76" w:rsidRDefault="00E85CC4" w:rsidP="001503D1">
            <w:pPr>
              <w:spacing w:before="120" w:after="120"/>
              <w:rPr>
                <w:lang w:val="ru-RU"/>
              </w:rPr>
            </w:pPr>
            <w:r w:rsidRPr="00541BF3">
              <w:rPr>
                <w:lang w:val="ru-RU"/>
              </w:rPr>
              <w:t>«___» ______________ 2021 г.</w:t>
            </w:r>
          </w:p>
        </w:tc>
      </w:tr>
    </w:tbl>
    <w:p w14:paraId="217F3579" w14:textId="77777777" w:rsidR="00E85CC4" w:rsidRDefault="00E85CC4" w:rsidP="00E85CC4">
      <w:pPr>
        <w:spacing w:before="120" w:after="120"/>
        <w:rPr>
          <w:lang w:val="ru-RU"/>
        </w:rPr>
      </w:pPr>
    </w:p>
    <w:p w14:paraId="2833390D" w14:textId="77777777" w:rsidR="00E85CC4" w:rsidRDefault="00E85CC4" w:rsidP="00E85CC4">
      <w:pPr>
        <w:spacing w:before="120" w:after="120"/>
        <w:rPr>
          <w:lang w:val="ru-RU"/>
        </w:rPr>
      </w:pPr>
    </w:p>
    <w:p w14:paraId="5020763F" w14:textId="77777777" w:rsidR="00E85CC4" w:rsidRPr="00541BF3" w:rsidRDefault="00E85CC4" w:rsidP="00E85CC4">
      <w:pPr>
        <w:spacing w:before="120" w:after="120"/>
        <w:rPr>
          <w:lang w:val="ru-RU"/>
        </w:rPr>
      </w:pPr>
    </w:p>
    <w:p w14:paraId="08653684" w14:textId="77777777" w:rsidR="001503D1" w:rsidRDefault="00E85CC4" w:rsidP="00E85CC4">
      <w:pPr>
        <w:spacing w:before="120" w:after="120"/>
        <w:jc w:val="center"/>
      </w:pPr>
      <w:proofErr w:type="spellStart"/>
      <w:r w:rsidRPr="005F52CE">
        <w:t>Москва</w:t>
      </w:r>
      <w:proofErr w:type="spellEnd"/>
      <w:r w:rsidRPr="005F52CE">
        <w:t xml:space="preserve"> 2021 г</w:t>
      </w:r>
    </w:p>
    <w:sdt>
      <w:sdtPr>
        <w:rPr>
          <w:rFonts w:asciiTheme="minorHAnsi" w:eastAsiaTheme="minorHAnsi" w:hAnsiTheme="minorHAnsi" w:cstheme="minorBidi"/>
          <w:b w:val="0"/>
          <w:bCs w:val="0"/>
          <w:sz w:val="24"/>
          <w:szCs w:val="24"/>
          <w:lang w:val="en-US"/>
        </w:rPr>
        <w:id w:val="-1784479557"/>
        <w:docPartObj>
          <w:docPartGallery w:val="Table of Contents"/>
          <w:docPartUnique/>
        </w:docPartObj>
      </w:sdtPr>
      <w:sdtEndPr>
        <w:rPr>
          <w:rFonts w:ascii="Times New Roman" w:eastAsia="Times New Roman" w:hAnsi="Times New Roman" w:cs="Times New Roman"/>
          <w:noProof/>
        </w:rPr>
      </w:sdtEndPr>
      <w:sdtContent>
        <w:p w14:paraId="2DE92173" w14:textId="77777777" w:rsidR="007E5B70" w:rsidRPr="00087C04" w:rsidRDefault="007E5B70" w:rsidP="00922B26">
          <w:pPr>
            <w:pStyle w:val="a5"/>
          </w:pPr>
          <w:r>
            <w:t>Оглавление</w:t>
          </w:r>
        </w:p>
        <w:p w14:paraId="63B4F4CB" w14:textId="77777777" w:rsidR="00AD06FB" w:rsidRDefault="007E5B70">
          <w:pPr>
            <w:pStyle w:val="11"/>
            <w:rPr>
              <w:rFonts w:eastAsiaTheme="minorEastAsia"/>
              <w:b w:val="0"/>
              <w:bCs w:val="0"/>
              <w:i w:val="0"/>
              <w:iCs w:val="0"/>
              <w:noProof/>
            </w:rPr>
          </w:pPr>
          <w:r>
            <w:fldChar w:fldCharType="begin"/>
          </w:r>
          <w:r w:rsidRPr="007E5B70">
            <w:rPr>
              <w:lang w:val="ru-RU"/>
            </w:rPr>
            <w:instrText xml:space="preserve"> </w:instrText>
          </w:r>
          <w:r>
            <w:instrText>TOC</w:instrText>
          </w:r>
          <w:r w:rsidRPr="007E5B70">
            <w:rPr>
              <w:lang w:val="ru-RU"/>
            </w:rPr>
            <w:instrText xml:space="preserve"> \</w:instrText>
          </w:r>
          <w:r>
            <w:instrText>o</w:instrText>
          </w:r>
          <w:r w:rsidRPr="007E5B70">
            <w:rPr>
              <w:lang w:val="ru-RU"/>
            </w:rPr>
            <w:instrText xml:space="preserve"> "1-3" \</w:instrText>
          </w:r>
          <w:r>
            <w:instrText>h</w:instrText>
          </w:r>
          <w:r w:rsidRPr="007E5B70">
            <w:rPr>
              <w:lang w:val="ru-RU"/>
            </w:rPr>
            <w:instrText xml:space="preserve"> \</w:instrText>
          </w:r>
          <w:r>
            <w:instrText>z</w:instrText>
          </w:r>
          <w:r w:rsidRPr="007E5B70">
            <w:rPr>
              <w:lang w:val="ru-RU"/>
            </w:rPr>
            <w:instrText xml:space="preserve"> \</w:instrText>
          </w:r>
          <w:r>
            <w:instrText>u</w:instrText>
          </w:r>
          <w:r w:rsidRPr="007E5B70">
            <w:rPr>
              <w:lang w:val="ru-RU"/>
            </w:rPr>
            <w:instrText xml:space="preserve"> </w:instrText>
          </w:r>
          <w:r>
            <w:fldChar w:fldCharType="separate"/>
          </w:r>
          <w:hyperlink w:anchor="_Toc91545726" w:history="1">
            <w:r w:rsidR="00AD06FB" w:rsidRPr="00E37A90">
              <w:rPr>
                <w:rStyle w:val="a6"/>
                <w:noProof/>
                <w:lang w:val="ru-RU"/>
              </w:rPr>
              <w:t>1.</w:t>
            </w:r>
            <w:r w:rsidR="00AD06FB">
              <w:rPr>
                <w:rFonts w:eastAsiaTheme="minorEastAsia"/>
                <w:b w:val="0"/>
                <w:bCs w:val="0"/>
                <w:i w:val="0"/>
                <w:iCs w:val="0"/>
                <w:noProof/>
              </w:rPr>
              <w:tab/>
            </w:r>
            <w:r w:rsidR="00AD06FB" w:rsidRPr="00E37A90">
              <w:rPr>
                <w:rStyle w:val="a6"/>
                <w:noProof/>
                <w:lang w:val="ru-RU"/>
              </w:rPr>
              <w:t>Введение</w:t>
            </w:r>
            <w:r w:rsidR="00AD06FB">
              <w:rPr>
                <w:noProof/>
                <w:webHidden/>
              </w:rPr>
              <w:tab/>
            </w:r>
            <w:r w:rsidR="00AD06FB">
              <w:rPr>
                <w:noProof/>
                <w:webHidden/>
              </w:rPr>
              <w:fldChar w:fldCharType="begin"/>
            </w:r>
            <w:r w:rsidR="00AD06FB">
              <w:rPr>
                <w:noProof/>
                <w:webHidden/>
              </w:rPr>
              <w:instrText xml:space="preserve"> PAGEREF _Toc91545726 \h </w:instrText>
            </w:r>
            <w:r w:rsidR="00AD06FB">
              <w:rPr>
                <w:noProof/>
                <w:webHidden/>
              </w:rPr>
            </w:r>
            <w:r w:rsidR="00AD06FB">
              <w:rPr>
                <w:noProof/>
                <w:webHidden/>
              </w:rPr>
              <w:fldChar w:fldCharType="separate"/>
            </w:r>
            <w:r w:rsidR="00AD06FB">
              <w:rPr>
                <w:noProof/>
                <w:webHidden/>
              </w:rPr>
              <w:t>6</w:t>
            </w:r>
            <w:r w:rsidR="00AD06FB">
              <w:rPr>
                <w:noProof/>
                <w:webHidden/>
              </w:rPr>
              <w:fldChar w:fldCharType="end"/>
            </w:r>
          </w:hyperlink>
        </w:p>
        <w:p w14:paraId="301FFC8B" w14:textId="77777777" w:rsidR="00AD06FB" w:rsidRDefault="00D94567">
          <w:pPr>
            <w:pStyle w:val="11"/>
            <w:rPr>
              <w:rFonts w:eastAsiaTheme="minorEastAsia"/>
              <w:b w:val="0"/>
              <w:bCs w:val="0"/>
              <w:i w:val="0"/>
              <w:iCs w:val="0"/>
              <w:noProof/>
            </w:rPr>
          </w:pPr>
          <w:hyperlink w:anchor="_Toc91545727" w:history="1">
            <w:r w:rsidR="00AD06FB" w:rsidRPr="00E37A90">
              <w:rPr>
                <w:rStyle w:val="a6"/>
                <w:noProof/>
                <w:lang w:val="ru-RU"/>
              </w:rPr>
              <w:t>2.</w:t>
            </w:r>
            <w:r w:rsidR="00AD06FB">
              <w:rPr>
                <w:rFonts w:eastAsiaTheme="minorEastAsia"/>
                <w:b w:val="0"/>
                <w:bCs w:val="0"/>
                <w:i w:val="0"/>
                <w:iCs w:val="0"/>
                <w:noProof/>
              </w:rPr>
              <w:tab/>
            </w:r>
            <w:r w:rsidR="00AD06FB" w:rsidRPr="00E37A90">
              <w:rPr>
                <w:rStyle w:val="a6"/>
                <w:noProof/>
                <w:lang w:val="ru-RU"/>
              </w:rPr>
              <w:t>Общая архитектура системы Интеллектуальной навигации</w:t>
            </w:r>
            <w:r w:rsidR="00AD06FB">
              <w:rPr>
                <w:noProof/>
                <w:webHidden/>
              </w:rPr>
              <w:tab/>
            </w:r>
            <w:r w:rsidR="00AD06FB">
              <w:rPr>
                <w:noProof/>
                <w:webHidden/>
              </w:rPr>
              <w:fldChar w:fldCharType="begin"/>
            </w:r>
            <w:r w:rsidR="00AD06FB">
              <w:rPr>
                <w:noProof/>
                <w:webHidden/>
              </w:rPr>
              <w:instrText xml:space="preserve"> PAGEREF _Toc91545727 \h </w:instrText>
            </w:r>
            <w:r w:rsidR="00AD06FB">
              <w:rPr>
                <w:noProof/>
                <w:webHidden/>
              </w:rPr>
            </w:r>
            <w:r w:rsidR="00AD06FB">
              <w:rPr>
                <w:noProof/>
                <w:webHidden/>
              </w:rPr>
              <w:fldChar w:fldCharType="separate"/>
            </w:r>
            <w:r w:rsidR="00AD06FB">
              <w:rPr>
                <w:noProof/>
                <w:webHidden/>
              </w:rPr>
              <w:t>8</w:t>
            </w:r>
            <w:r w:rsidR="00AD06FB">
              <w:rPr>
                <w:noProof/>
                <w:webHidden/>
              </w:rPr>
              <w:fldChar w:fldCharType="end"/>
            </w:r>
          </w:hyperlink>
        </w:p>
        <w:p w14:paraId="56283072" w14:textId="77777777" w:rsidR="00AD06FB" w:rsidRDefault="00D94567">
          <w:pPr>
            <w:pStyle w:val="21"/>
            <w:tabs>
              <w:tab w:val="right" w:leader="dot" w:pos="9345"/>
            </w:tabs>
            <w:rPr>
              <w:rFonts w:eastAsiaTheme="minorEastAsia"/>
              <w:b w:val="0"/>
              <w:bCs w:val="0"/>
              <w:noProof/>
              <w:sz w:val="24"/>
              <w:szCs w:val="24"/>
            </w:rPr>
          </w:pPr>
          <w:hyperlink w:anchor="_Toc91545728" w:history="1">
            <w:r w:rsidR="00AD06FB" w:rsidRPr="00E37A90">
              <w:rPr>
                <w:rStyle w:val="a6"/>
                <w:noProof/>
                <w:lang w:val="ru-RU"/>
              </w:rPr>
              <w:t>Основные датчики, необходимые  НУ для работы внутри помещений</w:t>
            </w:r>
            <w:r w:rsidR="00AD06FB">
              <w:rPr>
                <w:noProof/>
                <w:webHidden/>
              </w:rPr>
              <w:tab/>
            </w:r>
            <w:r w:rsidR="00AD06FB">
              <w:rPr>
                <w:noProof/>
                <w:webHidden/>
              </w:rPr>
              <w:fldChar w:fldCharType="begin"/>
            </w:r>
            <w:r w:rsidR="00AD06FB">
              <w:rPr>
                <w:noProof/>
                <w:webHidden/>
              </w:rPr>
              <w:instrText xml:space="preserve"> PAGEREF _Toc91545728 \h </w:instrText>
            </w:r>
            <w:r w:rsidR="00AD06FB">
              <w:rPr>
                <w:noProof/>
                <w:webHidden/>
              </w:rPr>
            </w:r>
            <w:r w:rsidR="00AD06FB">
              <w:rPr>
                <w:noProof/>
                <w:webHidden/>
              </w:rPr>
              <w:fldChar w:fldCharType="separate"/>
            </w:r>
            <w:r w:rsidR="00AD06FB">
              <w:rPr>
                <w:noProof/>
                <w:webHidden/>
              </w:rPr>
              <w:t>9</w:t>
            </w:r>
            <w:r w:rsidR="00AD06FB">
              <w:rPr>
                <w:noProof/>
                <w:webHidden/>
              </w:rPr>
              <w:fldChar w:fldCharType="end"/>
            </w:r>
          </w:hyperlink>
        </w:p>
        <w:p w14:paraId="5ED757FC" w14:textId="77777777" w:rsidR="00AD06FB" w:rsidRDefault="00D94567">
          <w:pPr>
            <w:pStyle w:val="21"/>
            <w:tabs>
              <w:tab w:val="right" w:leader="dot" w:pos="9345"/>
            </w:tabs>
            <w:rPr>
              <w:rFonts w:eastAsiaTheme="minorEastAsia"/>
              <w:b w:val="0"/>
              <w:bCs w:val="0"/>
              <w:noProof/>
              <w:sz w:val="24"/>
              <w:szCs w:val="24"/>
            </w:rPr>
          </w:pPr>
          <w:hyperlink w:anchor="_Toc91545729" w:history="1">
            <w:r w:rsidR="00AD06FB" w:rsidRPr="00E37A90">
              <w:rPr>
                <w:rStyle w:val="a6"/>
                <w:noProof/>
                <w:lang w:val="ru-RU"/>
              </w:rPr>
              <w:t>Основные алгоритмы, необходимые НУ для работы внутри помещений</w:t>
            </w:r>
            <w:r w:rsidR="00AD06FB">
              <w:rPr>
                <w:noProof/>
                <w:webHidden/>
              </w:rPr>
              <w:tab/>
            </w:r>
            <w:r w:rsidR="00AD06FB">
              <w:rPr>
                <w:noProof/>
                <w:webHidden/>
              </w:rPr>
              <w:fldChar w:fldCharType="begin"/>
            </w:r>
            <w:r w:rsidR="00AD06FB">
              <w:rPr>
                <w:noProof/>
                <w:webHidden/>
              </w:rPr>
              <w:instrText xml:space="preserve"> PAGEREF _Toc91545729 \h </w:instrText>
            </w:r>
            <w:r w:rsidR="00AD06FB">
              <w:rPr>
                <w:noProof/>
                <w:webHidden/>
              </w:rPr>
            </w:r>
            <w:r w:rsidR="00AD06FB">
              <w:rPr>
                <w:noProof/>
                <w:webHidden/>
              </w:rPr>
              <w:fldChar w:fldCharType="separate"/>
            </w:r>
            <w:r w:rsidR="00AD06FB">
              <w:rPr>
                <w:noProof/>
                <w:webHidden/>
              </w:rPr>
              <w:t>10</w:t>
            </w:r>
            <w:r w:rsidR="00AD06FB">
              <w:rPr>
                <w:noProof/>
                <w:webHidden/>
              </w:rPr>
              <w:fldChar w:fldCharType="end"/>
            </w:r>
          </w:hyperlink>
        </w:p>
        <w:p w14:paraId="06573ED5" w14:textId="77777777" w:rsidR="00AD06FB" w:rsidRDefault="00D94567">
          <w:pPr>
            <w:pStyle w:val="21"/>
            <w:tabs>
              <w:tab w:val="right" w:leader="dot" w:pos="9345"/>
            </w:tabs>
            <w:rPr>
              <w:rFonts w:eastAsiaTheme="minorEastAsia"/>
              <w:b w:val="0"/>
              <w:bCs w:val="0"/>
              <w:noProof/>
              <w:sz w:val="24"/>
              <w:szCs w:val="24"/>
            </w:rPr>
          </w:pPr>
          <w:hyperlink w:anchor="_Toc91545730" w:history="1">
            <w:r w:rsidR="00AD06FB" w:rsidRPr="00E37A90">
              <w:rPr>
                <w:rStyle w:val="a6"/>
                <w:noProof/>
                <w:lang w:val="ru-RU"/>
              </w:rPr>
              <w:t>Основные датчики, необходимые  НУ для работы вне помещений</w:t>
            </w:r>
            <w:r w:rsidR="00AD06FB">
              <w:rPr>
                <w:noProof/>
                <w:webHidden/>
              </w:rPr>
              <w:tab/>
            </w:r>
            <w:r w:rsidR="00AD06FB">
              <w:rPr>
                <w:noProof/>
                <w:webHidden/>
              </w:rPr>
              <w:fldChar w:fldCharType="begin"/>
            </w:r>
            <w:r w:rsidR="00AD06FB">
              <w:rPr>
                <w:noProof/>
                <w:webHidden/>
              </w:rPr>
              <w:instrText xml:space="preserve"> PAGEREF _Toc91545730 \h </w:instrText>
            </w:r>
            <w:r w:rsidR="00AD06FB">
              <w:rPr>
                <w:noProof/>
                <w:webHidden/>
              </w:rPr>
            </w:r>
            <w:r w:rsidR="00AD06FB">
              <w:rPr>
                <w:noProof/>
                <w:webHidden/>
              </w:rPr>
              <w:fldChar w:fldCharType="separate"/>
            </w:r>
            <w:r w:rsidR="00AD06FB">
              <w:rPr>
                <w:noProof/>
                <w:webHidden/>
              </w:rPr>
              <w:t>12</w:t>
            </w:r>
            <w:r w:rsidR="00AD06FB">
              <w:rPr>
                <w:noProof/>
                <w:webHidden/>
              </w:rPr>
              <w:fldChar w:fldCharType="end"/>
            </w:r>
          </w:hyperlink>
        </w:p>
        <w:p w14:paraId="5C123483" w14:textId="77777777" w:rsidR="00AD06FB" w:rsidRDefault="00D94567">
          <w:pPr>
            <w:pStyle w:val="21"/>
            <w:tabs>
              <w:tab w:val="right" w:leader="dot" w:pos="9345"/>
            </w:tabs>
            <w:rPr>
              <w:rFonts w:eastAsiaTheme="minorEastAsia"/>
              <w:b w:val="0"/>
              <w:bCs w:val="0"/>
              <w:noProof/>
              <w:sz w:val="24"/>
              <w:szCs w:val="24"/>
            </w:rPr>
          </w:pPr>
          <w:hyperlink w:anchor="_Toc91545731" w:history="1">
            <w:r w:rsidR="00AD06FB" w:rsidRPr="00E37A90">
              <w:rPr>
                <w:rStyle w:val="a6"/>
                <w:noProof/>
                <w:lang w:val="ru-RU"/>
              </w:rPr>
              <w:t>Основные алгоритмы, необходимые  НУ для работы вне помещений</w:t>
            </w:r>
            <w:r w:rsidR="00AD06FB">
              <w:rPr>
                <w:noProof/>
                <w:webHidden/>
              </w:rPr>
              <w:tab/>
            </w:r>
            <w:r w:rsidR="00AD06FB">
              <w:rPr>
                <w:noProof/>
                <w:webHidden/>
              </w:rPr>
              <w:fldChar w:fldCharType="begin"/>
            </w:r>
            <w:r w:rsidR="00AD06FB">
              <w:rPr>
                <w:noProof/>
                <w:webHidden/>
              </w:rPr>
              <w:instrText xml:space="preserve"> PAGEREF _Toc91545731 \h </w:instrText>
            </w:r>
            <w:r w:rsidR="00AD06FB">
              <w:rPr>
                <w:noProof/>
                <w:webHidden/>
              </w:rPr>
            </w:r>
            <w:r w:rsidR="00AD06FB">
              <w:rPr>
                <w:noProof/>
                <w:webHidden/>
              </w:rPr>
              <w:fldChar w:fldCharType="separate"/>
            </w:r>
            <w:r w:rsidR="00AD06FB">
              <w:rPr>
                <w:noProof/>
                <w:webHidden/>
              </w:rPr>
              <w:t>13</w:t>
            </w:r>
            <w:r w:rsidR="00AD06FB">
              <w:rPr>
                <w:noProof/>
                <w:webHidden/>
              </w:rPr>
              <w:fldChar w:fldCharType="end"/>
            </w:r>
          </w:hyperlink>
        </w:p>
        <w:p w14:paraId="41757C34" w14:textId="77777777" w:rsidR="00AD06FB" w:rsidRDefault="00D94567">
          <w:pPr>
            <w:pStyle w:val="21"/>
            <w:tabs>
              <w:tab w:val="right" w:leader="dot" w:pos="9345"/>
            </w:tabs>
            <w:rPr>
              <w:rFonts w:eastAsiaTheme="minorEastAsia"/>
              <w:b w:val="0"/>
              <w:bCs w:val="0"/>
              <w:noProof/>
              <w:sz w:val="24"/>
              <w:szCs w:val="24"/>
            </w:rPr>
          </w:pPr>
          <w:hyperlink w:anchor="_Toc91545732" w:history="1">
            <w:r w:rsidR="00AD06FB" w:rsidRPr="00E37A90">
              <w:rPr>
                <w:rStyle w:val="a6"/>
                <w:noProof/>
                <w:lang w:val="ru-RU"/>
              </w:rPr>
              <w:t>Сервер для высокопроизводительных вычислений (СПО КСО ИН)</w:t>
            </w:r>
            <w:r w:rsidR="00AD06FB">
              <w:rPr>
                <w:noProof/>
                <w:webHidden/>
              </w:rPr>
              <w:tab/>
            </w:r>
            <w:r w:rsidR="00AD06FB">
              <w:rPr>
                <w:noProof/>
                <w:webHidden/>
              </w:rPr>
              <w:fldChar w:fldCharType="begin"/>
            </w:r>
            <w:r w:rsidR="00AD06FB">
              <w:rPr>
                <w:noProof/>
                <w:webHidden/>
              </w:rPr>
              <w:instrText xml:space="preserve"> PAGEREF _Toc91545732 \h </w:instrText>
            </w:r>
            <w:r w:rsidR="00AD06FB">
              <w:rPr>
                <w:noProof/>
                <w:webHidden/>
              </w:rPr>
            </w:r>
            <w:r w:rsidR="00AD06FB">
              <w:rPr>
                <w:noProof/>
                <w:webHidden/>
              </w:rPr>
              <w:fldChar w:fldCharType="separate"/>
            </w:r>
            <w:r w:rsidR="00AD06FB">
              <w:rPr>
                <w:noProof/>
                <w:webHidden/>
              </w:rPr>
              <w:t>13</w:t>
            </w:r>
            <w:r w:rsidR="00AD06FB">
              <w:rPr>
                <w:noProof/>
                <w:webHidden/>
              </w:rPr>
              <w:fldChar w:fldCharType="end"/>
            </w:r>
          </w:hyperlink>
        </w:p>
        <w:p w14:paraId="532A9EF9" w14:textId="77777777" w:rsidR="00AD06FB" w:rsidRDefault="00D94567">
          <w:pPr>
            <w:pStyle w:val="11"/>
            <w:rPr>
              <w:rFonts w:eastAsiaTheme="minorEastAsia"/>
              <w:b w:val="0"/>
              <w:bCs w:val="0"/>
              <w:i w:val="0"/>
              <w:iCs w:val="0"/>
              <w:noProof/>
            </w:rPr>
          </w:pPr>
          <w:hyperlink w:anchor="_Toc91545733" w:history="1">
            <w:r w:rsidR="00AD06FB" w:rsidRPr="00E37A90">
              <w:rPr>
                <w:rStyle w:val="a6"/>
                <w:noProof/>
                <w:lang w:val="ru-RU"/>
              </w:rPr>
              <w:t>3.</w:t>
            </w:r>
            <w:r w:rsidR="00AD06FB">
              <w:rPr>
                <w:rFonts w:eastAsiaTheme="minorEastAsia"/>
                <w:b w:val="0"/>
                <w:bCs w:val="0"/>
                <w:i w:val="0"/>
                <w:iCs w:val="0"/>
                <w:noProof/>
              </w:rPr>
              <w:tab/>
            </w:r>
            <w:r w:rsidR="00AD06FB" w:rsidRPr="00E37A90">
              <w:rPr>
                <w:rStyle w:val="a6"/>
                <w:noProof/>
                <w:lang w:val="ru-RU"/>
              </w:rPr>
              <w:t>Обоснование технических решений СПО АТБ-С</w:t>
            </w:r>
            <w:r w:rsidR="00AD06FB">
              <w:rPr>
                <w:noProof/>
                <w:webHidden/>
              </w:rPr>
              <w:tab/>
            </w:r>
            <w:r w:rsidR="00AD06FB">
              <w:rPr>
                <w:noProof/>
                <w:webHidden/>
              </w:rPr>
              <w:fldChar w:fldCharType="begin"/>
            </w:r>
            <w:r w:rsidR="00AD06FB">
              <w:rPr>
                <w:noProof/>
                <w:webHidden/>
              </w:rPr>
              <w:instrText xml:space="preserve"> PAGEREF _Toc91545733 \h </w:instrText>
            </w:r>
            <w:r w:rsidR="00AD06FB">
              <w:rPr>
                <w:noProof/>
                <w:webHidden/>
              </w:rPr>
            </w:r>
            <w:r w:rsidR="00AD06FB">
              <w:rPr>
                <w:noProof/>
                <w:webHidden/>
              </w:rPr>
              <w:fldChar w:fldCharType="separate"/>
            </w:r>
            <w:r w:rsidR="00AD06FB">
              <w:rPr>
                <w:noProof/>
                <w:webHidden/>
              </w:rPr>
              <w:t>15</w:t>
            </w:r>
            <w:r w:rsidR="00AD06FB">
              <w:rPr>
                <w:noProof/>
                <w:webHidden/>
              </w:rPr>
              <w:fldChar w:fldCharType="end"/>
            </w:r>
          </w:hyperlink>
        </w:p>
        <w:p w14:paraId="25218642" w14:textId="77777777" w:rsidR="00AD06FB" w:rsidRDefault="00D94567">
          <w:pPr>
            <w:pStyle w:val="11"/>
            <w:rPr>
              <w:rFonts w:eastAsiaTheme="minorEastAsia"/>
              <w:b w:val="0"/>
              <w:bCs w:val="0"/>
              <w:i w:val="0"/>
              <w:iCs w:val="0"/>
              <w:noProof/>
            </w:rPr>
          </w:pPr>
          <w:hyperlink w:anchor="_Toc91545734" w:history="1">
            <w:r w:rsidR="00AD06FB" w:rsidRPr="00E37A90">
              <w:rPr>
                <w:rStyle w:val="a6"/>
                <w:noProof/>
                <w:lang w:val="ru-RU"/>
              </w:rPr>
              <w:t>4.</w:t>
            </w:r>
            <w:r w:rsidR="00AD06FB">
              <w:rPr>
                <w:rFonts w:eastAsiaTheme="minorEastAsia"/>
                <w:b w:val="0"/>
                <w:bCs w:val="0"/>
                <w:i w:val="0"/>
                <w:iCs w:val="0"/>
                <w:noProof/>
              </w:rPr>
              <w:tab/>
            </w:r>
            <w:r w:rsidR="00AD06FB" w:rsidRPr="00E37A90">
              <w:rPr>
                <w:rStyle w:val="a6"/>
                <w:noProof/>
                <w:lang w:val="ru-RU"/>
              </w:rPr>
              <w:t>Обоснование технических решений СПО МОБ</w:t>
            </w:r>
            <w:r w:rsidR="00AD06FB">
              <w:rPr>
                <w:noProof/>
                <w:webHidden/>
              </w:rPr>
              <w:tab/>
            </w:r>
            <w:r w:rsidR="00AD06FB">
              <w:rPr>
                <w:noProof/>
                <w:webHidden/>
              </w:rPr>
              <w:fldChar w:fldCharType="begin"/>
            </w:r>
            <w:r w:rsidR="00AD06FB">
              <w:rPr>
                <w:noProof/>
                <w:webHidden/>
              </w:rPr>
              <w:instrText xml:space="preserve"> PAGEREF _Toc91545734 \h </w:instrText>
            </w:r>
            <w:r w:rsidR="00AD06FB">
              <w:rPr>
                <w:noProof/>
                <w:webHidden/>
              </w:rPr>
            </w:r>
            <w:r w:rsidR="00AD06FB">
              <w:rPr>
                <w:noProof/>
                <w:webHidden/>
              </w:rPr>
              <w:fldChar w:fldCharType="separate"/>
            </w:r>
            <w:r w:rsidR="00AD06FB">
              <w:rPr>
                <w:noProof/>
                <w:webHidden/>
              </w:rPr>
              <w:t>16</w:t>
            </w:r>
            <w:r w:rsidR="00AD06FB">
              <w:rPr>
                <w:noProof/>
                <w:webHidden/>
              </w:rPr>
              <w:fldChar w:fldCharType="end"/>
            </w:r>
          </w:hyperlink>
        </w:p>
        <w:p w14:paraId="1228569D" w14:textId="77777777" w:rsidR="00AD06FB" w:rsidRDefault="00D94567">
          <w:pPr>
            <w:pStyle w:val="11"/>
            <w:rPr>
              <w:rFonts w:eastAsiaTheme="minorEastAsia"/>
              <w:b w:val="0"/>
              <w:bCs w:val="0"/>
              <w:i w:val="0"/>
              <w:iCs w:val="0"/>
              <w:noProof/>
            </w:rPr>
          </w:pPr>
          <w:hyperlink w:anchor="_Toc91545735" w:history="1">
            <w:r w:rsidR="00AD06FB" w:rsidRPr="00E37A90">
              <w:rPr>
                <w:rStyle w:val="a6"/>
                <w:noProof/>
                <w:lang w:val="ru-RU"/>
              </w:rPr>
              <w:t>5.</w:t>
            </w:r>
            <w:r w:rsidR="00AD06FB">
              <w:rPr>
                <w:rFonts w:eastAsiaTheme="minorEastAsia"/>
                <w:b w:val="0"/>
                <w:bCs w:val="0"/>
                <w:i w:val="0"/>
                <w:iCs w:val="0"/>
                <w:noProof/>
              </w:rPr>
              <w:tab/>
            </w:r>
            <w:r w:rsidR="00AD06FB" w:rsidRPr="00E37A90">
              <w:rPr>
                <w:rStyle w:val="a6"/>
                <w:noProof/>
                <w:lang w:val="ru-RU"/>
              </w:rPr>
              <w:t>Обоснование технических решений СПО КСО ИН</w:t>
            </w:r>
            <w:r w:rsidR="00AD06FB">
              <w:rPr>
                <w:noProof/>
                <w:webHidden/>
              </w:rPr>
              <w:tab/>
            </w:r>
            <w:r w:rsidR="00AD06FB">
              <w:rPr>
                <w:noProof/>
                <w:webHidden/>
              </w:rPr>
              <w:fldChar w:fldCharType="begin"/>
            </w:r>
            <w:r w:rsidR="00AD06FB">
              <w:rPr>
                <w:noProof/>
                <w:webHidden/>
              </w:rPr>
              <w:instrText xml:space="preserve"> PAGEREF _Toc91545735 \h </w:instrText>
            </w:r>
            <w:r w:rsidR="00AD06FB">
              <w:rPr>
                <w:noProof/>
                <w:webHidden/>
              </w:rPr>
            </w:r>
            <w:r w:rsidR="00AD06FB">
              <w:rPr>
                <w:noProof/>
                <w:webHidden/>
              </w:rPr>
              <w:fldChar w:fldCharType="separate"/>
            </w:r>
            <w:r w:rsidR="00AD06FB">
              <w:rPr>
                <w:noProof/>
                <w:webHidden/>
              </w:rPr>
              <w:t>17</w:t>
            </w:r>
            <w:r w:rsidR="00AD06FB">
              <w:rPr>
                <w:noProof/>
                <w:webHidden/>
              </w:rPr>
              <w:fldChar w:fldCharType="end"/>
            </w:r>
          </w:hyperlink>
        </w:p>
        <w:p w14:paraId="308F8733" w14:textId="77777777" w:rsidR="00AD06FB" w:rsidRDefault="00D94567">
          <w:pPr>
            <w:pStyle w:val="11"/>
            <w:rPr>
              <w:rFonts w:eastAsiaTheme="minorEastAsia"/>
              <w:b w:val="0"/>
              <w:bCs w:val="0"/>
              <w:i w:val="0"/>
              <w:iCs w:val="0"/>
              <w:noProof/>
            </w:rPr>
          </w:pPr>
          <w:hyperlink w:anchor="_Toc91545736" w:history="1">
            <w:r w:rsidR="00AD06FB" w:rsidRPr="00E37A90">
              <w:rPr>
                <w:rStyle w:val="a6"/>
                <w:noProof/>
                <w:lang w:val="ru-RU"/>
              </w:rPr>
              <w:t>6.</w:t>
            </w:r>
            <w:r w:rsidR="00AD06FB">
              <w:rPr>
                <w:rFonts w:eastAsiaTheme="minorEastAsia"/>
                <w:b w:val="0"/>
                <w:bCs w:val="0"/>
                <w:i w:val="0"/>
                <w:iCs w:val="0"/>
                <w:noProof/>
              </w:rPr>
              <w:tab/>
            </w:r>
            <w:r w:rsidR="00AD06FB" w:rsidRPr="00E37A90">
              <w:rPr>
                <w:rStyle w:val="a6"/>
                <w:noProof/>
                <w:lang w:val="ru-RU"/>
              </w:rPr>
              <w:t>Описание демонстрационной платформы</w:t>
            </w:r>
            <w:r w:rsidR="00AD06FB">
              <w:rPr>
                <w:noProof/>
                <w:webHidden/>
              </w:rPr>
              <w:tab/>
            </w:r>
            <w:r w:rsidR="00AD06FB">
              <w:rPr>
                <w:noProof/>
                <w:webHidden/>
              </w:rPr>
              <w:fldChar w:fldCharType="begin"/>
            </w:r>
            <w:r w:rsidR="00AD06FB">
              <w:rPr>
                <w:noProof/>
                <w:webHidden/>
              </w:rPr>
              <w:instrText xml:space="preserve"> PAGEREF _Toc91545736 \h </w:instrText>
            </w:r>
            <w:r w:rsidR="00AD06FB">
              <w:rPr>
                <w:noProof/>
                <w:webHidden/>
              </w:rPr>
            </w:r>
            <w:r w:rsidR="00AD06FB">
              <w:rPr>
                <w:noProof/>
                <w:webHidden/>
              </w:rPr>
              <w:fldChar w:fldCharType="separate"/>
            </w:r>
            <w:r w:rsidR="00AD06FB">
              <w:rPr>
                <w:noProof/>
                <w:webHidden/>
              </w:rPr>
              <w:t>18</w:t>
            </w:r>
            <w:r w:rsidR="00AD06FB">
              <w:rPr>
                <w:noProof/>
                <w:webHidden/>
              </w:rPr>
              <w:fldChar w:fldCharType="end"/>
            </w:r>
          </w:hyperlink>
        </w:p>
        <w:p w14:paraId="0D4271EB" w14:textId="77777777" w:rsidR="00AD06FB" w:rsidRDefault="00D94567">
          <w:pPr>
            <w:pStyle w:val="11"/>
            <w:rPr>
              <w:rFonts w:eastAsiaTheme="minorEastAsia"/>
              <w:b w:val="0"/>
              <w:bCs w:val="0"/>
              <w:i w:val="0"/>
              <w:iCs w:val="0"/>
              <w:noProof/>
            </w:rPr>
          </w:pPr>
          <w:hyperlink w:anchor="_Toc91545737" w:history="1">
            <w:r w:rsidR="00AD06FB" w:rsidRPr="00E37A90">
              <w:rPr>
                <w:rStyle w:val="a6"/>
                <w:noProof/>
                <w:lang w:val="ru-RU"/>
              </w:rPr>
              <w:t>7.</w:t>
            </w:r>
            <w:r w:rsidR="00AD06FB">
              <w:rPr>
                <w:rFonts w:eastAsiaTheme="minorEastAsia"/>
                <w:b w:val="0"/>
                <w:bCs w:val="0"/>
                <w:i w:val="0"/>
                <w:iCs w:val="0"/>
                <w:noProof/>
              </w:rPr>
              <w:tab/>
            </w:r>
            <w:r w:rsidR="00AD06FB" w:rsidRPr="00E37A90">
              <w:rPr>
                <w:rStyle w:val="a6"/>
                <w:noProof/>
                <w:lang w:val="ru-RU"/>
              </w:rPr>
              <w:t xml:space="preserve">Использование алгоритма </w:t>
            </w:r>
            <w:r w:rsidR="00AD06FB" w:rsidRPr="00E37A90">
              <w:rPr>
                <w:rStyle w:val="a6"/>
                <w:rFonts w:eastAsia="Yu Mincho"/>
                <w:noProof/>
                <w:lang w:val="ru-RU" w:eastAsia="ja-JP"/>
              </w:rPr>
              <w:t>ORB-SLAM</w:t>
            </w:r>
            <w:r w:rsidR="00AD06FB">
              <w:rPr>
                <w:noProof/>
                <w:webHidden/>
              </w:rPr>
              <w:tab/>
            </w:r>
            <w:r w:rsidR="00AD06FB">
              <w:rPr>
                <w:noProof/>
                <w:webHidden/>
              </w:rPr>
              <w:fldChar w:fldCharType="begin"/>
            </w:r>
            <w:r w:rsidR="00AD06FB">
              <w:rPr>
                <w:noProof/>
                <w:webHidden/>
              </w:rPr>
              <w:instrText xml:space="preserve"> PAGEREF _Toc91545737 \h </w:instrText>
            </w:r>
            <w:r w:rsidR="00AD06FB">
              <w:rPr>
                <w:noProof/>
                <w:webHidden/>
              </w:rPr>
            </w:r>
            <w:r w:rsidR="00AD06FB">
              <w:rPr>
                <w:noProof/>
                <w:webHidden/>
              </w:rPr>
              <w:fldChar w:fldCharType="separate"/>
            </w:r>
            <w:r w:rsidR="00AD06FB">
              <w:rPr>
                <w:noProof/>
                <w:webHidden/>
              </w:rPr>
              <w:t>19</w:t>
            </w:r>
            <w:r w:rsidR="00AD06FB">
              <w:rPr>
                <w:noProof/>
                <w:webHidden/>
              </w:rPr>
              <w:fldChar w:fldCharType="end"/>
            </w:r>
          </w:hyperlink>
        </w:p>
        <w:p w14:paraId="4918F54D" w14:textId="77777777" w:rsidR="00AD06FB" w:rsidRDefault="00D94567">
          <w:pPr>
            <w:pStyle w:val="21"/>
            <w:tabs>
              <w:tab w:val="right" w:leader="dot" w:pos="9345"/>
            </w:tabs>
            <w:rPr>
              <w:rFonts w:eastAsiaTheme="minorEastAsia"/>
              <w:b w:val="0"/>
              <w:bCs w:val="0"/>
              <w:noProof/>
              <w:sz w:val="24"/>
              <w:szCs w:val="24"/>
            </w:rPr>
          </w:pPr>
          <w:hyperlink w:anchor="_Toc91545738" w:history="1">
            <w:r w:rsidR="00AD06FB" w:rsidRPr="00E37A90">
              <w:rPr>
                <w:rStyle w:val="a6"/>
                <w:noProof/>
                <w:lang w:val="ru-RU"/>
              </w:rPr>
              <w:t>Введение</w:t>
            </w:r>
            <w:r w:rsidR="00AD06FB">
              <w:rPr>
                <w:noProof/>
                <w:webHidden/>
              </w:rPr>
              <w:tab/>
            </w:r>
            <w:r w:rsidR="00AD06FB">
              <w:rPr>
                <w:noProof/>
                <w:webHidden/>
              </w:rPr>
              <w:fldChar w:fldCharType="begin"/>
            </w:r>
            <w:r w:rsidR="00AD06FB">
              <w:rPr>
                <w:noProof/>
                <w:webHidden/>
              </w:rPr>
              <w:instrText xml:space="preserve"> PAGEREF _Toc91545738 \h </w:instrText>
            </w:r>
            <w:r w:rsidR="00AD06FB">
              <w:rPr>
                <w:noProof/>
                <w:webHidden/>
              </w:rPr>
            </w:r>
            <w:r w:rsidR="00AD06FB">
              <w:rPr>
                <w:noProof/>
                <w:webHidden/>
              </w:rPr>
              <w:fldChar w:fldCharType="separate"/>
            </w:r>
            <w:r w:rsidR="00AD06FB">
              <w:rPr>
                <w:noProof/>
                <w:webHidden/>
              </w:rPr>
              <w:t>19</w:t>
            </w:r>
            <w:r w:rsidR="00AD06FB">
              <w:rPr>
                <w:noProof/>
                <w:webHidden/>
              </w:rPr>
              <w:fldChar w:fldCharType="end"/>
            </w:r>
          </w:hyperlink>
        </w:p>
        <w:p w14:paraId="5D8755E6" w14:textId="77777777" w:rsidR="00AD06FB" w:rsidRDefault="00D94567">
          <w:pPr>
            <w:pStyle w:val="21"/>
            <w:tabs>
              <w:tab w:val="right" w:leader="dot" w:pos="9345"/>
            </w:tabs>
            <w:rPr>
              <w:rFonts w:eastAsiaTheme="minorEastAsia"/>
              <w:b w:val="0"/>
              <w:bCs w:val="0"/>
              <w:noProof/>
              <w:sz w:val="24"/>
              <w:szCs w:val="24"/>
            </w:rPr>
          </w:pPr>
          <w:hyperlink w:anchor="_Toc91545739" w:history="1">
            <w:r w:rsidR="00AD06FB" w:rsidRPr="00E37A90">
              <w:rPr>
                <w:rStyle w:val="a6"/>
                <w:noProof/>
                <w:lang w:val="ru-RU"/>
              </w:rPr>
              <w:t>Работы в области SLAM</w:t>
            </w:r>
            <w:r w:rsidR="00AD06FB">
              <w:rPr>
                <w:noProof/>
                <w:webHidden/>
              </w:rPr>
              <w:tab/>
            </w:r>
            <w:r w:rsidR="00AD06FB">
              <w:rPr>
                <w:noProof/>
                <w:webHidden/>
              </w:rPr>
              <w:fldChar w:fldCharType="begin"/>
            </w:r>
            <w:r w:rsidR="00AD06FB">
              <w:rPr>
                <w:noProof/>
                <w:webHidden/>
              </w:rPr>
              <w:instrText xml:space="preserve"> PAGEREF _Toc91545739 \h </w:instrText>
            </w:r>
            <w:r w:rsidR="00AD06FB">
              <w:rPr>
                <w:noProof/>
                <w:webHidden/>
              </w:rPr>
            </w:r>
            <w:r w:rsidR="00AD06FB">
              <w:rPr>
                <w:noProof/>
                <w:webHidden/>
              </w:rPr>
              <w:fldChar w:fldCharType="separate"/>
            </w:r>
            <w:r w:rsidR="00AD06FB">
              <w:rPr>
                <w:noProof/>
                <w:webHidden/>
              </w:rPr>
              <w:t>21</w:t>
            </w:r>
            <w:r w:rsidR="00AD06FB">
              <w:rPr>
                <w:noProof/>
                <w:webHidden/>
              </w:rPr>
              <w:fldChar w:fldCharType="end"/>
            </w:r>
          </w:hyperlink>
        </w:p>
        <w:p w14:paraId="2BF74AF9" w14:textId="77777777" w:rsidR="00AD06FB" w:rsidRDefault="00D94567">
          <w:pPr>
            <w:pStyle w:val="31"/>
            <w:tabs>
              <w:tab w:val="right" w:leader="dot" w:pos="9345"/>
            </w:tabs>
            <w:rPr>
              <w:rFonts w:eastAsiaTheme="minorEastAsia"/>
              <w:noProof/>
            </w:rPr>
          </w:pPr>
          <w:hyperlink w:anchor="_Toc91545740" w:history="1">
            <w:r w:rsidR="00AD06FB" w:rsidRPr="00E37A90">
              <w:rPr>
                <w:rStyle w:val="a6"/>
                <w:noProof/>
                <w:lang w:val="ru-RU"/>
              </w:rPr>
              <w:t>Метод распознавания места</w:t>
            </w:r>
            <w:r w:rsidR="00AD06FB">
              <w:rPr>
                <w:noProof/>
                <w:webHidden/>
              </w:rPr>
              <w:tab/>
            </w:r>
            <w:r w:rsidR="00AD06FB">
              <w:rPr>
                <w:noProof/>
                <w:webHidden/>
              </w:rPr>
              <w:fldChar w:fldCharType="begin"/>
            </w:r>
            <w:r w:rsidR="00AD06FB">
              <w:rPr>
                <w:noProof/>
                <w:webHidden/>
              </w:rPr>
              <w:instrText xml:space="preserve"> PAGEREF _Toc91545740 \h </w:instrText>
            </w:r>
            <w:r w:rsidR="00AD06FB">
              <w:rPr>
                <w:noProof/>
                <w:webHidden/>
              </w:rPr>
            </w:r>
            <w:r w:rsidR="00AD06FB">
              <w:rPr>
                <w:noProof/>
                <w:webHidden/>
              </w:rPr>
              <w:fldChar w:fldCharType="separate"/>
            </w:r>
            <w:r w:rsidR="00AD06FB">
              <w:rPr>
                <w:noProof/>
                <w:webHidden/>
              </w:rPr>
              <w:t>21</w:t>
            </w:r>
            <w:r w:rsidR="00AD06FB">
              <w:rPr>
                <w:noProof/>
                <w:webHidden/>
              </w:rPr>
              <w:fldChar w:fldCharType="end"/>
            </w:r>
          </w:hyperlink>
        </w:p>
        <w:p w14:paraId="4903F3F2" w14:textId="77777777" w:rsidR="00AD06FB" w:rsidRDefault="00D94567">
          <w:pPr>
            <w:pStyle w:val="31"/>
            <w:tabs>
              <w:tab w:val="right" w:leader="dot" w:pos="9345"/>
            </w:tabs>
            <w:rPr>
              <w:rFonts w:eastAsiaTheme="minorEastAsia"/>
              <w:noProof/>
            </w:rPr>
          </w:pPr>
          <w:hyperlink w:anchor="_Toc91545741" w:history="1">
            <w:r w:rsidR="00AD06FB" w:rsidRPr="00E37A90">
              <w:rPr>
                <w:rStyle w:val="a6"/>
                <w:noProof/>
                <w:lang w:val="ru-RU"/>
              </w:rPr>
              <w:t>Инициализация карты</w:t>
            </w:r>
            <w:r w:rsidR="00AD06FB">
              <w:rPr>
                <w:noProof/>
                <w:webHidden/>
              </w:rPr>
              <w:tab/>
            </w:r>
            <w:r w:rsidR="00AD06FB">
              <w:rPr>
                <w:noProof/>
                <w:webHidden/>
              </w:rPr>
              <w:fldChar w:fldCharType="begin"/>
            </w:r>
            <w:r w:rsidR="00AD06FB">
              <w:rPr>
                <w:noProof/>
                <w:webHidden/>
              </w:rPr>
              <w:instrText xml:space="preserve"> PAGEREF _Toc91545741 \h </w:instrText>
            </w:r>
            <w:r w:rsidR="00AD06FB">
              <w:rPr>
                <w:noProof/>
                <w:webHidden/>
              </w:rPr>
            </w:r>
            <w:r w:rsidR="00AD06FB">
              <w:rPr>
                <w:noProof/>
                <w:webHidden/>
              </w:rPr>
              <w:fldChar w:fldCharType="separate"/>
            </w:r>
            <w:r w:rsidR="00AD06FB">
              <w:rPr>
                <w:noProof/>
                <w:webHidden/>
              </w:rPr>
              <w:t>22</w:t>
            </w:r>
            <w:r w:rsidR="00AD06FB">
              <w:rPr>
                <w:noProof/>
                <w:webHidden/>
              </w:rPr>
              <w:fldChar w:fldCharType="end"/>
            </w:r>
          </w:hyperlink>
        </w:p>
        <w:p w14:paraId="37B25B50" w14:textId="77777777" w:rsidR="00AD06FB" w:rsidRDefault="00D94567">
          <w:pPr>
            <w:pStyle w:val="21"/>
            <w:tabs>
              <w:tab w:val="right" w:leader="dot" w:pos="9345"/>
            </w:tabs>
            <w:rPr>
              <w:rFonts w:eastAsiaTheme="minorEastAsia"/>
              <w:b w:val="0"/>
              <w:bCs w:val="0"/>
              <w:noProof/>
              <w:sz w:val="24"/>
              <w:szCs w:val="24"/>
            </w:rPr>
          </w:pPr>
          <w:hyperlink w:anchor="_Toc91545742" w:history="1">
            <w:r w:rsidR="00AD06FB" w:rsidRPr="00E37A90">
              <w:rPr>
                <w:rStyle w:val="a6"/>
                <w:noProof/>
                <w:lang w:val="ru-RU"/>
              </w:rPr>
              <w:t>Принцип работы алгоритма</w:t>
            </w:r>
            <w:r w:rsidR="00AD06FB">
              <w:rPr>
                <w:noProof/>
                <w:webHidden/>
              </w:rPr>
              <w:tab/>
            </w:r>
            <w:r w:rsidR="00AD06FB">
              <w:rPr>
                <w:noProof/>
                <w:webHidden/>
              </w:rPr>
              <w:fldChar w:fldCharType="begin"/>
            </w:r>
            <w:r w:rsidR="00AD06FB">
              <w:rPr>
                <w:noProof/>
                <w:webHidden/>
              </w:rPr>
              <w:instrText xml:space="preserve"> PAGEREF _Toc91545742 \h </w:instrText>
            </w:r>
            <w:r w:rsidR="00AD06FB">
              <w:rPr>
                <w:noProof/>
                <w:webHidden/>
              </w:rPr>
            </w:r>
            <w:r w:rsidR="00AD06FB">
              <w:rPr>
                <w:noProof/>
                <w:webHidden/>
              </w:rPr>
              <w:fldChar w:fldCharType="separate"/>
            </w:r>
            <w:r w:rsidR="00AD06FB">
              <w:rPr>
                <w:noProof/>
                <w:webHidden/>
              </w:rPr>
              <w:t>28</w:t>
            </w:r>
            <w:r w:rsidR="00AD06FB">
              <w:rPr>
                <w:noProof/>
                <w:webHidden/>
              </w:rPr>
              <w:fldChar w:fldCharType="end"/>
            </w:r>
          </w:hyperlink>
        </w:p>
        <w:p w14:paraId="5065E214" w14:textId="77777777" w:rsidR="00AD06FB" w:rsidRDefault="00D94567">
          <w:pPr>
            <w:pStyle w:val="31"/>
            <w:tabs>
              <w:tab w:val="right" w:leader="dot" w:pos="9345"/>
            </w:tabs>
            <w:rPr>
              <w:rFonts w:eastAsiaTheme="minorEastAsia"/>
              <w:noProof/>
            </w:rPr>
          </w:pPr>
          <w:hyperlink w:anchor="_Toc91545743" w:history="1">
            <w:r w:rsidR="00AD06FB" w:rsidRPr="00E37A90">
              <w:rPr>
                <w:rStyle w:val="a6"/>
                <w:noProof/>
                <w:lang w:val="ru-RU"/>
              </w:rPr>
              <w:t>Общая архитектура системы</w:t>
            </w:r>
            <w:r w:rsidR="00AD06FB">
              <w:rPr>
                <w:noProof/>
                <w:webHidden/>
              </w:rPr>
              <w:tab/>
            </w:r>
            <w:r w:rsidR="00AD06FB">
              <w:rPr>
                <w:noProof/>
                <w:webHidden/>
              </w:rPr>
              <w:fldChar w:fldCharType="begin"/>
            </w:r>
            <w:r w:rsidR="00AD06FB">
              <w:rPr>
                <w:noProof/>
                <w:webHidden/>
              </w:rPr>
              <w:instrText xml:space="preserve"> PAGEREF _Toc91545743 \h </w:instrText>
            </w:r>
            <w:r w:rsidR="00AD06FB">
              <w:rPr>
                <w:noProof/>
                <w:webHidden/>
              </w:rPr>
            </w:r>
            <w:r w:rsidR="00AD06FB">
              <w:rPr>
                <w:noProof/>
                <w:webHidden/>
              </w:rPr>
              <w:fldChar w:fldCharType="separate"/>
            </w:r>
            <w:r w:rsidR="00AD06FB">
              <w:rPr>
                <w:noProof/>
                <w:webHidden/>
              </w:rPr>
              <w:t>31</w:t>
            </w:r>
            <w:r w:rsidR="00AD06FB">
              <w:rPr>
                <w:noProof/>
                <w:webHidden/>
              </w:rPr>
              <w:fldChar w:fldCharType="end"/>
            </w:r>
          </w:hyperlink>
        </w:p>
        <w:p w14:paraId="6F9F072F" w14:textId="77777777" w:rsidR="00AD06FB" w:rsidRDefault="00D94567">
          <w:pPr>
            <w:pStyle w:val="31"/>
            <w:tabs>
              <w:tab w:val="right" w:leader="dot" w:pos="9345"/>
            </w:tabs>
            <w:rPr>
              <w:rFonts w:eastAsiaTheme="minorEastAsia"/>
              <w:noProof/>
            </w:rPr>
          </w:pPr>
          <w:hyperlink w:anchor="_Toc91545744" w:history="1">
            <w:r w:rsidR="00AD06FB" w:rsidRPr="00E37A90">
              <w:rPr>
                <w:rStyle w:val="a6"/>
                <w:noProof/>
                <w:lang w:val="ru-RU"/>
              </w:rPr>
              <w:t>ORB</w:t>
            </w:r>
            <w:r w:rsidR="00AD06FB">
              <w:rPr>
                <w:noProof/>
                <w:webHidden/>
              </w:rPr>
              <w:tab/>
            </w:r>
            <w:r w:rsidR="00AD06FB">
              <w:rPr>
                <w:noProof/>
                <w:webHidden/>
              </w:rPr>
              <w:fldChar w:fldCharType="begin"/>
            </w:r>
            <w:r w:rsidR="00AD06FB">
              <w:rPr>
                <w:noProof/>
                <w:webHidden/>
              </w:rPr>
              <w:instrText xml:space="preserve"> PAGEREF _Toc91545744 \h </w:instrText>
            </w:r>
            <w:r w:rsidR="00AD06FB">
              <w:rPr>
                <w:noProof/>
                <w:webHidden/>
              </w:rPr>
            </w:r>
            <w:r w:rsidR="00AD06FB">
              <w:rPr>
                <w:noProof/>
                <w:webHidden/>
              </w:rPr>
              <w:fldChar w:fldCharType="separate"/>
            </w:r>
            <w:r w:rsidR="00AD06FB">
              <w:rPr>
                <w:noProof/>
                <w:webHidden/>
              </w:rPr>
              <w:t>32</w:t>
            </w:r>
            <w:r w:rsidR="00AD06FB">
              <w:rPr>
                <w:noProof/>
                <w:webHidden/>
              </w:rPr>
              <w:fldChar w:fldCharType="end"/>
            </w:r>
          </w:hyperlink>
        </w:p>
        <w:p w14:paraId="42E381D2" w14:textId="77777777" w:rsidR="00AD06FB" w:rsidRDefault="00D94567">
          <w:pPr>
            <w:pStyle w:val="31"/>
            <w:tabs>
              <w:tab w:val="right" w:leader="dot" w:pos="9345"/>
            </w:tabs>
            <w:rPr>
              <w:rFonts w:eastAsiaTheme="minorEastAsia"/>
              <w:noProof/>
            </w:rPr>
          </w:pPr>
          <w:hyperlink w:anchor="_Toc91545745" w:history="1">
            <w:r w:rsidR="00AD06FB" w:rsidRPr="00E37A90">
              <w:rPr>
                <w:rStyle w:val="a6"/>
                <w:noProof/>
                <w:lang w:val="ru-RU"/>
              </w:rPr>
              <w:t>Bundle adjustment</w:t>
            </w:r>
            <w:r w:rsidR="00AD06FB">
              <w:rPr>
                <w:noProof/>
                <w:webHidden/>
              </w:rPr>
              <w:tab/>
            </w:r>
            <w:r w:rsidR="00AD06FB">
              <w:rPr>
                <w:noProof/>
                <w:webHidden/>
              </w:rPr>
              <w:fldChar w:fldCharType="begin"/>
            </w:r>
            <w:r w:rsidR="00AD06FB">
              <w:rPr>
                <w:noProof/>
                <w:webHidden/>
              </w:rPr>
              <w:instrText xml:space="preserve"> PAGEREF _Toc91545745 \h </w:instrText>
            </w:r>
            <w:r w:rsidR="00AD06FB">
              <w:rPr>
                <w:noProof/>
                <w:webHidden/>
              </w:rPr>
            </w:r>
            <w:r w:rsidR="00AD06FB">
              <w:rPr>
                <w:noProof/>
                <w:webHidden/>
              </w:rPr>
              <w:fldChar w:fldCharType="separate"/>
            </w:r>
            <w:r w:rsidR="00AD06FB">
              <w:rPr>
                <w:noProof/>
                <w:webHidden/>
              </w:rPr>
              <w:t>33</w:t>
            </w:r>
            <w:r w:rsidR="00AD06FB">
              <w:rPr>
                <w:noProof/>
                <w:webHidden/>
              </w:rPr>
              <w:fldChar w:fldCharType="end"/>
            </w:r>
          </w:hyperlink>
        </w:p>
        <w:p w14:paraId="2CF836EC" w14:textId="77777777" w:rsidR="00AD06FB" w:rsidRDefault="00D94567">
          <w:pPr>
            <w:pStyle w:val="21"/>
            <w:tabs>
              <w:tab w:val="right" w:leader="dot" w:pos="9345"/>
            </w:tabs>
            <w:rPr>
              <w:rFonts w:eastAsiaTheme="minorEastAsia"/>
              <w:b w:val="0"/>
              <w:bCs w:val="0"/>
              <w:noProof/>
              <w:sz w:val="24"/>
              <w:szCs w:val="24"/>
            </w:rPr>
          </w:pPr>
          <w:hyperlink w:anchor="_Toc91545746" w:history="1">
            <w:r w:rsidR="00AD06FB" w:rsidRPr="00E37A90">
              <w:rPr>
                <w:rStyle w:val="a6"/>
                <w:noProof/>
              </w:rPr>
              <w:t>Навигация</w:t>
            </w:r>
            <w:r w:rsidR="00AD06FB">
              <w:rPr>
                <w:noProof/>
                <w:webHidden/>
              </w:rPr>
              <w:tab/>
            </w:r>
            <w:r w:rsidR="00AD06FB">
              <w:rPr>
                <w:noProof/>
                <w:webHidden/>
              </w:rPr>
              <w:fldChar w:fldCharType="begin"/>
            </w:r>
            <w:r w:rsidR="00AD06FB">
              <w:rPr>
                <w:noProof/>
                <w:webHidden/>
              </w:rPr>
              <w:instrText xml:space="preserve"> PAGEREF _Toc91545746 \h </w:instrText>
            </w:r>
            <w:r w:rsidR="00AD06FB">
              <w:rPr>
                <w:noProof/>
                <w:webHidden/>
              </w:rPr>
            </w:r>
            <w:r w:rsidR="00AD06FB">
              <w:rPr>
                <w:noProof/>
                <w:webHidden/>
              </w:rPr>
              <w:fldChar w:fldCharType="separate"/>
            </w:r>
            <w:r w:rsidR="00AD06FB">
              <w:rPr>
                <w:noProof/>
                <w:webHidden/>
              </w:rPr>
              <w:t>35</w:t>
            </w:r>
            <w:r w:rsidR="00AD06FB">
              <w:rPr>
                <w:noProof/>
                <w:webHidden/>
              </w:rPr>
              <w:fldChar w:fldCharType="end"/>
            </w:r>
          </w:hyperlink>
        </w:p>
        <w:p w14:paraId="495FC936" w14:textId="77777777" w:rsidR="00AD06FB" w:rsidRDefault="00D94567">
          <w:pPr>
            <w:pStyle w:val="31"/>
            <w:tabs>
              <w:tab w:val="right" w:leader="dot" w:pos="9345"/>
            </w:tabs>
            <w:rPr>
              <w:rFonts w:eastAsiaTheme="minorEastAsia"/>
              <w:noProof/>
            </w:rPr>
          </w:pPr>
          <w:hyperlink w:anchor="_Toc91545747" w:history="1">
            <w:r w:rsidR="00AD06FB" w:rsidRPr="00E37A90">
              <w:rPr>
                <w:rStyle w:val="a6"/>
                <w:noProof/>
                <w:lang w:val="ru-RU"/>
              </w:rPr>
              <w:t>Замыкание графа карты</w:t>
            </w:r>
            <w:r w:rsidR="00AD06FB">
              <w:rPr>
                <w:noProof/>
                <w:webHidden/>
              </w:rPr>
              <w:tab/>
            </w:r>
            <w:r w:rsidR="00AD06FB">
              <w:rPr>
                <w:noProof/>
                <w:webHidden/>
              </w:rPr>
              <w:fldChar w:fldCharType="begin"/>
            </w:r>
            <w:r w:rsidR="00AD06FB">
              <w:rPr>
                <w:noProof/>
                <w:webHidden/>
              </w:rPr>
              <w:instrText xml:space="preserve"> PAGEREF _Toc91545747 \h </w:instrText>
            </w:r>
            <w:r w:rsidR="00AD06FB">
              <w:rPr>
                <w:noProof/>
                <w:webHidden/>
              </w:rPr>
            </w:r>
            <w:r w:rsidR="00AD06FB">
              <w:rPr>
                <w:noProof/>
                <w:webHidden/>
              </w:rPr>
              <w:fldChar w:fldCharType="separate"/>
            </w:r>
            <w:r w:rsidR="00AD06FB">
              <w:rPr>
                <w:noProof/>
                <w:webHidden/>
              </w:rPr>
              <w:t>35</w:t>
            </w:r>
            <w:r w:rsidR="00AD06FB">
              <w:rPr>
                <w:noProof/>
                <w:webHidden/>
              </w:rPr>
              <w:fldChar w:fldCharType="end"/>
            </w:r>
          </w:hyperlink>
        </w:p>
        <w:p w14:paraId="7AB6EF69" w14:textId="77777777" w:rsidR="00AD06FB" w:rsidRDefault="00D94567">
          <w:pPr>
            <w:pStyle w:val="31"/>
            <w:tabs>
              <w:tab w:val="right" w:leader="dot" w:pos="9345"/>
            </w:tabs>
            <w:rPr>
              <w:rFonts w:eastAsiaTheme="minorEastAsia"/>
              <w:noProof/>
            </w:rPr>
          </w:pPr>
          <w:hyperlink w:anchor="_Toc91545748" w:history="1">
            <w:r w:rsidR="00AD06FB" w:rsidRPr="00E37A90">
              <w:rPr>
                <w:rStyle w:val="a6"/>
                <w:noProof/>
                <w:lang w:val="ru-RU"/>
              </w:rPr>
              <w:t>Использование стереокамер и камер глубины</w:t>
            </w:r>
            <w:r w:rsidR="00AD06FB">
              <w:rPr>
                <w:noProof/>
                <w:webHidden/>
              </w:rPr>
              <w:tab/>
            </w:r>
            <w:r w:rsidR="00AD06FB">
              <w:rPr>
                <w:noProof/>
                <w:webHidden/>
              </w:rPr>
              <w:fldChar w:fldCharType="begin"/>
            </w:r>
            <w:r w:rsidR="00AD06FB">
              <w:rPr>
                <w:noProof/>
                <w:webHidden/>
              </w:rPr>
              <w:instrText xml:space="preserve"> PAGEREF _Toc91545748 \h </w:instrText>
            </w:r>
            <w:r w:rsidR="00AD06FB">
              <w:rPr>
                <w:noProof/>
                <w:webHidden/>
              </w:rPr>
            </w:r>
            <w:r w:rsidR="00AD06FB">
              <w:rPr>
                <w:noProof/>
                <w:webHidden/>
              </w:rPr>
              <w:fldChar w:fldCharType="separate"/>
            </w:r>
            <w:r w:rsidR="00AD06FB">
              <w:rPr>
                <w:noProof/>
                <w:webHidden/>
              </w:rPr>
              <w:t>35</w:t>
            </w:r>
            <w:r w:rsidR="00AD06FB">
              <w:rPr>
                <w:noProof/>
                <w:webHidden/>
              </w:rPr>
              <w:fldChar w:fldCharType="end"/>
            </w:r>
          </w:hyperlink>
        </w:p>
        <w:p w14:paraId="570B8455" w14:textId="77777777" w:rsidR="00AD06FB" w:rsidRDefault="00D94567">
          <w:pPr>
            <w:pStyle w:val="21"/>
            <w:tabs>
              <w:tab w:val="right" w:leader="dot" w:pos="9345"/>
            </w:tabs>
            <w:rPr>
              <w:rFonts w:eastAsiaTheme="minorEastAsia"/>
              <w:b w:val="0"/>
              <w:bCs w:val="0"/>
              <w:noProof/>
              <w:sz w:val="24"/>
              <w:szCs w:val="24"/>
            </w:rPr>
          </w:pPr>
          <w:hyperlink w:anchor="_Toc91545749" w:history="1">
            <w:r w:rsidR="00AD06FB" w:rsidRPr="00E37A90">
              <w:rPr>
                <w:rStyle w:val="a6"/>
                <w:noProof/>
                <w:lang w:val="ru-RU"/>
              </w:rPr>
              <w:t>Алгоритм ORB SLAM 3</w:t>
            </w:r>
            <w:r w:rsidR="00AD06FB">
              <w:rPr>
                <w:noProof/>
                <w:webHidden/>
              </w:rPr>
              <w:tab/>
            </w:r>
            <w:r w:rsidR="00AD06FB">
              <w:rPr>
                <w:noProof/>
                <w:webHidden/>
              </w:rPr>
              <w:fldChar w:fldCharType="begin"/>
            </w:r>
            <w:r w:rsidR="00AD06FB">
              <w:rPr>
                <w:noProof/>
                <w:webHidden/>
              </w:rPr>
              <w:instrText xml:space="preserve"> PAGEREF _Toc91545749 \h </w:instrText>
            </w:r>
            <w:r w:rsidR="00AD06FB">
              <w:rPr>
                <w:noProof/>
                <w:webHidden/>
              </w:rPr>
            </w:r>
            <w:r w:rsidR="00AD06FB">
              <w:rPr>
                <w:noProof/>
                <w:webHidden/>
              </w:rPr>
              <w:fldChar w:fldCharType="separate"/>
            </w:r>
            <w:r w:rsidR="00AD06FB">
              <w:rPr>
                <w:noProof/>
                <w:webHidden/>
              </w:rPr>
              <w:t>36</w:t>
            </w:r>
            <w:r w:rsidR="00AD06FB">
              <w:rPr>
                <w:noProof/>
                <w:webHidden/>
              </w:rPr>
              <w:fldChar w:fldCharType="end"/>
            </w:r>
          </w:hyperlink>
        </w:p>
        <w:p w14:paraId="6FE08E03" w14:textId="77777777" w:rsidR="00AD06FB" w:rsidRDefault="00D94567">
          <w:pPr>
            <w:pStyle w:val="31"/>
            <w:tabs>
              <w:tab w:val="right" w:leader="dot" w:pos="9345"/>
            </w:tabs>
            <w:rPr>
              <w:rFonts w:eastAsiaTheme="minorEastAsia"/>
              <w:noProof/>
            </w:rPr>
          </w:pPr>
          <w:hyperlink w:anchor="_Toc91545750" w:history="1">
            <w:r w:rsidR="00AD06FB" w:rsidRPr="00E37A90">
              <w:rPr>
                <w:rStyle w:val="a6"/>
                <w:noProof/>
                <w:lang w:val="ru-RU"/>
              </w:rPr>
              <w:t xml:space="preserve">Общая архитектура алгоритма </w:t>
            </w:r>
            <w:r w:rsidR="00AD06FB" w:rsidRPr="00E37A90">
              <w:rPr>
                <w:rStyle w:val="a6"/>
                <w:noProof/>
              </w:rPr>
              <w:t>ORB</w:t>
            </w:r>
            <w:r w:rsidR="00AD06FB" w:rsidRPr="00E37A90">
              <w:rPr>
                <w:rStyle w:val="a6"/>
                <w:noProof/>
                <w:lang w:val="ru-RU"/>
              </w:rPr>
              <w:t xml:space="preserve"> </w:t>
            </w:r>
            <w:r w:rsidR="00AD06FB" w:rsidRPr="00E37A90">
              <w:rPr>
                <w:rStyle w:val="a6"/>
                <w:noProof/>
              </w:rPr>
              <w:t>SLAM</w:t>
            </w:r>
            <w:r w:rsidR="00AD06FB" w:rsidRPr="00E37A90">
              <w:rPr>
                <w:rStyle w:val="a6"/>
                <w:noProof/>
                <w:lang w:val="ru-RU"/>
              </w:rPr>
              <w:t xml:space="preserve"> 3</w:t>
            </w:r>
            <w:r w:rsidR="00AD06FB">
              <w:rPr>
                <w:noProof/>
                <w:webHidden/>
              </w:rPr>
              <w:tab/>
            </w:r>
            <w:r w:rsidR="00AD06FB">
              <w:rPr>
                <w:noProof/>
                <w:webHidden/>
              </w:rPr>
              <w:fldChar w:fldCharType="begin"/>
            </w:r>
            <w:r w:rsidR="00AD06FB">
              <w:rPr>
                <w:noProof/>
                <w:webHidden/>
              </w:rPr>
              <w:instrText xml:space="preserve"> PAGEREF _Toc91545750 \h </w:instrText>
            </w:r>
            <w:r w:rsidR="00AD06FB">
              <w:rPr>
                <w:noProof/>
                <w:webHidden/>
              </w:rPr>
            </w:r>
            <w:r w:rsidR="00AD06FB">
              <w:rPr>
                <w:noProof/>
                <w:webHidden/>
              </w:rPr>
              <w:fldChar w:fldCharType="separate"/>
            </w:r>
            <w:r w:rsidR="00AD06FB">
              <w:rPr>
                <w:noProof/>
                <w:webHidden/>
              </w:rPr>
              <w:t>38</w:t>
            </w:r>
            <w:r w:rsidR="00AD06FB">
              <w:rPr>
                <w:noProof/>
                <w:webHidden/>
              </w:rPr>
              <w:fldChar w:fldCharType="end"/>
            </w:r>
          </w:hyperlink>
        </w:p>
        <w:p w14:paraId="14B500D4" w14:textId="77777777" w:rsidR="00AD06FB" w:rsidRDefault="00D94567">
          <w:pPr>
            <w:pStyle w:val="31"/>
            <w:tabs>
              <w:tab w:val="right" w:leader="dot" w:pos="9345"/>
            </w:tabs>
            <w:rPr>
              <w:rFonts w:eastAsiaTheme="minorEastAsia"/>
              <w:noProof/>
            </w:rPr>
          </w:pPr>
          <w:hyperlink w:anchor="_Toc91545751" w:history="1">
            <w:r w:rsidR="00AD06FB" w:rsidRPr="00E37A90">
              <w:rPr>
                <w:rStyle w:val="a6"/>
                <w:noProof/>
                <w:lang w:val="ru-RU"/>
              </w:rPr>
              <w:t>Использование инерциальных данных в модели ORB-SLAM 3[2]</w:t>
            </w:r>
            <w:r w:rsidR="00AD06FB">
              <w:rPr>
                <w:noProof/>
                <w:webHidden/>
              </w:rPr>
              <w:tab/>
            </w:r>
            <w:r w:rsidR="00AD06FB">
              <w:rPr>
                <w:noProof/>
                <w:webHidden/>
              </w:rPr>
              <w:fldChar w:fldCharType="begin"/>
            </w:r>
            <w:r w:rsidR="00AD06FB">
              <w:rPr>
                <w:noProof/>
                <w:webHidden/>
              </w:rPr>
              <w:instrText xml:space="preserve"> PAGEREF _Toc91545751 \h </w:instrText>
            </w:r>
            <w:r w:rsidR="00AD06FB">
              <w:rPr>
                <w:noProof/>
                <w:webHidden/>
              </w:rPr>
            </w:r>
            <w:r w:rsidR="00AD06FB">
              <w:rPr>
                <w:noProof/>
                <w:webHidden/>
              </w:rPr>
              <w:fldChar w:fldCharType="separate"/>
            </w:r>
            <w:r w:rsidR="00AD06FB">
              <w:rPr>
                <w:noProof/>
                <w:webHidden/>
              </w:rPr>
              <w:t>41</w:t>
            </w:r>
            <w:r w:rsidR="00AD06FB">
              <w:rPr>
                <w:noProof/>
                <w:webHidden/>
              </w:rPr>
              <w:fldChar w:fldCharType="end"/>
            </w:r>
          </w:hyperlink>
        </w:p>
        <w:p w14:paraId="7EED82AE" w14:textId="77777777" w:rsidR="00AD06FB" w:rsidRDefault="00D94567">
          <w:pPr>
            <w:pStyle w:val="11"/>
            <w:rPr>
              <w:rFonts w:eastAsiaTheme="minorEastAsia"/>
              <w:b w:val="0"/>
              <w:bCs w:val="0"/>
              <w:i w:val="0"/>
              <w:iCs w:val="0"/>
              <w:noProof/>
            </w:rPr>
          </w:pPr>
          <w:hyperlink w:anchor="_Toc91545752" w:history="1">
            <w:r w:rsidR="00AD06FB" w:rsidRPr="00E37A90">
              <w:rPr>
                <w:rStyle w:val="a6"/>
                <w:noProof/>
                <w:lang w:val="ru-RU"/>
              </w:rPr>
              <w:t>8.</w:t>
            </w:r>
            <w:r w:rsidR="00AD06FB">
              <w:rPr>
                <w:rFonts w:eastAsiaTheme="minorEastAsia"/>
                <w:b w:val="0"/>
                <w:bCs w:val="0"/>
                <w:i w:val="0"/>
                <w:iCs w:val="0"/>
                <w:noProof/>
              </w:rPr>
              <w:tab/>
            </w:r>
            <w:r w:rsidR="00AD06FB" w:rsidRPr="00E37A90">
              <w:rPr>
                <w:rStyle w:val="a6"/>
                <w:noProof/>
                <w:lang w:val="ru-RU"/>
              </w:rPr>
              <w:t xml:space="preserve">Использование </w:t>
            </w:r>
            <w:r w:rsidR="00AD06FB" w:rsidRPr="00E37A90">
              <w:rPr>
                <w:rStyle w:val="a6"/>
                <w:noProof/>
              </w:rPr>
              <w:t>RGBD</w:t>
            </w:r>
            <w:r w:rsidR="00AD06FB" w:rsidRPr="00E37A90">
              <w:rPr>
                <w:rStyle w:val="a6"/>
                <w:noProof/>
                <w:lang w:val="ru-RU"/>
              </w:rPr>
              <w:t>-камер (моно, стерео) в задачах навигации внутри и вне помещений.</w:t>
            </w:r>
            <w:r w:rsidR="00AD06FB">
              <w:rPr>
                <w:noProof/>
                <w:webHidden/>
              </w:rPr>
              <w:tab/>
            </w:r>
            <w:r w:rsidR="00AD06FB">
              <w:rPr>
                <w:noProof/>
                <w:webHidden/>
              </w:rPr>
              <w:fldChar w:fldCharType="begin"/>
            </w:r>
            <w:r w:rsidR="00AD06FB">
              <w:rPr>
                <w:noProof/>
                <w:webHidden/>
              </w:rPr>
              <w:instrText xml:space="preserve"> PAGEREF _Toc91545752 \h </w:instrText>
            </w:r>
            <w:r w:rsidR="00AD06FB">
              <w:rPr>
                <w:noProof/>
                <w:webHidden/>
              </w:rPr>
            </w:r>
            <w:r w:rsidR="00AD06FB">
              <w:rPr>
                <w:noProof/>
                <w:webHidden/>
              </w:rPr>
              <w:fldChar w:fldCharType="separate"/>
            </w:r>
            <w:r w:rsidR="00AD06FB">
              <w:rPr>
                <w:noProof/>
                <w:webHidden/>
              </w:rPr>
              <w:t>42</w:t>
            </w:r>
            <w:r w:rsidR="00AD06FB">
              <w:rPr>
                <w:noProof/>
                <w:webHidden/>
              </w:rPr>
              <w:fldChar w:fldCharType="end"/>
            </w:r>
          </w:hyperlink>
        </w:p>
        <w:p w14:paraId="78BB39DB" w14:textId="77777777" w:rsidR="00AD06FB" w:rsidRDefault="00D94567">
          <w:pPr>
            <w:pStyle w:val="21"/>
            <w:tabs>
              <w:tab w:val="right" w:leader="dot" w:pos="9345"/>
            </w:tabs>
            <w:rPr>
              <w:rFonts w:eastAsiaTheme="minorEastAsia"/>
              <w:b w:val="0"/>
              <w:bCs w:val="0"/>
              <w:noProof/>
              <w:sz w:val="24"/>
              <w:szCs w:val="24"/>
            </w:rPr>
          </w:pPr>
          <w:hyperlink w:anchor="_Toc91545753" w:history="1">
            <w:r w:rsidR="00AD06FB" w:rsidRPr="00E37A90">
              <w:rPr>
                <w:rStyle w:val="a6"/>
                <w:noProof/>
                <w:lang w:val="ru-RU"/>
              </w:rPr>
              <w:t>Определение глубины с помощью камеры смартфона</w:t>
            </w:r>
            <w:r w:rsidR="00AD06FB">
              <w:rPr>
                <w:noProof/>
                <w:webHidden/>
              </w:rPr>
              <w:tab/>
            </w:r>
            <w:r w:rsidR="00AD06FB">
              <w:rPr>
                <w:noProof/>
                <w:webHidden/>
              </w:rPr>
              <w:fldChar w:fldCharType="begin"/>
            </w:r>
            <w:r w:rsidR="00AD06FB">
              <w:rPr>
                <w:noProof/>
                <w:webHidden/>
              </w:rPr>
              <w:instrText xml:space="preserve"> PAGEREF _Toc91545753 \h </w:instrText>
            </w:r>
            <w:r w:rsidR="00AD06FB">
              <w:rPr>
                <w:noProof/>
                <w:webHidden/>
              </w:rPr>
            </w:r>
            <w:r w:rsidR="00AD06FB">
              <w:rPr>
                <w:noProof/>
                <w:webHidden/>
              </w:rPr>
              <w:fldChar w:fldCharType="separate"/>
            </w:r>
            <w:r w:rsidR="00AD06FB">
              <w:rPr>
                <w:noProof/>
                <w:webHidden/>
              </w:rPr>
              <w:t>43</w:t>
            </w:r>
            <w:r w:rsidR="00AD06FB">
              <w:rPr>
                <w:noProof/>
                <w:webHidden/>
              </w:rPr>
              <w:fldChar w:fldCharType="end"/>
            </w:r>
          </w:hyperlink>
        </w:p>
        <w:p w14:paraId="41A76F15" w14:textId="77777777" w:rsidR="00AD06FB" w:rsidRDefault="00D94567">
          <w:pPr>
            <w:pStyle w:val="31"/>
            <w:tabs>
              <w:tab w:val="right" w:leader="dot" w:pos="9345"/>
            </w:tabs>
            <w:rPr>
              <w:rFonts w:eastAsiaTheme="minorEastAsia"/>
              <w:noProof/>
            </w:rPr>
          </w:pPr>
          <w:hyperlink w:anchor="_Toc91545754" w:history="1">
            <w:r w:rsidR="00AD06FB" w:rsidRPr="00E37A90">
              <w:rPr>
                <w:rStyle w:val="a6"/>
                <w:noProof/>
                <w:lang w:val="ru-RU"/>
              </w:rPr>
              <w:t xml:space="preserve">Использование </w:t>
            </w:r>
            <w:r w:rsidR="00AD06FB" w:rsidRPr="00E37A90">
              <w:rPr>
                <w:rStyle w:val="a6"/>
                <w:noProof/>
              </w:rPr>
              <w:t>Android</w:t>
            </w:r>
            <w:r w:rsidR="00AD06FB" w:rsidRPr="00E37A90">
              <w:rPr>
                <w:rStyle w:val="a6"/>
                <w:noProof/>
                <w:lang w:val="ru-RU"/>
              </w:rPr>
              <w:t xml:space="preserve"> </w:t>
            </w:r>
            <w:r w:rsidR="00AD06FB" w:rsidRPr="00E37A90">
              <w:rPr>
                <w:rStyle w:val="a6"/>
                <w:noProof/>
              </w:rPr>
              <w:t>Depth</w:t>
            </w:r>
            <w:r w:rsidR="00AD06FB" w:rsidRPr="00E37A90">
              <w:rPr>
                <w:rStyle w:val="a6"/>
                <w:noProof/>
                <w:lang w:val="ru-RU"/>
              </w:rPr>
              <w:t xml:space="preserve"> </w:t>
            </w:r>
            <w:r w:rsidR="00AD06FB" w:rsidRPr="00E37A90">
              <w:rPr>
                <w:rStyle w:val="a6"/>
                <w:noProof/>
              </w:rPr>
              <w:t>API</w:t>
            </w:r>
            <w:r w:rsidR="00AD06FB" w:rsidRPr="00E37A90">
              <w:rPr>
                <w:rStyle w:val="a6"/>
                <w:noProof/>
                <w:lang w:val="ru-RU"/>
              </w:rPr>
              <w:t xml:space="preserve"> для получения данных глубины сцены</w:t>
            </w:r>
            <w:r w:rsidR="00AD06FB">
              <w:rPr>
                <w:noProof/>
                <w:webHidden/>
              </w:rPr>
              <w:tab/>
            </w:r>
            <w:r w:rsidR="00AD06FB">
              <w:rPr>
                <w:noProof/>
                <w:webHidden/>
              </w:rPr>
              <w:fldChar w:fldCharType="begin"/>
            </w:r>
            <w:r w:rsidR="00AD06FB">
              <w:rPr>
                <w:noProof/>
                <w:webHidden/>
              </w:rPr>
              <w:instrText xml:space="preserve"> PAGEREF _Toc91545754 \h </w:instrText>
            </w:r>
            <w:r w:rsidR="00AD06FB">
              <w:rPr>
                <w:noProof/>
                <w:webHidden/>
              </w:rPr>
            </w:r>
            <w:r w:rsidR="00AD06FB">
              <w:rPr>
                <w:noProof/>
                <w:webHidden/>
              </w:rPr>
              <w:fldChar w:fldCharType="separate"/>
            </w:r>
            <w:r w:rsidR="00AD06FB">
              <w:rPr>
                <w:noProof/>
                <w:webHidden/>
              </w:rPr>
              <w:t>44</w:t>
            </w:r>
            <w:r w:rsidR="00AD06FB">
              <w:rPr>
                <w:noProof/>
                <w:webHidden/>
              </w:rPr>
              <w:fldChar w:fldCharType="end"/>
            </w:r>
          </w:hyperlink>
        </w:p>
        <w:p w14:paraId="4F5D6174" w14:textId="77777777" w:rsidR="00AD06FB" w:rsidRDefault="00D94567">
          <w:pPr>
            <w:pStyle w:val="21"/>
            <w:tabs>
              <w:tab w:val="right" w:leader="dot" w:pos="9345"/>
            </w:tabs>
            <w:rPr>
              <w:rFonts w:eastAsiaTheme="minorEastAsia"/>
              <w:b w:val="0"/>
              <w:bCs w:val="0"/>
              <w:noProof/>
              <w:sz w:val="24"/>
              <w:szCs w:val="24"/>
            </w:rPr>
          </w:pPr>
          <w:hyperlink w:anchor="_Toc91545755" w:history="1">
            <w:r w:rsidR="00AD06FB" w:rsidRPr="00E37A90">
              <w:rPr>
                <w:rStyle w:val="a6"/>
                <w:noProof/>
                <w:lang w:val="ru-RU"/>
              </w:rPr>
              <w:t xml:space="preserve">Работа с данными глубины в алгоритмах </w:t>
            </w:r>
            <w:r w:rsidR="00AD06FB" w:rsidRPr="00E37A90">
              <w:rPr>
                <w:rStyle w:val="a6"/>
                <w:noProof/>
              </w:rPr>
              <w:t>SLAM</w:t>
            </w:r>
            <w:r w:rsidR="00AD06FB">
              <w:rPr>
                <w:noProof/>
                <w:webHidden/>
              </w:rPr>
              <w:tab/>
            </w:r>
            <w:r w:rsidR="00AD06FB">
              <w:rPr>
                <w:noProof/>
                <w:webHidden/>
              </w:rPr>
              <w:fldChar w:fldCharType="begin"/>
            </w:r>
            <w:r w:rsidR="00AD06FB">
              <w:rPr>
                <w:noProof/>
                <w:webHidden/>
              </w:rPr>
              <w:instrText xml:space="preserve"> PAGEREF _Toc91545755 \h </w:instrText>
            </w:r>
            <w:r w:rsidR="00AD06FB">
              <w:rPr>
                <w:noProof/>
                <w:webHidden/>
              </w:rPr>
            </w:r>
            <w:r w:rsidR="00AD06FB">
              <w:rPr>
                <w:noProof/>
                <w:webHidden/>
              </w:rPr>
              <w:fldChar w:fldCharType="separate"/>
            </w:r>
            <w:r w:rsidR="00AD06FB">
              <w:rPr>
                <w:noProof/>
                <w:webHidden/>
              </w:rPr>
              <w:t>45</w:t>
            </w:r>
            <w:r w:rsidR="00AD06FB">
              <w:rPr>
                <w:noProof/>
                <w:webHidden/>
              </w:rPr>
              <w:fldChar w:fldCharType="end"/>
            </w:r>
          </w:hyperlink>
        </w:p>
        <w:p w14:paraId="4C707D66" w14:textId="77777777" w:rsidR="00AD06FB" w:rsidRDefault="00D94567">
          <w:pPr>
            <w:pStyle w:val="31"/>
            <w:tabs>
              <w:tab w:val="right" w:leader="dot" w:pos="9345"/>
            </w:tabs>
            <w:rPr>
              <w:rFonts w:eastAsiaTheme="minorEastAsia"/>
              <w:noProof/>
            </w:rPr>
          </w:pPr>
          <w:hyperlink w:anchor="_Toc91545756" w:history="1">
            <w:r w:rsidR="00AD06FB" w:rsidRPr="00E37A90">
              <w:rPr>
                <w:rStyle w:val="a6"/>
                <w:noProof/>
                <w:lang w:val="ru-RU"/>
              </w:rPr>
              <w:t xml:space="preserve">Представление трехмерной карты в задачах </w:t>
            </w:r>
            <w:r w:rsidR="00AD06FB" w:rsidRPr="00E37A90">
              <w:rPr>
                <w:rStyle w:val="a6"/>
                <w:noProof/>
              </w:rPr>
              <w:t>SLAM</w:t>
            </w:r>
            <w:r w:rsidR="00AD06FB">
              <w:rPr>
                <w:noProof/>
                <w:webHidden/>
              </w:rPr>
              <w:tab/>
            </w:r>
            <w:r w:rsidR="00AD06FB">
              <w:rPr>
                <w:noProof/>
                <w:webHidden/>
              </w:rPr>
              <w:fldChar w:fldCharType="begin"/>
            </w:r>
            <w:r w:rsidR="00AD06FB">
              <w:rPr>
                <w:noProof/>
                <w:webHidden/>
              </w:rPr>
              <w:instrText xml:space="preserve"> PAGEREF _Toc91545756 \h </w:instrText>
            </w:r>
            <w:r w:rsidR="00AD06FB">
              <w:rPr>
                <w:noProof/>
                <w:webHidden/>
              </w:rPr>
            </w:r>
            <w:r w:rsidR="00AD06FB">
              <w:rPr>
                <w:noProof/>
                <w:webHidden/>
              </w:rPr>
              <w:fldChar w:fldCharType="separate"/>
            </w:r>
            <w:r w:rsidR="00AD06FB">
              <w:rPr>
                <w:noProof/>
                <w:webHidden/>
              </w:rPr>
              <w:t>46</w:t>
            </w:r>
            <w:r w:rsidR="00AD06FB">
              <w:rPr>
                <w:noProof/>
                <w:webHidden/>
              </w:rPr>
              <w:fldChar w:fldCharType="end"/>
            </w:r>
          </w:hyperlink>
        </w:p>
        <w:p w14:paraId="12879F3A" w14:textId="77777777" w:rsidR="00AD06FB" w:rsidRDefault="00D94567">
          <w:pPr>
            <w:pStyle w:val="21"/>
            <w:tabs>
              <w:tab w:val="right" w:leader="dot" w:pos="9345"/>
            </w:tabs>
            <w:rPr>
              <w:rFonts w:eastAsiaTheme="minorEastAsia"/>
              <w:b w:val="0"/>
              <w:bCs w:val="0"/>
              <w:noProof/>
              <w:sz w:val="24"/>
              <w:szCs w:val="24"/>
            </w:rPr>
          </w:pPr>
          <w:hyperlink w:anchor="_Toc91545757" w:history="1">
            <w:r w:rsidR="00AD06FB" w:rsidRPr="00E37A90">
              <w:rPr>
                <w:rStyle w:val="a6"/>
                <w:noProof/>
                <w:lang w:val="ru-RU"/>
              </w:rPr>
              <w:t xml:space="preserve">Использование семантической сегментации в методе </w:t>
            </w:r>
            <w:r w:rsidR="00AD06FB" w:rsidRPr="00E37A90">
              <w:rPr>
                <w:rStyle w:val="a6"/>
                <w:noProof/>
              </w:rPr>
              <w:t>SLAM</w:t>
            </w:r>
            <w:r w:rsidR="00AD06FB">
              <w:rPr>
                <w:noProof/>
                <w:webHidden/>
              </w:rPr>
              <w:tab/>
            </w:r>
            <w:r w:rsidR="00AD06FB">
              <w:rPr>
                <w:noProof/>
                <w:webHidden/>
              </w:rPr>
              <w:fldChar w:fldCharType="begin"/>
            </w:r>
            <w:r w:rsidR="00AD06FB">
              <w:rPr>
                <w:noProof/>
                <w:webHidden/>
              </w:rPr>
              <w:instrText xml:space="preserve"> PAGEREF _Toc91545757 \h </w:instrText>
            </w:r>
            <w:r w:rsidR="00AD06FB">
              <w:rPr>
                <w:noProof/>
                <w:webHidden/>
              </w:rPr>
            </w:r>
            <w:r w:rsidR="00AD06FB">
              <w:rPr>
                <w:noProof/>
                <w:webHidden/>
              </w:rPr>
              <w:fldChar w:fldCharType="separate"/>
            </w:r>
            <w:r w:rsidR="00AD06FB">
              <w:rPr>
                <w:noProof/>
                <w:webHidden/>
              </w:rPr>
              <w:t>47</w:t>
            </w:r>
            <w:r w:rsidR="00AD06FB">
              <w:rPr>
                <w:noProof/>
                <w:webHidden/>
              </w:rPr>
              <w:fldChar w:fldCharType="end"/>
            </w:r>
          </w:hyperlink>
        </w:p>
        <w:p w14:paraId="77F4407E" w14:textId="77777777" w:rsidR="00AD06FB" w:rsidRDefault="00D94567">
          <w:pPr>
            <w:pStyle w:val="21"/>
            <w:tabs>
              <w:tab w:val="right" w:leader="dot" w:pos="9345"/>
            </w:tabs>
            <w:rPr>
              <w:rFonts w:eastAsiaTheme="minorEastAsia"/>
              <w:b w:val="0"/>
              <w:bCs w:val="0"/>
              <w:noProof/>
              <w:sz w:val="24"/>
              <w:szCs w:val="24"/>
            </w:rPr>
          </w:pPr>
          <w:hyperlink w:anchor="_Toc91545758" w:history="1">
            <w:r w:rsidR="00AD06FB" w:rsidRPr="00E37A90">
              <w:rPr>
                <w:rStyle w:val="a6"/>
                <w:noProof/>
                <w:lang w:val="ru-RU"/>
              </w:rPr>
              <w:t>Технологии определения глубины сцены</w:t>
            </w:r>
            <w:r w:rsidR="00AD06FB">
              <w:rPr>
                <w:noProof/>
                <w:webHidden/>
              </w:rPr>
              <w:tab/>
            </w:r>
            <w:r w:rsidR="00AD06FB">
              <w:rPr>
                <w:noProof/>
                <w:webHidden/>
              </w:rPr>
              <w:fldChar w:fldCharType="begin"/>
            </w:r>
            <w:r w:rsidR="00AD06FB">
              <w:rPr>
                <w:noProof/>
                <w:webHidden/>
              </w:rPr>
              <w:instrText xml:space="preserve"> PAGEREF _Toc91545758 \h </w:instrText>
            </w:r>
            <w:r w:rsidR="00AD06FB">
              <w:rPr>
                <w:noProof/>
                <w:webHidden/>
              </w:rPr>
            </w:r>
            <w:r w:rsidR="00AD06FB">
              <w:rPr>
                <w:noProof/>
                <w:webHidden/>
              </w:rPr>
              <w:fldChar w:fldCharType="separate"/>
            </w:r>
            <w:r w:rsidR="00AD06FB">
              <w:rPr>
                <w:noProof/>
                <w:webHidden/>
              </w:rPr>
              <w:t>53</w:t>
            </w:r>
            <w:r w:rsidR="00AD06FB">
              <w:rPr>
                <w:noProof/>
                <w:webHidden/>
              </w:rPr>
              <w:fldChar w:fldCharType="end"/>
            </w:r>
          </w:hyperlink>
        </w:p>
        <w:p w14:paraId="705B2C77" w14:textId="77777777" w:rsidR="00AD06FB" w:rsidRDefault="00D94567">
          <w:pPr>
            <w:pStyle w:val="11"/>
            <w:rPr>
              <w:rFonts w:eastAsiaTheme="minorEastAsia"/>
              <w:b w:val="0"/>
              <w:bCs w:val="0"/>
              <w:i w:val="0"/>
              <w:iCs w:val="0"/>
              <w:noProof/>
            </w:rPr>
          </w:pPr>
          <w:hyperlink w:anchor="_Toc91545759" w:history="1">
            <w:r w:rsidR="00AD06FB" w:rsidRPr="00E37A90">
              <w:rPr>
                <w:rStyle w:val="a6"/>
                <w:noProof/>
                <w:lang w:val="ru-RU"/>
              </w:rPr>
              <w:t>9.</w:t>
            </w:r>
            <w:r w:rsidR="00AD06FB">
              <w:rPr>
                <w:rFonts w:eastAsiaTheme="minorEastAsia"/>
                <w:b w:val="0"/>
                <w:bCs w:val="0"/>
                <w:i w:val="0"/>
                <w:iCs w:val="0"/>
                <w:noProof/>
              </w:rPr>
              <w:tab/>
            </w:r>
            <w:r w:rsidR="00AD06FB" w:rsidRPr="00E37A90">
              <w:rPr>
                <w:rStyle w:val="a6"/>
                <w:noProof/>
                <w:lang w:val="ru-RU"/>
              </w:rPr>
              <w:t xml:space="preserve">Описание технологии </w:t>
            </w:r>
            <w:r w:rsidR="00AD06FB" w:rsidRPr="00E37A90">
              <w:rPr>
                <w:rStyle w:val="a6"/>
                <w:noProof/>
              </w:rPr>
              <w:t>Wi-Fi RTT</w:t>
            </w:r>
            <w:r w:rsidR="00AD06FB">
              <w:rPr>
                <w:noProof/>
                <w:webHidden/>
              </w:rPr>
              <w:tab/>
            </w:r>
            <w:r w:rsidR="00AD06FB">
              <w:rPr>
                <w:noProof/>
                <w:webHidden/>
              </w:rPr>
              <w:fldChar w:fldCharType="begin"/>
            </w:r>
            <w:r w:rsidR="00AD06FB">
              <w:rPr>
                <w:noProof/>
                <w:webHidden/>
              </w:rPr>
              <w:instrText xml:space="preserve"> PAGEREF _Toc91545759 \h </w:instrText>
            </w:r>
            <w:r w:rsidR="00AD06FB">
              <w:rPr>
                <w:noProof/>
                <w:webHidden/>
              </w:rPr>
            </w:r>
            <w:r w:rsidR="00AD06FB">
              <w:rPr>
                <w:noProof/>
                <w:webHidden/>
              </w:rPr>
              <w:fldChar w:fldCharType="separate"/>
            </w:r>
            <w:r w:rsidR="00AD06FB">
              <w:rPr>
                <w:noProof/>
                <w:webHidden/>
              </w:rPr>
              <w:t>55</w:t>
            </w:r>
            <w:r w:rsidR="00AD06FB">
              <w:rPr>
                <w:noProof/>
                <w:webHidden/>
              </w:rPr>
              <w:fldChar w:fldCharType="end"/>
            </w:r>
          </w:hyperlink>
        </w:p>
        <w:p w14:paraId="74C5B375" w14:textId="77777777" w:rsidR="00AD06FB" w:rsidRDefault="00D94567">
          <w:pPr>
            <w:pStyle w:val="21"/>
            <w:tabs>
              <w:tab w:val="right" w:leader="dot" w:pos="9345"/>
            </w:tabs>
            <w:rPr>
              <w:rFonts w:eastAsiaTheme="minorEastAsia"/>
              <w:b w:val="0"/>
              <w:bCs w:val="0"/>
              <w:noProof/>
              <w:sz w:val="24"/>
              <w:szCs w:val="24"/>
            </w:rPr>
          </w:pPr>
          <w:hyperlink w:anchor="_Toc91545760" w:history="1">
            <w:r w:rsidR="00AD06FB" w:rsidRPr="00E37A90">
              <w:rPr>
                <w:rStyle w:val="a6"/>
                <w:noProof/>
                <w:lang w:val="ru-RU"/>
              </w:rPr>
              <w:t>Принцип действия</w:t>
            </w:r>
            <w:r w:rsidR="00AD06FB">
              <w:rPr>
                <w:noProof/>
                <w:webHidden/>
              </w:rPr>
              <w:tab/>
            </w:r>
            <w:r w:rsidR="00AD06FB">
              <w:rPr>
                <w:noProof/>
                <w:webHidden/>
              </w:rPr>
              <w:fldChar w:fldCharType="begin"/>
            </w:r>
            <w:r w:rsidR="00AD06FB">
              <w:rPr>
                <w:noProof/>
                <w:webHidden/>
              </w:rPr>
              <w:instrText xml:space="preserve"> PAGEREF _Toc91545760 \h </w:instrText>
            </w:r>
            <w:r w:rsidR="00AD06FB">
              <w:rPr>
                <w:noProof/>
                <w:webHidden/>
              </w:rPr>
            </w:r>
            <w:r w:rsidR="00AD06FB">
              <w:rPr>
                <w:noProof/>
                <w:webHidden/>
              </w:rPr>
              <w:fldChar w:fldCharType="separate"/>
            </w:r>
            <w:r w:rsidR="00AD06FB">
              <w:rPr>
                <w:noProof/>
                <w:webHidden/>
              </w:rPr>
              <w:t>55</w:t>
            </w:r>
            <w:r w:rsidR="00AD06FB">
              <w:rPr>
                <w:noProof/>
                <w:webHidden/>
              </w:rPr>
              <w:fldChar w:fldCharType="end"/>
            </w:r>
          </w:hyperlink>
        </w:p>
        <w:p w14:paraId="5F8294CD" w14:textId="77777777" w:rsidR="00AD06FB" w:rsidRDefault="00D94567">
          <w:pPr>
            <w:pStyle w:val="21"/>
            <w:tabs>
              <w:tab w:val="right" w:leader="dot" w:pos="9345"/>
            </w:tabs>
            <w:rPr>
              <w:rFonts w:eastAsiaTheme="minorEastAsia"/>
              <w:b w:val="0"/>
              <w:bCs w:val="0"/>
              <w:noProof/>
              <w:sz w:val="24"/>
              <w:szCs w:val="24"/>
            </w:rPr>
          </w:pPr>
          <w:hyperlink w:anchor="_Toc91545761" w:history="1">
            <w:r w:rsidR="00AD06FB" w:rsidRPr="00E37A90">
              <w:rPr>
                <w:rStyle w:val="a6"/>
                <w:noProof/>
                <w:lang w:val="ru-RU"/>
              </w:rPr>
              <w:t>Сферы применения</w:t>
            </w:r>
            <w:r w:rsidR="00AD06FB">
              <w:rPr>
                <w:noProof/>
                <w:webHidden/>
              </w:rPr>
              <w:tab/>
            </w:r>
            <w:r w:rsidR="00AD06FB">
              <w:rPr>
                <w:noProof/>
                <w:webHidden/>
              </w:rPr>
              <w:fldChar w:fldCharType="begin"/>
            </w:r>
            <w:r w:rsidR="00AD06FB">
              <w:rPr>
                <w:noProof/>
                <w:webHidden/>
              </w:rPr>
              <w:instrText xml:space="preserve"> PAGEREF _Toc91545761 \h </w:instrText>
            </w:r>
            <w:r w:rsidR="00AD06FB">
              <w:rPr>
                <w:noProof/>
                <w:webHidden/>
              </w:rPr>
            </w:r>
            <w:r w:rsidR="00AD06FB">
              <w:rPr>
                <w:noProof/>
                <w:webHidden/>
              </w:rPr>
              <w:fldChar w:fldCharType="separate"/>
            </w:r>
            <w:r w:rsidR="00AD06FB">
              <w:rPr>
                <w:noProof/>
                <w:webHidden/>
              </w:rPr>
              <w:t>55</w:t>
            </w:r>
            <w:r w:rsidR="00AD06FB">
              <w:rPr>
                <w:noProof/>
                <w:webHidden/>
              </w:rPr>
              <w:fldChar w:fldCharType="end"/>
            </w:r>
          </w:hyperlink>
        </w:p>
        <w:p w14:paraId="2F935BB5" w14:textId="77777777" w:rsidR="00AD06FB" w:rsidRDefault="00D94567">
          <w:pPr>
            <w:pStyle w:val="21"/>
            <w:tabs>
              <w:tab w:val="right" w:leader="dot" w:pos="9345"/>
            </w:tabs>
            <w:rPr>
              <w:rFonts w:eastAsiaTheme="minorEastAsia"/>
              <w:b w:val="0"/>
              <w:bCs w:val="0"/>
              <w:noProof/>
              <w:sz w:val="24"/>
              <w:szCs w:val="24"/>
            </w:rPr>
          </w:pPr>
          <w:hyperlink w:anchor="_Toc91545762" w:history="1">
            <w:r w:rsidR="00AD06FB" w:rsidRPr="00E37A90">
              <w:rPr>
                <w:rStyle w:val="a6"/>
                <w:noProof/>
                <w:lang w:val="ru-RU"/>
              </w:rPr>
              <w:t>Развертывание</w:t>
            </w:r>
            <w:r w:rsidR="00AD06FB">
              <w:rPr>
                <w:noProof/>
                <w:webHidden/>
              </w:rPr>
              <w:tab/>
            </w:r>
            <w:r w:rsidR="00AD06FB">
              <w:rPr>
                <w:noProof/>
                <w:webHidden/>
              </w:rPr>
              <w:fldChar w:fldCharType="begin"/>
            </w:r>
            <w:r w:rsidR="00AD06FB">
              <w:rPr>
                <w:noProof/>
                <w:webHidden/>
              </w:rPr>
              <w:instrText xml:space="preserve"> PAGEREF _Toc91545762 \h </w:instrText>
            </w:r>
            <w:r w:rsidR="00AD06FB">
              <w:rPr>
                <w:noProof/>
                <w:webHidden/>
              </w:rPr>
            </w:r>
            <w:r w:rsidR="00AD06FB">
              <w:rPr>
                <w:noProof/>
                <w:webHidden/>
              </w:rPr>
              <w:fldChar w:fldCharType="separate"/>
            </w:r>
            <w:r w:rsidR="00AD06FB">
              <w:rPr>
                <w:noProof/>
                <w:webHidden/>
              </w:rPr>
              <w:t>56</w:t>
            </w:r>
            <w:r w:rsidR="00AD06FB">
              <w:rPr>
                <w:noProof/>
                <w:webHidden/>
              </w:rPr>
              <w:fldChar w:fldCharType="end"/>
            </w:r>
          </w:hyperlink>
        </w:p>
        <w:p w14:paraId="4332036C" w14:textId="77777777" w:rsidR="00AD06FB" w:rsidRDefault="00D94567">
          <w:pPr>
            <w:pStyle w:val="21"/>
            <w:tabs>
              <w:tab w:val="right" w:leader="dot" w:pos="9345"/>
            </w:tabs>
            <w:rPr>
              <w:rFonts w:eastAsiaTheme="minorEastAsia"/>
              <w:b w:val="0"/>
              <w:bCs w:val="0"/>
              <w:noProof/>
              <w:sz w:val="24"/>
              <w:szCs w:val="24"/>
            </w:rPr>
          </w:pPr>
          <w:hyperlink w:anchor="_Toc91545763" w:history="1">
            <w:r w:rsidR="00AD06FB" w:rsidRPr="00E37A90">
              <w:rPr>
                <w:rStyle w:val="a6"/>
                <w:noProof/>
                <w:lang w:val="ru-RU"/>
              </w:rPr>
              <w:t>Устройства</w:t>
            </w:r>
            <w:r w:rsidR="00AD06FB">
              <w:rPr>
                <w:noProof/>
                <w:webHidden/>
              </w:rPr>
              <w:tab/>
            </w:r>
            <w:r w:rsidR="00AD06FB">
              <w:rPr>
                <w:noProof/>
                <w:webHidden/>
              </w:rPr>
              <w:fldChar w:fldCharType="begin"/>
            </w:r>
            <w:r w:rsidR="00AD06FB">
              <w:rPr>
                <w:noProof/>
                <w:webHidden/>
              </w:rPr>
              <w:instrText xml:space="preserve"> PAGEREF _Toc91545763 \h </w:instrText>
            </w:r>
            <w:r w:rsidR="00AD06FB">
              <w:rPr>
                <w:noProof/>
                <w:webHidden/>
              </w:rPr>
            </w:r>
            <w:r w:rsidR="00AD06FB">
              <w:rPr>
                <w:noProof/>
                <w:webHidden/>
              </w:rPr>
              <w:fldChar w:fldCharType="separate"/>
            </w:r>
            <w:r w:rsidR="00AD06FB">
              <w:rPr>
                <w:noProof/>
                <w:webHidden/>
              </w:rPr>
              <w:t>57</w:t>
            </w:r>
            <w:r w:rsidR="00AD06FB">
              <w:rPr>
                <w:noProof/>
                <w:webHidden/>
              </w:rPr>
              <w:fldChar w:fldCharType="end"/>
            </w:r>
          </w:hyperlink>
        </w:p>
        <w:p w14:paraId="70BA29D0" w14:textId="77777777" w:rsidR="00AD06FB" w:rsidRDefault="00D94567">
          <w:pPr>
            <w:pStyle w:val="11"/>
            <w:rPr>
              <w:rFonts w:eastAsiaTheme="minorEastAsia"/>
              <w:b w:val="0"/>
              <w:bCs w:val="0"/>
              <w:i w:val="0"/>
              <w:iCs w:val="0"/>
              <w:noProof/>
            </w:rPr>
          </w:pPr>
          <w:hyperlink w:anchor="_Toc91545764" w:history="1">
            <w:r w:rsidR="00AD06FB" w:rsidRPr="00E37A90">
              <w:rPr>
                <w:rStyle w:val="a6"/>
                <w:noProof/>
                <w:lang w:val="ru-RU"/>
              </w:rPr>
              <w:t>10.</w:t>
            </w:r>
            <w:r w:rsidR="00AD06FB">
              <w:rPr>
                <w:rFonts w:eastAsiaTheme="minorEastAsia"/>
                <w:b w:val="0"/>
                <w:bCs w:val="0"/>
                <w:i w:val="0"/>
                <w:iCs w:val="0"/>
                <w:noProof/>
              </w:rPr>
              <w:tab/>
            </w:r>
            <w:r w:rsidR="00AD06FB" w:rsidRPr="00E37A90">
              <w:rPr>
                <w:rStyle w:val="a6"/>
                <w:noProof/>
                <w:lang w:val="ru-RU"/>
              </w:rPr>
              <w:t>Список литературы</w:t>
            </w:r>
            <w:r w:rsidR="00AD06FB">
              <w:rPr>
                <w:noProof/>
                <w:webHidden/>
              </w:rPr>
              <w:tab/>
            </w:r>
            <w:r w:rsidR="00AD06FB">
              <w:rPr>
                <w:noProof/>
                <w:webHidden/>
              </w:rPr>
              <w:fldChar w:fldCharType="begin"/>
            </w:r>
            <w:r w:rsidR="00AD06FB">
              <w:rPr>
                <w:noProof/>
                <w:webHidden/>
              </w:rPr>
              <w:instrText xml:space="preserve"> PAGEREF _Toc91545764 \h </w:instrText>
            </w:r>
            <w:r w:rsidR="00AD06FB">
              <w:rPr>
                <w:noProof/>
                <w:webHidden/>
              </w:rPr>
            </w:r>
            <w:r w:rsidR="00AD06FB">
              <w:rPr>
                <w:noProof/>
                <w:webHidden/>
              </w:rPr>
              <w:fldChar w:fldCharType="separate"/>
            </w:r>
            <w:r w:rsidR="00AD06FB">
              <w:rPr>
                <w:noProof/>
                <w:webHidden/>
              </w:rPr>
              <w:t>58</w:t>
            </w:r>
            <w:r w:rsidR="00AD06FB">
              <w:rPr>
                <w:noProof/>
                <w:webHidden/>
              </w:rPr>
              <w:fldChar w:fldCharType="end"/>
            </w:r>
          </w:hyperlink>
        </w:p>
        <w:p w14:paraId="30E2F9C3" w14:textId="77777777" w:rsidR="00AD06FB" w:rsidRDefault="00D94567">
          <w:pPr>
            <w:pStyle w:val="11"/>
            <w:rPr>
              <w:rFonts w:eastAsiaTheme="minorEastAsia"/>
              <w:b w:val="0"/>
              <w:bCs w:val="0"/>
              <w:i w:val="0"/>
              <w:iCs w:val="0"/>
              <w:noProof/>
            </w:rPr>
          </w:pPr>
          <w:hyperlink w:anchor="_Toc91545765" w:history="1">
            <w:r w:rsidR="00AD06FB" w:rsidRPr="00E37A90">
              <w:rPr>
                <w:rStyle w:val="a6"/>
                <w:noProof/>
                <w:lang w:val="ru-RU"/>
              </w:rPr>
              <w:t>Приложение 1. Руководство пользователя демонстрационной платформы</w:t>
            </w:r>
            <w:r w:rsidR="00AD06FB">
              <w:rPr>
                <w:noProof/>
                <w:webHidden/>
              </w:rPr>
              <w:tab/>
            </w:r>
            <w:r w:rsidR="00AD06FB">
              <w:rPr>
                <w:noProof/>
                <w:webHidden/>
              </w:rPr>
              <w:fldChar w:fldCharType="begin"/>
            </w:r>
            <w:r w:rsidR="00AD06FB">
              <w:rPr>
                <w:noProof/>
                <w:webHidden/>
              </w:rPr>
              <w:instrText xml:space="preserve"> PAGEREF _Toc91545765 \h </w:instrText>
            </w:r>
            <w:r w:rsidR="00AD06FB">
              <w:rPr>
                <w:noProof/>
                <w:webHidden/>
              </w:rPr>
            </w:r>
            <w:r w:rsidR="00AD06FB">
              <w:rPr>
                <w:noProof/>
                <w:webHidden/>
              </w:rPr>
              <w:fldChar w:fldCharType="separate"/>
            </w:r>
            <w:r w:rsidR="00AD06FB">
              <w:rPr>
                <w:noProof/>
                <w:webHidden/>
              </w:rPr>
              <w:t>64</w:t>
            </w:r>
            <w:r w:rsidR="00AD06FB">
              <w:rPr>
                <w:noProof/>
                <w:webHidden/>
              </w:rPr>
              <w:fldChar w:fldCharType="end"/>
            </w:r>
          </w:hyperlink>
        </w:p>
        <w:p w14:paraId="0E948895" w14:textId="77777777" w:rsidR="00AD06FB" w:rsidRDefault="00D94567">
          <w:pPr>
            <w:pStyle w:val="11"/>
            <w:rPr>
              <w:rFonts w:eastAsiaTheme="minorEastAsia"/>
              <w:b w:val="0"/>
              <w:bCs w:val="0"/>
              <w:i w:val="0"/>
              <w:iCs w:val="0"/>
              <w:noProof/>
            </w:rPr>
          </w:pPr>
          <w:hyperlink w:anchor="_Toc91545766" w:history="1">
            <w:r w:rsidR="00AD06FB" w:rsidRPr="00E37A90">
              <w:rPr>
                <w:rStyle w:val="a6"/>
                <w:rFonts w:ascii="Times New Roman" w:eastAsia="Times New Roman" w:hAnsi="Times New Roman" w:cs="Times New Roman"/>
                <w:noProof/>
                <w:lang w:val="ru-RU" w:eastAsia="ru-RU"/>
              </w:rPr>
              <w:t>Введение</w:t>
            </w:r>
            <w:r w:rsidR="00AD06FB">
              <w:rPr>
                <w:noProof/>
                <w:webHidden/>
              </w:rPr>
              <w:tab/>
            </w:r>
            <w:r w:rsidR="00AD06FB">
              <w:rPr>
                <w:noProof/>
                <w:webHidden/>
              </w:rPr>
              <w:fldChar w:fldCharType="begin"/>
            </w:r>
            <w:r w:rsidR="00AD06FB">
              <w:rPr>
                <w:noProof/>
                <w:webHidden/>
              </w:rPr>
              <w:instrText xml:space="preserve"> PAGEREF _Toc91545766 \h </w:instrText>
            </w:r>
            <w:r w:rsidR="00AD06FB">
              <w:rPr>
                <w:noProof/>
                <w:webHidden/>
              </w:rPr>
            </w:r>
            <w:r w:rsidR="00AD06FB">
              <w:rPr>
                <w:noProof/>
                <w:webHidden/>
              </w:rPr>
              <w:fldChar w:fldCharType="separate"/>
            </w:r>
            <w:r w:rsidR="00AD06FB">
              <w:rPr>
                <w:noProof/>
                <w:webHidden/>
              </w:rPr>
              <w:t>64</w:t>
            </w:r>
            <w:r w:rsidR="00AD06FB">
              <w:rPr>
                <w:noProof/>
                <w:webHidden/>
              </w:rPr>
              <w:fldChar w:fldCharType="end"/>
            </w:r>
          </w:hyperlink>
        </w:p>
        <w:p w14:paraId="73486E54" w14:textId="77777777" w:rsidR="00AD06FB" w:rsidRDefault="00D94567">
          <w:pPr>
            <w:pStyle w:val="11"/>
            <w:rPr>
              <w:rFonts w:eastAsiaTheme="minorEastAsia"/>
              <w:b w:val="0"/>
              <w:bCs w:val="0"/>
              <w:i w:val="0"/>
              <w:iCs w:val="0"/>
              <w:noProof/>
            </w:rPr>
          </w:pPr>
          <w:hyperlink w:anchor="_Toc91545767" w:history="1">
            <w:r w:rsidR="00AD06FB" w:rsidRPr="00E37A90">
              <w:rPr>
                <w:rStyle w:val="a6"/>
                <w:rFonts w:ascii="Times New Roman" w:eastAsia="Times New Roman" w:hAnsi="Times New Roman" w:cs="Times New Roman"/>
                <w:noProof/>
                <w:lang w:val="ru-RU" w:eastAsia="ru-RU"/>
              </w:rPr>
              <w:t>Принцип работы</w:t>
            </w:r>
            <w:r w:rsidR="00AD06FB">
              <w:rPr>
                <w:noProof/>
                <w:webHidden/>
              </w:rPr>
              <w:tab/>
            </w:r>
            <w:r w:rsidR="00AD06FB">
              <w:rPr>
                <w:noProof/>
                <w:webHidden/>
              </w:rPr>
              <w:fldChar w:fldCharType="begin"/>
            </w:r>
            <w:r w:rsidR="00AD06FB">
              <w:rPr>
                <w:noProof/>
                <w:webHidden/>
              </w:rPr>
              <w:instrText xml:space="preserve"> PAGEREF _Toc91545767 \h </w:instrText>
            </w:r>
            <w:r w:rsidR="00AD06FB">
              <w:rPr>
                <w:noProof/>
                <w:webHidden/>
              </w:rPr>
            </w:r>
            <w:r w:rsidR="00AD06FB">
              <w:rPr>
                <w:noProof/>
                <w:webHidden/>
              </w:rPr>
              <w:fldChar w:fldCharType="separate"/>
            </w:r>
            <w:r w:rsidR="00AD06FB">
              <w:rPr>
                <w:noProof/>
                <w:webHidden/>
              </w:rPr>
              <w:t>65</w:t>
            </w:r>
            <w:r w:rsidR="00AD06FB">
              <w:rPr>
                <w:noProof/>
                <w:webHidden/>
              </w:rPr>
              <w:fldChar w:fldCharType="end"/>
            </w:r>
          </w:hyperlink>
        </w:p>
        <w:p w14:paraId="3CBD812E" w14:textId="77777777" w:rsidR="00AD06FB" w:rsidRDefault="00D94567">
          <w:pPr>
            <w:pStyle w:val="11"/>
            <w:rPr>
              <w:rFonts w:eastAsiaTheme="minorEastAsia"/>
              <w:b w:val="0"/>
              <w:bCs w:val="0"/>
              <w:i w:val="0"/>
              <w:iCs w:val="0"/>
              <w:noProof/>
            </w:rPr>
          </w:pPr>
          <w:hyperlink w:anchor="_Toc91545768" w:history="1">
            <w:r w:rsidR="00AD06FB" w:rsidRPr="00E37A90">
              <w:rPr>
                <w:rStyle w:val="a6"/>
                <w:rFonts w:ascii="Times New Roman" w:eastAsia="Times New Roman" w:hAnsi="Times New Roman" w:cs="Times New Roman"/>
                <w:noProof/>
                <w:lang w:val="ru-RU" w:eastAsia="ru-RU"/>
              </w:rPr>
              <w:t>Вход в систему</w:t>
            </w:r>
            <w:r w:rsidR="00AD06FB">
              <w:rPr>
                <w:noProof/>
                <w:webHidden/>
              </w:rPr>
              <w:tab/>
            </w:r>
            <w:r w:rsidR="00AD06FB">
              <w:rPr>
                <w:noProof/>
                <w:webHidden/>
              </w:rPr>
              <w:fldChar w:fldCharType="begin"/>
            </w:r>
            <w:r w:rsidR="00AD06FB">
              <w:rPr>
                <w:noProof/>
                <w:webHidden/>
              </w:rPr>
              <w:instrText xml:space="preserve"> PAGEREF _Toc91545768 \h </w:instrText>
            </w:r>
            <w:r w:rsidR="00AD06FB">
              <w:rPr>
                <w:noProof/>
                <w:webHidden/>
              </w:rPr>
            </w:r>
            <w:r w:rsidR="00AD06FB">
              <w:rPr>
                <w:noProof/>
                <w:webHidden/>
              </w:rPr>
              <w:fldChar w:fldCharType="separate"/>
            </w:r>
            <w:r w:rsidR="00AD06FB">
              <w:rPr>
                <w:noProof/>
                <w:webHidden/>
              </w:rPr>
              <w:t>66</w:t>
            </w:r>
            <w:r w:rsidR="00AD06FB">
              <w:rPr>
                <w:noProof/>
                <w:webHidden/>
              </w:rPr>
              <w:fldChar w:fldCharType="end"/>
            </w:r>
          </w:hyperlink>
        </w:p>
        <w:p w14:paraId="4D119482" w14:textId="77777777" w:rsidR="00AD06FB" w:rsidRDefault="00D94567">
          <w:pPr>
            <w:pStyle w:val="11"/>
            <w:rPr>
              <w:rFonts w:eastAsiaTheme="minorEastAsia"/>
              <w:b w:val="0"/>
              <w:bCs w:val="0"/>
              <w:i w:val="0"/>
              <w:iCs w:val="0"/>
              <w:noProof/>
            </w:rPr>
          </w:pPr>
          <w:hyperlink w:anchor="_Toc91545769" w:history="1">
            <w:r w:rsidR="00AD06FB" w:rsidRPr="00E37A90">
              <w:rPr>
                <w:rStyle w:val="a6"/>
                <w:rFonts w:ascii="Times New Roman" w:eastAsia="Times New Roman" w:hAnsi="Times New Roman" w:cs="Times New Roman"/>
                <w:noProof/>
                <w:lang w:eastAsia="ru-RU"/>
              </w:rPr>
              <w:t>Онлайн мониторинг</w:t>
            </w:r>
            <w:r w:rsidR="00AD06FB">
              <w:rPr>
                <w:noProof/>
                <w:webHidden/>
              </w:rPr>
              <w:tab/>
            </w:r>
            <w:r w:rsidR="00AD06FB">
              <w:rPr>
                <w:noProof/>
                <w:webHidden/>
              </w:rPr>
              <w:fldChar w:fldCharType="begin"/>
            </w:r>
            <w:r w:rsidR="00AD06FB">
              <w:rPr>
                <w:noProof/>
                <w:webHidden/>
              </w:rPr>
              <w:instrText xml:space="preserve"> PAGEREF _Toc91545769 \h </w:instrText>
            </w:r>
            <w:r w:rsidR="00AD06FB">
              <w:rPr>
                <w:noProof/>
                <w:webHidden/>
              </w:rPr>
            </w:r>
            <w:r w:rsidR="00AD06FB">
              <w:rPr>
                <w:noProof/>
                <w:webHidden/>
              </w:rPr>
              <w:fldChar w:fldCharType="separate"/>
            </w:r>
            <w:r w:rsidR="00AD06FB">
              <w:rPr>
                <w:noProof/>
                <w:webHidden/>
              </w:rPr>
              <w:t>67</w:t>
            </w:r>
            <w:r w:rsidR="00AD06FB">
              <w:rPr>
                <w:noProof/>
                <w:webHidden/>
              </w:rPr>
              <w:fldChar w:fldCharType="end"/>
            </w:r>
          </w:hyperlink>
        </w:p>
        <w:p w14:paraId="367B0E0D" w14:textId="77777777" w:rsidR="00AD06FB" w:rsidRDefault="00D94567">
          <w:pPr>
            <w:pStyle w:val="11"/>
            <w:rPr>
              <w:rFonts w:eastAsiaTheme="minorEastAsia"/>
              <w:b w:val="0"/>
              <w:bCs w:val="0"/>
              <w:i w:val="0"/>
              <w:iCs w:val="0"/>
              <w:noProof/>
            </w:rPr>
          </w:pPr>
          <w:hyperlink w:anchor="_Toc91545770" w:history="1">
            <w:r w:rsidR="00AD06FB" w:rsidRPr="00E37A90">
              <w:rPr>
                <w:rStyle w:val="a6"/>
                <w:rFonts w:ascii="Times New Roman" w:eastAsia="Times New Roman" w:hAnsi="Times New Roman" w:cs="Times New Roman"/>
                <w:noProof/>
                <w:lang w:val="ru-RU" w:eastAsia="ru-RU"/>
              </w:rPr>
              <w:t>История перемещений</w:t>
            </w:r>
            <w:r w:rsidR="00AD06FB">
              <w:rPr>
                <w:noProof/>
                <w:webHidden/>
              </w:rPr>
              <w:tab/>
            </w:r>
            <w:r w:rsidR="00AD06FB">
              <w:rPr>
                <w:noProof/>
                <w:webHidden/>
              </w:rPr>
              <w:fldChar w:fldCharType="begin"/>
            </w:r>
            <w:r w:rsidR="00AD06FB">
              <w:rPr>
                <w:noProof/>
                <w:webHidden/>
              </w:rPr>
              <w:instrText xml:space="preserve"> PAGEREF _Toc91545770 \h </w:instrText>
            </w:r>
            <w:r w:rsidR="00AD06FB">
              <w:rPr>
                <w:noProof/>
                <w:webHidden/>
              </w:rPr>
            </w:r>
            <w:r w:rsidR="00AD06FB">
              <w:rPr>
                <w:noProof/>
                <w:webHidden/>
              </w:rPr>
              <w:fldChar w:fldCharType="separate"/>
            </w:r>
            <w:r w:rsidR="00AD06FB">
              <w:rPr>
                <w:noProof/>
                <w:webHidden/>
              </w:rPr>
              <w:t>68</w:t>
            </w:r>
            <w:r w:rsidR="00AD06FB">
              <w:rPr>
                <w:noProof/>
                <w:webHidden/>
              </w:rPr>
              <w:fldChar w:fldCharType="end"/>
            </w:r>
          </w:hyperlink>
        </w:p>
        <w:p w14:paraId="29D6E5DC" w14:textId="77777777" w:rsidR="00AD06FB" w:rsidRDefault="00D94567">
          <w:pPr>
            <w:pStyle w:val="11"/>
            <w:rPr>
              <w:rFonts w:eastAsiaTheme="minorEastAsia"/>
              <w:b w:val="0"/>
              <w:bCs w:val="0"/>
              <w:i w:val="0"/>
              <w:iCs w:val="0"/>
              <w:noProof/>
            </w:rPr>
          </w:pPr>
          <w:hyperlink w:anchor="_Toc91545771" w:history="1">
            <w:r w:rsidR="00AD06FB" w:rsidRPr="00E37A90">
              <w:rPr>
                <w:rStyle w:val="a6"/>
                <w:rFonts w:ascii="Times New Roman" w:eastAsia="Times New Roman" w:hAnsi="Times New Roman" w:cs="Times New Roman"/>
                <w:noProof/>
                <w:lang w:val="ru-RU" w:eastAsia="ru-RU"/>
              </w:rPr>
              <w:t>Отчеты</w:t>
            </w:r>
            <w:r w:rsidR="00AD06FB">
              <w:rPr>
                <w:noProof/>
                <w:webHidden/>
              </w:rPr>
              <w:tab/>
            </w:r>
            <w:r w:rsidR="00AD06FB">
              <w:rPr>
                <w:noProof/>
                <w:webHidden/>
              </w:rPr>
              <w:fldChar w:fldCharType="begin"/>
            </w:r>
            <w:r w:rsidR="00AD06FB">
              <w:rPr>
                <w:noProof/>
                <w:webHidden/>
              </w:rPr>
              <w:instrText xml:space="preserve"> PAGEREF _Toc91545771 \h </w:instrText>
            </w:r>
            <w:r w:rsidR="00AD06FB">
              <w:rPr>
                <w:noProof/>
                <w:webHidden/>
              </w:rPr>
            </w:r>
            <w:r w:rsidR="00AD06FB">
              <w:rPr>
                <w:noProof/>
                <w:webHidden/>
              </w:rPr>
              <w:fldChar w:fldCharType="separate"/>
            </w:r>
            <w:r w:rsidR="00AD06FB">
              <w:rPr>
                <w:noProof/>
                <w:webHidden/>
              </w:rPr>
              <w:t>69</w:t>
            </w:r>
            <w:r w:rsidR="00AD06FB">
              <w:rPr>
                <w:noProof/>
                <w:webHidden/>
              </w:rPr>
              <w:fldChar w:fldCharType="end"/>
            </w:r>
          </w:hyperlink>
        </w:p>
        <w:p w14:paraId="343CFA4C" w14:textId="77777777" w:rsidR="00AD06FB" w:rsidRDefault="00D94567">
          <w:pPr>
            <w:pStyle w:val="11"/>
            <w:rPr>
              <w:rFonts w:eastAsiaTheme="minorEastAsia"/>
              <w:b w:val="0"/>
              <w:bCs w:val="0"/>
              <w:i w:val="0"/>
              <w:iCs w:val="0"/>
              <w:noProof/>
            </w:rPr>
          </w:pPr>
          <w:hyperlink w:anchor="_Toc91545772" w:history="1">
            <w:r w:rsidR="00AD06FB" w:rsidRPr="00E37A90">
              <w:rPr>
                <w:rStyle w:val="a6"/>
                <w:rFonts w:ascii="Times New Roman" w:eastAsia="Times New Roman" w:hAnsi="Times New Roman" w:cs="Times New Roman"/>
                <w:noProof/>
                <w:lang w:val="ru-RU" w:eastAsia="ru-RU"/>
              </w:rPr>
              <w:t>Уведомления</w:t>
            </w:r>
            <w:r w:rsidR="00AD06FB">
              <w:rPr>
                <w:noProof/>
                <w:webHidden/>
              </w:rPr>
              <w:tab/>
            </w:r>
            <w:r w:rsidR="00AD06FB">
              <w:rPr>
                <w:noProof/>
                <w:webHidden/>
              </w:rPr>
              <w:fldChar w:fldCharType="begin"/>
            </w:r>
            <w:r w:rsidR="00AD06FB">
              <w:rPr>
                <w:noProof/>
                <w:webHidden/>
              </w:rPr>
              <w:instrText xml:space="preserve"> PAGEREF _Toc91545772 \h </w:instrText>
            </w:r>
            <w:r w:rsidR="00AD06FB">
              <w:rPr>
                <w:noProof/>
                <w:webHidden/>
              </w:rPr>
            </w:r>
            <w:r w:rsidR="00AD06FB">
              <w:rPr>
                <w:noProof/>
                <w:webHidden/>
              </w:rPr>
              <w:fldChar w:fldCharType="separate"/>
            </w:r>
            <w:r w:rsidR="00AD06FB">
              <w:rPr>
                <w:noProof/>
                <w:webHidden/>
              </w:rPr>
              <w:t>70</w:t>
            </w:r>
            <w:r w:rsidR="00AD06FB">
              <w:rPr>
                <w:noProof/>
                <w:webHidden/>
              </w:rPr>
              <w:fldChar w:fldCharType="end"/>
            </w:r>
          </w:hyperlink>
        </w:p>
        <w:p w14:paraId="225AF321" w14:textId="77777777" w:rsidR="00AD06FB" w:rsidRDefault="00D94567">
          <w:pPr>
            <w:pStyle w:val="11"/>
            <w:rPr>
              <w:rFonts w:eastAsiaTheme="minorEastAsia"/>
              <w:b w:val="0"/>
              <w:bCs w:val="0"/>
              <w:i w:val="0"/>
              <w:iCs w:val="0"/>
              <w:noProof/>
            </w:rPr>
          </w:pPr>
          <w:hyperlink w:anchor="_Toc91545773" w:history="1">
            <w:r w:rsidR="00AD06FB" w:rsidRPr="00E37A90">
              <w:rPr>
                <w:rStyle w:val="a6"/>
                <w:rFonts w:ascii="Times New Roman" w:eastAsia="Times New Roman" w:hAnsi="Times New Roman" w:cs="Times New Roman"/>
                <w:noProof/>
                <w:lang w:val="ru-RU" w:eastAsia="ru-RU"/>
              </w:rPr>
              <w:t>Настройки</w:t>
            </w:r>
            <w:r w:rsidR="00AD06FB">
              <w:rPr>
                <w:noProof/>
                <w:webHidden/>
              </w:rPr>
              <w:tab/>
            </w:r>
            <w:r w:rsidR="00AD06FB">
              <w:rPr>
                <w:noProof/>
                <w:webHidden/>
              </w:rPr>
              <w:fldChar w:fldCharType="begin"/>
            </w:r>
            <w:r w:rsidR="00AD06FB">
              <w:rPr>
                <w:noProof/>
                <w:webHidden/>
              </w:rPr>
              <w:instrText xml:space="preserve"> PAGEREF _Toc91545773 \h </w:instrText>
            </w:r>
            <w:r w:rsidR="00AD06FB">
              <w:rPr>
                <w:noProof/>
                <w:webHidden/>
              </w:rPr>
            </w:r>
            <w:r w:rsidR="00AD06FB">
              <w:rPr>
                <w:noProof/>
                <w:webHidden/>
              </w:rPr>
              <w:fldChar w:fldCharType="separate"/>
            </w:r>
            <w:r w:rsidR="00AD06FB">
              <w:rPr>
                <w:noProof/>
                <w:webHidden/>
              </w:rPr>
              <w:t>71</w:t>
            </w:r>
            <w:r w:rsidR="00AD06FB">
              <w:rPr>
                <w:noProof/>
                <w:webHidden/>
              </w:rPr>
              <w:fldChar w:fldCharType="end"/>
            </w:r>
          </w:hyperlink>
        </w:p>
        <w:p w14:paraId="162DF156" w14:textId="77777777" w:rsidR="007E5B70" w:rsidRPr="007E5B70" w:rsidRDefault="007E5B70" w:rsidP="007E5B70">
          <w:pPr>
            <w:rPr>
              <w:lang w:val="ru-RU"/>
            </w:rPr>
          </w:pPr>
          <w:r>
            <w:rPr>
              <w:b/>
              <w:bCs/>
              <w:noProof/>
            </w:rPr>
            <w:fldChar w:fldCharType="end"/>
          </w:r>
        </w:p>
      </w:sdtContent>
    </w:sdt>
    <w:p w14:paraId="7B903A7E" w14:textId="77777777" w:rsidR="007E5B70" w:rsidRDefault="007E5B70" w:rsidP="007E5B70">
      <w:pPr>
        <w:rPr>
          <w:rFonts w:ascii="Helvetica Neue" w:hAnsi="Helvetica Neue" w:cs="Helvetica Neue"/>
          <w:color w:val="000000"/>
          <w:sz w:val="22"/>
          <w:szCs w:val="22"/>
          <w:lang w:val="ru-RU"/>
        </w:rPr>
      </w:pPr>
    </w:p>
    <w:p w14:paraId="6720F433" w14:textId="77777777" w:rsidR="007E5B70" w:rsidRDefault="007E5B70" w:rsidP="007E5B70">
      <w:pPr>
        <w:rPr>
          <w:rFonts w:ascii="Helvetica Neue" w:hAnsi="Helvetica Neue" w:cs="Helvetica Neue"/>
          <w:color w:val="000000"/>
          <w:sz w:val="22"/>
          <w:szCs w:val="22"/>
          <w:lang w:val="ru-RU"/>
        </w:rPr>
      </w:pPr>
    </w:p>
    <w:p w14:paraId="76452F40" w14:textId="77777777" w:rsidR="007E5B70" w:rsidRDefault="007E5B70" w:rsidP="007E5B70">
      <w:pPr>
        <w:rPr>
          <w:rFonts w:ascii="Helvetica Neue" w:hAnsi="Helvetica Neue" w:cs="Helvetica Neue"/>
          <w:color w:val="000000"/>
          <w:sz w:val="22"/>
          <w:szCs w:val="22"/>
          <w:lang w:val="ru-RU"/>
        </w:rPr>
      </w:pPr>
      <w:r>
        <w:rPr>
          <w:rFonts w:ascii="Helvetica Neue" w:hAnsi="Helvetica Neue" w:cs="Helvetica Neue"/>
          <w:color w:val="000000"/>
          <w:sz w:val="22"/>
          <w:szCs w:val="22"/>
          <w:lang w:val="ru-RU"/>
        </w:rPr>
        <w:br w:type="page"/>
      </w:r>
    </w:p>
    <w:p w14:paraId="5732AB93" w14:textId="77777777" w:rsidR="007E5B70" w:rsidRPr="00A852A2" w:rsidRDefault="007E5B70" w:rsidP="007E5B70">
      <w:pPr>
        <w:spacing w:before="100" w:beforeAutospacing="1" w:after="100" w:afterAutospacing="1"/>
      </w:pPr>
      <w:r w:rsidRPr="00A852A2">
        <w:rPr>
          <w:sz w:val="28"/>
          <w:szCs w:val="28"/>
        </w:rPr>
        <w:lastRenderedPageBreak/>
        <w:t xml:space="preserve">ОБОЗНАЧЕНИЯ И СОКРАЩЕНИЯ </w:t>
      </w:r>
    </w:p>
    <w:tbl>
      <w:tblPr>
        <w:tblStyle w:val="a4"/>
        <w:tblW w:w="0" w:type="auto"/>
        <w:tblLook w:val="04A0" w:firstRow="1" w:lastRow="0" w:firstColumn="1" w:lastColumn="0" w:noHBand="0" w:noVBand="1"/>
      </w:tblPr>
      <w:tblGrid>
        <w:gridCol w:w="1435"/>
        <w:gridCol w:w="7575"/>
      </w:tblGrid>
      <w:tr w:rsidR="007E5B70" w:rsidRPr="0089274C" w14:paraId="1AF6B6B1" w14:textId="77777777" w:rsidTr="001503D1">
        <w:tc>
          <w:tcPr>
            <w:tcW w:w="1435" w:type="dxa"/>
          </w:tcPr>
          <w:p w14:paraId="4DED1406" w14:textId="77777777" w:rsidR="007E5B70" w:rsidRPr="00814DD8" w:rsidRDefault="00FF4F09" w:rsidP="00814DD8">
            <w:pPr>
              <w:spacing w:line="360" w:lineRule="auto"/>
              <w:rPr>
                <w:rFonts w:eastAsia="Calibri"/>
                <w:bCs/>
                <w:sz w:val="28"/>
                <w:szCs w:val="28"/>
                <w:lang w:val="ru-RU"/>
              </w:rPr>
            </w:pPr>
            <w:r w:rsidRPr="00814DD8">
              <w:rPr>
                <w:rFonts w:eastAsia="Calibri"/>
                <w:bCs/>
                <w:sz w:val="28"/>
                <w:szCs w:val="28"/>
                <w:lang w:val="ru-RU"/>
              </w:rPr>
              <w:t>СПО АТБ-С</w:t>
            </w:r>
          </w:p>
        </w:tc>
        <w:tc>
          <w:tcPr>
            <w:tcW w:w="7575" w:type="dxa"/>
          </w:tcPr>
          <w:p w14:paraId="1B25FA0E" w14:textId="77777777" w:rsidR="007E5B70" w:rsidRPr="00814DD8" w:rsidRDefault="00FF4F09" w:rsidP="00814DD8">
            <w:pPr>
              <w:spacing w:line="360" w:lineRule="auto"/>
              <w:rPr>
                <w:sz w:val="28"/>
                <w:szCs w:val="28"/>
                <w:lang w:val="ru-RU"/>
              </w:rPr>
            </w:pPr>
            <w:r w:rsidRPr="00814DD8">
              <w:rPr>
                <w:rFonts w:eastAsia="Calibri"/>
                <w:bCs/>
                <w:sz w:val="28"/>
                <w:szCs w:val="28"/>
                <w:lang w:val="ru-RU"/>
              </w:rPr>
              <w:t>Специальное программное обеспечение абонентского терминала</w:t>
            </w:r>
          </w:p>
        </w:tc>
      </w:tr>
      <w:tr w:rsidR="007E5B70" w:rsidRPr="0089274C" w14:paraId="1F8BB5B5" w14:textId="77777777" w:rsidTr="001503D1">
        <w:tc>
          <w:tcPr>
            <w:tcW w:w="1435" w:type="dxa"/>
          </w:tcPr>
          <w:p w14:paraId="05CB6258" w14:textId="77777777" w:rsidR="007E5B70" w:rsidRPr="00814DD8" w:rsidRDefault="00FF4F09" w:rsidP="00814DD8">
            <w:pPr>
              <w:spacing w:line="360" w:lineRule="auto"/>
              <w:rPr>
                <w:rFonts w:eastAsia="Calibri"/>
                <w:bCs/>
                <w:sz w:val="28"/>
                <w:szCs w:val="28"/>
                <w:lang w:val="ru-RU"/>
              </w:rPr>
            </w:pPr>
            <w:r w:rsidRPr="00814DD8">
              <w:rPr>
                <w:rFonts w:eastAsia="Calibri"/>
                <w:bCs/>
                <w:sz w:val="28"/>
                <w:szCs w:val="28"/>
                <w:lang w:val="ru-RU"/>
              </w:rPr>
              <w:t>СПО МОБ</w:t>
            </w:r>
          </w:p>
        </w:tc>
        <w:tc>
          <w:tcPr>
            <w:tcW w:w="7575" w:type="dxa"/>
          </w:tcPr>
          <w:p w14:paraId="66888CBA" w14:textId="77777777" w:rsidR="007E5B70" w:rsidRPr="00814DD8" w:rsidRDefault="00FF4F09" w:rsidP="00814DD8">
            <w:pPr>
              <w:spacing w:line="360" w:lineRule="auto"/>
              <w:rPr>
                <w:sz w:val="28"/>
                <w:szCs w:val="28"/>
                <w:lang w:val="ru-RU"/>
              </w:rPr>
            </w:pPr>
            <w:r w:rsidRPr="00814DD8">
              <w:rPr>
                <w:rFonts w:eastAsia="Calibri"/>
                <w:bCs/>
                <w:sz w:val="28"/>
                <w:szCs w:val="28"/>
                <w:lang w:val="ru-RU"/>
              </w:rPr>
              <w:t xml:space="preserve">Специальное программное обеспечение мобильного терминала на базе смартфона или планшета с ОС Аврора или ОС </w:t>
            </w:r>
            <w:r w:rsidRPr="00814DD8">
              <w:rPr>
                <w:rFonts w:eastAsia="Calibri"/>
                <w:bCs/>
                <w:sz w:val="28"/>
                <w:szCs w:val="28"/>
              </w:rPr>
              <w:t>Android</w:t>
            </w:r>
          </w:p>
        </w:tc>
      </w:tr>
      <w:tr w:rsidR="00DA6168" w:rsidRPr="0089274C" w14:paraId="1FA7360C" w14:textId="77777777" w:rsidTr="001503D1">
        <w:tc>
          <w:tcPr>
            <w:tcW w:w="1435" w:type="dxa"/>
          </w:tcPr>
          <w:p w14:paraId="4DC69714" w14:textId="77777777" w:rsidR="00DA6168" w:rsidRPr="00814DD8" w:rsidRDefault="00DA6168" w:rsidP="00814DD8">
            <w:pPr>
              <w:spacing w:line="360" w:lineRule="auto"/>
              <w:rPr>
                <w:rFonts w:eastAsia="Calibri"/>
                <w:bCs/>
                <w:sz w:val="28"/>
                <w:szCs w:val="28"/>
                <w:lang w:val="ru-RU"/>
              </w:rPr>
            </w:pPr>
            <w:r w:rsidRPr="00814DD8">
              <w:rPr>
                <w:rFonts w:eastAsia="Calibri"/>
                <w:bCs/>
                <w:sz w:val="28"/>
                <w:szCs w:val="28"/>
                <w:lang w:val="ru-RU"/>
              </w:rPr>
              <w:t>НУ</w:t>
            </w:r>
          </w:p>
        </w:tc>
        <w:tc>
          <w:tcPr>
            <w:tcW w:w="7575" w:type="dxa"/>
          </w:tcPr>
          <w:p w14:paraId="569EA831" w14:textId="77777777" w:rsidR="00DA6168" w:rsidRPr="00814DD8" w:rsidRDefault="00DA6168" w:rsidP="00814DD8">
            <w:pPr>
              <w:spacing w:line="360" w:lineRule="auto"/>
              <w:rPr>
                <w:rFonts w:eastAsia="Calibri"/>
                <w:bCs/>
                <w:sz w:val="28"/>
                <w:szCs w:val="28"/>
                <w:lang w:val="ru-RU"/>
              </w:rPr>
            </w:pPr>
            <w:r w:rsidRPr="00814DD8">
              <w:rPr>
                <w:rFonts w:eastAsia="Calibri"/>
                <w:bCs/>
                <w:sz w:val="28"/>
                <w:szCs w:val="28"/>
                <w:lang w:val="ru-RU"/>
              </w:rPr>
              <w:t>Навигационное устройство – Абонентский терминал либо смартфон</w:t>
            </w:r>
          </w:p>
        </w:tc>
      </w:tr>
      <w:tr w:rsidR="00FF4F09" w:rsidRPr="0089274C" w14:paraId="2D567226" w14:textId="77777777" w:rsidTr="001503D1">
        <w:tc>
          <w:tcPr>
            <w:tcW w:w="1435" w:type="dxa"/>
          </w:tcPr>
          <w:p w14:paraId="6CD12075" w14:textId="77777777" w:rsidR="00FF4F09" w:rsidRPr="00814DD8" w:rsidRDefault="00FF4F09" w:rsidP="00814DD8">
            <w:pPr>
              <w:spacing w:line="360" w:lineRule="auto"/>
              <w:rPr>
                <w:rFonts w:eastAsia="Calibri"/>
                <w:bCs/>
                <w:sz w:val="28"/>
                <w:szCs w:val="28"/>
                <w:lang w:val="ru-RU"/>
              </w:rPr>
            </w:pPr>
            <w:r w:rsidRPr="00814DD8">
              <w:rPr>
                <w:rFonts w:eastAsia="Calibri"/>
                <w:bCs/>
                <w:sz w:val="28"/>
                <w:szCs w:val="28"/>
                <w:lang w:val="ru-RU"/>
              </w:rPr>
              <w:t>СПО КСО ИН</w:t>
            </w:r>
          </w:p>
        </w:tc>
        <w:tc>
          <w:tcPr>
            <w:tcW w:w="7575" w:type="dxa"/>
          </w:tcPr>
          <w:p w14:paraId="2DD707E4" w14:textId="77777777" w:rsidR="00FF4F09" w:rsidRPr="00814DD8" w:rsidRDefault="00FF4F09" w:rsidP="00814DD8">
            <w:pPr>
              <w:spacing w:line="360" w:lineRule="auto"/>
              <w:rPr>
                <w:sz w:val="28"/>
                <w:szCs w:val="28"/>
                <w:lang w:val="ru-RU"/>
              </w:rPr>
            </w:pPr>
            <w:r w:rsidRPr="00814DD8">
              <w:rPr>
                <w:rFonts w:eastAsia="Calibri"/>
                <w:bCs/>
                <w:sz w:val="28"/>
                <w:szCs w:val="28"/>
                <w:lang w:val="ru-RU"/>
              </w:rPr>
              <w:t>Специальное программное обеспечение комплекта серверного оборудования комплекса интеллектуальной платформы навигации</w:t>
            </w:r>
          </w:p>
        </w:tc>
      </w:tr>
      <w:tr w:rsidR="007E5B70" w:rsidRPr="00814DD8" w14:paraId="3399320D" w14:textId="77777777" w:rsidTr="001503D1">
        <w:tc>
          <w:tcPr>
            <w:tcW w:w="1435" w:type="dxa"/>
          </w:tcPr>
          <w:p w14:paraId="6865D7BF" w14:textId="77777777" w:rsidR="007E5B70" w:rsidRPr="00814DD8" w:rsidRDefault="007E5B70" w:rsidP="00814DD8">
            <w:pPr>
              <w:spacing w:line="360" w:lineRule="auto"/>
              <w:rPr>
                <w:rFonts w:eastAsia="Calibri"/>
                <w:bCs/>
                <w:sz w:val="28"/>
                <w:szCs w:val="28"/>
                <w:lang w:val="ru-RU"/>
              </w:rPr>
            </w:pPr>
            <w:r w:rsidRPr="00814DD8">
              <w:rPr>
                <w:rFonts w:eastAsia="Calibri"/>
                <w:bCs/>
                <w:sz w:val="28"/>
                <w:szCs w:val="28"/>
                <w:lang w:val="ru-RU"/>
              </w:rPr>
              <w:t>ИНС</w:t>
            </w:r>
          </w:p>
        </w:tc>
        <w:tc>
          <w:tcPr>
            <w:tcW w:w="7575" w:type="dxa"/>
          </w:tcPr>
          <w:p w14:paraId="2612A037" w14:textId="77777777" w:rsidR="007E5B70" w:rsidRPr="00814DD8" w:rsidRDefault="007E5B70" w:rsidP="00814DD8">
            <w:pPr>
              <w:pStyle w:val="a3"/>
              <w:spacing w:line="360" w:lineRule="auto"/>
              <w:rPr>
                <w:sz w:val="28"/>
                <w:szCs w:val="28"/>
                <w:lang w:val="ru-RU"/>
              </w:rPr>
            </w:pPr>
            <w:r w:rsidRPr="00814DD8">
              <w:rPr>
                <w:rFonts w:eastAsia="Calibri"/>
                <w:bCs/>
                <w:sz w:val="28"/>
                <w:szCs w:val="28"/>
                <w:lang w:val="ru-RU"/>
              </w:rPr>
              <w:t>Инерциальная навигационная система</w:t>
            </w:r>
          </w:p>
        </w:tc>
      </w:tr>
      <w:tr w:rsidR="00E02C00" w:rsidRPr="00814DD8" w14:paraId="67E94316" w14:textId="77777777" w:rsidTr="001503D1">
        <w:tc>
          <w:tcPr>
            <w:tcW w:w="1435" w:type="dxa"/>
          </w:tcPr>
          <w:p w14:paraId="1721EEEC" w14:textId="77777777" w:rsidR="00E02C00" w:rsidRPr="00814DD8" w:rsidRDefault="00E02C00" w:rsidP="00814DD8">
            <w:pPr>
              <w:spacing w:line="360" w:lineRule="auto"/>
              <w:rPr>
                <w:rFonts w:eastAsia="Calibri"/>
                <w:bCs/>
                <w:sz w:val="28"/>
                <w:szCs w:val="28"/>
              </w:rPr>
            </w:pPr>
            <w:r w:rsidRPr="00814DD8">
              <w:rPr>
                <w:rFonts w:eastAsia="Calibri"/>
                <w:bCs/>
                <w:sz w:val="28"/>
                <w:szCs w:val="28"/>
              </w:rPr>
              <w:t>IMU</w:t>
            </w:r>
          </w:p>
        </w:tc>
        <w:tc>
          <w:tcPr>
            <w:tcW w:w="7575" w:type="dxa"/>
          </w:tcPr>
          <w:p w14:paraId="0BD7912E" w14:textId="77777777" w:rsidR="00E02C00" w:rsidRPr="00814DD8" w:rsidRDefault="00E02C00" w:rsidP="00814DD8">
            <w:pPr>
              <w:pStyle w:val="a3"/>
              <w:spacing w:line="360" w:lineRule="auto"/>
              <w:rPr>
                <w:rFonts w:eastAsia="Calibri"/>
                <w:bCs/>
                <w:sz w:val="28"/>
                <w:szCs w:val="28"/>
                <w:lang w:val="ru-RU"/>
              </w:rPr>
            </w:pPr>
            <w:proofErr w:type="spellStart"/>
            <w:r w:rsidRPr="00814DD8">
              <w:rPr>
                <w:rFonts w:eastAsia="Calibri"/>
                <w:bCs/>
                <w:sz w:val="28"/>
                <w:szCs w:val="28"/>
                <w:lang w:val="ru-RU"/>
              </w:rPr>
              <w:t>Инерциально</w:t>
            </w:r>
            <w:proofErr w:type="spellEnd"/>
            <w:r w:rsidRPr="00814DD8">
              <w:rPr>
                <w:rFonts w:eastAsia="Calibri"/>
                <w:bCs/>
                <w:sz w:val="28"/>
                <w:szCs w:val="28"/>
                <w:lang w:val="ru-RU"/>
              </w:rPr>
              <w:t>-измерительный блок</w:t>
            </w:r>
          </w:p>
        </w:tc>
      </w:tr>
      <w:tr w:rsidR="007E5B70" w:rsidRPr="00814DD8" w14:paraId="06004FF0" w14:textId="77777777" w:rsidTr="001503D1">
        <w:tc>
          <w:tcPr>
            <w:tcW w:w="1435" w:type="dxa"/>
          </w:tcPr>
          <w:p w14:paraId="7ABF97BA" w14:textId="77777777" w:rsidR="007E5B70" w:rsidRPr="00814DD8" w:rsidRDefault="007E5B70" w:rsidP="00814DD8">
            <w:pPr>
              <w:spacing w:line="360" w:lineRule="auto"/>
              <w:rPr>
                <w:rFonts w:eastAsia="Calibri"/>
                <w:bCs/>
                <w:sz w:val="28"/>
                <w:szCs w:val="28"/>
                <w:lang w:val="ru-RU"/>
              </w:rPr>
            </w:pPr>
            <w:r w:rsidRPr="00814DD8">
              <w:rPr>
                <w:rFonts w:eastAsia="Calibri"/>
                <w:bCs/>
                <w:sz w:val="28"/>
                <w:szCs w:val="28"/>
                <w:lang w:val="ru-RU"/>
              </w:rPr>
              <w:t>ЛСН</w:t>
            </w:r>
          </w:p>
        </w:tc>
        <w:tc>
          <w:tcPr>
            <w:tcW w:w="7575" w:type="dxa"/>
          </w:tcPr>
          <w:p w14:paraId="232CBAA0" w14:textId="77777777" w:rsidR="007E5B70" w:rsidRPr="00814DD8" w:rsidRDefault="007E5B70" w:rsidP="00814DD8">
            <w:pPr>
              <w:pStyle w:val="a3"/>
              <w:spacing w:line="360" w:lineRule="auto"/>
              <w:rPr>
                <w:rFonts w:eastAsia="Calibri"/>
                <w:bCs/>
                <w:sz w:val="28"/>
                <w:szCs w:val="28"/>
                <w:lang w:val="ru-RU"/>
              </w:rPr>
            </w:pPr>
            <w:r w:rsidRPr="00814DD8">
              <w:rPr>
                <w:rFonts w:eastAsia="Calibri"/>
                <w:bCs/>
                <w:sz w:val="28"/>
                <w:szCs w:val="28"/>
                <w:lang w:val="ru-RU"/>
              </w:rPr>
              <w:t>Локальная система навигации</w:t>
            </w:r>
          </w:p>
        </w:tc>
      </w:tr>
      <w:tr w:rsidR="007E5B70" w:rsidRPr="0089274C" w14:paraId="18C915D0" w14:textId="77777777" w:rsidTr="001503D1">
        <w:tc>
          <w:tcPr>
            <w:tcW w:w="1435" w:type="dxa"/>
          </w:tcPr>
          <w:p w14:paraId="55076C6C" w14:textId="77777777" w:rsidR="007E5B70" w:rsidRPr="00814DD8" w:rsidRDefault="007E5B70" w:rsidP="00814DD8">
            <w:pPr>
              <w:spacing w:line="360" w:lineRule="auto"/>
              <w:rPr>
                <w:rFonts w:eastAsia="Calibri"/>
                <w:bCs/>
                <w:sz w:val="28"/>
                <w:szCs w:val="28"/>
                <w:lang w:val="ru-RU"/>
              </w:rPr>
            </w:pPr>
            <w:r w:rsidRPr="00814DD8">
              <w:rPr>
                <w:rFonts w:eastAsia="Calibri"/>
                <w:bCs/>
                <w:sz w:val="28"/>
                <w:szCs w:val="28"/>
                <w:lang w:val="ru-RU"/>
              </w:rPr>
              <w:t>СЧ ПО</w:t>
            </w:r>
          </w:p>
        </w:tc>
        <w:tc>
          <w:tcPr>
            <w:tcW w:w="7575" w:type="dxa"/>
          </w:tcPr>
          <w:p w14:paraId="18D75AF5" w14:textId="77777777" w:rsidR="007E5B70" w:rsidRPr="00814DD8" w:rsidRDefault="007E5B70" w:rsidP="00814DD8">
            <w:pPr>
              <w:spacing w:line="360" w:lineRule="auto"/>
              <w:rPr>
                <w:rFonts w:eastAsia="Calibri"/>
                <w:bCs/>
                <w:sz w:val="28"/>
                <w:szCs w:val="28"/>
                <w:lang w:val="ru-RU"/>
              </w:rPr>
            </w:pPr>
            <w:r w:rsidRPr="00814DD8">
              <w:rPr>
                <w:rFonts w:eastAsia="Calibri"/>
                <w:bCs/>
                <w:sz w:val="28"/>
                <w:szCs w:val="28"/>
                <w:lang w:val="ru-RU"/>
              </w:rPr>
              <w:t>Специальное программное обеспечение Составная часть</w:t>
            </w:r>
          </w:p>
        </w:tc>
      </w:tr>
      <w:tr w:rsidR="007E5B70" w:rsidRPr="0089274C" w14:paraId="0833FFF6" w14:textId="77777777" w:rsidTr="001503D1">
        <w:tc>
          <w:tcPr>
            <w:tcW w:w="1435" w:type="dxa"/>
          </w:tcPr>
          <w:p w14:paraId="755697DD" w14:textId="77777777" w:rsidR="007E5B70" w:rsidRPr="00814DD8" w:rsidRDefault="007E5B70" w:rsidP="00814DD8">
            <w:pPr>
              <w:spacing w:line="360" w:lineRule="auto"/>
              <w:rPr>
                <w:rFonts w:eastAsia="Calibri"/>
                <w:bCs/>
                <w:sz w:val="28"/>
                <w:szCs w:val="28"/>
                <w:lang w:val="ru-RU"/>
              </w:rPr>
            </w:pPr>
            <w:proofErr w:type="spellStart"/>
            <w:r w:rsidRPr="00814DD8">
              <w:rPr>
                <w:rFonts w:eastAsia="Calibri"/>
                <w:bCs/>
                <w:sz w:val="28"/>
                <w:szCs w:val="28"/>
                <w:lang w:val="ru-RU"/>
              </w:rPr>
              <w:t>Wi</w:t>
            </w:r>
            <w:proofErr w:type="spellEnd"/>
            <w:r w:rsidRPr="00814DD8">
              <w:rPr>
                <w:rFonts w:eastAsia="Calibri"/>
                <w:bCs/>
                <w:sz w:val="28"/>
                <w:szCs w:val="28"/>
                <w:lang w:val="ru-RU"/>
              </w:rPr>
              <w:t>-Fi</w:t>
            </w:r>
          </w:p>
        </w:tc>
        <w:tc>
          <w:tcPr>
            <w:tcW w:w="7575" w:type="dxa"/>
          </w:tcPr>
          <w:p w14:paraId="160CE82F" w14:textId="77777777" w:rsidR="007E5B70" w:rsidRPr="00814DD8" w:rsidRDefault="007E5B70" w:rsidP="00814DD8">
            <w:pPr>
              <w:pStyle w:val="a3"/>
              <w:spacing w:line="360" w:lineRule="auto"/>
              <w:rPr>
                <w:rFonts w:eastAsia="Calibri"/>
                <w:bCs/>
                <w:sz w:val="28"/>
                <w:szCs w:val="28"/>
                <w:lang w:val="ru-RU"/>
              </w:rPr>
            </w:pPr>
            <w:r w:rsidRPr="00814DD8">
              <w:rPr>
                <w:rFonts w:eastAsia="Calibri"/>
                <w:bCs/>
                <w:sz w:val="28"/>
                <w:szCs w:val="28"/>
                <w:lang w:val="ru-RU"/>
              </w:rPr>
              <w:t xml:space="preserve">Технология </w:t>
            </w:r>
            <w:proofErr w:type="spellStart"/>
            <w:r w:rsidRPr="00814DD8">
              <w:rPr>
                <w:rFonts w:eastAsia="Calibri"/>
                <w:bCs/>
                <w:sz w:val="28"/>
                <w:szCs w:val="28"/>
                <w:lang w:val="ru-RU"/>
              </w:rPr>
              <w:t>беспроводнои</w:t>
            </w:r>
            <w:proofErr w:type="spellEnd"/>
            <w:r w:rsidRPr="00814DD8">
              <w:rPr>
                <w:rFonts w:eastAsia="Calibri"/>
                <w:bCs/>
                <w:sz w:val="28"/>
                <w:szCs w:val="28"/>
                <w:lang w:val="ru-RU"/>
              </w:rPr>
              <w:t xml:space="preserve">̆ </w:t>
            </w:r>
            <w:proofErr w:type="spellStart"/>
            <w:r w:rsidRPr="00814DD8">
              <w:rPr>
                <w:rFonts w:eastAsia="Calibri"/>
                <w:bCs/>
                <w:sz w:val="28"/>
                <w:szCs w:val="28"/>
                <w:lang w:val="ru-RU"/>
              </w:rPr>
              <w:t>локальнои</w:t>
            </w:r>
            <w:proofErr w:type="spellEnd"/>
            <w:r w:rsidRPr="00814DD8">
              <w:rPr>
                <w:rFonts w:eastAsia="Calibri"/>
                <w:bCs/>
                <w:sz w:val="28"/>
                <w:szCs w:val="28"/>
                <w:lang w:val="ru-RU"/>
              </w:rPr>
              <w:t xml:space="preserve">̆ сети с </w:t>
            </w:r>
            <w:proofErr w:type="spellStart"/>
            <w:r w:rsidRPr="00814DD8">
              <w:rPr>
                <w:rFonts w:eastAsia="Calibri"/>
                <w:bCs/>
                <w:sz w:val="28"/>
                <w:szCs w:val="28"/>
                <w:lang w:val="ru-RU"/>
              </w:rPr>
              <w:t>устройствами</w:t>
            </w:r>
            <w:proofErr w:type="spellEnd"/>
            <w:r w:rsidRPr="00814DD8">
              <w:rPr>
                <w:rFonts w:eastAsia="Calibri"/>
                <w:bCs/>
                <w:sz w:val="28"/>
                <w:szCs w:val="28"/>
                <w:lang w:val="ru-RU"/>
              </w:rPr>
              <w:t xml:space="preserve"> на основе стандартов IEEE 802.11 </w:t>
            </w:r>
          </w:p>
        </w:tc>
      </w:tr>
      <w:tr w:rsidR="00E21C38" w:rsidRPr="0089274C" w14:paraId="044AF284" w14:textId="77777777" w:rsidTr="001503D1">
        <w:tc>
          <w:tcPr>
            <w:tcW w:w="1435" w:type="dxa"/>
          </w:tcPr>
          <w:p w14:paraId="4DEF2C46" w14:textId="77777777" w:rsidR="00E21C38" w:rsidRPr="00814DD8" w:rsidRDefault="00E21C38" w:rsidP="00814DD8">
            <w:pPr>
              <w:spacing w:line="360" w:lineRule="auto"/>
              <w:rPr>
                <w:rFonts w:eastAsia="Calibri"/>
                <w:bCs/>
                <w:sz w:val="28"/>
                <w:szCs w:val="28"/>
              </w:rPr>
            </w:pPr>
            <w:r w:rsidRPr="00814DD8">
              <w:rPr>
                <w:rFonts w:eastAsia="Calibri"/>
                <w:bCs/>
                <w:sz w:val="28"/>
                <w:szCs w:val="28"/>
              </w:rPr>
              <w:t>BLE</w:t>
            </w:r>
          </w:p>
        </w:tc>
        <w:tc>
          <w:tcPr>
            <w:tcW w:w="7575" w:type="dxa"/>
          </w:tcPr>
          <w:p w14:paraId="6B826433" w14:textId="77777777" w:rsidR="00E21C38" w:rsidRPr="00814DD8" w:rsidRDefault="00E21C38" w:rsidP="00814DD8">
            <w:pPr>
              <w:pStyle w:val="a3"/>
              <w:spacing w:line="360" w:lineRule="auto"/>
              <w:rPr>
                <w:rFonts w:eastAsia="Calibri"/>
                <w:bCs/>
                <w:sz w:val="28"/>
                <w:szCs w:val="28"/>
                <w:lang w:val="ru-RU"/>
              </w:rPr>
            </w:pPr>
            <w:r w:rsidRPr="00814DD8">
              <w:rPr>
                <w:rFonts w:eastAsia="Calibri"/>
                <w:bCs/>
                <w:sz w:val="28"/>
                <w:szCs w:val="28"/>
                <w:lang w:val="ru-RU"/>
              </w:rPr>
              <w:t>Беспроводная технология связи Bluetooth с низким энергопотреблением</w:t>
            </w:r>
          </w:p>
        </w:tc>
      </w:tr>
      <w:tr w:rsidR="00E02C00" w:rsidRPr="00814DD8" w14:paraId="32592E6D" w14:textId="77777777" w:rsidTr="001503D1">
        <w:tc>
          <w:tcPr>
            <w:tcW w:w="1435" w:type="dxa"/>
          </w:tcPr>
          <w:p w14:paraId="4A465A57" w14:textId="77777777" w:rsidR="00E02C00" w:rsidRPr="00814DD8" w:rsidRDefault="00E02C00" w:rsidP="00814DD8">
            <w:pPr>
              <w:spacing w:line="360" w:lineRule="auto"/>
              <w:rPr>
                <w:rFonts w:eastAsia="Calibri"/>
                <w:bCs/>
                <w:sz w:val="28"/>
                <w:szCs w:val="28"/>
              </w:rPr>
            </w:pPr>
            <w:r w:rsidRPr="00814DD8">
              <w:rPr>
                <w:rFonts w:eastAsia="Calibri"/>
                <w:bCs/>
                <w:sz w:val="28"/>
                <w:szCs w:val="28"/>
                <w:lang w:val="ru-RU"/>
              </w:rPr>
              <w:t>ИИ</w:t>
            </w:r>
            <w:r w:rsidRPr="00814DD8">
              <w:rPr>
                <w:rFonts w:eastAsia="Calibri"/>
                <w:bCs/>
                <w:sz w:val="28"/>
                <w:szCs w:val="28"/>
              </w:rPr>
              <w:t>, AI</w:t>
            </w:r>
          </w:p>
        </w:tc>
        <w:tc>
          <w:tcPr>
            <w:tcW w:w="7575" w:type="dxa"/>
          </w:tcPr>
          <w:p w14:paraId="080491C7" w14:textId="77777777" w:rsidR="00E02C00" w:rsidRPr="00814DD8" w:rsidRDefault="00E02C00" w:rsidP="00814DD8">
            <w:pPr>
              <w:pStyle w:val="a3"/>
              <w:spacing w:line="360" w:lineRule="auto"/>
              <w:rPr>
                <w:rFonts w:eastAsia="Calibri"/>
                <w:bCs/>
                <w:sz w:val="28"/>
                <w:szCs w:val="28"/>
              </w:rPr>
            </w:pPr>
            <w:r w:rsidRPr="00814DD8">
              <w:rPr>
                <w:rFonts w:eastAsia="Calibri"/>
                <w:bCs/>
                <w:sz w:val="28"/>
                <w:szCs w:val="28"/>
                <w:lang w:val="ru-RU"/>
              </w:rPr>
              <w:t xml:space="preserve">Искусственный интеллект, </w:t>
            </w:r>
            <w:r w:rsidRPr="00814DD8">
              <w:rPr>
                <w:rFonts w:eastAsia="Calibri"/>
                <w:bCs/>
                <w:sz w:val="28"/>
                <w:szCs w:val="28"/>
              </w:rPr>
              <w:t>Artificial Intelligence</w:t>
            </w:r>
          </w:p>
        </w:tc>
      </w:tr>
      <w:tr w:rsidR="004F6A12" w:rsidRPr="00814DD8" w14:paraId="56A9F5B0" w14:textId="77777777" w:rsidTr="001503D1">
        <w:tc>
          <w:tcPr>
            <w:tcW w:w="1435" w:type="dxa"/>
          </w:tcPr>
          <w:p w14:paraId="2256C8BE" w14:textId="77777777" w:rsidR="004F6A12" w:rsidRPr="00814DD8" w:rsidRDefault="004F6A12" w:rsidP="00814DD8">
            <w:pPr>
              <w:spacing w:line="360" w:lineRule="auto"/>
              <w:rPr>
                <w:rFonts w:eastAsia="Calibri"/>
                <w:bCs/>
                <w:sz w:val="28"/>
                <w:szCs w:val="28"/>
              </w:rPr>
            </w:pPr>
            <w:r w:rsidRPr="00814DD8">
              <w:rPr>
                <w:rFonts w:eastAsia="Calibri"/>
                <w:bCs/>
                <w:sz w:val="28"/>
                <w:szCs w:val="28"/>
              </w:rPr>
              <w:t>ML</w:t>
            </w:r>
          </w:p>
        </w:tc>
        <w:tc>
          <w:tcPr>
            <w:tcW w:w="7575" w:type="dxa"/>
          </w:tcPr>
          <w:p w14:paraId="765FDCE3" w14:textId="77777777" w:rsidR="004F6A12" w:rsidRPr="00814DD8" w:rsidRDefault="004F6A12" w:rsidP="00814DD8">
            <w:pPr>
              <w:pStyle w:val="a3"/>
              <w:spacing w:line="360" w:lineRule="auto"/>
              <w:rPr>
                <w:rFonts w:eastAsia="Calibri"/>
                <w:bCs/>
                <w:sz w:val="28"/>
                <w:szCs w:val="28"/>
                <w:lang w:val="ru-RU"/>
              </w:rPr>
            </w:pPr>
            <w:r w:rsidRPr="00814DD8">
              <w:rPr>
                <w:rFonts w:eastAsia="Calibri"/>
                <w:bCs/>
                <w:sz w:val="28"/>
                <w:szCs w:val="28"/>
                <w:lang w:val="ru-RU"/>
              </w:rPr>
              <w:t>Методы машинного обучения</w:t>
            </w:r>
          </w:p>
        </w:tc>
      </w:tr>
      <w:tr w:rsidR="004F6A12" w:rsidRPr="0089274C" w14:paraId="65FB584E" w14:textId="77777777" w:rsidTr="001503D1">
        <w:tc>
          <w:tcPr>
            <w:tcW w:w="1435" w:type="dxa"/>
          </w:tcPr>
          <w:p w14:paraId="51433947" w14:textId="77777777" w:rsidR="004F6A12" w:rsidRPr="00814DD8" w:rsidRDefault="004F6A12" w:rsidP="00814DD8">
            <w:pPr>
              <w:spacing w:line="360" w:lineRule="auto"/>
              <w:rPr>
                <w:rFonts w:eastAsia="Calibri"/>
                <w:bCs/>
                <w:sz w:val="28"/>
                <w:szCs w:val="28"/>
              </w:rPr>
            </w:pPr>
            <w:r w:rsidRPr="00814DD8">
              <w:rPr>
                <w:rFonts w:eastAsia="Calibri"/>
                <w:bCs/>
                <w:sz w:val="28"/>
                <w:szCs w:val="28"/>
              </w:rPr>
              <w:t>SLAM</w:t>
            </w:r>
          </w:p>
        </w:tc>
        <w:tc>
          <w:tcPr>
            <w:tcW w:w="7575" w:type="dxa"/>
          </w:tcPr>
          <w:p w14:paraId="1AF9388E" w14:textId="77777777" w:rsidR="004F6A12" w:rsidRPr="00814DD8" w:rsidRDefault="004F6A12" w:rsidP="00814DD8">
            <w:pPr>
              <w:pStyle w:val="a3"/>
              <w:spacing w:line="360" w:lineRule="auto"/>
              <w:rPr>
                <w:rFonts w:eastAsia="Calibri"/>
                <w:bCs/>
                <w:sz w:val="28"/>
                <w:szCs w:val="28"/>
                <w:lang w:val="ru-RU"/>
              </w:rPr>
            </w:pPr>
            <w:r w:rsidRPr="00814DD8">
              <w:rPr>
                <w:rFonts w:eastAsia="Calibri"/>
                <w:bCs/>
                <w:sz w:val="28"/>
                <w:szCs w:val="28"/>
              </w:rPr>
              <w:t>Simultaneous</w:t>
            </w:r>
            <w:r w:rsidRPr="00814DD8">
              <w:rPr>
                <w:rFonts w:eastAsia="Calibri"/>
                <w:bCs/>
                <w:sz w:val="28"/>
                <w:szCs w:val="28"/>
                <w:lang w:val="ru-RU"/>
              </w:rPr>
              <w:t xml:space="preserve"> </w:t>
            </w:r>
            <w:r w:rsidRPr="00814DD8">
              <w:rPr>
                <w:rFonts w:eastAsia="Calibri"/>
                <w:bCs/>
                <w:sz w:val="28"/>
                <w:szCs w:val="28"/>
              </w:rPr>
              <w:t>localization</w:t>
            </w:r>
            <w:r w:rsidRPr="00814DD8">
              <w:rPr>
                <w:rFonts w:eastAsia="Calibri"/>
                <w:bCs/>
                <w:sz w:val="28"/>
                <w:szCs w:val="28"/>
                <w:lang w:val="ru-RU"/>
              </w:rPr>
              <w:t xml:space="preserve"> </w:t>
            </w:r>
            <w:r w:rsidRPr="00814DD8">
              <w:rPr>
                <w:rFonts w:eastAsia="Calibri"/>
                <w:bCs/>
                <w:sz w:val="28"/>
                <w:szCs w:val="28"/>
              </w:rPr>
              <w:t>and</w:t>
            </w:r>
            <w:r w:rsidRPr="00814DD8">
              <w:rPr>
                <w:rFonts w:eastAsia="Calibri"/>
                <w:bCs/>
                <w:sz w:val="28"/>
                <w:szCs w:val="28"/>
                <w:lang w:val="ru-RU"/>
              </w:rPr>
              <w:t xml:space="preserve"> </w:t>
            </w:r>
            <w:r w:rsidRPr="00814DD8">
              <w:rPr>
                <w:rFonts w:eastAsia="Calibri"/>
                <w:bCs/>
                <w:sz w:val="28"/>
                <w:szCs w:val="28"/>
              </w:rPr>
              <w:t>mapping</w:t>
            </w:r>
            <w:r w:rsidRPr="00814DD8">
              <w:rPr>
                <w:rFonts w:eastAsia="Calibri"/>
                <w:bCs/>
                <w:sz w:val="28"/>
                <w:szCs w:val="28"/>
                <w:lang w:val="ru-RU"/>
              </w:rPr>
              <w:t>, одновременное позиционирование и картографирование</w:t>
            </w:r>
          </w:p>
        </w:tc>
      </w:tr>
      <w:tr w:rsidR="00B85B25" w:rsidRPr="0089274C" w14:paraId="4A08492E" w14:textId="77777777" w:rsidTr="001503D1">
        <w:tc>
          <w:tcPr>
            <w:tcW w:w="1435" w:type="dxa"/>
          </w:tcPr>
          <w:p w14:paraId="7677956E" w14:textId="77777777" w:rsidR="00B85B25" w:rsidRPr="00814DD8" w:rsidRDefault="00B85B25" w:rsidP="00814DD8">
            <w:pPr>
              <w:spacing w:line="360" w:lineRule="auto"/>
              <w:rPr>
                <w:rFonts w:eastAsia="Calibri"/>
                <w:bCs/>
                <w:sz w:val="28"/>
                <w:szCs w:val="28"/>
              </w:rPr>
            </w:pPr>
            <w:r w:rsidRPr="00814DD8">
              <w:rPr>
                <w:rFonts w:eastAsia="Calibri"/>
                <w:bCs/>
                <w:sz w:val="28"/>
                <w:szCs w:val="28"/>
              </w:rPr>
              <w:t>Sensor fusion</w:t>
            </w:r>
          </w:p>
        </w:tc>
        <w:tc>
          <w:tcPr>
            <w:tcW w:w="7575" w:type="dxa"/>
          </w:tcPr>
          <w:p w14:paraId="64AC88C8" w14:textId="77777777" w:rsidR="00B85B25" w:rsidRPr="00814DD8" w:rsidRDefault="00B85B25" w:rsidP="00814DD8">
            <w:pPr>
              <w:pStyle w:val="a3"/>
              <w:spacing w:line="360" w:lineRule="auto"/>
              <w:rPr>
                <w:rFonts w:eastAsia="Calibri"/>
                <w:bCs/>
                <w:sz w:val="28"/>
                <w:szCs w:val="28"/>
                <w:lang w:val="ru-RU"/>
              </w:rPr>
            </w:pPr>
            <w:r w:rsidRPr="00814DD8">
              <w:rPr>
                <w:rFonts w:eastAsia="Calibri"/>
                <w:bCs/>
                <w:sz w:val="28"/>
                <w:szCs w:val="28"/>
                <w:lang w:val="ru-RU"/>
              </w:rPr>
              <w:t>Алгоритмы комплексирования различной навигационной информации</w:t>
            </w:r>
          </w:p>
        </w:tc>
      </w:tr>
      <w:tr w:rsidR="00814DD8" w:rsidRPr="00814DD8" w14:paraId="6723FFD2" w14:textId="77777777" w:rsidTr="000E4A72">
        <w:tc>
          <w:tcPr>
            <w:tcW w:w="1435" w:type="dxa"/>
            <w:vAlign w:val="center"/>
          </w:tcPr>
          <w:p w14:paraId="3AEC5276" w14:textId="77777777" w:rsidR="00814DD8" w:rsidRPr="00814DD8" w:rsidRDefault="00814DD8" w:rsidP="00814DD8">
            <w:pPr>
              <w:spacing w:line="360" w:lineRule="auto"/>
              <w:rPr>
                <w:rFonts w:eastAsia="Calibri"/>
                <w:bCs/>
                <w:sz w:val="28"/>
                <w:szCs w:val="28"/>
              </w:rPr>
            </w:pPr>
            <w:r w:rsidRPr="00814DD8">
              <w:rPr>
                <w:sz w:val="28"/>
                <w:szCs w:val="28"/>
                <w:lang w:val="ru-RU"/>
              </w:rPr>
              <w:t>ORB-SLAM</w:t>
            </w:r>
          </w:p>
        </w:tc>
        <w:tc>
          <w:tcPr>
            <w:tcW w:w="7575" w:type="dxa"/>
            <w:vAlign w:val="center"/>
          </w:tcPr>
          <w:p w14:paraId="17245029" w14:textId="77777777" w:rsidR="00814DD8" w:rsidRPr="00814DD8" w:rsidRDefault="00814DD8" w:rsidP="00814DD8">
            <w:pPr>
              <w:pStyle w:val="a3"/>
              <w:spacing w:line="360" w:lineRule="auto"/>
              <w:rPr>
                <w:rFonts w:eastAsia="Calibri"/>
                <w:bCs/>
                <w:sz w:val="28"/>
                <w:szCs w:val="28"/>
                <w:lang w:val="ru-RU"/>
              </w:rPr>
            </w:pPr>
            <w:r w:rsidRPr="00814DD8">
              <w:rPr>
                <w:sz w:val="28"/>
                <w:szCs w:val="28"/>
                <w:lang w:val="ru-RU"/>
              </w:rPr>
              <w:t>метод локализации и навигации</w:t>
            </w:r>
          </w:p>
        </w:tc>
      </w:tr>
      <w:tr w:rsidR="00814DD8" w:rsidRPr="0089274C" w14:paraId="6A060D12" w14:textId="77777777" w:rsidTr="000E4A72">
        <w:tc>
          <w:tcPr>
            <w:tcW w:w="1435" w:type="dxa"/>
            <w:vAlign w:val="center"/>
          </w:tcPr>
          <w:p w14:paraId="6B1A0DB4" w14:textId="77777777" w:rsidR="00814DD8" w:rsidRPr="00814DD8" w:rsidRDefault="00814DD8" w:rsidP="00814DD8">
            <w:pPr>
              <w:spacing w:line="360" w:lineRule="auto"/>
              <w:rPr>
                <w:sz w:val="28"/>
                <w:szCs w:val="28"/>
                <w:lang w:val="ru-RU"/>
              </w:rPr>
            </w:pPr>
            <w:r w:rsidRPr="00814DD8">
              <w:rPr>
                <w:sz w:val="28"/>
                <w:szCs w:val="28"/>
                <w:lang w:val="ru-RU"/>
              </w:rPr>
              <w:lastRenderedPageBreak/>
              <w:t>ORB</w:t>
            </w:r>
          </w:p>
        </w:tc>
        <w:tc>
          <w:tcPr>
            <w:tcW w:w="7575" w:type="dxa"/>
            <w:vAlign w:val="center"/>
          </w:tcPr>
          <w:p w14:paraId="618C9A3D" w14:textId="77777777" w:rsidR="00814DD8" w:rsidRPr="00814DD8" w:rsidRDefault="00814DD8" w:rsidP="00814DD8">
            <w:pPr>
              <w:pStyle w:val="a3"/>
              <w:spacing w:line="360" w:lineRule="auto"/>
              <w:rPr>
                <w:rFonts w:eastAsia="Calibri"/>
                <w:bCs/>
                <w:sz w:val="28"/>
                <w:szCs w:val="28"/>
                <w:lang w:val="ru-RU"/>
              </w:rPr>
            </w:pPr>
            <w:r w:rsidRPr="00814DD8">
              <w:rPr>
                <w:sz w:val="28"/>
                <w:szCs w:val="28"/>
                <w:lang w:val="ru-RU"/>
              </w:rPr>
              <w:t>ORB (</w:t>
            </w:r>
            <w:proofErr w:type="spellStart"/>
            <w:r w:rsidRPr="00814DD8">
              <w:rPr>
                <w:sz w:val="28"/>
                <w:szCs w:val="28"/>
                <w:lang w:val="ru-RU"/>
              </w:rPr>
              <w:t>Oriented</w:t>
            </w:r>
            <w:proofErr w:type="spellEnd"/>
            <w:r w:rsidRPr="00814DD8">
              <w:rPr>
                <w:sz w:val="28"/>
                <w:szCs w:val="28"/>
                <w:lang w:val="ru-RU"/>
              </w:rPr>
              <w:t xml:space="preserve"> FAST </w:t>
            </w:r>
            <w:proofErr w:type="spellStart"/>
            <w:r w:rsidRPr="00814DD8">
              <w:rPr>
                <w:sz w:val="28"/>
                <w:szCs w:val="28"/>
                <w:lang w:val="ru-RU"/>
              </w:rPr>
              <w:t>and</w:t>
            </w:r>
            <w:proofErr w:type="spellEnd"/>
            <w:r w:rsidRPr="00814DD8">
              <w:rPr>
                <w:sz w:val="28"/>
                <w:szCs w:val="28"/>
                <w:lang w:val="ru-RU"/>
              </w:rPr>
              <w:t xml:space="preserve"> </w:t>
            </w:r>
            <w:proofErr w:type="spellStart"/>
            <w:r w:rsidRPr="00814DD8">
              <w:rPr>
                <w:sz w:val="28"/>
                <w:szCs w:val="28"/>
                <w:lang w:val="ru-RU"/>
              </w:rPr>
              <w:t>Rotated</w:t>
            </w:r>
            <w:proofErr w:type="spellEnd"/>
            <w:r w:rsidRPr="00814DD8">
              <w:rPr>
                <w:sz w:val="28"/>
                <w:szCs w:val="28"/>
                <w:lang w:val="ru-RU"/>
              </w:rPr>
              <w:t xml:space="preserve"> BRIEF) дескриптор изображения, метод для получения характерных точек по изображению</w:t>
            </w:r>
          </w:p>
        </w:tc>
      </w:tr>
      <w:tr w:rsidR="00814DD8" w:rsidRPr="0089274C" w14:paraId="5B747A46" w14:textId="77777777" w:rsidTr="000E4A72">
        <w:tc>
          <w:tcPr>
            <w:tcW w:w="1435" w:type="dxa"/>
            <w:vAlign w:val="center"/>
          </w:tcPr>
          <w:p w14:paraId="05304F7F" w14:textId="77777777" w:rsidR="00814DD8" w:rsidRPr="00814DD8" w:rsidRDefault="00814DD8" w:rsidP="00814DD8">
            <w:pPr>
              <w:spacing w:line="360" w:lineRule="auto"/>
              <w:rPr>
                <w:sz w:val="28"/>
                <w:szCs w:val="28"/>
                <w:lang w:val="ru-RU"/>
              </w:rPr>
            </w:pPr>
            <w:r w:rsidRPr="00814DD8">
              <w:rPr>
                <w:sz w:val="28"/>
                <w:szCs w:val="28"/>
                <w:lang w:val="ru-RU"/>
              </w:rPr>
              <w:t>BO</w:t>
            </w:r>
          </w:p>
        </w:tc>
        <w:tc>
          <w:tcPr>
            <w:tcW w:w="7575" w:type="dxa"/>
            <w:vAlign w:val="center"/>
          </w:tcPr>
          <w:p w14:paraId="29667A74" w14:textId="77777777" w:rsidR="00814DD8" w:rsidRPr="00814DD8" w:rsidRDefault="00814DD8" w:rsidP="00814DD8">
            <w:pPr>
              <w:pStyle w:val="a3"/>
              <w:spacing w:line="360" w:lineRule="auto"/>
              <w:rPr>
                <w:rFonts w:eastAsia="Calibri"/>
                <w:bCs/>
                <w:sz w:val="28"/>
                <w:szCs w:val="28"/>
                <w:lang w:val="ru-RU"/>
              </w:rPr>
            </w:pPr>
            <w:proofErr w:type="spellStart"/>
            <w:r w:rsidRPr="00814DD8">
              <w:rPr>
                <w:sz w:val="28"/>
                <w:szCs w:val="28"/>
                <w:lang w:val="ru-RU"/>
              </w:rPr>
              <w:t>Bundle</w:t>
            </w:r>
            <w:proofErr w:type="spellEnd"/>
            <w:r w:rsidRPr="00814DD8">
              <w:rPr>
                <w:sz w:val="28"/>
                <w:szCs w:val="28"/>
                <w:lang w:val="ru-RU"/>
              </w:rPr>
              <w:t xml:space="preserve"> </w:t>
            </w:r>
            <w:proofErr w:type="spellStart"/>
            <w:r w:rsidRPr="00814DD8">
              <w:rPr>
                <w:sz w:val="28"/>
                <w:szCs w:val="28"/>
                <w:lang w:val="ru-RU"/>
              </w:rPr>
              <w:t>Adjustment</w:t>
            </w:r>
            <w:proofErr w:type="spellEnd"/>
            <w:r w:rsidRPr="00814DD8">
              <w:rPr>
                <w:sz w:val="28"/>
                <w:szCs w:val="28"/>
                <w:lang w:val="ru-RU"/>
              </w:rPr>
              <w:t xml:space="preserve"> - алгоритм добавления связей в граф карты</w:t>
            </w:r>
          </w:p>
        </w:tc>
      </w:tr>
      <w:tr w:rsidR="00814DD8" w:rsidRPr="0089274C" w14:paraId="14DAB42E" w14:textId="77777777" w:rsidTr="000E4A72">
        <w:tc>
          <w:tcPr>
            <w:tcW w:w="1435" w:type="dxa"/>
            <w:vAlign w:val="center"/>
          </w:tcPr>
          <w:p w14:paraId="1E83A9DF" w14:textId="77777777" w:rsidR="00814DD8" w:rsidRPr="00814DD8" w:rsidRDefault="00814DD8" w:rsidP="00814DD8">
            <w:pPr>
              <w:spacing w:line="360" w:lineRule="auto"/>
              <w:rPr>
                <w:sz w:val="28"/>
                <w:szCs w:val="28"/>
                <w:lang w:val="ru-RU"/>
              </w:rPr>
            </w:pPr>
            <w:proofErr w:type="spellStart"/>
            <w:r w:rsidRPr="00814DD8">
              <w:rPr>
                <w:sz w:val="28"/>
                <w:szCs w:val="28"/>
                <w:lang w:val="ru-RU"/>
              </w:rPr>
              <w:t>loop</w:t>
            </w:r>
            <w:proofErr w:type="spellEnd"/>
            <w:r w:rsidRPr="00814DD8">
              <w:rPr>
                <w:sz w:val="28"/>
                <w:szCs w:val="28"/>
                <w:lang w:val="ru-RU"/>
              </w:rPr>
              <w:t xml:space="preserve"> </w:t>
            </w:r>
            <w:proofErr w:type="spellStart"/>
            <w:r w:rsidRPr="00814DD8">
              <w:rPr>
                <w:sz w:val="28"/>
                <w:szCs w:val="28"/>
                <w:lang w:val="ru-RU"/>
              </w:rPr>
              <w:t>closing</w:t>
            </w:r>
            <w:proofErr w:type="spellEnd"/>
          </w:p>
        </w:tc>
        <w:tc>
          <w:tcPr>
            <w:tcW w:w="7575" w:type="dxa"/>
            <w:vAlign w:val="center"/>
          </w:tcPr>
          <w:p w14:paraId="3C188CB4" w14:textId="77777777" w:rsidR="00814DD8" w:rsidRPr="00814DD8" w:rsidRDefault="00814DD8" w:rsidP="00814DD8">
            <w:pPr>
              <w:pStyle w:val="a3"/>
              <w:spacing w:line="360" w:lineRule="auto"/>
              <w:rPr>
                <w:rFonts w:eastAsia="Calibri"/>
                <w:bCs/>
                <w:sz w:val="28"/>
                <w:szCs w:val="28"/>
                <w:lang w:val="ru-RU"/>
              </w:rPr>
            </w:pPr>
            <w:r w:rsidRPr="00814DD8">
              <w:rPr>
                <w:sz w:val="28"/>
                <w:szCs w:val="28"/>
                <w:lang w:val="ru-RU"/>
              </w:rPr>
              <w:t>замыкание цикла, объединение вершин графа карты для при возвращении в старую точку</w:t>
            </w:r>
          </w:p>
        </w:tc>
      </w:tr>
      <w:tr w:rsidR="00814DD8" w:rsidRPr="0089274C" w14:paraId="22A66D23" w14:textId="77777777" w:rsidTr="000E4A72">
        <w:tc>
          <w:tcPr>
            <w:tcW w:w="1435" w:type="dxa"/>
            <w:vAlign w:val="center"/>
          </w:tcPr>
          <w:p w14:paraId="253EF392" w14:textId="77777777" w:rsidR="00814DD8" w:rsidRPr="00814DD8" w:rsidRDefault="00814DD8" w:rsidP="00814DD8">
            <w:pPr>
              <w:spacing w:line="360" w:lineRule="auto"/>
              <w:rPr>
                <w:sz w:val="28"/>
                <w:szCs w:val="28"/>
                <w:lang w:val="ru-RU"/>
              </w:rPr>
            </w:pPr>
            <w:r w:rsidRPr="00814DD8">
              <w:rPr>
                <w:sz w:val="28"/>
                <w:szCs w:val="28"/>
                <w:lang w:val="ru-RU"/>
              </w:rPr>
              <w:t>RGBD, RGB+D</w:t>
            </w:r>
          </w:p>
        </w:tc>
        <w:tc>
          <w:tcPr>
            <w:tcW w:w="7575" w:type="dxa"/>
            <w:vAlign w:val="center"/>
          </w:tcPr>
          <w:p w14:paraId="7B12FDFB" w14:textId="77777777" w:rsidR="00814DD8" w:rsidRPr="00814DD8" w:rsidRDefault="00814DD8" w:rsidP="00814DD8">
            <w:pPr>
              <w:pStyle w:val="a3"/>
              <w:spacing w:line="360" w:lineRule="auto"/>
              <w:rPr>
                <w:rFonts w:eastAsia="Calibri"/>
                <w:bCs/>
                <w:sz w:val="28"/>
                <w:szCs w:val="28"/>
                <w:lang w:val="ru-RU"/>
              </w:rPr>
            </w:pPr>
            <w:r w:rsidRPr="00814DD8">
              <w:rPr>
                <w:sz w:val="28"/>
                <w:szCs w:val="28"/>
                <w:lang w:val="ru-RU"/>
              </w:rPr>
              <w:t>камера (</w:t>
            </w:r>
            <w:proofErr w:type="spellStart"/>
            <w:r w:rsidRPr="00814DD8">
              <w:rPr>
                <w:sz w:val="28"/>
                <w:szCs w:val="28"/>
                <w:lang w:val="ru-RU"/>
              </w:rPr>
              <w:t>rgb</w:t>
            </w:r>
            <w:proofErr w:type="spellEnd"/>
            <w:r w:rsidRPr="00814DD8">
              <w:rPr>
                <w:sz w:val="28"/>
                <w:szCs w:val="28"/>
                <w:lang w:val="ru-RU"/>
              </w:rPr>
              <w:t>) с датчиком глубины (</w:t>
            </w:r>
            <w:proofErr w:type="spellStart"/>
            <w:r w:rsidRPr="00814DD8">
              <w:rPr>
                <w:sz w:val="28"/>
                <w:szCs w:val="28"/>
                <w:lang w:val="ru-RU"/>
              </w:rPr>
              <w:t>depth</w:t>
            </w:r>
            <w:proofErr w:type="spellEnd"/>
            <w:r w:rsidRPr="00814DD8">
              <w:rPr>
                <w:sz w:val="28"/>
                <w:szCs w:val="28"/>
                <w:lang w:val="ru-RU"/>
              </w:rPr>
              <w:t xml:space="preserve"> </w:t>
            </w:r>
            <w:proofErr w:type="spellStart"/>
            <w:r w:rsidRPr="00814DD8">
              <w:rPr>
                <w:sz w:val="28"/>
                <w:szCs w:val="28"/>
                <w:lang w:val="ru-RU"/>
              </w:rPr>
              <w:t>sensor</w:t>
            </w:r>
            <w:proofErr w:type="spellEnd"/>
            <w:r w:rsidRPr="00814DD8">
              <w:rPr>
                <w:sz w:val="28"/>
                <w:szCs w:val="28"/>
                <w:lang w:val="ru-RU"/>
              </w:rPr>
              <w:t>)</w:t>
            </w:r>
          </w:p>
        </w:tc>
      </w:tr>
      <w:tr w:rsidR="00814DD8" w:rsidRPr="00814DD8" w14:paraId="091B72FD" w14:textId="77777777" w:rsidTr="000E4A72">
        <w:tc>
          <w:tcPr>
            <w:tcW w:w="1435" w:type="dxa"/>
            <w:vAlign w:val="center"/>
          </w:tcPr>
          <w:p w14:paraId="65B5A15E" w14:textId="77777777" w:rsidR="00814DD8" w:rsidRPr="00814DD8" w:rsidRDefault="00814DD8" w:rsidP="00814DD8">
            <w:pPr>
              <w:spacing w:line="360" w:lineRule="auto"/>
              <w:rPr>
                <w:sz w:val="28"/>
                <w:szCs w:val="28"/>
                <w:lang w:val="ru-RU"/>
              </w:rPr>
            </w:pPr>
            <w:r w:rsidRPr="00814DD8">
              <w:rPr>
                <w:sz w:val="28"/>
                <w:szCs w:val="28"/>
                <w:lang w:val="ru-RU"/>
              </w:rPr>
              <w:t>RMSE</w:t>
            </w:r>
          </w:p>
        </w:tc>
        <w:tc>
          <w:tcPr>
            <w:tcW w:w="7575" w:type="dxa"/>
            <w:vAlign w:val="center"/>
          </w:tcPr>
          <w:p w14:paraId="03FC8232" w14:textId="77777777" w:rsidR="00814DD8" w:rsidRPr="00814DD8" w:rsidRDefault="00814DD8" w:rsidP="00814DD8">
            <w:pPr>
              <w:pStyle w:val="a3"/>
              <w:spacing w:line="360" w:lineRule="auto"/>
              <w:rPr>
                <w:rFonts w:eastAsia="Calibri"/>
                <w:bCs/>
                <w:sz w:val="28"/>
                <w:szCs w:val="28"/>
                <w:lang w:val="ru-RU"/>
              </w:rPr>
            </w:pPr>
            <w:r w:rsidRPr="00814DD8">
              <w:rPr>
                <w:sz w:val="28"/>
                <w:szCs w:val="28"/>
                <w:lang w:val="ru-RU"/>
              </w:rPr>
              <w:t>корень среднеквадратичной ошибки</w:t>
            </w:r>
          </w:p>
        </w:tc>
      </w:tr>
      <w:tr w:rsidR="00814DD8" w:rsidRPr="0089274C" w14:paraId="1B3129C0" w14:textId="77777777" w:rsidTr="000E4A72">
        <w:tc>
          <w:tcPr>
            <w:tcW w:w="1435" w:type="dxa"/>
            <w:vAlign w:val="center"/>
          </w:tcPr>
          <w:p w14:paraId="7D16F793" w14:textId="77777777" w:rsidR="00814DD8" w:rsidRPr="00814DD8" w:rsidRDefault="00814DD8" w:rsidP="00814DD8">
            <w:pPr>
              <w:spacing w:line="360" w:lineRule="auto"/>
              <w:rPr>
                <w:sz w:val="28"/>
                <w:szCs w:val="28"/>
                <w:lang w:val="ru-RU"/>
              </w:rPr>
            </w:pPr>
            <w:r w:rsidRPr="00814DD8">
              <w:rPr>
                <w:sz w:val="28"/>
                <w:szCs w:val="28"/>
                <w:lang w:val="ru-RU"/>
              </w:rPr>
              <w:t>RPE</w:t>
            </w:r>
          </w:p>
        </w:tc>
        <w:tc>
          <w:tcPr>
            <w:tcW w:w="7575" w:type="dxa"/>
            <w:vAlign w:val="center"/>
          </w:tcPr>
          <w:p w14:paraId="7524ADEC" w14:textId="77777777" w:rsidR="00814DD8" w:rsidRPr="00814DD8" w:rsidRDefault="00814DD8" w:rsidP="00814DD8">
            <w:pPr>
              <w:pStyle w:val="a3"/>
              <w:spacing w:line="360" w:lineRule="auto"/>
              <w:rPr>
                <w:rFonts w:eastAsia="Calibri"/>
                <w:bCs/>
                <w:sz w:val="28"/>
                <w:szCs w:val="28"/>
                <w:lang w:val="ru-RU"/>
              </w:rPr>
            </w:pPr>
            <w:proofErr w:type="spellStart"/>
            <w:r w:rsidRPr="00814DD8">
              <w:rPr>
                <w:sz w:val="28"/>
                <w:szCs w:val="28"/>
                <w:lang w:val="ru-RU"/>
              </w:rPr>
              <w:t>Relative</w:t>
            </w:r>
            <w:proofErr w:type="spellEnd"/>
            <w:r w:rsidRPr="00814DD8">
              <w:rPr>
                <w:sz w:val="28"/>
                <w:szCs w:val="28"/>
                <w:lang w:val="ru-RU"/>
              </w:rPr>
              <w:t xml:space="preserve"> </w:t>
            </w:r>
            <w:proofErr w:type="spellStart"/>
            <w:r w:rsidRPr="00814DD8">
              <w:rPr>
                <w:sz w:val="28"/>
                <w:szCs w:val="28"/>
                <w:lang w:val="ru-RU"/>
              </w:rPr>
              <w:t>Pose</w:t>
            </w:r>
            <w:proofErr w:type="spellEnd"/>
            <w:r w:rsidRPr="00814DD8">
              <w:rPr>
                <w:sz w:val="28"/>
                <w:szCs w:val="28"/>
                <w:lang w:val="ru-RU"/>
              </w:rPr>
              <w:t xml:space="preserve"> </w:t>
            </w:r>
            <w:proofErr w:type="spellStart"/>
            <w:r w:rsidRPr="00814DD8">
              <w:rPr>
                <w:sz w:val="28"/>
                <w:szCs w:val="28"/>
                <w:lang w:val="ru-RU"/>
              </w:rPr>
              <w:t>Error</w:t>
            </w:r>
            <w:proofErr w:type="spellEnd"/>
            <w:r w:rsidRPr="00814DD8">
              <w:rPr>
                <w:sz w:val="28"/>
                <w:szCs w:val="28"/>
                <w:lang w:val="ru-RU"/>
              </w:rPr>
              <w:t xml:space="preserve"> - относительная ошибка позиционирования, средняя относительная ошибка на участках заданной длины</w:t>
            </w:r>
          </w:p>
        </w:tc>
      </w:tr>
      <w:tr w:rsidR="00814DD8" w:rsidRPr="0089274C" w14:paraId="02AE147F" w14:textId="77777777" w:rsidTr="000E4A72">
        <w:tc>
          <w:tcPr>
            <w:tcW w:w="1435" w:type="dxa"/>
            <w:vAlign w:val="center"/>
          </w:tcPr>
          <w:p w14:paraId="481B7DB2" w14:textId="77777777" w:rsidR="00814DD8" w:rsidRPr="00814DD8" w:rsidRDefault="00814DD8" w:rsidP="00814DD8">
            <w:pPr>
              <w:spacing w:line="360" w:lineRule="auto"/>
              <w:rPr>
                <w:sz w:val="28"/>
                <w:szCs w:val="28"/>
                <w:lang w:val="ru-RU"/>
              </w:rPr>
            </w:pPr>
            <w:r w:rsidRPr="00814DD8">
              <w:rPr>
                <w:sz w:val="28"/>
                <w:szCs w:val="28"/>
                <w:lang w:val="ru-RU"/>
              </w:rPr>
              <w:t>ATE</w:t>
            </w:r>
          </w:p>
        </w:tc>
        <w:tc>
          <w:tcPr>
            <w:tcW w:w="7575" w:type="dxa"/>
            <w:vAlign w:val="center"/>
          </w:tcPr>
          <w:p w14:paraId="61B1F26C" w14:textId="77777777" w:rsidR="00814DD8" w:rsidRPr="00814DD8" w:rsidRDefault="00814DD8" w:rsidP="00814DD8">
            <w:pPr>
              <w:pStyle w:val="a3"/>
              <w:spacing w:line="360" w:lineRule="auto"/>
              <w:rPr>
                <w:rFonts w:eastAsia="Calibri"/>
                <w:bCs/>
                <w:sz w:val="28"/>
                <w:szCs w:val="28"/>
                <w:lang w:val="ru-RU"/>
              </w:rPr>
            </w:pPr>
            <w:proofErr w:type="spellStart"/>
            <w:r w:rsidRPr="00814DD8">
              <w:rPr>
                <w:sz w:val="28"/>
                <w:szCs w:val="28"/>
                <w:lang w:val="ru-RU"/>
              </w:rPr>
              <w:t>Absolute</w:t>
            </w:r>
            <w:proofErr w:type="spellEnd"/>
            <w:r w:rsidRPr="00814DD8">
              <w:rPr>
                <w:sz w:val="28"/>
                <w:szCs w:val="28"/>
                <w:lang w:val="ru-RU"/>
              </w:rPr>
              <w:t xml:space="preserve"> </w:t>
            </w:r>
            <w:proofErr w:type="spellStart"/>
            <w:r w:rsidRPr="00814DD8">
              <w:rPr>
                <w:sz w:val="28"/>
                <w:szCs w:val="28"/>
                <w:lang w:val="ru-RU"/>
              </w:rPr>
              <w:t>Trajectory</w:t>
            </w:r>
            <w:proofErr w:type="spellEnd"/>
            <w:r w:rsidRPr="00814DD8">
              <w:rPr>
                <w:sz w:val="28"/>
                <w:szCs w:val="28"/>
                <w:lang w:val="ru-RU"/>
              </w:rPr>
              <w:t xml:space="preserve"> </w:t>
            </w:r>
            <w:proofErr w:type="spellStart"/>
            <w:r w:rsidRPr="00814DD8">
              <w:rPr>
                <w:sz w:val="28"/>
                <w:szCs w:val="28"/>
                <w:lang w:val="ru-RU"/>
              </w:rPr>
              <w:t>Error</w:t>
            </w:r>
            <w:proofErr w:type="spellEnd"/>
            <w:r w:rsidRPr="00814DD8">
              <w:rPr>
                <w:sz w:val="28"/>
                <w:szCs w:val="28"/>
                <w:lang w:val="ru-RU"/>
              </w:rPr>
              <w:t xml:space="preserve"> - абсолютная позиционная ошибка (Евклидово расстояние или Расстояние </w:t>
            </w:r>
            <w:proofErr w:type="spellStart"/>
            <w:r w:rsidRPr="00814DD8">
              <w:rPr>
                <w:sz w:val="28"/>
                <w:szCs w:val="28"/>
                <w:lang w:val="ru-RU"/>
              </w:rPr>
              <w:t>Махаланобиса</w:t>
            </w:r>
            <w:proofErr w:type="spellEnd"/>
            <w:r w:rsidRPr="00814DD8">
              <w:rPr>
                <w:sz w:val="28"/>
                <w:szCs w:val="28"/>
                <w:lang w:val="ru-RU"/>
              </w:rPr>
              <w:t>)</w:t>
            </w:r>
          </w:p>
        </w:tc>
      </w:tr>
    </w:tbl>
    <w:p w14:paraId="6B54F7E4" w14:textId="77777777" w:rsidR="007E5B70" w:rsidRPr="00814DD8" w:rsidRDefault="007E5B70" w:rsidP="00814DD8">
      <w:pPr>
        <w:spacing w:before="120" w:after="120" w:line="360" w:lineRule="auto"/>
        <w:rPr>
          <w:sz w:val="28"/>
          <w:szCs w:val="28"/>
          <w:lang w:val="ru-RU"/>
        </w:rPr>
      </w:pPr>
    </w:p>
    <w:p w14:paraId="35B6E908" w14:textId="77777777" w:rsidR="007E5B70" w:rsidRPr="004F6A12" w:rsidRDefault="00814DD8" w:rsidP="00814DD8">
      <w:pPr>
        <w:spacing w:after="160" w:line="259" w:lineRule="auto"/>
        <w:rPr>
          <w:lang w:val="ru-RU"/>
        </w:rPr>
      </w:pPr>
      <w:r>
        <w:rPr>
          <w:lang w:val="ru-RU"/>
        </w:rPr>
        <w:br w:type="page"/>
      </w:r>
    </w:p>
    <w:p w14:paraId="4516A468" w14:textId="77777777" w:rsidR="007E5B70" w:rsidRPr="007E5B70" w:rsidRDefault="007E5B70" w:rsidP="00922B26">
      <w:pPr>
        <w:pStyle w:val="1"/>
        <w:numPr>
          <w:ilvl w:val="0"/>
          <w:numId w:val="2"/>
        </w:numPr>
      </w:pPr>
      <w:bookmarkStart w:id="0" w:name="_Ref84781555"/>
      <w:bookmarkStart w:id="1" w:name="_Toc84781620"/>
      <w:bookmarkStart w:id="2" w:name="_Toc91545726"/>
      <w:r w:rsidRPr="007E5B70">
        <w:lastRenderedPageBreak/>
        <w:t>Введение</w:t>
      </w:r>
      <w:bookmarkEnd w:id="0"/>
      <w:bookmarkEnd w:id="1"/>
      <w:bookmarkEnd w:id="2"/>
    </w:p>
    <w:p w14:paraId="10AE1515" w14:textId="77777777" w:rsidR="007E5B70" w:rsidRDefault="007E5B70" w:rsidP="00814DD8">
      <w:pPr>
        <w:spacing w:line="360" w:lineRule="auto"/>
        <w:ind w:firstLine="360"/>
        <w:rPr>
          <w:color w:val="000000"/>
          <w:sz w:val="28"/>
          <w:szCs w:val="28"/>
          <w:lang w:val="ru-RU"/>
        </w:rPr>
      </w:pPr>
      <w:r w:rsidRPr="00E959FD">
        <w:rPr>
          <w:color w:val="000000"/>
          <w:sz w:val="28"/>
          <w:szCs w:val="28"/>
          <w:lang w:val="ru-RU"/>
        </w:rPr>
        <w:t xml:space="preserve">Данная пояснительная записка </w:t>
      </w:r>
      <w:r w:rsidR="00201B8A">
        <w:rPr>
          <w:color w:val="000000"/>
          <w:sz w:val="28"/>
          <w:szCs w:val="28"/>
          <w:lang w:val="ru-RU"/>
        </w:rPr>
        <w:t>представляет</w:t>
      </w:r>
      <w:r w:rsidRPr="00E959FD">
        <w:rPr>
          <w:color w:val="000000"/>
          <w:sz w:val="28"/>
          <w:szCs w:val="28"/>
          <w:lang w:val="ru-RU"/>
        </w:rPr>
        <w:t xml:space="preserve"> </w:t>
      </w:r>
      <w:r w:rsidR="005D000A">
        <w:rPr>
          <w:color w:val="000000"/>
          <w:sz w:val="28"/>
          <w:szCs w:val="28"/>
          <w:lang w:val="ru-RU"/>
        </w:rPr>
        <w:t>обосновани</w:t>
      </w:r>
      <w:r w:rsidR="00201B8A">
        <w:rPr>
          <w:color w:val="000000"/>
          <w:sz w:val="28"/>
          <w:szCs w:val="28"/>
          <w:lang w:val="ru-RU"/>
        </w:rPr>
        <w:t>е</w:t>
      </w:r>
      <w:r w:rsidR="005D000A">
        <w:rPr>
          <w:color w:val="000000"/>
          <w:sz w:val="28"/>
          <w:szCs w:val="28"/>
          <w:lang w:val="ru-RU"/>
        </w:rPr>
        <w:t xml:space="preserve"> технических решений, применяемых в СПО КСО ИН, СПО АТБ</w:t>
      </w:r>
      <w:r w:rsidR="00FF4F09">
        <w:rPr>
          <w:color w:val="000000"/>
          <w:sz w:val="28"/>
          <w:szCs w:val="28"/>
          <w:lang w:val="ru-RU"/>
        </w:rPr>
        <w:t>-</w:t>
      </w:r>
      <w:r w:rsidR="005D000A">
        <w:rPr>
          <w:color w:val="000000"/>
          <w:sz w:val="28"/>
          <w:szCs w:val="28"/>
          <w:lang w:val="ru-RU"/>
        </w:rPr>
        <w:t>С, СПО МОБ</w:t>
      </w:r>
      <w:r w:rsidRPr="00E959FD">
        <w:rPr>
          <w:color w:val="000000"/>
          <w:sz w:val="28"/>
          <w:szCs w:val="28"/>
          <w:lang w:val="ru-RU"/>
        </w:rPr>
        <w:t>.</w:t>
      </w:r>
    </w:p>
    <w:p w14:paraId="016B7E4E" w14:textId="77777777" w:rsidR="001503D1" w:rsidRDefault="001503D1" w:rsidP="00814DD8">
      <w:pPr>
        <w:spacing w:line="360" w:lineRule="auto"/>
        <w:rPr>
          <w:color w:val="000000"/>
          <w:sz w:val="28"/>
          <w:szCs w:val="28"/>
          <w:lang w:val="ru-RU"/>
        </w:rPr>
      </w:pPr>
    </w:p>
    <w:p w14:paraId="13D9283E" w14:textId="77777777" w:rsidR="00201B8A" w:rsidRDefault="00201B8A" w:rsidP="00814DD8">
      <w:pPr>
        <w:spacing w:line="360" w:lineRule="auto"/>
        <w:jc w:val="both"/>
        <w:rPr>
          <w:rFonts w:eastAsia="Calibri"/>
          <w:bCs/>
          <w:sz w:val="28"/>
          <w:szCs w:val="28"/>
          <w:lang w:val="ru-RU"/>
        </w:rPr>
      </w:pPr>
    </w:p>
    <w:p w14:paraId="0CE984F4" w14:textId="77777777" w:rsidR="001503D1" w:rsidRPr="001503D1" w:rsidRDefault="001503D1" w:rsidP="00814DD8">
      <w:pPr>
        <w:spacing w:line="360" w:lineRule="auto"/>
        <w:jc w:val="both"/>
        <w:rPr>
          <w:bCs/>
          <w:sz w:val="28"/>
          <w:szCs w:val="28"/>
          <w:lang w:val="ru-RU"/>
        </w:rPr>
      </w:pPr>
      <w:r w:rsidRPr="001503D1">
        <w:rPr>
          <w:rFonts w:eastAsia="Calibri"/>
          <w:bCs/>
          <w:sz w:val="28"/>
          <w:szCs w:val="28"/>
          <w:lang w:val="ru-RU"/>
        </w:rPr>
        <w:t>СПО АТБ-С</w:t>
      </w:r>
      <w:r w:rsidR="00201B8A">
        <w:rPr>
          <w:rFonts w:eastAsia="Calibri"/>
          <w:bCs/>
          <w:sz w:val="28"/>
          <w:szCs w:val="28"/>
          <w:lang w:val="ru-RU"/>
        </w:rPr>
        <w:t xml:space="preserve"> представляет собой навигационное устройство, применяемое, например, для навигации автомобиля и </w:t>
      </w:r>
      <w:r>
        <w:rPr>
          <w:bCs/>
          <w:sz w:val="28"/>
          <w:szCs w:val="28"/>
          <w:lang w:val="ru-RU"/>
        </w:rPr>
        <w:t>состоит</w:t>
      </w:r>
      <w:r w:rsidRPr="001503D1">
        <w:rPr>
          <w:bCs/>
          <w:sz w:val="28"/>
          <w:szCs w:val="28"/>
          <w:lang w:val="ru-RU"/>
        </w:rPr>
        <w:t xml:space="preserve"> из</w:t>
      </w:r>
      <w:r>
        <w:rPr>
          <w:bCs/>
          <w:sz w:val="28"/>
          <w:szCs w:val="28"/>
          <w:lang w:val="ru-RU"/>
        </w:rPr>
        <w:t xml:space="preserve"> модулей</w:t>
      </w:r>
      <w:r w:rsidRPr="001503D1">
        <w:rPr>
          <w:bCs/>
          <w:sz w:val="28"/>
          <w:szCs w:val="28"/>
          <w:lang w:val="ru-RU"/>
        </w:rPr>
        <w:t>:</w:t>
      </w:r>
    </w:p>
    <w:p w14:paraId="759E4CFB" w14:textId="77777777" w:rsidR="001503D1" w:rsidRPr="008415DA" w:rsidRDefault="001503D1" w:rsidP="00814DD8">
      <w:pPr>
        <w:numPr>
          <w:ilvl w:val="0"/>
          <w:numId w:val="10"/>
        </w:numPr>
        <w:spacing w:line="360" w:lineRule="auto"/>
        <w:jc w:val="both"/>
        <w:rPr>
          <w:bCs/>
          <w:sz w:val="28"/>
          <w:szCs w:val="28"/>
          <w:lang w:val="ru-RU"/>
        </w:rPr>
      </w:pPr>
      <w:r w:rsidRPr="008415DA">
        <w:rPr>
          <w:bCs/>
          <w:sz w:val="28"/>
          <w:szCs w:val="28"/>
          <w:lang w:val="ru-RU"/>
        </w:rPr>
        <w:t>Модуля вычислений</w:t>
      </w:r>
    </w:p>
    <w:p w14:paraId="54FC348D" w14:textId="77777777" w:rsidR="001503D1" w:rsidRPr="008415DA" w:rsidRDefault="001503D1" w:rsidP="00814DD8">
      <w:pPr>
        <w:numPr>
          <w:ilvl w:val="0"/>
          <w:numId w:val="10"/>
        </w:numPr>
        <w:spacing w:line="360" w:lineRule="auto"/>
        <w:jc w:val="both"/>
        <w:rPr>
          <w:bCs/>
          <w:sz w:val="28"/>
          <w:szCs w:val="28"/>
          <w:lang w:val="ru-RU"/>
        </w:rPr>
      </w:pPr>
      <w:r w:rsidRPr="008415DA">
        <w:rPr>
          <w:bCs/>
          <w:sz w:val="28"/>
          <w:szCs w:val="28"/>
          <w:lang w:val="ru-RU"/>
        </w:rPr>
        <w:t>Модуля управления питанием и индикации</w:t>
      </w:r>
    </w:p>
    <w:p w14:paraId="6A78F517" w14:textId="77777777" w:rsidR="001503D1" w:rsidRPr="008415DA" w:rsidRDefault="001503D1" w:rsidP="00814DD8">
      <w:pPr>
        <w:numPr>
          <w:ilvl w:val="0"/>
          <w:numId w:val="10"/>
        </w:numPr>
        <w:spacing w:line="360" w:lineRule="auto"/>
        <w:jc w:val="both"/>
        <w:rPr>
          <w:bCs/>
          <w:sz w:val="28"/>
          <w:szCs w:val="28"/>
          <w:lang w:val="ru-RU"/>
        </w:rPr>
      </w:pPr>
      <w:r w:rsidRPr="008415DA">
        <w:rPr>
          <w:bCs/>
          <w:sz w:val="28"/>
          <w:szCs w:val="28"/>
          <w:lang w:val="ru-RU"/>
        </w:rPr>
        <w:t>Модуля связи и передачи данных</w:t>
      </w:r>
    </w:p>
    <w:p w14:paraId="3D5F5477" w14:textId="77777777" w:rsidR="001503D1" w:rsidRPr="008415DA" w:rsidRDefault="001503D1" w:rsidP="00814DD8">
      <w:pPr>
        <w:numPr>
          <w:ilvl w:val="0"/>
          <w:numId w:val="10"/>
        </w:numPr>
        <w:spacing w:line="360" w:lineRule="auto"/>
        <w:jc w:val="both"/>
        <w:rPr>
          <w:bCs/>
          <w:sz w:val="28"/>
          <w:szCs w:val="28"/>
          <w:lang w:val="ru-RU"/>
        </w:rPr>
      </w:pPr>
      <w:r w:rsidRPr="008415DA">
        <w:rPr>
          <w:bCs/>
          <w:sz w:val="28"/>
          <w:szCs w:val="28"/>
          <w:lang w:val="ru-RU"/>
        </w:rPr>
        <w:t>Модуля хранения данных</w:t>
      </w:r>
    </w:p>
    <w:p w14:paraId="0D381C4B" w14:textId="77777777" w:rsidR="001503D1" w:rsidRPr="008415DA" w:rsidRDefault="001503D1" w:rsidP="00814DD8">
      <w:pPr>
        <w:numPr>
          <w:ilvl w:val="0"/>
          <w:numId w:val="10"/>
        </w:numPr>
        <w:spacing w:line="360" w:lineRule="auto"/>
        <w:jc w:val="both"/>
        <w:rPr>
          <w:bCs/>
          <w:sz w:val="28"/>
          <w:szCs w:val="28"/>
          <w:lang w:val="ru-RU"/>
        </w:rPr>
      </w:pPr>
      <w:r w:rsidRPr="008415DA">
        <w:rPr>
          <w:bCs/>
          <w:sz w:val="28"/>
          <w:szCs w:val="28"/>
          <w:lang w:val="ru-RU"/>
        </w:rPr>
        <w:t xml:space="preserve">Модуля формирования </w:t>
      </w:r>
      <w:proofErr w:type="spellStart"/>
      <w:r w:rsidRPr="008415DA">
        <w:rPr>
          <w:bCs/>
          <w:sz w:val="28"/>
          <w:szCs w:val="28"/>
          <w:lang w:val="ru-RU"/>
        </w:rPr>
        <w:t>радиокарты</w:t>
      </w:r>
      <w:proofErr w:type="spellEnd"/>
    </w:p>
    <w:p w14:paraId="3CA23287" w14:textId="77777777" w:rsidR="001503D1" w:rsidRPr="008415DA" w:rsidRDefault="001503D1" w:rsidP="00814DD8">
      <w:pPr>
        <w:numPr>
          <w:ilvl w:val="0"/>
          <w:numId w:val="10"/>
        </w:numPr>
        <w:spacing w:line="360" w:lineRule="auto"/>
        <w:jc w:val="both"/>
        <w:rPr>
          <w:bCs/>
          <w:sz w:val="28"/>
          <w:szCs w:val="28"/>
          <w:lang w:val="ru-RU"/>
        </w:rPr>
      </w:pPr>
      <w:r w:rsidRPr="008415DA">
        <w:rPr>
          <w:bCs/>
          <w:sz w:val="28"/>
          <w:szCs w:val="28"/>
          <w:lang w:val="ru-RU"/>
        </w:rPr>
        <w:t>Модуля формирования массива видеоизображений</w:t>
      </w:r>
    </w:p>
    <w:p w14:paraId="3579313F" w14:textId="77777777" w:rsidR="001503D1" w:rsidRPr="008415DA" w:rsidRDefault="001503D1" w:rsidP="00814DD8">
      <w:pPr>
        <w:numPr>
          <w:ilvl w:val="0"/>
          <w:numId w:val="10"/>
        </w:numPr>
        <w:spacing w:line="360" w:lineRule="auto"/>
        <w:jc w:val="both"/>
        <w:rPr>
          <w:bCs/>
          <w:sz w:val="28"/>
          <w:szCs w:val="28"/>
          <w:lang w:val="ru-RU"/>
        </w:rPr>
      </w:pPr>
      <w:r w:rsidRPr="008415DA">
        <w:rPr>
          <w:bCs/>
          <w:sz w:val="28"/>
          <w:szCs w:val="28"/>
          <w:lang w:val="ru-RU"/>
        </w:rPr>
        <w:t>Модуля формирования массива данных лазерного сканирования</w:t>
      </w:r>
    </w:p>
    <w:p w14:paraId="05630D51" w14:textId="77777777" w:rsidR="001503D1" w:rsidRPr="008415DA" w:rsidRDefault="001503D1" w:rsidP="00814DD8">
      <w:pPr>
        <w:numPr>
          <w:ilvl w:val="0"/>
          <w:numId w:val="10"/>
        </w:numPr>
        <w:spacing w:line="360" w:lineRule="auto"/>
        <w:jc w:val="both"/>
        <w:rPr>
          <w:bCs/>
          <w:sz w:val="28"/>
          <w:szCs w:val="28"/>
          <w:lang w:val="ru-RU"/>
        </w:rPr>
      </w:pPr>
      <w:r w:rsidRPr="008415DA">
        <w:rPr>
          <w:bCs/>
          <w:sz w:val="28"/>
          <w:szCs w:val="28"/>
          <w:lang w:val="ru-RU"/>
        </w:rPr>
        <w:t>Модуля взаимодействия с СПО МОБ</w:t>
      </w:r>
    </w:p>
    <w:p w14:paraId="44027E38" w14:textId="77777777" w:rsidR="001503D1" w:rsidRPr="008415DA" w:rsidRDefault="001503D1" w:rsidP="00814DD8">
      <w:pPr>
        <w:numPr>
          <w:ilvl w:val="0"/>
          <w:numId w:val="10"/>
        </w:numPr>
        <w:spacing w:line="360" w:lineRule="auto"/>
        <w:jc w:val="both"/>
        <w:rPr>
          <w:bCs/>
          <w:sz w:val="28"/>
          <w:szCs w:val="28"/>
          <w:lang w:val="ru-RU"/>
        </w:rPr>
      </w:pPr>
      <w:r w:rsidRPr="008415DA">
        <w:rPr>
          <w:bCs/>
          <w:sz w:val="28"/>
          <w:szCs w:val="28"/>
          <w:lang w:val="ru-RU"/>
        </w:rPr>
        <w:t xml:space="preserve">Модуля взаимодействия с </w:t>
      </w:r>
      <w:r w:rsidRPr="008415DA">
        <w:rPr>
          <w:rFonts w:eastAsia="Calibri"/>
          <w:bCs/>
          <w:sz w:val="28"/>
          <w:szCs w:val="28"/>
          <w:lang w:val="ru-RU"/>
        </w:rPr>
        <w:t>СПО КСО ИН</w:t>
      </w:r>
    </w:p>
    <w:p w14:paraId="2EB1011D" w14:textId="77777777" w:rsidR="001503D1" w:rsidRPr="008415DA" w:rsidRDefault="001503D1" w:rsidP="00814DD8">
      <w:pPr>
        <w:spacing w:line="360" w:lineRule="auto"/>
        <w:jc w:val="both"/>
        <w:rPr>
          <w:rFonts w:eastAsia="Calibri"/>
          <w:bCs/>
          <w:sz w:val="28"/>
          <w:szCs w:val="28"/>
          <w:lang w:val="ru-RU"/>
        </w:rPr>
      </w:pPr>
      <w:r w:rsidRPr="008415DA">
        <w:rPr>
          <w:rFonts w:eastAsia="Calibri"/>
          <w:bCs/>
          <w:sz w:val="28"/>
          <w:szCs w:val="28"/>
          <w:lang w:val="ru-RU"/>
        </w:rPr>
        <w:t>СПО МОБ</w:t>
      </w:r>
      <w:r w:rsidR="00201B8A" w:rsidRPr="00201B8A">
        <w:rPr>
          <w:rFonts w:eastAsia="Calibri"/>
          <w:bCs/>
          <w:sz w:val="28"/>
          <w:szCs w:val="28"/>
          <w:lang w:val="ru-RU"/>
        </w:rPr>
        <w:t xml:space="preserve"> </w:t>
      </w:r>
      <w:r w:rsidR="00201B8A">
        <w:rPr>
          <w:rFonts w:eastAsia="Calibri"/>
          <w:bCs/>
          <w:sz w:val="28"/>
          <w:szCs w:val="28"/>
          <w:lang w:val="ru-RU"/>
        </w:rPr>
        <w:t>представляет собой навигационное устройство, применяемое, например, для персональной навигации и</w:t>
      </w:r>
      <w:r w:rsidRPr="008415DA">
        <w:rPr>
          <w:bCs/>
          <w:sz w:val="28"/>
          <w:szCs w:val="28"/>
          <w:lang w:val="ru-RU"/>
        </w:rPr>
        <w:t xml:space="preserve"> состоит из модулей:</w:t>
      </w:r>
    </w:p>
    <w:p w14:paraId="5784760C" w14:textId="77777777" w:rsidR="001503D1" w:rsidRPr="008415DA" w:rsidRDefault="001503D1" w:rsidP="00814DD8">
      <w:pPr>
        <w:numPr>
          <w:ilvl w:val="0"/>
          <w:numId w:val="10"/>
        </w:numPr>
        <w:spacing w:line="360" w:lineRule="auto"/>
        <w:jc w:val="both"/>
        <w:rPr>
          <w:bCs/>
          <w:sz w:val="28"/>
          <w:szCs w:val="28"/>
          <w:lang w:val="ru-RU"/>
        </w:rPr>
      </w:pPr>
      <w:r w:rsidRPr="008415DA">
        <w:rPr>
          <w:bCs/>
          <w:sz w:val="28"/>
          <w:szCs w:val="28"/>
          <w:lang w:val="ru-RU"/>
        </w:rPr>
        <w:t>Модуля вычислений</w:t>
      </w:r>
    </w:p>
    <w:p w14:paraId="0FB19343" w14:textId="77777777" w:rsidR="001503D1" w:rsidRPr="008415DA" w:rsidRDefault="001503D1" w:rsidP="00814DD8">
      <w:pPr>
        <w:numPr>
          <w:ilvl w:val="0"/>
          <w:numId w:val="10"/>
        </w:numPr>
        <w:spacing w:line="360" w:lineRule="auto"/>
        <w:jc w:val="both"/>
        <w:rPr>
          <w:bCs/>
          <w:sz w:val="28"/>
          <w:szCs w:val="28"/>
          <w:lang w:val="ru-RU"/>
        </w:rPr>
      </w:pPr>
      <w:r w:rsidRPr="008415DA">
        <w:rPr>
          <w:bCs/>
          <w:sz w:val="28"/>
          <w:szCs w:val="28"/>
          <w:lang w:val="ru-RU"/>
        </w:rPr>
        <w:t>Модуля управления питанием и индикации</w:t>
      </w:r>
    </w:p>
    <w:p w14:paraId="2A6B3035" w14:textId="77777777" w:rsidR="001503D1" w:rsidRPr="008415DA" w:rsidRDefault="001503D1" w:rsidP="00814DD8">
      <w:pPr>
        <w:numPr>
          <w:ilvl w:val="0"/>
          <w:numId w:val="10"/>
        </w:numPr>
        <w:spacing w:line="360" w:lineRule="auto"/>
        <w:jc w:val="both"/>
        <w:rPr>
          <w:bCs/>
          <w:sz w:val="28"/>
          <w:szCs w:val="28"/>
          <w:lang w:val="ru-RU"/>
        </w:rPr>
      </w:pPr>
      <w:r w:rsidRPr="008415DA">
        <w:rPr>
          <w:bCs/>
          <w:sz w:val="28"/>
          <w:szCs w:val="28"/>
          <w:lang w:val="ru-RU"/>
        </w:rPr>
        <w:t>Модуля связи и передачи данных</w:t>
      </w:r>
    </w:p>
    <w:p w14:paraId="6D2523F0" w14:textId="77777777" w:rsidR="001503D1" w:rsidRPr="008415DA" w:rsidRDefault="001503D1" w:rsidP="00814DD8">
      <w:pPr>
        <w:numPr>
          <w:ilvl w:val="0"/>
          <w:numId w:val="10"/>
        </w:numPr>
        <w:spacing w:line="360" w:lineRule="auto"/>
        <w:jc w:val="both"/>
        <w:rPr>
          <w:bCs/>
          <w:sz w:val="28"/>
          <w:szCs w:val="28"/>
          <w:lang w:val="ru-RU"/>
        </w:rPr>
      </w:pPr>
      <w:r w:rsidRPr="008415DA">
        <w:rPr>
          <w:bCs/>
          <w:sz w:val="28"/>
          <w:szCs w:val="28"/>
          <w:lang w:val="ru-RU"/>
        </w:rPr>
        <w:t>Модуля хранения данных</w:t>
      </w:r>
    </w:p>
    <w:p w14:paraId="44E0A15A" w14:textId="77777777" w:rsidR="001503D1" w:rsidRPr="008415DA" w:rsidRDefault="001503D1" w:rsidP="00814DD8">
      <w:pPr>
        <w:numPr>
          <w:ilvl w:val="0"/>
          <w:numId w:val="10"/>
        </w:numPr>
        <w:spacing w:line="360" w:lineRule="auto"/>
        <w:jc w:val="both"/>
        <w:rPr>
          <w:bCs/>
          <w:sz w:val="28"/>
          <w:szCs w:val="28"/>
          <w:lang w:val="ru-RU"/>
        </w:rPr>
      </w:pPr>
      <w:r w:rsidRPr="008415DA">
        <w:rPr>
          <w:bCs/>
          <w:sz w:val="28"/>
          <w:szCs w:val="28"/>
          <w:lang w:val="ru-RU"/>
        </w:rPr>
        <w:t>Модуля интерфейсов пользователя</w:t>
      </w:r>
    </w:p>
    <w:p w14:paraId="789ADA93" w14:textId="77777777" w:rsidR="001503D1" w:rsidRPr="008415DA" w:rsidRDefault="001503D1" w:rsidP="00814DD8">
      <w:pPr>
        <w:numPr>
          <w:ilvl w:val="0"/>
          <w:numId w:val="10"/>
        </w:numPr>
        <w:spacing w:line="360" w:lineRule="auto"/>
        <w:jc w:val="both"/>
        <w:rPr>
          <w:bCs/>
          <w:sz w:val="28"/>
          <w:szCs w:val="28"/>
          <w:lang w:val="ru-RU"/>
        </w:rPr>
      </w:pPr>
      <w:r w:rsidRPr="008415DA">
        <w:rPr>
          <w:bCs/>
          <w:sz w:val="28"/>
          <w:szCs w:val="28"/>
          <w:lang w:val="ru-RU"/>
        </w:rPr>
        <w:t>Модуля взаимодействия с СПО АТБ-С</w:t>
      </w:r>
    </w:p>
    <w:p w14:paraId="67C03448" w14:textId="77777777" w:rsidR="001503D1" w:rsidRPr="008415DA" w:rsidRDefault="001503D1" w:rsidP="00814DD8">
      <w:pPr>
        <w:spacing w:line="360" w:lineRule="auto"/>
        <w:jc w:val="both"/>
        <w:rPr>
          <w:bCs/>
          <w:sz w:val="28"/>
          <w:szCs w:val="28"/>
          <w:lang w:val="ru-RU"/>
        </w:rPr>
      </w:pPr>
      <w:r w:rsidRPr="008415DA">
        <w:rPr>
          <w:rFonts w:eastAsia="Calibri"/>
          <w:bCs/>
          <w:sz w:val="28"/>
          <w:szCs w:val="28"/>
          <w:lang w:val="ru-RU"/>
        </w:rPr>
        <w:t>СПО КСО ИН</w:t>
      </w:r>
      <w:r w:rsidR="00201B8A">
        <w:rPr>
          <w:rFonts w:eastAsia="Calibri"/>
          <w:bCs/>
          <w:sz w:val="28"/>
          <w:szCs w:val="28"/>
          <w:lang w:val="ru-RU"/>
        </w:rPr>
        <w:t xml:space="preserve"> – это серверная часть решения, отвечающая за </w:t>
      </w:r>
      <w:proofErr w:type="spellStart"/>
      <w:r w:rsidR="00201B8A">
        <w:rPr>
          <w:rFonts w:eastAsia="Calibri"/>
          <w:bCs/>
          <w:sz w:val="28"/>
          <w:szCs w:val="28"/>
          <w:lang w:val="ru-RU"/>
        </w:rPr>
        <w:t>хранене</w:t>
      </w:r>
      <w:proofErr w:type="spellEnd"/>
      <w:r w:rsidR="00201B8A">
        <w:rPr>
          <w:rFonts w:eastAsia="Calibri"/>
          <w:bCs/>
          <w:sz w:val="28"/>
          <w:szCs w:val="28"/>
          <w:lang w:val="ru-RU"/>
        </w:rPr>
        <w:t xml:space="preserve"> и обработка карт (радио, видео, лазерный данные). СПО</w:t>
      </w:r>
      <w:r w:rsidRPr="008415DA">
        <w:rPr>
          <w:rFonts w:eastAsia="Calibri"/>
          <w:bCs/>
          <w:sz w:val="28"/>
          <w:szCs w:val="28"/>
          <w:lang w:val="ru-RU"/>
        </w:rPr>
        <w:t xml:space="preserve"> </w:t>
      </w:r>
      <w:r w:rsidRPr="008415DA">
        <w:rPr>
          <w:bCs/>
          <w:sz w:val="28"/>
          <w:szCs w:val="28"/>
          <w:lang w:val="ru-RU"/>
        </w:rPr>
        <w:t>состоит из модулей:</w:t>
      </w:r>
    </w:p>
    <w:p w14:paraId="53A2AA29" w14:textId="77777777" w:rsidR="001503D1" w:rsidRPr="008415DA" w:rsidRDefault="001503D1" w:rsidP="00814DD8">
      <w:pPr>
        <w:numPr>
          <w:ilvl w:val="0"/>
          <w:numId w:val="10"/>
        </w:numPr>
        <w:spacing w:line="360" w:lineRule="auto"/>
        <w:jc w:val="both"/>
        <w:rPr>
          <w:bCs/>
          <w:sz w:val="28"/>
          <w:szCs w:val="28"/>
          <w:lang w:val="ru-RU"/>
        </w:rPr>
      </w:pPr>
      <w:r w:rsidRPr="008415DA">
        <w:rPr>
          <w:bCs/>
          <w:sz w:val="28"/>
          <w:szCs w:val="28"/>
          <w:lang w:val="ru-RU"/>
        </w:rPr>
        <w:t xml:space="preserve">Модуля приёма данных </w:t>
      </w:r>
    </w:p>
    <w:p w14:paraId="2266D857" w14:textId="77777777" w:rsidR="001503D1" w:rsidRPr="008415DA" w:rsidRDefault="001503D1" w:rsidP="00814DD8">
      <w:pPr>
        <w:numPr>
          <w:ilvl w:val="0"/>
          <w:numId w:val="10"/>
        </w:numPr>
        <w:spacing w:line="360" w:lineRule="auto"/>
        <w:jc w:val="both"/>
        <w:rPr>
          <w:bCs/>
          <w:sz w:val="28"/>
          <w:szCs w:val="28"/>
          <w:lang w:val="ru-RU"/>
        </w:rPr>
      </w:pPr>
      <w:r w:rsidRPr="008415DA">
        <w:rPr>
          <w:bCs/>
          <w:sz w:val="28"/>
          <w:szCs w:val="28"/>
          <w:lang w:val="ru-RU"/>
        </w:rPr>
        <w:t xml:space="preserve">Модуля предварительной обработки данных </w:t>
      </w:r>
      <w:proofErr w:type="spellStart"/>
      <w:r w:rsidRPr="008415DA">
        <w:rPr>
          <w:bCs/>
          <w:sz w:val="28"/>
          <w:szCs w:val="28"/>
          <w:lang w:val="ru-RU"/>
        </w:rPr>
        <w:t>радиокарт</w:t>
      </w:r>
      <w:proofErr w:type="spellEnd"/>
    </w:p>
    <w:p w14:paraId="5E86353B" w14:textId="77777777" w:rsidR="001503D1" w:rsidRPr="008415DA" w:rsidRDefault="001503D1" w:rsidP="00814DD8">
      <w:pPr>
        <w:numPr>
          <w:ilvl w:val="0"/>
          <w:numId w:val="10"/>
        </w:numPr>
        <w:spacing w:line="360" w:lineRule="auto"/>
        <w:jc w:val="both"/>
        <w:rPr>
          <w:bCs/>
          <w:sz w:val="28"/>
          <w:szCs w:val="28"/>
          <w:lang w:val="ru-RU"/>
        </w:rPr>
      </w:pPr>
      <w:r w:rsidRPr="008415DA">
        <w:rPr>
          <w:bCs/>
          <w:sz w:val="28"/>
          <w:szCs w:val="28"/>
          <w:lang w:val="ru-RU"/>
        </w:rPr>
        <w:t>Модуля хранения данных</w:t>
      </w:r>
    </w:p>
    <w:p w14:paraId="5DB4F80A" w14:textId="77777777" w:rsidR="001503D1" w:rsidRPr="008415DA" w:rsidRDefault="001503D1" w:rsidP="00814DD8">
      <w:pPr>
        <w:numPr>
          <w:ilvl w:val="0"/>
          <w:numId w:val="10"/>
        </w:numPr>
        <w:spacing w:line="360" w:lineRule="auto"/>
        <w:jc w:val="both"/>
        <w:rPr>
          <w:bCs/>
          <w:sz w:val="28"/>
          <w:szCs w:val="28"/>
          <w:lang w:val="ru-RU"/>
        </w:rPr>
      </w:pPr>
      <w:r w:rsidRPr="008415DA">
        <w:rPr>
          <w:bCs/>
          <w:sz w:val="28"/>
          <w:szCs w:val="28"/>
          <w:lang w:val="ru-RU"/>
        </w:rPr>
        <w:lastRenderedPageBreak/>
        <w:t>Модуля нейросети модели распространения сигнала</w:t>
      </w:r>
    </w:p>
    <w:p w14:paraId="029C8F26" w14:textId="77777777" w:rsidR="001503D1" w:rsidRPr="001503D1" w:rsidRDefault="001503D1" w:rsidP="00814DD8">
      <w:pPr>
        <w:numPr>
          <w:ilvl w:val="0"/>
          <w:numId w:val="10"/>
        </w:numPr>
        <w:spacing w:line="360" w:lineRule="auto"/>
        <w:jc w:val="both"/>
        <w:rPr>
          <w:bCs/>
          <w:sz w:val="28"/>
          <w:szCs w:val="28"/>
          <w:lang w:val="ru-RU"/>
        </w:rPr>
      </w:pPr>
      <w:r w:rsidRPr="008415DA">
        <w:rPr>
          <w:bCs/>
          <w:sz w:val="28"/>
          <w:szCs w:val="28"/>
          <w:lang w:val="ru-RU"/>
        </w:rPr>
        <w:t>Модуля нейросети для работы</w:t>
      </w:r>
      <w:r w:rsidRPr="001503D1">
        <w:rPr>
          <w:bCs/>
          <w:sz w:val="28"/>
          <w:szCs w:val="28"/>
          <w:lang w:val="ru-RU"/>
        </w:rPr>
        <w:t xml:space="preserve"> с разнородным набором навигационных данных</w:t>
      </w:r>
    </w:p>
    <w:p w14:paraId="4B2C4D6A" w14:textId="77777777" w:rsidR="001503D1" w:rsidRPr="001503D1" w:rsidRDefault="001503D1" w:rsidP="00814DD8">
      <w:pPr>
        <w:numPr>
          <w:ilvl w:val="0"/>
          <w:numId w:val="10"/>
        </w:numPr>
        <w:spacing w:line="360" w:lineRule="auto"/>
        <w:jc w:val="both"/>
        <w:rPr>
          <w:bCs/>
          <w:sz w:val="28"/>
          <w:szCs w:val="28"/>
          <w:lang w:val="ru-RU"/>
        </w:rPr>
      </w:pPr>
      <w:r w:rsidRPr="001503D1">
        <w:rPr>
          <w:bCs/>
          <w:sz w:val="28"/>
          <w:szCs w:val="28"/>
          <w:lang w:val="ru-RU"/>
        </w:rPr>
        <w:t xml:space="preserve">Модуль анализа и обработки данных </w:t>
      </w:r>
      <w:proofErr w:type="spellStart"/>
      <w:r w:rsidRPr="001503D1">
        <w:rPr>
          <w:bCs/>
          <w:sz w:val="28"/>
          <w:szCs w:val="28"/>
          <w:lang w:val="ru-RU"/>
        </w:rPr>
        <w:t>радиокарт</w:t>
      </w:r>
      <w:proofErr w:type="spellEnd"/>
      <w:r w:rsidRPr="001503D1">
        <w:rPr>
          <w:bCs/>
          <w:sz w:val="28"/>
          <w:szCs w:val="28"/>
          <w:lang w:val="ru-RU"/>
        </w:rPr>
        <w:t xml:space="preserve"> с применением технологий искусственного интеллекта</w:t>
      </w:r>
    </w:p>
    <w:p w14:paraId="7DA2C694" w14:textId="77777777" w:rsidR="001503D1" w:rsidRPr="001503D1" w:rsidRDefault="001503D1" w:rsidP="00814DD8">
      <w:pPr>
        <w:numPr>
          <w:ilvl w:val="0"/>
          <w:numId w:val="10"/>
        </w:numPr>
        <w:spacing w:line="360" w:lineRule="auto"/>
        <w:jc w:val="both"/>
        <w:rPr>
          <w:rStyle w:val="aa"/>
          <w:bCs/>
          <w:sz w:val="28"/>
          <w:szCs w:val="28"/>
          <w:lang w:val="ru-RU"/>
        </w:rPr>
      </w:pPr>
      <w:r w:rsidRPr="001503D1">
        <w:rPr>
          <w:bCs/>
          <w:sz w:val="28"/>
          <w:szCs w:val="28"/>
          <w:lang w:val="ru-RU"/>
        </w:rPr>
        <w:t>Модуль анализа и обработки данных массива видеоизображений с применением технологий искусственного интеллекта</w:t>
      </w:r>
      <w:r w:rsidRPr="001503D1">
        <w:rPr>
          <w:rStyle w:val="aa"/>
          <w:lang w:val="ru-RU"/>
        </w:rPr>
        <w:t xml:space="preserve"> </w:t>
      </w:r>
    </w:p>
    <w:p w14:paraId="68A92242" w14:textId="77777777" w:rsidR="001503D1" w:rsidRPr="000E582E" w:rsidRDefault="001503D1" w:rsidP="00814DD8">
      <w:pPr>
        <w:numPr>
          <w:ilvl w:val="0"/>
          <w:numId w:val="10"/>
        </w:numPr>
        <w:spacing w:line="360" w:lineRule="auto"/>
        <w:jc w:val="both"/>
        <w:rPr>
          <w:bCs/>
          <w:sz w:val="28"/>
          <w:szCs w:val="28"/>
          <w:lang w:val="ru-RU"/>
        </w:rPr>
      </w:pPr>
      <w:r w:rsidRPr="001503D1">
        <w:rPr>
          <w:bCs/>
          <w:sz w:val="28"/>
          <w:szCs w:val="28"/>
          <w:lang w:val="ru-RU"/>
        </w:rPr>
        <w:t xml:space="preserve">Модуль анализа и обработки данных массива лазерного сканирования с </w:t>
      </w:r>
      <w:r w:rsidRPr="000E582E">
        <w:rPr>
          <w:bCs/>
          <w:sz w:val="28"/>
          <w:szCs w:val="28"/>
          <w:lang w:val="ru-RU"/>
        </w:rPr>
        <w:t>применением технологий искусственного интеллекта</w:t>
      </w:r>
    </w:p>
    <w:p w14:paraId="3B943FFA" w14:textId="77777777" w:rsidR="001503D1" w:rsidRPr="000E582E" w:rsidRDefault="001503D1" w:rsidP="00814DD8">
      <w:pPr>
        <w:numPr>
          <w:ilvl w:val="0"/>
          <w:numId w:val="10"/>
        </w:numPr>
        <w:spacing w:line="360" w:lineRule="auto"/>
        <w:jc w:val="both"/>
        <w:rPr>
          <w:bCs/>
          <w:sz w:val="28"/>
          <w:szCs w:val="28"/>
          <w:lang w:val="ru-RU"/>
        </w:rPr>
      </w:pPr>
      <w:r w:rsidRPr="000E582E">
        <w:rPr>
          <w:bCs/>
          <w:sz w:val="28"/>
          <w:szCs w:val="28"/>
          <w:lang w:val="ru-RU"/>
        </w:rPr>
        <w:t xml:space="preserve">Модуля передачи данных </w:t>
      </w:r>
    </w:p>
    <w:p w14:paraId="41673947" w14:textId="77777777" w:rsidR="001503D1" w:rsidRPr="00E959FD" w:rsidRDefault="001503D1" w:rsidP="00814DD8">
      <w:pPr>
        <w:spacing w:after="160" w:line="360" w:lineRule="auto"/>
        <w:rPr>
          <w:color w:val="000000"/>
          <w:sz w:val="28"/>
          <w:szCs w:val="28"/>
          <w:lang w:val="ru-RU"/>
        </w:rPr>
      </w:pPr>
      <w:r>
        <w:rPr>
          <w:color w:val="000000"/>
          <w:sz w:val="28"/>
          <w:szCs w:val="28"/>
          <w:lang w:val="ru-RU"/>
        </w:rPr>
        <w:br w:type="page"/>
      </w:r>
    </w:p>
    <w:p w14:paraId="300D425E" w14:textId="77777777" w:rsidR="00FF4F09" w:rsidRDefault="00FF4F09" w:rsidP="00922B26">
      <w:pPr>
        <w:pStyle w:val="1"/>
        <w:numPr>
          <w:ilvl w:val="0"/>
          <w:numId w:val="2"/>
        </w:numPr>
      </w:pPr>
      <w:bookmarkStart w:id="3" w:name="_Toc91545727"/>
      <w:r w:rsidRPr="00FF4F09">
        <w:lastRenderedPageBreak/>
        <w:t>Общая архитектура системы</w:t>
      </w:r>
      <w:r w:rsidR="0057238F">
        <w:t xml:space="preserve"> Интеллектуальной навигации</w:t>
      </w:r>
      <w:bookmarkEnd w:id="3"/>
    </w:p>
    <w:p w14:paraId="07B7E75E" w14:textId="77777777" w:rsidR="001503D1" w:rsidRDefault="001503D1" w:rsidP="001503D1">
      <w:pPr>
        <w:rPr>
          <w:lang w:val="ru-RU"/>
        </w:rPr>
      </w:pPr>
    </w:p>
    <w:p w14:paraId="3533C51C" w14:textId="77777777" w:rsidR="001503D1" w:rsidRPr="001503D1" w:rsidRDefault="001503D1" w:rsidP="00814DD8">
      <w:pPr>
        <w:spacing w:line="360" w:lineRule="auto"/>
        <w:ind w:firstLine="360"/>
        <w:jc w:val="both"/>
        <w:rPr>
          <w:bCs/>
          <w:sz w:val="28"/>
          <w:szCs w:val="28"/>
          <w:lang w:val="ru-RU"/>
        </w:rPr>
      </w:pPr>
      <w:r w:rsidRPr="001503D1">
        <w:rPr>
          <w:bCs/>
          <w:sz w:val="28"/>
          <w:szCs w:val="28"/>
          <w:lang w:val="ru-RU"/>
        </w:rPr>
        <w:t>Описываем</w:t>
      </w:r>
      <w:r w:rsidR="00034944">
        <w:rPr>
          <w:bCs/>
          <w:sz w:val="28"/>
          <w:szCs w:val="28"/>
          <w:lang w:val="ru-RU"/>
        </w:rPr>
        <w:t>ая</w:t>
      </w:r>
      <w:r w:rsidRPr="001503D1">
        <w:rPr>
          <w:bCs/>
          <w:sz w:val="28"/>
          <w:szCs w:val="28"/>
          <w:lang w:val="ru-RU"/>
        </w:rPr>
        <w:t xml:space="preserve"> </w:t>
      </w:r>
      <w:r w:rsidR="00034944">
        <w:rPr>
          <w:bCs/>
          <w:sz w:val="28"/>
          <w:szCs w:val="28"/>
          <w:lang w:val="ru-RU"/>
        </w:rPr>
        <w:t>архитектура</w:t>
      </w:r>
      <w:r w:rsidR="0057238F">
        <w:rPr>
          <w:bCs/>
          <w:sz w:val="28"/>
          <w:szCs w:val="28"/>
          <w:lang w:val="ru-RU"/>
        </w:rPr>
        <w:t xml:space="preserve"> системы Интеллектуальной Навигации</w:t>
      </w:r>
      <w:r w:rsidRPr="001503D1">
        <w:rPr>
          <w:bCs/>
          <w:sz w:val="28"/>
          <w:szCs w:val="28"/>
          <w:lang w:val="ru-RU"/>
        </w:rPr>
        <w:t xml:space="preserve"> направлен</w:t>
      </w:r>
      <w:r>
        <w:rPr>
          <w:bCs/>
          <w:sz w:val="28"/>
          <w:szCs w:val="28"/>
          <w:lang w:val="ru-RU"/>
        </w:rPr>
        <w:t>а</w:t>
      </w:r>
      <w:r w:rsidRPr="001503D1">
        <w:rPr>
          <w:bCs/>
          <w:sz w:val="28"/>
          <w:szCs w:val="28"/>
          <w:lang w:val="ru-RU"/>
        </w:rPr>
        <w:t xml:space="preserve"> на решение задачи точного позиционирования </w:t>
      </w:r>
      <w:r w:rsidR="00DA6168">
        <w:rPr>
          <w:bCs/>
          <w:sz w:val="28"/>
          <w:szCs w:val="28"/>
          <w:lang w:val="ru-RU"/>
        </w:rPr>
        <w:t>НУ</w:t>
      </w:r>
      <w:r w:rsidRPr="001503D1">
        <w:rPr>
          <w:bCs/>
          <w:sz w:val="28"/>
          <w:szCs w:val="28"/>
          <w:lang w:val="ru-RU"/>
        </w:rPr>
        <w:t xml:space="preserve"> </w:t>
      </w:r>
      <w:r w:rsidR="00DA6168">
        <w:rPr>
          <w:bCs/>
          <w:sz w:val="28"/>
          <w:szCs w:val="28"/>
        </w:rPr>
        <w:t>c</w:t>
      </w:r>
      <w:r w:rsidR="00DA6168" w:rsidRPr="00DA6168">
        <w:rPr>
          <w:bCs/>
          <w:sz w:val="28"/>
          <w:szCs w:val="28"/>
          <w:lang w:val="ru-RU"/>
        </w:rPr>
        <w:t xml:space="preserve"> </w:t>
      </w:r>
      <w:r w:rsidR="00DA6168">
        <w:rPr>
          <w:bCs/>
          <w:sz w:val="28"/>
          <w:szCs w:val="28"/>
          <w:lang w:val="ru-RU"/>
        </w:rPr>
        <w:t xml:space="preserve">использованием </w:t>
      </w:r>
      <w:r w:rsidR="0057238F">
        <w:rPr>
          <w:bCs/>
          <w:sz w:val="28"/>
          <w:szCs w:val="28"/>
          <w:lang w:val="ru-RU"/>
        </w:rPr>
        <w:t xml:space="preserve">различных навигационных сигналов в </w:t>
      </w:r>
      <w:r w:rsidRPr="001503D1">
        <w:rPr>
          <w:bCs/>
          <w:sz w:val="28"/>
          <w:szCs w:val="28"/>
          <w:lang w:val="ru-RU"/>
        </w:rPr>
        <w:t>помещении и / или на открытом воздухе.</w:t>
      </w:r>
    </w:p>
    <w:p w14:paraId="1E1D9359" w14:textId="77777777" w:rsidR="001503D1" w:rsidRDefault="001503D1" w:rsidP="00814DD8">
      <w:pPr>
        <w:spacing w:line="360" w:lineRule="auto"/>
        <w:ind w:firstLine="360"/>
        <w:jc w:val="both"/>
        <w:rPr>
          <w:bCs/>
          <w:sz w:val="28"/>
          <w:szCs w:val="28"/>
          <w:lang w:val="ru-RU"/>
        </w:rPr>
      </w:pPr>
      <w:r w:rsidRPr="001503D1">
        <w:rPr>
          <w:bCs/>
          <w:sz w:val="28"/>
          <w:szCs w:val="28"/>
          <w:lang w:val="ru-RU"/>
        </w:rPr>
        <w:t xml:space="preserve">Цель состоит в том, чтобы создать систему </w:t>
      </w:r>
      <w:r w:rsidR="0057238F">
        <w:rPr>
          <w:bCs/>
          <w:sz w:val="28"/>
          <w:szCs w:val="28"/>
          <w:lang w:val="ru-RU"/>
        </w:rPr>
        <w:t>навигации</w:t>
      </w:r>
      <w:r w:rsidRPr="001503D1">
        <w:rPr>
          <w:bCs/>
          <w:sz w:val="28"/>
          <w:szCs w:val="28"/>
          <w:lang w:val="ru-RU"/>
        </w:rPr>
        <w:t xml:space="preserve"> с точностью менее 10 см, работающую в режиме реального времени.</w:t>
      </w:r>
    </w:p>
    <w:p w14:paraId="6FAA7E71" w14:textId="77777777" w:rsidR="0057238F" w:rsidRDefault="0057238F" w:rsidP="00814DD8">
      <w:pPr>
        <w:spacing w:line="360" w:lineRule="auto"/>
        <w:ind w:firstLine="360"/>
        <w:jc w:val="both"/>
        <w:rPr>
          <w:bCs/>
          <w:sz w:val="28"/>
          <w:szCs w:val="28"/>
          <w:lang w:val="ru-RU"/>
        </w:rPr>
      </w:pPr>
      <w:r>
        <w:rPr>
          <w:bCs/>
          <w:sz w:val="28"/>
          <w:szCs w:val="28"/>
          <w:lang w:val="ru-RU"/>
        </w:rPr>
        <w:t xml:space="preserve">Перечень данных, используемых для </w:t>
      </w:r>
      <w:r w:rsidR="006E181E">
        <w:rPr>
          <w:bCs/>
          <w:sz w:val="28"/>
          <w:szCs w:val="28"/>
          <w:lang w:val="ru-RU"/>
        </w:rPr>
        <w:t xml:space="preserve">решения </w:t>
      </w:r>
      <w:r>
        <w:rPr>
          <w:bCs/>
          <w:sz w:val="28"/>
          <w:szCs w:val="28"/>
          <w:lang w:val="ru-RU"/>
        </w:rPr>
        <w:t>задач</w:t>
      </w:r>
      <w:r w:rsidR="006E181E">
        <w:rPr>
          <w:bCs/>
          <w:sz w:val="28"/>
          <w:szCs w:val="28"/>
          <w:lang w:val="ru-RU"/>
        </w:rPr>
        <w:t>и</w:t>
      </w:r>
      <w:r>
        <w:rPr>
          <w:bCs/>
          <w:sz w:val="28"/>
          <w:szCs w:val="28"/>
          <w:lang w:val="ru-RU"/>
        </w:rPr>
        <w:t xml:space="preserve"> Интеллектуальной Навигации:</w:t>
      </w:r>
    </w:p>
    <w:p w14:paraId="7AC1AF55" w14:textId="77777777" w:rsidR="0057238F" w:rsidRDefault="0057238F" w:rsidP="00814DD8">
      <w:pPr>
        <w:spacing w:line="360" w:lineRule="auto"/>
        <w:ind w:firstLine="360"/>
        <w:jc w:val="both"/>
        <w:rPr>
          <w:bCs/>
          <w:sz w:val="28"/>
          <w:szCs w:val="28"/>
          <w:lang w:val="ru-RU"/>
        </w:rPr>
      </w:pPr>
      <w:r>
        <w:rPr>
          <w:bCs/>
          <w:sz w:val="28"/>
          <w:szCs w:val="28"/>
          <w:lang w:val="ru-RU"/>
        </w:rPr>
        <w:t xml:space="preserve">- данные ГНСС, </w:t>
      </w:r>
    </w:p>
    <w:p w14:paraId="73703A80" w14:textId="77777777" w:rsidR="0057238F" w:rsidRDefault="0057238F" w:rsidP="00814DD8">
      <w:pPr>
        <w:spacing w:line="360" w:lineRule="auto"/>
        <w:ind w:firstLine="360"/>
        <w:jc w:val="both"/>
        <w:rPr>
          <w:bCs/>
          <w:sz w:val="28"/>
          <w:szCs w:val="28"/>
          <w:lang w:val="ru-RU"/>
        </w:rPr>
      </w:pPr>
      <w:r>
        <w:rPr>
          <w:bCs/>
          <w:sz w:val="28"/>
          <w:szCs w:val="28"/>
          <w:lang w:val="ru-RU"/>
        </w:rPr>
        <w:t xml:space="preserve">- данные ЛСН, </w:t>
      </w:r>
    </w:p>
    <w:p w14:paraId="33812C9F" w14:textId="77777777" w:rsidR="0057238F" w:rsidRDefault="0057238F" w:rsidP="00814DD8">
      <w:pPr>
        <w:spacing w:line="360" w:lineRule="auto"/>
        <w:ind w:firstLine="360"/>
        <w:jc w:val="both"/>
        <w:rPr>
          <w:bCs/>
          <w:sz w:val="28"/>
          <w:szCs w:val="28"/>
          <w:lang w:val="ru-RU"/>
        </w:rPr>
      </w:pPr>
      <w:r>
        <w:rPr>
          <w:bCs/>
          <w:sz w:val="28"/>
          <w:szCs w:val="28"/>
          <w:lang w:val="ru-RU"/>
        </w:rPr>
        <w:t xml:space="preserve">- </w:t>
      </w:r>
      <w:r w:rsidR="006E181E">
        <w:rPr>
          <w:bCs/>
          <w:sz w:val="28"/>
          <w:szCs w:val="28"/>
          <w:lang w:val="ru-RU"/>
        </w:rPr>
        <w:t xml:space="preserve">данные </w:t>
      </w:r>
      <w:r>
        <w:rPr>
          <w:bCs/>
          <w:sz w:val="28"/>
          <w:szCs w:val="28"/>
        </w:rPr>
        <w:t>IMU</w:t>
      </w:r>
      <w:r w:rsidRPr="00DA6168">
        <w:rPr>
          <w:bCs/>
          <w:sz w:val="28"/>
          <w:szCs w:val="28"/>
          <w:lang w:val="ru-RU"/>
        </w:rPr>
        <w:t xml:space="preserve">, </w:t>
      </w:r>
    </w:p>
    <w:p w14:paraId="7D99ADCB" w14:textId="77777777" w:rsidR="0057238F" w:rsidRDefault="0057238F" w:rsidP="00814DD8">
      <w:pPr>
        <w:spacing w:line="360" w:lineRule="auto"/>
        <w:ind w:firstLine="360"/>
        <w:jc w:val="both"/>
        <w:rPr>
          <w:bCs/>
          <w:sz w:val="28"/>
          <w:szCs w:val="28"/>
          <w:lang w:val="ru-RU"/>
        </w:rPr>
      </w:pPr>
      <w:r>
        <w:rPr>
          <w:bCs/>
          <w:sz w:val="28"/>
          <w:szCs w:val="28"/>
          <w:lang w:val="ru-RU"/>
        </w:rPr>
        <w:t>- радиоданны</w:t>
      </w:r>
      <w:r w:rsidR="006E181E">
        <w:rPr>
          <w:bCs/>
          <w:sz w:val="28"/>
          <w:szCs w:val="28"/>
          <w:lang w:val="ru-RU"/>
        </w:rPr>
        <w:t>е</w:t>
      </w:r>
      <w:r>
        <w:rPr>
          <w:bCs/>
          <w:sz w:val="28"/>
          <w:szCs w:val="28"/>
          <w:lang w:val="ru-RU"/>
        </w:rPr>
        <w:t xml:space="preserve"> (данные радиоспект</w:t>
      </w:r>
      <w:r w:rsidR="006E181E">
        <w:rPr>
          <w:bCs/>
          <w:sz w:val="28"/>
          <w:szCs w:val="28"/>
          <w:lang w:val="ru-RU"/>
        </w:rPr>
        <w:t>р</w:t>
      </w:r>
      <w:r>
        <w:rPr>
          <w:bCs/>
          <w:sz w:val="28"/>
          <w:szCs w:val="28"/>
          <w:lang w:val="ru-RU"/>
        </w:rPr>
        <w:t xml:space="preserve">а, включая данные об излучателях </w:t>
      </w:r>
      <w:r>
        <w:rPr>
          <w:bCs/>
          <w:sz w:val="28"/>
          <w:szCs w:val="28"/>
        </w:rPr>
        <w:t>Wi</w:t>
      </w:r>
      <w:r w:rsidRPr="0057238F">
        <w:rPr>
          <w:bCs/>
          <w:sz w:val="28"/>
          <w:szCs w:val="28"/>
          <w:lang w:val="ru-RU"/>
        </w:rPr>
        <w:t>-</w:t>
      </w:r>
      <w:r>
        <w:rPr>
          <w:bCs/>
          <w:sz w:val="28"/>
          <w:szCs w:val="28"/>
        </w:rPr>
        <w:t>Fi</w:t>
      </w:r>
      <w:r w:rsidRPr="0057238F">
        <w:rPr>
          <w:bCs/>
          <w:sz w:val="28"/>
          <w:szCs w:val="28"/>
          <w:lang w:val="ru-RU"/>
        </w:rPr>
        <w:t xml:space="preserve">, </w:t>
      </w:r>
      <w:r w:rsidR="007F5C55">
        <w:rPr>
          <w:bCs/>
          <w:sz w:val="28"/>
          <w:szCs w:val="28"/>
        </w:rPr>
        <w:t>Wi</w:t>
      </w:r>
      <w:r w:rsidR="007F5C55" w:rsidRPr="007F5C55">
        <w:rPr>
          <w:bCs/>
          <w:sz w:val="28"/>
          <w:szCs w:val="28"/>
          <w:lang w:val="ru-RU"/>
        </w:rPr>
        <w:t>-</w:t>
      </w:r>
      <w:r w:rsidR="007F5C55">
        <w:rPr>
          <w:bCs/>
          <w:sz w:val="28"/>
          <w:szCs w:val="28"/>
        </w:rPr>
        <w:t>Fi</w:t>
      </w:r>
      <w:r w:rsidR="007F5C55" w:rsidRPr="007F5C55">
        <w:rPr>
          <w:bCs/>
          <w:sz w:val="28"/>
          <w:szCs w:val="28"/>
          <w:lang w:val="ru-RU"/>
        </w:rPr>
        <w:t xml:space="preserve"> </w:t>
      </w:r>
      <w:r w:rsidR="007F5C55">
        <w:rPr>
          <w:bCs/>
          <w:sz w:val="28"/>
          <w:szCs w:val="28"/>
        </w:rPr>
        <w:t>RTT</w:t>
      </w:r>
      <w:r w:rsidR="007F5C55">
        <w:rPr>
          <w:bCs/>
          <w:sz w:val="28"/>
          <w:szCs w:val="28"/>
          <w:lang w:val="ru-RU"/>
        </w:rPr>
        <w:t xml:space="preserve"> (описание приведено в данной ПЗ), </w:t>
      </w:r>
      <w:r>
        <w:rPr>
          <w:bCs/>
          <w:sz w:val="28"/>
          <w:szCs w:val="28"/>
        </w:rPr>
        <w:t>BLE</w:t>
      </w:r>
      <w:r w:rsidRPr="0057238F">
        <w:rPr>
          <w:bCs/>
          <w:sz w:val="28"/>
          <w:szCs w:val="28"/>
          <w:lang w:val="ru-RU"/>
        </w:rPr>
        <w:t>)</w:t>
      </w:r>
      <w:r>
        <w:rPr>
          <w:bCs/>
          <w:sz w:val="28"/>
          <w:szCs w:val="28"/>
          <w:lang w:val="ru-RU"/>
        </w:rPr>
        <w:t>,</w:t>
      </w:r>
    </w:p>
    <w:p w14:paraId="0BAD4361" w14:textId="77777777" w:rsidR="006E181E" w:rsidRPr="006E181E" w:rsidRDefault="0057238F" w:rsidP="00814DD8">
      <w:pPr>
        <w:spacing w:line="360" w:lineRule="auto"/>
        <w:ind w:firstLine="360"/>
        <w:jc w:val="both"/>
        <w:rPr>
          <w:bCs/>
          <w:sz w:val="28"/>
          <w:szCs w:val="28"/>
          <w:lang w:val="ru-RU"/>
        </w:rPr>
      </w:pPr>
      <w:r w:rsidRPr="006E181E">
        <w:rPr>
          <w:bCs/>
          <w:sz w:val="28"/>
          <w:szCs w:val="28"/>
          <w:lang w:val="ru-RU"/>
        </w:rPr>
        <w:t xml:space="preserve">- </w:t>
      </w:r>
      <w:r>
        <w:rPr>
          <w:bCs/>
          <w:sz w:val="28"/>
          <w:szCs w:val="28"/>
          <w:lang w:val="ru-RU"/>
        </w:rPr>
        <w:t>данны</w:t>
      </w:r>
      <w:r w:rsidR="006E181E">
        <w:rPr>
          <w:bCs/>
          <w:sz w:val="28"/>
          <w:szCs w:val="28"/>
          <w:lang w:val="ru-RU"/>
        </w:rPr>
        <w:t>е</w:t>
      </w:r>
      <w:r>
        <w:rPr>
          <w:bCs/>
          <w:sz w:val="28"/>
          <w:szCs w:val="28"/>
          <w:lang w:val="ru-RU"/>
        </w:rPr>
        <w:t xml:space="preserve"> с камер</w:t>
      </w:r>
      <w:r w:rsidR="006E181E">
        <w:rPr>
          <w:bCs/>
          <w:sz w:val="28"/>
          <w:szCs w:val="28"/>
          <w:lang w:val="ru-RU"/>
        </w:rPr>
        <w:t xml:space="preserve"> (в том числе стерео)</w:t>
      </w:r>
      <w:r w:rsidR="006E181E" w:rsidRPr="006E181E">
        <w:rPr>
          <w:bCs/>
          <w:sz w:val="28"/>
          <w:szCs w:val="28"/>
          <w:lang w:val="ru-RU"/>
        </w:rPr>
        <w:t>,</w:t>
      </w:r>
    </w:p>
    <w:p w14:paraId="10FE92D1" w14:textId="77777777" w:rsidR="0057238F" w:rsidRDefault="006E181E" w:rsidP="00814DD8">
      <w:pPr>
        <w:spacing w:line="360" w:lineRule="auto"/>
        <w:ind w:firstLine="360"/>
        <w:jc w:val="both"/>
        <w:rPr>
          <w:bCs/>
          <w:sz w:val="28"/>
          <w:szCs w:val="28"/>
          <w:lang w:val="ru-RU"/>
        </w:rPr>
      </w:pPr>
      <w:r>
        <w:rPr>
          <w:bCs/>
          <w:sz w:val="28"/>
          <w:szCs w:val="28"/>
          <w:lang w:val="ru-RU"/>
        </w:rPr>
        <w:t>- данные с камеры-глубины (</w:t>
      </w:r>
      <w:r>
        <w:rPr>
          <w:bCs/>
          <w:sz w:val="28"/>
          <w:szCs w:val="28"/>
        </w:rPr>
        <w:t>depth</w:t>
      </w:r>
      <w:r w:rsidRPr="006E181E">
        <w:rPr>
          <w:bCs/>
          <w:sz w:val="28"/>
          <w:szCs w:val="28"/>
          <w:lang w:val="ru-RU"/>
        </w:rPr>
        <w:t xml:space="preserve"> </w:t>
      </w:r>
      <w:r>
        <w:rPr>
          <w:bCs/>
          <w:sz w:val="28"/>
          <w:szCs w:val="28"/>
        </w:rPr>
        <w:t>sensor</w:t>
      </w:r>
      <w:r w:rsidRPr="006E181E">
        <w:rPr>
          <w:bCs/>
          <w:sz w:val="28"/>
          <w:szCs w:val="28"/>
          <w:lang w:val="ru-RU"/>
        </w:rPr>
        <w:t xml:space="preserve">), </w:t>
      </w:r>
      <w:r>
        <w:rPr>
          <w:bCs/>
          <w:sz w:val="28"/>
          <w:szCs w:val="28"/>
          <w:lang w:val="ru-RU"/>
        </w:rPr>
        <w:t>данные лазерного сканирования (</w:t>
      </w:r>
      <w:r>
        <w:rPr>
          <w:bCs/>
          <w:sz w:val="28"/>
          <w:szCs w:val="28"/>
        </w:rPr>
        <w:t>LiDAR</w:t>
      </w:r>
      <w:r w:rsidRPr="006E181E">
        <w:rPr>
          <w:bCs/>
          <w:sz w:val="28"/>
          <w:szCs w:val="28"/>
          <w:lang w:val="ru-RU"/>
        </w:rPr>
        <w:t>),</w:t>
      </w:r>
    </w:p>
    <w:p w14:paraId="115326B5" w14:textId="77777777" w:rsidR="006E181E" w:rsidRPr="006E181E" w:rsidRDefault="006E181E" w:rsidP="00814DD8">
      <w:pPr>
        <w:spacing w:line="360" w:lineRule="auto"/>
        <w:ind w:firstLine="360"/>
        <w:jc w:val="both"/>
        <w:rPr>
          <w:bCs/>
          <w:sz w:val="28"/>
          <w:szCs w:val="28"/>
          <w:lang w:val="ru-RU"/>
        </w:rPr>
      </w:pPr>
      <w:r w:rsidRPr="006E181E">
        <w:rPr>
          <w:bCs/>
          <w:sz w:val="28"/>
          <w:szCs w:val="28"/>
          <w:lang w:val="ru-RU"/>
        </w:rPr>
        <w:t xml:space="preserve">- </w:t>
      </w:r>
      <w:r>
        <w:rPr>
          <w:bCs/>
          <w:sz w:val="28"/>
          <w:szCs w:val="28"/>
          <w:lang w:val="ru-RU"/>
        </w:rPr>
        <w:t>данных о карте местности (помещения).</w:t>
      </w:r>
    </w:p>
    <w:p w14:paraId="3E00ABDF" w14:textId="77777777" w:rsidR="00AD5E3C" w:rsidRDefault="001503D1" w:rsidP="00814DD8">
      <w:pPr>
        <w:spacing w:line="360" w:lineRule="auto"/>
        <w:ind w:firstLine="360"/>
        <w:jc w:val="both"/>
        <w:rPr>
          <w:bCs/>
          <w:sz w:val="28"/>
          <w:szCs w:val="28"/>
          <w:lang w:val="ru-RU"/>
        </w:rPr>
      </w:pPr>
      <w:r w:rsidRPr="001503D1">
        <w:rPr>
          <w:bCs/>
          <w:sz w:val="28"/>
          <w:szCs w:val="28"/>
          <w:lang w:val="ru-RU"/>
        </w:rPr>
        <w:t xml:space="preserve">Для этого </w:t>
      </w:r>
      <w:r w:rsidR="00034944">
        <w:rPr>
          <w:bCs/>
          <w:sz w:val="28"/>
          <w:szCs w:val="28"/>
          <w:lang w:val="ru-RU"/>
        </w:rPr>
        <w:t xml:space="preserve">предлагается </w:t>
      </w:r>
      <w:r w:rsidRPr="001503D1">
        <w:rPr>
          <w:bCs/>
          <w:sz w:val="28"/>
          <w:szCs w:val="28"/>
          <w:lang w:val="ru-RU"/>
        </w:rPr>
        <w:t xml:space="preserve">использовать несколько </w:t>
      </w:r>
      <w:r w:rsidR="00034944">
        <w:rPr>
          <w:bCs/>
          <w:sz w:val="28"/>
          <w:szCs w:val="28"/>
          <w:lang w:val="ru-RU"/>
        </w:rPr>
        <w:t>устройств</w:t>
      </w:r>
      <w:r w:rsidR="00AD5E3C">
        <w:rPr>
          <w:bCs/>
          <w:sz w:val="28"/>
          <w:szCs w:val="28"/>
          <w:lang w:val="ru-RU"/>
        </w:rPr>
        <w:t>:</w:t>
      </w:r>
    </w:p>
    <w:p w14:paraId="3ACE53BE" w14:textId="77777777" w:rsidR="00AD5E3C" w:rsidRDefault="00AD5E3C" w:rsidP="00814DD8">
      <w:pPr>
        <w:spacing w:line="360" w:lineRule="auto"/>
        <w:ind w:firstLine="360"/>
        <w:jc w:val="both"/>
        <w:rPr>
          <w:bCs/>
          <w:sz w:val="28"/>
          <w:szCs w:val="28"/>
          <w:lang w:val="ru-RU"/>
        </w:rPr>
      </w:pPr>
      <w:r>
        <w:rPr>
          <w:bCs/>
          <w:sz w:val="28"/>
          <w:szCs w:val="28"/>
          <w:lang w:val="ru-RU"/>
        </w:rPr>
        <w:t xml:space="preserve"> - Устройство </w:t>
      </w:r>
      <w:r w:rsidR="001503D1" w:rsidRPr="001503D1">
        <w:rPr>
          <w:bCs/>
          <w:sz w:val="28"/>
          <w:szCs w:val="28"/>
          <w:lang w:val="ru-RU"/>
        </w:rPr>
        <w:t>для сбора информации</w:t>
      </w:r>
      <w:r>
        <w:rPr>
          <w:bCs/>
          <w:sz w:val="28"/>
          <w:szCs w:val="28"/>
          <w:lang w:val="ru-RU"/>
        </w:rPr>
        <w:t xml:space="preserve"> о картах (радио, видео, лазерные данные)</w:t>
      </w:r>
      <w:r w:rsidR="001503D1" w:rsidRPr="001503D1">
        <w:rPr>
          <w:bCs/>
          <w:sz w:val="28"/>
          <w:szCs w:val="28"/>
          <w:lang w:val="ru-RU"/>
        </w:rPr>
        <w:t xml:space="preserve"> и выполнения ограниченных вычислительных задач</w:t>
      </w:r>
      <w:r w:rsidR="00034944">
        <w:rPr>
          <w:bCs/>
          <w:sz w:val="28"/>
          <w:szCs w:val="28"/>
          <w:lang w:val="ru-RU"/>
        </w:rPr>
        <w:t xml:space="preserve"> (предобработка)</w:t>
      </w:r>
      <w:r>
        <w:rPr>
          <w:bCs/>
          <w:sz w:val="28"/>
          <w:szCs w:val="28"/>
          <w:lang w:val="ru-RU"/>
        </w:rPr>
        <w:t>.</w:t>
      </w:r>
      <w:r w:rsidR="007E7183">
        <w:rPr>
          <w:bCs/>
          <w:sz w:val="28"/>
          <w:szCs w:val="28"/>
          <w:lang w:val="ru-RU"/>
        </w:rPr>
        <w:t xml:space="preserve"> Разработка данного устройства не входит в периметр проекта. На этапе макетирования предлагается выбрать устройство для сбора информации о картах из доступных на рынке.</w:t>
      </w:r>
    </w:p>
    <w:p w14:paraId="186F6FAD" w14:textId="77777777" w:rsidR="001503D1" w:rsidRDefault="00AD5E3C" w:rsidP="00814DD8">
      <w:pPr>
        <w:spacing w:line="360" w:lineRule="auto"/>
        <w:ind w:firstLine="360"/>
        <w:jc w:val="both"/>
        <w:rPr>
          <w:bCs/>
          <w:sz w:val="28"/>
          <w:szCs w:val="28"/>
          <w:lang w:val="ru-RU"/>
        </w:rPr>
      </w:pPr>
      <w:r>
        <w:rPr>
          <w:bCs/>
          <w:sz w:val="28"/>
          <w:szCs w:val="28"/>
          <w:lang w:val="ru-RU"/>
        </w:rPr>
        <w:t>- С</w:t>
      </w:r>
      <w:r w:rsidR="001503D1" w:rsidRPr="001503D1">
        <w:rPr>
          <w:bCs/>
          <w:sz w:val="28"/>
          <w:szCs w:val="28"/>
          <w:lang w:val="ru-RU"/>
        </w:rPr>
        <w:t xml:space="preserve">ервер для предварительной и последующей обработки </w:t>
      </w:r>
      <w:r w:rsidR="00034944">
        <w:rPr>
          <w:bCs/>
          <w:sz w:val="28"/>
          <w:szCs w:val="28"/>
          <w:lang w:val="ru-RU"/>
        </w:rPr>
        <w:t>больших объемов данных</w:t>
      </w:r>
      <w:r w:rsidR="001503D1" w:rsidRPr="001503D1">
        <w:rPr>
          <w:bCs/>
          <w:sz w:val="28"/>
          <w:szCs w:val="28"/>
          <w:lang w:val="ru-RU"/>
        </w:rPr>
        <w:t>, хранения данных и визуализаций</w:t>
      </w:r>
      <w:r w:rsidR="007E7183">
        <w:rPr>
          <w:bCs/>
          <w:sz w:val="28"/>
          <w:szCs w:val="28"/>
          <w:lang w:val="ru-RU"/>
        </w:rPr>
        <w:t xml:space="preserve"> (КСО ИН)</w:t>
      </w:r>
      <w:r w:rsidR="001503D1" w:rsidRPr="001503D1">
        <w:rPr>
          <w:bCs/>
          <w:sz w:val="28"/>
          <w:szCs w:val="28"/>
          <w:lang w:val="ru-RU"/>
        </w:rPr>
        <w:t>.</w:t>
      </w:r>
    </w:p>
    <w:p w14:paraId="061BF68D" w14:textId="77777777" w:rsidR="00AD5E3C" w:rsidRPr="001503D1" w:rsidRDefault="00AD5E3C" w:rsidP="00814DD8">
      <w:pPr>
        <w:spacing w:line="360" w:lineRule="auto"/>
        <w:ind w:firstLine="360"/>
        <w:jc w:val="both"/>
        <w:rPr>
          <w:bCs/>
          <w:sz w:val="28"/>
          <w:szCs w:val="28"/>
          <w:lang w:val="ru-RU"/>
        </w:rPr>
      </w:pPr>
      <w:r>
        <w:rPr>
          <w:bCs/>
          <w:sz w:val="28"/>
          <w:szCs w:val="28"/>
          <w:lang w:val="ru-RU"/>
        </w:rPr>
        <w:t>- Навигационное устройство (МОБ или АТБ-С).</w:t>
      </w:r>
    </w:p>
    <w:p w14:paraId="79CE2343" w14:textId="77777777" w:rsidR="00AD5E3C" w:rsidRDefault="00AD5E3C" w:rsidP="00814DD8">
      <w:pPr>
        <w:spacing w:line="360" w:lineRule="auto"/>
        <w:jc w:val="both"/>
        <w:rPr>
          <w:bCs/>
          <w:sz w:val="28"/>
          <w:szCs w:val="28"/>
          <w:lang w:val="ru-RU"/>
        </w:rPr>
      </w:pPr>
    </w:p>
    <w:p w14:paraId="742BA956" w14:textId="77777777" w:rsidR="007E7183" w:rsidRDefault="007E7183" w:rsidP="00814DD8">
      <w:pPr>
        <w:spacing w:line="360" w:lineRule="auto"/>
        <w:ind w:firstLine="360"/>
        <w:jc w:val="both"/>
        <w:rPr>
          <w:bCs/>
          <w:sz w:val="28"/>
          <w:szCs w:val="28"/>
          <w:lang w:val="ru-RU"/>
        </w:rPr>
      </w:pPr>
      <w:r>
        <w:rPr>
          <w:bCs/>
          <w:sz w:val="28"/>
          <w:szCs w:val="28"/>
          <w:lang w:val="ru-RU"/>
        </w:rPr>
        <w:lastRenderedPageBreak/>
        <w:t xml:space="preserve">Система </w:t>
      </w:r>
      <w:r w:rsidR="00D312C3">
        <w:rPr>
          <w:bCs/>
          <w:sz w:val="28"/>
          <w:szCs w:val="28"/>
          <w:lang w:val="ru-RU"/>
        </w:rPr>
        <w:t xml:space="preserve">навигации </w:t>
      </w:r>
      <w:r>
        <w:rPr>
          <w:bCs/>
          <w:sz w:val="28"/>
          <w:szCs w:val="28"/>
          <w:lang w:val="ru-RU"/>
        </w:rPr>
        <w:t>может</w:t>
      </w:r>
      <w:r w:rsidR="001503D1" w:rsidRPr="001503D1">
        <w:rPr>
          <w:bCs/>
          <w:sz w:val="28"/>
          <w:szCs w:val="28"/>
          <w:lang w:val="ru-RU"/>
        </w:rPr>
        <w:t xml:space="preserve"> отличаться для двух </w:t>
      </w:r>
      <w:r>
        <w:rPr>
          <w:bCs/>
          <w:sz w:val="28"/>
          <w:szCs w:val="28"/>
          <w:lang w:val="ru-RU"/>
        </w:rPr>
        <w:t xml:space="preserve">сценариев использования – </w:t>
      </w:r>
      <w:r w:rsidR="001503D1" w:rsidRPr="001503D1">
        <w:rPr>
          <w:bCs/>
          <w:sz w:val="28"/>
          <w:szCs w:val="28"/>
          <w:lang w:val="ru-RU"/>
        </w:rPr>
        <w:t>снаружи</w:t>
      </w:r>
      <w:r>
        <w:rPr>
          <w:bCs/>
          <w:sz w:val="28"/>
          <w:szCs w:val="28"/>
          <w:lang w:val="ru-RU"/>
        </w:rPr>
        <w:t xml:space="preserve"> и внутри помещений</w:t>
      </w:r>
      <w:r w:rsidR="001503D1" w:rsidRPr="001503D1">
        <w:rPr>
          <w:bCs/>
          <w:sz w:val="28"/>
          <w:szCs w:val="28"/>
          <w:lang w:val="ru-RU"/>
        </w:rPr>
        <w:t xml:space="preserve">. </w:t>
      </w:r>
    </w:p>
    <w:p w14:paraId="4A0C4CF1" w14:textId="77777777" w:rsidR="007E7183" w:rsidRDefault="001503D1" w:rsidP="00814DD8">
      <w:pPr>
        <w:spacing w:line="360" w:lineRule="auto"/>
        <w:ind w:firstLine="708"/>
        <w:jc w:val="both"/>
        <w:rPr>
          <w:bCs/>
          <w:sz w:val="28"/>
          <w:szCs w:val="28"/>
          <w:lang w:val="ru-RU"/>
        </w:rPr>
      </w:pPr>
      <w:r w:rsidRPr="001503D1">
        <w:rPr>
          <w:bCs/>
          <w:sz w:val="28"/>
          <w:szCs w:val="28"/>
          <w:lang w:val="ru-RU"/>
        </w:rPr>
        <w:t xml:space="preserve">Причина в том, что набор датчиков, используемых в каждом </w:t>
      </w:r>
      <w:r w:rsidR="007E7183">
        <w:rPr>
          <w:bCs/>
          <w:sz w:val="28"/>
          <w:szCs w:val="28"/>
          <w:lang w:val="ru-RU"/>
        </w:rPr>
        <w:t>случае</w:t>
      </w:r>
      <w:r w:rsidRPr="001503D1">
        <w:rPr>
          <w:bCs/>
          <w:sz w:val="28"/>
          <w:szCs w:val="28"/>
          <w:lang w:val="ru-RU"/>
        </w:rPr>
        <w:t xml:space="preserve">, </w:t>
      </w:r>
      <w:r w:rsidR="007E7183">
        <w:rPr>
          <w:bCs/>
          <w:sz w:val="28"/>
          <w:szCs w:val="28"/>
          <w:lang w:val="ru-RU"/>
        </w:rPr>
        <w:t>может быть</w:t>
      </w:r>
      <w:r w:rsidRPr="001503D1">
        <w:rPr>
          <w:bCs/>
          <w:sz w:val="28"/>
          <w:szCs w:val="28"/>
          <w:lang w:val="ru-RU"/>
        </w:rPr>
        <w:t xml:space="preserve"> разным. Например, </w:t>
      </w:r>
      <w:proofErr w:type="spellStart"/>
      <w:r w:rsidRPr="001503D1">
        <w:rPr>
          <w:bCs/>
          <w:sz w:val="28"/>
          <w:szCs w:val="28"/>
          <w:lang w:val="ru-RU"/>
        </w:rPr>
        <w:t>LiDAR</w:t>
      </w:r>
      <w:proofErr w:type="spellEnd"/>
      <w:r w:rsidRPr="001503D1">
        <w:rPr>
          <w:bCs/>
          <w:sz w:val="28"/>
          <w:szCs w:val="28"/>
          <w:lang w:val="ru-RU"/>
        </w:rPr>
        <w:t xml:space="preserve"> являются основным датчиком для обнаружения объектов на больших расстояниях, до сотен метров. Однако они не дают такого преимущества в условиях непосредственной близости, так как их поле зрения ограничено. </w:t>
      </w:r>
    </w:p>
    <w:p w14:paraId="54F08766" w14:textId="77777777" w:rsidR="001503D1" w:rsidRPr="001503D1" w:rsidRDefault="001503D1" w:rsidP="00814DD8">
      <w:pPr>
        <w:spacing w:line="360" w:lineRule="auto"/>
        <w:ind w:firstLine="708"/>
        <w:jc w:val="both"/>
        <w:rPr>
          <w:bCs/>
          <w:sz w:val="28"/>
          <w:szCs w:val="28"/>
          <w:lang w:val="ru-RU"/>
        </w:rPr>
      </w:pPr>
      <w:r w:rsidRPr="001503D1">
        <w:rPr>
          <w:bCs/>
          <w:sz w:val="28"/>
          <w:szCs w:val="28"/>
          <w:lang w:val="ru-RU"/>
        </w:rPr>
        <w:t>С другой стороны, камеры глубины хорошо работают для распознавания объектов на коротких и средних расстояниях (&lt;</w:t>
      </w:r>
      <w:r w:rsidR="007E7183">
        <w:rPr>
          <w:bCs/>
          <w:sz w:val="28"/>
          <w:szCs w:val="28"/>
          <w:lang w:val="ru-RU"/>
        </w:rPr>
        <w:t>10</w:t>
      </w:r>
      <w:r w:rsidRPr="001503D1">
        <w:rPr>
          <w:bCs/>
          <w:sz w:val="28"/>
          <w:szCs w:val="28"/>
          <w:lang w:val="ru-RU"/>
        </w:rPr>
        <w:t xml:space="preserve"> м), но плохо справляются на больших расстояниях и в условиях </w:t>
      </w:r>
      <w:r w:rsidR="00034944">
        <w:rPr>
          <w:bCs/>
          <w:sz w:val="28"/>
          <w:szCs w:val="28"/>
          <w:lang w:val="ru-RU"/>
        </w:rPr>
        <w:t>плохого освещения</w:t>
      </w:r>
      <w:r w:rsidRPr="001503D1">
        <w:rPr>
          <w:bCs/>
          <w:sz w:val="28"/>
          <w:szCs w:val="28"/>
          <w:lang w:val="ru-RU"/>
        </w:rPr>
        <w:t>.</w:t>
      </w:r>
    </w:p>
    <w:p w14:paraId="2A8749B2" w14:textId="77777777" w:rsidR="007E7183" w:rsidRDefault="007E7183" w:rsidP="001503D1">
      <w:pPr>
        <w:rPr>
          <w:lang w:val="ru-RU"/>
        </w:rPr>
      </w:pPr>
    </w:p>
    <w:p w14:paraId="2322EBE3" w14:textId="77777777" w:rsidR="007E7183" w:rsidRPr="007E7183" w:rsidRDefault="007E7183" w:rsidP="00922B26">
      <w:pPr>
        <w:pStyle w:val="2"/>
      </w:pPr>
      <w:bookmarkStart w:id="4" w:name="_Toc91545728"/>
      <w:r w:rsidRPr="007E7183">
        <w:t>Основные датчики</w:t>
      </w:r>
      <w:r w:rsidR="00E02C00" w:rsidRPr="00E02C00">
        <w:t xml:space="preserve">, </w:t>
      </w:r>
      <w:r w:rsidR="00E02C00">
        <w:t>необходимые</w:t>
      </w:r>
      <w:r w:rsidRPr="007E7183">
        <w:t xml:space="preserve">  НУ для работы внутри помещений</w:t>
      </w:r>
      <w:bookmarkEnd w:id="4"/>
    </w:p>
    <w:p w14:paraId="0DC01C1D" w14:textId="77777777" w:rsidR="007E7183" w:rsidRPr="007E7183" w:rsidRDefault="007E7183" w:rsidP="00814DD8">
      <w:pPr>
        <w:spacing w:line="360" w:lineRule="auto"/>
        <w:ind w:firstLine="708"/>
        <w:jc w:val="both"/>
        <w:rPr>
          <w:bCs/>
          <w:sz w:val="28"/>
          <w:szCs w:val="28"/>
          <w:lang w:val="ru-RU"/>
        </w:rPr>
      </w:pPr>
      <w:r w:rsidRPr="007E7183">
        <w:rPr>
          <w:bCs/>
          <w:sz w:val="28"/>
          <w:szCs w:val="28"/>
          <w:lang w:val="ru-RU"/>
        </w:rPr>
        <w:t>Предлагаем</w:t>
      </w:r>
      <w:r>
        <w:rPr>
          <w:bCs/>
          <w:sz w:val="28"/>
          <w:szCs w:val="28"/>
          <w:lang w:val="ru-RU"/>
        </w:rPr>
        <w:t>ое</w:t>
      </w:r>
      <w:r w:rsidRPr="007E7183">
        <w:rPr>
          <w:bCs/>
          <w:sz w:val="28"/>
          <w:szCs w:val="28"/>
          <w:lang w:val="ru-RU"/>
        </w:rPr>
        <w:t xml:space="preserve"> </w:t>
      </w:r>
      <w:r>
        <w:rPr>
          <w:bCs/>
          <w:sz w:val="28"/>
          <w:szCs w:val="28"/>
          <w:lang w:val="ru-RU"/>
        </w:rPr>
        <w:t xml:space="preserve">НУ </w:t>
      </w:r>
      <w:r w:rsidRPr="007E7183">
        <w:rPr>
          <w:bCs/>
          <w:sz w:val="28"/>
          <w:szCs w:val="28"/>
          <w:lang w:val="ru-RU"/>
        </w:rPr>
        <w:t xml:space="preserve">для </w:t>
      </w:r>
      <w:r w:rsidR="00E02C00">
        <w:rPr>
          <w:bCs/>
          <w:sz w:val="28"/>
          <w:szCs w:val="28"/>
          <w:lang w:val="ru-RU"/>
        </w:rPr>
        <w:t>позиционирования внутри помещений</w:t>
      </w:r>
      <w:r w:rsidRPr="007E7183">
        <w:rPr>
          <w:bCs/>
          <w:sz w:val="28"/>
          <w:szCs w:val="28"/>
          <w:lang w:val="ru-RU"/>
        </w:rPr>
        <w:t xml:space="preserve"> представляет собой портативное устройство, содержащее необходимые датчики. Список предлагаемых датчиков</w:t>
      </w:r>
      <w:r w:rsidR="00E02C00">
        <w:rPr>
          <w:bCs/>
          <w:sz w:val="28"/>
          <w:szCs w:val="28"/>
          <w:lang w:val="ru-RU"/>
        </w:rPr>
        <w:t xml:space="preserve"> приведён</w:t>
      </w:r>
      <w:r w:rsidRPr="007E7183">
        <w:rPr>
          <w:bCs/>
          <w:sz w:val="28"/>
          <w:szCs w:val="28"/>
          <w:lang w:val="ru-RU"/>
        </w:rPr>
        <w:t xml:space="preserve">, все они </w:t>
      </w:r>
      <w:r w:rsidR="00E02C00">
        <w:rPr>
          <w:bCs/>
          <w:sz w:val="28"/>
          <w:szCs w:val="28"/>
          <w:lang w:val="ru-RU"/>
        </w:rPr>
        <w:t xml:space="preserve">должны быть </w:t>
      </w:r>
      <w:r w:rsidRPr="007E7183">
        <w:rPr>
          <w:bCs/>
          <w:sz w:val="28"/>
          <w:szCs w:val="28"/>
          <w:lang w:val="ru-RU"/>
        </w:rPr>
        <w:t xml:space="preserve">жестко </w:t>
      </w:r>
      <w:r w:rsidR="00E02C00">
        <w:rPr>
          <w:bCs/>
          <w:sz w:val="28"/>
          <w:szCs w:val="28"/>
          <w:lang w:val="ru-RU"/>
        </w:rPr>
        <w:t xml:space="preserve">связаны и синхронизированы по времени с точностью не хуже 1 </w:t>
      </w:r>
      <w:proofErr w:type="spellStart"/>
      <w:r w:rsidR="00E02C00">
        <w:rPr>
          <w:bCs/>
          <w:sz w:val="28"/>
          <w:szCs w:val="28"/>
          <w:lang w:val="ru-RU"/>
        </w:rPr>
        <w:t>мс</w:t>
      </w:r>
      <w:proofErr w:type="spellEnd"/>
      <w:r w:rsidRPr="007E7183">
        <w:rPr>
          <w:bCs/>
          <w:sz w:val="28"/>
          <w:szCs w:val="28"/>
          <w:lang w:val="ru-RU"/>
        </w:rPr>
        <w:t>:</w:t>
      </w:r>
    </w:p>
    <w:p w14:paraId="1E03444D" w14:textId="77777777" w:rsidR="007E7183" w:rsidRPr="007E7183" w:rsidRDefault="00D312C3" w:rsidP="00814DD8">
      <w:pPr>
        <w:spacing w:line="360" w:lineRule="auto"/>
        <w:jc w:val="both"/>
        <w:rPr>
          <w:bCs/>
          <w:sz w:val="28"/>
          <w:szCs w:val="28"/>
          <w:lang w:val="ru-RU"/>
        </w:rPr>
      </w:pPr>
      <w:r w:rsidRPr="00D312C3">
        <w:rPr>
          <w:b/>
          <w:sz w:val="28"/>
          <w:szCs w:val="28"/>
          <w:lang w:val="ru-RU"/>
        </w:rPr>
        <w:t xml:space="preserve">- </w:t>
      </w:r>
      <w:r w:rsidR="007E7183" w:rsidRPr="00D312C3">
        <w:rPr>
          <w:b/>
          <w:sz w:val="28"/>
          <w:szCs w:val="28"/>
          <w:lang w:val="ru-RU"/>
        </w:rPr>
        <w:t>RGB-камера.</w:t>
      </w:r>
      <w:r w:rsidR="007E7183" w:rsidRPr="007E7183">
        <w:rPr>
          <w:bCs/>
          <w:sz w:val="28"/>
          <w:szCs w:val="28"/>
          <w:lang w:val="ru-RU"/>
        </w:rPr>
        <w:t xml:space="preserve"> </w:t>
      </w:r>
      <w:r w:rsidR="008415DA">
        <w:rPr>
          <w:bCs/>
          <w:sz w:val="28"/>
          <w:szCs w:val="28"/>
          <w:lang w:val="ru-RU"/>
        </w:rPr>
        <w:t>Например,</w:t>
      </w:r>
      <w:r w:rsidR="007E7183" w:rsidRPr="007E7183">
        <w:rPr>
          <w:bCs/>
          <w:sz w:val="28"/>
          <w:szCs w:val="28"/>
          <w:lang w:val="ru-RU"/>
        </w:rPr>
        <w:t xml:space="preserve"> промышленные камеры таких производителей, как </w:t>
      </w:r>
      <w:proofErr w:type="spellStart"/>
      <w:r w:rsidR="007E7183" w:rsidRPr="007E7183">
        <w:rPr>
          <w:bCs/>
          <w:sz w:val="28"/>
          <w:szCs w:val="28"/>
          <w:lang w:val="ru-RU"/>
        </w:rPr>
        <w:t>Basler</w:t>
      </w:r>
      <w:proofErr w:type="spellEnd"/>
      <w:r w:rsidR="007E7183" w:rsidRPr="007E7183">
        <w:rPr>
          <w:bCs/>
          <w:sz w:val="28"/>
          <w:szCs w:val="28"/>
          <w:lang w:val="ru-RU"/>
        </w:rPr>
        <w:t xml:space="preserve">, </w:t>
      </w:r>
      <w:proofErr w:type="spellStart"/>
      <w:r w:rsidR="007E7183" w:rsidRPr="007E7183">
        <w:rPr>
          <w:bCs/>
          <w:sz w:val="28"/>
          <w:szCs w:val="28"/>
          <w:lang w:val="ru-RU"/>
        </w:rPr>
        <w:t>Pointgrey</w:t>
      </w:r>
      <w:proofErr w:type="spellEnd"/>
      <w:r w:rsidR="007E7183" w:rsidRPr="007E7183">
        <w:rPr>
          <w:bCs/>
          <w:sz w:val="28"/>
          <w:szCs w:val="28"/>
          <w:lang w:val="ru-RU"/>
        </w:rPr>
        <w:t xml:space="preserve"> и т.</w:t>
      </w:r>
      <w:r w:rsidR="007E7183">
        <w:rPr>
          <w:bCs/>
          <w:sz w:val="28"/>
          <w:szCs w:val="28"/>
          <w:lang w:val="ru-RU"/>
        </w:rPr>
        <w:t>д</w:t>
      </w:r>
      <w:r w:rsidR="007E7183" w:rsidRPr="007E7183">
        <w:rPr>
          <w:bCs/>
          <w:sz w:val="28"/>
          <w:szCs w:val="28"/>
          <w:lang w:val="ru-RU"/>
        </w:rPr>
        <w:t xml:space="preserve">. </w:t>
      </w:r>
      <w:r w:rsidR="007E7183">
        <w:rPr>
          <w:bCs/>
          <w:sz w:val="28"/>
          <w:szCs w:val="28"/>
          <w:lang w:val="ru-RU"/>
        </w:rPr>
        <w:t>Целесообразно</w:t>
      </w:r>
      <w:r w:rsidR="007E7183" w:rsidRPr="007E7183">
        <w:rPr>
          <w:bCs/>
          <w:sz w:val="28"/>
          <w:szCs w:val="28"/>
          <w:lang w:val="ru-RU"/>
        </w:rPr>
        <w:t xml:space="preserve"> рассмотреть возможность использования </w:t>
      </w:r>
      <w:r w:rsidR="007E7183">
        <w:rPr>
          <w:bCs/>
          <w:sz w:val="28"/>
          <w:szCs w:val="28"/>
          <w:lang w:val="ru-RU"/>
        </w:rPr>
        <w:t xml:space="preserve">камеры </w:t>
      </w:r>
      <w:r w:rsidR="007E7183" w:rsidRPr="007E7183">
        <w:rPr>
          <w:bCs/>
          <w:sz w:val="28"/>
          <w:szCs w:val="28"/>
          <w:lang w:val="ru-RU"/>
        </w:rPr>
        <w:t>смартфон</w:t>
      </w:r>
      <w:r w:rsidR="007E7183">
        <w:rPr>
          <w:bCs/>
          <w:sz w:val="28"/>
          <w:szCs w:val="28"/>
          <w:lang w:val="ru-RU"/>
        </w:rPr>
        <w:t xml:space="preserve">а и специального ПО для обработки – например </w:t>
      </w:r>
      <w:proofErr w:type="spellStart"/>
      <w:r w:rsidR="007E7183">
        <w:rPr>
          <w:bCs/>
          <w:sz w:val="28"/>
          <w:szCs w:val="28"/>
        </w:rPr>
        <w:t>OpenCamera</w:t>
      </w:r>
      <w:proofErr w:type="spellEnd"/>
      <w:r w:rsidR="007E7183" w:rsidRPr="007E7183">
        <w:rPr>
          <w:bCs/>
          <w:sz w:val="28"/>
          <w:szCs w:val="28"/>
          <w:lang w:val="ru-RU"/>
        </w:rPr>
        <w:t xml:space="preserve"> [1].</w:t>
      </w:r>
    </w:p>
    <w:p w14:paraId="7E60078C" w14:textId="77777777" w:rsidR="00D312C3" w:rsidRDefault="007E7183" w:rsidP="00814DD8">
      <w:pPr>
        <w:spacing w:line="360" w:lineRule="auto"/>
        <w:jc w:val="both"/>
        <w:rPr>
          <w:bCs/>
          <w:sz w:val="28"/>
          <w:szCs w:val="28"/>
          <w:lang w:val="ru-RU"/>
        </w:rPr>
      </w:pPr>
      <w:r w:rsidRPr="00D312C3">
        <w:rPr>
          <w:b/>
          <w:sz w:val="28"/>
          <w:szCs w:val="28"/>
          <w:lang w:val="ru-RU"/>
        </w:rPr>
        <w:t>- Камера глубины.</w:t>
      </w:r>
      <w:r w:rsidRPr="007E7183">
        <w:rPr>
          <w:bCs/>
          <w:sz w:val="28"/>
          <w:szCs w:val="28"/>
          <w:lang w:val="ru-RU"/>
        </w:rPr>
        <w:t xml:space="preserve"> Эт</w:t>
      </w:r>
      <w:r w:rsidR="006E181E">
        <w:rPr>
          <w:bCs/>
          <w:sz w:val="28"/>
          <w:szCs w:val="28"/>
          <w:lang w:val="ru-RU"/>
        </w:rPr>
        <w:t>от</w:t>
      </w:r>
      <w:r w:rsidRPr="007E7183">
        <w:rPr>
          <w:bCs/>
          <w:sz w:val="28"/>
          <w:szCs w:val="28"/>
          <w:lang w:val="ru-RU"/>
        </w:rPr>
        <w:t xml:space="preserve"> </w:t>
      </w:r>
      <w:r w:rsidR="006E181E">
        <w:rPr>
          <w:bCs/>
          <w:sz w:val="28"/>
          <w:szCs w:val="28"/>
          <w:lang w:val="ru-RU"/>
        </w:rPr>
        <w:t>сенсор</w:t>
      </w:r>
      <w:r w:rsidRPr="007E7183">
        <w:rPr>
          <w:bCs/>
          <w:sz w:val="28"/>
          <w:szCs w:val="28"/>
          <w:lang w:val="ru-RU"/>
        </w:rPr>
        <w:t xml:space="preserve"> измеря</w:t>
      </w:r>
      <w:r w:rsidR="006E181E">
        <w:rPr>
          <w:bCs/>
          <w:sz w:val="28"/>
          <w:szCs w:val="28"/>
          <w:lang w:val="ru-RU"/>
        </w:rPr>
        <w:t>е</w:t>
      </w:r>
      <w:r w:rsidRPr="007E7183">
        <w:rPr>
          <w:bCs/>
          <w:sz w:val="28"/>
          <w:szCs w:val="28"/>
          <w:lang w:val="ru-RU"/>
        </w:rPr>
        <w:t xml:space="preserve">т </w:t>
      </w:r>
      <w:r w:rsidR="00E02C00">
        <w:rPr>
          <w:bCs/>
          <w:sz w:val="28"/>
          <w:szCs w:val="28"/>
          <w:lang w:val="ru-RU"/>
        </w:rPr>
        <w:t>дальность до преграды</w:t>
      </w:r>
      <w:r w:rsidRPr="007E7183">
        <w:rPr>
          <w:bCs/>
          <w:sz w:val="28"/>
          <w:szCs w:val="28"/>
          <w:lang w:val="ru-RU"/>
        </w:rPr>
        <w:t xml:space="preserve">. </w:t>
      </w:r>
      <w:r w:rsidR="00E02C00">
        <w:rPr>
          <w:bCs/>
          <w:sz w:val="28"/>
          <w:szCs w:val="28"/>
          <w:lang w:val="ru-RU"/>
        </w:rPr>
        <w:t>Есть несколько аппаратных вариантов реализации</w:t>
      </w:r>
      <w:r w:rsidRPr="007E7183">
        <w:rPr>
          <w:bCs/>
          <w:sz w:val="28"/>
          <w:szCs w:val="28"/>
          <w:lang w:val="ru-RU"/>
        </w:rPr>
        <w:t>: стерео</w:t>
      </w:r>
      <w:r w:rsidR="006E181E">
        <w:rPr>
          <w:bCs/>
          <w:sz w:val="28"/>
          <w:szCs w:val="28"/>
          <w:lang w:val="ru-RU"/>
        </w:rPr>
        <w:t>пара</w:t>
      </w:r>
      <w:r w:rsidRPr="007E7183">
        <w:rPr>
          <w:bCs/>
          <w:sz w:val="28"/>
          <w:szCs w:val="28"/>
          <w:lang w:val="ru-RU"/>
        </w:rPr>
        <w:t>, активн</w:t>
      </w:r>
      <w:r w:rsidR="006E181E">
        <w:rPr>
          <w:bCs/>
          <w:sz w:val="28"/>
          <w:szCs w:val="28"/>
          <w:lang w:val="ru-RU"/>
        </w:rPr>
        <w:t>ая</w:t>
      </w:r>
      <w:r w:rsidRPr="007E7183">
        <w:rPr>
          <w:bCs/>
          <w:sz w:val="28"/>
          <w:szCs w:val="28"/>
          <w:lang w:val="ru-RU"/>
        </w:rPr>
        <w:t xml:space="preserve"> стерео</w:t>
      </w:r>
      <w:r w:rsidR="006E181E">
        <w:rPr>
          <w:bCs/>
          <w:sz w:val="28"/>
          <w:szCs w:val="28"/>
          <w:lang w:val="ru-RU"/>
        </w:rPr>
        <w:t>пара</w:t>
      </w:r>
      <w:r w:rsidRPr="007E7183">
        <w:rPr>
          <w:bCs/>
          <w:sz w:val="28"/>
          <w:szCs w:val="28"/>
          <w:lang w:val="ru-RU"/>
        </w:rPr>
        <w:t xml:space="preserve">, </w:t>
      </w:r>
      <w:r w:rsidR="006E181E">
        <w:rPr>
          <w:bCs/>
          <w:sz w:val="28"/>
          <w:szCs w:val="28"/>
          <w:lang w:val="ru-RU"/>
        </w:rPr>
        <w:t xml:space="preserve">использование </w:t>
      </w:r>
      <w:r w:rsidRPr="007E7183">
        <w:rPr>
          <w:bCs/>
          <w:sz w:val="28"/>
          <w:szCs w:val="28"/>
          <w:lang w:val="ru-RU"/>
        </w:rPr>
        <w:t>врем</w:t>
      </w:r>
      <w:r w:rsidR="006E181E">
        <w:rPr>
          <w:bCs/>
          <w:sz w:val="28"/>
          <w:szCs w:val="28"/>
          <w:lang w:val="ru-RU"/>
        </w:rPr>
        <w:t>ени</w:t>
      </w:r>
      <w:r w:rsidRPr="007E7183">
        <w:rPr>
          <w:bCs/>
          <w:sz w:val="28"/>
          <w:szCs w:val="28"/>
          <w:lang w:val="ru-RU"/>
        </w:rPr>
        <w:t xml:space="preserve"> полета</w:t>
      </w:r>
      <w:r w:rsidR="006E181E">
        <w:rPr>
          <w:bCs/>
          <w:sz w:val="28"/>
          <w:szCs w:val="28"/>
          <w:lang w:val="ru-RU"/>
        </w:rPr>
        <w:t xml:space="preserve"> (</w:t>
      </w:r>
      <w:r w:rsidR="006E181E">
        <w:rPr>
          <w:bCs/>
          <w:sz w:val="28"/>
          <w:szCs w:val="28"/>
        </w:rPr>
        <w:t>Time</w:t>
      </w:r>
      <w:r w:rsidR="006E181E" w:rsidRPr="006E181E">
        <w:rPr>
          <w:bCs/>
          <w:sz w:val="28"/>
          <w:szCs w:val="28"/>
          <w:lang w:val="ru-RU"/>
        </w:rPr>
        <w:t xml:space="preserve"> </w:t>
      </w:r>
      <w:r w:rsidR="006E181E">
        <w:rPr>
          <w:bCs/>
          <w:sz w:val="28"/>
          <w:szCs w:val="28"/>
        </w:rPr>
        <w:t>Of</w:t>
      </w:r>
      <w:r w:rsidR="006E181E" w:rsidRPr="006E181E">
        <w:rPr>
          <w:bCs/>
          <w:sz w:val="28"/>
          <w:szCs w:val="28"/>
          <w:lang w:val="ru-RU"/>
        </w:rPr>
        <w:t xml:space="preserve"> </w:t>
      </w:r>
      <w:r w:rsidR="006E181E">
        <w:rPr>
          <w:bCs/>
          <w:sz w:val="28"/>
          <w:szCs w:val="28"/>
        </w:rPr>
        <w:t>Flight</w:t>
      </w:r>
      <w:r w:rsidR="006E181E" w:rsidRPr="00D312C3">
        <w:rPr>
          <w:bCs/>
          <w:sz w:val="28"/>
          <w:szCs w:val="28"/>
          <w:lang w:val="ru-RU"/>
        </w:rPr>
        <w:t>)</w:t>
      </w:r>
      <w:r w:rsidRPr="007E7183">
        <w:rPr>
          <w:bCs/>
          <w:sz w:val="28"/>
          <w:szCs w:val="28"/>
          <w:lang w:val="ru-RU"/>
        </w:rPr>
        <w:t xml:space="preserve">. </w:t>
      </w:r>
      <w:r w:rsidR="00E02C00">
        <w:rPr>
          <w:bCs/>
          <w:sz w:val="28"/>
          <w:szCs w:val="28"/>
          <w:lang w:val="ru-RU"/>
        </w:rPr>
        <w:t xml:space="preserve">Например, </w:t>
      </w:r>
      <w:proofErr w:type="spellStart"/>
      <w:r w:rsidR="00D312C3" w:rsidRPr="007E7183">
        <w:rPr>
          <w:bCs/>
          <w:sz w:val="28"/>
          <w:szCs w:val="28"/>
          <w:lang w:val="ru-RU"/>
        </w:rPr>
        <w:t>Kinect</w:t>
      </w:r>
      <w:proofErr w:type="spellEnd"/>
      <w:r w:rsidR="00D312C3" w:rsidRPr="007E7183">
        <w:rPr>
          <w:bCs/>
          <w:sz w:val="28"/>
          <w:szCs w:val="28"/>
          <w:lang w:val="ru-RU"/>
        </w:rPr>
        <w:t xml:space="preserve"> </w:t>
      </w:r>
      <w:proofErr w:type="spellStart"/>
      <w:r w:rsidR="00D312C3" w:rsidRPr="007E7183">
        <w:rPr>
          <w:bCs/>
          <w:sz w:val="28"/>
          <w:szCs w:val="28"/>
          <w:lang w:val="ru-RU"/>
        </w:rPr>
        <w:t>Azure</w:t>
      </w:r>
      <w:proofErr w:type="spellEnd"/>
      <w:r w:rsidR="00D312C3" w:rsidRPr="007E7183">
        <w:rPr>
          <w:bCs/>
          <w:sz w:val="28"/>
          <w:szCs w:val="28"/>
          <w:lang w:val="ru-RU"/>
        </w:rPr>
        <w:t xml:space="preserve"> DK </w:t>
      </w:r>
      <w:r w:rsidRPr="007E7183">
        <w:rPr>
          <w:bCs/>
          <w:sz w:val="28"/>
          <w:szCs w:val="28"/>
          <w:lang w:val="ru-RU"/>
        </w:rPr>
        <w:t xml:space="preserve">и </w:t>
      </w:r>
      <w:r>
        <w:rPr>
          <w:bCs/>
          <w:sz w:val="28"/>
          <w:szCs w:val="28"/>
        </w:rPr>
        <w:t>R</w:t>
      </w:r>
      <w:proofErr w:type="spellStart"/>
      <w:r w:rsidRPr="007E7183">
        <w:rPr>
          <w:bCs/>
          <w:sz w:val="28"/>
          <w:szCs w:val="28"/>
          <w:lang w:val="ru-RU"/>
        </w:rPr>
        <w:t>eal</w:t>
      </w:r>
      <w:proofErr w:type="spellEnd"/>
      <w:r w:rsidRPr="00E02C00">
        <w:rPr>
          <w:bCs/>
          <w:sz w:val="28"/>
          <w:szCs w:val="28"/>
          <w:lang w:val="ru-RU"/>
        </w:rPr>
        <w:t xml:space="preserve"> </w:t>
      </w:r>
      <w:r>
        <w:rPr>
          <w:bCs/>
          <w:sz w:val="28"/>
          <w:szCs w:val="28"/>
        </w:rPr>
        <w:t>S</w:t>
      </w:r>
      <w:proofErr w:type="spellStart"/>
      <w:r w:rsidRPr="007E7183">
        <w:rPr>
          <w:bCs/>
          <w:sz w:val="28"/>
          <w:szCs w:val="28"/>
          <w:lang w:val="ru-RU"/>
        </w:rPr>
        <w:t>ense</w:t>
      </w:r>
      <w:proofErr w:type="spellEnd"/>
      <w:r w:rsidRPr="007E7183">
        <w:rPr>
          <w:bCs/>
          <w:sz w:val="28"/>
          <w:szCs w:val="28"/>
          <w:lang w:val="ru-RU"/>
        </w:rPr>
        <w:t xml:space="preserve"> RS 435 / 435i. </w:t>
      </w:r>
      <w:r w:rsidR="00E02C00">
        <w:rPr>
          <w:bCs/>
          <w:sz w:val="28"/>
          <w:szCs w:val="28"/>
          <w:lang w:val="ru-RU"/>
        </w:rPr>
        <w:t xml:space="preserve">Вместо камеры глубины можно использовать </w:t>
      </w:r>
      <w:r w:rsidRPr="007E7183">
        <w:rPr>
          <w:bCs/>
          <w:sz w:val="28"/>
          <w:szCs w:val="28"/>
          <w:lang w:val="ru-RU"/>
        </w:rPr>
        <w:t xml:space="preserve">решения </w:t>
      </w:r>
      <w:r w:rsidR="00E02C00">
        <w:rPr>
          <w:bCs/>
          <w:sz w:val="28"/>
          <w:szCs w:val="28"/>
          <w:lang w:val="ru-RU"/>
        </w:rPr>
        <w:t>на основе стереокамер, однако это существенно увеличивает габариты устройства</w:t>
      </w:r>
      <w:r w:rsidRPr="007E7183">
        <w:rPr>
          <w:bCs/>
          <w:sz w:val="28"/>
          <w:szCs w:val="28"/>
          <w:lang w:val="ru-RU"/>
        </w:rPr>
        <w:t>.</w:t>
      </w:r>
      <w:r w:rsidR="00D312C3">
        <w:rPr>
          <w:bCs/>
          <w:sz w:val="28"/>
          <w:szCs w:val="28"/>
          <w:lang w:val="ru-RU"/>
        </w:rPr>
        <w:t xml:space="preserve"> </w:t>
      </w:r>
    </w:p>
    <w:p w14:paraId="450E944C" w14:textId="77777777" w:rsidR="007E7183" w:rsidRPr="007E7183" w:rsidRDefault="007E7183" w:rsidP="00814DD8">
      <w:pPr>
        <w:spacing w:line="360" w:lineRule="auto"/>
        <w:ind w:firstLine="708"/>
        <w:jc w:val="both"/>
        <w:rPr>
          <w:bCs/>
          <w:sz w:val="28"/>
          <w:szCs w:val="28"/>
          <w:lang w:val="ru-RU"/>
        </w:rPr>
      </w:pPr>
      <w:r w:rsidRPr="007E7183">
        <w:rPr>
          <w:bCs/>
          <w:sz w:val="28"/>
          <w:szCs w:val="28"/>
          <w:lang w:val="ru-RU"/>
        </w:rPr>
        <w:t xml:space="preserve">- </w:t>
      </w:r>
      <w:r>
        <w:rPr>
          <w:bCs/>
          <w:sz w:val="28"/>
          <w:szCs w:val="28"/>
        </w:rPr>
        <w:t>IMU</w:t>
      </w:r>
      <w:r w:rsidRPr="007E7183">
        <w:rPr>
          <w:bCs/>
          <w:sz w:val="28"/>
          <w:szCs w:val="28"/>
          <w:lang w:val="ru-RU"/>
        </w:rPr>
        <w:t xml:space="preserve">. </w:t>
      </w:r>
      <w:r w:rsidR="00E02C00">
        <w:rPr>
          <w:bCs/>
          <w:sz w:val="28"/>
          <w:szCs w:val="28"/>
          <w:lang w:val="ru-RU"/>
        </w:rPr>
        <w:t>Стандартный датчик включает</w:t>
      </w:r>
      <w:r w:rsidRPr="007E7183">
        <w:rPr>
          <w:bCs/>
          <w:sz w:val="28"/>
          <w:szCs w:val="28"/>
          <w:lang w:val="ru-RU"/>
        </w:rPr>
        <w:t xml:space="preserve"> 3-х осев</w:t>
      </w:r>
      <w:r w:rsidR="00E02C00">
        <w:rPr>
          <w:bCs/>
          <w:sz w:val="28"/>
          <w:szCs w:val="28"/>
          <w:lang w:val="ru-RU"/>
        </w:rPr>
        <w:t>ые</w:t>
      </w:r>
      <w:r w:rsidRPr="007E7183">
        <w:rPr>
          <w:bCs/>
          <w:sz w:val="28"/>
          <w:szCs w:val="28"/>
          <w:lang w:val="ru-RU"/>
        </w:rPr>
        <w:t xml:space="preserve"> гироскоп, акселерометра и магнитометра. </w:t>
      </w:r>
      <w:r w:rsidR="00E02C00">
        <w:rPr>
          <w:bCs/>
          <w:sz w:val="28"/>
          <w:szCs w:val="28"/>
          <w:lang w:val="ru-RU"/>
        </w:rPr>
        <w:t xml:space="preserve">Например, </w:t>
      </w:r>
      <w:r w:rsidR="00E02C00">
        <w:rPr>
          <w:bCs/>
          <w:sz w:val="28"/>
          <w:szCs w:val="28"/>
        </w:rPr>
        <w:t>MEMS</w:t>
      </w:r>
      <w:r w:rsidR="00E02C00" w:rsidRPr="00E02C00">
        <w:rPr>
          <w:bCs/>
          <w:sz w:val="28"/>
          <w:szCs w:val="28"/>
          <w:lang w:val="ru-RU"/>
        </w:rPr>
        <w:t xml:space="preserve"> </w:t>
      </w:r>
      <w:r w:rsidR="00E02C00">
        <w:rPr>
          <w:bCs/>
          <w:sz w:val="28"/>
          <w:szCs w:val="28"/>
        </w:rPr>
        <w:t>IMU</w:t>
      </w:r>
      <w:r w:rsidR="00E02C00" w:rsidRPr="00E02C00">
        <w:rPr>
          <w:bCs/>
          <w:sz w:val="28"/>
          <w:szCs w:val="28"/>
          <w:lang w:val="ru-RU"/>
        </w:rPr>
        <w:t xml:space="preserve"> </w:t>
      </w:r>
      <w:r w:rsidR="00E02C00">
        <w:rPr>
          <w:bCs/>
          <w:sz w:val="28"/>
          <w:szCs w:val="28"/>
        </w:rPr>
        <w:t>Bosch</w:t>
      </w:r>
      <w:r w:rsidR="00E02C00" w:rsidRPr="00E02C00">
        <w:rPr>
          <w:bCs/>
          <w:sz w:val="28"/>
          <w:szCs w:val="28"/>
          <w:lang w:val="ru-RU"/>
        </w:rPr>
        <w:t xml:space="preserve"> </w:t>
      </w:r>
      <w:r w:rsidR="00E02C00">
        <w:rPr>
          <w:bCs/>
          <w:sz w:val="28"/>
          <w:szCs w:val="28"/>
          <w:lang w:val="ru-RU"/>
        </w:rPr>
        <w:t xml:space="preserve">или </w:t>
      </w:r>
      <w:r w:rsidR="00E02C00">
        <w:rPr>
          <w:bCs/>
          <w:sz w:val="28"/>
          <w:szCs w:val="28"/>
        </w:rPr>
        <w:t>Analog</w:t>
      </w:r>
      <w:r w:rsidR="00E02C00" w:rsidRPr="00E02C00">
        <w:rPr>
          <w:bCs/>
          <w:sz w:val="28"/>
          <w:szCs w:val="28"/>
          <w:lang w:val="ru-RU"/>
        </w:rPr>
        <w:t xml:space="preserve"> </w:t>
      </w:r>
      <w:r w:rsidR="00E02C00">
        <w:rPr>
          <w:bCs/>
          <w:sz w:val="28"/>
          <w:szCs w:val="28"/>
        </w:rPr>
        <w:t>devices</w:t>
      </w:r>
      <w:r w:rsidR="00E02C00" w:rsidRPr="00E02C00">
        <w:rPr>
          <w:bCs/>
          <w:sz w:val="28"/>
          <w:szCs w:val="28"/>
          <w:lang w:val="ru-RU"/>
        </w:rPr>
        <w:t xml:space="preserve"> </w:t>
      </w:r>
      <w:r w:rsidR="00E02C00">
        <w:rPr>
          <w:bCs/>
          <w:sz w:val="28"/>
          <w:szCs w:val="28"/>
          <w:lang w:val="ru-RU"/>
        </w:rPr>
        <w:t xml:space="preserve">обеспечивают необходимую точность, габариты и энергопотребление. </w:t>
      </w:r>
    </w:p>
    <w:p w14:paraId="5B5C0CFC" w14:textId="77777777" w:rsidR="007E7183" w:rsidRDefault="007E7183" w:rsidP="00814DD8">
      <w:pPr>
        <w:spacing w:line="360" w:lineRule="auto"/>
        <w:ind w:firstLine="708"/>
        <w:jc w:val="both"/>
        <w:rPr>
          <w:bCs/>
          <w:sz w:val="28"/>
          <w:szCs w:val="28"/>
          <w:lang w:val="ru-RU"/>
        </w:rPr>
      </w:pPr>
      <w:r w:rsidRPr="007E7183">
        <w:rPr>
          <w:bCs/>
          <w:sz w:val="28"/>
          <w:szCs w:val="28"/>
        </w:rPr>
        <w:lastRenderedPageBreak/>
        <w:t xml:space="preserve">- RF </w:t>
      </w:r>
      <w:r w:rsidRPr="007E7183">
        <w:rPr>
          <w:bCs/>
          <w:sz w:val="28"/>
          <w:szCs w:val="28"/>
          <w:lang w:val="ru-RU"/>
        </w:rPr>
        <w:t>датчик</w:t>
      </w:r>
      <w:r w:rsidRPr="007E7183">
        <w:rPr>
          <w:bCs/>
          <w:sz w:val="28"/>
          <w:szCs w:val="28"/>
        </w:rPr>
        <w:t xml:space="preserve"> (Wi-Fi, BLE). </w:t>
      </w:r>
      <w:r w:rsidR="00E02C00">
        <w:rPr>
          <w:bCs/>
          <w:sz w:val="28"/>
          <w:szCs w:val="28"/>
          <w:lang w:val="ru-RU"/>
        </w:rPr>
        <w:t xml:space="preserve">Использование </w:t>
      </w:r>
      <w:proofErr w:type="spellStart"/>
      <w:r w:rsidR="00E02C00">
        <w:rPr>
          <w:bCs/>
          <w:sz w:val="28"/>
          <w:szCs w:val="28"/>
          <w:lang w:val="ru-RU"/>
        </w:rPr>
        <w:t>радиокарты</w:t>
      </w:r>
      <w:proofErr w:type="spellEnd"/>
      <w:r w:rsidR="00E02C00">
        <w:rPr>
          <w:bCs/>
          <w:sz w:val="28"/>
          <w:szCs w:val="28"/>
          <w:lang w:val="ru-RU"/>
        </w:rPr>
        <w:t xml:space="preserve"> позволяет </w:t>
      </w:r>
      <w:r w:rsidRPr="007E7183">
        <w:rPr>
          <w:bCs/>
          <w:sz w:val="28"/>
          <w:szCs w:val="28"/>
          <w:lang w:val="ru-RU"/>
        </w:rPr>
        <w:t xml:space="preserve">сделать </w:t>
      </w:r>
      <w:r>
        <w:rPr>
          <w:bCs/>
          <w:sz w:val="28"/>
          <w:szCs w:val="28"/>
          <w:lang w:val="ru-RU"/>
        </w:rPr>
        <w:t>грубую (3-5 м)</w:t>
      </w:r>
      <w:r w:rsidRPr="007E7183">
        <w:rPr>
          <w:bCs/>
          <w:sz w:val="28"/>
          <w:szCs w:val="28"/>
          <w:lang w:val="ru-RU"/>
        </w:rPr>
        <w:t xml:space="preserve"> оценку позиции</w:t>
      </w:r>
      <w:r w:rsidR="00E02C00">
        <w:rPr>
          <w:bCs/>
          <w:sz w:val="28"/>
          <w:szCs w:val="28"/>
          <w:lang w:val="ru-RU"/>
        </w:rPr>
        <w:t xml:space="preserve"> и сократить необходимые вычислительные ресурсы для решения задачи точного позиционирования с использованием </w:t>
      </w:r>
      <w:r w:rsidR="00E02C00">
        <w:rPr>
          <w:bCs/>
          <w:sz w:val="28"/>
          <w:szCs w:val="28"/>
        </w:rPr>
        <w:t>AI</w:t>
      </w:r>
      <w:r w:rsidR="00E02C00" w:rsidRPr="00E02C00">
        <w:rPr>
          <w:bCs/>
          <w:sz w:val="28"/>
          <w:szCs w:val="28"/>
          <w:lang w:val="ru-RU"/>
        </w:rPr>
        <w:t>-</w:t>
      </w:r>
      <w:r w:rsidR="00E02C00">
        <w:rPr>
          <w:bCs/>
          <w:sz w:val="28"/>
          <w:szCs w:val="28"/>
          <w:lang w:val="ru-RU"/>
        </w:rPr>
        <w:t>методов и данных камеры.</w:t>
      </w:r>
    </w:p>
    <w:p w14:paraId="756B1688" w14:textId="77777777" w:rsidR="00D312C3" w:rsidRPr="007E7183" w:rsidRDefault="00D312C3" w:rsidP="00814DD8">
      <w:pPr>
        <w:spacing w:line="360" w:lineRule="auto"/>
        <w:ind w:firstLine="708"/>
        <w:jc w:val="both"/>
        <w:rPr>
          <w:bCs/>
          <w:sz w:val="28"/>
          <w:szCs w:val="28"/>
          <w:lang w:val="ru-RU"/>
        </w:rPr>
      </w:pPr>
      <w:r>
        <w:rPr>
          <w:bCs/>
          <w:sz w:val="28"/>
          <w:szCs w:val="28"/>
          <w:lang w:val="ru-RU"/>
        </w:rPr>
        <w:t xml:space="preserve">Примером НУ может служить </w:t>
      </w:r>
      <w:r w:rsidRPr="00D312C3">
        <w:rPr>
          <w:bCs/>
          <w:sz w:val="28"/>
          <w:szCs w:val="28"/>
          <w:lang w:val="ru-RU"/>
        </w:rPr>
        <w:t>набор разработчика</w:t>
      </w:r>
      <w:r>
        <w:rPr>
          <w:bCs/>
          <w:sz w:val="28"/>
          <w:szCs w:val="28"/>
          <w:lang w:val="ru-RU"/>
        </w:rPr>
        <w:t xml:space="preserve"> </w:t>
      </w:r>
      <w:proofErr w:type="spellStart"/>
      <w:r w:rsidRPr="007E7183">
        <w:rPr>
          <w:bCs/>
          <w:sz w:val="28"/>
          <w:szCs w:val="28"/>
          <w:lang w:val="ru-RU"/>
        </w:rPr>
        <w:t>Kinect</w:t>
      </w:r>
      <w:proofErr w:type="spellEnd"/>
      <w:r w:rsidRPr="007E7183">
        <w:rPr>
          <w:bCs/>
          <w:sz w:val="28"/>
          <w:szCs w:val="28"/>
          <w:lang w:val="ru-RU"/>
        </w:rPr>
        <w:t xml:space="preserve"> </w:t>
      </w:r>
      <w:proofErr w:type="spellStart"/>
      <w:r w:rsidRPr="007E7183">
        <w:rPr>
          <w:bCs/>
          <w:sz w:val="28"/>
          <w:szCs w:val="28"/>
          <w:lang w:val="ru-RU"/>
        </w:rPr>
        <w:t>Azure</w:t>
      </w:r>
      <w:proofErr w:type="spellEnd"/>
      <w:r w:rsidRPr="007E7183">
        <w:rPr>
          <w:bCs/>
          <w:sz w:val="28"/>
          <w:szCs w:val="28"/>
          <w:lang w:val="ru-RU"/>
        </w:rPr>
        <w:t xml:space="preserve"> DK</w:t>
      </w:r>
      <w:r>
        <w:rPr>
          <w:bCs/>
          <w:sz w:val="28"/>
          <w:szCs w:val="28"/>
          <w:lang w:val="ru-RU"/>
        </w:rPr>
        <w:t xml:space="preserve"> предназначен</w:t>
      </w:r>
      <w:r w:rsidRPr="00D312C3">
        <w:rPr>
          <w:bCs/>
          <w:sz w:val="28"/>
          <w:szCs w:val="28"/>
          <w:lang w:val="ru-RU"/>
        </w:rPr>
        <w:t xml:space="preserve"> для создания современных моделей компьютерного зрения. Оснащен лучшим в своем классе датчиком глубины, массивом пространственных микрофонов на 360˚, 12 </w:t>
      </w:r>
      <w:proofErr w:type="spellStart"/>
      <w:r w:rsidRPr="00D312C3">
        <w:rPr>
          <w:bCs/>
          <w:sz w:val="28"/>
          <w:szCs w:val="28"/>
          <w:lang w:val="ru-RU"/>
        </w:rPr>
        <w:t>Мп</w:t>
      </w:r>
      <w:proofErr w:type="spellEnd"/>
      <w:r w:rsidRPr="00D312C3">
        <w:rPr>
          <w:bCs/>
          <w:sz w:val="28"/>
          <w:szCs w:val="28"/>
          <w:lang w:val="ru-RU"/>
        </w:rPr>
        <w:t xml:space="preserve"> камерой RGB и датчиком </w:t>
      </w:r>
      <w:r>
        <w:rPr>
          <w:bCs/>
          <w:sz w:val="28"/>
          <w:szCs w:val="28"/>
        </w:rPr>
        <w:t>IMU</w:t>
      </w:r>
      <w:r w:rsidRPr="00D312C3">
        <w:rPr>
          <w:bCs/>
          <w:sz w:val="28"/>
          <w:szCs w:val="28"/>
          <w:lang w:val="ru-RU"/>
        </w:rPr>
        <w:t xml:space="preserve">. Усовершенствованные сенсоры искусственного интеллекта позволят создавать сложные модели компьютерного зрения.  1-мегапиксельный датчик глубины оснащен широким и узким полем обзора (FOV). Массив с 7 микрофонами предназначен для передачи речи и звука в дальней зоне, а 12-Мп RGB видеокамера - для дополнительного цветового потока. Оснащен </w:t>
      </w:r>
      <w:r>
        <w:rPr>
          <w:bCs/>
          <w:sz w:val="28"/>
          <w:szCs w:val="28"/>
        </w:rPr>
        <w:t>IMU</w:t>
      </w:r>
      <w:r w:rsidRPr="00D312C3">
        <w:rPr>
          <w:bCs/>
          <w:sz w:val="28"/>
          <w:szCs w:val="28"/>
          <w:lang w:val="ru-RU"/>
        </w:rPr>
        <w:t xml:space="preserve">. Имеет внешние контакты синхронизации для простой синхронизации потоков датчиков с нескольких устройств </w:t>
      </w:r>
      <w:proofErr w:type="spellStart"/>
      <w:r w:rsidRPr="00D312C3">
        <w:rPr>
          <w:bCs/>
          <w:sz w:val="28"/>
          <w:szCs w:val="28"/>
          <w:lang w:val="ru-RU"/>
        </w:rPr>
        <w:t>Kinect</w:t>
      </w:r>
      <w:proofErr w:type="spellEnd"/>
      <w:r w:rsidRPr="00D312C3">
        <w:rPr>
          <w:bCs/>
          <w:sz w:val="28"/>
          <w:szCs w:val="28"/>
          <w:lang w:val="ru-RU"/>
        </w:rPr>
        <w:t>.</w:t>
      </w:r>
    </w:p>
    <w:p w14:paraId="284C4A55" w14:textId="77777777" w:rsidR="004F6A12" w:rsidRDefault="004F6A12" w:rsidP="004F6A12">
      <w:pPr>
        <w:spacing w:line="312" w:lineRule="auto"/>
        <w:jc w:val="both"/>
        <w:rPr>
          <w:bCs/>
          <w:sz w:val="28"/>
          <w:szCs w:val="28"/>
          <w:lang w:val="ru-RU"/>
        </w:rPr>
      </w:pPr>
    </w:p>
    <w:p w14:paraId="11CC5A26" w14:textId="77777777" w:rsidR="004F6A12" w:rsidRDefault="004F6A12" w:rsidP="00922B26">
      <w:pPr>
        <w:pStyle w:val="2"/>
      </w:pPr>
      <w:bookmarkStart w:id="5" w:name="_Toc91545729"/>
      <w:r w:rsidRPr="007E7183">
        <w:t xml:space="preserve">Основные </w:t>
      </w:r>
      <w:r>
        <w:t>алгоритмы</w:t>
      </w:r>
      <w:r w:rsidRPr="00E02C00">
        <w:t xml:space="preserve">, </w:t>
      </w:r>
      <w:r>
        <w:t>необходимые</w:t>
      </w:r>
      <w:r w:rsidRPr="007E7183">
        <w:t xml:space="preserve"> НУ для работы внутри помещений</w:t>
      </w:r>
      <w:bookmarkEnd w:id="5"/>
    </w:p>
    <w:p w14:paraId="67AB3147" w14:textId="77777777" w:rsidR="004F6A12" w:rsidRDefault="004F6A12" w:rsidP="004F6A12">
      <w:pPr>
        <w:jc w:val="center"/>
        <w:rPr>
          <w:rFonts w:ascii="Calibri" w:eastAsia="Calibri" w:hAnsi="Calibri" w:cs="Calibri"/>
        </w:rPr>
      </w:pPr>
      <w:r>
        <w:rPr>
          <w:rFonts w:ascii="Calibri" w:eastAsia="Calibri" w:hAnsi="Calibri" w:cs="Calibri"/>
          <w:noProof/>
        </w:rPr>
        <w:drawing>
          <wp:inline distT="114300" distB="114300" distL="114300" distR="114300" wp14:anchorId="09D0FA34" wp14:editId="311B505E">
            <wp:extent cx="2898938" cy="2040406"/>
            <wp:effectExtent l="0" t="0" r="0" b="0"/>
            <wp:docPr id="1" name="image1.png" descr="Graphical user interface, application, Team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
                    <a:srcRect/>
                    <a:stretch>
                      <a:fillRect/>
                    </a:stretch>
                  </pic:blipFill>
                  <pic:spPr>
                    <a:xfrm>
                      <a:off x="0" y="0"/>
                      <a:ext cx="2898938" cy="2040406"/>
                    </a:xfrm>
                    <a:prstGeom prst="rect">
                      <a:avLst/>
                    </a:prstGeom>
                    <a:ln/>
                  </pic:spPr>
                </pic:pic>
              </a:graphicData>
            </a:graphic>
          </wp:inline>
        </w:drawing>
      </w:r>
    </w:p>
    <w:p w14:paraId="2D8E69F4" w14:textId="77777777" w:rsidR="004F6A12" w:rsidRPr="004F6A12" w:rsidRDefault="004F6A12" w:rsidP="004F6A12">
      <w:pPr>
        <w:spacing w:line="312" w:lineRule="auto"/>
        <w:ind w:firstLine="708"/>
        <w:jc w:val="both"/>
        <w:rPr>
          <w:bCs/>
          <w:sz w:val="28"/>
          <w:szCs w:val="28"/>
          <w:lang w:val="ru-RU"/>
        </w:rPr>
      </w:pPr>
      <w:r>
        <w:rPr>
          <w:bCs/>
          <w:sz w:val="28"/>
          <w:szCs w:val="28"/>
          <w:lang w:val="ru-RU"/>
        </w:rPr>
        <w:t>Рис</w:t>
      </w:r>
      <w:r w:rsidRPr="000E582E">
        <w:rPr>
          <w:bCs/>
          <w:sz w:val="28"/>
          <w:szCs w:val="28"/>
          <w:lang w:val="ru-RU"/>
        </w:rPr>
        <w:t xml:space="preserve">. 1. </w:t>
      </w:r>
      <w:r>
        <w:rPr>
          <w:bCs/>
          <w:sz w:val="28"/>
          <w:szCs w:val="28"/>
          <w:lang w:val="ru-RU"/>
        </w:rPr>
        <w:t>Схема</w:t>
      </w:r>
      <w:r w:rsidRPr="004F6A12">
        <w:rPr>
          <w:bCs/>
          <w:sz w:val="28"/>
          <w:szCs w:val="28"/>
          <w:lang w:val="ru-RU"/>
        </w:rPr>
        <w:t xml:space="preserve"> </w:t>
      </w:r>
      <w:r>
        <w:rPr>
          <w:bCs/>
          <w:sz w:val="28"/>
          <w:szCs w:val="28"/>
          <w:lang w:val="ru-RU"/>
        </w:rPr>
        <w:t>работы</w:t>
      </w:r>
      <w:r w:rsidRPr="004F6A12">
        <w:rPr>
          <w:bCs/>
          <w:sz w:val="28"/>
          <w:szCs w:val="28"/>
          <w:lang w:val="ru-RU"/>
        </w:rPr>
        <w:t xml:space="preserve"> </w:t>
      </w:r>
      <w:r>
        <w:rPr>
          <w:bCs/>
          <w:sz w:val="28"/>
          <w:szCs w:val="28"/>
          <w:lang w:val="ru-RU"/>
        </w:rPr>
        <w:t>предлагаемой</w:t>
      </w:r>
      <w:r w:rsidRPr="004F6A12">
        <w:rPr>
          <w:bCs/>
          <w:sz w:val="28"/>
          <w:szCs w:val="28"/>
          <w:lang w:val="ru-RU"/>
        </w:rPr>
        <w:t xml:space="preserve"> </w:t>
      </w:r>
      <w:r>
        <w:rPr>
          <w:bCs/>
          <w:sz w:val="28"/>
          <w:szCs w:val="28"/>
          <w:lang w:val="ru-RU"/>
        </w:rPr>
        <w:t>системы</w:t>
      </w:r>
      <w:r w:rsidRPr="004F6A12">
        <w:rPr>
          <w:bCs/>
          <w:sz w:val="28"/>
          <w:szCs w:val="28"/>
          <w:lang w:val="ru-RU"/>
        </w:rPr>
        <w:t xml:space="preserve"> </w:t>
      </w:r>
      <w:r>
        <w:rPr>
          <w:bCs/>
          <w:sz w:val="28"/>
          <w:szCs w:val="28"/>
          <w:lang w:val="ru-RU"/>
        </w:rPr>
        <w:t>позиционирования</w:t>
      </w:r>
      <w:r w:rsidRPr="004F6A12">
        <w:rPr>
          <w:bCs/>
          <w:sz w:val="28"/>
          <w:szCs w:val="28"/>
          <w:lang w:val="ru-RU"/>
        </w:rPr>
        <w:t xml:space="preserve"> </w:t>
      </w:r>
      <w:r>
        <w:rPr>
          <w:bCs/>
          <w:sz w:val="28"/>
          <w:szCs w:val="28"/>
          <w:lang w:val="ru-RU"/>
        </w:rPr>
        <w:t>внутри</w:t>
      </w:r>
      <w:r w:rsidRPr="004F6A12">
        <w:rPr>
          <w:bCs/>
          <w:sz w:val="28"/>
          <w:szCs w:val="28"/>
          <w:lang w:val="ru-RU"/>
        </w:rPr>
        <w:t xml:space="preserve"> </w:t>
      </w:r>
      <w:r>
        <w:rPr>
          <w:bCs/>
          <w:sz w:val="28"/>
          <w:szCs w:val="28"/>
          <w:lang w:val="ru-RU"/>
        </w:rPr>
        <w:t>помещений. Система</w:t>
      </w:r>
      <w:r w:rsidRPr="004F6A12">
        <w:rPr>
          <w:bCs/>
          <w:sz w:val="28"/>
          <w:szCs w:val="28"/>
          <w:lang w:val="ru-RU"/>
        </w:rPr>
        <w:t xml:space="preserve"> </w:t>
      </w:r>
      <w:r>
        <w:rPr>
          <w:bCs/>
          <w:sz w:val="28"/>
          <w:szCs w:val="28"/>
          <w:lang w:val="ru-RU"/>
        </w:rPr>
        <w:t>состоит</w:t>
      </w:r>
      <w:r w:rsidRPr="004F6A12">
        <w:rPr>
          <w:bCs/>
          <w:sz w:val="28"/>
          <w:szCs w:val="28"/>
          <w:lang w:val="ru-RU"/>
        </w:rPr>
        <w:t xml:space="preserve"> </w:t>
      </w:r>
      <w:r>
        <w:rPr>
          <w:bCs/>
          <w:sz w:val="28"/>
          <w:szCs w:val="28"/>
          <w:lang w:val="ru-RU"/>
        </w:rPr>
        <w:t>из</w:t>
      </w:r>
      <w:r w:rsidRPr="004F6A12">
        <w:rPr>
          <w:bCs/>
          <w:sz w:val="28"/>
          <w:szCs w:val="28"/>
          <w:lang w:val="ru-RU"/>
        </w:rPr>
        <w:t xml:space="preserve"> </w:t>
      </w:r>
      <w:r>
        <w:rPr>
          <w:bCs/>
          <w:sz w:val="28"/>
          <w:szCs w:val="28"/>
          <w:lang w:val="ru-RU"/>
        </w:rPr>
        <w:t>наборы</w:t>
      </w:r>
      <w:r w:rsidRPr="004F6A12">
        <w:rPr>
          <w:bCs/>
          <w:sz w:val="28"/>
          <w:szCs w:val="28"/>
          <w:lang w:val="ru-RU"/>
        </w:rPr>
        <w:t xml:space="preserve"> </w:t>
      </w:r>
      <w:r>
        <w:rPr>
          <w:bCs/>
          <w:sz w:val="28"/>
          <w:szCs w:val="28"/>
          <w:lang w:val="ru-RU"/>
        </w:rPr>
        <w:t>откалиброванных</w:t>
      </w:r>
      <w:r w:rsidRPr="004F6A12">
        <w:rPr>
          <w:bCs/>
          <w:sz w:val="28"/>
          <w:szCs w:val="28"/>
          <w:lang w:val="ru-RU"/>
        </w:rPr>
        <w:t xml:space="preserve"> </w:t>
      </w:r>
      <w:r>
        <w:rPr>
          <w:bCs/>
          <w:sz w:val="28"/>
          <w:szCs w:val="28"/>
          <w:lang w:val="ru-RU"/>
        </w:rPr>
        <w:t>датчиков</w:t>
      </w:r>
      <w:r w:rsidRPr="004F6A12">
        <w:rPr>
          <w:bCs/>
          <w:sz w:val="28"/>
          <w:szCs w:val="28"/>
          <w:lang w:val="ru-RU"/>
        </w:rPr>
        <w:t xml:space="preserve"> (</w:t>
      </w:r>
      <w:r>
        <w:rPr>
          <w:bCs/>
          <w:sz w:val="28"/>
          <w:szCs w:val="28"/>
        </w:rPr>
        <w:t>RGB</w:t>
      </w:r>
      <w:r w:rsidRPr="004F6A12">
        <w:rPr>
          <w:bCs/>
          <w:sz w:val="28"/>
          <w:szCs w:val="28"/>
          <w:lang w:val="ru-RU"/>
        </w:rPr>
        <w:t>-</w:t>
      </w:r>
      <w:r>
        <w:rPr>
          <w:bCs/>
          <w:sz w:val="28"/>
          <w:szCs w:val="28"/>
          <w:lang w:val="ru-RU"/>
        </w:rPr>
        <w:t xml:space="preserve">камера, камера глубины, </w:t>
      </w:r>
      <w:r>
        <w:rPr>
          <w:bCs/>
          <w:sz w:val="28"/>
          <w:szCs w:val="28"/>
        </w:rPr>
        <w:t>IMU</w:t>
      </w:r>
      <w:r w:rsidRPr="004F6A12">
        <w:rPr>
          <w:bCs/>
          <w:sz w:val="28"/>
          <w:szCs w:val="28"/>
          <w:lang w:val="ru-RU"/>
        </w:rPr>
        <w:t xml:space="preserve">). </w:t>
      </w:r>
      <w:r>
        <w:rPr>
          <w:bCs/>
          <w:sz w:val="28"/>
          <w:szCs w:val="28"/>
          <w:lang w:val="ru-RU"/>
        </w:rPr>
        <w:t>Данные о картах хранятся на сервере. Высокоточное позиционирование работает с частотой до 20 Гц.</w:t>
      </w:r>
      <w:r w:rsidRPr="004F6A12">
        <w:rPr>
          <w:bCs/>
          <w:sz w:val="28"/>
          <w:szCs w:val="28"/>
          <w:lang w:val="ru-RU"/>
        </w:rPr>
        <w:t xml:space="preserve"> </w:t>
      </w:r>
    </w:p>
    <w:p w14:paraId="4B838477" w14:textId="77777777" w:rsidR="004F6A12" w:rsidRPr="004F6A12" w:rsidRDefault="004F6A12" w:rsidP="004F6A12">
      <w:pPr>
        <w:rPr>
          <w:lang w:val="ru-RU"/>
        </w:rPr>
      </w:pPr>
    </w:p>
    <w:p w14:paraId="0F7DA65F" w14:textId="77777777" w:rsidR="004F6A12" w:rsidRPr="004F6A12" w:rsidRDefault="004F6A12" w:rsidP="004F6A12">
      <w:pPr>
        <w:rPr>
          <w:lang w:val="ru-RU"/>
        </w:rPr>
      </w:pPr>
    </w:p>
    <w:p w14:paraId="62643585" w14:textId="77777777" w:rsidR="004F6A12" w:rsidRDefault="004F6A12" w:rsidP="00814DD8">
      <w:pPr>
        <w:spacing w:line="360" w:lineRule="auto"/>
        <w:ind w:firstLine="708"/>
        <w:jc w:val="both"/>
        <w:rPr>
          <w:bCs/>
          <w:sz w:val="28"/>
          <w:szCs w:val="28"/>
          <w:lang w:val="ru-RU"/>
        </w:rPr>
      </w:pPr>
      <w:r w:rsidRPr="004F6A12">
        <w:rPr>
          <w:bCs/>
          <w:sz w:val="28"/>
          <w:szCs w:val="28"/>
          <w:lang w:val="ru-RU"/>
        </w:rPr>
        <w:lastRenderedPageBreak/>
        <w:t xml:space="preserve">Алгоритмы </w:t>
      </w:r>
      <w:r>
        <w:rPr>
          <w:bCs/>
          <w:sz w:val="28"/>
          <w:szCs w:val="28"/>
          <w:lang w:val="ru-RU"/>
        </w:rPr>
        <w:t>позиционирования</w:t>
      </w:r>
      <w:r w:rsidRPr="004F6A12">
        <w:rPr>
          <w:bCs/>
          <w:sz w:val="28"/>
          <w:szCs w:val="28"/>
          <w:lang w:val="ru-RU"/>
        </w:rPr>
        <w:t xml:space="preserve"> зависят от </w:t>
      </w:r>
      <w:r>
        <w:rPr>
          <w:bCs/>
          <w:sz w:val="28"/>
          <w:szCs w:val="28"/>
          <w:lang w:val="ru-RU"/>
        </w:rPr>
        <w:t>набора</w:t>
      </w:r>
      <w:r w:rsidRPr="004F6A12">
        <w:rPr>
          <w:bCs/>
          <w:sz w:val="28"/>
          <w:szCs w:val="28"/>
          <w:lang w:val="ru-RU"/>
        </w:rPr>
        <w:t xml:space="preserve"> датчиков. На рис. 1 представлена ​​схема предлагаемой системы локализации помещений. Алгоритмы локализации (позиционирования) смогут работать в реальном времени с частотой </w:t>
      </w:r>
      <w:r>
        <w:rPr>
          <w:bCs/>
          <w:sz w:val="28"/>
          <w:szCs w:val="28"/>
          <w:lang w:val="ru-RU"/>
        </w:rPr>
        <w:t>до</w:t>
      </w:r>
      <w:r w:rsidRPr="004F6A12">
        <w:rPr>
          <w:bCs/>
          <w:sz w:val="28"/>
          <w:szCs w:val="28"/>
          <w:lang w:val="ru-RU"/>
        </w:rPr>
        <w:t xml:space="preserve"> 20 Гц. </w:t>
      </w:r>
    </w:p>
    <w:p w14:paraId="39661332" w14:textId="77777777" w:rsidR="004F6A12" w:rsidRDefault="004F6A12" w:rsidP="00814DD8">
      <w:pPr>
        <w:spacing w:line="360" w:lineRule="auto"/>
        <w:ind w:firstLine="708"/>
        <w:jc w:val="both"/>
        <w:rPr>
          <w:bCs/>
          <w:sz w:val="28"/>
          <w:szCs w:val="28"/>
          <w:lang w:val="ru-RU"/>
        </w:rPr>
      </w:pPr>
      <w:r>
        <w:rPr>
          <w:bCs/>
          <w:sz w:val="28"/>
          <w:szCs w:val="28"/>
          <w:lang w:val="ru-RU"/>
        </w:rPr>
        <w:t>Р</w:t>
      </w:r>
      <w:r w:rsidRPr="004F6A12">
        <w:rPr>
          <w:bCs/>
          <w:sz w:val="28"/>
          <w:szCs w:val="28"/>
          <w:lang w:val="ru-RU"/>
        </w:rPr>
        <w:t xml:space="preserve">аботы </w:t>
      </w:r>
      <w:r>
        <w:rPr>
          <w:bCs/>
          <w:sz w:val="28"/>
          <w:szCs w:val="28"/>
          <w:lang w:val="ru-RU"/>
        </w:rPr>
        <w:t xml:space="preserve">системы </w:t>
      </w:r>
      <w:r w:rsidRPr="004F6A12">
        <w:rPr>
          <w:bCs/>
          <w:sz w:val="28"/>
          <w:szCs w:val="28"/>
          <w:lang w:val="ru-RU"/>
        </w:rPr>
        <w:t>основан</w:t>
      </w:r>
      <w:r>
        <w:rPr>
          <w:bCs/>
          <w:sz w:val="28"/>
          <w:szCs w:val="28"/>
          <w:lang w:val="ru-RU"/>
        </w:rPr>
        <w:t>а на предварительном знании карты (видео, глубина, радио), хранящейся на сервере</w:t>
      </w:r>
      <w:r w:rsidRPr="004F6A12">
        <w:rPr>
          <w:bCs/>
          <w:sz w:val="28"/>
          <w:szCs w:val="28"/>
          <w:lang w:val="ru-RU"/>
        </w:rPr>
        <w:t xml:space="preserve">. Это означает, что </w:t>
      </w:r>
      <w:r>
        <w:rPr>
          <w:bCs/>
          <w:sz w:val="28"/>
          <w:szCs w:val="28"/>
          <w:lang w:val="ru-RU"/>
        </w:rPr>
        <w:t>поя</w:t>
      </w:r>
      <w:r w:rsidR="00B85B25">
        <w:rPr>
          <w:bCs/>
          <w:sz w:val="28"/>
          <w:szCs w:val="28"/>
          <w:lang w:val="ru-RU"/>
        </w:rPr>
        <w:t>в</w:t>
      </w:r>
      <w:r>
        <w:rPr>
          <w:bCs/>
          <w:sz w:val="28"/>
          <w:szCs w:val="28"/>
          <w:lang w:val="ru-RU"/>
        </w:rPr>
        <w:t>ляется предварительных этап картографирования помещений</w:t>
      </w:r>
      <w:r w:rsidRPr="004F6A12">
        <w:rPr>
          <w:bCs/>
          <w:sz w:val="28"/>
          <w:szCs w:val="28"/>
          <w:lang w:val="ru-RU"/>
        </w:rPr>
        <w:t xml:space="preserve">. </w:t>
      </w:r>
    </w:p>
    <w:p w14:paraId="1BFB43E0" w14:textId="77777777" w:rsidR="004F6A12" w:rsidRDefault="004F6A12" w:rsidP="00814DD8">
      <w:pPr>
        <w:spacing w:line="360" w:lineRule="auto"/>
        <w:ind w:firstLine="708"/>
        <w:jc w:val="both"/>
        <w:rPr>
          <w:bCs/>
          <w:sz w:val="28"/>
          <w:szCs w:val="28"/>
          <w:lang w:val="ru-RU"/>
        </w:rPr>
      </w:pPr>
      <w:r>
        <w:rPr>
          <w:bCs/>
          <w:sz w:val="28"/>
          <w:szCs w:val="28"/>
          <w:lang w:val="ru-RU"/>
        </w:rPr>
        <w:t>Предлагается протестировать</w:t>
      </w:r>
      <w:r w:rsidRPr="004F6A12">
        <w:rPr>
          <w:bCs/>
          <w:sz w:val="28"/>
          <w:szCs w:val="28"/>
          <w:lang w:val="ru-RU"/>
        </w:rPr>
        <w:t xml:space="preserve"> существующие методы </w:t>
      </w:r>
      <w:r>
        <w:rPr>
          <w:bCs/>
          <w:sz w:val="28"/>
          <w:szCs w:val="28"/>
        </w:rPr>
        <w:t>SLAM</w:t>
      </w:r>
      <w:r w:rsidRPr="004F6A12">
        <w:rPr>
          <w:bCs/>
          <w:sz w:val="28"/>
          <w:szCs w:val="28"/>
          <w:lang w:val="ru-RU"/>
        </w:rPr>
        <w:t>: ORB-SLAM [2]</w:t>
      </w:r>
      <w:r w:rsidR="004148CA">
        <w:rPr>
          <w:bCs/>
          <w:sz w:val="28"/>
          <w:szCs w:val="28"/>
          <w:lang w:val="ru-RU"/>
        </w:rPr>
        <w:t xml:space="preserve"> (более подробно рассмотрен в настоящей пояснительной записке)</w:t>
      </w:r>
      <w:r w:rsidRPr="004F6A12">
        <w:rPr>
          <w:bCs/>
          <w:sz w:val="28"/>
          <w:szCs w:val="28"/>
          <w:lang w:val="ru-RU"/>
        </w:rPr>
        <w:t xml:space="preserve">, </w:t>
      </w:r>
      <w:proofErr w:type="spellStart"/>
      <w:r w:rsidRPr="004F6A12">
        <w:rPr>
          <w:bCs/>
          <w:sz w:val="28"/>
          <w:szCs w:val="28"/>
          <w:lang w:val="ru-RU"/>
        </w:rPr>
        <w:t>Colored</w:t>
      </w:r>
      <w:proofErr w:type="spellEnd"/>
      <w:r w:rsidRPr="004F6A12">
        <w:rPr>
          <w:bCs/>
          <w:sz w:val="28"/>
          <w:szCs w:val="28"/>
          <w:lang w:val="ru-RU"/>
        </w:rPr>
        <w:t xml:space="preserve"> PC [3,4], COLMAP, </w:t>
      </w:r>
      <w:proofErr w:type="spellStart"/>
      <w:r w:rsidRPr="004F6A12">
        <w:rPr>
          <w:bCs/>
          <w:sz w:val="28"/>
          <w:szCs w:val="28"/>
          <w:lang w:val="ru-RU"/>
        </w:rPr>
        <w:t>Bundle</w:t>
      </w:r>
      <w:proofErr w:type="spellEnd"/>
      <w:r w:rsidRPr="004F6A12">
        <w:rPr>
          <w:bCs/>
          <w:sz w:val="28"/>
          <w:szCs w:val="28"/>
          <w:lang w:val="ru-RU"/>
        </w:rPr>
        <w:t xml:space="preserve"> </w:t>
      </w:r>
      <w:proofErr w:type="spellStart"/>
      <w:r w:rsidRPr="004F6A12">
        <w:rPr>
          <w:bCs/>
          <w:sz w:val="28"/>
          <w:szCs w:val="28"/>
          <w:lang w:val="ru-RU"/>
        </w:rPr>
        <w:t>fusion</w:t>
      </w:r>
      <w:proofErr w:type="spellEnd"/>
      <w:r w:rsidRPr="004F6A12">
        <w:rPr>
          <w:bCs/>
          <w:sz w:val="28"/>
          <w:szCs w:val="28"/>
          <w:lang w:val="ru-RU"/>
        </w:rPr>
        <w:t>, SVO и выбр</w:t>
      </w:r>
      <w:r>
        <w:rPr>
          <w:bCs/>
          <w:sz w:val="28"/>
          <w:szCs w:val="28"/>
          <w:lang w:val="ru-RU"/>
        </w:rPr>
        <w:t>ать</w:t>
      </w:r>
      <w:r w:rsidRPr="004F6A12">
        <w:rPr>
          <w:bCs/>
          <w:sz w:val="28"/>
          <w:szCs w:val="28"/>
          <w:lang w:val="ru-RU"/>
        </w:rPr>
        <w:t xml:space="preserve"> наиболее эффективный для нашей задачи</w:t>
      </w:r>
      <w:r>
        <w:rPr>
          <w:bCs/>
          <w:sz w:val="28"/>
          <w:szCs w:val="28"/>
          <w:lang w:val="ru-RU"/>
        </w:rPr>
        <w:t xml:space="preserve">. За параметры эффективности предлагаем </w:t>
      </w:r>
      <w:r w:rsidR="00B85B25">
        <w:rPr>
          <w:bCs/>
          <w:sz w:val="28"/>
          <w:szCs w:val="28"/>
          <w:lang w:val="ru-RU"/>
        </w:rPr>
        <w:t>взять</w:t>
      </w:r>
      <w:r>
        <w:rPr>
          <w:bCs/>
          <w:sz w:val="28"/>
          <w:szCs w:val="28"/>
          <w:lang w:val="ru-RU"/>
        </w:rPr>
        <w:t xml:space="preserve"> точность навигации, скорость картографирования</w:t>
      </w:r>
      <w:r w:rsidRPr="004F6A12">
        <w:rPr>
          <w:bCs/>
          <w:sz w:val="28"/>
          <w:szCs w:val="28"/>
          <w:lang w:val="ru-RU"/>
        </w:rPr>
        <w:t>.</w:t>
      </w:r>
    </w:p>
    <w:p w14:paraId="1167B2A2" w14:textId="77777777" w:rsidR="00C856F8" w:rsidRDefault="00C856F8" w:rsidP="00814DD8">
      <w:pPr>
        <w:spacing w:line="360" w:lineRule="auto"/>
        <w:ind w:firstLine="708"/>
        <w:jc w:val="both"/>
        <w:rPr>
          <w:bCs/>
          <w:sz w:val="28"/>
          <w:szCs w:val="28"/>
          <w:lang w:val="ru-RU"/>
        </w:rPr>
      </w:pPr>
      <w:r>
        <w:rPr>
          <w:bCs/>
          <w:sz w:val="28"/>
          <w:szCs w:val="28"/>
          <w:lang w:val="ru-RU"/>
        </w:rPr>
        <w:t xml:space="preserve">Преимуществами метода </w:t>
      </w:r>
      <w:r>
        <w:rPr>
          <w:bCs/>
          <w:sz w:val="28"/>
          <w:szCs w:val="28"/>
        </w:rPr>
        <w:t>ORB</w:t>
      </w:r>
      <w:r w:rsidRPr="00C856F8">
        <w:rPr>
          <w:bCs/>
          <w:sz w:val="28"/>
          <w:szCs w:val="28"/>
          <w:lang w:val="ru-RU"/>
        </w:rPr>
        <w:t>-</w:t>
      </w:r>
      <w:r>
        <w:rPr>
          <w:bCs/>
          <w:sz w:val="28"/>
          <w:szCs w:val="28"/>
        </w:rPr>
        <w:t>SLAM</w:t>
      </w:r>
      <w:r w:rsidRPr="00C856F8">
        <w:rPr>
          <w:bCs/>
          <w:sz w:val="28"/>
          <w:szCs w:val="28"/>
          <w:lang w:val="ru-RU"/>
        </w:rPr>
        <w:t xml:space="preserve"> </w:t>
      </w:r>
      <w:r>
        <w:rPr>
          <w:bCs/>
          <w:sz w:val="28"/>
          <w:szCs w:val="28"/>
          <w:lang w:val="ru-RU"/>
        </w:rPr>
        <w:t>являются:</w:t>
      </w:r>
    </w:p>
    <w:p w14:paraId="523CA48D" w14:textId="77777777" w:rsidR="00C856F8" w:rsidRPr="00C856F8" w:rsidRDefault="00C856F8" w:rsidP="00814DD8">
      <w:pPr>
        <w:spacing w:line="360" w:lineRule="auto"/>
        <w:jc w:val="both"/>
        <w:rPr>
          <w:bCs/>
          <w:sz w:val="28"/>
          <w:szCs w:val="28"/>
          <w:lang w:val="ru-RU"/>
        </w:rPr>
      </w:pPr>
      <w:r>
        <w:rPr>
          <w:bCs/>
          <w:sz w:val="28"/>
          <w:szCs w:val="28"/>
          <w:lang w:val="ru-RU"/>
        </w:rPr>
        <w:t xml:space="preserve">- </w:t>
      </w:r>
      <w:r w:rsidRPr="00C856F8">
        <w:rPr>
          <w:bCs/>
          <w:sz w:val="28"/>
          <w:szCs w:val="28"/>
          <w:lang w:val="ru-RU"/>
        </w:rPr>
        <w:t xml:space="preserve">Первая система </w:t>
      </w:r>
      <w:r w:rsidRPr="00C856F8">
        <w:rPr>
          <w:bCs/>
          <w:sz w:val="28"/>
          <w:szCs w:val="28"/>
        </w:rPr>
        <w:t>SLAM</w:t>
      </w:r>
      <w:r w:rsidRPr="00C856F8">
        <w:rPr>
          <w:bCs/>
          <w:sz w:val="28"/>
          <w:szCs w:val="28"/>
          <w:lang w:val="ru-RU"/>
        </w:rPr>
        <w:t xml:space="preserve"> с открытым исходным кодом для </w:t>
      </w:r>
      <w:proofErr w:type="spellStart"/>
      <w:r w:rsidRPr="00C856F8">
        <w:rPr>
          <w:bCs/>
          <w:sz w:val="28"/>
          <w:szCs w:val="28"/>
          <w:lang w:val="ru-RU"/>
        </w:rPr>
        <w:t>моно</w:t>
      </w:r>
      <w:r>
        <w:rPr>
          <w:bCs/>
          <w:sz w:val="28"/>
          <w:szCs w:val="28"/>
          <w:lang w:val="ru-RU"/>
        </w:rPr>
        <w:t>камеры</w:t>
      </w:r>
      <w:proofErr w:type="spellEnd"/>
      <w:r>
        <w:rPr>
          <w:bCs/>
          <w:sz w:val="28"/>
          <w:szCs w:val="28"/>
          <w:lang w:val="ru-RU"/>
        </w:rPr>
        <w:t xml:space="preserve">, </w:t>
      </w:r>
      <w:r w:rsidRPr="00C856F8">
        <w:rPr>
          <w:bCs/>
          <w:sz w:val="28"/>
          <w:szCs w:val="28"/>
          <w:lang w:val="ru-RU"/>
        </w:rPr>
        <w:t xml:space="preserve">стереокамеры и камеры </w:t>
      </w:r>
      <w:r w:rsidR="00DA6453">
        <w:rPr>
          <w:bCs/>
          <w:sz w:val="28"/>
          <w:szCs w:val="28"/>
          <w:lang w:val="ru-RU"/>
        </w:rPr>
        <w:t>глубины</w:t>
      </w:r>
      <w:r w:rsidRPr="00C856F8">
        <w:rPr>
          <w:bCs/>
          <w:sz w:val="28"/>
          <w:szCs w:val="28"/>
          <w:lang w:val="ru-RU"/>
        </w:rPr>
        <w:t xml:space="preserve">, </w:t>
      </w:r>
      <w:r w:rsidR="00DA6453">
        <w:rPr>
          <w:bCs/>
          <w:sz w:val="28"/>
          <w:szCs w:val="28"/>
          <w:lang w:val="ru-RU"/>
        </w:rPr>
        <w:t>с</w:t>
      </w:r>
      <w:r>
        <w:rPr>
          <w:bCs/>
          <w:sz w:val="28"/>
          <w:szCs w:val="28"/>
          <w:lang w:val="ru-RU"/>
        </w:rPr>
        <w:t xml:space="preserve"> использованием обратной связи и пере</w:t>
      </w:r>
      <w:r w:rsidR="00DA6453">
        <w:rPr>
          <w:bCs/>
          <w:sz w:val="28"/>
          <w:szCs w:val="28"/>
          <w:lang w:val="ru-RU"/>
        </w:rPr>
        <w:t>обучением</w:t>
      </w:r>
      <w:r w:rsidRPr="00C856F8">
        <w:rPr>
          <w:bCs/>
          <w:sz w:val="28"/>
          <w:szCs w:val="28"/>
          <w:lang w:val="ru-RU"/>
        </w:rPr>
        <w:t xml:space="preserve"> карты.</w:t>
      </w:r>
    </w:p>
    <w:p w14:paraId="7B819BCC" w14:textId="77777777" w:rsidR="00C856F8" w:rsidRPr="00C856F8" w:rsidRDefault="00C856F8" w:rsidP="00814DD8">
      <w:pPr>
        <w:spacing w:line="360" w:lineRule="auto"/>
        <w:jc w:val="both"/>
        <w:rPr>
          <w:bCs/>
          <w:sz w:val="28"/>
          <w:szCs w:val="28"/>
          <w:lang w:val="ru-RU"/>
        </w:rPr>
      </w:pPr>
      <w:r>
        <w:rPr>
          <w:bCs/>
          <w:sz w:val="28"/>
          <w:szCs w:val="28"/>
          <w:lang w:val="ru-RU"/>
        </w:rPr>
        <w:t>- Лучшая точность позиционирования</w:t>
      </w:r>
      <w:r w:rsidRPr="00C856F8">
        <w:rPr>
          <w:bCs/>
          <w:sz w:val="28"/>
          <w:szCs w:val="28"/>
          <w:lang w:val="ru-RU"/>
        </w:rPr>
        <w:t xml:space="preserve">, чем современные методы, основанные </w:t>
      </w:r>
      <w:r>
        <w:rPr>
          <w:bCs/>
          <w:sz w:val="28"/>
          <w:szCs w:val="28"/>
          <w:lang w:val="ru-RU"/>
        </w:rPr>
        <w:t>на минимизации ошибки глубины или видеокадра</w:t>
      </w:r>
      <w:r w:rsidRPr="00C856F8">
        <w:rPr>
          <w:bCs/>
          <w:sz w:val="28"/>
          <w:szCs w:val="28"/>
          <w:lang w:val="ru-RU"/>
        </w:rPr>
        <w:t>.</w:t>
      </w:r>
    </w:p>
    <w:p w14:paraId="3642D480" w14:textId="77777777" w:rsidR="00C856F8" w:rsidRDefault="00C856F8" w:rsidP="00814DD8">
      <w:pPr>
        <w:spacing w:line="360" w:lineRule="auto"/>
        <w:jc w:val="both"/>
        <w:rPr>
          <w:bCs/>
          <w:sz w:val="28"/>
          <w:szCs w:val="28"/>
          <w:lang w:val="ru-RU"/>
        </w:rPr>
      </w:pPr>
      <w:r>
        <w:rPr>
          <w:bCs/>
          <w:sz w:val="28"/>
          <w:szCs w:val="28"/>
          <w:lang w:val="ru-RU"/>
        </w:rPr>
        <w:t>- Наличие о</w:t>
      </w:r>
      <w:r w:rsidRPr="00C856F8">
        <w:rPr>
          <w:bCs/>
          <w:sz w:val="28"/>
          <w:szCs w:val="28"/>
          <w:lang w:val="ru-RU"/>
        </w:rPr>
        <w:t>блегченн</w:t>
      </w:r>
      <w:r>
        <w:rPr>
          <w:bCs/>
          <w:sz w:val="28"/>
          <w:szCs w:val="28"/>
          <w:lang w:val="ru-RU"/>
        </w:rPr>
        <w:t>ого</w:t>
      </w:r>
      <w:r w:rsidRPr="00C856F8">
        <w:rPr>
          <w:bCs/>
          <w:sz w:val="28"/>
          <w:szCs w:val="28"/>
          <w:lang w:val="ru-RU"/>
        </w:rPr>
        <w:t xml:space="preserve"> режим</w:t>
      </w:r>
      <w:r>
        <w:rPr>
          <w:bCs/>
          <w:sz w:val="28"/>
          <w:szCs w:val="28"/>
          <w:lang w:val="ru-RU"/>
        </w:rPr>
        <w:t>а навигации, использу</w:t>
      </w:r>
      <w:r w:rsidR="00DA6453">
        <w:rPr>
          <w:bCs/>
          <w:sz w:val="28"/>
          <w:szCs w:val="28"/>
          <w:lang w:val="ru-RU"/>
        </w:rPr>
        <w:t>ю</w:t>
      </w:r>
      <w:r>
        <w:rPr>
          <w:bCs/>
          <w:sz w:val="28"/>
          <w:szCs w:val="28"/>
          <w:lang w:val="ru-RU"/>
        </w:rPr>
        <w:t>щего карт</w:t>
      </w:r>
      <w:r w:rsidR="00DA6453">
        <w:rPr>
          <w:bCs/>
          <w:sz w:val="28"/>
          <w:szCs w:val="28"/>
          <w:lang w:val="ru-RU"/>
        </w:rPr>
        <w:t>ы, с возможностью отключения режима обучения карт</w:t>
      </w:r>
      <w:r w:rsidRPr="00C856F8">
        <w:rPr>
          <w:bCs/>
          <w:sz w:val="28"/>
          <w:szCs w:val="28"/>
          <w:lang w:val="ru-RU"/>
        </w:rPr>
        <w:t>.</w:t>
      </w:r>
    </w:p>
    <w:p w14:paraId="3CDF01D9" w14:textId="77777777" w:rsidR="00A12527" w:rsidRDefault="003971ED" w:rsidP="00814DD8">
      <w:pPr>
        <w:spacing w:line="360" w:lineRule="auto"/>
        <w:ind w:firstLine="708"/>
        <w:jc w:val="both"/>
        <w:rPr>
          <w:bCs/>
          <w:sz w:val="28"/>
          <w:szCs w:val="28"/>
          <w:lang w:val="ru-RU"/>
        </w:rPr>
      </w:pPr>
      <w:r>
        <w:rPr>
          <w:bCs/>
          <w:sz w:val="28"/>
          <w:szCs w:val="28"/>
          <w:lang w:val="ru-RU"/>
        </w:rPr>
        <w:t xml:space="preserve">Существует множество реализации </w:t>
      </w:r>
      <w:r>
        <w:rPr>
          <w:bCs/>
          <w:sz w:val="28"/>
          <w:szCs w:val="28"/>
        </w:rPr>
        <w:t>SLAM</w:t>
      </w:r>
      <w:r w:rsidRPr="003971ED">
        <w:rPr>
          <w:bCs/>
          <w:sz w:val="28"/>
          <w:szCs w:val="28"/>
          <w:lang w:val="ru-RU"/>
        </w:rPr>
        <w:t xml:space="preserve"> </w:t>
      </w:r>
      <w:r>
        <w:rPr>
          <w:bCs/>
          <w:sz w:val="28"/>
          <w:szCs w:val="28"/>
          <w:lang w:val="ru-RU"/>
        </w:rPr>
        <w:t xml:space="preserve">методов с использованием нейросетей, включая: </w:t>
      </w:r>
    </w:p>
    <w:p w14:paraId="5256C962" w14:textId="77777777" w:rsidR="00A12527" w:rsidRPr="00A12527" w:rsidRDefault="00A12527" w:rsidP="00814DD8">
      <w:pPr>
        <w:spacing w:line="360" w:lineRule="auto"/>
        <w:ind w:firstLine="708"/>
        <w:jc w:val="both"/>
        <w:rPr>
          <w:bCs/>
          <w:sz w:val="28"/>
          <w:szCs w:val="28"/>
        </w:rPr>
      </w:pPr>
      <w:r w:rsidRPr="00A12527">
        <w:rPr>
          <w:bCs/>
          <w:sz w:val="28"/>
          <w:szCs w:val="28"/>
        </w:rPr>
        <w:t xml:space="preserve">- </w:t>
      </w:r>
      <w:r w:rsidRPr="00A12527">
        <w:rPr>
          <w:bCs/>
          <w:sz w:val="28"/>
          <w:szCs w:val="28"/>
          <w:lang w:val="ru-RU"/>
        </w:rPr>
        <w:t>Рекуррентные</w:t>
      </w:r>
      <w:r w:rsidRPr="00A12527">
        <w:rPr>
          <w:bCs/>
          <w:sz w:val="28"/>
          <w:szCs w:val="28"/>
        </w:rPr>
        <w:t xml:space="preserve"> </w:t>
      </w:r>
      <w:proofErr w:type="spellStart"/>
      <w:r w:rsidRPr="00A12527">
        <w:rPr>
          <w:bCs/>
          <w:sz w:val="28"/>
          <w:szCs w:val="28"/>
          <w:lang w:val="ru-RU"/>
        </w:rPr>
        <w:t>сверточные</w:t>
      </w:r>
      <w:proofErr w:type="spellEnd"/>
      <w:r w:rsidRPr="00A12527">
        <w:rPr>
          <w:bCs/>
          <w:sz w:val="28"/>
          <w:szCs w:val="28"/>
        </w:rPr>
        <w:t xml:space="preserve"> </w:t>
      </w:r>
      <w:r w:rsidRPr="00A12527">
        <w:rPr>
          <w:bCs/>
          <w:sz w:val="28"/>
          <w:szCs w:val="28"/>
          <w:lang w:val="ru-RU"/>
        </w:rPr>
        <w:t>нейронные</w:t>
      </w:r>
      <w:r w:rsidRPr="00A12527">
        <w:rPr>
          <w:bCs/>
          <w:sz w:val="28"/>
          <w:szCs w:val="28"/>
        </w:rPr>
        <w:t xml:space="preserve"> </w:t>
      </w:r>
      <w:r w:rsidRPr="00A12527">
        <w:rPr>
          <w:bCs/>
          <w:sz w:val="28"/>
          <w:szCs w:val="28"/>
          <w:lang w:val="ru-RU"/>
        </w:rPr>
        <w:t>сети</w:t>
      </w:r>
      <w:r w:rsidRPr="00A12527">
        <w:rPr>
          <w:bCs/>
          <w:sz w:val="28"/>
          <w:szCs w:val="28"/>
        </w:rPr>
        <w:t xml:space="preserve"> (</w:t>
      </w:r>
      <w:r w:rsidR="003971ED" w:rsidRPr="00A12527">
        <w:rPr>
          <w:bCs/>
          <w:sz w:val="28"/>
          <w:szCs w:val="28"/>
        </w:rPr>
        <w:t>Recurrent Convolutional Neural Networks</w:t>
      </w:r>
      <w:r w:rsidRPr="00A12527">
        <w:rPr>
          <w:bCs/>
          <w:sz w:val="28"/>
          <w:szCs w:val="28"/>
        </w:rPr>
        <w:t xml:space="preserve">, </w:t>
      </w:r>
      <w:r w:rsidR="003971ED" w:rsidRPr="00A12527">
        <w:rPr>
          <w:bCs/>
          <w:sz w:val="28"/>
          <w:szCs w:val="28"/>
        </w:rPr>
        <w:t>RCNNs)</w:t>
      </w:r>
      <w:r w:rsidRPr="00A12527">
        <w:rPr>
          <w:bCs/>
          <w:sz w:val="28"/>
          <w:szCs w:val="28"/>
        </w:rPr>
        <w:t>.</w:t>
      </w:r>
    </w:p>
    <w:p w14:paraId="66788F7D" w14:textId="77777777" w:rsidR="007755FC" w:rsidRDefault="00A12527" w:rsidP="00814DD8">
      <w:pPr>
        <w:spacing w:line="360" w:lineRule="auto"/>
        <w:ind w:firstLine="708"/>
        <w:jc w:val="both"/>
        <w:rPr>
          <w:bCs/>
          <w:sz w:val="28"/>
          <w:szCs w:val="28"/>
          <w:lang w:val="ru-RU"/>
        </w:rPr>
      </w:pPr>
      <w:r w:rsidRPr="007755FC">
        <w:rPr>
          <w:bCs/>
          <w:sz w:val="28"/>
          <w:szCs w:val="28"/>
          <w:lang w:val="ru-RU"/>
        </w:rPr>
        <w:t xml:space="preserve">- </w:t>
      </w:r>
      <w:r>
        <w:rPr>
          <w:bCs/>
          <w:sz w:val="28"/>
          <w:szCs w:val="28"/>
          <w:lang w:val="ru-RU"/>
        </w:rPr>
        <w:t>Глубокие</w:t>
      </w:r>
      <w:r w:rsidRPr="007755FC">
        <w:rPr>
          <w:bCs/>
          <w:sz w:val="28"/>
          <w:szCs w:val="28"/>
          <w:lang w:val="ru-RU"/>
        </w:rPr>
        <w:t xml:space="preserve"> </w:t>
      </w:r>
      <w:r>
        <w:rPr>
          <w:bCs/>
          <w:sz w:val="28"/>
          <w:szCs w:val="28"/>
          <w:lang w:val="ru-RU"/>
        </w:rPr>
        <w:t>нейронные</w:t>
      </w:r>
      <w:r w:rsidRPr="007755FC">
        <w:rPr>
          <w:bCs/>
          <w:sz w:val="28"/>
          <w:szCs w:val="28"/>
          <w:lang w:val="ru-RU"/>
        </w:rPr>
        <w:t xml:space="preserve"> </w:t>
      </w:r>
      <w:r>
        <w:rPr>
          <w:bCs/>
          <w:sz w:val="28"/>
          <w:szCs w:val="28"/>
          <w:lang w:val="ru-RU"/>
        </w:rPr>
        <w:t>сети</w:t>
      </w:r>
      <w:r w:rsidRPr="007755FC">
        <w:rPr>
          <w:bCs/>
          <w:sz w:val="28"/>
          <w:szCs w:val="28"/>
          <w:lang w:val="ru-RU"/>
        </w:rPr>
        <w:t xml:space="preserve"> (</w:t>
      </w:r>
      <w:r w:rsidR="003971ED" w:rsidRPr="007755FC">
        <w:rPr>
          <w:bCs/>
          <w:sz w:val="28"/>
          <w:szCs w:val="28"/>
        </w:rPr>
        <w:t>Deep</w:t>
      </w:r>
      <w:r w:rsidR="003971ED" w:rsidRPr="007755FC">
        <w:rPr>
          <w:bCs/>
          <w:sz w:val="28"/>
          <w:szCs w:val="28"/>
          <w:lang w:val="ru-RU"/>
        </w:rPr>
        <w:t xml:space="preserve"> </w:t>
      </w:r>
      <w:r w:rsidR="003971ED" w:rsidRPr="007755FC">
        <w:rPr>
          <w:bCs/>
          <w:sz w:val="28"/>
          <w:szCs w:val="28"/>
        </w:rPr>
        <w:t>Neural</w:t>
      </w:r>
      <w:r w:rsidR="003971ED" w:rsidRPr="007755FC">
        <w:rPr>
          <w:bCs/>
          <w:sz w:val="28"/>
          <w:szCs w:val="28"/>
          <w:lang w:val="ru-RU"/>
        </w:rPr>
        <w:t xml:space="preserve"> </w:t>
      </w:r>
      <w:r w:rsidR="003971ED" w:rsidRPr="007755FC">
        <w:rPr>
          <w:bCs/>
          <w:sz w:val="28"/>
          <w:szCs w:val="28"/>
        </w:rPr>
        <w:t>Networks</w:t>
      </w:r>
      <w:r w:rsidR="003971ED" w:rsidRPr="007755FC">
        <w:rPr>
          <w:bCs/>
          <w:sz w:val="28"/>
          <w:szCs w:val="28"/>
          <w:lang w:val="ru-RU"/>
        </w:rPr>
        <w:t xml:space="preserve"> (</w:t>
      </w:r>
      <w:r w:rsidR="003971ED" w:rsidRPr="007755FC">
        <w:rPr>
          <w:bCs/>
          <w:sz w:val="28"/>
          <w:szCs w:val="28"/>
        </w:rPr>
        <w:t>DNNs</w:t>
      </w:r>
      <w:r w:rsidR="003971ED" w:rsidRPr="007755FC">
        <w:rPr>
          <w:bCs/>
          <w:sz w:val="28"/>
          <w:szCs w:val="28"/>
          <w:lang w:val="ru-RU"/>
        </w:rPr>
        <w:t>)</w:t>
      </w:r>
      <w:r w:rsidRPr="007755FC">
        <w:rPr>
          <w:bCs/>
          <w:sz w:val="28"/>
          <w:szCs w:val="28"/>
          <w:lang w:val="ru-RU"/>
        </w:rPr>
        <w:t>)</w:t>
      </w:r>
      <w:r w:rsidR="007755FC" w:rsidRPr="007755FC">
        <w:rPr>
          <w:bCs/>
          <w:sz w:val="28"/>
          <w:szCs w:val="28"/>
          <w:lang w:val="ru-RU"/>
        </w:rPr>
        <w:t xml:space="preserve"> </w:t>
      </w:r>
      <w:r w:rsidR="007755FC">
        <w:rPr>
          <w:bCs/>
          <w:sz w:val="28"/>
          <w:szCs w:val="28"/>
          <w:lang w:val="ru-RU"/>
        </w:rPr>
        <w:t>и</w:t>
      </w:r>
      <w:r w:rsidR="007755FC" w:rsidRPr="007755FC">
        <w:rPr>
          <w:bCs/>
          <w:sz w:val="28"/>
          <w:szCs w:val="28"/>
          <w:lang w:val="ru-RU"/>
        </w:rPr>
        <w:t xml:space="preserve"> </w:t>
      </w:r>
      <w:r w:rsidR="007755FC">
        <w:rPr>
          <w:bCs/>
          <w:sz w:val="28"/>
          <w:szCs w:val="28"/>
          <w:lang w:val="ru-RU"/>
        </w:rPr>
        <w:t>другие.</w:t>
      </w:r>
    </w:p>
    <w:p w14:paraId="3A2594EA" w14:textId="77777777" w:rsidR="007755FC" w:rsidRPr="007755FC" w:rsidRDefault="007755FC" w:rsidP="00814DD8">
      <w:pPr>
        <w:spacing w:line="360" w:lineRule="auto"/>
        <w:jc w:val="both"/>
        <w:rPr>
          <w:bCs/>
          <w:sz w:val="28"/>
          <w:szCs w:val="28"/>
          <w:lang w:val="ru-RU"/>
        </w:rPr>
      </w:pPr>
      <w:r>
        <w:rPr>
          <w:bCs/>
          <w:sz w:val="28"/>
          <w:szCs w:val="28"/>
          <w:lang w:val="ru-RU"/>
        </w:rPr>
        <w:t>Будет выбрана лучшая реализация на основании оценки точности позиционирования и требований к ресурсам вычислителя.</w:t>
      </w:r>
    </w:p>
    <w:p w14:paraId="4ECE9B11" w14:textId="77777777" w:rsidR="004F6A12" w:rsidRPr="007755FC" w:rsidRDefault="004F6A12" w:rsidP="00814DD8">
      <w:pPr>
        <w:spacing w:line="360" w:lineRule="auto"/>
        <w:ind w:firstLine="708"/>
        <w:jc w:val="both"/>
        <w:rPr>
          <w:bCs/>
          <w:sz w:val="28"/>
          <w:szCs w:val="28"/>
          <w:lang w:val="ru-RU"/>
        </w:rPr>
      </w:pPr>
    </w:p>
    <w:p w14:paraId="671FAEA5" w14:textId="77777777" w:rsidR="00B85B25" w:rsidRDefault="00B85B25" w:rsidP="00814DD8">
      <w:pPr>
        <w:spacing w:line="360" w:lineRule="auto"/>
        <w:ind w:firstLine="708"/>
        <w:jc w:val="both"/>
        <w:rPr>
          <w:bCs/>
          <w:sz w:val="28"/>
          <w:szCs w:val="28"/>
          <w:lang w:val="ru-RU"/>
        </w:rPr>
      </w:pPr>
      <w:r>
        <w:rPr>
          <w:bCs/>
          <w:sz w:val="28"/>
          <w:szCs w:val="28"/>
          <w:lang w:val="ru-RU"/>
        </w:rPr>
        <w:t>Основной задачей проекта для навигации внутри помещений является разработка надёжного и точного алгоритма</w:t>
      </w:r>
      <w:r w:rsidR="004F6A12" w:rsidRPr="004F6A12">
        <w:rPr>
          <w:bCs/>
          <w:sz w:val="28"/>
          <w:szCs w:val="28"/>
          <w:lang w:val="ru-RU"/>
        </w:rPr>
        <w:t xml:space="preserve"> </w:t>
      </w:r>
      <w:r>
        <w:rPr>
          <w:bCs/>
          <w:sz w:val="28"/>
          <w:szCs w:val="28"/>
          <w:lang w:val="ru-RU"/>
        </w:rPr>
        <w:t xml:space="preserve">комплексирования всего объёма </w:t>
      </w:r>
      <w:r>
        <w:rPr>
          <w:bCs/>
          <w:sz w:val="28"/>
          <w:szCs w:val="28"/>
          <w:lang w:val="ru-RU"/>
        </w:rPr>
        <w:lastRenderedPageBreak/>
        <w:t xml:space="preserve">доступной информации. </w:t>
      </w:r>
      <w:r w:rsidR="004F6A12" w:rsidRPr="004F6A12">
        <w:rPr>
          <w:bCs/>
          <w:sz w:val="28"/>
          <w:szCs w:val="28"/>
          <w:lang w:val="ru-RU"/>
        </w:rPr>
        <w:t xml:space="preserve">проблема для решения объединения датчиков, необходимая для обеспечения надежного алгоритма локализации. </w:t>
      </w:r>
    </w:p>
    <w:p w14:paraId="457BD71E" w14:textId="77777777" w:rsidR="00B85B25" w:rsidRDefault="00B85B25" w:rsidP="00814DD8">
      <w:pPr>
        <w:spacing w:line="360" w:lineRule="auto"/>
        <w:ind w:firstLine="708"/>
        <w:jc w:val="both"/>
        <w:rPr>
          <w:bCs/>
          <w:sz w:val="28"/>
          <w:szCs w:val="28"/>
          <w:lang w:val="ru-RU"/>
        </w:rPr>
      </w:pPr>
      <w:r>
        <w:rPr>
          <w:bCs/>
          <w:sz w:val="28"/>
          <w:szCs w:val="28"/>
          <w:lang w:val="ru-RU"/>
        </w:rPr>
        <w:t xml:space="preserve">В частности, </w:t>
      </w:r>
      <w:r w:rsidR="004F6A12" w:rsidRPr="004F6A12">
        <w:rPr>
          <w:bCs/>
          <w:sz w:val="28"/>
          <w:szCs w:val="28"/>
          <w:lang w:val="ru-RU"/>
        </w:rPr>
        <w:t>потребуе</w:t>
      </w:r>
      <w:r>
        <w:rPr>
          <w:bCs/>
          <w:sz w:val="28"/>
          <w:szCs w:val="28"/>
          <w:lang w:val="ru-RU"/>
        </w:rPr>
        <w:t>тся</w:t>
      </w:r>
      <w:r w:rsidR="004F6A12" w:rsidRPr="004F6A12">
        <w:rPr>
          <w:bCs/>
          <w:sz w:val="28"/>
          <w:szCs w:val="28"/>
          <w:lang w:val="ru-RU"/>
        </w:rPr>
        <w:t xml:space="preserve"> объединени</w:t>
      </w:r>
      <w:r>
        <w:rPr>
          <w:bCs/>
          <w:sz w:val="28"/>
          <w:szCs w:val="28"/>
          <w:lang w:val="ru-RU"/>
        </w:rPr>
        <w:t>е</w:t>
      </w:r>
      <w:r w:rsidR="004F6A12" w:rsidRPr="004F6A12">
        <w:rPr>
          <w:bCs/>
          <w:sz w:val="28"/>
          <w:szCs w:val="28"/>
          <w:lang w:val="ru-RU"/>
        </w:rPr>
        <w:t xml:space="preserve"> изображений RGB с </w:t>
      </w:r>
      <w:r>
        <w:rPr>
          <w:bCs/>
          <w:sz w:val="28"/>
          <w:szCs w:val="28"/>
          <w:lang w:val="ru-RU"/>
        </w:rPr>
        <w:t xml:space="preserve">данными о </w:t>
      </w:r>
      <w:r w:rsidR="004F6A12" w:rsidRPr="004F6A12">
        <w:rPr>
          <w:bCs/>
          <w:sz w:val="28"/>
          <w:szCs w:val="28"/>
          <w:lang w:val="ru-RU"/>
        </w:rPr>
        <w:t>глубин</w:t>
      </w:r>
      <w:r>
        <w:rPr>
          <w:bCs/>
          <w:sz w:val="28"/>
          <w:szCs w:val="28"/>
          <w:lang w:val="ru-RU"/>
        </w:rPr>
        <w:t>е</w:t>
      </w:r>
      <w:r w:rsidR="004F6A12" w:rsidRPr="004F6A12">
        <w:rPr>
          <w:bCs/>
          <w:sz w:val="28"/>
          <w:szCs w:val="28"/>
          <w:lang w:val="ru-RU"/>
        </w:rPr>
        <w:t xml:space="preserve"> и IMU для ситуаций с </w:t>
      </w:r>
      <w:r>
        <w:rPr>
          <w:bCs/>
          <w:sz w:val="28"/>
          <w:szCs w:val="28"/>
          <w:lang w:val="ru-RU"/>
        </w:rPr>
        <w:t>низкими разрешениями</w:t>
      </w:r>
      <w:r w:rsidR="004F6A12" w:rsidRPr="004F6A12">
        <w:rPr>
          <w:bCs/>
          <w:sz w:val="28"/>
          <w:szCs w:val="28"/>
          <w:lang w:val="ru-RU"/>
        </w:rPr>
        <w:t xml:space="preserve">, высокой динамикой, </w:t>
      </w:r>
      <w:r>
        <w:rPr>
          <w:bCs/>
          <w:sz w:val="28"/>
          <w:szCs w:val="28"/>
          <w:lang w:val="ru-RU"/>
        </w:rPr>
        <w:t xml:space="preserve">наличием </w:t>
      </w:r>
      <w:r w:rsidR="004F6A12" w:rsidRPr="004F6A12">
        <w:rPr>
          <w:bCs/>
          <w:sz w:val="28"/>
          <w:szCs w:val="28"/>
          <w:lang w:val="ru-RU"/>
        </w:rPr>
        <w:t>отражающи</w:t>
      </w:r>
      <w:r>
        <w:rPr>
          <w:bCs/>
          <w:sz w:val="28"/>
          <w:szCs w:val="28"/>
          <w:lang w:val="ru-RU"/>
        </w:rPr>
        <w:t>х</w:t>
      </w:r>
      <w:r w:rsidR="004F6A12" w:rsidRPr="004F6A12">
        <w:rPr>
          <w:bCs/>
          <w:sz w:val="28"/>
          <w:szCs w:val="28"/>
          <w:lang w:val="ru-RU"/>
        </w:rPr>
        <w:t xml:space="preserve"> поверхностя</w:t>
      </w:r>
      <w:r>
        <w:rPr>
          <w:bCs/>
          <w:sz w:val="28"/>
          <w:szCs w:val="28"/>
          <w:lang w:val="ru-RU"/>
        </w:rPr>
        <w:t>ми</w:t>
      </w:r>
      <w:r w:rsidR="004F6A12" w:rsidRPr="004F6A12">
        <w:rPr>
          <w:bCs/>
          <w:sz w:val="28"/>
          <w:szCs w:val="28"/>
          <w:lang w:val="ru-RU"/>
        </w:rPr>
        <w:t xml:space="preserve"> и</w:t>
      </w:r>
      <w:r>
        <w:rPr>
          <w:bCs/>
          <w:sz w:val="28"/>
          <w:szCs w:val="28"/>
          <w:lang w:val="ru-RU"/>
        </w:rPr>
        <w:t xml:space="preserve"> другими помехами, существующего в реальном окружении</w:t>
      </w:r>
      <w:r w:rsidR="004F6A12" w:rsidRPr="004F6A12">
        <w:rPr>
          <w:bCs/>
          <w:sz w:val="28"/>
          <w:szCs w:val="28"/>
          <w:lang w:val="ru-RU"/>
        </w:rPr>
        <w:t xml:space="preserve">. </w:t>
      </w:r>
    </w:p>
    <w:p w14:paraId="3AF8784F" w14:textId="77777777" w:rsidR="004F6A12" w:rsidRDefault="00B85B25" w:rsidP="00814DD8">
      <w:pPr>
        <w:spacing w:line="360" w:lineRule="auto"/>
        <w:ind w:firstLine="708"/>
        <w:jc w:val="both"/>
        <w:rPr>
          <w:bCs/>
          <w:sz w:val="28"/>
          <w:szCs w:val="28"/>
          <w:lang w:val="ru-RU"/>
        </w:rPr>
      </w:pPr>
      <w:r>
        <w:rPr>
          <w:bCs/>
          <w:sz w:val="28"/>
          <w:szCs w:val="28"/>
          <w:lang w:val="ru-RU"/>
        </w:rPr>
        <w:t xml:space="preserve">Для этого будут </w:t>
      </w:r>
      <w:r w:rsidR="004F6A12" w:rsidRPr="004F6A12">
        <w:rPr>
          <w:bCs/>
          <w:sz w:val="28"/>
          <w:szCs w:val="28"/>
          <w:lang w:val="ru-RU"/>
        </w:rPr>
        <w:t>использова</w:t>
      </w:r>
      <w:r>
        <w:rPr>
          <w:bCs/>
          <w:sz w:val="28"/>
          <w:szCs w:val="28"/>
          <w:lang w:val="ru-RU"/>
        </w:rPr>
        <w:t>ны</w:t>
      </w:r>
      <w:r w:rsidR="004F6A12" w:rsidRPr="004F6A12">
        <w:rPr>
          <w:bCs/>
          <w:sz w:val="28"/>
          <w:szCs w:val="28"/>
          <w:lang w:val="ru-RU"/>
        </w:rPr>
        <w:t xml:space="preserve"> современные методы </w:t>
      </w:r>
      <w:r>
        <w:rPr>
          <w:bCs/>
          <w:sz w:val="28"/>
          <w:szCs w:val="28"/>
          <w:lang w:val="ru-RU"/>
        </w:rPr>
        <w:t xml:space="preserve">искусственного интеллекта и </w:t>
      </w:r>
      <w:r w:rsidR="004F6A12" w:rsidRPr="004F6A12">
        <w:rPr>
          <w:bCs/>
          <w:sz w:val="28"/>
          <w:szCs w:val="28"/>
          <w:lang w:val="ru-RU"/>
        </w:rPr>
        <w:t>машинного обучени</w:t>
      </w:r>
      <w:r w:rsidR="00FF7E70">
        <w:rPr>
          <w:bCs/>
          <w:sz w:val="28"/>
          <w:szCs w:val="28"/>
          <w:lang w:val="ru-RU"/>
        </w:rPr>
        <w:t>я в сочетании с методами оптимизации</w:t>
      </w:r>
      <w:r w:rsidR="004F6A12" w:rsidRPr="004F6A12">
        <w:rPr>
          <w:bCs/>
          <w:sz w:val="28"/>
          <w:szCs w:val="28"/>
          <w:lang w:val="ru-RU"/>
        </w:rPr>
        <w:t>.</w:t>
      </w:r>
    </w:p>
    <w:p w14:paraId="692C4371" w14:textId="77777777" w:rsidR="00B85B25" w:rsidRDefault="00FF7E70" w:rsidP="00814DD8">
      <w:pPr>
        <w:spacing w:line="360" w:lineRule="auto"/>
        <w:ind w:firstLine="708"/>
        <w:jc w:val="both"/>
        <w:rPr>
          <w:bCs/>
          <w:sz w:val="28"/>
          <w:szCs w:val="28"/>
          <w:lang w:val="ru-RU"/>
        </w:rPr>
      </w:pPr>
      <w:r>
        <w:rPr>
          <w:bCs/>
          <w:sz w:val="28"/>
          <w:szCs w:val="28"/>
          <w:lang w:val="ru-RU"/>
        </w:rPr>
        <w:t>Для</w:t>
      </w:r>
      <w:r w:rsidR="00B85B25">
        <w:rPr>
          <w:bCs/>
          <w:sz w:val="28"/>
          <w:szCs w:val="28"/>
          <w:lang w:val="ru-RU"/>
        </w:rPr>
        <w:t xml:space="preserve"> позиционирования на НУ будут использованы сжатые-</w:t>
      </w:r>
      <w:r w:rsidR="00B85B25">
        <w:rPr>
          <w:bCs/>
          <w:sz w:val="28"/>
          <w:szCs w:val="28"/>
        </w:rPr>
        <w:t>AI</w:t>
      </w:r>
      <w:r w:rsidR="00B85B25">
        <w:rPr>
          <w:bCs/>
          <w:sz w:val="28"/>
          <w:szCs w:val="28"/>
          <w:lang w:val="ru-RU"/>
        </w:rPr>
        <w:t xml:space="preserve"> модели, обученные на стороне сервера и в последствии оптимизированные для работы на НУ. </w:t>
      </w:r>
    </w:p>
    <w:p w14:paraId="62243099" w14:textId="77777777" w:rsidR="00FF7E70" w:rsidRDefault="00FF7E70" w:rsidP="00814DD8">
      <w:pPr>
        <w:spacing w:line="360" w:lineRule="auto"/>
        <w:ind w:firstLine="708"/>
        <w:jc w:val="both"/>
        <w:rPr>
          <w:bCs/>
          <w:sz w:val="28"/>
          <w:szCs w:val="28"/>
          <w:lang w:val="ru-RU"/>
        </w:rPr>
      </w:pPr>
      <w:r>
        <w:rPr>
          <w:bCs/>
          <w:sz w:val="28"/>
          <w:szCs w:val="28"/>
          <w:lang w:val="ru-RU"/>
        </w:rPr>
        <w:t xml:space="preserve">За основу </w:t>
      </w:r>
      <w:r>
        <w:rPr>
          <w:bCs/>
          <w:sz w:val="28"/>
          <w:szCs w:val="28"/>
        </w:rPr>
        <w:t>AI</w:t>
      </w:r>
      <w:r w:rsidRPr="00FF7E70">
        <w:rPr>
          <w:bCs/>
          <w:sz w:val="28"/>
          <w:szCs w:val="28"/>
          <w:lang w:val="ru-RU"/>
        </w:rPr>
        <w:t>-</w:t>
      </w:r>
      <w:r>
        <w:rPr>
          <w:bCs/>
          <w:sz w:val="28"/>
          <w:szCs w:val="28"/>
          <w:lang w:val="ru-RU"/>
        </w:rPr>
        <w:t>алгоритмов могут быть взяты рекуррентные нейронные сети.</w:t>
      </w:r>
    </w:p>
    <w:p w14:paraId="216942AA" w14:textId="77777777" w:rsidR="004F6A12" w:rsidRDefault="00FF7E70" w:rsidP="00814DD8">
      <w:pPr>
        <w:spacing w:line="360" w:lineRule="auto"/>
        <w:ind w:firstLine="708"/>
        <w:jc w:val="both"/>
        <w:rPr>
          <w:bCs/>
          <w:sz w:val="28"/>
          <w:szCs w:val="28"/>
          <w:lang w:val="ru-RU"/>
        </w:rPr>
      </w:pPr>
      <w:r>
        <w:rPr>
          <w:bCs/>
          <w:sz w:val="28"/>
          <w:szCs w:val="28"/>
          <w:lang w:val="ru-RU"/>
        </w:rPr>
        <w:t xml:space="preserve">Отдельно будет решаться задача позиционирования в случае, когда данных НУ недостаточно – сбои сигналов, краевые случаев </w:t>
      </w:r>
      <w:proofErr w:type="spellStart"/>
      <w:r>
        <w:rPr>
          <w:bCs/>
          <w:sz w:val="28"/>
          <w:szCs w:val="28"/>
          <w:lang w:val="ru-RU"/>
        </w:rPr>
        <w:t>итд</w:t>
      </w:r>
      <w:proofErr w:type="spellEnd"/>
      <w:r>
        <w:rPr>
          <w:bCs/>
          <w:sz w:val="28"/>
          <w:szCs w:val="28"/>
          <w:lang w:val="ru-RU"/>
        </w:rPr>
        <w:t>. Для этого будет разработан специальный</w:t>
      </w:r>
      <w:r w:rsidR="004F6A12" w:rsidRPr="004F6A12">
        <w:rPr>
          <w:bCs/>
          <w:sz w:val="28"/>
          <w:szCs w:val="28"/>
          <w:lang w:val="ru-RU"/>
        </w:rPr>
        <w:t xml:space="preserve"> протокол для связи с сервером (см. </w:t>
      </w:r>
      <w:r>
        <w:rPr>
          <w:bCs/>
          <w:sz w:val="28"/>
          <w:szCs w:val="28"/>
          <w:lang w:val="ru-RU"/>
        </w:rPr>
        <w:t>н</w:t>
      </w:r>
      <w:r w:rsidR="004F6A12" w:rsidRPr="004F6A12">
        <w:rPr>
          <w:bCs/>
          <w:sz w:val="28"/>
          <w:szCs w:val="28"/>
          <w:lang w:val="ru-RU"/>
        </w:rPr>
        <w:t xml:space="preserve">иже), выполняющим более сложные вычислительные задачи, </w:t>
      </w:r>
      <w:r>
        <w:rPr>
          <w:bCs/>
          <w:sz w:val="28"/>
          <w:szCs w:val="28"/>
          <w:lang w:val="ru-RU"/>
        </w:rPr>
        <w:t xml:space="preserve">что позволит решить </w:t>
      </w:r>
      <w:r w:rsidRPr="00FF7E70">
        <w:rPr>
          <w:bCs/>
          <w:sz w:val="28"/>
          <w:szCs w:val="28"/>
          <w:lang w:val="ru-RU"/>
        </w:rPr>
        <w:t>задачу</w:t>
      </w:r>
      <w:r>
        <w:rPr>
          <w:bCs/>
          <w:sz w:val="28"/>
          <w:szCs w:val="28"/>
          <w:lang w:val="ru-RU"/>
        </w:rPr>
        <w:t xml:space="preserve"> </w:t>
      </w:r>
      <w:proofErr w:type="spellStart"/>
      <w:r>
        <w:rPr>
          <w:bCs/>
          <w:sz w:val="28"/>
          <w:szCs w:val="28"/>
          <w:lang w:val="ru-RU"/>
        </w:rPr>
        <w:t>реинициализацию</w:t>
      </w:r>
      <w:proofErr w:type="spellEnd"/>
      <w:r>
        <w:rPr>
          <w:bCs/>
          <w:sz w:val="28"/>
          <w:szCs w:val="28"/>
          <w:lang w:val="ru-RU"/>
        </w:rPr>
        <w:t xml:space="preserve"> алгоритмов позиционирования в случае сбоев</w:t>
      </w:r>
      <w:r w:rsidR="004F6A12" w:rsidRPr="004F6A12">
        <w:rPr>
          <w:bCs/>
          <w:sz w:val="28"/>
          <w:szCs w:val="28"/>
          <w:lang w:val="ru-RU"/>
        </w:rPr>
        <w:t xml:space="preserve">. </w:t>
      </w:r>
      <w:r>
        <w:rPr>
          <w:bCs/>
          <w:sz w:val="28"/>
          <w:szCs w:val="28"/>
          <w:lang w:val="ru-RU"/>
        </w:rPr>
        <w:t xml:space="preserve">Протокол и алгоритм работы с сервером будет учитывать </w:t>
      </w:r>
      <w:r w:rsidR="004F6A12" w:rsidRPr="004F6A12">
        <w:rPr>
          <w:bCs/>
          <w:sz w:val="28"/>
          <w:szCs w:val="28"/>
          <w:lang w:val="ru-RU"/>
        </w:rPr>
        <w:t>ограничен</w:t>
      </w:r>
      <w:r>
        <w:rPr>
          <w:bCs/>
          <w:sz w:val="28"/>
          <w:szCs w:val="28"/>
          <w:lang w:val="ru-RU"/>
        </w:rPr>
        <w:t xml:space="preserve">ия по </w:t>
      </w:r>
      <w:r w:rsidR="004F6A12" w:rsidRPr="004F6A12">
        <w:rPr>
          <w:bCs/>
          <w:sz w:val="28"/>
          <w:szCs w:val="28"/>
          <w:lang w:val="ru-RU"/>
        </w:rPr>
        <w:t xml:space="preserve"> пропускной способност</w:t>
      </w:r>
      <w:r>
        <w:rPr>
          <w:bCs/>
          <w:sz w:val="28"/>
          <w:szCs w:val="28"/>
          <w:lang w:val="ru-RU"/>
        </w:rPr>
        <w:t>и</w:t>
      </w:r>
      <w:r w:rsidR="004F6A12" w:rsidRPr="004F6A12">
        <w:rPr>
          <w:bCs/>
          <w:sz w:val="28"/>
          <w:szCs w:val="28"/>
          <w:lang w:val="ru-RU"/>
        </w:rPr>
        <w:t xml:space="preserve"> </w:t>
      </w:r>
      <w:r>
        <w:rPr>
          <w:bCs/>
          <w:sz w:val="28"/>
          <w:szCs w:val="28"/>
          <w:lang w:val="ru-RU"/>
        </w:rPr>
        <w:t xml:space="preserve">и </w:t>
      </w:r>
      <w:r w:rsidR="004F6A12" w:rsidRPr="004F6A12">
        <w:rPr>
          <w:bCs/>
          <w:sz w:val="28"/>
          <w:szCs w:val="28"/>
          <w:lang w:val="ru-RU"/>
        </w:rPr>
        <w:t>временной задержк</w:t>
      </w:r>
      <w:r>
        <w:rPr>
          <w:bCs/>
          <w:sz w:val="28"/>
          <w:szCs w:val="28"/>
          <w:lang w:val="ru-RU"/>
        </w:rPr>
        <w:t>и канала связи.</w:t>
      </w:r>
    </w:p>
    <w:p w14:paraId="5E2F2881" w14:textId="77777777" w:rsidR="004F6A12" w:rsidRPr="007E7183" w:rsidRDefault="004F6A12" w:rsidP="004F6A12">
      <w:pPr>
        <w:spacing w:line="312" w:lineRule="auto"/>
        <w:ind w:firstLine="708"/>
        <w:jc w:val="both"/>
        <w:rPr>
          <w:bCs/>
          <w:sz w:val="28"/>
          <w:szCs w:val="28"/>
          <w:lang w:val="ru-RU"/>
        </w:rPr>
      </w:pPr>
    </w:p>
    <w:p w14:paraId="5231D845" w14:textId="77777777" w:rsidR="004F6A12" w:rsidRPr="00FF7E70" w:rsidRDefault="004F6A12" w:rsidP="001503D1">
      <w:pPr>
        <w:jc w:val="center"/>
        <w:rPr>
          <w:rFonts w:ascii="Calibri" w:eastAsia="Calibri" w:hAnsi="Calibri" w:cs="Calibri"/>
          <w:lang w:val="ru-RU"/>
        </w:rPr>
      </w:pPr>
      <w:bookmarkStart w:id="6" w:name="_dt9bm21pyy4u" w:colFirst="0" w:colLast="0"/>
      <w:bookmarkEnd w:id="6"/>
    </w:p>
    <w:p w14:paraId="5D42AF1F" w14:textId="77777777" w:rsidR="00FF7E70" w:rsidRPr="007E7183" w:rsidRDefault="00FF7E70" w:rsidP="00922B26">
      <w:pPr>
        <w:pStyle w:val="2"/>
      </w:pPr>
      <w:bookmarkStart w:id="7" w:name="_Toc91545730"/>
      <w:r w:rsidRPr="007E7183">
        <w:t>Основные датчики</w:t>
      </w:r>
      <w:r w:rsidRPr="00E02C00">
        <w:t xml:space="preserve">, </w:t>
      </w:r>
      <w:r>
        <w:t>необходимые</w:t>
      </w:r>
      <w:r w:rsidRPr="007E7183">
        <w:t xml:space="preserve">  НУ для работы </w:t>
      </w:r>
      <w:r>
        <w:t>вне</w:t>
      </w:r>
      <w:r w:rsidRPr="007E7183">
        <w:t xml:space="preserve"> помещений</w:t>
      </w:r>
      <w:bookmarkEnd w:id="7"/>
    </w:p>
    <w:p w14:paraId="62453338" w14:textId="77777777" w:rsidR="00E02C00" w:rsidRDefault="00E02C00" w:rsidP="001503D1">
      <w:pPr>
        <w:jc w:val="both"/>
        <w:rPr>
          <w:rFonts w:ascii="Calibri" w:eastAsia="Calibri" w:hAnsi="Calibri" w:cs="Calibri"/>
          <w:lang w:val="ru-RU"/>
        </w:rPr>
      </w:pPr>
    </w:p>
    <w:p w14:paraId="13CAC7F5" w14:textId="77777777" w:rsidR="00FF7E70" w:rsidRPr="00FF7E70" w:rsidRDefault="00FF7E70" w:rsidP="00814DD8">
      <w:pPr>
        <w:spacing w:line="360" w:lineRule="auto"/>
        <w:ind w:firstLine="706"/>
        <w:jc w:val="both"/>
        <w:rPr>
          <w:rFonts w:eastAsiaTheme="minorHAnsi" w:cstheme="minorBidi"/>
          <w:bCs/>
          <w:sz w:val="28"/>
          <w:szCs w:val="28"/>
          <w:lang w:val="ru-RU"/>
        </w:rPr>
      </w:pPr>
      <w:r w:rsidRPr="00FF7E70">
        <w:rPr>
          <w:rFonts w:eastAsiaTheme="minorHAnsi" w:cstheme="minorBidi"/>
          <w:bCs/>
          <w:sz w:val="28"/>
          <w:szCs w:val="28"/>
          <w:lang w:val="ru-RU"/>
        </w:rPr>
        <w:t xml:space="preserve">Основное отличие от </w:t>
      </w:r>
      <w:r>
        <w:rPr>
          <w:bCs/>
          <w:sz w:val="28"/>
          <w:szCs w:val="28"/>
          <w:lang w:val="ru-RU"/>
        </w:rPr>
        <w:t>навигации внутри</w:t>
      </w:r>
      <w:r w:rsidRPr="00FF7E70">
        <w:rPr>
          <w:rFonts w:eastAsiaTheme="minorHAnsi" w:cstheme="minorBidi"/>
          <w:bCs/>
          <w:sz w:val="28"/>
          <w:szCs w:val="28"/>
          <w:lang w:val="ru-RU"/>
        </w:rPr>
        <w:t xml:space="preserve"> помещения заключается в </w:t>
      </w:r>
      <w:r w:rsidR="00E21C38">
        <w:rPr>
          <w:rFonts w:eastAsiaTheme="minorHAnsi" w:cstheme="minorBidi"/>
          <w:bCs/>
          <w:sz w:val="28"/>
          <w:szCs w:val="28"/>
          <w:lang w:val="ru-RU"/>
        </w:rPr>
        <w:t>нескольких датчиках</w:t>
      </w:r>
      <w:r w:rsidRPr="00FF7E70">
        <w:rPr>
          <w:rFonts w:eastAsiaTheme="minorHAnsi" w:cstheme="minorBidi"/>
          <w:bCs/>
          <w:sz w:val="28"/>
          <w:szCs w:val="28"/>
          <w:lang w:val="ru-RU"/>
        </w:rPr>
        <w:t xml:space="preserve">, более удобных для использования </w:t>
      </w:r>
      <w:r>
        <w:rPr>
          <w:bCs/>
          <w:sz w:val="28"/>
          <w:szCs w:val="28"/>
          <w:lang w:val="ru-RU"/>
        </w:rPr>
        <w:t>вне помещений</w:t>
      </w:r>
      <w:r w:rsidRPr="00FF7E70">
        <w:rPr>
          <w:rFonts w:eastAsiaTheme="minorHAnsi" w:cstheme="minorBidi"/>
          <w:bCs/>
          <w:sz w:val="28"/>
          <w:szCs w:val="28"/>
          <w:lang w:val="ru-RU"/>
        </w:rPr>
        <w:t>:</w:t>
      </w:r>
    </w:p>
    <w:p w14:paraId="6565C8F6" w14:textId="77777777" w:rsidR="00FF7E70" w:rsidRPr="00FF7E70" w:rsidRDefault="00FF7E70" w:rsidP="00814DD8">
      <w:pPr>
        <w:spacing w:line="360" w:lineRule="auto"/>
        <w:ind w:firstLine="706"/>
        <w:jc w:val="both"/>
        <w:rPr>
          <w:rFonts w:eastAsiaTheme="minorHAnsi" w:cstheme="minorBidi"/>
          <w:bCs/>
          <w:sz w:val="28"/>
          <w:szCs w:val="28"/>
          <w:lang w:val="ru-RU"/>
        </w:rPr>
      </w:pPr>
      <w:r w:rsidRPr="00FF7E70">
        <w:rPr>
          <w:rFonts w:eastAsiaTheme="minorHAnsi" w:cstheme="minorBidi"/>
          <w:bCs/>
          <w:sz w:val="28"/>
          <w:szCs w:val="28"/>
          <w:lang w:val="ru-RU"/>
        </w:rPr>
        <w:t xml:space="preserve">- </w:t>
      </w:r>
      <w:r w:rsidR="008415DA">
        <w:rPr>
          <w:bCs/>
          <w:sz w:val="28"/>
          <w:szCs w:val="28"/>
        </w:rPr>
        <w:t>RGB</w:t>
      </w:r>
      <w:r w:rsidR="008415DA" w:rsidRPr="00E21C38">
        <w:rPr>
          <w:bCs/>
          <w:sz w:val="28"/>
          <w:szCs w:val="28"/>
          <w:lang w:val="ru-RU"/>
        </w:rPr>
        <w:t>-</w:t>
      </w:r>
      <w:r w:rsidRPr="00FF7E70">
        <w:rPr>
          <w:rFonts w:eastAsiaTheme="minorHAnsi" w:cstheme="minorBidi"/>
          <w:bCs/>
          <w:sz w:val="28"/>
          <w:szCs w:val="28"/>
          <w:lang w:val="ru-RU"/>
        </w:rPr>
        <w:t>камера</w:t>
      </w:r>
      <w:r>
        <w:rPr>
          <w:bCs/>
          <w:sz w:val="28"/>
          <w:szCs w:val="28"/>
          <w:lang w:val="ru-RU"/>
        </w:rPr>
        <w:t>(ы)</w:t>
      </w:r>
      <w:r w:rsidRPr="00FF7E70">
        <w:rPr>
          <w:rFonts w:eastAsiaTheme="minorHAnsi" w:cstheme="minorBidi"/>
          <w:bCs/>
          <w:sz w:val="28"/>
          <w:szCs w:val="28"/>
          <w:lang w:val="ru-RU"/>
        </w:rPr>
        <w:t xml:space="preserve">. </w:t>
      </w:r>
      <w:r w:rsidR="00E21C38">
        <w:rPr>
          <w:bCs/>
          <w:sz w:val="28"/>
          <w:szCs w:val="28"/>
          <w:lang w:val="ru-RU"/>
        </w:rPr>
        <w:t>В случае вне помещений существует больший выбор камер и их ТТХ лучше. Однако, они</w:t>
      </w:r>
      <w:r w:rsidRPr="00FF7E70">
        <w:rPr>
          <w:rFonts w:eastAsiaTheme="minorHAnsi" w:cstheme="minorBidi"/>
          <w:bCs/>
          <w:sz w:val="28"/>
          <w:szCs w:val="28"/>
          <w:lang w:val="ru-RU"/>
        </w:rPr>
        <w:t xml:space="preserve"> подвержены большему количеству проблем на открытом воздухе, таких как динамический диапазон, проблемы с освещением или грязь на чувствительных поверхностях.</w:t>
      </w:r>
    </w:p>
    <w:p w14:paraId="0CDB5FBC" w14:textId="77777777" w:rsidR="00FF7E70" w:rsidRPr="00FF7E70" w:rsidRDefault="00FF7E70" w:rsidP="00814DD8">
      <w:pPr>
        <w:spacing w:line="360" w:lineRule="auto"/>
        <w:ind w:firstLine="706"/>
        <w:jc w:val="both"/>
        <w:rPr>
          <w:rFonts w:eastAsiaTheme="minorHAnsi" w:cstheme="minorBidi"/>
          <w:bCs/>
          <w:sz w:val="28"/>
          <w:szCs w:val="28"/>
          <w:lang w:val="ru-RU"/>
        </w:rPr>
      </w:pPr>
      <w:r w:rsidRPr="00FF7E70">
        <w:rPr>
          <w:rFonts w:eastAsiaTheme="minorHAnsi" w:cstheme="minorBidi"/>
          <w:bCs/>
          <w:sz w:val="28"/>
          <w:szCs w:val="28"/>
          <w:lang w:val="ru-RU"/>
        </w:rPr>
        <w:lastRenderedPageBreak/>
        <w:t xml:space="preserve">- </w:t>
      </w:r>
      <w:proofErr w:type="spellStart"/>
      <w:r w:rsidRPr="00FF7E70">
        <w:rPr>
          <w:rFonts w:eastAsiaTheme="minorHAnsi" w:cstheme="minorBidi"/>
          <w:bCs/>
          <w:sz w:val="28"/>
          <w:szCs w:val="28"/>
          <w:lang w:val="ru-RU"/>
        </w:rPr>
        <w:t>LiDAR</w:t>
      </w:r>
      <w:proofErr w:type="spellEnd"/>
      <w:r w:rsidRPr="00FF7E70">
        <w:rPr>
          <w:rFonts w:eastAsiaTheme="minorHAnsi" w:cstheme="minorBidi"/>
          <w:bCs/>
          <w:sz w:val="28"/>
          <w:szCs w:val="28"/>
          <w:lang w:val="ru-RU"/>
        </w:rPr>
        <w:t xml:space="preserve"> </w:t>
      </w:r>
      <w:r w:rsidR="00E21C38">
        <w:rPr>
          <w:bCs/>
          <w:sz w:val="28"/>
          <w:szCs w:val="28"/>
          <w:lang w:val="ru-RU"/>
        </w:rPr>
        <w:t>вместо</w:t>
      </w:r>
      <w:r w:rsidRPr="00FF7E70">
        <w:rPr>
          <w:rFonts w:eastAsiaTheme="minorHAnsi" w:cstheme="minorBidi"/>
          <w:bCs/>
          <w:sz w:val="28"/>
          <w:szCs w:val="28"/>
          <w:lang w:val="ru-RU"/>
        </w:rPr>
        <w:t xml:space="preserve"> камеры глубины. Лазеры, измеряющие время полета, - </w:t>
      </w:r>
      <w:r w:rsidR="00E21C38">
        <w:rPr>
          <w:bCs/>
          <w:sz w:val="28"/>
          <w:szCs w:val="28"/>
          <w:lang w:val="ru-RU"/>
        </w:rPr>
        <w:t>наиболее</w:t>
      </w:r>
      <w:r w:rsidRPr="00FF7E70">
        <w:rPr>
          <w:rFonts w:eastAsiaTheme="minorHAnsi" w:cstheme="minorBidi"/>
          <w:bCs/>
          <w:sz w:val="28"/>
          <w:szCs w:val="28"/>
          <w:lang w:val="ru-RU"/>
        </w:rPr>
        <w:t xml:space="preserve"> точный принцип измерения расстояний. На сегодняшний день </w:t>
      </w:r>
      <w:proofErr w:type="spellStart"/>
      <w:r w:rsidRPr="00FF7E70">
        <w:rPr>
          <w:rFonts w:eastAsiaTheme="minorHAnsi" w:cstheme="minorBidi"/>
          <w:bCs/>
          <w:sz w:val="28"/>
          <w:szCs w:val="28"/>
          <w:lang w:val="ru-RU"/>
        </w:rPr>
        <w:t>лидары</w:t>
      </w:r>
      <w:proofErr w:type="spellEnd"/>
      <w:r w:rsidRPr="00FF7E70">
        <w:rPr>
          <w:rFonts w:eastAsiaTheme="minorHAnsi" w:cstheme="minorBidi"/>
          <w:bCs/>
          <w:sz w:val="28"/>
          <w:szCs w:val="28"/>
          <w:lang w:val="ru-RU"/>
        </w:rPr>
        <w:t xml:space="preserve"> - самые надежные датчики для измерения объектов на большом расстоянии (более 100 м). </w:t>
      </w:r>
      <w:r w:rsidR="00E21C38">
        <w:rPr>
          <w:bCs/>
          <w:sz w:val="28"/>
          <w:szCs w:val="28"/>
          <w:lang w:val="ru-RU"/>
        </w:rPr>
        <w:t>Недостатком</w:t>
      </w:r>
      <w:r w:rsidRPr="00FF7E70">
        <w:rPr>
          <w:rFonts w:eastAsiaTheme="minorHAnsi" w:cstheme="minorBidi"/>
          <w:bCs/>
          <w:sz w:val="28"/>
          <w:szCs w:val="28"/>
          <w:lang w:val="ru-RU"/>
        </w:rPr>
        <w:t xml:space="preserve"> </w:t>
      </w:r>
      <w:r w:rsidR="00E21C38">
        <w:rPr>
          <w:bCs/>
          <w:sz w:val="28"/>
          <w:szCs w:val="28"/>
          <w:lang w:val="ru-RU"/>
        </w:rPr>
        <w:t>этого датчика</w:t>
      </w:r>
      <w:r w:rsidRPr="00FF7E70">
        <w:rPr>
          <w:rFonts w:eastAsiaTheme="minorHAnsi" w:cstheme="minorBidi"/>
          <w:bCs/>
          <w:sz w:val="28"/>
          <w:szCs w:val="28"/>
          <w:lang w:val="ru-RU"/>
        </w:rPr>
        <w:t xml:space="preserve"> является разрешение и плотность точек. Примеры производителей </w:t>
      </w:r>
      <w:r w:rsidR="00E21C38">
        <w:rPr>
          <w:bCs/>
          <w:sz w:val="28"/>
          <w:szCs w:val="28"/>
          <w:lang w:val="ru-RU"/>
        </w:rPr>
        <w:t>-</w:t>
      </w:r>
      <w:r w:rsidRPr="00FF7E70">
        <w:rPr>
          <w:rFonts w:eastAsiaTheme="minorHAnsi" w:cstheme="minorBidi"/>
          <w:bCs/>
          <w:sz w:val="28"/>
          <w:szCs w:val="28"/>
          <w:lang w:val="ru-RU"/>
        </w:rPr>
        <w:t xml:space="preserve"> </w:t>
      </w:r>
      <w:proofErr w:type="spellStart"/>
      <w:r w:rsidRPr="00FF7E70">
        <w:rPr>
          <w:rFonts w:eastAsiaTheme="minorHAnsi" w:cstheme="minorBidi"/>
          <w:bCs/>
          <w:sz w:val="28"/>
          <w:szCs w:val="28"/>
          <w:lang w:val="ru-RU"/>
        </w:rPr>
        <w:t>Velodyne</w:t>
      </w:r>
      <w:proofErr w:type="spellEnd"/>
      <w:r w:rsidRPr="00FF7E70">
        <w:rPr>
          <w:rFonts w:eastAsiaTheme="minorHAnsi" w:cstheme="minorBidi"/>
          <w:bCs/>
          <w:sz w:val="28"/>
          <w:szCs w:val="28"/>
          <w:lang w:val="ru-RU"/>
        </w:rPr>
        <w:t xml:space="preserve"> или </w:t>
      </w:r>
      <w:proofErr w:type="spellStart"/>
      <w:r w:rsidRPr="00FF7E70">
        <w:rPr>
          <w:rFonts w:eastAsiaTheme="minorHAnsi" w:cstheme="minorBidi"/>
          <w:bCs/>
          <w:sz w:val="28"/>
          <w:szCs w:val="28"/>
          <w:lang w:val="ru-RU"/>
        </w:rPr>
        <w:t>Ouster</w:t>
      </w:r>
      <w:proofErr w:type="spellEnd"/>
      <w:r w:rsidRPr="00FF7E70">
        <w:rPr>
          <w:rFonts w:eastAsiaTheme="minorHAnsi" w:cstheme="minorBidi"/>
          <w:bCs/>
          <w:sz w:val="28"/>
          <w:szCs w:val="28"/>
          <w:lang w:val="ru-RU"/>
        </w:rPr>
        <w:t>.</w:t>
      </w:r>
    </w:p>
    <w:p w14:paraId="56F46505" w14:textId="77777777" w:rsidR="00FF7E70" w:rsidRPr="00E21C38" w:rsidRDefault="00FF7E70" w:rsidP="00814DD8">
      <w:pPr>
        <w:spacing w:line="360" w:lineRule="auto"/>
        <w:ind w:firstLine="706"/>
        <w:jc w:val="both"/>
        <w:rPr>
          <w:bCs/>
          <w:sz w:val="28"/>
          <w:szCs w:val="28"/>
          <w:lang w:val="ru-RU"/>
        </w:rPr>
      </w:pPr>
      <w:r w:rsidRPr="00FF7E70">
        <w:rPr>
          <w:rFonts w:eastAsiaTheme="minorHAnsi" w:cstheme="minorBidi"/>
          <w:bCs/>
          <w:sz w:val="28"/>
          <w:szCs w:val="28"/>
          <w:lang w:val="ru-RU"/>
        </w:rPr>
        <w:t xml:space="preserve">- IMU </w:t>
      </w:r>
      <w:r w:rsidR="00E21C38">
        <w:rPr>
          <w:rFonts w:eastAsiaTheme="minorHAnsi" w:cstheme="minorBidi"/>
          <w:bCs/>
          <w:sz w:val="28"/>
          <w:szCs w:val="28"/>
          <w:lang w:val="ru-RU"/>
        </w:rPr>
        <w:t xml:space="preserve">по возможности стоит </w:t>
      </w:r>
      <w:proofErr w:type="spellStart"/>
      <w:r w:rsidR="00E21C38">
        <w:rPr>
          <w:rFonts w:eastAsiaTheme="minorHAnsi" w:cstheme="minorBidi"/>
          <w:bCs/>
          <w:sz w:val="28"/>
          <w:szCs w:val="28"/>
          <w:lang w:val="ru-RU"/>
        </w:rPr>
        <w:t>комплексировать</w:t>
      </w:r>
      <w:proofErr w:type="spellEnd"/>
      <w:r w:rsidR="00E21C38">
        <w:rPr>
          <w:rFonts w:eastAsiaTheme="minorHAnsi" w:cstheme="minorBidi"/>
          <w:bCs/>
          <w:sz w:val="28"/>
          <w:szCs w:val="28"/>
          <w:lang w:val="ru-RU"/>
        </w:rPr>
        <w:t xml:space="preserve"> </w:t>
      </w:r>
      <w:r w:rsidR="00E21C38">
        <w:rPr>
          <w:bCs/>
          <w:sz w:val="28"/>
          <w:szCs w:val="28"/>
          <w:lang w:val="ru-RU"/>
        </w:rPr>
        <w:t xml:space="preserve">с данными с </w:t>
      </w:r>
      <w:r w:rsidR="00E21C38">
        <w:rPr>
          <w:bCs/>
          <w:sz w:val="28"/>
          <w:szCs w:val="28"/>
        </w:rPr>
        <w:t>CAN</w:t>
      </w:r>
      <w:r w:rsidR="00E21C38" w:rsidRPr="00E21C38">
        <w:rPr>
          <w:bCs/>
          <w:sz w:val="28"/>
          <w:szCs w:val="28"/>
          <w:lang w:val="ru-RU"/>
        </w:rPr>
        <w:t>-</w:t>
      </w:r>
      <w:r w:rsidR="00E21C38">
        <w:rPr>
          <w:bCs/>
          <w:sz w:val="28"/>
          <w:szCs w:val="28"/>
          <w:lang w:val="ru-RU"/>
        </w:rPr>
        <w:t>шины</w:t>
      </w:r>
      <w:r w:rsidR="00C856F8" w:rsidRPr="00C856F8">
        <w:rPr>
          <w:bCs/>
          <w:sz w:val="28"/>
          <w:szCs w:val="28"/>
          <w:lang w:val="ru-RU"/>
        </w:rPr>
        <w:t>,</w:t>
      </w:r>
      <w:r w:rsidR="00E21C38">
        <w:rPr>
          <w:bCs/>
          <w:sz w:val="28"/>
          <w:szCs w:val="28"/>
          <w:lang w:val="ru-RU"/>
        </w:rPr>
        <w:t xml:space="preserve"> в случае использования на автомобиле. Доступный набор данных для комплексирования включает – одометрическую скорость, угол поворота руля, данные высокоточного </w:t>
      </w:r>
      <w:r w:rsidR="00E21C38">
        <w:rPr>
          <w:bCs/>
          <w:sz w:val="28"/>
          <w:szCs w:val="28"/>
        </w:rPr>
        <w:t>IMU</w:t>
      </w:r>
      <w:r w:rsidR="00E21C38" w:rsidRPr="00E21C38">
        <w:rPr>
          <w:bCs/>
          <w:sz w:val="28"/>
          <w:szCs w:val="28"/>
          <w:lang w:val="ru-RU"/>
        </w:rPr>
        <w:t xml:space="preserve"> </w:t>
      </w:r>
      <w:r w:rsidR="00E21C38">
        <w:rPr>
          <w:bCs/>
          <w:sz w:val="28"/>
          <w:szCs w:val="28"/>
          <w:lang w:val="ru-RU"/>
        </w:rPr>
        <w:t>автомобиля.</w:t>
      </w:r>
    </w:p>
    <w:p w14:paraId="78D453B8" w14:textId="77777777" w:rsidR="00E21C38" w:rsidRPr="00FF7E70" w:rsidRDefault="00E21C38" w:rsidP="00814DD8">
      <w:pPr>
        <w:spacing w:line="360" w:lineRule="auto"/>
        <w:ind w:firstLine="706"/>
        <w:jc w:val="both"/>
        <w:rPr>
          <w:rFonts w:eastAsiaTheme="minorHAnsi" w:cstheme="minorBidi"/>
          <w:bCs/>
          <w:sz w:val="28"/>
          <w:szCs w:val="28"/>
          <w:lang w:val="ru-RU"/>
        </w:rPr>
      </w:pPr>
      <w:r>
        <w:rPr>
          <w:bCs/>
          <w:sz w:val="28"/>
          <w:szCs w:val="28"/>
          <w:lang w:val="ru-RU"/>
        </w:rPr>
        <w:t>- ГНСС, ЛСН сигналы – наиболее доступный источник навигационной информации.</w:t>
      </w:r>
    </w:p>
    <w:p w14:paraId="049CB10F" w14:textId="77777777" w:rsidR="00FF7E70" w:rsidRDefault="00FF7E70" w:rsidP="00814DD8">
      <w:pPr>
        <w:spacing w:line="360" w:lineRule="auto"/>
        <w:ind w:firstLine="706"/>
        <w:jc w:val="both"/>
        <w:rPr>
          <w:bCs/>
          <w:sz w:val="28"/>
          <w:szCs w:val="28"/>
          <w:lang w:val="ru-RU"/>
        </w:rPr>
      </w:pPr>
      <w:r w:rsidRPr="00FF7E70">
        <w:rPr>
          <w:rFonts w:eastAsiaTheme="minorHAnsi" w:cstheme="minorBidi"/>
          <w:bCs/>
          <w:sz w:val="28"/>
          <w:szCs w:val="28"/>
          <w:lang w:val="ru-RU"/>
        </w:rPr>
        <w:t>- Радиочастотные (RF) сигналы</w:t>
      </w:r>
      <w:r w:rsidR="00E21C38">
        <w:rPr>
          <w:bCs/>
          <w:sz w:val="28"/>
          <w:szCs w:val="28"/>
          <w:lang w:val="ru-RU"/>
        </w:rPr>
        <w:t xml:space="preserve">, включая </w:t>
      </w:r>
      <w:r w:rsidR="00E21C38">
        <w:rPr>
          <w:bCs/>
          <w:sz w:val="28"/>
          <w:szCs w:val="28"/>
        </w:rPr>
        <w:t>Wi</w:t>
      </w:r>
      <w:r w:rsidR="00E21C38" w:rsidRPr="00E21C38">
        <w:rPr>
          <w:bCs/>
          <w:sz w:val="28"/>
          <w:szCs w:val="28"/>
          <w:lang w:val="ru-RU"/>
        </w:rPr>
        <w:t>-</w:t>
      </w:r>
      <w:r w:rsidR="00E21C38">
        <w:rPr>
          <w:bCs/>
          <w:sz w:val="28"/>
          <w:szCs w:val="28"/>
        </w:rPr>
        <w:t>Fi</w:t>
      </w:r>
      <w:r w:rsidR="00E21C38" w:rsidRPr="00E21C38">
        <w:rPr>
          <w:bCs/>
          <w:sz w:val="28"/>
          <w:szCs w:val="28"/>
          <w:lang w:val="ru-RU"/>
        </w:rPr>
        <w:t xml:space="preserve">, </w:t>
      </w:r>
      <w:r w:rsidR="00E21C38">
        <w:rPr>
          <w:bCs/>
          <w:sz w:val="28"/>
          <w:szCs w:val="28"/>
        </w:rPr>
        <w:t>BLE</w:t>
      </w:r>
      <w:r w:rsidR="00E21C38" w:rsidRPr="00E21C38">
        <w:rPr>
          <w:bCs/>
          <w:sz w:val="28"/>
          <w:szCs w:val="28"/>
          <w:lang w:val="ru-RU"/>
        </w:rPr>
        <w:t>.</w:t>
      </w:r>
    </w:p>
    <w:p w14:paraId="0A413FA1" w14:textId="77777777" w:rsidR="00E21C38" w:rsidRPr="00FF7E70" w:rsidRDefault="00E21C38" w:rsidP="00FF7E70">
      <w:pPr>
        <w:spacing w:line="312" w:lineRule="auto"/>
        <w:ind w:firstLine="708"/>
        <w:jc w:val="both"/>
        <w:rPr>
          <w:rFonts w:eastAsiaTheme="minorHAnsi" w:cstheme="minorBidi"/>
          <w:bCs/>
          <w:sz w:val="28"/>
          <w:szCs w:val="28"/>
          <w:lang w:val="ru-RU"/>
        </w:rPr>
      </w:pPr>
    </w:p>
    <w:p w14:paraId="0432B94A" w14:textId="77777777" w:rsidR="001503D1" w:rsidRDefault="001503D1" w:rsidP="001503D1">
      <w:pPr>
        <w:jc w:val="center"/>
        <w:rPr>
          <w:rFonts w:ascii="Calibri" w:eastAsia="Calibri" w:hAnsi="Calibri" w:cs="Calibri"/>
        </w:rPr>
      </w:pPr>
      <w:bookmarkStart w:id="8" w:name="_6qlj2s7bucr6" w:colFirst="0" w:colLast="0"/>
      <w:bookmarkEnd w:id="8"/>
      <w:r>
        <w:rPr>
          <w:rFonts w:ascii="Calibri" w:eastAsia="Calibri" w:hAnsi="Calibri" w:cs="Calibri"/>
          <w:noProof/>
        </w:rPr>
        <w:drawing>
          <wp:inline distT="114300" distB="114300" distL="114300" distR="114300" wp14:anchorId="7FE6F7D1" wp14:editId="5ABE0CAD">
            <wp:extent cx="3308513" cy="1864990"/>
            <wp:effectExtent l="0" t="0" r="0" b="0"/>
            <wp:docPr id="2" name="image2.png" descr="Graphical user interface, application, Team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
                    <a:srcRect/>
                    <a:stretch>
                      <a:fillRect/>
                    </a:stretch>
                  </pic:blipFill>
                  <pic:spPr>
                    <a:xfrm>
                      <a:off x="0" y="0"/>
                      <a:ext cx="3308513" cy="1864990"/>
                    </a:xfrm>
                    <a:prstGeom prst="rect">
                      <a:avLst/>
                    </a:prstGeom>
                    <a:ln/>
                  </pic:spPr>
                </pic:pic>
              </a:graphicData>
            </a:graphic>
          </wp:inline>
        </w:drawing>
      </w:r>
    </w:p>
    <w:p w14:paraId="28FB0F65" w14:textId="77777777" w:rsidR="001503D1" w:rsidRDefault="001503D1" w:rsidP="001503D1">
      <w:pPr>
        <w:rPr>
          <w:rFonts w:ascii="Calibri" w:eastAsia="Calibri" w:hAnsi="Calibri" w:cs="Calibri"/>
        </w:rPr>
      </w:pPr>
    </w:p>
    <w:p w14:paraId="428A626B" w14:textId="77777777" w:rsidR="001503D1" w:rsidRPr="00E21C38" w:rsidRDefault="00E21C38" w:rsidP="00E21C38">
      <w:pPr>
        <w:spacing w:line="312" w:lineRule="auto"/>
        <w:ind w:firstLine="708"/>
        <w:jc w:val="both"/>
        <w:rPr>
          <w:bCs/>
          <w:sz w:val="28"/>
          <w:szCs w:val="28"/>
          <w:lang w:val="ru-RU"/>
        </w:rPr>
      </w:pPr>
      <w:r>
        <w:rPr>
          <w:bCs/>
          <w:sz w:val="28"/>
          <w:szCs w:val="28"/>
          <w:lang w:val="ru-RU"/>
        </w:rPr>
        <w:t>Рис</w:t>
      </w:r>
      <w:r w:rsidR="001503D1" w:rsidRPr="000E582E">
        <w:rPr>
          <w:bCs/>
          <w:sz w:val="28"/>
          <w:szCs w:val="28"/>
          <w:lang w:val="ru-RU"/>
        </w:rPr>
        <w:t xml:space="preserve">. 2. </w:t>
      </w:r>
      <w:r>
        <w:rPr>
          <w:bCs/>
          <w:sz w:val="28"/>
          <w:szCs w:val="28"/>
          <w:lang w:val="ru-RU"/>
        </w:rPr>
        <w:t>Схема</w:t>
      </w:r>
      <w:r w:rsidRPr="000E582E">
        <w:rPr>
          <w:bCs/>
          <w:sz w:val="28"/>
          <w:szCs w:val="28"/>
          <w:lang w:val="ru-RU"/>
        </w:rPr>
        <w:t xml:space="preserve"> </w:t>
      </w:r>
      <w:r>
        <w:rPr>
          <w:bCs/>
          <w:sz w:val="28"/>
          <w:szCs w:val="28"/>
          <w:lang w:val="ru-RU"/>
        </w:rPr>
        <w:t>работы</w:t>
      </w:r>
      <w:r w:rsidRPr="000E582E">
        <w:rPr>
          <w:bCs/>
          <w:sz w:val="28"/>
          <w:szCs w:val="28"/>
          <w:lang w:val="ru-RU"/>
        </w:rPr>
        <w:t xml:space="preserve"> </w:t>
      </w:r>
      <w:r>
        <w:rPr>
          <w:bCs/>
          <w:sz w:val="28"/>
          <w:szCs w:val="28"/>
          <w:lang w:val="ru-RU"/>
        </w:rPr>
        <w:t>системы</w:t>
      </w:r>
      <w:r w:rsidRPr="000E582E">
        <w:rPr>
          <w:bCs/>
          <w:sz w:val="28"/>
          <w:szCs w:val="28"/>
          <w:lang w:val="ru-RU"/>
        </w:rPr>
        <w:t xml:space="preserve"> </w:t>
      </w:r>
      <w:r>
        <w:rPr>
          <w:bCs/>
          <w:sz w:val="28"/>
          <w:szCs w:val="28"/>
          <w:lang w:val="ru-RU"/>
        </w:rPr>
        <w:t>поз</w:t>
      </w:r>
      <w:r w:rsidR="009D6180">
        <w:rPr>
          <w:bCs/>
          <w:sz w:val="28"/>
          <w:szCs w:val="28"/>
          <w:lang w:val="ru-RU"/>
        </w:rPr>
        <w:t>и</w:t>
      </w:r>
      <w:r>
        <w:rPr>
          <w:bCs/>
          <w:sz w:val="28"/>
          <w:szCs w:val="28"/>
          <w:lang w:val="ru-RU"/>
        </w:rPr>
        <w:t>ционирования</w:t>
      </w:r>
      <w:r w:rsidRPr="000E582E">
        <w:rPr>
          <w:bCs/>
          <w:sz w:val="28"/>
          <w:szCs w:val="28"/>
          <w:lang w:val="ru-RU"/>
        </w:rPr>
        <w:t xml:space="preserve"> </w:t>
      </w:r>
      <w:r>
        <w:rPr>
          <w:bCs/>
          <w:sz w:val="28"/>
          <w:szCs w:val="28"/>
          <w:lang w:val="ru-RU"/>
        </w:rPr>
        <w:t>вне</w:t>
      </w:r>
      <w:r w:rsidRPr="000E582E">
        <w:rPr>
          <w:bCs/>
          <w:sz w:val="28"/>
          <w:szCs w:val="28"/>
          <w:lang w:val="ru-RU"/>
        </w:rPr>
        <w:t xml:space="preserve"> </w:t>
      </w:r>
      <w:r>
        <w:rPr>
          <w:bCs/>
          <w:sz w:val="28"/>
          <w:szCs w:val="28"/>
          <w:lang w:val="ru-RU"/>
        </w:rPr>
        <w:t>помещений</w:t>
      </w:r>
      <w:r w:rsidRPr="000E582E">
        <w:rPr>
          <w:bCs/>
          <w:sz w:val="28"/>
          <w:szCs w:val="28"/>
          <w:lang w:val="ru-RU"/>
        </w:rPr>
        <w:t>.</w:t>
      </w:r>
    </w:p>
    <w:p w14:paraId="51EE7CB6" w14:textId="77777777" w:rsidR="001503D1" w:rsidRPr="000E582E" w:rsidRDefault="001503D1" w:rsidP="001503D1">
      <w:pPr>
        <w:rPr>
          <w:rFonts w:ascii="Calibri" w:eastAsia="Calibri" w:hAnsi="Calibri" w:cs="Calibri"/>
          <w:lang w:val="ru-RU"/>
        </w:rPr>
      </w:pPr>
    </w:p>
    <w:p w14:paraId="453323CA" w14:textId="77777777" w:rsidR="003537A1" w:rsidRPr="003537A1" w:rsidRDefault="003537A1" w:rsidP="00922B26">
      <w:pPr>
        <w:pStyle w:val="2"/>
      </w:pPr>
      <w:bookmarkStart w:id="9" w:name="_Toc91545731"/>
      <w:r w:rsidRPr="007E7183">
        <w:t xml:space="preserve">Основные </w:t>
      </w:r>
      <w:r>
        <w:t>алгоритмы</w:t>
      </w:r>
      <w:r w:rsidRPr="00E02C00">
        <w:t xml:space="preserve">, </w:t>
      </w:r>
      <w:r>
        <w:t>необходимые</w:t>
      </w:r>
      <w:r w:rsidRPr="007E7183">
        <w:t xml:space="preserve">  НУ для работы </w:t>
      </w:r>
      <w:r>
        <w:t>вне</w:t>
      </w:r>
      <w:r w:rsidRPr="007E7183">
        <w:t xml:space="preserve"> помещений</w:t>
      </w:r>
      <w:bookmarkEnd w:id="9"/>
    </w:p>
    <w:p w14:paraId="55F0D5C5" w14:textId="77777777" w:rsidR="003537A1" w:rsidRPr="003537A1" w:rsidRDefault="003537A1" w:rsidP="00814DD8">
      <w:pPr>
        <w:spacing w:line="360" w:lineRule="auto"/>
        <w:ind w:firstLine="706"/>
        <w:jc w:val="both"/>
        <w:rPr>
          <w:bCs/>
          <w:sz w:val="28"/>
          <w:szCs w:val="28"/>
          <w:lang w:val="ru-RU"/>
        </w:rPr>
      </w:pPr>
      <w:r w:rsidRPr="003537A1">
        <w:rPr>
          <w:bCs/>
          <w:sz w:val="28"/>
          <w:szCs w:val="28"/>
          <w:lang w:val="ru-RU"/>
        </w:rPr>
        <w:t xml:space="preserve">Используемые алгоритмы </w:t>
      </w:r>
      <w:r w:rsidR="009D6180">
        <w:rPr>
          <w:bCs/>
          <w:sz w:val="28"/>
          <w:szCs w:val="28"/>
          <w:lang w:val="ru-RU"/>
        </w:rPr>
        <w:t>схожи с</w:t>
      </w:r>
      <w:r w:rsidRPr="003537A1">
        <w:rPr>
          <w:bCs/>
          <w:sz w:val="28"/>
          <w:szCs w:val="28"/>
          <w:lang w:val="ru-RU"/>
        </w:rPr>
        <w:t xml:space="preserve"> описанны</w:t>
      </w:r>
      <w:r w:rsidR="009D6180">
        <w:rPr>
          <w:bCs/>
          <w:sz w:val="28"/>
          <w:szCs w:val="28"/>
          <w:lang w:val="ru-RU"/>
        </w:rPr>
        <w:t>ми</w:t>
      </w:r>
      <w:r w:rsidRPr="003537A1">
        <w:rPr>
          <w:bCs/>
          <w:sz w:val="28"/>
          <w:szCs w:val="28"/>
          <w:lang w:val="ru-RU"/>
        </w:rPr>
        <w:t xml:space="preserve"> ранее</w:t>
      </w:r>
      <w:r w:rsidR="009D6180">
        <w:rPr>
          <w:bCs/>
          <w:sz w:val="28"/>
          <w:szCs w:val="28"/>
          <w:lang w:val="ru-RU"/>
        </w:rPr>
        <w:t xml:space="preserve"> для</w:t>
      </w:r>
      <w:r w:rsidRPr="003537A1">
        <w:rPr>
          <w:bCs/>
          <w:sz w:val="28"/>
          <w:szCs w:val="28"/>
          <w:lang w:val="ru-RU"/>
        </w:rPr>
        <w:t xml:space="preserve"> случа</w:t>
      </w:r>
      <w:r w:rsidR="009D6180">
        <w:rPr>
          <w:bCs/>
          <w:sz w:val="28"/>
          <w:szCs w:val="28"/>
          <w:lang w:val="ru-RU"/>
        </w:rPr>
        <w:t>я</w:t>
      </w:r>
      <w:r w:rsidRPr="003537A1">
        <w:rPr>
          <w:bCs/>
          <w:sz w:val="28"/>
          <w:szCs w:val="28"/>
          <w:lang w:val="ru-RU"/>
        </w:rPr>
        <w:t xml:space="preserve"> </w:t>
      </w:r>
      <w:r w:rsidR="009D6180">
        <w:rPr>
          <w:bCs/>
          <w:sz w:val="28"/>
          <w:szCs w:val="28"/>
          <w:lang w:val="ru-RU"/>
        </w:rPr>
        <w:t>навигации внутри</w:t>
      </w:r>
      <w:r w:rsidRPr="003537A1">
        <w:rPr>
          <w:bCs/>
          <w:sz w:val="28"/>
          <w:szCs w:val="28"/>
          <w:lang w:val="ru-RU"/>
        </w:rPr>
        <w:t xml:space="preserve"> помещений. Три основных проблемы, </w:t>
      </w:r>
      <w:r w:rsidR="009D6180">
        <w:rPr>
          <w:bCs/>
          <w:sz w:val="28"/>
          <w:szCs w:val="28"/>
          <w:lang w:val="ru-RU"/>
        </w:rPr>
        <w:t>возникающие вне помещений</w:t>
      </w:r>
      <w:r w:rsidRPr="003537A1">
        <w:rPr>
          <w:bCs/>
          <w:sz w:val="28"/>
          <w:szCs w:val="28"/>
          <w:lang w:val="ru-RU"/>
        </w:rPr>
        <w:t>:</w:t>
      </w:r>
    </w:p>
    <w:p w14:paraId="1345DB28" w14:textId="77777777" w:rsidR="003537A1" w:rsidRPr="003537A1" w:rsidRDefault="003537A1" w:rsidP="00814DD8">
      <w:pPr>
        <w:spacing w:line="360" w:lineRule="auto"/>
        <w:ind w:firstLine="706"/>
        <w:jc w:val="both"/>
        <w:rPr>
          <w:bCs/>
          <w:sz w:val="28"/>
          <w:szCs w:val="28"/>
          <w:lang w:val="ru-RU"/>
        </w:rPr>
      </w:pPr>
      <w:r w:rsidRPr="003537A1">
        <w:rPr>
          <w:bCs/>
          <w:sz w:val="28"/>
          <w:szCs w:val="28"/>
          <w:lang w:val="ru-RU"/>
        </w:rPr>
        <w:t xml:space="preserve">- </w:t>
      </w:r>
      <w:r w:rsidR="009D6180">
        <w:rPr>
          <w:bCs/>
          <w:sz w:val="28"/>
          <w:szCs w:val="28"/>
          <w:lang w:val="ru-RU"/>
        </w:rPr>
        <w:t>Сбор и подготовка карт.</w:t>
      </w:r>
    </w:p>
    <w:p w14:paraId="79F55948" w14:textId="77777777" w:rsidR="003537A1" w:rsidRPr="003537A1" w:rsidRDefault="003537A1" w:rsidP="00814DD8">
      <w:pPr>
        <w:spacing w:line="360" w:lineRule="auto"/>
        <w:ind w:firstLine="706"/>
        <w:jc w:val="both"/>
        <w:rPr>
          <w:bCs/>
          <w:sz w:val="28"/>
          <w:szCs w:val="28"/>
          <w:lang w:val="ru-RU"/>
        </w:rPr>
      </w:pPr>
      <w:r w:rsidRPr="003537A1">
        <w:rPr>
          <w:bCs/>
          <w:sz w:val="28"/>
          <w:szCs w:val="28"/>
          <w:lang w:val="ru-RU"/>
        </w:rPr>
        <w:t xml:space="preserve">- </w:t>
      </w:r>
      <w:r w:rsidR="009D6180">
        <w:rPr>
          <w:bCs/>
          <w:sz w:val="28"/>
          <w:szCs w:val="28"/>
          <w:lang w:val="ru-RU"/>
        </w:rPr>
        <w:t>Алгоритмы комплексирования.</w:t>
      </w:r>
      <w:r w:rsidRPr="003537A1">
        <w:rPr>
          <w:bCs/>
          <w:sz w:val="28"/>
          <w:szCs w:val="28"/>
          <w:lang w:val="ru-RU"/>
        </w:rPr>
        <w:t xml:space="preserve"> В этом случае учитыва</w:t>
      </w:r>
      <w:r w:rsidR="009D6180">
        <w:rPr>
          <w:bCs/>
          <w:sz w:val="28"/>
          <w:szCs w:val="28"/>
          <w:lang w:val="ru-RU"/>
        </w:rPr>
        <w:t>е</w:t>
      </w:r>
      <w:r w:rsidRPr="003537A1">
        <w:rPr>
          <w:bCs/>
          <w:sz w:val="28"/>
          <w:szCs w:val="28"/>
          <w:lang w:val="ru-RU"/>
        </w:rPr>
        <w:t xml:space="preserve">тся </w:t>
      </w:r>
      <w:r w:rsidR="009D6180">
        <w:rPr>
          <w:bCs/>
          <w:sz w:val="28"/>
          <w:szCs w:val="28"/>
          <w:lang w:val="ru-RU"/>
        </w:rPr>
        <w:t>больше данных.</w:t>
      </w:r>
    </w:p>
    <w:p w14:paraId="546F117F" w14:textId="77777777" w:rsidR="003537A1" w:rsidRPr="003537A1" w:rsidRDefault="003537A1" w:rsidP="00814DD8">
      <w:pPr>
        <w:spacing w:line="360" w:lineRule="auto"/>
        <w:ind w:firstLine="706"/>
        <w:jc w:val="both"/>
        <w:rPr>
          <w:bCs/>
          <w:sz w:val="28"/>
          <w:szCs w:val="28"/>
          <w:lang w:val="ru-RU"/>
        </w:rPr>
      </w:pPr>
      <w:r w:rsidRPr="003537A1">
        <w:rPr>
          <w:bCs/>
          <w:sz w:val="28"/>
          <w:szCs w:val="28"/>
          <w:lang w:val="ru-RU"/>
        </w:rPr>
        <w:t xml:space="preserve">- Роль сервера, </w:t>
      </w:r>
      <w:r w:rsidR="009D6180">
        <w:rPr>
          <w:bCs/>
          <w:sz w:val="28"/>
          <w:szCs w:val="28"/>
          <w:lang w:val="ru-RU"/>
        </w:rPr>
        <w:t>позволяющего нивелировать сбои</w:t>
      </w:r>
      <w:r w:rsidRPr="003537A1">
        <w:rPr>
          <w:bCs/>
          <w:sz w:val="28"/>
          <w:szCs w:val="28"/>
          <w:lang w:val="ru-RU"/>
        </w:rPr>
        <w:t>.</w:t>
      </w:r>
    </w:p>
    <w:p w14:paraId="43FF162B" w14:textId="77777777" w:rsidR="009D6180" w:rsidRDefault="009D6180" w:rsidP="009D6180">
      <w:pPr>
        <w:spacing w:line="312" w:lineRule="auto"/>
        <w:jc w:val="both"/>
        <w:rPr>
          <w:bCs/>
          <w:sz w:val="28"/>
          <w:szCs w:val="28"/>
          <w:lang w:val="ru-RU"/>
        </w:rPr>
      </w:pPr>
    </w:p>
    <w:p w14:paraId="2C025214" w14:textId="77777777" w:rsidR="003537A1" w:rsidRPr="009D6180" w:rsidRDefault="003537A1" w:rsidP="00922B26">
      <w:pPr>
        <w:pStyle w:val="2"/>
      </w:pPr>
      <w:bookmarkStart w:id="10" w:name="_Toc91545732"/>
      <w:r w:rsidRPr="009D6180">
        <w:t>Сервер для высокопроизводительных вычислений</w:t>
      </w:r>
      <w:r w:rsidR="009D6180">
        <w:t xml:space="preserve"> (СПО КСО ИН)</w:t>
      </w:r>
      <w:bookmarkEnd w:id="10"/>
    </w:p>
    <w:p w14:paraId="701396AA" w14:textId="77777777" w:rsidR="009D6180" w:rsidRDefault="009D6180" w:rsidP="003537A1">
      <w:pPr>
        <w:spacing w:line="312" w:lineRule="auto"/>
        <w:ind w:firstLine="708"/>
        <w:jc w:val="both"/>
        <w:rPr>
          <w:bCs/>
          <w:sz w:val="28"/>
          <w:szCs w:val="28"/>
          <w:lang w:val="ru-RU"/>
        </w:rPr>
      </w:pPr>
    </w:p>
    <w:p w14:paraId="3A87E9F3" w14:textId="77777777" w:rsidR="003537A1" w:rsidRPr="003537A1" w:rsidRDefault="009D6180" w:rsidP="00814DD8">
      <w:pPr>
        <w:spacing w:line="360" w:lineRule="auto"/>
        <w:ind w:firstLine="706"/>
        <w:jc w:val="both"/>
        <w:rPr>
          <w:bCs/>
          <w:sz w:val="28"/>
          <w:szCs w:val="28"/>
          <w:lang w:val="ru-RU"/>
        </w:rPr>
      </w:pPr>
      <w:r>
        <w:rPr>
          <w:bCs/>
          <w:sz w:val="28"/>
          <w:szCs w:val="28"/>
          <w:lang w:val="ru-RU"/>
        </w:rPr>
        <w:t xml:space="preserve">НУ </w:t>
      </w:r>
      <w:r w:rsidR="003537A1" w:rsidRPr="003537A1">
        <w:rPr>
          <w:bCs/>
          <w:sz w:val="28"/>
          <w:szCs w:val="28"/>
          <w:lang w:val="ru-RU"/>
        </w:rPr>
        <w:t xml:space="preserve">имеют </w:t>
      </w:r>
      <w:r>
        <w:rPr>
          <w:bCs/>
          <w:sz w:val="28"/>
          <w:szCs w:val="28"/>
          <w:lang w:val="ru-RU"/>
        </w:rPr>
        <w:t xml:space="preserve">ограниченные </w:t>
      </w:r>
      <w:r w:rsidR="003537A1" w:rsidRPr="003537A1">
        <w:rPr>
          <w:bCs/>
          <w:sz w:val="28"/>
          <w:szCs w:val="28"/>
          <w:lang w:val="ru-RU"/>
        </w:rPr>
        <w:t>вычислительн</w:t>
      </w:r>
      <w:r>
        <w:rPr>
          <w:bCs/>
          <w:sz w:val="28"/>
          <w:szCs w:val="28"/>
          <w:lang w:val="ru-RU"/>
        </w:rPr>
        <w:t>ые</w:t>
      </w:r>
      <w:r w:rsidR="003537A1" w:rsidRPr="003537A1">
        <w:rPr>
          <w:bCs/>
          <w:sz w:val="28"/>
          <w:szCs w:val="28"/>
          <w:lang w:val="ru-RU"/>
        </w:rPr>
        <w:t xml:space="preserve"> мощности</w:t>
      </w:r>
      <w:r>
        <w:rPr>
          <w:bCs/>
          <w:sz w:val="28"/>
          <w:szCs w:val="28"/>
          <w:lang w:val="ru-RU"/>
        </w:rPr>
        <w:t xml:space="preserve">, поэтому на них нельзя использовать сложные </w:t>
      </w:r>
      <w:r w:rsidRPr="00814DD8">
        <w:rPr>
          <w:bCs/>
          <w:sz w:val="28"/>
          <w:szCs w:val="28"/>
          <w:lang w:val="ru-RU"/>
        </w:rPr>
        <w:t>AI</w:t>
      </w:r>
      <w:r w:rsidRPr="009D6180">
        <w:rPr>
          <w:bCs/>
          <w:sz w:val="28"/>
          <w:szCs w:val="28"/>
          <w:lang w:val="ru-RU"/>
        </w:rPr>
        <w:t>-</w:t>
      </w:r>
      <w:r>
        <w:rPr>
          <w:bCs/>
          <w:sz w:val="28"/>
          <w:szCs w:val="28"/>
          <w:lang w:val="ru-RU"/>
        </w:rPr>
        <w:t xml:space="preserve">модели. </w:t>
      </w:r>
      <w:r w:rsidR="003537A1" w:rsidRPr="003537A1">
        <w:rPr>
          <w:bCs/>
          <w:sz w:val="28"/>
          <w:szCs w:val="28"/>
          <w:lang w:val="ru-RU"/>
        </w:rPr>
        <w:t xml:space="preserve">Для некоторых задач, таких как </w:t>
      </w:r>
      <w:r>
        <w:rPr>
          <w:bCs/>
          <w:sz w:val="28"/>
          <w:szCs w:val="28"/>
          <w:lang w:val="ru-RU"/>
        </w:rPr>
        <w:t>позиционирование</w:t>
      </w:r>
      <w:r w:rsidR="003537A1" w:rsidRPr="003537A1">
        <w:rPr>
          <w:bCs/>
          <w:sz w:val="28"/>
          <w:szCs w:val="28"/>
          <w:lang w:val="ru-RU"/>
        </w:rPr>
        <w:t xml:space="preserve">, это может не быть проблемой, но высокопроизводительный сервер может </w:t>
      </w:r>
      <w:r>
        <w:rPr>
          <w:bCs/>
          <w:sz w:val="28"/>
          <w:szCs w:val="28"/>
          <w:lang w:val="ru-RU"/>
        </w:rPr>
        <w:t xml:space="preserve">помогать с </w:t>
      </w:r>
      <w:proofErr w:type="spellStart"/>
      <w:r>
        <w:rPr>
          <w:bCs/>
          <w:sz w:val="28"/>
          <w:szCs w:val="28"/>
          <w:lang w:val="ru-RU"/>
        </w:rPr>
        <w:t>реинициализацией</w:t>
      </w:r>
      <w:proofErr w:type="spellEnd"/>
      <w:r>
        <w:rPr>
          <w:bCs/>
          <w:sz w:val="28"/>
          <w:szCs w:val="28"/>
          <w:lang w:val="ru-RU"/>
        </w:rPr>
        <w:t xml:space="preserve"> алгоритмов в случае сбоев либо недостаточности данных.</w:t>
      </w:r>
    </w:p>
    <w:p w14:paraId="0B26E23A" w14:textId="77777777" w:rsidR="003537A1" w:rsidRPr="003537A1" w:rsidRDefault="003537A1" w:rsidP="00814DD8">
      <w:pPr>
        <w:spacing w:line="360" w:lineRule="auto"/>
        <w:ind w:firstLine="706"/>
        <w:jc w:val="both"/>
        <w:rPr>
          <w:bCs/>
          <w:sz w:val="28"/>
          <w:szCs w:val="28"/>
          <w:lang w:val="ru-RU"/>
        </w:rPr>
      </w:pPr>
    </w:p>
    <w:p w14:paraId="6DC18177" w14:textId="77777777" w:rsidR="001503D1" w:rsidRPr="00814DD8" w:rsidRDefault="009D6180" w:rsidP="00814DD8">
      <w:pPr>
        <w:spacing w:line="360" w:lineRule="auto"/>
        <w:ind w:firstLine="706"/>
        <w:jc w:val="both"/>
        <w:rPr>
          <w:bCs/>
          <w:sz w:val="28"/>
          <w:szCs w:val="28"/>
          <w:lang w:val="ru-RU"/>
        </w:rPr>
      </w:pPr>
      <w:r>
        <w:rPr>
          <w:bCs/>
          <w:sz w:val="28"/>
          <w:szCs w:val="28"/>
          <w:lang w:val="ru-RU"/>
        </w:rPr>
        <w:t>Отдельные модули сервера будут заниматься хранением и обработкой данных о картах (видео, лазер, глубина) и тренировкой</w:t>
      </w:r>
      <w:r w:rsidRPr="009D6180">
        <w:rPr>
          <w:bCs/>
          <w:sz w:val="28"/>
          <w:szCs w:val="28"/>
          <w:lang w:val="ru-RU"/>
        </w:rPr>
        <w:t xml:space="preserve"> </w:t>
      </w:r>
      <w:r>
        <w:rPr>
          <w:bCs/>
          <w:sz w:val="28"/>
          <w:szCs w:val="28"/>
          <w:lang w:val="ru-RU"/>
        </w:rPr>
        <w:t xml:space="preserve">сжатием и </w:t>
      </w:r>
      <w:proofErr w:type="spellStart"/>
      <w:r>
        <w:rPr>
          <w:bCs/>
          <w:sz w:val="28"/>
          <w:szCs w:val="28"/>
          <w:lang w:val="ru-RU"/>
        </w:rPr>
        <w:t>дообучением</w:t>
      </w:r>
      <w:proofErr w:type="spellEnd"/>
      <w:r>
        <w:rPr>
          <w:bCs/>
          <w:sz w:val="28"/>
          <w:szCs w:val="28"/>
          <w:lang w:val="ru-RU"/>
        </w:rPr>
        <w:t xml:space="preserve"> </w:t>
      </w:r>
      <w:r w:rsidRPr="00814DD8">
        <w:rPr>
          <w:bCs/>
          <w:sz w:val="28"/>
          <w:szCs w:val="28"/>
          <w:lang w:val="ru-RU"/>
        </w:rPr>
        <w:t>AI</w:t>
      </w:r>
      <w:r w:rsidRPr="009D6180">
        <w:rPr>
          <w:bCs/>
          <w:sz w:val="28"/>
          <w:szCs w:val="28"/>
          <w:lang w:val="ru-RU"/>
        </w:rPr>
        <w:t>-</w:t>
      </w:r>
      <w:r>
        <w:rPr>
          <w:bCs/>
          <w:sz w:val="28"/>
          <w:szCs w:val="28"/>
          <w:lang w:val="ru-RU"/>
        </w:rPr>
        <w:t>моделей на основе этих данных</w:t>
      </w:r>
      <w:r w:rsidR="003537A1" w:rsidRPr="003537A1">
        <w:rPr>
          <w:bCs/>
          <w:sz w:val="28"/>
          <w:szCs w:val="28"/>
          <w:lang w:val="ru-RU"/>
        </w:rPr>
        <w:t>.</w:t>
      </w:r>
      <w:r w:rsidR="001503D1" w:rsidRPr="00814DD8">
        <w:rPr>
          <w:bCs/>
          <w:sz w:val="28"/>
          <w:szCs w:val="28"/>
          <w:lang w:val="ru-RU"/>
        </w:rPr>
        <w:br w:type="page"/>
      </w:r>
    </w:p>
    <w:p w14:paraId="3390AD7D" w14:textId="77777777" w:rsidR="00FF4F09" w:rsidRDefault="00FF4F09" w:rsidP="00922B26">
      <w:pPr>
        <w:pStyle w:val="1"/>
        <w:numPr>
          <w:ilvl w:val="0"/>
          <w:numId w:val="2"/>
        </w:numPr>
      </w:pPr>
      <w:bookmarkStart w:id="11" w:name="_Toc91545733"/>
      <w:r>
        <w:lastRenderedPageBreak/>
        <w:t>Обоснование технических решений СПО АТБ-С</w:t>
      </w:r>
      <w:bookmarkEnd w:id="11"/>
    </w:p>
    <w:p w14:paraId="505C669B" w14:textId="77777777" w:rsidR="001503D1" w:rsidRPr="001503D1" w:rsidRDefault="001503D1" w:rsidP="001503D1">
      <w:pPr>
        <w:spacing w:line="312" w:lineRule="auto"/>
        <w:jc w:val="both"/>
        <w:rPr>
          <w:bCs/>
          <w:sz w:val="28"/>
          <w:szCs w:val="28"/>
          <w:lang w:val="ru-RU"/>
        </w:rPr>
      </w:pPr>
      <w:r w:rsidRPr="001503D1">
        <w:rPr>
          <w:rFonts w:eastAsia="Calibri"/>
          <w:bCs/>
          <w:sz w:val="28"/>
          <w:szCs w:val="28"/>
          <w:lang w:val="ru-RU"/>
        </w:rPr>
        <w:t>СПО АТБ-С</w:t>
      </w:r>
      <w:r w:rsidRPr="001503D1">
        <w:rPr>
          <w:bCs/>
          <w:sz w:val="28"/>
          <w:szCs w:val="28"/>
          <w:lang w:val="ru-RU"/>
        </w:rPr>
        <w:t xml:space="preserve"> </w:t>
      </w:r>
      <w:r>
        <w:rPr>
          <w:bCs/>
          <w:sz w:val="28"/>
          <w:szCs w:val="28"/>
          <w:lang w:val="ru-RU"/>
        </w:rPr>
        <w:t>состоит</w:t>
      </w:r>
      <w:r w:rsidRPr="001503D1">
        <w:rPr>
          <w:bCs/>
          <w:sz w:val="28"/>
          <w:szCs w:val="28"/>
          <w:lang w:val="ru-RU"/>
        </w:rPr>
        <w:t xml:space="preserve"> из</w:t>
      </w:r>
      <w:r>
        <w:rPr>
          <w:bCs/>
          <w:sz w:val="28"/>
          <w:szCs w:val="28"/>
          <w:lang w:val="ru-RU"/>
        </w:rPr>
        <w:t xml:space="preserve"> модулей</w:t>
      </w:r>
      <w:r w:rsidRPr="001503D1">
        <w:rPr>
          <w:bCs/>
          <w:sz w:val="28"/>
          <w:szCs w:val="28"/>
          <w:lang w:val="ru-RU"/>
        </w:rPr>
        <w:t>:</w:t>
      </w:r>
    </w:p>
    <w:p w14:paraId="03D92C1E" w14:textId="77777777" w:rsidR="001503D1" w:rsidRPr="00B85B25" w:rsidRDefault="001503D1" w:rsidP="001503D1">
      <w:pPr>
        <w:numPr>
          <w:ilvl w:val="0"/>
          <w:numId w:val="10"/>
        </w:numPr>
        <w:spacing w:line="312" w:lineRule="auto"/>
        <w:jc w:val="both"/>
        <w:rPr>
          <w:bCs/>
          <w:sz w:val="28"/>
          <w:szCs w:val="28"/>
          <w:lang w:val="ru-RU"/>
        </w:rPr>
      </w:pPr>
      <w:r w:rsidRPr="00B85B25">
        <w:rPr>
          <w:bCs/>
          <w:sz w:val="28"/>
          <w:szCs w:val="28"/>
          <w:lang w:val="ru-RU"/>
        </w:rPr>
        <w:t>Модуля вычислений</w:t>
      </w:r>
    </w:p>
    <w:p w14:paraId="3D7E2C47" w14:textId="77777777" w:rsidR="001503D1" w:rsidRPr="00B85B25" w:rsidRDefault="001503D1" w:rsidP="001503D1">
      <w:pPr>
        <w:numPr>
          <w:ilvl w:val="0"/>
          <w:numId w:val="10"/>
        </w:numPr>
        <w:spacing w:line="312" w:lineRule="auto"/>
        <w:jc w:val="both"/>
        <w:rPr>
          <w:bCs/>
          <w:sz w:val="28"/>
          <w:szCs w:val="28"/>
          <w:lang w:val="ru-RU"/>
        </w:rPr>
      </w:pPr>
      <w:r w:rsidRPr="00B85B25">
        <w:rPr>
          <w:bCs/>
          <w:sz w:val="28"/>
          <w:szCs w:val="28"/>
          <w:lang w:val="ru-RU"/>
        </w:rPr>
        <w:t>Модуля управления питанием и индикации</w:t>
      </w:r>
    </w:p>
    <w:p w14:paraId="2C756E2B" w14:textId="77777777" w:rsidR="001503D1" w:rsidRPr="00B85B25" w:rsidRDefault="001503D1" w:rsidP="001503D1">
      <w:pPr>
        <w:numPr>
          <w:ilvl w:val="0"/>
          <w:numId w:val="10"/>
        </w:numPr>
        <w:spacing w:line="312" w:lineRule="auto"/>
        <w:jc w:val="both"/>
        <w:rPr>
          <w:bCs/>
          <w:sz w:val="28"/>
          <w:szCs w:val="28"/>
          <w:lang w:val="ru-RU"/>
        </w:rPr>
      </w:pPr>
      <w:r w:rsidRPr="00B85B25">
        <w:rPr>
          <w:bCs/>
          <w:sz w:val="28"/>
          <w:szCs w:val="28"/>
          <w:lang w:val="ru-RU"/>
        </w:rPr>
        <w:t>Модуля связи и передачи данных</w:t>
      </w:r>
    </w:p>
    <w:p w14:paraId="30104150" w14:textId="77777777" w:rsidR="001503D1" w:rsidRPr="00B85B25" w:rsidRDefault="001503D1" w:rsidP="001503D1">
      <w:pPr>
        <w:numPr>
          <w:ilvl w:val="0"/>
          <w:numId w:val="10"/>
        </w:numPr>
        <w:spacing w:line="312" w:lineRule="auto"/>
        <w:jc w:val="both"/>
        <w:rPr>
          <w:bCs/>
          <w:sz w:val="28"/>
          <w:szCs w:val="28"/>
          <w:lang w:val="ru-RU"/>
        </w:rPr>
      </w:pPr>
      <w:r w:rsidRPr="00B85B25">
        <w:rPr>
          <w:bCs/>
          <w:sz w:val="28"/>
          <w:szCs w:val="28"/>
          <w:lang w:val="ru-RU"/>
        </w:rPr>
        <w:t>Модуля хранения данных</w:t>
      </w:r>
    </w:p>
    <w:p w14:paraId="7AA65DCB" w14:textId="77777777" w:rsidR="001503D1" w:rsidRPr="00B85B25" w:rsidRDefault="001503D1" w:rsidP="001503D1">
      <w:pPr>
        <w:numPr>
          <w:ilvl w:val="0"/>
          <w:numId w:val="10"/>
        </w:numPr>
        <w:spacing w:line="312" w:lineRule="auto"/>
        <w:jc w:val="both"/>
        <w:rPr>
          <w:bCs/>
          <w:sz w:val="28"/>
          <w:szCs w:val="28"/>
          <w:lang w:val="ru-RU"/>
        </w:rPr>
      </w:pPr>
      <w:r w:rsidRPr="00B85B25">
        <w:rPr>
          <w:bCs/>
          <w:sz w:val="28"/>
          <w:szCs w:val="28"/>
          <w:lang w:val="ru-RU"/>
        </w:rPr>
        <w:t xml:space="preserve">Модуля формирования </w:t>
      </w:r>
      <w:proofErr w:type="spellStart"/>
      <w:r w:rsidRPr="00B85B25">
        <w:rPr>
          <w:bCs/>
          <w:sz w:val="28"/>
          <w:szCs w:val="28"/>
          <w:lang w:val="ru-RU"/>
        </w:rPr>
        <w:t>радиокарты</w:t>
      </w:r>
      <w:proofErr w:type="spellEnd"/>
    </w:p>
    <w:p w14:paraId="5B693CBD" w14:textId="77777777" w:rsidR="001503D1" w:rsidRPr="00B85B25" w:rsidRDefault="001503D1" w:rsidP="001503D1">
      <w:pPr>
        <w:numPr>
          <w:ilvl w:val="0"/>
          <w:numId w:val="10"/>
        </w:numPr>
        <w:spacing w:line="312" w:lineRule="auto"/>
        <w:jc w:val="both"/>
        <w:rPr>
          <w:bCs/>
          <w:sz w:val="28"/>
          <w:szCs w:val="28"/>
          <w:lang w:val="ru-RU"/>
        </w:rPr>
      </w:pPr>
      <w:r w:rsidRPr="00B85B25">
        <w:rPr>
          <w:bCs/>
          <w:sz w:val="28"/>
          <w:szCs w:val="28"/>
          <w:lang w:val="ru-RU"/>
        </w:rPr>
        <w:t>Модуля формирования массива видеоизображений</w:t>
      </w:r>
    </w:p>
    <w:p w14:paraId="6F4C1292" w14:textId="77777777" w:rsidR="001503D1" w:rsidRPr="00B85B25" w:rsidRDefault="001503D1" w:rsidP="001503D1">
      <w:pPr>
        <w:numPr>
          <w:ilvl w:val="0"/>
          <w:numId w:val="10"/>
        </w:numPr>
        <w:spacing w:line="312" w:lineRule="auto"/>
        <w:jc w:val="both"/>
        <w:rPr>
          <w:bCs/>
          <w:sz w:val="28"/>
          <w:szCs w:val="28"/>
          <w:lang w:val="ru-RU"/>
        </w:rPr>
      </w:pPr>
      <w:r w:rsidRPr="00B85B25">
        <w:rPr>
          <w:bCs/>
          <w:sz w:val="28"/>
          <w:szCs w:val="28"/>
          <w:lang w:val="ru-RU"/>
        </w:rPr>
        <w:t>Модуля формирования массива данных лазерного сканирования</w:t>
      </w:r>
    </w:p>
    <w:p w14:paraId="54716B2A" w14:textId="77777777" w:rsidR="001503D1" w:rsidRPr="00B85B25" w:rsidRDefault="001503D1" w:rsidP="001503D1">
      <w:pPr>
        <w:numPr>
          <w:ilvl w:val="0"/>
          <w:numId w:val="10"/>
        </w:numPr>
        <w:spacing w:line="312" w:lineRule="auto"/>
        <w:jc w:val="both"/>
        <w:rPr>
          <w:bCs/>
          <w:sz w:val="28"/>
          <w:szCs w:val="28"/>
          <w:lang w:val="ru-RU"/>
        </w:rPr>
      </w:pPr>
      <w:r w:rsidRPr="00B85B25">
        <w:rPr>
          <w:bCs/>
          <w:sz w:val="28"/>
          <w:szCs w:val="28"/>
          <w:lang w:val="ru-RU"/>
        </w:rPr>
        <w:t>Модуля взаимодействия с СПО МОБ</w:t>
      </w:r>
    </w:p>
    <w:p w14:paraId="1E291B7A" w14:textId="77777777" w:rsidR="001503D1" w:rsidRPr="00B85B25" w:rsidRDefault="001503D1" w:rsidP="001503D1">
      <w:pPr>
        <w:numPr>
          <w:ilvl w:val="0"/>
          <w:numId w:val="10"/>
        </w:numPr>
        <w:spacing w:line="312" w:lineRule="auto"/>
        <w:jc w:val="both"/>
        <w:rPr>
          <w:bCs/>
          <w:sz w:val="28"/>
          <w:szCs w:val="28"/>
          <w:lang w:val="ru-RU"/>
        </w:rPr>
      </w:pPr>
      <w:r w:rsidRPr="00B85B25">
        <w:rPr>
          <w:bCs/>
          <w:sz w:val="28"/>
          <w:szCs w:val="28"/>
          <w:lang w:val="ru-RU"/>
        </w:rPr>
        <w:t xml:space="preserve">Модуля взаимодействия с </w:t>
      </w:r>
      <w:r w:rsidRPr="00B85B25">
        <w:rPr>
          <w:rFonts w:eastAsia="Calibri"/>
          <w:bCs/>
          <w:sz w:val="28"/>
          <w:szCs w:val="28"/>
          <w:lang w:val="ru-RU"/>
        </w:rPr>
        <w:t>СПО КСО ИН</w:t>
      </w:r>
    </w:p>
    <w:p w14:paraId="2A0FDC68" w14:textId="77777777" w:rsidR="001503D1" w:rsidRPr="001503D1" w:rsidRDefault="001503D1" w:rsidP="001503D1">
      <w:pPr>
        <w:rPr>
          <w:lang w:val="ru-RU"/>
        </w:rPr>
      </w:pPr>
    </w:p>
    <w:p w14:paraId="3D874764" w14:textId="77777777" w:rsidR="001503D1" w:rsidRDefault="001503D1">
      <w:pPr>
        <w:spacing w:after="160" w:line="259" w:lineRule="auto"/>
        <w:rPr>
          <w:rFonts w:asciiTheme="majorHAnsi" w:eastAsiaTheme="majorEastAsia" w:hAnsiTheme="majorHAnsi" w:cstheme="majorBidi"/>
          <w:color w:val="2F5496" w:themeColor="accent1" w:themeShade="BF"/>
          <w:sz w:val="32"/>
          <w:szCs w:val="32"/>
          <w:lang w:val="ru-RU"/>
        </w:rPr>
      </w:pPr>
      <w:r>
        <w:rPr>
          <w:lang w:val="ru-RU"/>
        </w:rPr>
        <w:br w:type="page"/>
      </w:r>
    </w:p>
    <w:p w14:paraId="09CA975B" w14:textId="77777777" w:rsidR="00FF4F09" w:rsidRDefault="00FF4F09" w:rsidP="00922B26">
      <w:pPr>
        <w:pStyle w:val="1"/>
        <w:numPr>
          <w:ilvl w:val="0"/>
          <w:numId w:val="2"/>
        </w:numPr>
      </w:pPr>
      <w:bookmarkStart w:id="12" w:name="_Toc91545734"/>
      <w:r>
        <w:lastRenderedPageBreak/>
        <w:t>Обоснование технических решений СПО МОБ</w:t>
      </w:r>
      <w:bookmarkEnd w:id="12"/>
    </w:p>
    <w:p w14:paraId="3C1D313C" w14:textId="77777777" w:rsidR="001503D1" w:rsidRPr="001503D1" w:rsidRDefault="001503D1" w:rsidP="001503D1">
      <w:pPr>
        <w:spacing w:line="312" w:lineRule="auto"/>
        <w:jc w:val="both"/>
        <w:rPr>
          <w:rFonts w:eastAsia="Calibri"/>
          <w:bCs/>
          <w:sz w:val="28"/>
          <w:szCs w:val="28"/>
          <w:lang w:val="ru-RU"/>
        </w:rPr>
      </w:pPr>
      <w:r w:rsidRPr="001503D1">
        <w:rPr>
          <w:rFonts w:eastAsia="Calibri"/>
          <w:bCs/>
          <w:sz w:val="28"/>
          <w:szCs w:val="28"/>
          <w:lang w:val="ru-RU"/>
        </w:rPr>
        <w:t>СПО МОБ</w:t>
      </w:r>
      <w:r w:rsidRPr="001503D1">
        <w:rPr>
          <w:bCs/>
          <w:sz w:val="28"/>
          <w:szCs w:val="28"/>
          <w:lang w:val="ru-RU"/>
        </w:rPr>
        <w:t xml:space="preserve"> </w:t>
      </w:r>
      <w:r>
        <w:rPr>
          <w:bCs/>
          <w:sz w:val="28"/>
          <w:szCs w:val="28"/>
          <w:lang w:val="ru-RU"/>
        </w:rPr>
        <w:t>состоит</w:t>
      </w:r>
      <w:r w:rsidRPr="001503D1">
        <w:rPr>
          <w:bCs/>
          <w:sz w:val="28"/>
          <w:szCs w:val="28"/>
          <w:lang w:val="ru-RU"/>
        </w:rPr>
        <w:t xml:space="preserve"> из</w:t>
      </w:r>
      <w:r>
        <w:rPr>
          <w:bCs/>
          <w:sz w:val="28"/>
          <w:szCs w:val="28"/>
          <w:lang w:val="ru-RU"/>
        </w:rPr>
        <w:t xml:space="preserve"> модулей</w:t>
      </w:r>
      <w:r w:rsidRPr="001503D1">
        <w:rPr>
          <w:bCs/>
          <w:sz w:val="28"/>
          <w:szCs w:val="28"/>
          <w:lang w:val="ru-RU"/>
        </w:rPr>
        <w:t>:</w:t>
      </w:r>
    </w:p>
    <w:p w14:paraId="46F6A6F5" w14:textId="77777777" w:rsidR="001503D1" w:rsidRPr="00B85B25" w:rsidRDefault="001503D1" w:rsidP="001503D1">
      <w:pPr>
        <w:numPr>
          <w:ilvl w:val="0"/>
          <w:numId w:val="10"/>
        </w:numPr>
        <w:spacing w:line="312" w:lineRule="auto"/>
        <w:jc w:val="both"/>
        <w:rPr>
          <w:bCs/>
          <w:sz w:val="28"/>
          <w:szCs w:val="28"/>
          <w:lang w:val="ru-RU"/>
        </w:rPr>
      </w:pPr>
      <w:r w:rsidRPr="00B85B25">
        <w:rPr>
          <w:bCs/>
          <w:sz w:val="28"/>
          <w:szCs w:val="28"/>
          <w:lang w:val="ru-RU"/>
        </w:rPr>
        <w:t>Модуля вычислений</w:t>
      </w:r>
    </w:p>
    <w:p w14:paraId="7F6FEEE0" w14:textId="77777777" w:rsidR="001503D1" w:rsidRPr="00B85B25" w:rsidRDefault="001503D1" w:rsidP="001503D1">
      <w:pPr>
        <w:numPr>
          <w:ilvl w:val="0"/>
          <w:numId w:val="10"/>
        </w:numPr>
        <w:spacing w:line="312" w:lineRule="auto"/>
        <w:jc w:val="both"/>
        <w:rPr>
          <w:bCs/>
          <w:sz w:val="28"/>
          <w:szCs w:val="28"/>
          <w:lang w:val="ru-RU"/>
        </w:rPr>
      </w:pPr>
      <w:r w:rsidRPr="00B85B25">
        <w:rPr>
          <w:bCs/>
          <w:sz w:val="28"/>
          <w:szCs w:val="28"/>
          <w:lang w:val="ru-RU"/>
        </w:rPr>
        <w:t>Модуля управления питанием и индикации</w:t>
      </w:r>
    </w:p>
    <w:p w14:paraId="042BFA78" w14:textId="77777777" w:rsidR="001503D1" w:rsidRPr="00B85B25" w:rsidRDefault="001503D1" w:rsidP="001503D1">
      <w:pPr>
        <w:numPr>
          <w:ilvl w:val="0"/>
          <w:numId w:val="10"/>
        </w:numPr>
        <w:spacing w:line="312" w:lineRule="auto"/>
        <w:jc w:val="both"/>
        <w:rPr>
          <w:bCs/>
          <w:sz w:val="28"/>
          <w:szCs w:val="28"/>
          <w:lang w:val="ru-RU"/>
        </w:rPr>
      </w:pPr>
      <w:r w:rsidRPr="00B85B25">
        <w:rPr>
          <w:bCs/>
          <w:sz w:val="28"/>
          <w:szCs w:val="28"/>
          <w:lang w:val="ru-RU"/>
        </w:rPr>
        <w:t>Модуля связи и передачи данных</w:t>
      </w:r>
    </w:p>
    <w:p w14:paraId="26348112" w14:textId="77777777" w:rsidR="001503D1" w:rsidRPr="00B85B25" w:rsidRDefault="001503D1" w:rsidP="001503D1">
      <w:pPr>
        <w:numPr>
          <w:ilvl w:val="0"/>
          <w:numId w:val="10"/>
        </w:numPr>
        <w:spacing w:line="312" w:lineRule="auto"/>
        <w:jc w:val="both"/>
        <w:rPr>
          <w:bCs/>
          <w:sz w:val="28"/>
          <w:szCs w:val="28"/>
          <w:lang w:val="ru-RU"/>
        </w:rPr>
      </w:pPr>
      <w:r w:rsidRPr="00B85B25">
        <w:rPr>
          <w:bCs/>
          <w:sz w:val="28"/>
          <w:szCs w:val="28"/>
          <w:lang w:val="ru-RU"/>
        </w:rPr>
        <w:t>Модуля хранения данных</w:t>
      </w:r>
    </w:p>
    <w:p w14:paraId="47486136" w14:textId="77777777" w:rsidR="001503D1" w:rsidRPr="00B85B25" w:rsidRDefault="001503D1" w:rsidP="001503D1">
      <w:pPr>
        <w:numPr>
          <w:ilvl w:val="0"/>
          <w:numId w:val="10"/>
        </w:numPr>
        <w:spacing w:line="312" w:lineRule="auto"/>
        <w:jc w:val="both"/>
        <w:rPr>
          <w:bCs/>
          <w:sz w:val="28"/>
          <w:szCs w:val="28"/>
          <w:lang w:val="ru-RU"/>
        </w:rPr>
      </w:pPr>
      <w:r w:rsidRPr="00B85B25">
        <w:rPr>
          <w:bCs/>
          <w:sz w:val="28"/>
          <w:szCs w:val="28"/>
          <w:lang w:val="ru-RU"/>
        </w:rPr>
        <w:t>Модуля интерфейсов пользователя</w:t>
      </w:r>
    </w:p>
    <w:p w14:paraId="3EC62E02" w14:textId="77777777" w:rsidR="001503D1" w:rsidRPr="00B85B25" w:rsidRDefault="001503D1" w:rsidP="001503D1">
      <w:pPr>
        <w:numPr>
          <w:ilvl w:val="0"/>
          <w:numId w:val="10"/>
        </w:numPr>
        <w:spacing w:line="312" w:lineRule="auto"/>
        <w:jc w:val="both"/>
        <w:rPr>
          <w:bCs/>
          <w:sz w:val="28"/>
          <w:szCs w:val="28"/>
          <w:lang w:val="ru-RU"/>
        </w:rPr>
      </w:pPr>
      <w:r w:rsidRPr="00B85B25">
        <w:rPr>
          <w:bCs/>
          <w:sz w:val="28"/>
          <w:szCs w:val="28"/>
          <w:lang w:val="ru-RU"/>
        </w:rPr>
        <w:t>Модуля взаимодействия с СПО АТБ-С</w:t>
      </w:r>
    </w:p>
    <w:p w14:paraId="53DFD0F3" w14:textId="77777777" w:rsidR="001503D1" w:rsidRPr="001503D1" w:rsidRDefault="001503D1" w:rsidP="001503D1">
      <w:pPr>
        <w:spacing w:after="160" w:line="259" w:lineRule="auto"/>
        <w:rPr>
          <w:lang w:val="ru-RU"/>
        </w:rPr>
      </w:pPr>
      <w:r>
        <w:rPr>
          <w:lang w:val="ru-RU"/>
        </w:rPr>
        <w:br w:type="page"/>
      </w:r>
    </w:p>
    <w:p w14:paraId="4C5FEC65" w14:textId="77777777" w:rsidR="00FF4F09" w:rsidRDefault="00FF4F09" w:rsidP="00922B26">
      <w:pPr>
        <w:pStyle w:val="1"/>
        <w:numPr>
          <w:ilvl w:val="0"/>
          <w:numId w:val="2"/>
        </w:numPr>
      </w:pPr>
      <w:bookmarkStart w:id="13" w:name="_Toc91545735"/>
      <w:r>
        <w:lastRenderedPageBreak/>
        <w:t>Обоснование технических решений СПО КСО ИН</w:t>
      </w:r>
      <w:bookmarkEnd w:id="13"/>
    </w:p>
    <w:p w14:paraId="16FCAAAC" w14:textId="77777777" w:rsidR="001503D1" w:rsidRPr="00522886" w:rsidRDefault="001503D1" w:rsidP="001503D1">
      <w:pPr>
        <w:spacing w:line="312" w:lineRule="auto"/>
        <w:jc w:val="both"/>
        <w:rPr>
          <w:bCs/>
          <w:sz w:val="28"/>
          <w:szCs w:val="28"/>
          <w:lang w:val="ru-RU"/>
        </w:rPr>
      </w:pPr>
      <w:r w:rsidRPr="00522886">
        <w:rPr>
          <w:rFonts w:eastAsia="Calibri"/>
          <w:bCs/>
          <w:sz w:val="28"/>
          <w:szCs w:val="28"/>
          <w:lang w:val="ru-RU"/>
        </w:rPr>
        <w:t xml:space="preserve">СПО КСО ИН </w:t>
      </w:r>
      <w:r w:rsidRPr="00522886">
        <w:rPr>
          <w:bCs/>
          <w:sz w:val="28"/>
          <w:szCs w:val="28"/>
          <w:lang w:val="ru-RU"/>
        </w:rPr>
        <w:t>состоит из модулей:</w:t>
      </w:r>
    </w:p>
    <w:p w14:paraId="762C4300" w14:textId="77777777" w:rsidR="001503D1" w:rsidRPr="00522886" w:rsidRDefault="001503D1" w:rsidP="001503D1">
      <w:pPr>
        <w:numPr>
          <w:ilvl w:val="0"/>
          <w:numId w:val="10"/>
        </w:numPr>
        <w:spacing w:line="312" w:lineRule="auto"/>
        <w:jc w:val="both"/>
        <w:rPr>
          <w:bCs/>
          <w:sz w:val="28"/>
          <w:szCs w:val="28"/>
          <w:lang w:val="ru-RU"/>
        </w:rPr>
      </w:pPr>
      <w:r w:rsidRPr="00522886">
        <w:rPr>
          <w:bCs/>
          <w:sz w:val="28"/>
          <w:szCs w:val="28"/>
          <w:lang w:val="ru-RU"/>
        </w:rPr>
        <w:t xml:space="preserve">Модуля приёма данных </w:t>
      </w:r>
    </w:p>
    <w:p w14:paraId="1B1351E3" w14:textId="77777777" w:rsidR="001503D1" w:rsidRPr="00522886" w:rsidRDefault="001503D1" w:rsidP="001503D1">
      <w:pPr>
        <w:numPr>
          <w:ilvl w:val="0"/>
          <w:numId w:val="10"/>
        </w:numPr>
        <w:spacing w:line="312" w:lineRule="auto"/>
        <w:jc w:val="both"/>
        <w:rPr>
          <w:bCs/>
          <w:sz w:val="28"/>
          <w:szCs w:val="28"/>
          <w:lang w:val="ru-RU"/>
        </w:rPr>
      </w:pPr>
      <w:r w:rsidRPr="00522886">
        <w:rPr>
          <w:bCs/>
          <w:sz w:val="28"/>
          <w:szCs w:val="28"/>
          <w:lang w:val="ru-RU"/>
        </w:rPr>
        <w:t xml:space="preserve">Модуля предварительной обработки данных </w:t>
      </w:r>
      <w:proofErr w:type="spellStart"/>
      <w:r w:rsidRPr="00522886">
        <w:rPr>
          <w:bCs/>
          <w:sz w:val="28"/>
          <w:szCs w:val="28"/>
          <w:lang w:val="ru-RU"/>
        </w:rPr>
        <w:t>радиокарт</w:t>
      </w:r>
      <w:proofErr w:type="spellEnd"/>
    </w:p>
    <w:p w14:paraId="4F3920BE" w14:textId="77777777" w:rsidR="001503D1" w:rsidRPr="00522886" w:rsidRDefault="001503D1" w:rsidP="001503D1">
      <w:pPr>
        <w:numPr>
          <w:ilvl w:val="0"/>
          <w:numId w:val="10"/>
        </w:numPr>
        <w:spacing w:line="312" w:lineRule="auto"/>
        <w:jc w:val="both"/>
        <w:rPr>
          <w:bCs/>
          <w:sz w:val="28"/>
          <w:szCs w:val="28"/>
          <w:lang w:val="ru-RU"/>
        </w:rPr>
      </w:pPr>
      <w:r w:rsidRPr="00522886">
        <w:rPr>
          <w:bCs/>
          <w:sz w:val="28"/>
          <w:szCs w:val="28"/>
          <w:lang w:val="ru-RU"/>
        </w:rPr>
        <w:t>Модуля хранения данных</w:t>
      </w:r>
    </w:p>
    <w:p w14:paraId="5DAA0A77" w14:textId="77777777" w:rsidR="001503D1" w:rsidRPr="00522886" w:rsidRDefault="001503D1" w:rsidP="001503D1">
      <w:pPr>
        <w:numPr>
          <w:ilvl w:val="0"/>
          <w:numId w:val="10"/>
        </w:numPr>
        <w:spacing w:line="312" w:lineRule="auto"/>
        <w:jc w:val="both"/>
        <w:rPr>
          <w:bCs/>
          <w:sz w:val="28"/>
          <w:szCs w:val="28"/>
          <w:lang w:val="ru-RU"/>
        </w:rPr>
      </w:pPr>
      <w:r w:rsidRPr="00522886">
        <w:rPr>
          <w:bCs/>
          <w:sz w:val="28"/>
          <w:szCs w:val="28"/>
          <w:lang w:val="ru-RU"/>
        </w:rPr>
        <w:t>Модуля нейросети модели распространения сигнала</w:t>
      </w:r>
    </w:p>
    <w:p w14:paraId="5F605138" w14:textId="77777777" w:rsidR="001503D1" w:rsidRPr="00522886" w:rsidRDefault="001503D1" w:rsidP="001503D1">
      <w:pPr>
        <w:numPr>
          <w:ilvl w:val="0"/>
          <w:numId w:val="10"/>
        </w:numPr>
        <w:spacing w:line="312" w:lineRule="auto"/>
        <w:jc w:val="both"/>
        <w:rPr>
          <w:bCs/>
          <w:sz w:val="28"/>
          <w:szCs w:val="28"/>
          <w:lang w:val="ru-RU"/>
        </w:rPr>
      </w:pPr>
      <w:r w:rsidRPr="00522886">
        <w:rPr>
          <w:bCs/>
          <w:sz w:val="28"/>
          <w:szCs w:val="28"/>
          <w:lang w:val="ru-RU"/>
        </w:rPr>
        <w:t>Модуля нейросети для работы с разнородным набором навигационных данных</w:t>
      </w:r>
    </w:p>
    <w:p w14:paraId="0D18B0F5" w14:textId="77777777" w:rsidR="001503D1" w:rsidRPr="001503D1" w:rsidRDefault="001503D1" w:rsidP="001503D1">
      <w:pPr>
        <w:numPr>
          <w:ilvl w:val="0"/>
          <w:numId w:val="10"/>
        </w:numPr>
        <w:spacing w:line="312" w:lineRule="auto"/>
        <w:jc w:val="both"/>
        <w:rPr>
          <w:bCs/>
          <w:sz w:val="28"/>
          <w:szCs w:val="28"/>
          <w:lang w:val="ru-RU"/>
        </w:rPr>
      </w:pPr>
      <w:r w:rsidRPr="001503D1">
        <w:rPr>
          <w:bCs/>
          <w:sz w:val="28"/>
          <w:szCs w:val="28"/>
          <w:lang w:val="ru-RU"/>
        </w:rPr>
        <w:t xml:space="preserve">Модуль анализа и обработки данных </w:t>
      </w:r>
      <w:proofErr w:type="spellStart"/>
      <w:r w:rsidRPr="001503D1">
        <w:rPr>
          <w:bCs/>
          <w:sz w:val="28"/>
          <w:szCs w:val="28"/>
          <w:lang w:val="ru-RU"/>
        </w:rPr>
        <w:t>радиокарт</w:t>
      </w:r>
      <w:proofErr w:type="spellEnd"/>
      <w:r w:rsidRPr="001503D1">
        <w:rPr>
          <w:bCs/>
          <w:sz w:val="28"/>
          <w:szCs w:val="28"/>
          <w:lang w:val="ru-RU"/>
        </w:rPr>
        <w:t xml:space="preserve"> с применением технологий искусственного интеллекта</w:t>
      </w:r>
    </w:p>
    <w:p w14:paraId="074951CB" w14:textId="77777777" w:rsidR="001503D1" w:rsidRPr="001503D1" w:rsidRDefault="001503D1" w:rsidP="001503D1">
      <w:pPr>
        <w:numPr>
          <w:ilvl w:val="0"/>
          <w:numId w:val="10"/>
        </w:numPr>
        <w:spacing w:line="312" w:lineRule="auto"/>
        <w:jc w:val="both"/>
        <w:rPr>
          <w:rStyle w:val="aa"/>
          <w:bCs/>
          <w:sz w:val="28"/>
          <w:szCs w:val="28"/>
          <w:lang w:val="ru-RU"/>
        </w:rPr>
      </w:pPr>
      <w:r w:rsidRPr="001503D1">
        <w:rPr>
          <w:bCs/>
          <w:sz w:val="28"/>
          <w:szCs w:val="28"/>
          <w:lang w:val="ru-RU"/>
        </w:rPr>
        <w:t>Модуль анализа и обработки данных массива видеоизображений с применением технологий искусственного интеллекта</w:t>
      </w:r>
      <w:r w:rsidRPr="001503D1">
        <w:rPr>
          <w:rStyle w:val="aa"/>
          <w:lang w:val="ru-RU"/>
        </w:rPr>
        <w:t xml:space="preserve"> </w:t>
      </w:r>
    </w:p>
    <w:p w14:paraId="22D3815C" w14:textId="77777777" w:rsidR="001503D1" w:rsidRPr="001503D1" w:rsidRDefault="001503D1" w:rsidP="001503D1">
      <w:pPr>
        <w:numPr>
          <w:ilvl w:val="0"/>
          <w:numId w:val="10"/>
        </w:numPr>
        <w:spacing w:line="312" w:lineRule="auto"/>
        <w:jc w:val="both"/>
        <w:rPr>
          <w:bCs/>
          <w:sz w:val="28"/>
          <w:szCs w:val="28"/>
          <w:lang w:val="ru-RU"/>
        </w:rPr>
      </w:pPr>
      <w:r w:rsidRPr="001503D1">
        <w:rPr>
          <w:bCs/>
          <w:sz w:val="28"/>
          <w:szCs w:val="28"/>
          <w:lang w:val="ru-RU"/>
        </w:rPr>
        <w:t>Модуль анализа и обработки данных массива лазерного сканирования с применением технологий искусственного интеллекта</w:t>
      </w:r>
    </w:p>
    <w:p w14:paraId="27166B22" w14:textId="77777777" w:rsidR="001503D1" w:rsidRPr="007A1BD2" w:rsidRDefault="001503D1" w:rsidP="001503D1">
      <w:pPr>
        <w:numPr>
          <w:ilvl w:val="0"/>
          <w:numId w:val="10"/>
        </w:numPr>
        <w:spacing w:line="312" w:lineRule="auto"/>
        <w:jc w:val="both"/>
        <w:rPr>
          <w:bCs/>
          <w:sz w:val="28"/>
          <w:szCs w:val="28"/>
        </w:rPr>
      </w:pPr>
      <w:proofErr w:type="spellStart"/>
      <w:r w:rsidRPr="007A1BD2">
        <w:rPr>
          <w:bCs/>
          <w:sz w:val="28"/>
          <w:szCs w:val="28"/>
        </w:rPr>
        <w:t>Модуля</w:t>
      </w:r>
      <w:proofErr w:type="spellEnd"/>
      <w:r w:rsidRPr="007A1BD2">
        <w:rPr>
          <w:bCs/>
          <w:sz w:val="28"/>
          <w:szCs w:val="28"/>
        </w:rPr>
        <w:t xml:space="preserve"> </w:t>
      </w:r>
      <w:proofErr w:type="spellStart"/>
      <w:r w:rsidRPr="007A1BD2">
        <w:rPr>
          <w:bCs/>
          <w:sz w:val="28"/>
          <w:szCs w:val="28"/>
        </w:rPr>
        <w:t>передачи</w:t>
      </w:r>
      <w:proofErr w:type="spellEnd"/>
      <w:r w:rsidRPr="007A1BD2">
        <w:rPr>
          <w:bCs/>
          <w:sz w:val="28"/>
          <w:szCs w:val="28"/>
        </w:rPr>
        <w:t xml:space="preserve"> </w:t>
      </w:r>
      <w:proofErr w:type="spellStart"/>
      <w:r w:rsidRPr="007A1BD2">
        <w:rPr>
          <w:bCs/>
          <w:sz w:val="28"/>
          <w:szCs w:val="28"/>
        </w:rPr>
        <w:t>данных</w:t>
      </w:r>
      <w:proofErr w:type="spellEnd"/>
      <w:r w:rsidRPr="007A1BD2">
        <w:rPr>
          <w:bCs/>
          <w:sz w:val="28"/>
          <w:szCs w:val="28"/>
        </w:rPr>
        <w:t xml:space="preserve"> </w:t>
      </w:r>
    </w:p>
    <w:p w14:paraId="2218C07C" w14:textId="77777777" w:rsidR="001503D1" w:rsidRPr="001503D1" w:rsidRDefault="001503D1" w:rsidP="001503D1">
      <w:pPr>
        <w:spacing w:after="160" w:line="259" w:lineRule="auto"/>
        <w:rPr>
          <w:lang w:val="ru-RU"/>
        </w:rPr>
      </w:pPr>
      <w:r>
        <w:rPr>
          <w:lang w:val="ru-RU"/>
        </w:rPr>
        <w:br w:type="page"/>
      </w:r>
    </w:p>
    <w:p w14:paraId="2A9D1350" w14:textId="77777777" w:rsidR="007E5B70" w:rsidRDefault="00FF4F09" w:rsidP="00922B26">
      <w:pPr>
        <w:pStyle w:val="1"/>
        <w:numPr>
          <w:ilvl w:val="0"/>
          <w:numId w:val="2"/>
        </w:numPr>
      </w:pPr>
      <w:bookmarkStart w:id="14" w:name="_Toc91545736"/>
      <w:r>
        <w:lastRenderedPageBreak/>
        <w:t>Описание демонстрационной платформы</w:t>
      </w:r>
      <w:bookmarkEnd w:id="14"/>
    </w:p>
    <w:p w14:paraId="66FABBBA" w14:textId="77777777" w:rsidR="003537A1" w:rsidRDefault="003537A1" w:rsidP="003537A1">
      <w:pPr>
        <w:spacing w:line="312" w:lineRule="auto"/>
        <w:jc w:val="both"/>
        <w:rPr>
          <w:bCs/>
          <w:sz w:val="28"/>
          <w:szCs w:val="28"/>
          <w:lang w:val="ru-RU"/>
        </w:rPr>
      </w:pPr>
    </w:p>
    <w:p w14:paraId="3C00BC57" w14:textId="77777777" w:rsidR="003537A1" w:rsidRDefault="003537A1" w:rsidP="003537A1">
      <w:pPr>
        <w:spacing w:line="312" w:lineRule="auto"/>
        <w:jc w:val="both"/>
        <w:rPr>
          <w:bCs/>
          <w:sz w:val="28"/>
          <w:szCs w:val="28"/>
          <w:lang w:val="ru-RU"/>
        </w:rPr>
      </w:pPr>
      <w:r w:rsidRPr="003537A1">
        <w:rPr>
          <w:bCs/>
          <w:sz w:val="28"/>
          <w:szCs w:val="28"/>
          <w:lang w:val="ru-RU"/>
        </w:rPr>
        <w:t>Для демонстрации возможностей предложенного подхода, передаётся демонстрационная платформа, в составе:</w:t>
      </w:r>
    </w:p>
    <w:p w14:paraId="0346336B" w14:textId="77777777" w:rsidR="003537A1" w:rsidRPr="003537A1" w:rsidRDefault="003537A1" w:rsidP="003537A1">
      <w:pPr>
        <w:spacing w:line="312" w:lineRule="auto"/>
        <w:jc w:val="both"/>
        <w:rPr>
          <w:bCs/>
          <w:sz w:val="28"/>
          <w:szCs w:val="28"/>
          <w:lang w:val="ru-RU"/>
        </w:rPr>
      </w:pPr>
      <w:r w:rsidRPr="003537A1">
        <w:rPr>
          <w:bCs/>
          <w:sz w:val="28"/>
          <w:szCs w:val="28"/>
          <w:lang w:val="ru-RU"/>
        </w:rPr>
        <w:t>- Сервер форм-фактора 1U – 1 шт.</w:t>
      </w:r>
    </w:p>
    <w:p w14:paraId="372F533C" w14:textId="77777777" w:rsidR="003537A1" w:rsidRPr="003537A1" w:rsidRDefault="003537A1" w:rsidP="003537A1">
      <w:pPr>
        <w:spacing w:line="312" w:lineRule="auto"/>
        <w:jc w:val="both"/>
        <w:rPr>
          <w:bCs/>
          <w:sz w:val="28"/>
          <w:szCs w:val="28"/>
          <w:lang w:val="ru-RU"/>
        </w:rPr>
      </w:pPr>
      <w:r w:rsidRPr="003537A1">
        <w:rPr>
          <w:bCs/>
          <w:sz w:val="28"/>
          <w:szCs w:val="28"/>
          <w:lang w:val="ru-RU"/>
        </w:rPr>
        <w:t xml:space="preserve">- Смартфон с ОС Андроид для демонстрации работы с </w:t>
      </w:r>
      <w:proofErr w:type="spellStart"/>
      <w:r w:rsidRPr="003537A1">
        <w:rPr>
          <w:bCs/>
          <w:sz w:val="28"/>
          <w:szCs w:val="28"/>
          <w:lang w:val="ru-RU"/>
        </w:rPr>
        <w:t>радиокартой</w:t>
      </w:r>
      <w:proofErr w:type="spellEnd"/>
      <w:r w:rsidRPr="003537A1">
        <w:rPr>
          <w:bCs/>
          <w:sz w:val="28"/>
          <w:szCs w:val="28"/>
          <w:lang w:val="ru-RU"/>
        </w:rPr>
        <w:t xml:space="preserve"> (сбор</w:t>
      </w:r>
    </w:p>
    <w:p w14:paraId="2D98E397" w14:textId="77777777" w:rsidR="003537A1" w:rsidRDefault="003537A1" w:rsidP="003537A1">
      <w:pPr>
        <w:spacing w:line="312" w:lineRule="auto"/>
        <w:jc w:val="both"/>
        <w:rPr>
          <w:bCs/>
          <w:sz w:val="28"/>
          <w:szCs w:val="28"/>
          <w:lang w:val="ru-RU"/>
        </w:rPr>
      </w:pPr>
      <w:proofErr w:type="spellStart"/>
      <w:r w:rsidRPr="003537A1">
        <w:rPr>
          <w:bCs/>
          <w:sz w:val="28"/>
          <w:szCs w:val="28"/>
          <w:lang w:val="ru-RU"/>
        </w:rPr>
        <w:t>радиокарты</w:t>
      </w:r>
      <w:proofErr w:type="spellEnd"/>
      <w:r w:rsidRPr="003537A1">
        <w:rPr>
          <w:bCs/>
          <w:sz w:val="28"/>
          <w:szCs w:val="28"/>
          <w:lang w:val="ru-RU"/>
        </w:rPr>
        <w:t xml:space="preserve"> вдоль траектории и позиционирование внутри и вне помещений) – 1 шт.</w:t>
      </w:r>
    </w:p>
    <w:p w14:paraId="5D5FEA93" w14:textId="77777777" w:rsidR="003537A1" w:rsidRDefault="003537A1" w:rsidP="003537A1">
      <w:pPr>
        <w:spacing w:line="312" w:lineRule="auto"/>
        <w:jc w:val="both"/>
        <w:rPr>
          <w:bCs/>
          <w:sz w:val="28"/>
          <w:szCs w:val="28"/>
          <w:lang w:val="ru-RU"/>
        </w:rPr>
      </w:pPr>
      <w:r w:rsidRPr="003537A1">
        <w:rPr>
          <w:bCs/>
          <w:sz w:val="28"/>
          <w:szCs w:val="28"/>
          <w:lang w:val="ru-RU"/>
        </w:rPr>
        <w:t xml:space="preserve">- BLE-маяк для демонстрации работы с </w:t>
      </w:r>
      <w:proofErr w:type="spellStart"/>
      <w:r w:rsidRPr="003537A1">
        <w:rPr>
          <w:bCs/>
          <w:sz w:val="28"/>
          <w:szCs w:val="28"/>
          <w:lang w:val="ru-RU"/>
        </w:rPr>
        <w:t>радиокартой</w:t>
      </w:r>
      <w:proofErr w:type="spellEnd"/>
      <w:r w:rsidRPr="003537A1">
        <w:rPr>
          <w:bCs/>
          <w:sz w:val="28"/>
          <w:szCs w:val="28"/>
          <w:lang w:val="ru-RU"/>
        </w:rPr>
        <w:t xml:space="preserve"> - 30 шт.</w:t>
      </w:r>
    </w:p>
    <w:p w14:paraId="43B6F79F" w14:textId="77777777" w:rsidR="003537A1" w:rsidRDefault="003537A1" w:rsidP="003537A1">
      <w:pPr>
        <w:spacing w:line="312" w:lineRule="auto"/>
        <w:jc w:val="both"/>
        <w:rPr>
          <w:bCs/>
          <w:sz w:val="28"/>
          <w:szCs w:val="28"/>
          <w:lang w:val="ru-RU"/>
        </w:rPr>
      </w:pPr>
      <w:r w:rsidRPr="003537A1">
        <w:rPr>
          <w:bCs/>
          <w:sz w:val="28"/>
          <w:szCs w:val="28"/>
          <w:lang w:val="ru-RU"/>
        </w:rPr>
        <w:t xml:space="preserve">- </w:t>
      </w:r>
      <w:r>
        <w:rPr>
          <w:bCs/>
          <w:sz w:val="28"/>
          <w:szCs w:val="28"/>
          <w:lang w:val="ru-RU"/>
        </w:rPr>
        <w:t>АРМ, позволяющего управлять данными о картах, а также визуализировать положение объектов.</w:t>
      </w:r>
    </w:p>
    <w:p w14:paraId="5D467004" w14:textId="77777777" w:rsidR="003537A1" w:rsidRDefault="003537A1" w:rsidP="003537A1">
      <w:pPr>
        <w:spacing w:line="312" w:lineRule="auto"/>
        <w:jc w:val="both"/>
        <w:rPr>
          <w:bCs/>
          <w:sz w:val="28"/>
          <w:szCs w:val="28"/>
          <w:lang w:val="ru-RU"/>
        </w:rPr>
      </w:pPr>
      <w:r>
        <w:rPr>
          <w:bCs/>
          <w:sz w:val="28"/>
          <w:szCs w:val="28"/>
          <w:lang w:val="ru-RU"/>
        </w:rPr>
        <w:t>- Специального мобильного приложения, позволяющего решать задачи позиционирования внутри и вне помещений с и</w:t>
      </w:r>
      <w:r w:rsidR="00C856F8">
        <w:rPr>
          <w:bCs/>
          <w:sz w:val="28"/>
          <w:szCs w:val="28"/>
        </w:rPr>
        <w:t>c</w:t>
      </w:r>
      <w:r>
        <w:rPr>
          <w:bCs/>
          <w:sz w:val="28"/>
          <w:szCs w:val="28"/>
          <w:lang w:val="ru-RU"/>
        </w:rPr>
        <w:t xml:space="preserve">пользованием данных ГНСС,   </w:t>
      </w:r>
      <w:r>
        <w:rPr>
          <w:bCs/>
          <w:sz w:val="28"/>
          <w:szCs w:val="28"/>
        </w:rPr>
        <w:t>IMU</w:t>
      </w:r>
      <w:r w:rsidRPr="003537A1">
        <w:rPr>
          <w:bCs/>
          <w:sz w:val="28"/>
          <w:szCs w:val="28"/>
          <w:lang w:val="ru-RU"/>
        </w:rPr>
        <w:t xml:space="preserve">, </w:t>
      </w:r>
      <w:r>
        <w:rPr>
          <w:bCs/>
          <w:sz w:val="28"/>
          <w:szCs w:val="28"/>
        </w:rPr>
        <w:t>BLE</w:t>
      </w:r>
      <w:r w:rsidRPr="003537A1">
        <w:rPr>
          <w:bCs/>
          <w:sz w:val="28"/>
          <w:szCs w:val="28"/>
          <w:lang w:val="ru-RU"/>
        </w:rPr>
        <w:t xml:space="preserve">, </w:t>
      </w:r>
      <w:r>
        <w:rPr>
          <w:bCs/>
          <w:sz w:val="28"/>
          <w:szCs w:val="28"/>
        </w:rPr>
        <w:t>Wi</w:t>
      </w:r>
      <w:r w:rsidRPr="003537A1">
        <w:rPr>
          <w:bCs/>
          <w:sz w:val="28"/>
          <w:szCs w:val="28"/>
          <w:lang w:val="ru-RU"/>
        </w:rPr>
        <w:t>-</w:t>
      </w:r>
      <w:r>
        <w:rPr>
          <w:bCs/>
          <w:sz w:val="28"/>
          <w:szCs w:val="28"/>
        </w:rPr>
        <w:t>Fi</w:t>
      </w:r>
      <w:r w:rsidRPr="003537A1">
        <w:rPr>
          <w:bCs/>
          <w:sz w:val="28"/>
          <w:szCs w:val="28"/>
          <w:lang w:val="ru-RU"/>
        </w:rPr>
        <w:t>.</w:t>
      </w:r>
    </w:p>
    <w:p w14:paraId="724440D0" w14:textId="77777777" w:rsidR="003537A1" w:rsidRDefault="003537A1" w:rsidP="003537A1">
      <w:pPr>
        <w:spacing w:line="312" w:lineRule="auto"/>
        <w:jc w:val="both"/>
        <w:rPr>
          <w:bCs/>
          <w:sz w:val="28"/>
          <w:szCs w:val="28"/>
          <w:lang w:val="ru-RU"/>
        </w:rPr>
      </w:pPr>
    </w:p>
    <w:p w14:paraId="3F7752F7" w14:textId="77777777" w:rsidR="003537A1" w:rsidRPr="003537A1" w:rsidRDefault="003537A1" w:rsidP="003537A1">
      <w:pPr>
        <w:spacing w:line="312" w:lineRule="auto"/>
        <w:jc w:val="both"/>
        <w:rPr>
          <w:bCs/>
          <w:sz w:val="28"/>
          <w:szCs w:val="28"/>
          <w:lang w:val="ru-RU"/>
        </w:rPr>
      </w:pPr>
      <w:r>
        <w:rPr>
          <w:bCs/>
          <w:sz w:val="28"/>
          <w:szCs w:val="28"/>
          <w:lang w:val="ru-RU"/>
        </w:rPr>
        <w:t>Руководство пользователя демонстрационной платформы представлено в Приложении 1.</w:t>
      </w:r>
    </w:p>
    <w:p w14:paraId="5FB69AAE" w14:textId="77777777" w:rsidR="00814DD8" w:rsidRDefault="00814DD8">
      <w:pPr>
        <w:spacing w:after="160" w:line="259" w:lineRule="auto"/>
        <w:rPr>
          <w:bCs/>
          <w:sz w:val="28"/>
          <w:szCs w:val="28"/>
          <w:lang w:val="ru-RU"/>
        </w:rPr>
      </w:pPr>
      <w:r>
        <w:rPr>
          <w:bCs/>
          <w:sz w:val="28"/>
          <w:szCs w:val="28"/>
          <w:lang w:val="ru-RU"/>
        </w:rPr>
        <w:br w:type="page"/>
      </w:r>
    </w:p>
    <w:p w14:paraId="7B58F3F4" w14:textId="77777777" w:rsidR="00814DD8" w:rsidRPr="00E432EB" w:rsidRDefault="00814DD8" w:rsidP="00922B26">
      <w:pPr>
        <w:pStyle w:val="1"/>
        <w:numPr>
          <w:ilvl w:val="0"/>
          <w:numId w:val="2"/>
        </w:numPr>
      </w:pPr>
      <w:bookmarkStart w:id="15" w:name="_Toc91545737"/>
      <w:r w:rsidRPr="00E432EB">
        <w:lastRenderedPageBreak/>
        <w:t xml:space="preserve">Использование алгоритма </w:t>
      </w:r>
      <w:r w:rsidRPr="00E432EB">
        <w:rPr>
          <w:rFonts w:eastAsia="Yu Mincho" w:hint="eastAsia"/>
          <w:lang w:eastAsia="ja-JP"/>
        </w:rPr>
        <w:t>O</w:t>
      </w:r>
      <w:r w:rsidRPr="00E432EB">
        <w:rPr>
          <w:rFonts w:eastAsia="Yu Mincho"/>
          <w:lang w:eastAsia="ja-JP"/>
        </w:rPr>
        <w:t>RB-SLAM</w:t>
      </w:r>
      <w:bookmarkEnd w:id="15"/>
      <w:r w:rsidRPr="00E432EB">
        <w:t xml:space="preserve"> </w:t>
      </w:r>
    </w:p>
    <w:p w14:paraId="1E93C351" w14:textId="77777777" w:rsidR="00E432EB" w:rsidRPr="00E432EB" w:rsidRDefault="00E432EB" w:rsidP="00922B26">
      <w:pPr>
        <w:pStyle w:val="2"/>
      </w:pPr>
      <w:bookmarkStart w:id="16" w:name="_Toc91460030"/>
      <w:bookmarkStart w:id="17" w:name="_Toc91545738"/>
      <w:r w:rsidRPr="00E432EB">
        <w:t>Введение</w:t>
      </w:r>
      <w:bookmarkEnd w:id="16"/>
      <w:bookmarkEnd w:id="17"/>
    </w:p>
    <w:p w14:paraId="25B8AEA7" w14:textId="77777777" w:rsidR="00E432EB" w:rsidRPr="00E432EB" w:rsidRDefault="00E432EB" w:rsidP="00E432EB">
      <w:pPr>
        <w:pStyle w:val="ad"/>
        <w:spacing w:line="360" w:lineRule="auto"/>
        <w:ind w:firstLine="708"/>
        <w:rPr>
          <w:szCs w:val="28"/>
          <w:lang w:val="ru-RU"/>
        </w:rPr>
      </w:pPr>
      <w:r w:rsidRPr="00E432EB">
        <w:rPr>
          <w:szCs w:val="28"/>
          <w:lang w:val="ru-RU"/>
        </w:rPr>
        <w:t>Одной из основных задач, связанных с проблемой навигации, является построение локальной карты. Данная задача как правило решается алгоритмами SLAM - одновременной локализации и навигации. Среди современных алгоритмов SLAM можно выбрать несколько основных методов которые будут решать задачу в выбранном контексте максимально эффективно.</w:t>
      </w:r>
    </w:p>
    <w:p w14:paraId="3911074C" w14:textId="67E56035" w:rsidR="00E432EB" w:rsidRPr="00E432EB" w:rsidRDefault="00E432EB" w:rsidP="00E432EB">
      <w:pPr>
        <w:pStyle w:val="ad"/>
        <w:spacing w:line="360" w:lineRule="auto"/>
        <w:ind w:firstLine="708"/>
        <w:rPr>
          <w:szCs w:val="28"/>
          <w:lang w:val="ru-RU"/>
        </w:rPr>
      </w:pPr>
      <w:r w:rsidRPr="00E432EB">
        <w:rPr>
          <w:szCs w:val="28"/>
          <w:lang w:val="ru-RU"/>
        </w:rPr>
        <w:t>В этом документе представлен алгоритм ORB-</w:t>
      </w:r>
      <w:bookmarkStart w:id="18" w:name="ZOTERO_BREF_10zj3ThWnrt7"/>
      <w:r w:rsidRPr="00E432EB">
        <w:rPr>
          <w:szCs w:val="28"/>
          <w:lang w:val="ru-RU"/>
        </w:rPr>
        <w:t>SLAM</w:t>
      </w:r>
      <w:bookmarkEnd w:id="18"/>
      <w:r w:rsidRPr="00E432EB">
        <w:rPr>
          <w:szCs w:val="28"/>
          <w:lang w:val="ru-RU"/>
        </w:rPr>
        <w:fldChar w:fldCharType="begin"/>
      </w:r>
      <w:r w:rsidR="00DC6E06">
        <w:rPr>
          <w:szCs w:val="28"/>
          <w:lang w:val="ru-RU"/>
        </w:rPr>
        <w:instrText xml:space="preserve"> ADDIN ZOTERO_ITEM CSL_CITATION {"citationID":"AbB5dnAE","properties":{"formattedCitation":"[1], [2]","plainCitation":"[1], [2]","noteIndex":0},"citationItems":[{"id":"fw26V6HU/N4TBVykm","uris":["http://zotero.org/users/local/Ig164cfF/items/L9D2DX9J"],"uri":["http://zotero.org/users/local/Ig164cfF/items/L9D2DX9J"],"itemData":{"id":"4LVlnkH8/ILyzEo7Y","type":"paper-conference","abstract":"IEEE Transactions on Robotics;2015;31;5;10.1109/TRO.2015.2463671","publisher":"IEEE","title":"ORB-SLAM: A Versatile and Accurate Monocular SLAM System","author":[{"family":"Mur-Artal","given":"Raul"},{"family":"Montiel","given":"J. M. M."},{"family":"Tardos","given":"Juan D."}],"issued":{"date-parts":[["2021"]]}}},{"id":"fw26V6HU/OcR1J7N0","uris":["http://zotero.org/users/local/Ig164cfF/items/MD9PQQ3N"],"uri":["http://zotero.org/users/local/Ig164cfF/items/MD9PQQ3N"],"itemData":{"id":"4LVlnkH8/d1926qHI","type":"article-journal","container-title":"IEEE Transactions on Robotics","DOI":"10.1109/TRO.2021.3075644","ISSN":"1552-3098, 1941-0468","issue":"6","journalAbbreviation":"IEEE Trans. Robot.","page":"1874-1890","source":"DOI.org (Crossref)","title":"ORB-SLAM3: An Accurate Open-Source Library for Visual, Visual–Inertial, and Multimap SLAM","title-short":"ORB-SLAM3","volume":"37","author":[{"family":"Campos","given":"Carlos"},{"family":"Elvira","given":"Richard"},{"family":"Rodriguez","given":"Juan J. Gomez"},{"family":"M. Montiel","given":"Jose M."},{"family":"D. Tardos","given":"Juan"}],"issued":{"date-parts":[["2021",12]]}}}],"schema":"https://github.com/citation-style-language/schema/raw/master/csl-citation.json"} </w:instrText>
      </w:r>
      <w:r w:rsidRPr="00E432EB">
        <w:rPr>
          <w:szCs w:val="28"/>
          <w:lang w:val="ru-RU"/>
        </w:rPr>
        <w:fldChar w:fldCharType="separate"/>
      </w:r>
      <w:r w:rsidRPr="00E432EB">
        <w:rPr>
          <w:szCs w:val="28"/>
          <w:lang w:val="ru-RU"/>
        </w:rPr>
        <w:t>[1], [2]</w:t>
      </w:r>
      <w:r w:rsidRPr="00E432EB">
        <w:rPr>
          <w:szCs w:val="28"/>
          <w:lang w:val="ru-RU"/>
        </w:rPr>
        <w:fldChar w:fldCharType="end"/>
      </w:r>
      <w:r w:rsidRPr="00E432EB">
        <w:rPr>
          <w:szCs w:val="28"/>
          <w:lang w:val="ru-RU"/>
        </w:rPr>
        <w:t>, функциональная система SLAM, работающая в реальном времени в малых и больших помещениях и на открытом воздухе. Система устойчива к серьезным помехам от движения, позволяет работать с картами больших масштабов, обладает возможностью записывать большие участки маршрута в карту. Алгоритм также включает в себя полную автоматическую инициализацию. Система использует одни и те же функции для всех задач SLAM: отслеживание, отображение, перемещение и замыкание цикла. Стратегия алгоритма обеспечивает надежную работу построения карты и навигации. Алгоритм создает компактную и отслеживаемую карту, которая увеличивается только при изменении содержимого сцены, что позволяет не пересоздавать карту заново, а динамически дополнять существующее представление карты.</w:t>
      </w:r>
    </w:p>
    <w:p w14:paraId="5D51C526" w14:textId="77777777" w:rsidR="00E432EB" w:rsidRPr="00E432EB" w:rsidRDefault="00E432EB" w:rsidP="00E432EB">
      <w:pPr>
        <w:pStyle w:val="ad"/>
        <w:spacing w:line="360" w:lineRule="auto"/>
        <w:ind w:firstLine="708"/>
        <w:rPr>
          <w:szCs w:val="28"/>
          <w:lang w:val="ru-RU"/>
        </w:rPr>
      </w:pPr>
      <w:r w:rsidRPr="00E432EB">
        <w:rPr>
          <w:szCs w:val="28"/>
          <w:lang w:val="ru-RU"/>
        </w:rPr>
        <w:t>Одним из наиболее надёжных, проверенных и развитых алгоритмов является ORB-SLAM. Алгоритм соответствует основным критериям простоты, надёжности и производительности для работы в системах реального времени. Существующие аналоги незначительно отличаются по производительности, при необходимости, интеграция алгоритма ORB-SLAM позволяет без значительных усилий заменить элементы данного алгоритма на аналогичные решения. По тестам производительности, ORB-SLAM равен или превосходит аналогичные подходы. Код алгоритма полностью находится в открытом доступе.</w:t>
      </w:r>
    </w:p>
    <w:p w14:paraId="25053B24" w14:textId="108CA731" w:rsidR="00E432EB" w:rsidRPr="00E432EB" w:rsidRDefault="00E432EB" w:rsidP="00E432EB">
      <w:pPr>
        <w:pStyle w:val="ad"/>
        <w:spacing w:line="360" w:lineRule="auto"/>
        <w:ind w:firstLine="708"/>
        <w:rPr>
          <w:szCs w:val="28"/>
          <w:lang w:val="ru-RU"/>
        </w:rPr>
      </w:pPr>
      <w:r w:rsidRPr="00E432EB">
        <w:rPr>
          <w:szCs w:val="28"/>
          <w:lang w:val="ru-RU"/>
        </w:rPr>
        <w:lastRenderedPageBreak/>
        <w:t xml:space="preserve">Обновлённая версия ORB-SLAM 3 </w:t>
      </w:r>
      <w:r w:rsidRPr="00E432EB">
        <w:rPr>
          <w:szCs w:val="28"/>
          <w:lang w:val="ru-RU"/>
        </w:rPr>
        <w:fldChar w:fldCharType="begin"/>
      </w:r>
      <w:r w:rsidR="00DC6E06">
        <w:rPr>
          <w:szCs w:val="28"/>
          <w:lang w:val="ru-RU"/>
        </w:rPr>
        <w:instrText xml:space="preserve"> ADDIN ZOTERO_ITEM CSL_CITATION {"citationID":"rKUnvrqe","properties":{"formattedCitation":"[2]","plainCitation":"[2]","noteIndex":0},"citationItems":[{"id":"fw26V6HU/OcR1J7N0","uris":["http://zotero.org/users/local/Ig164cfF/items/MD9PQQ3N"],"uri":["http://zotero.org/users/local/Ig164cfF/items/MD9PQQ3N"],"itemData":{"id":"4LVlnkH8/d1926qHI","type":"article-journal","container-title":"IEEE Transactions on Robotics","DOI":"10.1109/TRO.2021.3075644","ISSN":"1552-3098, 1941-0468","issue":"6","journalAbbreviation":"IEEE Trans. Robot.","page":"1874-1890","source":"DOI.org (Crossref)","title":"ORB-SLAM3: An Accurate Open-Source Library for Visual, Visual–Inertial, and Multimap SLAM","title-short":"ORB-SLAM3","volume":"37","author":[{"family":"Campos","given":"Carlos"},{"family":"Elvira","given":"Richard"},{"family":"Rodriguez","given":"Juan J. Gomez"},{"family":"M. Montiel","given":"Jose M."},{"family":"D. Tardos","given":"Juan"}],"issued":{"date-parts":[["2021",12]]}}}],"schema":"https://github.com/citation-style-language/schema/raw/master/csl-citation.json"} </w:instrText>
      </w:r>
      <w:r w:rsidRPr="00E432EB">
        <w:rPr>
          <w:szCs w:val="28"/>
          <w:lang w:val="ru-RU"/>
        </w:rPr>
        <w:fldChar w:fldCharType="separate"/>
      </w:r>
      <w:r w:rsidRPr="00E432EB">
        <w:rPr>
          <w:szCs w:val="28"/>
          <w:lang w:val="ru-RU"/>
        </w:rPr>
        <w:t>[2]</w:t>
      </w:r>
      <w:r w:rsidRPr="00E432EB">
        <w:rPr>
          <w:szCs w:val="28"/>
          <w:lang w:val="ru-RU"/>
        </w:rPr>
        <w:fldChar w:fldCharType="end"/>
      </w:r>
      <w:r w:rsidRPr="00E432EB">
        <w:rPr>
          <w:szCs w:val="28"/>
          <w:lang w:val="ru-RU"/>
        </w:rPr>
        <w:t xml:space="preserve"> — это система SLAM, которая поддерживает визуально-инерциальную навигацию и гибридные карты. Метод может работать на одиночной камере, стерео и RGB-D камерах, а также с использованием широкоугольных камер типа «рыбий глаз».</w:t>
      </w:r>
    </w:p>
    <w:p w14:paraId="54BAA2FA" w14:textId="2F6A68CA" w:rsidR="00E432EB" w:rsidRPr="00E432EB" w:rsidRDefault="00E432EB" w:rsidP="00E432EB">
      <w:pPr>
        <w:pStyle w:val="ad"/>
        <w:spacing w:line="360" w:lineRule="auto"/>
        <w:ind w:firstLine="708"/>
        <w:rPr>
          <w:szCs w:val="28"/>
          <w:lang w:val="ru-RU"/>
        </w:rPr>
      </w:pPr>
      <w:r w:rsidRPr="00E432EB">
        <w:rPr>
          <w:szCs w:val="28"/>
          <w:lang w:val="ru-RU"/>
        </w:rPr>
        <w:t xml:space="preserve">Средняя точность ORB-SLAM3 - 3,6 см для набора данных </w:t>
      </w:r>
      <w:proofErr w:type="spellStart"/>
      <w:r w:rsidRPr="00E432EB">
        <w:rPr>
          <w:szCs w:val="28"/>
          <w:lang w:val="ru-RU"/>
        </w:rPr>
        <w:t>EuRoC</w:t>
      </w:r>
      <w:proofErr w:type="spellEnd"/>
      <w:r w:rsidRPr="00E432EB">
        <w:rPr>
          <w:szCs w:val="28"/>
          <w:lang w:val="ru-RU"/>
        </w:rPr>
        <w:fldChar w:fldCharType="begin"/>
      </w:r>
      <w:r w:rsidR="00DC6E06">
        <w:rPr>
          <w:szCs w:val="28"/>
          <w:lang w:val="ru-RU"/>
        </w:rPr>
        <w:instrText xml:space="preserve"> ADDIN ZOTERO_ITEM CSL_CITATION {"citationID":"pSTnvonz","properties":{"formattedCitation":"[3]","plainCitation":"[3]","noteIndex":0},"citationItems":[{"id":"fw26V6HU/F0i5QAGZ","uris":["http://zotero.org/users/local/Ig164cfF/items/W49SU587"],"uri":["http://zotero.org/users/local/Ig164cfF/items/W49SU587"],"itemData":{"id":"4LVlnkH8/FjXjF9rr","type":"article-journal","abstract":"This paper presents visual-inertial datasets collected on-board a micro aerial vehicle. The datasets contain synchronized stereo images, IMU measurements and accurate ground truth. The first batch of datasets facilitates the design and evaluation of visual-inertial localization algorithms on real flight data. It was collected in an industrial environment and contains millimeter accurate position ground truth from a laser tracking system. The second batch of datasets is aimed at precise 3D environment reconstruction and was recorded in a room equipped with a motion capture system. The datasets contain 6D pose ground truth and a detailed 3D scan of the environment. Eleven datasets are provided in total, ranging from slow flights under good visual conditions to dynamic flights with motion blur and poor illumination, enabling researchers to thoroughly test and evaluate their algorithms. All datasets contain raw sensor measurements, spatio-temporally aligned sensor data and ground truth, extrinsic and intrinsic calibrations and datasets for custom calibrations.","container-title":"The International Journal of Robotics Research","DOI":"10.1177/0278364915620033","issue":"10","note":"_eprint: https://doi.org/10.1177/0278364915620033","page":"1157-1163","title":"The EuRoC micro aerial vehicle datasets","volume":"35","author":[{"family":"Burri","given":"Michael"},{"family":"Nikolic","given":"Janosch"},{"family":"Gohl","given":"Pascal"},{"family":"Schneider","given":"Thomas"},{"family":"Rehder","given":"Joern"},{"family":"Omari","given":"Sammy"},{"family":"Achtelik","given":"Markus W."},{"family":"Siegwart","given":"Roland"}],"issued":{"date-parts":[["2016"]]}}}],"schema":"https://github.com/citation-style-language/schema/raw/master/csl-citation.json"} </w:instrText>
      </w:r>
      <w:r w:rsidRPr="00E432EB">
        <w:rPr>
          <w:szCs w:val="28"/>
          <w:lang w:val="ru-RU"/>
        </w:rPr>
        <w:fldChar w:fldCharType="separate"/>
      </w:r>
      <w:r w:rsidRPr="00E432EB">
        <w:rPr>
          <w:szCs w:val="28"/>
          <w:lang w:val="ru-RU"/>
        </w:rPr>
        <w:t>[3]</w:t>
      </w:r>
      <w:r w:rsidRPr="00E432EB">
        <w:rPr>
          <w:szCs w:val="28"/>
          <w:lang w:val="ru-RU"/>
        </w:rPr>
        <w:fldChar w:fldCharType="end"/>
      </w:r>
      <w:r w:rsidRPr="00E432EB">
        <w:rPr>
          <w:szCs w:val="28"/>
          <w:lang w:val="ru-RU"/>
        </w:rPr>
        <w:t xml:space="preserve"> и 9 мм для набора данных TUM-VI (сцена AR / VR), использует портативные устройства для быстрого перемещения.</w:t>
      </w:r>
    </w:p>
    <w:p w14:paraId="170B34ED" w14:textId="77777777" w:rsidR="00E432EB" w:rsidRPr="00E432EB" w:rsidRDefault="00E432EB" w:rsidP="00E432EB">
      <w:pPr>
        <w:pStyle w:val="ad"/>
        <w:spacing w:line="360" w:lineRule="auto"/>
        <w:rPr>
          <w:szCs w:val="28"/>
          <w:lang w:val="ru-RU"/>
        </w:rPr>
      </w:pPr>
      <w:r w:rsidRPr="00E432EB">
        <w:rPr>
          <w:szCs w:val="28"/>
          <w:lang w:val="ru-RU"/>
        </w:rPr>
        <w:t>Подробнее о свойствах и работе самого алгоритма ORB-SLAM далее.</w:t>
      </w:r>
      <w:r w:rsidRPr="00E432EB">
        <w:rPr>
          <w:szCs w:val="28"/>
          <w:lang w:val="ru-RU"/>
        </w:rPr>
        <w:br w:type="page"/>
      </w:r>
    </w:p>
    <w:p w14:paraId="23FA355A" w14:textId="77777777" w:rsidR="00E432EB" w:rsidRPr="00E432EB" w:rsidRDefault="00E432EB" w:rsidP="00922B26">
      <w:pPr>
        <w:pStyle w:val="2"/>
      </w:pPr>
      <w:bookmarkStart w:id="19" w:name="__RefHeading___Toc1499_4198705801"/>
      <w:bookmarkStart w:id="20" w:name="_Toc91460031"/>
      <w:bookmarkStart w:id="21" w:name="_Toc91545739"/>
      <w:bookmarkEnd w:id="19"/>
      <w:r w:rsidRPr="00E432EB">
        <w:lastRenderedPageBreak/>
        <w:t>Работы в области SLAM</w:t>
      </w:r>
      <w:bookmarkEnd w:id="20"/>
      <w:bookmarkEnd w:id="21"/>
    </w:p>
    <w:p w14:paraId="50DD7B96" w14:textId="77777777" w:rsidR="00E432EB" w:rsidRPr="00E432EB" w:rsidRDefault="00E432EB" w:rsidP="00E432EB">
      <w:pPr>
        <w:spacing w:line="360" w:lineRule="auto"/>
        <w:ind w:firstLine="708"/>
        <w:rPr>
          <w:rFonts w:eastAsia="Yu Mincho"/>
          <w:sz w:val="28"/>
          <w:szCs w:val="28"/>
          <w:lang w:val="ru-RU" w:eastAsia="ja-JP"/>
        </w:rPr>
      </w:pPr>
      <w:r w:rsidRPr="00E432EB">
        <w:rPr>
          <w:sz w:val="28"/>
          <w:szCs w:val="28"/>
          <w:lang w:val="ru-RU"/>
        </w:rPr>
        <w:t xml:space="preserve">Алгоритм </w:t>
      </w:r>
      <w:r w:rsidRPr="00E432EB">
        <w:rPr>
          <w:rFonts w:eastAsia="Yu Mincho" w:hint="eastAsia"/>
          <w:sz w:val="28"/>
          <w:szCs w:val="28"/>
          <w:lang w:val="ru-RU" w:eastAsia="ja-JP"/>
        </w:rPr>
        <w:t>O</w:t>
      </w:r>
      <w:r w:rsidRPr="00E432EB">
        <w:rPr>
          <w:rFonts w:eastAsia="Yu Mincho"/>
          <w:sz w:val="28"/>
          <w:szCs w:val="28"/>
          <w:lang w:val="ru-RU" w:eastAsia="ja-JP"/>
        </w:rPr>
        <w:t xml:space="preserve">RB-SLAM является многолетней разработкой, более поздние версии этого алгоритма были доработками предыдущих. Существуют и другие алгоритмы </w:t>
      </w:r>
      <w:r w:rsidRPr="00E432EB">
        <w:rPr>
          <w:rFonts w:eastAsia="Yu Mincho" w:hint="eastAsia"/>
          <w:sz w:val="28"/>
          <w:szCs w:val="28"/>
          <w:lang w:val="ru-RU" w:eastAsia="ja-JP"/>
        </w:rPr>
        <w:t>S</w:t>
      </w:r>
      <w:r w:rsidRPr="00E432EB">
        <w:rPr>
          <w:rFonts w:eastAsia="Yu Mincho"/>
          <w:sz w:val="28"/>
          <w:szCs w:val="28"/>
          <w:lang w:val="ru-RU" w:eastAsia="ja-JP"/>
        </w:rPr>
        <w:t>LAM с похожими характеристиками.</w:t>
      </w:r>
    </w:p>
    <w:p w14:paraId="5BDB04AE" w14:textId="77777777" w:rsidR="00E432EB" w:rsidRPr="00E432EB" w:rsidRDefault="00E432EB" w:rsidP="00E432EB">
      <w:pPr>
        <w:spacing w:line="360" w:lineRule="auto"/>
        <w:rPr>
          <w:rFonts w:eastAsia="Yu Mincho"/>
          <w:sz w:val="28"/>
          <w:szCs w:val="28"/>
          <w:lang w:val="ru-RU" w:eastAsia="ja-JP"/>
        </w:rPr>
      </w:pPr>
      <w:r w:rsidRPr="00E432EB">
        <w:rPr>
          <w:rFonts w:eastAsia="Yu Mincho"/>
          <w:sz w:val="28"/>
          <w:szCs w:val="28"/>
          <w:lang w:val="ru-RU" w:eastAsia="ja-JP"/>
        </w:rPr>
        <w:t xml:space="preserve">В данной части представлено позиционирование алгоритма </w:t>
      </w:r>
      <w:r w:rsidRPr="00E432EB">
        <w:rPr>
          <w:rFonts w:eastAsia="Yu Mincho" w:hint="eastAsia"/>
          <w:sz w:val="28"/>
          <w:szCs w:val="28"/>
          <w:lang w:val="ru-RU" w:eastAsia="ja-JP"/>
        </w:rPr>
        <w:t>O</w:t>
      </w:r>
      <w:r w:rsidRPr="00E432EB">
        <w:rPr>
          <w:rFonts w:eastAsia="Yu Mincho"/>
          <w:sz w:val="28"/>
          <w:szCs w:val="28"/>
          <w:lang w:val="ru-RU" w:eastAsia="ja-JP"/>
        </w:rPr>
        <w:t>RB-SLAM относительно аналогов и сравнение с существующими методами.</w:t>
      </w:r>
    </w:p>
    <w:p w14:paraId="7C4F6338" w14:textId="77777777" w:rsidR="00E432EB" w:rsidRDefault="00E432EB" w:rsidP="00922B26">
      <w:pPr>
        <w:pStyle w:val="3"/>
      </w:pPr>
      <w:bookmarkStart w:id="22" w:name="_Toc91460032"/>
      <w:bookmarkStart w:id="23" w:name="_Toc91545740"/>
      <w:r w:rsidRPr="00D105F5">
        <w:t>Метод распознавания места</w:t>
      </w:r>
      <w:bookmarkEnd w:id="22"/>
      <w:bookmarkEnd w:id="23"/>
    </w:p>
    <w:p w14:paraId="0C9E5DA6" w14:textId="77777777" w:rsidR="007E09F5" w:rsidRPr="00E432EB" w:rsidRDefault="007E09F5" w:rsidP="007E09F5">
      <w:pPr>
        <w:spacing w:line="360" w:lineRule="auto"/>
        <w:ind w:firstLine="708"/>
        <w:rPr>
          <w:rFonts w:eastAsia="Yu Mincho"/>
          <w:sz w:val="28"/>
          <w:szCs w:val="28"/>
          <w:lang w:val="ru-RU" w:eastAsia="ja-JP"/>
        </w:rPr>
      </w:pPr>
      <w:r w:rsidRPr="00E432EB">
        <w:rPr>
          <w:rFonts w:eastAsia="Yu Mincho"/>
          <w:sz w:val="28"/>
          <w:szCs w:val="28"/>
          <w:lang w:val="ru-RU" w:eastAsia="ja-JP"/>
        </w:rPr>
        <w:t xml:space="preserve">Первоначальным элементом системы </w:t>
      </w:r>
      <w:r w:rsidRPr="00E432EB">
        <w:rPr>
          <w:rFonts w:eastAsia="Yu Mincho" w:hint="eastAsia"/>
          <w:sz w:val="28"/>
          <w:szCs w:val="28"/>
          <w:lang w:val="ru-RU" w:eastAsia="ja-JP"/>
        </w:rPr>
        <w:t>S</w:t>
      </w:r>
      <w:r w:rsidRPr="00E432EB">
        <w:rPr>
          <w:rFonts w:eastAsia="Yu Mincho"/>
          <w:sz w:val="28"/>
          <w:szCs w:val="28"/>
          <w:lang w:val="ru-RU" w:eastAsia="ja-JP"/>
        </w:rPr>
        <w:t>LAM является модуль определения места, метод сопоставляет изображения и карту, определяет попадание в предыдущую точку карты.</w:t>
      </w:r>
    </w:p>
    <w:p w14:paraId="327B57FC" w14:textId="77777777" w:rsidR="007E09F5" w:rsidRPr="007E09F5" w:rsidRDefault="007E09F5" w:rsidP="007E09F5">
      <w:pPr>
        <w:rPr>
          <w:lang w:val="ru-RU"/>
        </w:rPr>
      </w:pPr>
    </w:p>
    <w:p w14:paraId="40EB3E9B" w14:textId="77777777" w:rsidR="007E09F5" w:rsidRPr="00E330C1" w:rsidRDefault="007E09F5" w:rsidP="007E09F5">
      <w:pPr>
        <w:spacing w:line="360" w:lineRule="auto"/>
        <w:ind w:firstLine="708"/>
        <w:rPr>
          <w:sz w:val="28"/>
          <w:szCs w:val="28"/>
          <w:lang w:val="ru-RU"/>
        </w:rPr>
      </w:pPr>
      <w:r w:rsidRPr="007E09F5">
        <w:rPr>
          <w:sz w:val="28"/>
          <w:szCs w:val="28"/>
          <w:lang w:val="ru-RU"/>
        </w:rPr>
        <w:t>Функция определения места не относится напрямую к локализации, а служит для сопоставления данных при построении карты, это в первую очередь приближенное определение места, где на первое место выступает скорость определения места очередного изображения по карте. Реализация этой функции имеет важнейшее влияние на качество дальнейшей работы навигации.</w:t>
      </w:r>
      <w:r w:rsidRPr="007E09F5">
        <w:rPr>
          <w:sz w:val="28"/>
          <w:szCs w:val="28"/>
        </w:rPr>
        <w:t> </w:t>
      </w:r>
    </w:p>
    <w:p w14:paraId="1BCD94E8" w14:textId="5CD55EB3" w:rsidR="007E09F5" w:rsidRDefault="007E09F5" w:rsidP="007E09F5">
      <w:pPr>
        <w:spacing w:line="360" w:lineRule="auto"/>
        <w:ind w:firstLine="708"/>
        <w:rPr>
          <w:sz w:val="28"/>
          <w:szCs w:val="28"/>
          <w:lang w:val="ru-RU"/>
        </w:rPr>
      </w:pPr>
      <w:r w:rsidRPr="00E432EB">
        <w:rPr>
          <w:sz w:val="28"/>
          <w:szCs w:val="28"/>
          <w:lang w:val="ru-RU"/>
        </w:rPr>
        <w:t>В</w:t>
      </w:r>
      <w:r w:rsidRPr="00E432EB">
        <w:rPr>
          <w:sz w:val="28"/>
          <w:szCs w:val="28"/>
        </w:rPr>
        <w:t xml:space="preserve"> </w:t>
      </w:r>
      <w:r w:rsidRPr="00E432EB">
        <w:rPr>
          <w:sz w:val="28"/>
          <w:szCs w:val="28"/>
          <w:lang w:val="ru-RU"/>
        </w:rPr>
        <w:t>обзоре</w:t>
      </w:r>
      <w:r w:rsidRPr="00E432EB">
        <w:rPr>
          <w:sz w:val="28"/>
          <w:szCs w:val="28"/>
        </w:rPr>
        <w:t xml:space="preserve"> Williams </w:t>
      </w:r>
      <w:bookmarkStart w:id="24" w:name="ZOTERO_BREF_4of8dBLz22Xv"/>
      <w:r w:rsidRPr="00E432EB">
        <w:rPr>
          <w:sz w:val="28"/>
          <w:szCs w:val="28"/>
        </w:rPr>
        <w:t>et al.</w:t>
      </w:r>
      <w:bookmarkEnd w:id="24"/>
      <w:r w:rsidRPr="00E432EB">
        <w:rPr>
          <w:sz w:val="28"/>
          <w:szCs w:val="28"/>
        </w:rPr>
        <w:t xml:space="preserve"> </w:t>
      </w:r>
      <w:r w:rsidRPr="00E432EB">
        <w:rPr>
          <w:sz w:val="28"/>
          <w:szCs w:val="28"/>
        </w:rPr>
        <w:fldChar w:fldCharType="begin"/>
      </w:r>
      <w:r w:rsidR="00DC6E06">
        <w:rPr>
          <w:sz w:val="28"/>
          <w:szCs w:val="28"/>
        </w:rPr>
        <w:instrText xml:space="preserve"> ADDIN ZOTERO_ITEM CSL_CITATION {"citationID":"geeW3c5x","properties":{"formattedCitation":"[4]","plainCitation":"[4]","noteIndex":0},"citationItems":[{"id":"fw26V6HU/wAppOcd0","uris":["http://zotero.org/users/local/TinZTSqN/items/39CYIUL8"],"uri":["http://zotero.org/users/local/TinZTSqN/items/39CYIUL8"],"itemData":{"id":49,"type":"paper-conference","container-title":"2007 6th IEEE and ACM International Symposium on Mixed and Augmented Reality","DOI":"10.1109/ISMAR.2007.4538852","event":"2007 6th IEEE International Symposium on Mixed and Augmented Reality (ISMAR)","event-place":"Nara, Japan","ISBN":"978-1-4244-1749-0","page":"1-10","publisher":"IEEE","publisher-place":"Nara, Japan","source":"DOI.org (Crossref)","title":"Parallel Tracking and Mapping for Small AR Workspaces","URL":"http://ieeexplore.ieee.org/document/4538852/","author":[{"family":"Klein","given":"Georg"},{"family":"Murray","given":"David"}],"accessed":{"date-parts":[["2021",12,26]]},"issued":{"date-parts":[["2007",11]]}}}],"schema":"https://github.com/citation-style-language/schema/raw/master/csl-citation.json"} </w:instrText>
      </w:r>
      <w:r w:rsidRPr="00E432EB">
        <w:rPr>
          <w:sz w:val="28"/>
          <w:szCs w:val="28"/>
        </w:rPr>
        <w:fldChar w:fldCharType="separate"/>
      </w:r>
      <w:r w:rsidRPr="00E432EB">
        <w:rPr>
          <w:sz w:val="28"/>
          <w:szCs w:val="28"/>
          <w:lang w:val="ru-RU"/>
        </w:rPr>
        <w:t>[4]</w:t>
      </w:r>
      <w:r w:rsidRPr="00E432EB">
        <w:rPr>
          <w:sz w:val="28"/>
          <w:szCs w:val="28"/>
        </w:rPr>
        <w:fldChar w:fldCharType="end"/>
      </w:r>
      <w:r w:rsidRPr="00E432EB">
        <w:rPr>
          <w:sz w:val="28"/>
          <w:szCs w:val="28"/>
          <w:lang w:val="ru-RU"/>
        </w:rPr>
        <w:t xml:space="preserve"> сравнили несколько подходов к технике распознавания места и пришли к выводу, что методы, основанные на сопоставление изображения с изображением, лучше масштабируются в больших средах, чем методы «карта-карта» или «изображение-карта».</w:t>
      </w:r>
      <w:r w:rsidRPr="007E09F5">
        <w:rPr>
          <w:sz w:val="28"/>
          <w:szCs w:val="28"/>
          <w:lang w:val="ru-RU"/>
        </w:rPr>
        <w:t xml:space="preserve"> </w:t>
      </w:r>
      <w:r w:rsidRPr="00E432EB">
        <w:rPr>
          <w:sz w:val="28"/>
          <w:szCs w:val="28"/>
          <w:lang w:val="ru-RU"/>
        </w:rPr>
        <w:t xml:space="preserve"> </w:t>
      </w:r>
    </w:p>
    <w:p w14:paraId="38D63E88" w14:textId="0F637BE6" w:rsidR="007E09F5" w:rsidRPr="00E432EB" w:rsidRDefault="007E09F5" w:rsidP="007E09F5">
      <w:pPr>
        <w:spacing w:line="360" w:lineRule="auto"/>
        <w:ind w:firstLine="708"/>
        <w:rPr>
          <w:sz w:val="28"/>
          <w:szCs w:val="28"/>
          <w:lang w:val="ru-RU"/>
        </w:rPr>
      </w:pPr>
      <w:r w:rsidRPr="00E432EB">
        <w:rPr>
          <w:sz w:val="28"/>
          <w:szCs w:val="28"/>
          <w:lang w:val="ru-RU"/>
        </w:rPr>
        <w:t>Среди методов, основанных на прямом сопоставлении изображений</w:t>
      </w:r>
      <w:r w:rsidRPr="007E09F5">
        <w:rPr>
          <w:sz w:val="28"/>
          <w:szCs w:val="28"/>
          <w:lang w:val="ru-RU"/>
        </w:rPr>
        <w:t xml:space="preserve"> изображением (внешнее сопоставление, </w:t>
      </w:r>
      <w:r w:rsidRPr="007E09F5">
        <w:rPr>
          <w:sz w:val="28"/>
          <w:szCs w:val="28"/>
        </w:rPr>
        <w:t>appearance</w:t>
      </w:r>
      <w:r w:rsidRPr="007E09F5">
        <w:rPr>
          <w:sz w:val="28"/>
          <w:szCs w:val="28"/>
          <w:lang w:val="ru-RU"/>
        </w:rPr>
        <w:t>)</w:t>
      </w:r>
      <w:r w:rsidRPr="00E432EB">
        <w:rPr>
          <w:sz w:val="28"/>
          <w:szCs w:val="28"/>
          <w:lang w:val="ru-RU"/>
        </w:rPr>
        <w:t>, таки</w:t>
      </w:r>
      <w:r>
        <w:rPr>
          <w:sz w:val="28"/>
          <w:szCs w:val="28"/>
          <w:lang w:val="ru-RU"/>
        </w:rPr>
        <w:t>х</w:t>
      </w:r>
      <w:r w:rsidRPr="00E432EB">
        <w:rPr>
          <w:sz w:val="28"/>
          <w:szCs w:val="28"/>
          <w:lang w:val="ru-RU"/>
        </w:rPr>
        <w:t xml:space="preserve"> как вероятностный подход </w:t>
      </w:r>
      <w:r w:rsidRPr="00E432EB">
        <w:rPr>
          <w:sz w:val="28"/>
          <w:szCs w:val="28"/>
        </w:rPr>
        <w:t>FAB</w:t>
      </w:r>
      <w:r w:rsidRPr="00E432EB">
        <w:rPr>
          <w:sz w:val="28"/>
          <w:szCs w:val="28"/>
          <w:lang w:val="ru-RU"/>
        </w:rPr>
        <w:t>-</w:t>
      </w:r>
      <w:r w:rsidRPr="00E432EB">
        <w:rPr>
          <w:sz w:val="28"/>
          <w:szCs w:val="28"/>
        </w:rPr>
        <w:t>MAP</w:t>
      </w:r>
      <w:r w:rsidRPr="00E432EB">
        <w:rPr>
          <w:sz w:val="28"/>
          <w:szCs w:val="28"/>
          <w:lang w:val="ru-RU"/>
        </w:rPr>
        <w:t xml:space="preserve"> </w:t>
      </w:r>
      <w:r w:rsidRPr="00E432EB">
        <w:rPr>
          <w:sz w:val="28"/>
          <w:szCs w:val="28"/>
          <w:lang w:val="ru-RU"/>
        </w:rPr>
        <w:fldChar w:fldCharType="begin"/>
      </w:r>
      <w:r w:rsidR="00DC6E06">
        <w:rPr>
          <w:sz w:val="28"/>
          <w:szCs w:val="28"/>
          <w:lang w:val="ru-RU"/>
        </w:rPr>
        <w:instrText xml:space="preserve"> ADDIN ZOTERO_ITEM CSL_CITATION {"citationID":"MUS01MqZ","properties":{"formattedCitation":"[5]","plainCitation":"[5]","noteIndex":0},"citationItems":[{"id":"fw26V6HU/VOkeJ3xV","uris":["http://zotero.org/users/local/TinZTSqN/items/5HCF934N"],"uri":["http://zotero.org/users/local/TinZTSqN/items/5HCF934N"],"itemData":{"id":70,"type":"article-journal","abstract":"We describe a new formulation of appearance-only SLAM suitable for very large scale place recognition. The system navigates in the space of appearance, assigning each new observation to either a new or a previously visited location, without reference to metric position. The system is demonstrated performing reliable online appearance mapping and loop-closure detection over a 1000 km trajectory, with mean filter update times of 14 ms. The scalability of the system is achieved by defining a sparse approximation to the FAB-MAP model suitable for implementation using an inverted index. Our formulation of the problem is fully probabilistic and naturally incorporates robustness against perceptual aliasing. We also demonstrate that the approach substantially outperforms the standard term-frequency inverse-document-frequency (tf-idf) ranking measure. The 1000 km data set comprising almost a terabyte of omni-directional and stereo imagery is available for use, and we hope that it will serve as a benchmark for future systems.","container-title":"The International Journal of Robotics Research","DOI":"10.1177/0278364910385483","ISSN":"0278-3649, 1741-3176","issue":"9","journalAbbreviation":"The International Journal of Robotics Research","language":"en","page":"1100-1123","source":"DOI.org (Crossref)","title":"Appearance-only SLAM at large scale with FAB-MAP 2.0","volume":"30","author":[{"family":"Cummins","given":"Mark"},{"family":"Newman","given":"Paul"}],"issued":{"date-parts":[["2011",8]]}}}],"schema":"https://github.com/citation-style-language/schema/raw/master/csl-citation.json"} </w:instrText>
      </w:r>
      <w:r w:rsidRPr="00E432EB">
        <w:rPr>
          <w:sz w:val="28"/>
          <w:szCs w:val="28"/>
          <w:lang w:val="ru-RU"/>
        </w:rPr>
        <w:fldChar w:fldCharType="separate"/>
      </w:r>
      <w:r w:rsidR="00E330C1" w:rsidRPr="00E330C1">
        <w:rPr>
          <w:sz w:val="28"/>
          <w:lang w:val="ru-RU"/>
        </w:rPr>
        <w:t>[5]</w:t>
      </w:r>
      <w:r w:rsidRPr="00E432EB">
        <w:rPr>
          <w:sz w:val="28"/>
          <w:szCs w:val="28"/>
          <w:lang w:val="ru-RU"/>
        </w:rPr>
        <w:fldChar w:fldCharType="end"/>
      </w:r>
      <w:r w:rsidRPr="00E432EB">
        <w:rPr>
          <w:sz w:val="28"/>
          <w:szCs w:val="28"/>
          <w:lang w:val="ru-RU"/>
        </w:rPr>
        <w:t xml:space="preserve">, </w:t>
      </w:r>
      <w:r w:rsidRPr="007E09F5">
        <w:rPr>
          <w:sz w:val="28"/>
          <w:szCs w:val="28"/>
          <w:lang w:val="ru-RU"/>
        </w:rPr>
        <w:t>идеально подходит и повсеместно применяется техника словарей слов (</w:t>
      </w:r>
      <w:r w:rsidRPr="007E09F5">
        <w:rPr>
          <w:sz w:val="28"/>
          <w:szCs w:val="28"/>
        </w:rPr>
        <w:t>bag</w:t>
      </w:r>
      <w:r w:rsidRPr="007E09F5">
        <w:rPr>
          <w:sz w:val="28"/>
          <w:szCs w:val="28"/>
          <w:lang w:val="ru-RU"/>
        </w:rPr>
        <w:t xml:space="preserve"> </w:t>
      </w:r>
      <w:r w:rsidRPr="007E09F5">
        <w:rPr>
          <w:sz w:val="28"/>
          <w:szCs w:val="28"/>
        </w:rPr>
        <w:t>of</w:t>
      </w:r>
      <w:r w:rsidRPr="007E09F5">
        <w:rPr>
          <w:sz w:val="28"/>
          <w:szCs w:val="28"/>
          <w:lang w:val="ru-RU"/>
        </w:rPr>
        <w:t xml:space="preserve"> </w:t>
      </w:r>
      <w:r w:rsidRPr="007E09F5">
        <w:rPr>
          <w:sz w:val="28"/>
          <w:szCs w:val="28"/>
        </w:rPr>
        <w:t>words</w:t>
      </w:r>
      <w:r w:rsidRPr="007E09F5">
        <w:rPr>
          <w:sz w:val="28"/>
          <w:szCs w:val="28"/>
          <w:lang w:val="ru-RU"/>
        </w:rPr>
        <w:t>) в первую очередь из-за их высокой эффективности.</w:t>
      </w:r>
      <w:r w:rsidRPr="007E09F5">
        <w:rPr>
          <w:sz w:val="28"/>
          <w:szCs w:val="28"/>
        </w:rPr>
        <w:t> </w:t>
      </w:r>
    </w:p>
    <w:p w14:paraId="0E29AE5E" w14:textId="38CCB202" w:rsidR="007E09F5" w:rsidRPr="00E432EB" w:rsidRDefault="007E09F5" w:rsidP="007E09F5">
      <w:pPr>
        <w:spacing w:line="360" w:lineRule="auto"/>
        <w:ind w:firstLine="708"/>
        <w:rPr>
          <w:sz w:val="28"/>
          <w:szCs w:val="28"/>
          <w:lang w:val="ru-RU"/>
        </w:rPr>
      </w:pPr>
      <w:proofErr w:type="spellStart"/>
      <w:r w:rsidRPr="00E432EB">
        <w:rPr>
          <w:sz w:val="28"/>
          <w:szCs w:val="28"/>
        </w:rPr>
        <w:t>DBoW</w:t>
      </w:r>
      <w:proofErr w:type="spellEnd"/>
      <w:r w:rsidRPr="00E432EB">
        <w:rPr>
          <w:sz w:val="28"/>
          <w:szCs w:val="28"/>
          <w:lang w:val="ru-RU"/>
        </w:rPr>
        <w:t xml:space="preserve">2 </w:t>
      </w:r>
      <w:r w:rsidRPr="00E432EB">
        <w:rPr>
          <w:sz w:val="28"/>
          <w:szCs w:val="28"/>
          <w:lang w:val="ru-RU"/>
        </w:rPr>
        <w:fldChar w:fldCharType="begin"/>
      </w:r>
      <w:r w:rsidR="00DC6E06">
        <w:rPr>
          <w:sz w:val="28"/>
          <w:szCs w:val="28"/>
          <w:lang w:val="ru-RU"/>
        </w:rPr>
        <w:instrText xml:space="preserve"> ADDIN ZOTERO_ITEM CSL_CITATION {"citationID":"VCpa2BaH","properties":{"formattedCitation":"[6]","plainCitation":"[6]","noteIndex":0},"citationItems":[{"id":"fw26V6HU/rJ7uayWL","uris":["http://zotero.org/users/local/TinZTSqN/items/MVZRMWE9"],"uri":["http://zotero.org/users/local/TinZTSqN/items/MVZRMWE9"],"itemData":{"id":50,"type":"article-journal","container-title":"IEEE Transactions on Robotics","DOI":"10.1109/TRO.2012.2197158","ISSN":"1552-3098, 1941-0468","issue":"5","journalAbbreviation":"IEEE Trans. Robot.","page":"1188-1197","source":"DOI.org (Crossref)","title":"Bags of Binary Words for Fast Place Recognition in Image Sequences","volume":"28","author":[{"family":"Galvez-López","given":"D."},{"family":"Tardos","given":"J. D."}],"issued":{"date-parts":[["2012",10]]}}}],"schema":"https://github.com/citation-style-language/schema/raw/master/csl-citation.json"} </w:instrText>
      </w:r>
      <w:r w:rsidRPr="00E432EB">
        <w:rPr>
          <w:sz w:val="28"/>
          <w:szCs w:val="28"/>
          <w:lang w:val="ru-RU"/>
        </w:rPr>
        <w:fldChar w:fldCharType="separate"/>
      </w:r>
      <w:r w:rsidR="00E330C1" w:rsidRPr="00E330C1">
        <w:rPr>
          <w:sz w:val="28"/>
          <w:lang w:val="ru-RU"/>
        </w:rPr>
        <w:t>[6]</w:t>
      </w:r>
      <w:r w:rsidRPr="00E432EB">
        <w:rPr>
          <w:sz w:val="28"/>
          <w:szCs w:val="28"/>
          <w:lang w:val="ru-RU"/>
        </w:rPr>
        <w:fldChar w:fldCharType="end"/>
      </w:r>
      <w:r w:rsidRPr="00E432EB">
        <w:rPr>
          <w:sz w:val="28"/>
          <w:szCs w:val="28"/>
          <w:lang w:val="ru-RU"/>
        </w:rPr>
        <w:t xml:space="preserve"> впервые использовал пакеты двоичных слов, полученные из дескрипторов </w:t>
      </w:r>
      <w:r w:rsidRPr="00E432EB">
        <w:rPr>
          <w:sz w:val="28"/>
          <w:szCs w:val="28"/>
        </w:rPr>
        <w:t>BRIEF</w:t>
      </w:r>
      <w:r w:rsidRPr="00E432EB">
        <w:rPr>
          <w:sz w:val="28"/>
          <w:szCs w:val="28"/>
          <w:lang w:val="ru-RU"/>
        </w:rPr>
        <w:t xml:space="preserve"> </w:t>
      </w:r>
      <w:r w:rsidRPr="00E432EB">
        <w:rPr>
          <w:sz w:val="28"/>
          <w:szCs w:val="28"/>
          <w:lang w:val="ru-RU"/>
        </w:rPr>
        <w:fldChar w:fldCharType="begin"/>
      </w:r>
      <w:r w:rsidR="00DC6E06">
        <w:rPr>
          <w:sz w:val="28"/>
          <w:szCs w:val="28"/>
          <w:lang w:val="ru-RU"/>
        </w:rPr>
        <w:instrText xml:space="preserve"> ADDIN ZOTERO_ITEM CSL_CITATION {"citationID":"dm9IRHbX","properties":{"formattedCitation":"[7]","plainCitation":"[7]","noteIndex":0},"citationItems":[{"id":"fw26V6HU/ZjlkperB","uris":["http://zotero.org/users/local/TinZTSqN/items/KRPCKXN2"],"uri":["http://zotero.org/users/local/TinZTSqN/items/KRPCKXN2"],"itemData":{"id":72,"type":"chapter","container-title":"Computer Vision – ECCV 2010","event-place":"Berlin, Heidelberg","ISBN":"978-3-642-15560-4","language":"en","note":"collection-title: Lecture Notes in Computer Science\nDOI: 10.1007/978-3-642-15561-1_56","page":"778-792","publisher":"Springer Berlin Heidelberg","publisher-place":"Berlin, Heidelberg","source":"DOI.org (Crossref)","title":"BRIEF: Binary Robust Independent Elementary Features","title-short":"BRIEF","URL":"http://link.springer.com/10.1007/978-3-642-15561-1_56","volume":"6314","auth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family":"Calonder","given":"Michael"},{"family":"Lepetit","given":"Vincent"},{"family":"Strecha","given":"Christoph"},{"family":"Fua","given":"Pascal"}],"editor":[{"family":"Daniilidis","given":"Kostas"},{"family":"Maragos","given":"Petros"},{"family":"Paragios","given":"Nikos"}],"accessed":{"date-parts":[["2021",12,26]]},"issued":{"date-parts":[["2010"]]}}}],"schema":"https://github.com/citation-style-language/schema/raw/master/csl-citation.json"} </w:instrText>
      </w:r>
      <w:r w:rsidRPr="00E432EB">
        <w:rPr>
          <w:sz w:val="28"/>
          <w:szCs w:val="28"/>
          <w:lang w:val="ru-RU"/>
        </w:rPr>
        <w:fldChar w:fldCharType="separate"/>
      </w:r>
      <w:r w:rsidRPr="00E432EB">
        <w:rPr>
          <w:sz w:val="28"/>
          <w:szCs w:val="28"/>
          <w:lang w:val="ru-RU"/>
        </w:rPr>
        <w:t>[7]</w:t>
      </w:r>
      <w:r w:rsidRPr="00E432EB">
        <w:rPr>
          <w:sz w:val="28"/>
          <w:szCs w:val="28"/>
          <w:lang w:val="ru-RU"/>
        </w:rPr>
        <w:fldChar w:fldCharType="end"/>
      </w:r>
      <w:r w:rsidRPr="00E432EB">
        <w:rPr>
          <w:sz w:val="28"/>
          <w:szCs w:val="28"/>
          <w:lang w:val="ru-RU"/>
        </w:rPr>
        <w:t xml:space="preserve"> вместе с очень эффективным детектором признаков </w:t>
      </w:r>
      <w:r w:rsidRPr="00E432EB">
        <w:rPr>
          <w:sz w:val="28"/>
          <w:szCs w:val="28"/>
        </w:rPr>
        <w:t>FAST</w:t>
      </w:r>
      <w:r w:rsidRPr="00E432EB">
        <w:rPr>
          <w:sz w:val="28"/>
          <w:szCs w:val="28"/>
          <w:lang w:val="ru-RU"/>
        </w:rPr>
        <w:t xml:space="preserve"> </w:t>
      </w:r>
      <w:r w:rsidRPr="00E432EB">
        <w:rPr>
          <w:sz w:val="28"/>
          <w:szCs w:val="28"/>
          <w:lang w:val="ru-RU"/>
        </w:rPr>
        <w:fldChar w:fldCharType="begin"/>
      </w:r>
      <w:r w:rsidR="00DC6E06">
        <w:rPr>
          <w:sz w:val="28"/>
          <w:szCs w:val="28"/>
          <w:lang w:val="ru-RU"/>
        </w:rPr>
        <w:instrText xml:space="preserve"> ADDIN ZOTERO_ITEM CSL_CITATION {"citationID":"EZQA9PbO","properties":{"formattedCitation":"[6]","plainCitation":"[6]","noteIndex":0},"citationItems":[{"id":"fw26V6HU/rJ7uayWL","uris":["http://zotero.org/users/local/TinZTSqN/items/MVZRMWE9"],"uri":["http://zotero.org/users/local/TinZTSqN/items/MVZRMWE9"],"itemData":{"id":50,"type":"article-journal","container-title":"IEEE Transactions on Robotics","DOI":"10.1109/TRO.2012.2197158","ISSN":"1552-3098, 1941-0468","issue":"5","journalAbbreviation":"IEEE Trans. Robot.","page":"1188-1197","source":"DOI.org (Crossref)","title":"Bags of Binary Words for Fast Place Recognition in Image Sequences","volume":"28","author":[{"family":"Galvez-López","given":"D."},{"family":"Tardos","given":"J. D."}],"issued":{"date-parts":[["2012",10]]}}}],"schema":"https://github.com/citation-style-language/schema/raw/master/csl-citation.json"} </w:instrText>
      </w:r>
      <w:r w:rsidRPr="00E432EB">
        <w:rPr>
          <w:sz w:val="28"/>
          <w:szCs w:val="28"/>
          <w:lang w:val="ru-RU"/>
        </w:rPr>
        <w:fldChar w:fldCharType="separate"/>
      </w:r>
      <w:r w:rsidR="00E330C1" w:rsidRPr="00E330C1">
        <w:rPr>
          <w:sz w:val="28"/>
          <w:lang w:val="ru-RU"/>
        </w:rPr>
        <w:t>[6]</w:t>
      </w:r>
      <w:r w:rsidRPr="00E432EB">
        <w:rPr>
          <w:sz w:val="28"/>
          <w:szCs w:val="28"/>
          <w:lang w:val="ru-RU"/>
        </w:rPr>
        <w:fldChar w:fldCharType="end"/>
      </w:r>
      <w:r w:rsidRPr="00E432EB">
        <w:rPr>
          <w:sz w:val="28"/>
          <w:szCs w:val="28"/>
          <w:lang w:val="ru-RU"/>
        </w:rPr>
        <w:t xml:space="preserve">. Это сократило более чем на порядок время, необходимое для извлечения признаков, по сравнению с функциями SURF </w:t>
      </w:r>
      <w:r w:rsidRPr="00E432EB">
        <w:rPr>
          <w:sz w:val="28"/>
          <w:szCs w:val="28"/>
          <w:lang w:val="ru-RU"/>
        </w:rPr>
        <w:fldChar w:fldCharType="begin"/>
      </w:r>
      <w:r w:rsidR="00DC6E06">
        <w:rPr>
          <w:sz w:val="28"/>
          <w:szCs w:val="28"/>
          <w:lang w:val="ru-RU"/>
        </w:rPr>
        <w:instrText xml:space="preserve"> ADDIN ZOTERO_ITEM CSL_CITATION {"citationID":"GEj2DM4S","properties":{"formattedCitation":"[8]","plainCitation":"[8]","noteIndex":0},"citationItems":[{"id":"fw26V6HU/3zERBUWV","uris":["http://zotero.org/users/local/TinZTSqN/items/H5D4YPMS"],"uri":["http://zotero.org/users/local/TinZTSqN/items/H5D4YPMS"],"itemData":{"id":75,"type":"chapter","container-title":"Computer Vision – ECCV 2006","event-place":"Berlin, Heidelberg","ISBN":"978-3-540-33832-1","language":"en","note":"collection-title: Lecture Notes in Computer Science\nDOI: 10.1007/11744023_32","page":"404-417","publisher":"Springer Berlin Heidelberg","publisher-place":"Berlin, Heidelberg","source":"DOI.org (Crossref)","title":"SURF: Speeded Up Robust Features","title-short":"SURF","URL":"http://link.springer.com/10.1007/11744023_32","volume":"3951","editor":[{"family":"Leonardis","given":"Aleš"},{"family":"Bischof","given":"Horst"},{"family":"Pinz","given":"Axel"}],"author":[{"family":"Bay","given":"Herbert"},{"family":"Tuytelaars","given":"Tinne"},{"family":"Van Gool","given":"Luc"}],"accessed":{"date-parts":[["2021",12,26]]},"issued":{"date-parts":[["2006"]]}}}],"schema":"https://github.com/citation-style-language/schema/raw/master/csl-citation.json"} </w:instrText>
      </w:r>
      <w:r w:rsidRPr="00E432EB">
        <w:rPr>
          <w:sz w:val="28"/>
          <w:szCs w:val="28"/>
          <w:lang w:val="ru-RU"/>
        </w:rPr>
        <w:fldChar w:fldCharType="separate"/>
      </w:r>
      <w:r w:rsidRPr="00E432EB">
        <w:rPr>
          <w:sz w:val="28"/>
          <w:szCs w:val="28"/>
          <w:lang w:val="ru-RU"/>
        </w:rPr>
        <w:t>[8]</w:t>
      </w:r>
      <w:r w:rsidRPr="00E432EB">
        <w:rPr>
          <w:sz w:val="28"/>
          <w:szCs w:val="28"/>
          <w:lang w:val="ru-RU"/>
        </w:rPr>
        <w:fldChar w:fldCharType="end"/>
      </w:r>
      <w:r w:rsidRPr="00E432EB">
        <w:rPr>
          <w:sz w:val="28"/>
          <w:szCs w:val="28"/>
          <w:lang w:val="ru-RU"/>
        </w:rPr>
        <w:t xml:space="preserve"> и SIFT </w:t>
      </w:r>
      <w:r w:rsidRPr="00E432EB">
        <w:rPr>
          <w:sz w:val="28"/>
          <w:szCs w:val="28"/>
          <w:lang w:val="ru-RU"/>
        </w:rPr>
        <w:fldChar w:fldCharType="begin"/>
      </w:r>
      <w:r w:rsidR="00DC6E06">
        <w:rPr>
          <w:sz w:val="28"/>
          <w:szCs w:val="28"/>
          <w:lang w:val="ru-RU"/>
        </w:rPr>
        <w:instrText xml:space="preserve"> ADDIN ZOTERO_ITEM CSL_CITATION {"citationID":"WxE2SWXQ","properties":{"formattedCitation":"[9]","plainCitation":"[9]","noteIndex":0},"citationItems":[{"id":"fw26V6HU/AWtCII3m","uris":["http://zotero.org/users/local/TinZTSqN/items/BRPSV85R"],"uri":["http://zotero.org/users/local/TinZTSqN/items/BRPSV85R"],"itemData":{"id":58,"type":"paper-conference","container-title":"2011 International Conference on Computer Vision","DOI":"10.1109/ICCV.2011.6126544","event":"2011 IEEE International Conference on Computer Vision (ICCV)","event-place":"Barcelona, Spain","ISBN":"978-1-4577-1102-2","page":"2564-2571","publisher":"IEEE","publisher-place":"Barcelona, Spain","source":"DOI.org (Crossref)","title":"ORB: An efficient alternative to SIFT or SURF","title-short":"ORB","URL":"http://ieeexplore.ieee.org/document/6126544/","author":[{"family":"Rublee","given":"Ethan"},{"family":"Rabaud","given":"Vincent"},{"family":"Konolige","given":"Kurt"},{"family":"Bradski","given":"Gary"}],"accessed":{"date-parts":[["2021",12,26]]},"issued":{"date-parts":[["2011",11]]}}}],"schema":"https://github.com/citation-style-language/schema/raw/master/csl-citation.json"} </w:instrText>
      </w:r>
      <w:r w:rsidRPr="00E432EB">
        <w:rPr>
          <w:sz w:val="28"/>
          <w:szCs w:val="28"/>
          <w:lang w:val="ru-RU"/>
        </w:rPr>
        <w:fldChar w:fldCharType="separate"/>
      </w:r>
      <w:r w:rsidRPr="00E432EB">
        <w:rPr>
          <w:sz w:val="28"/>
          <w:szCs w:val="28"/>
          <w:lang w:val="ru-RU"/>
        </w:rPr>
        <w:t>[9]</w:t>
      </w:r>
      <w:r w:rsidRPr="00E432EB">
        <w:rPr>
          <w:sz w:val="28"/>
          <w:szCs w:val="28"/>
          <w:lang w:val="ru-RU"/>
        </w:rPr>
        <w:fldChar w:fldCharType="end"/>
      </w:r>
      <w:r w:rsidRPr="00E432EB">
        <w:rPr>
          <w:sz w:val="28"/>
          <w:szCs w:val="28"/>
          <w:lang w:val="ru-RU"/>
        </w:rPr>
        <w:t xml:space="preserve">, которые до сих пор использовались в подходах к пакетам слов. </w:t>
      </w:r>
    </w:p>
    <w:p w14:paraId="70130025" w14:textId="77777777" w:rsidR="007E09F5" w:rsidRPr="00E432EB" w:rsidRDefault="007E09F5" w:rsidP="007E09F5">
      <w:pPr>
        <w:spacing w:line="360" w:lineRule="auto"/>
        <w:rPr>
          <w:sz w:val="28"/>
          <w:szCs w:val="28"/>
          <w:lang w:val="ru-RU"/>
        </w:rPr>
      </w:pPr>
      <w:r w:rsidRPr="00E432EB">
        <w:rPr>
          <w:sz w:val="28"/>
          <w:szCs w:val="28"/>
          <w:lang w:val="ru-RU"/>
        </w:rPr>
        <w:lastRenderedPageBreak/>
        <w:t xml:space="preserve">Прямое сопоставление с использованием BRIEF, не зависит от вращения или масштаба изображений и ограничивает систему траекториями в плоскости и обнаружением петель с аналогичных точек зрения. Хотя система продемонстрировала свою очень эффективную и надежную работу, для лучшего распознавания характерных точек следует использовать дескрипторы инвариантные к вращению и масштабированию. </w:t>
      </w:r>
    </w:p>
    <w:p w14:paraId="23F98DE5" w14:textId="4F9FE754" w:rsidR="007E09F5" w:rsidRDefault="007E09F5" w:rsidP="007E09F5">
      <w:pPr>
        <w:spacing w:line="360" w:lineRule="auto"/>
        <w:ind w:firstLine="708"/>
        <w:rPr>
          <w:sz w:val="28"/>
          <w:szCs w:val="28"/>
          <w:lang w:val="ru-RU"/>
        </w:rPr>
      </w:pPr>
      <w:r w:rsidRPr="00E432EB">
        <w:rPr>
          <w:sz w:val="28"/>
          <w:szCs w:val="28"/>
          <w:lang w:val="ru-RU"/>
        </w:rPr>
        <w:t xml:space="preserve">В работе </w:t>
      </w:r>
      <w:r w:rsidRPr="00E432EB">
        <w:rPr>
          <w:sz w:val="28"/>
          <w:szCs w:val="28"/>
          <w:lang w:val="ru-RU"/>
        </w:rPr>
        <w:fldChar w:fldCharType="begin"/>
      </w:r>
      <w:r w:rsidR="00DC6E06">
        <w:rPr>
          <w:sz w:val="28"/>
          <w:szCs w:val="28"/>
          <w:lang w:val="ru-RU"/>
        </w:rPr>
        <w:instrText xml:space="preserve"> ADDIN ZOTERO_ITEM CSL_CITATION {"citationID":"U1FT5Im7","properties":{"formattedCitation":"[10]","plainCitation":"[10]","noteIndex":0},"citationItems":[{"id":"fw26V6HU/ScYt1Bgf","uris":["http://zotero.org/users/local/TinZTSqN/items/56ZYCWGI"],"uri":["http://zotero.org/users/local/TinZTSqN/items/56ZYCWGI"],"itemData":{"id":59,"type":"paper-conference","container-title":"2014 IEEE International Conference on Robotics and Automation (ICRA)","DOI":"10.1109/ICRA.2014.6906953","event":"2014 IEEE International Conference on Robotics and Automation (ICRA)","event-place":"Hong Kong, China","ISBN":"978-1-4799-3685-4","page":"846-853","publisher":"IEEE","publisher-place":"Hong Kong, China","source":"DOI.org (Crossref)","title":"Fast relocalisation and loop closing in keyframe-based SLAM","URL":"http://ieeexplore.ieee.org/document/6906953/","author":[{"family":"Mur-Artal","given":"Raul"},{"family":"Tardos","given":"Juan D."}],"accessed":{"date-parts":[["2021",12,26]]},"issued":{"date-parts":[["2014",5]]}}}],"schema":"https://github.com/citation-style-language/schema/raw/master/csl-citation.json"} </w:instrText>
      </w:r>
      <w:r w:rsidRPr="00E432EB">
        <w:rPr>
          <w:sz w:val="28"/>
          <w:szCs w:val="28"/>
          <w:lang w:val="ru-RU"/>
        </w:rPr>
        <w:fldChar w:fldCharType="separate"/>
      </w:r>
      <w:r w:rsidRPr="00E432EB">
        <w:rPr>
          <w:sz w:val="28"/>
          <w:szCs w:val="28"/>
          <w:lang w:val="ru-RU"/>
        </w:rPr>
        <w:t>[10]</w:t>
      </w:r>
      <w:r w:rsidRPr="00E432EB">
        <w:rPr>
          <w:sz w:val="28"/>
          <w:szCs w:val="28"/>
          <w:lang w:val="ru-RU"/>
        </w:rPr>
        <w:fldChar w:fldCharType="end"/>
      </w:r>
      <w:r w:rsidRPr="00E432EB">
        <w:rPr>
          <w:sz w:val="28"/>
          <w:szCs w:val="28"/>
          <w:lang w:val="ru-RU"/>
        </w:rPr>
        <w:t xml:space="preserve"> представлен метод распознавания места, построенный на DBoW2 с ORB</w:t>
      </w:r>
      <w:r w:rsidRPr="00E432EB">
        <w:rPr>
          <w:sz w:val="28"/>
          <w:szCs w:val="28"/>
          <w:lang w:val="ru-RU"/>
        </w:rPr>
        <w:fldChar w:fldCharType="begin"/>
      </w:r>
      <w:r w:rsidR="00DC6E06">
        <w:rPr>
          <w:sz w:val="28"/>
          <w:szCs w:val="28"/>
          <w:lang w:val="ru-RU"/>
        </w:rPr>
        <w:instrText xml:space="preserve"> ADDIN ZOTERO_ITEM CSL_CITATION {"citationID":"1FiWtN7W","properties":{"formattedCitation":"[9]","plainCitation":"[9]","noteIndex":0},"citationItems":[{"id":"fw26V6HU/AWtCII3m","uris":["http://zotero.org/users/local/TinZTSqN/items/BRPSV85R"],"uri":["http://zotero.org/users/local/TinZTSqN/items/BRPSV85R"],"itemData":{"id":58,"type":"paper-conference","container-title":"2011 International Conference on Computer Vision","DOI":"10.1109/ICCV.2011.6126544","event":"2011 IEEE International Conference on Computer Vision (ICCV)","event-place":"Barcelona, Spain","ISBN":"978-1-4577-1102-2","page":"2564-2571","publisher":"IEEE","publisher-place":"Barcelona, Spain","source":"DOI.org (Crossref)","title":"ORB: An efficient alternative to SIFT or SURF","title-short":"ORB","URL":"http://ieeexplore.ieee.org/document/6126544/","author":[{"family":"Rublee","given":"Ethan"},{"family":"Rabaud","given":"Vincent"},{"family":"Konolige","given":"Kurt"},{"family":"Bradski","given":"Gary"}],"accessed":{"date-parts":[["2021",12,26]]},"issued":{"date-parts":[["2011",11]]}}}],"schema":"https://github.com/citation-style-language/schema/raw/master/csl-citation.json"} </w:instrText>
      </w:r>
      <w:r w:rsidRPr="00E432EB">
        <w:rPr>
          <w:sz w:val="28"/>
          <w:szCs w:val="28"/>
          <w:lang w:val="ru-RU"/>
        </w:rPr>
        <w:fldChar w:fldCharType="separate"/>
      </w:r>
      <w:r w:rsidRPr="00E432EB">
        <w:rPr>
          <w:sz w:val="28"/>
          <w:szCs w:val="28"/>
          <w:lang w:val="ru-RU"/>
        </w:rPr>
        <w:t>[9]</w:t>
      </w:r>
      <w:r w:rsidRPr="00E432EB">
        <w:rPr>
          <w:sz w:val="28"/>
          <w:szCs w:val="28"/>
          <w:lang w:val="ru-RU"/>
        </w:rPr>
        <w:fldChar w:fldCharType="end"/>
      </w:r>
      <w:r w:rsidRPr="00E432EB">
        <w:rPr>
          <w:sz w:val="28"/>
          <w:szCs w:val="28"/>
          <w:lang w:val="ru-RU"/>
        </w:rPr>
        <w:t xml:space="preserve">. </w:t>
      </w:r>
    </w:p>
    <w:p w14:paraId="37C546CF" w14:textId="77777777" w:rsidR="007E09F5" w:rsidRDefault="007E09F5" w:rsidP="007E09F5">
      <w:pPr>
        <w:spacing w:line="360" w:lineRule="auto"/>
        <w:ind w:firstLine="708"/>
        <w:rPr>
          <w:sz w:val="28"/>
          <w:szCs w:val="28"/>
          <w:lang w:val="ru-RU"/>
        </w:rPr>
      </w:pPr>
      <w:r w:rsidRPr="00E432EB">
        <w:rPr>
          <w:rFonts w:hint="eastAsia"/>
          <w:sz w:val="28"/>
          <w:szCs w:val="28"/>
          <w:lang w:val="ru-RU" w:eastAsia="ja-JP"/>
        </w:rPr>
        <w:t>ORB</w:t>
      </w:r>
      <w:r w:rsidRPr="00E432EB">
        <w:rPr>
          <w:sz w:val="28"/>
          <w:szCs w:val="28"/>
          <w:lang w:val="ru-RU"/>
        </w:rPr>
        <w:t xml:space="preserve"> — это двоичные функции, инвариантные к вращению и масштабированию (в определенном диапазоне), что приводит к очень быстрому распознаванию с хорошей инвариантностью к точке обзора. </w:t>
      </w:r>
      <w:r w:rsidRPr="007E09F5">
        <w:rPr>
          <w:sz w:val="28"/>
          <w:szCs w:val="28"/>
        </w:rPr>
        <w:t>ORB</w:t>
      </w:r>
      <w:r w:rsidRPr="007E09F5">
        <w:rPr>
          <w:sz w:val="28"/>
          <w:szCs w:val="28"/>
          <w:lang w:val="ru-RU"/>
        </w:rPr>
        <w:t xml:space="preserve"> дескрипторы </w:t>
      </w:r>
      <w:r>
        <w:rPr>
          <w:sz w:val="28"/>
          <w:szCs w:val="28"/>
          <w:lang w:val="ru-RU"/>
        </w:rPr>
        <w:t>дают</w:t>
      </w:r>
      <w:r w:rsidRPr="007E09F5">
        <w:rPr>
          <w:sz w:val="28"/>
          <w:szCs w:val="28"/>
          <w:lang w:val="ru-RU"/>
        </w:rPr>
        <w:t xml:space="preserve"> очень быстро</w:t>
      </w:r>
      <w:r>
        <w:rPr>
          <w:sz w:val="28"/>
          <w:szCs w:val="28"/>
          <w:lang w:val="ru-RU"/>
        </w:rPr>
        <w:t>е</w:t>
      </w:r>
      <w:r w:rsidRPr="007E09F5">
        <w:rPr>
          <w:sz w:val="28"/>
          <w:szCs w:val="28"/>
          <w:lang w:val="ru-RU"/>
        </w:rPr>
        <w:t xml:space="preserve"> распознавани</w:t>
      </w:r>
      <w:r>
        <w:rPr>
          <w:sz w:val="28"/>
          <w:szCs w:val="28"/>
          <w:lang w:val="ru-RU"/>
        </w:rPr>
        <w:t>е</w:t>
      </w:r>
      <w:r w:rsidRPr="007E09F5">
        <w:rPr>
          <w:sz w:val="28"/>
          <w:szCs w:val="28"/>
          <w:lang w:val="ru-RU"/>
        </w:rPr>
        <w:t xml:space="preserve"> характерных точек по изображениям независимо от точки обзора для каждого места.</w:t>
      </w:r>
      <w:r>
        <w:rPr>
          <w:sz w:val="28"/>
          <w:szCs w:val="28"/>
          <w:lang w:val="ru-RU"/>
        </w:rPr>
        <w:t xml:space="preserve"> </w:t>
      </w:r>
      <w:r w:rsidRPr="007E09F5">
        <w:rPr>
          <w:sz w:val="28"/>
          <w:szCs w:val="28"/>
          <w:lang w:val="ru-RU"/>
        </w:rPr>
        <w:t xml:space="preserve">Использование дескрипторов </w:t>
      </w:r>
      <w:r w:rsidRPr="007E09F5">
        <w:rPr>
          <w:sz w:val="28"/>
          <w:szCs w:val="28"/>
        </w:rPr>
        <w:t>ORB</w:t>
      </w:r>
      <w:r w:rsidRPr="007E09F5">
        <w:rPr>
          <w:sz w:val="28"/>
          <w:szCs w:val="28"/>
          <w:lang w:val="ru-RU"/>
        </w:rPr>
        <w:t xml:space="preserve"> показывает высокую отзывчивость системы и точное распознавание по карте на различных наборах данных.</w:t>
      </w:r>
      <w:r w:rsidRPr="007E09F5">
        <w:rPr>
          <w:sz w:val="28"/>
          <w:szCs w:val="28"/>
        </w:rPr>
        <w:t> </w:t>
      </w:r>
      <w:r w:rsidRPr="007E09F5">
        <w:rPr>
          <w:sz w:val="28"/>
          <w:szCs w:val="28"/>
          <w:lang w:val="ru-RU"/>
        </w:rPr>
        <w:t xml:space="preserve">Использование дескрипторов </w:t>
      </w:r>
      <w:r w:rsidRPr="007E09F5">
        <w:rPr>
          <w:sz w:val="28"/>
          <w:szCs w:val="28"/>
        </w:rPr>
        <w:t>ORB</w:t>
      </w:r>
      <w:r w:rsidRPr="007E09F5">
        <w:rPr>
          <w:sz w:val="28"/>
          <w:szCs w:val="28"/>
          <w:lang w:val="ru-RU"/>
        </w:rPr>
        <w:t xml:space="preserve"> в работе </w:t>
      </w:r>
      <w:r w:rsidRPr="007E09F5">
        <w:rPr>
          <w:sz w:val="28"/>
          <w:szCs w:val="28"/>
        </w:rPr>
        <w:t>ORB</w:t>
      </w:r>
      <w:r w:rsidRPr="007E09F5">
        <w:rPr>
          <w:sz w:val="28"/>
          <w:szCs w:val="28"/>
          <w:lang w:val="ru-RU"/>
        </w:rPr>
        <w:t>-</w:t>
      </w:r>
      <w:r w:rsidRPr="007E09F5">
        <w:rPr>
          <w:sz w:val="28"/>
          <w:szCs w:val="28"/>
        </w:rPr>
        <w:t>SLAM</w:t>
      </w:r>
      <w:r w:rsidRPr="007E09F5">
        <w:rPr>
          <w:sz w:val="28"/>
          <w:szCs w:val="28"/>
          <w:lang w:val="ru-RU"/>
        </w:rPr>
        <w:t xml:space="preserve"> дает стабильный контроль над учетом динамики движения в разных плоскостях, инвариантности дескриптора к сложным перемещениям.</w:t>
      </w:r>
      <w:r>
        <w:rPr>
          <w:sz w:val="28"/>
          <w:szCs w:val="28"/>
          <w:lang w:val="ru-RU"/>
        </w:rPr>
        <w:t xml:space="preserve"> </w:t>
      </w:r>
    </w:p>
    <w:p w14:paraId="263A4B04" w14:textId="77777777" w:rsidR="007E09F5" w:rsidRPr="007E09F5" w:rsidRDefault="007E09F5" w:rsidP="007E09F5">
      <w:pPr>
        <w:spacing w:line="360" w:lineRule="auto"/>
        <w:ind w:firstLine="708"/>
        <w:rPr>
          <w:sz w:val="28"/>
          <w:szCs w:val="28"/>
          <w:lang w:val="ru-RU"/>
        </w:rPr>
      </w:pPr>
      <w:r w:rsidRPr="007E09F5">
        <w:rPr>
          <w:sz w:val="28"/>
          <w:szCs w:val="28"/>
          <w:lang w:val="ru-RU"/>
        </w:rPr>
        <w:t xml:space="preserve">Цикл алгоритм </w:t>
      </w:r>
      <w:r w:rsidRPr="007E09F5">
        <w:rPr>
          <w:sz w:val="28"/>
          <w:szCs w:val="28"/>
        </w:rPr>
        <w:t>ORB</w:t>
      </w:r>
      <w:r w:rsidRPr="007E09F5">
        <w:rPr>
          <w:sz w:val="28"/>
          <w:szCs w:val="28"/>
          <w:lang w:val="ru-RU"/>
        </w:rPr>
        <w:t>-</w:t>
      </w:r>
      <w:r w:rsidRPr="007E09F5">
        <w:rPr>
          <w:sz w:val="28"/>
          <w:szCs w:val="28"/>
        </w:rPr>
        <w:t>SLAM</w:t>
      </w:r>
      <w:r w:rsidRPr="007E09F5">
        <w:rPr>
          <w:sz w:val="28"/>
          <w:szCs w:val="28"/>
          <w:lang w:val="ru-RU"/>
        </w:rPr>
        <w:t xml:space="preserve"> занимает менее 39 </w:t>
      </w:r>
      <w:proofErr w:type="spellStart"/>
      <w:r w:rsidRPr="007E09F5">
        <w:rPr>
          <w:sz w:val="28"/>
          <w:szCs w:val="28"/>
          <w:lang w:val="ru-RU"/>
        </w:rPr>
        <w:t>мс</w:t>
      </w:r>
      <w:proofErr w:type="spellEnd"/>
      <w:r w:rsidRPr="007E09F5">
        <w:rPr>
          <w:sz w:val="28"/>
          <w:szCs w:val="28"/>
          <w:lang w:val="ru-RU"/>
        </w:rPr>
        <w:t xml:space="preserve"> включая извлечение признаков, для определения кандидата места из базы данных размером в 10000 изображений. Улучшенная версия распознавателя места, использует когерентную информацию между изображениями и возвращает несколько гипотез при запросе базы данных вместо лучшего соответствия.</w:t>
      </w:r>
    </w:p>
    <w:p w14:paraId="255CADCC" w14:textId="266C1E82" w:rsidR="007E09F5" w:rsidRDefault="007E09F5" w:rsidP="007E09F5">
      <w:pPr>
        <w:spacing w:line="360" w:lineRule="auto"/>
        <w:ind w:firstLine="708"/>
        <w:rPr>
          <w:sz w:val="28"/>
          <w:szCs w:val="28"/>
          <w:lang w:val="ru-RU"/>
        </w:rPr>
      </w:pPr>
      <w:r w:rsidRPr="00E432EB">
        <w:rPr>
          <w:sz w:val="28"/>
          <w:szCs w:val="28"/>
          <w:lang w:val="ru-RU"/>
        </w:rPr>
        <w:t xml:space="preserve">В работе </w:t>
      </w:r>
      <w:r w:rsidRPr="00E432EB">
        <w:rPr>
          <w:sz w:val="28"/>
          <w:szCs w:val="28"/>
        </w:rPr>
        <w:t>ORB</w:t>
      </w:r>
      <w:r w:rsidRPr="00E432EB">
        <w:rPr>
          <w:sz w:val="28"/>
          <w:szCs w:val="28"/>
          <w:lang w:val="ru-RU"/>
        </w:rPr>
        <w:t>-</w:t>
      </w:r>
      <w:r w:rsidRPr="00E432EB">
        <w:rPr>
          <w:sz w:val="28"/>
          <w:szCs w:val="28"/>
        </w:rPr>
        <w:t>SLAM</w:t>
      </w:r>
      <w:r w:rsidRPr="00E432EB">
        <w:rPr>
          <w:sz w:val="28"/>
          <w:szCs w:val="28"/>
        </w:rPr>
        <w:fldChar w:fldCharType="begin"/>
      </w:r>
      <w:r w:rsidR="00DC6E06">
        <w:rPr>
          <w:sz w:val="28"/>
          <w:szCs w:val="28"/>
          <w:lang w:val="ru-RU"/>
        </w:rPr>
        <w:instrText xml:space="preserve"> ADDIN ZOTERO_ITEM CSL_CITATION {"citationID":"182lPGa3","properties":{"formattedCitation":"[1]","plainCitation":"[1]","noteIndex":0},"citationItems":[{"id":"fw26V6HU/N4TBVykm","uris":["http://zotero.org/users/local/Ig164cfF/items/L9D2DX9J"],"uri":["http://zotero.org/users/local/Ig164cfF/items/L9D2DX9J"],"itemData":{"id":"4LVlnkH8/ILyzEo7Y","type":"paper-conference","abstract":"IEEE Transactions on Robotics;2015;31;5;10.1109/TRO.2015.2463671","publisher":"IEEE","title":"ORB-SLAM: A Versatile and Accurate Monocular SLAM System","author":[{"family":"Mur-Artal","given":"Raul"},{"family":"Montiel","given":"J. M. M."},{"family":"Tardos","given":"Juan D."}],"issued":{"date-parts":[["2021"]]}}}],"schema":"https://github.com/citation-style-language/schema/raw/master/csl-citation.json"} </w:instrText>
      </w:r>
      <w:r w:rsidRPr="00E432EB">
        <w:rPr>
          <w:sz w:val="28"/>
          <w:szCs w:val="28"/>
        </w:rPr>
        <w:fldChar w:fldCharType="separate"/>
      </w:r>
      <w:r w:rsidRPr="00E432EB">
        <w:rPr>
          <w:sz w:val="28"/>
          <w:szCs w:val="28"/>
          <w:lang w:val="ru-RU"/>
        </w:rPr>
        <w:t>[1]</w:t>
      </w:r>
      <w:r w:rsidRPr="00E432EB">
        <w:rPr>
          <w:sz w:val="28"/>
          <w:szCs w:val="28"/>
        </w:rPr>
        <w:fldChar w:fldCharType="end"/>
      </w:r>
      <w:r w:rsidRPr="00E432EB">
        <w:rPr>
          <w:sz w:val="28"/>
          <w:szCs w:val="28"/>
          <w:lang w:val="ru-RU"/>
        </w:rPr>
        <w:t xml:space="preserve"> используется улучшенная версия распознавателя мест, использующая информацию о взаимной видимости характерных точек из положения камеры и возвращающую несколько гипотез при запросе к базе данных, а не только наилучшее совпадение.</w:t>
      </w:r>
    </w:p>
    <w:p w14:paraId="6F8440AD" w14:textId="77777777" w:rsidR="007E09F5" w:rsidRPr="007E09F5" w:rsidRDefault="007E09F5" w:rsidP="007E09F5">
      <w:pPr>
        <w:spacing w:line="360" w:lineRule="auto"/>
        <w:ind w:firstLine="708"/>
        <w:rPr>
          <w:sz w:val="28"/>
          <w:szCs w:val="28"/>
          <w:lang w:val="ru-RU"/>
        </w:rPr>
      </w:pPr>
      <w:r w:rsidRPr="007E09F5">
        <w:rPr>
          <w:sz w:val="28"/>
          <w:szCs w:val="28"/>
        </w:rPr>
        <w:t>ORB</w:t>
      </w:r>
      <w:r w:rsidRPr="007E09F5">
        <w:rPr>
          <w:sz w:val="28"/>
          <w:szCs w:val="28"/>
          <w:lang w:val="ru-RU"/>
        </w:rPr>
        <w:t>-</w:t>
      </w:r>
      <w:r w:rsidRPr="007E09F5">
        <w:rPr>
          <w:sz w:val="28"/>
          <w:szCs w:val="28"/>
        </w:rPr>
        <w:t>SLAM</w:t>
      </w:r>
      <w:r w:rsidRPr="007E09F5">
        <w:rPr>
          <w:sz w:val="28"/>
          <w:szCs w:val="28"/>
          <w:lang w:val="ru-RU"/>
        </w:rPr>
        <w:t xml:space="preserve"> реализует работу с пакетом слов для распознавания места будучи построены на </w:t>
      </w:r>
      <w:proofErr w:type="spellStart"/>
      <w:r w:rsidRPr="007E09F5">
        <w:rPr>
          <w:sz w:val="28"/>
          <w:szCs w:val="28"/>
        </w:rPr>
        <w:t>DBoW</w:t>
      </w:r>
      <w:proofErr w:type="spellEnd"/>
      <w:r w:rsidRPr="007E09F5">
        <w:rPr>
          <w:sz w:val="28"/>
          <w:szCs w:val="28"/>
          <w:lang w:val="ru-RU"/>
        </w:rPr>
        <w:t xml:space="preserve">2 с </w:t>
      </w:r>
      <w:r w:rsidRPr="007E09F5">
        <w:rPr>
          <w:sz w:val="28"/>
          <w:szCs w:val="28"/>
        </w:rPr>
        <w:t>ORB</w:t>
      </w:r>
      <w:r w:rsidRPr="007E09F5">
        <w:rPr>
          <w:sz w:val="28"/>
          <w:szCs w:val="28"/>
          <w:lang w:val="ru-RU"/>
        </w:rPr>
        <w:t xml:space="preserve"> [9].</w:t>
      </w:r>
      <w:r w:rsidRPr="007E09F5">
        <w:rPr>
          <w:sz w:val="28"/>
          <w:szCs w:val="28"/>
        </w:rPr>
        <w:t> </w:t>
      </w:r>
    </w:p>
    <w:p w14:paraId="3FB21752" w14:textId="77777777" w:rsidR="007E09F5" w:rsidRPr="007E09F5" w:rsidRDefault="007E09F5" w:rsidP="007E09F5">
      <w:pPr>
        <w:spacing w:line="360" w:lineRule="auto"/>
        <w:ind w:firstLine="708"/>
        <w:rPr>
          <w:sz w:val="28"/>
          <w:szCs w:val="28"/>
          <w:lang w:val="ru-RU"/>
        </w:rPr>
      </w:pPr>
      <w:r w:rsidRPr="007E09F5">
        <w:rPr>
          <w:sz w:val="28"/>
          <w:szCs w:val="28"/>
          <w:lang w:val="ru-RU"/>
        </w:rPr>
        <w:t xml:space="preserve">Подробнее о работе метода </w:t>
      </w:r>
      <w:proofErr w:type="spellStart"/>
      <w:r w:rsidRPr="007E09F5">
        <w:rPr>
          <w:sz w:val="28"/>
          <w:szCs w:val="28"/>
        </w:rPr>
        <w:t>DBoW</w:t>
      </w:r>
      <w:proofErr w:type="spellEnd"/>
      <w:r w:rsidRPr="007E09F5">
        <w:rPr>
          <w:sz w:val="28"/>
          <w:szCs w:val="28"/>
          <w:lang w:val="ru-RU"/>
        </w:rPr>
        <w:t>:</w:t>
      </w:r>
    </w:p>
    <w:p w14:paraId="2E3582FA" w14:textId="77777777" w:rsidR="007E09F5" w:rsidRPr="007E09F5" w:rsidRDefault="007E09F5" w:rsidP="007E09F5">
      <w:pPr>
        <w:spacing w:line="360" w:lineRule="auto"/>
        <w:rPr>
          <w:sz w:val="28"/>
          <w:szCs w:val="28"/>
          <w:lang w:val="ru-RU"/>
        </w:rPr>
      </w:pPr>
      <w:proofErr w:type="spellStart"/>
      <w:r w:rsidRPr="007E09F5">
        <w:rPr>
          <w:sz w:val="28"/>
          <w:szCs w:val="28"/>
        </w:rPr>
        <w:lastRenderedPageBreak/>
        <w:t>DBoW</w:t>
      </w:r>
      <w:proofErr w:type="spellEnd"/>
      <w:r w:rsidRPr="007E09F5">
        <w:rPr>
          <w:sz w:val="28"/>
          <w:szCs w:val="28"/>
          <w:lang w:val="ru-RU"/>
        </w:rPr>
        <w:t xml:space="preserve">2 - это улучшенная версия библиотеки </w:t>
      </w:r>
      <w:proofErr w:type="spellStart"/>
      <w:r w:rsidRPr="007E09F5">
        <w:rPr>
          <w:sz w:val="28"/>
          <w:szCs w:val="28"/>
        </w:rPr>
        <w:t>DBow</w:t>
      </w:r>
      <w:proofErr w:type="spellEnd"/>
      <w:r w:rsidRPr="007E09F5">
        <w:rPr>
          <w:sz w:val="28"/>
          <w:szCs w:val="28"/>
          <w:lang w:val="ru-RU"/>
        </w:rPr>
        <w:t xml:space="preserve"> для индексации и преобразования изображений в краткое представление. Он реализует иерархическое дерево для аппроксимации ближайших соседей в пространстве признаков изображения и создания визуального словаря. </w:t>
      </w:r>
      <w:proofErr w:type="spellStart"/>
      <w:r w:rsidRPr="007E09F5">
        <w:rPr>
          <w:sz w:val="28"/>
          <w:szCs w:val="28"/>
        </w:rPr>
        <w:t>DBoW</w:t>
      </w:r>
      <w:proofErr w:type="spellEnd"/>
      <w:r w:rsidRPr="007E09F5">
        <w:rPr>
          <w:sz w:val="28"/>
          <w:szCs w:val="28"/>
          <w:lang w:val="ru-RU"/>
        </w:rPr>
        <w:t>2 также реализует базу данных изображений с инвертированными и прямыми файлами для хеширования и индексации изображений и обеспечения быстрых запросов в базу данных карты и сравнения функций дескрипторов.</w:t>
      </w:r>
      <w:r w:rsidRPr="007E09F5">
        <w:rPr>
          <w:sz w:val="28"/>
          <w:szCs w:val="28"/>
        </w:rPr>
        <w:t> </w:t>
      </w:r>
    </w:p>
    <w:p w14:paraId="55EE70A9" w14:textId="77777777" w:rsidR="007E09F5" w:rsidRPr="007E09F5" w:rsidRDefault="007E09F5" w:rsidP="007E09F5">
      <w:pPr>
        <w:spacing w:line="360" w:lineRule="auto"/>
        <w:rPr>
          <w:sz w:val="28"/>
          <w:szCs w:val="28"/>
          <w:lang w:val="ru-RU"/>
        </w:rPr>
      </w:pPr>
      <w:r w:rsidRPr="007E09F5">
        <w:rPr>
          <w:sz w:val="28"/>
          <w:szCs w:val="28"/>
          <w:lang w:val="ru-RU"/>
        </w:rPr>
        <w:t xml:space="preserve">Основные отличия </w:t>
      </w:r>
      <w:proofErr w:type="spellStart"/>
      <w:r w:rsidRPr="007E09F5">
        <w:rPr>
          <w:sz w:val="28"/>
          <w:szCs w:val="28"/>
        </w:rPr>
        <w:t>DBoW</w:t>
      </w:r>
      <w:proofErr w:type="spellEnd"/>
      <w:r w:rsidRPr="007E09F5">
        <w:rPr>
          <w:sz w:val="28"/>
          <w:szCs w:val="28"/>
          <w:lang w:val="ru-RU"/>
        </w:rPr>
        <w:t xml:space="preserve">2 от предыдущей библиотеки </w:t>
      </w:r>
      <w:proofErr w:type="spellStart"/>
      <w:r w:rsidRPr="007E09F5">
        <w:rPr>
          <w:sz w:val="28"/>
          <w:szCs w:val="28"/>
        </w:rPr>
        <w:t>DBow</w:t>
      </w:r>
      <w:proofErr w:type="spellEnd"/>
      <w:r w:rsidRPr="007E09F5">
        <w:rPr>
          <w:sz w:val="28"/>
          <w:szCs w:val="28"/>
          <w:lang w:val="ru-RU"/>
        </w:rPr>
        <w:t>:</w:t>
      </w:r>
    </w:p>
    <w:p w14:paraId="3764D3F1" w14:textId="77777777" w:rsidR="007E09F5" w:rsidRPr="007E09F5" w:rsidRDefault="007E09F5" w:rsidP="007E09F5">
      <w:pPr>
        <w:pStyle w:val="a9"/>
        <w:numPr>
          <w:ilvl w:val="0"/>
          <w:numId w:val="30"/>
        </w:numPr>
        <w:spacing w:line="360" w:lineRule="auto"/>
        <w:rPr>
          <w:rFonts w:ascii="Times New Roman" w:hAnsi="Times New Roman" w:cs="Times New Roman"/>
          <w:color w:val="auto"/>
          <w:sz w:val="28"/>
          <w:szCs w:val="28"/>
        </w:rPr>
      </w:pPr>
      <w:r w:rsidRPr="007E09F5">
        <w:rPr>
          <w:rFonts w:ascii="Times New Roman" w:hAnsi="Times New Roman" w:cs="Times New Roman"/>
          <w:color w:val="auto"/>
          <w:sz w:val="28"/>
          <w:szCs w:val="28"/>
        </w:rPr>
        <w:t>Возможность работать с любым типом дескриптора.</w:t>
      </w:r>
    </w:p>
    <w:p w14:paraId="3223A882" w14:textId="77777777" w:rsidR="007E09F5" w:rsidRPr="007E09F5" w:rsidRDefault="007E09F5" w:rsidP="007E09F5">
      <w:pPr>
        <w:pStyle w:val="a9"/>
        <w:numPr>
          <w:ilvl w:val="0"/>
          <w:numId w:val="30"/>
        </w:numPr>
        <w:spacing w:line="360" w:lineRule="auto"/>
        <w:rPr>
          <w:rFonts w:ascii="Times New Roman" w:hAnsi="Times New Roman" w:cs="Times New Roman"/>
          <w:color w:val="auto"/>
          <w:sz w:val="28"/>
          <w:szCs w:val="28"/>
        </w:rPr>
      </w:pPr>
      <w:r w:rsidRPr="007E09F5">
        <w:rPr>
          <w:rFonts w:ascii="Times New Roman" w:hAnsi="Times New Roman" w:cs="Times New Roman"/>
          <w:color w:val="auto"/>
          <w:sz w:val="28"/>
          <w:szCs w:val="28"/>
        </w:rPr>
        <w:t>Наличие готового решения для непосредственной работы с дескрипторами ORB или BRIEF.</w:t>
      </w:r>
    </w:p>
    <w:p w14:paraId="1D04428B" w14:textId="77777777" w:rsidR="007E09F5" w:rsidRPr="007E09F5" w:rsidRDefault="007E09F5" w:rsidP="007E09F5">
      <w:pPr>
        <w:pStyle w:val="a9"/>
        <w:numPr>
          <w:ilvl w:val="0"/>
          <w:numId w:val="30"/>
        </w:numPr>
        <w:spacing w:line="360" w:lineRule="auto"/>
        <w:rPr>
          <w:rFonts w:ascii="Times New Roman" w:hAnsi="Times New Roman" w:cs="Times New Roman"/>
          <w:color w:val="auto"/>
          <w:sz w:val="28"/>
          <w:szCs w:val="28"/>
        </w:rPr>
      </w:pPr>
      <w:r w:rsidRPr="007E09F5">
        <w:rPr>
          <w:rFonts w:ascii="Times New Roman" w:hAnsi="Times New Roman" w:cs="Times New Roman"/>
          <w:color w:val="auto"/>
          <w:sz w:val="28"/>
          <w:szCs w:val="28"/>
        </w:rPr>
        <w:t>DBoW2 добавляет файл изображения напрямую в базу данных изображений для быстрого определения и сопоставления функций дескрипторов. Это используется для определения циклов в карте и дополнения графа методами SLAM.</w:t>
      </w:r>
    </w:p>
    <w:p w14:paraId="477994A1" w14:textId="77777777" w:rsidR="007E09F5" w:rsidRPr="007E09F5" w:rsidRDefault="007E09F5" w:rsidP="007E09F5">
      <w:pPr>
        <w:pStyle w:val="a9"/>
        <w:numPr>
          <w:ilvl w:val="0"/>
          <w:numId w:val="30"/>
        </w:numPr>
        <w:spacing w:line="360" w:lineRule="auto"/>
        <w:rPr>
          <w:rFonts w:ascii="Times New Roman" w:hAnsi="Times New Roman" w:cs="Times New Roman"/>
          <w:color w:val="auto"/>
          <w:sz w:val="28"/>
          <w:szCs w:val="28"/>
        </w:rPr>
      </w:pPr>
      <w:r w:rsidRPr="007E09F5">
        <w:rPr>
          <w:rFonts w:ascii="Times New Roman" w:hAnsi="Times New Roman" w:cs="Times New Roman"/>
          <w:color w:val="auto"/>
          <w:sz w:val="28"/>
          <w:szCs w:val="28"/>
        </w:rPr>
        <w:t xml:space="preserve">DBoW2 не использует двоичный формат и совместим с системой хранения </w:t>
      </w:r>
      <w:proofErr w:type="spellStart"/>
      <w:r w:rsidRPr="007E09F5">
        <w:rPr>
          <w:rFonts w:ascii="Times New Roman" w:hAnsi="Times New Roman" w:cs="Times New Roman"/>
          <w:color w:val="auto"/>
          <w:sz w:val="28"/>
          <w:szCs w:val="28"/>
        </w:rPr>
        <w:t>OpenCV</w:t>
      </w:r>
      <w:proofErr w:type="spellEnd"/>
      <w:r w:rsidRPr="007E09F5">
        <w:rPr>
          <w:rFonts w:ascii="Times New Roman" w:hAnsi="Times New Roman" w:cs="Times New Roman"/>
          <w:color w:val="auto"/>
          <w:sz w:val="28"/>
          <w:szCs w:val="28"/>
        </w:rPr>
        <w:t xml:space="preserve"> для сохранения словарей и баз данных. Это означает, что эти файлы могут быть сохранены в виде обычного текста в формате YAML, что упрощает совместимость с внешними системами и решениями</w:t>
      </w:r>
    </w:p>
    <w:p w14:paraId="1E47BEEE" w14:textId="77777777" w:rsidR="007E09F5" w:rsidRPr="007E09F5" w:rsidRDefault="007E09F5" w:rsidP="007E09F5">
      <w:pPr>
        <w:pStyle w:val="a9"/>
        <w:numPr>
          <w:ilvl w:val="0"/>
          <w:numId w:val="30"/>
        </w:numPr>
        <w:spacing w:line="360" w:lineRule="auto"/>
        <w:rPr>
          <w:rFonts w:ascii="Times New Roman" w:hAnsi="Times New Roman" w:cs="Times New Roman"/>
          <w:color w:val="auto"/>
          <w:sz w:val="28"/>
          <w:szCs w:val="28"/>
        </w:rPr>
      </w:pPr>
      <w:r w:rsidRPr="007E09F5">
        <w:rPr>
          <w:rFonts w:ascii="Times New Roman" w:hAnsi="Times New Roman" w:cs="Times New Roman"/>
          <w:color w:val="auto"/>
          <w:sz w:val="28"/>
          <w:szCs w:val="28"/>
        </w:rPr>
        <w:t xml:space="preserve">DBoW2 база данных может быть сжата в формате </w:t>
      </w:r>
      <w:proofErr w:type="spellStart"/>
      <w:r w:rsidRPr="007E09F5">
        <w:rPr>
          <w:rFonts w:ascii="Times New Roman" w:hAnsi="Times New Roman" w:cs="Times New Roman"/>
          <w:color w:val="auto"/>
          <w:sz w:val="28"/>
          <w:szCs w:val="28"/>
        </w:rPr>
        <w:t>gunzip</w:t>
      </w:r>
      <w:proofErr w:type="spellEnd"/>
      <w:r w:rsidRPr="007E09F5">
        <w:rPr>
          <w:rFonts w:ascii="Times New Roman" w:hAnsi="Times New Roman" w:cs="Times New Roman"/>
          <w:color w:val="auto"/>
          <w:sz w:val="28"/>
          <w:szCs w:val="28"/>
        </w:rPr>
        <w:t xml:space="preserve"> (.</w:t>
      </w:r>
      <w:proofErr w:type="spellStart"/>
      <w:r w:rsidRPr="007E09F5">
        <w:rPr>
          <w:rFonts w:ascii="Times New Roman" w:hAnsi="Times New Roman" w:cs="Times New Roman"/>
          <w:color w:val="auto"/>
          <w:sz w:val="28"/>
          <w:szCs w:val="28"/>
        </w:rPr>
        <w:t>gz</w:t>
      </w:r>
      <w:proofErr w:type="spellEnd"/>
      <w:r w:rsidRPr="007E09F5">
        <w:rPr>
          <w:rFonts w:ascii="Times New Roman" w:hAnsi="Times New Roman" w:cs="Times New Roman"/>
          <w:color w:val="auto"/>
          <w:sz w:val="28"/>
          <w:szCs w:val="28"/>
        </w:rPr>
        <w:t>) для уменьшения использования диска.</w:t>
      </w:r>
    </w:p>
    <w:p w14:paraId="41746D27" w14:textId="77777777" w:rsidR="007E09F5" w:rsidRPr="007E09F5" w:rsidRDefault="007E09F5" w:rsidP="007E09F5">
      <w:pPr>
        <w:pStyle w:val="a9"/>
        <w:numPr>
          <w:ilvl w:val="0"/>
          <w:numId w:val="30"/>
        </w:numPr>
        <w:spacing w:line="360" w:lineRule="auto"/>
        <w:rPr>
          <w:rFonts w:ascii="Times New Roman" w:hAnsi="Times New Roman" w:cs="Times New Roman"/>
          <w:color w:val="auto"/>
          <w:sz w:val="28"/>
          <w:szCs w:val="28"/>
        </w:rPr>
      </w:pPr>
      <w:r w:rsidRPr="007E09F5">
        <w:rPr>
          <w:rFonts w:ascii="Times New Roman" w:hAnsi="Times New Roman" w:cs="Times New Roman"/>
          <w:color w:val="auto"/>
          <w:sz w:val="28"/>
          <w:szCs w:val="28"/>
        </w:rPr>
        <w:t xml:space="preserve">DBoW2 обладает улучшенным интерфейсом и скоростью работы. </w:t>
      </w:r>
    </w:p>
    <w:p w14:paraId="2A8C4FF4" w14:textId="77777777" w:rsidR="007E09F5" w:rsidRPr="007E09F5" w:rsidRDefault="007E09F5" w:rsidP="007E09F5">
      <w:pPr>
        <w:pStyle w:val="a9"/>
        <w:numPr>
          <w:ilvl w:val="0"/>
          <w:numId w:val="30"/>
        </w:numPr>
        <w:spacing w:line="360" w:lineRule="auto"/>
        <w:rPr>
          <w:rFonts w:ascii="Times New Roman" w:hAnsi="Times New Roman" w:cs="Times New Roman"/>
          <w:color w:val="auto"/>
          <w:sz w:val="28"/>
          <w:szCs w:val="28"/>
        </w:rPr>
      </w:pPr>
      <w:r w:rsidRPr="007E09F5">
        <w:rPr>
          <w:rFonts w:ascii="Times New Roman" w:hAnsi="Times New Roman" w:cs="Times New Roman"/>
          <w:color w:val="auto"/>
          <w:sz w:val="28"/>
          <w:szCs w:val="28"/>
        </w:rPr>
        <w:t xml:space="preserve">DBoW2 реализован на основе популярных библиотек </w:t>
      </w:r>
      <w:proofErr w:type="spellStart"/>
      <w:r w:rsidRPr="007E09F5">
        <w:rPr>
          <w:rFonts w:ascii="Times New Roman" w:hAnsi="Times New Roman" w:cs="Times New Roman"/>
          <w:color w:val="auto"/>
          <w:sz w:val="28"/>
          <w:szCs w:val="28"/>
        </w:rPr>
        <w:t>OpenCV</w:t>
      </w:r>
      <w:proofErr w:type="spellEnd"/>
      <w:r w:rsidRPr="007E09F5">
        <w:rPr>
          <w:rFonts w:ascii="Times New Roman" w:hAnsi="Times New Roman" w:cs="Times New Roman"/>
          <w:color w:val="auto"/>
          <w:sz w:val="28"/>
          <w:szCs w:val="28"/>
        </w:rPr>
        <w:t xml:space="preserve"> и </w:t>
      </w:r>
      <w:proofErr w:type="spellStart"/>
      <w:r w:rsidRPr="007E09F5">
        <w:rPr>
          <w:rFonts w:ascii="Times New Roman" w:hAnsi="Times New Roman" w:cs="Times New Roman"/>
          <w:color w:val="auto"/>
          <w:sz w:val="28"/>
          <w:szCs w:val="28"/>
        </w:rPr>
        <w:t>Boost</w:t>
      </w:r>
      <w:proofErr w:type="spellEnd"/>
      <w:r w:rsidRPr="007E09F5">
        <w:rPr>
          <w:rFonts w:ascii="Times New Roman" w:hAnsi="Times New Roman" w:cs="Times New Roman"/>
          <w:color w:val="auto"/>
          <w:sz w:val="28"/>
          <w:szCs w:val="28"/>
        </w:rPr>
        <w:t>, что позволяет поддерживать совместимость с большим количеством библиотек.</w:t>
      </w:r>
    </w:p>
    <w:p w14:paraId="63E414DC" w14:textId="77777777" w:rsidR="007E09F5" w:rsidRPr="007E09F5" w:rsidRDefault="007E09F5" w:rsidP="007E09F5">
      <w:pPr>
        <w:pStyle w:val="a9"/>
        <w:numPr>
          <w:ilvl w:val="0"/>
          <w:numId w:val="30"/>
        </w:numPr>
        <w:spacing w:line="360" w:lineRule="auto"/>
        <w:rPr>
          <w:rFonts w:ascii="Times New Roman" w:hAnsi="Times New Roman" w:cs="Times New Roman"/>
          <w:color w:val="auto"/>
          <w:sz w:val="28"/>
          <w:szCs w:val="28"/>
        </w:rPr>
      </w:pPr>
      <w:r w:rsidRPr="007E09F5">
        <w:rPr>
          <w:rFonts w:ascii="Times New Roman" w:hAnsi="Times New Roman" w:cs="Times New Roman"/>
          <w:color w:val="auto"/>
          <w:sz w:val="28"/>
          <w:szCs w:val="28"/>
        </w:rPr>
        <w:t xml:space="preserve">DBoW2 вместе с соответствующим алгоритмом определения циклов был протестирован на нескольких наборах данных, и требует 3 </w:t>
      </w:r>
      <w:proofErr w:type="spellStart"/>
      <w:r w:rsidRPr="007E09F5">
        <w:rPr>
          <w:rFonts w:ascii="Times New Roman" w:hAnsi="Times New Roman" w:cs="Times New Roman"/>
          <w:color w:val="auto"/>
          <w:sz w:val="28"/>
          <w:szCs w:val="28"/>
        </w:rPr>
        <w:t>мс</w:t>
      </w:r>
      <w:proofErr w:type="spellEnd"/>
      <w:r w:rsidRPr="007E09F5">
        <w:rPr>
          <w:rFonts w:ascii="Times New Roman" w:hAnsi="Times New Roman" w:cs="Times New Roman"/>
          <w:color w:val="auto"/>
          <w:sz w:val="28"/>
          <w:szCs w:val="28"/>
        </w:rPr>
        <w:t xml:space="preserve"> для преобразования BRIEF-функций изображения в вектор пакета слов и 5 </w:t>
      </w:r>
      <w:proofErr w:type="spellStart"/>
      <w:r w:rsidRPr="007E09F5">
        <w:rPr>
          <w:rFonts w:ascii="Times New Roman" w:hAnsi="Times New Roman" w:cs="Times New Roman"/>
          <w:color w:val="auto"/>
          <w:sz w:val="28"/>
          <w:szCs w:val="28"/>
        </w:rPr>
        <w:lastRenderedPageBreak/>
        <w:t>мс</w:t>
      </w:r>
      <w:proofErr w:type="spellEnd"/>
      <w:r w:rsidRPr="007E09F5">
        <w:rPr>
          <w:rFonts w:ascii="Times New Roman" w:hAnsi="Times New Roman" w:cs="Times New Roman"/>
          <w:color w:val="auto"/>
          <w:sz w:val="28"/>
          <w:szCs w:val="28"/>
        </w:rPr>
        <w:t xml:space="preserve"> для поиска совпадений изображений в базе данных с более чем 19000 изображений</w:t>
      </w:r>
      <w:r>
        <w:rPr>
          <w:rFonts w:ascii="Times New Roman" w:hAnsi="Times New Roman" w:cs="Times New Roman"/>
          <w:color w:val="auto"/>
          <w:sz w:val="28"/>
          <w:szCs w:val="28"/>
        </w:rPr>
        <w:t>.</w:t>
      </w:r>
    </w:p>
    <w:p w14:paraId="4001383A" w14:textId="77777777" w:rsidR="00E432EB" w:rsidRPr="00E432EB" w:rsidRDefault="00E432EB" w:rsidP="00E432EB">
      <w:pPr>
        <w:spacing w:line="360" w:lineRule="auto"/>
        <w:rPr>
          <w:sz w:val="28"/>
          <w:szCs w:val="28"/>
          <w:lang w:val="ru-RU"/>
        </w:rPr>
      </w:pPr>
    </w:p>
    <w:p w14:paraId="09D6F007" w14:textId="77777777" w:rsidR="00E432EB" w:rsidRPr="00E432EB" w:rsidRDefault="00E432EB" w:rsidP="00922B26">
      <w:pPr>
        <w:pStyle w:val="3"/>
      </w:pPr>
      <w:bookmarkStart w:id="25" w:name="_Toc91460033"/>
      <w:bookmarkStart w:id="26" w:name="_Toc91545741"/>
      <w:r w:rsidRPr="00E432EB">
        <w:t>Инициализация карты</w:t>
      </w:r>
      <w:bookmarkEnd w:id="25"/>
      <w:bookmarkEnd w:id="26"/>
    </w:p>
    <w:p w14:paraId="15C2DFB0" w14:textId="77777777" w:rsidR="00E432EB" w:rsidRPr="00E432EB" w:rsidRDefault="00E432EB" w:rsidP="00E432EB">
      <w:pPr>
        <w:spacing w:line="360" w:lineRule="auto"/>
        <w:ind w:firstLine="708"/>
        <w:rPr>
          <w:sz w:val="28"/>
          <w:szCs w:val="28"/>
          <w:lang w:val="ru-RU"/>
        </w:rPr>
      </w:pPr>
      <w:r w:rsidRPr="00E432EB">
        <w:rPr>
          <w:sz w:val="28"/>
          <w:szCs w:val="28"/>
          <w:lang w:val="ru-RU"/>
        </w:rPr>
        <w:t>Для монокулярного SLAM чтобы определить положение характерных точек на карте в трехмерном пространстве требуется восстановить глубину на изображении. Существует три известных метода для восстановления глубины в изображении: использование специальной камеры с RGBD сенсором которая напрямую выдает данные глубины в изображении, реконструкция трехмерной сцены по двум жестко связанным камерам (работа в режиме стереосъемки), реконструкция глубины точек по серии кадров с разных направлений.</w:t>
      </w:r>
    </w:p>
    <w:p w14:paraId="700C1DAE" w14:textId="77777777" w:rsidR="00E432EB" w:rsidRPr="00E432EB" w:rsidRDefault="00E432EB" w:rsidP="00E432EB">
      <w:pPr>
        <w:spacing w:line="360" w:lineRule="auto"/>
        <w:ind w:firstLine="708"/>
        <w:rPr>
          <w:sz w:val="28"/>
          <w:szCs w:val="28"/>
          <w:lang w:val="ru-RU"/>
        </w:rPr>
      </w:pPr>
      <w:r w:rsidRPr="00E432EB">
        <w:rPr>
          <w:sz w:val="28"/>
          <w:szCs w:val="28"/>
          <w:lang w:val="ru-RU"/>
        </w:rPr>
        <w:t xml:space="preserve">Таким образом монокулярный SLAM требует особой процедуры для создания начальной карты, потому что глубина не может быть восстановлена ​​из одного изображения. </w:t>
      </w:r>
    </w:p>
    <w:p w14:paraId="1BDB85A3" w14:textId="77777777" w:rsidR="00E432EB" w:rsidRPr="00E432EB" w:rsidRDefault="00E432EB" w:rsidP="00E432EB">
      <w:pPr>
        <w:spacing w:line="360" w:lineRule="auto"/>
        <w:ind w:firstLine="708"/>
        <w:rPr>
          <w:sz w:val="28"/>
          <w:szCs w:val="28"/>
          <w:lang w:val="ru-RU"/>
        </w:rPr>
      </w:pPr>
      <w:r w:rsidRPr="00E432EB">
        <w:rPr>
          <w:sz w:val="28"/>
          <w:szCs w:val="28"/>
          <w:lang w:val="ru-RU"/>
        </w:rPr>
        <w:t>При разборе методов SLAM необходимо в первую очередь рассматривать монокулярный SLAM.</w:t>
      </w:r>
    </w:p>
    <w:p w14:paraId="4FA28792" w14:textId="3F6EA7E9" w:rsidR="00E432EB" w:rsidRPr="00E432EB" w:rsidRDefault="00E432EB" w:rsidP="00E432EB">
      <w:pPr>
        <w:spacing w:line="360" w:lineRule="auto"/>
        <w:ind w:firstLine="708"/>
        <w:rPr>
          <w:sz w:val="28"/>
          <w:szCs w:val="28"/>
          <w:lang w:val="ru-RU"/>
        </w:rPr>
      </w:pPr>
      <w:r w:rsidRPr="00E432EB">
        <w:rPr>
          <w:sz w:val="28"/>
          <w:szCs w:val="28"/>
          <w:lang w:val="ru-RU"/>
        </w:rPr>
        <w:t xml:space="preserve">Задача монокулярного SLAM изначально была решена с помощью методов фильтрации </w:t>
      </w:r>
      <w:r w:rsidRPr="00E432EB">
        <w:rPr>
          <w:sz w:val="28"/>
          <w:szCs w:val="28"/>
          <w:lang w:val="ru-RU"/>
        </w:rPr>
        <w:fldChar w:fldCharType="begin"/>
      </w:r>
      <w:r w:rsidR="00DC6E06">
        <w:rPr>
          <w:sz w:val="28"/>
          <w:szCs w:val="28"/>
          <w:lang w:val="ru-RU"/>
        </w:rPr>
        <w:instrText xml:space="preserve"> ADDIN ZOTERO_ITEM CSL_CITATION {"citationID":"yE17c0Hg","properties":{"formattedCitation":"[11]\\uc0\\u8211{}[14]","plainCitation":"[11]–[14]","noteIndex":0},"citationItems":[{"id":"fw26V6HU/n5LEp6GM","uris":["http://zotero.org/users/local/TinZTSqN/items/IHN8RCEX"],"uri":["http://zotero.org/users/local/TinZTSqN/items/IHN8RCEX"],"itemData":{"id":78,"type":"article-journal","container-title":"IEEE Transactions on Pattern Analysis and Machine Intelligence","DOI":"10.1109/TPAMI.2007.1049","ISSN":"0162-8828, 2160-9292","issue":"6","journalAbbreviation":"IEEE Trans. Pattern Anal. Mach. Intell.","page":"1052-1067","source":"DOI.org (Crossref)","title":"MonoSLAM: Real-Time Single Camera SLAM","title-short":"MonoSLAM","volume":"29","author":[{"family":"Davison","given":"Andrew J."},{"family":"Reid","given":"Ian D."},{"family":"Molton","given":"Nicholas D."},{"family":"Stasse","given":"Olivier"}],"issued":{"date-parts":[["2007",6]]}}},{"id":"fw26V6HU/1qzTMASj","uris":["http://zotero.org/users/local/TinZTSqN/items/ERU7F9HJ"],"uri":["http://zotero.org/users/local/TinZTSqN/items/ERU7F9HJ"],"itemData":{"id":79,"type":"article-journal","container-title":"IEEE Transactions on Robotics","DOI":"10.1109/TRO.2008.2003276","issue":"5","page":"932-945","title":"Inverse Depth Parametrization for Monocular SLAM","volume":"24","author":[{"family":"Civera","given":"Javier"},{"family":"Davison","given":"Andrew J."},{"family":"Montiel","given":"J. M. MartÍnez"}],"issued":{"date-parts":[["2008"]]}}},{"id":"fw26V6HU/LaBhK1hW","uris":["http://zotero.org/users/local/TinZTSqN/items/EK8GG5XE"],"uri":["http://zotero.org/users/local/TinZTSqN/items/EK8GG5XE"],"itemData":{"id":87,"type":"paper-conference","container-title":"2006 IEEE Computer Society Conference on Computer Vision and Pattern Recognition (CVPR'06)","DOI":"10.1109/CVPR.2006.263","page":"469-476","title":"Scalable Monocular SLAM","volume":"1","author":[{"family":"Eade","given":"E."},{"family":"Drummond","given":"T."}],"issued":{"date-parts":[["2006"]]}}},{"id":"fw26V6HU/162Y9ttx","uris":["http://zotero.org/users/local/TinZTSqN/items/2Y9D26JV"],"uri":["http://zotero.org/users/local/TinZTSqN/items/2Y9D26JV"],"itemData":{"id":88,"type":"article-journal","abstract":"While the most accurate solution to off-line structure from motion (SFM) problems is undoubtedly to extract as much correspondence information as possible and perform batch optimisation, sequential methods suitable for live video streams must approximate this to fit within fixed computational bounds. Two quite different approaches to real-time SFM – also called visual SLAM (simultaneous localisation and mapping) – have proven successful, but they sparsify the problem in different ways. Filtering methods marginalise out past poses and summarise the information gained over time with a probability distribution. Keyframe methods retain the optimisation approach of global bundle adjustment, but computationally must select only a small number of past frames to process. In this paper we perform a rigorous analysis of the relative advantages of filtering and sparse bundle adjustment for sequential visual SLAM. In a series of Monte Carlo experiments we investigate the accuracy and cost of visual SLAM. We measure accuracy in terms of entropy reduction as well as root mean square error (RMSE), and analyse the efficiency of bundle adjustment versus filtering using combined cost/accuracy measures. In our analysis, we consider both SLAM using a stereo rig and monocular SLAM as well as various different scenes and motion patterns. For all these scenarios, we conclude that keyframe bundle adjustment outperforms filtering, since it gives the most accuracy per unit of computing time.","container-title":"Image and Vision Computing","DOI":"https://doi.org/10.1016/j.imavis.2012.02.009","ISSN":"0262-8856","issue":"2","page":"65-77","title":"Visual SLAM: Why filter?","volume":"30","author":[{"family":"Strasdat","given":"Hauke"},{"family":"Montiel","given":"J. M. M."},{"family":"Davison","given":"Andrew J."}],"issued":{"date-parts":[["2012"]]}}}],"schema":"https://github.com/citation-style-language/schema/raw/master/csl-citation.json"} </w:instrText>
      </w:r>
      <w:r w:rsidRPr="00E432EB">
        <w:rPr>
          <w:sz w:val="28"/>
          <w:szCs w:val="28"/>
          <w:lang w:val="ru-RU"/>
        </w:rPr>
        <w:fldChar w:fldCharType="separate"/>
      </w:r>
      <w:r w:rsidRPr="00E432EB">
        <w:rPr>
          <w:sz w:val="28"/>
          <w:szCs w:val="28"/>
          <w:lang w:val="ru-RU"/>
        </w:rPr>
        <w:t>[11]–[14]</w:t>
      </w:r>
      <w:r w:rsidRPr="00E432EB">
        <w:rPr>
          <w:sz w:val="28"/>
          <w:szCs w:val="28"/>
          <w:lang w:val="ru-RU"/>
        </w:rPr>
        <w:fldChar w:fldCharType="end"/>
      </w:r>
      <w:r w:rsidRPr="00E432EB">
        <w:rPr>
          <w:sz w:val="28"/>
          <w:szCs w:val="28"/>
          <w:lang w:val="ru-RU"/>
        </w:rPr>
        <w:t>.</w:t>
      </w:r>
    </w:p>
    <w:p w14:paraId="2937BF36" w14:textId="77777777" w:rsidR="00E432EB" w:rsidRPr="00E432EB" w:rsidRDefault="00E432EB" w:rsidP="00E432EB">
      <w:pPr>
        <w:spacing w:line="360" w:lineRule="auto"/>
        <w:ind w:firstLine="708"/>
        <w:rPr>
          <w:sz w:val="28"/>
          <w:szCs w:val="28"/>
          <w:lang w:val="ru-RU"/>
        </w:rPr>
      </w:pPr>
      <w:r w:rsidRPr="00E432EB">
        <w:rPr>
          <w:sz w:val="28"/>
          <w:szCs w:val="28"/>
          <w:lang w:val="ru-RU"/>
        </w:rPr>
        <w:t xml:space="preserve">При таком подходе каждый кадр обрабатывается фильтром для совместной оценки местоположения объектов на карте и положения камеры. Он имеет недостатки, заключающиеся в бесполезной трате вычислений при обработке последовательных кадров с небольшим количеством новой информации и накоплении ошибок линеаризации. </w:t>
      </w:r>
    </w:p>
    <w:p w14:paraId="5AAF45EB" w14:textId="11A010F7" w:rsidR="00E432EB" w:rsidRPr="00E432EB" w:rsidRDefault="00E432EB" w:rsidP="00E432EB">
      <w:pPr>
        <w:spacing w:line="360" w:lineRule="auto"/>
        <w:ind w:firstLine="708"/>
        <w:rPr>
          <w:sz w:val="28"/>
          <w:szCs w:val="28"/>
          <w:lang w:val="ru-RU"/>
        </w:rPr>
      </w:pPr>
      <w:r w:rsidRPr="00E432EB">
        <w:rPr>
          <w:sz w:val="28"/>
          <w:szCs w:val="28"/>
          <w:lang w:val="ru-RU"/>
        </w:rPr>
        <w:t xml:space="preserve">С другой стороны, подходы на основе ключевых кадров </w:t>
      </w:r>
      <w:r w:rsidRPr="00E432EB">
        <w:rPr>
          <w:sz w:val="28"/>
          <w:szCs w:val="28"/>
          <w:lang w:val="ru-RU"/>
        </w:rPr>
        <w:fldChar w:fldCharType="begin"/>
      </w:r>
      <w:r w:rsidR="00DC6E06">
        <w:rPr>
          <w:sz w:val="28"/>
          <w:szCs w:val="28"/>
          <w:lang w:val="ru-RU"/>
        </w:rPr>
        <w:instrText xml:space="preserve"> ADDIN ZOTERO_ITEM CSL_CITATION {"citationID":"qZ1sklxu","properties":{"formattedCitation":"[4], [15]","plainCitation":"[4], [15]","noteIndex":0},"citationItems":[{"id":"fw26V6HU/wAppOcd0","uris":["http://zotero.org/users/local/TinZTSqN/items/39CYIUL8"],"uri":["http://zotero.org/users/local/TinZTSqN/items/39CYIUL8"],"itemData":{"id":49,"type":"paper-conference","container-title":"2007 6th IEEE and ACM International Symposium on Mixed and Augmented Reality","DOI":"10.1109/ISMAR.2007.4538852","event":"2007 6th IEEE International Symposium on Mixed and Augmented Reality (ISMAR)","event-place":"Nara, Japan","ISBN":"978-1-4244-1749-0","page":"1-10","publisher":"IEEE","publisher-place":"Nara, Japan","source":"DOI.org (Crossref)","title":"Parallel Tracking and Mapping for Small AR Workspaces","URL":"http://ieeexplore.ieee.org/document/4538852/","author":[{"family":"Klein","given":"Georg"},{"family":"Murray","given":"David"}],"accessed":{"date-parts":[["2021",12,26]]},"issued":{"date-parts":[["2007",11]]}}},{"id":"fw26V6HU/uCgtIEzB","uris":["http://zotero.org/users/local/TinZTSqN/items/TP64AF26"],"uri":["http://zotero.org/users/local/TinZTSqN/items/TP64AF26"],"itemData":{"id":47,"type":"paper-conference","container-title":"2006 IEEE Computer Society Conference on Computer Vision and Pattern Recognition (CVPR'06)","DOI":"10.1109/CVPR.2006.236","event":"2006 IEEE Computer Society Conference on Computer Vision and Pattern Recognition (CVPR'06)","event-place":"New York, NY, USA","page":"363-370","publisher":"IEEE","publisher-place":"New York, NY, USA","source":"DOI.org (Crossref)","title":"Real Time Localization and 3D Reconstruction","URL":"http://ieeexplore.ieee.org/document/1640781/","author":[{"family":"Mouragnon","given":"E."},{"family":"Lhuillier","given":"M."},{"family":"Dhome","given":"M."},{"family":"Dekeyser","given":"F."},{"family":"Sayd","given":"P."}],"accessed":{"date-parts":[["2021",12,26]]},"issued":{"date-parts":[["2006"]]}}}],"schema":"https://github.com/citation-style-language/schema/raw/master/csl-citation.json"} </w:instrText>
      </w:r>
      <w:r w:rsidRPr="00E432EB">
        <w:rPr>
          <w:sz w:val="28"/>
          <w:szCs w:val="28"/>
          <w:lang w:val="ru-RU"/>
        </w:rPr>
        <w:fldChar w:fldCharType="separate"/>
      </w:r>
      <w:r w:rsidRPr="00E432EB">
        <w:rPr>
          <w:sz w:val="28"/>
          <w:szCs w:val="28"/>
          <w:lang w:val="ru-RU"/>
        </w:rPr>
        <w:t>[4], [15]</w:t>
      </w:r>
      <w:r w:rsidRPr="00E432EB">
        <w:rPr>
          <w:sz w:val="28"/>
          <w:szCs w:val="28"/>
          <w:lang w:val="ru-RU"/>
        </w:rPr>
        <w:fldChar w:fldCharType="end"/>
      </w:r>
      <w:r w:rsidRPr="00E432EB">
        <w:rPr>
          <w:sz w:val="28"/>
          <w:szCs w:val="28"/>
          <w:lang w:val="ru-RU"/>
        </w:rPr>
        <w:t xml:space="preserve"> оценивают карту, используя только выбранные кадры (ключевые кадры), что позволяет выполнять более дорогостоящую, но точную оптимизацию настройки пакетов, поскольку отображение не привязано к частоте кадров. </w:t>
      </w:r>
      <w:proofErr w:type="spellStart"/>
      <w:r w:rsidRPr="00E432EB">
        <w:rPr>
          <w:sz w:val="28"/>
          <w:szCs w:val="28"/>
          <w:lang w:val="ru-RU"/>
        </w:rPr>
        <w:t>Strasdat</w:t>
      </w:r>
      <w:proofErr w:type="spellEnd"/>
      <w:r w:rsidRPr="00E432EB">
        <w:rPr>
          <w:sz w:val="28"/>
          <w:szCs w:val="28"/>
          <w:lang w:val="ru-RU"/>
        </w:rPr>
        <w:t xml:space="preserve"> </w:t>
      </w:r>
      <w:proofErr w:type="spellStart"/>
      <w:r w:rsidRPr="00E432EB">
        <w:rPr>
          <w:sz w:val="28"/>
          <w:szCs w:val="28"/>
          <w:lang w:val="ru-RU"/>
        </w:rPr>
        <w:t>et</w:t>
      </w:r>
      <w:proofErr w:type="spellEnd"/>
      <w:r w:rsidRPr="00E432EB">
        <w:rPr>
          <w:sz w:val="28"/>
          <w:szCs w:val="28"/>
          <w:lang w:val="ru-RU"/>
        </w:rPr>
        <w:t xml:space="preserve">. </w:t>
      </w:r>
      <w:proofErr w:type="spellStart"/>
      <w:r w:rsidRPr="00E432EB">
        <w:rPr>
          <w:sz w:val="28"/>
          <w:szCs w:val="28"/>
          <w:lang w:val="ru-RU"/>
        </w:rPr>
        <w:t>al</w:t>
      </w:r>
      <w:proofErr w:type="spellEnd"/>
      <w:r w:rsidRPr="00E432EB">
        <w:rPr>
          <w:sz w:val="28"/>
          <w:szCs w:val="28"/>
          <w:lang w:val="ru-RU"/>
        </w:rPr>
        <w:t xml:space="preserve">. </w:t>
      </w:r>
      <w:r w:rsidRPr="00E432EB">
        <w:rPr>
          <w:sz w:val="28"/>
          <w:szCs w:val="28"/>
          <w:lang w:val="ru-RU"/>
        </w:rPr>
        <w:fldChar w:fldCharType="begin"/>
      </w:r>
      <w:r w:rsidR="00DC6E06">
        <w:rPr>
          <w:sz w:val="28"/>
          <w:szCs w:val="28"/>
          <w:lang w:val="ru-RU"/>
        </w:rPr>
        <w:instrText xml:space="preserve"> ADDIN ZOTERO_ITEM CSL_CITATION {"citationID":"0wPSZIAW","properties":{"formattedCitation":"[14]","plainCitation":"[14]","noteIndex":0},"citationItems":[{"id":"fw26V6HU/162Y9ttx","uris":["http://zotero.org/users/local/TinZTSqN/items/2Y9D26JV"],"uri":["http://zotero.org/users/local/TinZTSqN/items/2Y9D26JV"],"itemData":{"id":88,"type":"article-journal","abstract":"While the most accurate solution to off-line structure from motion (SFM) problems is undoubtedly to extract as much correspondence information as possible and perform batch optimisation, sequential methods suitable for live video streams must approximate this to fit within fixed computational bounds. Two quite different approaches to real-time SFM – also called visual SLAM (simultaneous localisation and mapping) – have proven successful, but they sparsify the problem in different ways. Filtering methods marginalise out past poses and summarise the information gained over time with a probability distribution. Keyframe methods retain the optimisation approach of global bundle adjustment, but computationally must select only a small number of past frames to process. In this paper we perform a rigorous analysis of the relative advantages of filtering and sparse bundle adjustment for sequential visual SLAM. In a series of Monte Carlo experiments we investigate the accuracy and cost of visual SLAM. We measure accuracy in terms of entropy reduction as well as root mean square error (RMSE), and analyse the efficiency of bundle adjustment versus filtering using combined cost/accuracy measures. In our analysis, we consider both SLAM using a stereo rig and monocular SLAM as well as various different scenes and motion patterns. For all these scenarios, we conclude that keyframe bundle adjustment outperforms filtering, since it gives the most accuracy per unit of computing time.","container-title":"Image and Vision Computing","DOI":"https://doi.org/10.1016/j.imavis.2012.02.009","ISSN":"0262-8856","issue":"2","page":"65-77","title":"Visual SLAM: Why filter?","volume":"30","author":[{"family":"Strasdat","given":"Hauke"},{"family":"Montiel","given":"J. M. M."},{"family":"Davison","given":"Andrew J."}],"issued":{"date-parts":[["2012"]]}}}],"schema":"https://github.com/citation-style-language/schema/raw/master/csl-citation.json"} </w:instrText>
      </w:r>
      <w:r w:rsidRPr="00E432EB">
        <w:rPr>
          <w:sz w:val="28"/>
          <w:szCs w:val="28"/>
          <w:lang w:val="ru-RU"/>
        </w:rPr>
        <w:fldChar w:fldCharType="separate"/>
      </w:r>
      <w:r w:rsidRPr="00E432EB">
        <w:rPr>
          <w:sz w:val="28"/>
          <w:szCs w:val="28"/>
          <w:lang w:val="ru-RU"/>
        </w:rPr>
        <w:t>[14]</w:t>
      </w:r>
      <w:r w:rsidRPr="00E432EB">
        <w:rPr>
          <w:sz w:val="28"/>
          <w:szCs w:val="28"/>
          <w:lang w:val="ru-RU"/>
        </w:rPr>
        <w:fldChar w:fldCharType="end"/>
      </w:r>
      <w:r w:rsidRPr="00E432EB">
        <w:rPr>
          <w:sz w:val="28"/>
          <w:szCs w:val="28"/>
          <w:lang w:val="ru-RU"/>
        </w:rPr>
        <w:t xml:space="preserve"> продемонстрировал, что методы, основанные на ключевых кадрах, более точны, чем фильтрация, при тех же вычислительных затратах.</w:t>
      </w:r>
    </w:p>
    <w:p w14:paraId="111A3745" w14:textId="53A6FF36" w:rsidR="00E432EB" w:rsidRPr="00E432EB" w:rsidRDefault="00E432EB" w:rsidP="00E432EB">
      <w:pPr>
        <w:spacing w:line="360" w:lineRule="auto"/>
        <w:rPr>
          <w:sz w:val="28"/>
          <w:szCs w:val="28"/>
          <w:lang w:val="ru-RU"/>
        </w:rPr>
      </w:pPr>
      <w:r w:rsidRPr="00E432EB">
        <w:rPr>
          <w:sz w:val="28"/>
          <w:szCs w:val="28"/>
          <w:lang w:val="ru-RU"/>
        </w:rPr>
        <w:lastRenderedPageBreak/>
        <w:t xml:space="preserve">Наиболее представительной системой SLAM на основе ключевых кадров, вероятно, является PTAM </w:t>
      </w:r>
      <w:r w:rsidRPr="00E432EB">
        <w:rPr>
          <w:sz w:val="28"/>
          <w:szCs w:val="28"/>
          <w:lang w:val="ru-RU"/>
        </w:rPr>
        <w:fldChar w:fldCharType="begin"/>
      </w:r>
      <w:r w:rsidR="00DC6E06">
        <w:rPr>
          <w:sz w:val="28"/>
          <w:szCs w:val="28"/>
          <w:lang w:val="ru-RU"/>
        </w:rPr>
        <w:instrText xml:space="preserve"> ADDIN ZOTERO_ITEM CSL_CITATION {"citationID":"tQNZrHVU","properties":{"formattedCitation":"[4]","plainCitation":"[4]","noteIndex":0},"citationItems":[{"id":"fw26V6HU/wAppOcd0","uris":["http://zotero.org/users/local/TinZTSqN/items/39CYIUL8"],"uri":["http://zotero.org/users/local/TinZTSqN/items/39CYIUL8"],"itemData":{"id":49,"type":"paper-conference","container-title":"2007 6th IEEE and ACM International Symposium on Mixed and Augmented Reality","DOI":"10.1109/ISMAR.2007.4538852","event":"2007 6th IEEE International Symposium on Mixed and Augmented Reality (ISMAR)","event-place":"Nara, Japan","ISBN":"978-1-4244-1749-0","page":"1-10","publisher":"IEEE","publisher-place":"Nara, Japan","source":"DOI.org (Crossref)","title":"Parallel Tracking and Mapping for Small AR Workspaces","URL":"http://ieeexplore.ieee.org/document/4538852/","author":[{"family":"Klein","given":"Georg"},{"family":"Murray","given":"David"}],"accessed":{"date-parts":[["2021",12,26]]},"issued":{"date-parts":[["2007",11]]}}}],"schema":"https://github.com/citation-style-language/schema/raw/master/csl-citation.json"} </w:instrText>
      </w:r>
      <w:r w:rsidRPr="00E432EB">
        <w:rPr>
          <w:sz w:val="28"/>
          <w:szCs w:val="28"/>
          <w:lang w:val="ru-RU"/>
        </w:rPr>
        <w:fldChar w:fldCharType="separate"/>
      </w:r>
      <w:r w:rsidRPr="00E432EB">
        <w:rPr>
          <w:sz w:val="28"/>
          <w:szCs w:val="28"/>
          <w:lang w:val="ru-RU"/>
        </w:rPr>
        <w:t>[4]</w:t>
      </w:r>
      <w:r w:rsidRPr="00E432EB">
        <w:rPr>
          <w:sz w:val="28"/>
          <w:szCs w:val="28"/>
          <w:lang w:val="ru-RU"/>
        </w:rPr>
        <w:fldChar w:fldCharType="end"/>
      </w:r>
      <w:r w:rsidRPr="00E432EB">
        <w:rPr>
          <w:sz w:val="28"/>
          <w:szCs w:val="28"/>
          <w:lang w:val="ru-RU"/>
        </w:rPr>
        <w:t>, алгоритм разделяет отслеживание и отображение камеры в параллельных потоках, и успешно работает для приложений дополненной реальности в реальном времени в небольших средах. Точки карты PTAM соответствуют углам FAST, сопоставленным с помощью корреляции фрагментов. Это делает точки полезными только для отслеживания, но не для распознавания места. Фактически, PTAM не обнаруживает большие циклы, и определение перемещения основано только на корреляции сжатых ключевых кадров с низким разрешением, что снижает точность алгоритма поскольку учитывает положение точки обзора менее точно.</w:t>
      </w:r>
    </w:p>
    <w:p w14:paraId="35C6FEF3" w14:textId="77777777" w:rsidR="00E432EB" w:rsidRPr="007B5424" w:rsidRDefault="00E432EB" w:rsidP="00E432EB">
      <w:pPr>
        <w:rPr>
          <w:lang w:val="ru-RU"/>
        </w:rPr>
      </w:pPr>
    </w:p>
    <w:p w14:paraId="2E2F828D" w14:textId="77777777" w:rsidR="00E432EB" w:rsidRPr="00E432EB" w:rsidRDefault="00E432EB" w:rsidP="00E432EB">
      <w:pPr>
        <w:spacing w:line="360" w:lineRule="auto"/>
        <w:ind w:firstLine="708"/>
        <w:rPr>
          <w:sz w:val="28"/>
          <w:szCs w:val="28"/>
          <w:lang w:val="ru-RU"/>
        </w:rPr>
      </w:pPr>
      <w:r w:rsidRPr="00E432EB">
        <w:rPr>
          <w:sz w:val="28"/>
          <w:szCs w:val="28"/>
          <w:lang w:val="ru-RU"/>
        </w:rPr>
        <w:t>Монокулярный SLAM без определения глубины изображения обладает проблемой масштаба. По исходному видеопотоку невозможно определить масштаб изображения и расстояние до объектов, следовательно, приходится корректировать карту после добавления объектов.</w:t>
      </w:r>
    </w:p>
    <w:p w14:paraId="6FB01FA1" w14:textId="0273C9A7" w:rsidR="00E432EB" w:rsidRDefault="00E432EB" w:rsidP="00E432EB">
      <w:pPr>
        <w:spacing w:line="360" w:lineRule="auto"/>
        <w:rPr>
          <w:sz w:val="28"/>
          <w:szCs w:val="28"/>
          <w:lang w:val="ru-RU"/>
        </w:rPr>
      </w:pPr>
      <w:proofErr w:type="spellStart"/>
      <w:r w:rsidRPr="00E432EB">
        <w:rPr>
          <w:sz w:val="28"/>
          <w:szCs w:val="28"/>
          <w:lang w:val="ru-RU"/>
        </w:rPr>
        <w:t>Strasdat</w:t>
      </w:r>
      <w:proofErr w:type="spellEnd"/>
      <w:r w:rsidRPr="00E432EB">
        <w:rPr>
          <w:sz w:val="28"/>
          <w:szCs w:val="28"/>
          <w:lang w:val="ru-RU"/>
        </w:rPr>
        <w:t xml:space="preserve"> </w:t>
      </w:r>
      <w:proofErr w:type="spellStart"/>
      <w:r w:rsidRPr="00E432EB">
        <w:rPr>
          <w:sz w:val="28"/>
          <w:szCs w:val="28"/>
          <w:lang w:val="ru-RU"/>
        </w:rPr>
        <w:t>et</w:t>
      </w:r>
      <w:proofErr w:type="spellEnd"/>
      <w:r w:rsidRPr="00E432EB">
        <w:rPr>
          <w:sz w:val="28"/>
          <w:szCs w:val="28"/>
          <w:lang w:val="ru-RU"/>
        </w:rPr>
        <w:t xml:space="preserve">. </w:t>
      </w:r>
      <w:r w:rsidRPr="00E432EB">
        <w:rPr>
          <w:sz w:val="28"/>
          <w:szCs w:val="28"/>
          <w:lang w:val="ru-RU"/>
        </w:rPr>
        <w:fldChar w:fldCharType="begin"/>
      </w:r>
      <w:r w:rsidR="00DC6E06">
        <w:rPr>
          <w:sz w:val="28"/>
          <w:szCs w:val="28"/>
          <w:lang w:val="ru-RU"/>
        </w:rPr>
        <w:instrText xml:space="preserve"> ADDIN ZOTERO_ITEM CSL_CITATION {"citationID":"Vh286e5F","properties":{"formattedCitation":"[14]","plainCitation":"[14]","noteIndex":0},"citationItems":[{"id":"fw26V6HU/162Y9ttx","uris":["http://zotero.org/users/local/TinZTSqN/items/2Y9D26JV"],"uri":["http://zotero.org/users/local/TinZTSqN/items/2Y9D26JV"],"itemData":{"id":88,"type":"article-journal","abstract":"While the most accurate solution to off-line structure from motion (SFM) problems is undoubtedly to extract as much correspondence information as possible and perform batch optimisation, sequential methods suitable for live video streams must approximate this to fit within fixed computational bounds. Two quite different approaches to real-time SFM – also called visual SLAM (simultaneous localisation and mapping) – have proven successful, but they sparsify the problem in different ways. Filtering methods marginalise out past poses and summarise the information gained over time with a probability distribution. Keyframe methods retain the optimisation approach of global bundle adjustment, but computationally must select only a small number of past frames to process. In this paper we perform a rigorous analysis of the relative advantages of filtering and sparse bundle adjustment for sequential visual SLAM. In a series of Monte Carlo experiments we investigate the accuracy and cost of visual SLAM. We measure accuracy in terms of entropy reduction as well as root mean square error (RMSE), and analyse the efficiency of bundle adjustment versus filtering using combined cost/accuracy measures. In our analysis, we consider both SLAM using a stereo rig and monocular SLAM as well as various different scenes and motion patterns. For all these scenarios, we conclude that keyframe bundle adjustment outperforms filtering, since it gives the most accuracy per unit of computing time.","container-title":"Image and Vision Computing","DOI":"https://doi.org/10.1016/j.imavis.2012.02.009","ISSN":"0262-8856","issue":"2","page":"65-77","title":"Visual SLAM: Why filter?","volume":"30","author":[{"family":"Strasdat","given":"Hauke"},{"family":"Montiel","given":"J. M. M."},{"family":"Davison","given":"Andrew J."}],"issued":{"date-parts":[["2012"]]}}}],"schema":"https://github.com/citation-style-language/schema/raw/master/csl-citation.json"} </w:instrText>
      </w:r>
      <w:r w:rsidRPr="00E432EB">
        <w:rPr>
          <w:sz w:val="28"/>
          <w:szCs w:val="28"/>
          <w:lang w:val="ru-RU"/>
        </w:rPr>
        <w:fldChar w:fldCharType="separate"/>
      </w:r>
      <w:r w:rsidRPr="00E432EB">
        <w:rPr>
          <w:sz w:val="28"/>
          <w:szCs w:val="28"/>
          <w:lang w:val="ru-RU"/>
        </w:rPr>
        <w:t>[14]</w:t>
      </w:r>
      <w:r w:rsidRPr="00E432EB">
        <w:rPr>
          <w:sz w:val="28"/>
          <w:szCs w:val="28"/>
          <w:lang w:val="ru-RU"/>
        </w:rPr>
        <w:fldChar w:fldCharType="end"/>
      </w:r>
      <w:r w:rsidRPr="00E432EB">
        <w:rPr>
          <w:sz w:val="28"/>
          <w:szCs w:val="28"/>
          <w:lang w:val="ru-RU"/>
        </w:rPr>
        <w:t xml:space="preserve"> представили крупномасштабную монокулярную систему SLAM реализующим замыкание петель с помощью оптимизации графа положений камеры и характерных точек с ограничениями 7DoF. </w:t>
      </w:r>
    </w:p>
    <w:p w14:paraId="52BA5D79" w14:textId="67DE3DC4" w:rsidR="00E432EB" w:rsidRPr="00E432EB" w:rsidRDefault="00E432EB" w:rsidP="00E432EB">
      <w:pPr>
        <w:spacing w:line="360" w:lineRule="auto"/>
        <w:ind w:firstLine="708"/>
        <w:rPr>
          <w:sz w:val="28"/>
          <w:szCs w:val="28"/>
          <w:lang w:val="ru-RU"/>
        </w:rPr>
      </w:pPr>
      <w:r w:rsidRPr="00E432EB">
        <w:rPr>
          <w:sz w:val="28"/>
          <w:szCs w:val="28"/>
          <w:lang w:val="ru-RU"/>
        </w:rPr>
        <w:t xml:space="preserve">Использование 7DoF ограничений позволяет скорректировать ошибку масштаба в монокулярном SLAM. ORB-SLAM заимствует тип ограничений модели из этой работы, и реализует замыкание цикла с помощью оптимизации графа позы 7DoF, применяя оптимизацию к выбранной части графа, называемой в алгоритме </w:t>
      </w:r>
      <w:proofErr w:type="spellStart"/>
      <w:r w:rsidRPr="00E432EB">
        <w:rPr>
          <w:sz w:val="28"/>
          <w:szCs w:val="28"/>
          <w:lang w:val="ru-RU"/>
        </w:rPr>
        <w:t>Essential</w:t>
      </w:r>
      <w:proofErr w:type="spellEnd"/>
      <w:r w:rsidRPr="00E432EB">
        <w:rPr>
          <w:sz w:val="28"/>
          <w:szCs w:val="28"/>
          <w:lang w:val="ru-RU"/>
        </w:rPr>
        <w:t xml:space="preserve"> </w:t>
      </w:r>
      <w:proofErr w:type="spellStart"/>
      <w:r w:rsidRPr="00E432EB">
        <w:rPr>
          <w:sz w:val="28"/>
          <w:szCs w:val="28"/>
          <w:lang w:val="ru-RU"/>
        </w:rPr>
        <w:t>Graph</w:t>
      </w:r>
      <w:proofErr w:type="spellEnd"/>
      <w:r w:rsidRPr="00E432EB">
        <w:rPr>
          <w:sz w:val="28"/>
          <w:szCs w:val="28"/>
          <w:lang w:val="ru-RU"/>
        </w:rPr>
        <w:t xml:space="preserve"> </w:t>
      </w:r>
      <w:r w:rsidRPr="00E432EB">
        <w:rPr>
          <w:sz w:val="28"/>
          <w:szCs w:val="28"/>
          <w:lang w:val="ru-RU"/>
        </w:rPr>
        <w:fldChar w:fldCharType="begin"/>
      </w:r>
      <w:r w:rsidR="00DC6E06">
        <w:rPr>
          <w:sz w:val="28"/>
          <w:szCs w:val="28"/>
          <w:lang w:val="ru-RU"/>
        </w:rPr>
        <w:instrText xml:space="preserve"> ADDIN ZOTERO_ITEM CSL_CITATION {"citationID":"x95E3zIB","properties":{"formattedCitation":"[9]","plainCitation":"[9]","noteIndex":0},"citationItems":[{"id":"fw26V6HU/AWtCII3m","uris":["http://zotero.org/users/local/TinZTSqN/items/BRPSV85R"],"uri":["http://zotero.org/users/local/TinZTSqN/items/BRPSV85R"],"itemData":{"id":58,"type":"paper-conference","container-title":"2011 International Conference on Computer Vision","DOI":"10.1109/ICCV.2011.6126544","event":"2011 IEEE International Conference on Computer Vision (ICCV)","event-place":"Barcelona, Spain","ISBN":"978-1-4577-1102-2","page":"2564-2571","publisher":"IEEE","publisher-place":"Barcelona, Spain","source":"DOI.org (Crossref)","title":"ORB: An efficient alternative to SIFT or SURF","title-short":"ORB","URL":"http://ieeexplore.ieee.org/document/6126544/","author":[{"family":"Rublee","given":"Ethan"},{"family":"Rabaud","given":"Vincent"},{"family":"Konolige","given":"Kurt"},{"family":"Bradski","given":"Gary"}],"accessed":{"date-parts":[["2021",12,26]]},"issued":{"date-parts":[["2011",11]]}}}],"schema":"https://github.com/citation-style-language/schema/raw/master/csl-citation.json"} </w:instrText>
      </w:r>
      <w:r w:rsidRPr="00E432EB">
        <w:rPr>
          <w:sz w:val="28"/>
          <w:szCs w:val="28"/>
          <w:lang w:val="ru-RU"/>
        </w:rPr>
        <w:fldChar w:fldCharType="separate"/>
      </w:r>
      <w:r w:rsidRPr="00E432EB">
        <w:rPr>
          <w:sz w:val="28"/>
          <w:szCs w:val="28"/>
          <w:lang w:val="ru-RU"/>
        </w:rPr>
        <w:t>[9]</w:t>
      </w:r>
      <w:r w:rsidRPr="00E432EB">
        <w:rPr>
          <w:sz w:val="28"/>
          <w:szCs w:val="28"/>
          <w:lang w:val="ru-RU"/>
        </w:rPr>
        <w:fldChar w:fldCharType="end"/>
      </w:r>
      <w:r w:rsidRPr="00E432EB">
        <w:rPr>
          <w:sz w:val="28"/>
          <w:szCs w:val="28"/>
          <w:lang w:val="ru-RU"/>
        </w:rPr>
        <w:t>.</w:t>
      </w:r>
    </w:p>
    <w:p w14:paraId="52A0B9B5" w14:textId="77777777" w:rsidR="00E432EB" w:rsidRPr="00E432EB" w:rsidRDefault="00E432EB" w:rsidP="00E432EB">
      <w:pPr>
        <w:spacing w:line="360" w:lineRule="auto"/>
        <w:rPr>
          <w:sz w:val="28"/>
          <w:szCs w:val="28"/>
          <w:lang w:val="ru-RU"/>
        </w:rPr>
      </w:pPr>
    </w:p>
    <w:p w14:paraId="7B012AEB" w14:textId="77777777" w:rsidR="00E432EB" w:rsidRPr="00E432EB" w:rsidRDefault="00E432EB" w:rsidP="00E432EB">
      <w:pPr>
        <w:spacing w:line="360" w:lineRule="auto"/>
        <w:ind w:firstLine="708"/>
        <w:rPr>
          <w:sz w:val="28"/>
          <w:szCs w:val="28"/>
          <w:lang w:val="ru-RU"/>
        </w:rPr>
      </w:pPr>
      <w:r w:rsidRPr="00E432EB">
        <w:rPr>
          <w:sz w:val="28"/>
          <w:szCs w:val="28"/>
          <w:lang w:val="ru-RU"/>
        </w:rPr>
        <w:t xml:space="preserve">Ранние монокулярные методы применяют локальную оптимизацию графа. </w:t>
      </w:r>
    </w:p>
    <w:p w14:paraId="76D87539" w14:textId="5FA0CB17" w:rsidR="00E432EB" w:rsidRPr="00E432EB" w:rsidRDefault="00E432EB" w:rsidP="00E432EB">
      <w:pPr>
        <w:spacing w:line="360" w:lineRule="auto"/>
        <w:ind w:firstLine="708"/>
        <w:rPr>
          <w:sz w:val="28"/>
          <w:szCs w:val="28"/>
          <w:lang w:val="ru-RU"/>
        </w:rPr>
      </w:pPr>
      <w:proofErr w:type="spellStart"/>
      <w:r w:rsidRPr="00E432EB">
        <w:rPr>
          <w:sz w:val="28"/>
          <w:szCs w:val="28"/>
          <w:lang w:val="ru-RU"/>
        </w:rPr>
        <w:t>Strasdat</w:t>
      </w:r>
      <w:proofErr w:type="spellEnd"/>
      <w:r w:rsidRPr="00E432EB">
        <w:rPr>
          <w:sz w:val="28"/>
          <w:szCs w:val="28"/>
          <w:lang w:val="ru-RU"/>
        </w:rPr>
        <w:t xml:space="preserve"> </w:t>
      </w:r>
      <w:proofErr w:type="spellStart"/>
      <w:r w:rsidRPr="00E432EB">
        <w:rPr>
          <w:sz w:val="28"/>
          <w:szCs w:val="28"/>
          <w:lang w:val="ru-RU"/>
        </w:rPr>
        <w:t>et</w:t>
      </w:r>
      <w:proofErr w:type="spellEnd"/>
      <w:r w:rsidRPr="00E432EB">
        <w:rPr>
          <w:sz w:val="28"/>
          <w:szCs w:val="28"/>
          <w:lang w:val="ru-RU"/>
        </w:rPr>
        <w:t xml:space="preserve">. </w:t>
      </w:r>
      <w:proofErr w:type="spellStart"/>
      <w:r w:rsidRPr="00E432EB">
        <w:rPr>
          <w:sz w:val="28"/>
          <w:szCs w:val="28"/>
          <w:lang w:val="ru-RU"/>
        </w:rPr>
        <w:t>al</w:t>
      </w:r>
      <w:proofErr w:type="spellEnd"/>
      <w:r w:rsidRPr="00E432EB">
        <w:rPr>
          <w:sz w:val="28"/>
          <w:szCs w:val="28"/>
          <w:lang w:val="ru-RU"/>
        </w:rPr>
        <w:t xml:space="preserve">. </w:t>
      </w:r>
      <w:r w:rsidRPr="00E432EB">
        <w:rPr>
          <w:sz w:val="28"/>
          <w:szCs w:val="28"/>
          <w:lang w:val="ru-RU"/>
        </w:rPr>
        <w:fldChar w:fldCharType="begin"/>
      </w:r>
      <w:r w:rsidR="00DC6E06">
        <w:rPr>
          <w:sz w:val="28"/>
          <w:szCs w:val="28"/>
          <w:lang w:val="ru-RU"/>
        </w:rPr>
        <w:instrText xml:space="preserve"> ADDIN ZOTERO_ITEM CSL_CITATION {"citationID":"D6iEFLkQ","properties":{"formattedCitation":"[14]","plainCitation":"[14]","noteIndex":0},"citationItems":[{"id":"fw26V6HU/162Y9ttx","uris":["http://zotero.org/users/local/TinZTSqN/items/2Y9D26JV"],"uri":["http://zotero.org/users/local/TinZTSqN/items/2Y9D26JV"],"itemData":{"id":88,"type":"article-journal","abstract":"While the most accurate solution to off-line structure from motion (SFM) problems is undoubtedly to extract as much correspondence information as possible and perform batch optimisation, sequential methods suitable for live video streams must approximate this to fit within fixed computational bounds. Two quite different approaches to real-time SFM – also called visual SLAM (simultaneous localisation and mapping) – have proven successful, but they sparsify the problem in different ways. Filtering methods marginalise out past poses and summarise the information gained over time with a probability distribution. Keyframe methods retain the optimisation approach of global bundle adjustment, but computationally must select only a small number of past frames to process. In this paper we perform a rigorous analysis of the relative advantages of filtering and sparse bundle adjustment for sequential visual SLAM. In a series of Monte Carlo experiments we investigate the accuracy and cost of visual SLAM. We measure accuracy in terms of entropy reduction as well as root mean square error (RMSE), and analyse the efficiency of bundle adjustment versus filtering using combined cost/accuracy measures. In our analysis, we consider both SLAM using a stereo rig and monocular SLAM as well as various different scenes and motion patterns. For all these scenarios, we conclude that keyframe bundle adjustment outperforms filtering, since it gives the most accuracy per unit of computing time.","container-title":"Image and Vision Computing","DOI":"https://doi.org/10.1016/j.imavis.2012.02.009","ISSN":"0262-8856","issue":"2","page":"65-77","title":"Visual SLAM: Why filter?","volume":"30","author":[{"family":"Strasdat","given":"Hauke"},{"family":"Montiel","given":"J. M. M."},{"family":"Davison","given":"Andrew J."}],"issued":{"date-parts":[["2012"]]}}}],"schema":"https://github.com/citation-style-language/schema/raw/master/csl-citation.json"} </w:instrText>
      </w:r>
      <w:r w:rsidRPr="00E432EB">
        <w:rPr>
          <w:sz w:val="28"/>
          <w:szCs w:val="28"/>
          <w:lang w:val="ru-RU"/>
        </w:rPr>
        <w:fldChar w:fldCharType="separate"/>
      </w:r>
      <w:r w:rsidRPr="00E432EB">
        <w:rPr>
          <w:sz w:val="28"/>
          <w:szCs w:val="28"/>
          <w:lang w:val="ru-RU"/>
        </w:rPr>
        <w:t>[14]</w:t>
      </w:r>
      <w:r w:rsidRPr="00E432EB">
        <w:rPr>
          <w:sz w:val="28"/>
          <w:szCs w:val="28"/>
          <w:lang w:val="ru-RU"/>
        </w:rPr>
        <w:fldChar w:fldCharType="end"/>
      </w:r>
      <w:r w:rsidRPr="00E432EB">
        <w:rPr>
          <w:sz w:val="28"/>
          <w:szCs w:val="28"/>
          <w:lang w:val="ru-RU"/>
        </w:rPr>
        <w:t xml:space="preserve"> использовал интерфейс PTAM (параллельное отслеживание и построение карты), но выполнял отслеживание только на локальной карте, полученной из графа совместной видимости.  В PTAM </w:t>
      </w:r>
      <w:r w:rsidRPr="00E432EB">
        <w:rPr>
          <w:sz w:val="28"/>
          <w:szCs w:val="28"/>
          <w:lang w:val="ru-RU"/>
        </w:rPr>
        <w:lastRenderedPageBreak/>
        <w:t>реализована серверная модель для непрерывной оптимизации двойного окна, выполняя обновление и оптимизацию графа (BA) во внутреннем окне и обновляя граф во внешнем окне ограниченного размера. Однако такой алгоритм замыкания цикла эффективен только в том случае, если размер внешнего окна достаточно велик, чтобы охватить весь цикл. В ORB-SLAM используется идея локальной карты для построения и дополнения графа поз на основе графа взаимной видимости без внешнего сервера. Другое отличие ORB-SLAM от PTAM состоит в том, что вместо использования определенных характерных точек для обнаружения петель (SURF) выполняется распознавание места в графе для совмещения тех же отслеживаемых и сопоставленных характерных точек, получая необходимую производительность метода локализации и обнаружения петель.</w:t>
      </w:r>
    </w:p>
    <w:p w14:paraId="691615A6" w14:textId="77777777" w:rsidR="00E432EB" w:rsidRPr="00E432EB" w:rsidRDefault="00E432EB" w:rsidP="00E432EB">
      <w:pPr>
        <w:spacing w:line="360" w:lineRule="auto"/>
        <w:rPr>
          <w:sz w:val="28"/>
          <w:szCs w:val="28"/>
          <w:lang w:val="ru-RU"/>
        </w:rPr>
      </w:pPr>
    </w:p>
    <w:p w14:paraId="0F496A95" w14:textId="115F6629" w:rsidR="00E432EB" w:rsidRPr="00E432EB" w:rsidRDefault="00E432EB" w:rsidP="00E432EB">
      <w:pPr>
        <w:spacing w:line="360" w:lineRule="auto"/>
        <w:ind w:firstLine="708"/>
        <w:rPr>
          <w:sz w:val="28"/>
          <w:szCs w:val="28"/>
          <w:lang w:val="ru-RU"/>
        </w:rPr>
      </w:pPr>
      <w:r w:rsidRPr="00E432EB">
        <w:rPr>
          <w:sz w:val="28"/>
          <w:szCs w:val="28"/>
          <w:lang w:val="ru-RU"/>
        </w:rPr>
        <w:t xml:space="preserve">CD-SLAM </w:t>
      </w:r>
      <w:r w:rsidRPr="00E432EB">
        <w:rPr>
          <w:sz w:val="28"/>
          <w:szCs w:val="28"/>
          <w:lang w:val="ru-RU"/>
        </w:rPr>
        <w:fldChar w:fldCharType="begin"/>
      </w:r>
      <w:r w:rsidR="00DC6E06">
        <w:rPr>
          <w:sz w:val="28"/>
          <w:szCs w:val="28"/>
          <w:lang w:val="ru-RU"/>
        </w:rPr>
        <w:instrText xml:space="preserve"> ADDIN ZOTERO_ITEM CSL_CITATION {"citationID":"cLLlVkyi","properties":{"formattedCitation":"[16]","plainCitation":"[16]","noteIndex":0},"citationItems":[{"id":"fw26V6HU/StWBW36h","uris":["http://zotero.org/users/local/TinZTSqN/items/GXK68RGR"],"uri":["http://zotero.org/users/local/TinZTSqN/items/GXK68RGR"],"itemData":{"id":90,"type":"paper-conference","container-title":"2011 IEEE/RSJ International Conference on Intelligent Robots and Systems","DOI":"10.1109/IROS.2011.6094588","page":"3990-3997","title":"CD SLAM - continuous localization and mapping in a dynamic world","author":[{"family":"Pirker","given":"Katrin"},{"family":"Rüther","given":"Matthias"},{"family":"Bischof","given":"Horst"}],"issued":{"date-parts":[["2011"]]}}}],"schema":"https://github.com/citation-style-language/schema/raw/master/csl-citation.json"} </w:instrText>
      </w:r>
      <w:r w:rsidRPr="00E432EB">
        <w:rPr>
          <w:sz w:val="28"/>
          <w:szCs w:val="28"/>
          <w:lang w:val="ru-RU"/>
        </w:rPr>
        <w:fldChar w:fldCharType="separate"/>
      </w:r>
      <w:r w:rsidRPr="00E432EB">
        <w:rPr>
          <w:sz w:val="28"/>
          <w:szCs w:val="28"/>
          <w:lang w:val="ru-RU"/>
        </w:rPr>
        <w:t>[16]</w:t>
      </w:r>
      <w:r w:rsidRPr="00E432EB">
        <w:rPr>
          <w:sz w:val="28"/>
          <w:szCs w:val="28"/>
          <w:lang w:val="ru-RU"/>
        </w:rPr>
        <w:fldChar w:fldCharType="end"/>
      </w:r>
      <w:r w:rsidRPr="00E432EB">
        <w:rPr>
          <w:sz w:val="28"/>
          <w:szCs w:val="28"/>
          <w:lang w:val="ru-RU"/>
        </w:rPr>
        <w:t xml:space="preserve"> - полноценная система SLAM, включающая замыкание циклов, </w:t>
      </w:r>
      <w:proofErr w:type="spellStart"/>
      <w:r w:rsidRPr="00E432EB">
        <w:rPr>
          <w:sz w:val="28"/>
          <w:szCs w:val="28"/>
          <w:lang w:val="ru-RU"/>
        </w:rPr>
        <w:t>релокализацию</w:t>
      </w:r>
      <w:proofErr w:type="spellEnd"/>
      <w:r w:rsidRPr="00E432EB">
        <w:rPr>
          <w:sz w:val="28"/>
          <w:szCs w:val="28"/>
          <w:lang w:val="ru-RU"/>
        </w:rPr>
        <w:t xml:space="preserve"> при обновлении карты, поддержку работы с крупномасштабными картами и динамическими средами. Однако отсутствует общедоступная реализация и нет большого количества данных о точности и надежности данного метода.</w:t>
      </w:r>
    </w:p>
    <w:p w14:paraId="0E8A917A" w14:textId="77777777" w:rsidR="00E432EB" w:rsidRPr="00E432EB" w:rsidRDefault="00E432EB" w:rsidP="00E432EB">
      <w:pPr>
        <w:spacing w:line="360" w:lineRule="auto"/>
        <w:rPr>
          <w:sz w:val="28"/>
          <w:szCs w:val="28"/>
          <w:lang w:val="ru-RU"/>
        </w:rPr>
      </w:pPr>
    </w:p>
    <w:p w14:paraId="74FBA366" w14:textId="29D4B22B" w:rsidR="00E432EB" w:rsidRPr="00E432EB" w:rsidRDefault="00E432EB" w:rsidP="00E432EB">
      <w:pPr>
        <w:spacing w:line="360" w:lineRule="auto"/>
        <w:ind w:firstLine="708"/>
        <w:rPr>
          <w:sz w:val="28"/>
          <w:szCs w:val="28"/>
          <w:lang w:val="ru-RU"/>
        </w:rPr>
      </w:pPr>
      <w:r w:rsidRPr="00E432EB">
        <w:rPr>
          <w:sz w:val="28"/>
          <w:szCs w:val="28"/>
          <w:lang w:val="ru-RU"/>
        </w:rPr>
        <w:t xml:space="preserve">Визуальная </w:t>
      </w:r>
      <w:proofErr w:type="spellStart"/>
      <w:r w:rsidRPr="00E432EB">
        <w:rPr>
          <w:sz w:val="28"/>
          <w:szCs w:val="28"/>
          <w:lang w:val="ru-RU"/>
        </w:rPr>
        <w:t>одометрия</w:t>
      </w:r>
      <w:proofErr w:type="spellEnd"/>
      <w:r w:rsidRPr="00E432EB">
        <w:rPr>
          <w:sz w:val="28"/>
          <w:szCs w:val="28"/>
          <w:lang w:val="ru-RU"/>
        </w:rPr>
        <w:t xml:space="preserve"> </w:t>
      </w:r>
      <w:proofErr w:type="spellStart"/>
      <w:r w:rsidRPr="00E432EB">
        <w:rPr>
          <w:sz w:val="28"/>
          <w:szCs w:val="28"/>
          <w:lang w:val="ru-RU"/>
        </w:rPr>
        <w:t>Song</w:t>
      </w:r>
      <w:proofErr w:type="spellEnd"/>
      <w:r w:rsidRPr="00E432EB">
        <w:rPr>
          <w:sz w:val="28"/>
          <w:szCs w:val="28"/>
          <w:lang w:val="ru-RU"/>
        </w:rPr>
        <w:t xml:space="preserve"> </w:t>
      </w:r>
      <w:proofErr w:type="spellStart"/>
      <w:r w:rsidRPr="00E432EB">
        <w:rPr>
          <w:sz w:val="28"/>
          <w:szCs w:val="28"/>
          <w:lang w:val="ru-RU"/>
        </w:rPr>
        <w:t>et</w:t>
      </w:r>
      <w:proofErr w:type="spellEnd"/>
      <w:r w:rsidRPr="00E432EB">
        <w:rPr>
          <w:sz w:val="28"/>
          <w:szCs w:val="28"/>
          <w:lang w:val="ru-RU"/>
        </w:rPr>
        <w:t xml:space="preserve"> </w:t>
      </w:r>
      <w:proofErr w:type="spellStart"/>
      <w:r w:rsidRPr="00E432EB">
        <w:rPr>
          <w:sz w:val="28"/>
          <w:szCs w:val="28"/>
          <w:lang w:val="ru-RU"/>
        </w:rPr>
        <w:t>al</w:t>
      </w:r>
      <w:proofErr w:type="spellEnd"/>
      <w:r w:rsidRPr="00E432EB">
        <w:rPr>
          <w:sz w:val="28"/>
          <w:szCs w:val="28"/>
          <w:lang w:val="ru-RU"/>
        </w:rPr>
        <w:t xml:space="preserve">. </w:t>
      </w:r>
      <w:r w:rsidRPr="00E432EB">
        <w:rPr>
          <w:sz w:val="28"/>
          <w:szCs w:val="28"/>
          <w:lang w:val="ru-RU"/>
        </w:rPr>
        <w:fldChar w:fldCharType="begin"/>
      </w:r>
      <w:r w:rsidR="00DC6E06">
        <w:rPr>
          <w:sz w:val="28"/>
          <w:szCs w:val="28"/>
          <w:lang w:val="ru-RU"/>
        </w:rPr>
        <w:instrText xml:space="preserve"> ADDIN ZOTERO_ITEM CSL_CITATION {"citationID":"W8GCHFla","properties":{"formattedCitation":"[17]","plainCitation":"[17]","noteIndex":0},"citationItems":[{"id":"fw26V6HU/YZtvfPWc","uris":["http://zotero.org/users/local/TinZTSqN/items/3BPKSJVR"],"uri":["http://zotero.org/users/local/TinZTSqN/items/3BPKSJVR"],"itemData":{"id":91,"type":"paper-conference","container-title":"2013 IEEE International Conference on Robotics and Automation","DOI":"10.1109/ICRA.2013.6631246","page":"4698-4705","title":"Parallel, real-time monocular visual odometry","author":[{"family":"Song","given":"Shiyu"},{"family":"Chandraker","given":"Manmohan"},{"family":"Guest","given":"Clark C."}],"issued":{"date-parts":[["2013"]]}}}],"schema":"https://github.com/citation-style-language/schema/raw/master/csl-citation.json"} </w:instrText>
      </w:r>
      <w:r w:rsidRPr="00E432EB">
        <w:rPr>
          <w:sz w:val="28"/>
          <w:szCs w:val="28"/>
          <w:lang w:val="ru-RU"/>
        </w:rPr>
        <w:fldChar w:fldCharType="separate"/>
      </w:r>
      <w:r w:rsidRPr="00E432EB">
        <w:rPr>
          <w:sz w:val="28"/>
          <w:szCs w:val="28"/>
          <w:lang w:val="ru-RU"/>
        </w:rPr>
        <w:t>[17]</w:t>
      </w:r>
      <w:r w:rsidRPr="00E432EB">
        <w:rPr>
          <w:sz w:val="28"/>
          <w:szCs w:val="28"/>
          <w:lang w:val="ru-RU"/>
        </w:rPr>
        <w:fldChar w:fldCharType="end"/>
      </w:r>
      <w:r w:rsidRPr="00E432EB">
        <w:rPr>
          <w:sz w:val="28"/>
          <w:szCs w:val="28"/>
          <w:lang w:val="ru-RU"/>
        </w:rPr>
        <w:t xml:space="preserve"> использует функции ORB для отслеживания и серверную часть BA с временным скользящим окном. Система ORB-SLAM является более универсальной, поскольку содержит методы глобальной </w:t>
      </w:r>
      <w:proofErr w:type="spellStart"/>
      <w:r w:rsidRPr="00E432EB">
        <w:rPr>
          <w:sz w:val="28"/>
          <w:szCs w:val="28"/>
          <w:lang w:val="ru-RU"/>
        </w:rPr>
        <w:t>релокализации</w:t>
      </w:r>
      <w:proofErr w:type="spellEnd"/>
      <w:r w:rsidRPr="00E432EB">
        <w:rPr>
          <w:sz w:val="28"/>
          <w:szCs w:val="28"/>
          <w:lang w:val="ru-RU"/>
        </w:rPr>
        <w:t xml:space="preserve">, замыкания циклов и </w:t>
      </w:r>
      <w:proofErr w:type="spellStart"/>
      <w:r w:rsidRPr="00E432EB">
        <w:rPr>
          <w:sz w:val="28"/>
          <w:szCs w:val="28"/>
          <w:lang w:val="ru-RU"/>
        </w:rPr>
        <w:t>переиспользования</w:t>
      </w:r>
      <w:proofErr w:type="spellEnd"/>
      <w:r w:rsidRPr="00E432EB">
        <w:rPr>
          <w:sz w:val="28"/>
          <w:szCs w:val="28"/>
          <w:lang w:val="ru-RU"/>
        </w:rPr>
        <w:t xml:space="preserve"> карты. </w:t>
      </w:r>
      <w:proofErr w:type="spellStart"/>
      <w:r w:rsidRPr="00E432EB">
        <w:rPr>
          <w:sz w:val="28"/>
          <w:szCs w:val="28"/>
          <w:lang w:val="ru-RU"/>
        </w:rPr>
        <w:t>Song</w:t>
      </w:r>
      <w:proofErr w:type="spellEnd"/>
      <w:r w:rsidRPr="00E432EB">
        <w:rPr>
          <w:sz w:val="28"/>
          <w:szCs w:val="28"/>
          <w:lang w:val="ru-RU"/>
        </w:rPr>
        <w:t xml:space="preserve"> </w:t>
      </w:r>
      <w:proofErr w:type="spellStart"/>
      <w:r w:rsidRPr="00E432EB">
        <w:rPr>
          <w:sz w:val="28"/>
          <w:szCs w:val="28"/>
          <w:lang w:val="ru-RU"/>
        </w:rPr>
        <w:t>et</w:t>
      </w:r>
      <w:proofErr w:type="spellEnd"/>
      <w:r w:rsidRPr="00E432EB">
        <w:rPr>
          <w:sz w:val="28"/>
          <w:szCs w:val="28"/>
          <w:lang w:val="ru-RU"/>
        </w:rPr>
        <w:t xml:space="preserve"> </w:t>
      </w:r>
      <w:proofErr w:type="spellStart"/>
      <w:r w:rsidRPr="00E432EB">
        <w:rPr>
          <w:sz w:val="28"/>
          <w:szCs w:val="28"/>
          <w:lang w:val="ru-RU"/>
        </w:rPr>
        <w:t>al</w:t>
      </w:r>
      <w:proofErr w:type="spellEnd"/>
      <w:r w:rsidRPr="00E432EB">
        <w:rPr>
          <w:sz w:val="28"/>
          <w:szCs w:val="28"/>
          <w:lang w:val="ru-RU"/>
        </w:rPr>
        <w:t>. также используют ограничение на фиксированное расстояние от камеры до земли.</w:t>
      </w:r>
    </w:p>
    <w:p w14:paraId="74B87517" w14:textId="6083A3B6" w:rsidR="00E432EB" w:rsidRPr="00E432EB" w:rsidRDefault="00E432EB" w:rsidP="00E432EB">
      <w:pPr>
        <w:spacing w:line="360" w:lineRule="auto"/>
        <w:ind w:firstLine="708"/>
        <w:rPr>
          <w:sz w:val="28"/>
          <w:szCs w:val="28"/>
          <w:lang w:val="ru-RU"/>
        </w:rPr>
      </w:pPr>
      <w:proofErr w:type="spellStart"/>
      <w:r w:rsidRPr="00E432EB">
        <w:rPr>
          <w:sz w:val="28"/>
          <w:szCs w:val="28"/>
          <w:lang w:val="ru-RU"/>
        </w:rPr>
        <w:t>Lim</w:t>
      </w:r>
      <w:proofErr w:type="spellEnd"/>
      <w:r w:rsidRPr="00E432EB">
        <w:rPr>
          <w:sz w:val="28"/>
          <w:szCs w:val="28"/>
          <w:lang w:val="ru-RU"/>
        </w:rPr>
        <w:t xml:space="preserve"> </w:t>
      </w:r>
      <w:proofErr w:type="spellStart"/>
      <w:r w:rsidRPr="00E432EB">
        <w:rPr>
          <w:sz w:val="28"/>
          <w:szCs w:val="28"/>
          <w:lang w:val="ru-RU"/>
        </w:rPr>
        <w:t>et</w:t>
      </w:r>
      <w:proofErr w:type="spellEnd"/>
      <w:r w:rsidRPr="00E432EB">
        <w:rPr>
          <w:sz w:val="28"/>
          <w:szCs w:val="28"/>
          <w:lang w:val="ru-RU"/>
        </w:rPr>
        <w:t xml:space="preserve">. </w:t>
      </w:r>
      <w:proofErr w:type="spellStart"/>
      <w:r w:rsidRPr="00E432EB">
        <w:rPr>
          <w:sz w:val="28"/>
          <w:szCs w:val="28"/>
          <w:lang w:val="ru-RU"/>
        </w:rPr>
        <w:t>al</w:t>
      </w:r>
      <w:proofErr w:type="spellEnd"/>
      <w:r w:rsidRPr="00E432EB">
        <w:rPr>
          <w:sz w:val="28"/>
          <w:szCs w:val="28"/>
          <w:lang w:val="ru-RU"/>
        </w:rPr>
        <w:t xml:space="preserve"> </w:t>
      </w:r>
      <w:r w:rsidRPr="00E432EB">
        <w:rPr>
          <w:sz w:val="28"/>
          <w:szCs w:val="28"/>
          <w:lang w:val="ru-RU"/>
        </w:rPr>
        <w:fldChar w:fldCharType="begin"/>
      </w:r>
      <w:r w:rsidR="00DC6E06">
        <w:rPr>
          <w:sz w:val="28"/>
          <w:szCs w:val="28"/>
          <w:lang w:val="ru-RU"/>
        </w:rPr>
        <w:instrText xml:space="preserve"> ADDIN ZOTERO_ITEM CSL_CITATION {"citationID":"XJTmvJyc","properties":{"formattedCitation":"[18]","plainCitation":"[18]","noteIndex":0},"citationItems":[{"id":"fw26V6HU/3prs13JS","uris":["http://zotero.org/users/local/TinZTSqN/items/DBJMASJ6"],"uri":["http://zotero.org/users/local/TinZTSqN/items/DBJMASJ6"],"itemData":{"id":82,"type":"paper-conference","container-title":"2014 IEEE International Conference on Robotics and Automation (ICRA)","DOI":"10.1109/ICRA.2014.6907055","page":"1532-1539","title":"Real-time 6-DOF monocular visual SLAM in a large-scale environment","author":[{"family":"Lim","given":"Hyon"},{"family":"Lim","given":"Jongwoo"},{"family":"Kim","given":"H. Jin"}],"issued":{"date-parts":[["2014"]]}}}],"schema":"https://github.com/citation-style-language/schema/raw/master/csl-citation.json"} </w:instrText>
      </w:r>
      <w:r w:rsidRPr="00E432EB">
        <w:rPr>
          <w:sz w:val="28"/>
          <w:szCs w:val="28"/>
          <w:lang w:val="ru-RU"/>
        </w:rPr>
        <w:fldChar w:fldCharType="separate"/>
      </w:r>
      <w:r w:rsidRPr="00E432EB">
        <w:rPr>
          <w:sz w:val="28"/>
          <w:szCs w:val="28"/>
          <w:lang w:val="ru-RU"/>
        </w:rPr>
        <w:t>[18]</w:t>
      </w:r>
      <w:r w:rsidRPr="00E432EB">
        <w:rPr>
          <w:sz w:val="28"/>
          <w:szCs w:val="28"/>
          <w:lang w:val="ru-RU"/>
        </w:rPr>
        <w:fldChar w:fldCharType="end"/>
      </w:r>
      <w:r w:rsidRPr="00E432EB">
        <w:rPr>
          <w:sz w:val="28"/>
          <w:szCs w:val="28"/>
          <w:lang w:val="ru-RU"/>
        </w:rPr>
        <w:t xml:space="preserve"> также использует те же функции для отслеживания, отображения и обнаружения замыканий что и </w:t>
      </w:r>
      <w:r w:rsidRPr="00E432EB">
        <w:rPr>
          <w:rFonts w:hint="eastAsia"/>
          <w:sz w:val="28"/>
          <w:szCs w:val="28"/>
          <w:lang w:val="ru-RU" w:eastAsia="ja-JP"/>
        </w:rPr>
        <w:t>O</w:t>
      </w:r>
      <w:r w:rsidRPr="00E432EB">
        <w:rPr>
          <w:sz w:val="28"/>
          <w:szCs w:val="28"/>
          <w:lang w:val="ru-RU" w:eastAsia="ja-JP"/>
        </w:rPr>
        <w:t>RB-SLAM</w:t>
      </w:r>
      <w:r w:rsidRPr="00E432EB">
        <w:rPr>
          <w:sz w:val="28"/>
          <w:szCs w:val="28"/>
          <w:lang w:val="ru-RU"/>
        </w:rPr>
        <w:t xml:space="preserve">. Однако выбор BRIEF ограничивает систему траекториями в плоскости. </w:t>
      </w:r>
    </w:p>
    <w:p w14:paraId="6370E911" w14:textId="77777777" w:rsidR="00E432EB" w:rsidRPr="00E432EB" w:rsidRDefault="00E432EB" w:rsidP="00E432EB">
      <w:pPr>
        <w:spacing w:line="360" w:lineRule="auto"/>
        <w:ind w:firstLine="708"/>
        <w:rPr>
          <w:sz w:val="28"/>
          <w:szCs w:val="28"/>
          <w:lang w:val="ru-RU"/>
        </w:rPr>
      </w:pPr>
      <w:r w:rsidRPr="00E432EB">
        <w:rPr>
          <w:sz w:val="28"/>
          <w:szCs w:val="28"/>
          <w:lang w:val="ru-RU"/>
        </w:rPr>
        <w:t xml:space="preserve">Если система отслеживает только точки из последнего ключевого кадра аналогично работе </w:t>
      </w:r>
      <w:proofErr w:type="spellStart"/>
      <w:r w:rsidRPr="00E432EB">
        <w:rPr>
          <w:sz w:val="28"/>
          <w:szCs w:val="28"/>
          <w:lang w:val="ru-RU"/>
        </w:rPr>
        <w:t>Lim</w:t>
      </w:r>
      <w:proofErr w:type="spellEnd"/>
      <w:r w:rsidRPr="00E432EB">
        <w:rPr>
          <w:sz w:val="28"/>
          <w:szCs w:val="28"/>
          <w:lang w:val="ru-RU"/>
        </w:rPr>
        <w:t xml:space="preserve"> </w:t>
      </w:r>
      <w:proofErr w:type="spellStart"/>
      <w:r w:rsidRPr="00E432EB">
        <w:rPr>
          <w:sz w:val="28"/>
          <w:szCs w:val="28"/>
          <w:lang w:val="ru-RU"/>
        </w:rPr>
        <w:t>et</w:t>
      </w:r>
      <w:proofErr w:type="spellEnd"/>
      <w:r w:rsidRPr="00E432EB">
        <w:rPr>
          <w:sz w:val="28"/>
          <w:szCs w:val="28"/>
          <w:lang w:val="ru-RU"/>
        </w:rPr>
        <w:t xml:space="preserve">. </w:t>
      </w:r>
      <w:proofErr w:type="spellStart"/>
      <w:r w:rsidRPr="00E432EB">
        <w:rPr>
          <w:sz w:val="28"/>
          <w:szCs w:val="28"/>
          <w:lang w:val="ru-RU"/>
        </w:rPr>
        <w:t>al</w:t>
      </w:r>
      <w:proofErr w:type="spellEnd"/>
      <w:r w:rsidRPr="00E432EB">
        <w:rPr>
          <w:sz w:val="28"/>
          <w:szCs w:val="28"/>
          <w:lang w:val="ru-RU"/>
        </w:rPr>
        <w:t xml:space="preserve">., то карта не используется повторно при </w:t>
      </w:r>
      <w:r w:rsidRPr="00E432EB">
        <w:rPr>
          <w:sz w:val="28"/>
          <w:szCs w:val="28"/>
          <w:lang w:val="ru-RU"/>
        </w:rPr>
        <w:lastRenderedPageBreak/>
        <w:t>повторном посещении (аналогично визуальной одометрии) и количество точек на карте будет линейно неограниченно возрастать. ORB-SLAM не имеет такой проблемы, при повторном добавлении точек в карту рост размера карты не происходит, это позволяет использовать метод на больших локациях.</w:t>
      </w:r>
    </w:p>
    <w:p w14:paraId="7DAA18CC" w14:textId="35A4C17A" w:rsidR="00E432EB" w:rsidRPr="00E432EB" w:rsidRDefault="00E432EB" w:rsidP="00E432EB">
      <w:pPr>
        <w:spacing w:line="360" w:lineRule="auto"/>
        <w:ind w:firstLine="708"/>
        <w:rPr>
          <w:sz w:val="28"/>
          <w:szCs w:val="28"/>
          <w:lang w:val="ru-RU"/>
        </w:rPr>
      </w:pPr>
      <w:r w:rsidRPr="00E432EB">
        <w:rPr>
          <w:sz w:val="28"/>
          <w:szCs w:val="28"/>
          <w:lang w:val="ru-RU"/>
        </w:rPr>
        <w:t xml:space="preserve">Работа </w:t>
      </w:r>
      <w:proofErr w:type="spellStart"/>
      <w:r w:rsidRPr="00E432EB">
        <w:rPr>
          <w:sz w:val="28"/>
          <w:szCs w:val="28"/>
          <w:lang w:val="ru-RU"/>
        </w:rPr>
        <w:t>Engel</w:t>
      </w:r>
      <w:proofErr w:type="spellEnd"/>
      <w:r w:rsidRPr="00E432EB">
        <w:rPr>
          <w:sz w:val="28"/>
          <w:szCs w:val="28"/>
          <w:lang w:val="ru-RU"/>
        </w:rPr>
        <w:t xml:space="preserve"> </w:t>
      </w:r>
      <w:proofErr w:type="spellStart"/>
      <w:r w:rsidRPr="00E432EB">
        <w:rPr>
          <w:sz w:val="28"/>
          <w:szCs w:val="28"/>
          <w:lang w:val="ru-RU"/>
        </w:rPr>
        <w:t>et</w:t>
      </w:r>
      <w:proofErr w:type="spellEnd"/>
      <w:r w:rsidRPr="00E432EB">
        <w:rPr>
          <w:sz w:val="28"/>
          <w:szCs w:val="28"/>
          <w:lang w:val="ru-RU"/>
        </w:rPr>
        <w:t xml:space="preserve">. </w:t>
      </w:r>
      <w:r w:rsidRPr="00E432EB">
        <w:rPr>
          <w:sz w:val="28"/>
          <w:szCs w:val="28"/>
          <w:lang w:val="ru-RU"/>
        </w:rPr>
        <w:fldChar w:fldCharType="begin"/>
      </w:r>
      <w:r w:rsidR="00DC6E06">
        <w:rPr>
          <w:sz w:val="28"/>
          <w:szCs w:val="28"/>
          <w:lang w:val="ru-RU"/>
        </w:rPr>
        <w:instrText xml:space="preserve"> ADDIN ZOTERO_ITEM CSL_CITATION {"citationID":"KJCxrU0y","properties":{"formattedCitation":"[19]","plainCitation":"[19]","noteIndex":0},"citationItems":[{"id":"fw26V6HU/ITNeKYY0","uris":["http://zotero.org/users/local/TinZTSqN/items/NRR4LJ42"],"uri":["http://zotero.org/users/local/TinZTSqN/items/NRR4LJ42"],"itemData":{"id":55,"type":"chapter","container-title":"Computer Vision – ECCV 2014","event-place":"Cham","ISBN":"978-3-319-10604-5","language":"en","note":"collection-title: Lecture Notes in Computer Science\nDOI: 10.1007/978-3-319-10605-2_54","page":"834-849","publisher":"Springer International Publishing","publisher-place":"Cham","source":"DOI.org (Crossref)","title":"LSD-SLAM: Large-Scale Direct Monocular SLAM","title-short":"LSD-SLAM","URL":"http://link.springer.com/10.1007/978-3-319-10605-2_54","volume":"8690","editor":[{"family":"Fleet","given":"David"},{"family":"Pajdla","given":"Tomas"},{"family":"Schiele","given":"Bernt"},{"family":"Tuytelaars","given":"Tinne"}],"author":[{"family":"Engel","given":"Jakob"},{"family":"Schöps","given":"Thomas"},{"family":"Cremers","given":"Daniel"}],"accessed":{"date-parts":[["2021",12,26]]},"issued":{"date-parts":[["2014"]]}}}],"schema":"https://github.com/citation-style-language/schema/raw/master/csl-citation.json"} </w:instrText>
      </w:r>
      <w:r w:rsidRPr="00E432EB">
        <w:rPr>
          <w:sz w:val="28"/>
          <w:szCs w:val="28"/>
          <w:lang w:val="ru-RU"/>
        </w:rPr>
        <w:fldChar w:fldCharType="separate"/>
      </w:r>
      <w:r w:rsidRPr="00E432EB">
        <w:rPr>
          <w:sz w:val="28"/>
          <w:szCs w:val="28"/>
          <w:lang w:val="ru-RU"/>
        </w:rPr>
        <w:t>[19]</w:t>
      </w:r>
      <w:r w:rsidRPr="00E432EB">
        <w:rPr>
          <w:sz w:val="28"/>
          <w:szCs w:val="28"/>
          <w:lang w:val="ru-RU"/>
        </w:rPr>
        <w:fldChar w:fldCharType="end"/>
      </w:r>
      <w:r w:rsidRPr="00E432EB">
        <w:rPr>
          <w:sz w:val="28"/>
          <w:szCs w:val="28"/>
          <w:lang w:val="ru-RU"/>
        </w:rPr>
        <w:t>, известная как LSD-SLAM, способна строить крупномасштабные полу-плотные карты (в карте содержатся граф характерных точек и часть информации с самих изображений), используя прямые методы (т. е. оптимизацию непосредственно по интенсивности пикселей изображения) вместо решения неплотной системы, то есть совместной оптимизации графа характерных точек. LSD-SLAM может работать в реальном времени, без использования графического процессора, создавая полу-плотную карту с большим количеством потенциальных приложений для робототехники. Тем не менее, качество обнаружения петель и суммарная точность определения местоположения камеры значительно ниже, чем в ORB-SLAM и PTAM.</w:t>
      </w:r>
    </w:p>
    <w:p w14:paraId="01865255" w14:textId="504F0515" w:rsidR="00E432EB" w:rsidRPr="00E432EB" w:rsidRDefault="00E432EB" w:rsidP="00E432EB">
      <w:pPr>
        <w:spacing w:line="360" w:lineRule="auto"/>
        <w:ind w:firstLine="708"/>
        <w:rPr>
          <w:sz w:val="28"/>
          <w:szCs w:val="28"/>
          <w:lang w:val="ru-RU"/>
        </w:rPr>
      </w:pPr>
      <w:r w:rsidRPr="00E432EB">
        <w:rPr>
          <w:sz w:val="28"/>
          <w:szCs w:val="28"/>
          <w:lang w:val="ru-RU"/>
        </w:rPr>
        <w:t xml:space="preserve">Между прямым LSD-SLAM и дескрипторными методами (ORB-SLAM, PTAM) находится визуальная </w:t>
      </w:r>
      <w:proofErr w:type="spellStart"/>
      <w:r w:rsidRPr="00E432EB">
        <w:rPr>
          <w:sz w:val="28"/>
          <w:szCs w:val="28"/>
          <w:lang w:val="ru-RU"/>
        </w:rPr>
        <w:t>одометрия</w:t>
      </w:r>
      <w:proofErr w:type="spellEnd"/>
      <w:r w:rsidRPr="00E432EB">
        <w:rPr>
          <w:sz w:val="28"/>
          <w:szCs w:val="28"/>
          <w:lang w:val="ru-RU"/>
        </w:rPr>
        <w:t xml:space="preserve"> SVO </w:t>
      </w:r>
      <w:proofErr w:type="spellStart"/>
      <w:r w:rsidRPr="00E432EB">
        <w:rPr>
          <w:sz w:val="28"/>
          <w:szCs w:val="28"/>
          <w:lang w:val="ru-RU"/>
        </w:rPr>
        <w:t>Forster</w:t>
      </w:r>
      <w:proofErr w:type="spellEnd"/>
      <w:r w:rsidRPr="00E432EB">
        <w:rPr>
          <w:sz w:val="28"/>
          <w:szCs w:val="28"/>
          <w:lang w:val="ru-RU"/>
        </w:rPr>
        <w:t xml:space="preserve"> </w:t>
      </w:r>
      <w:proofErr w:type="spellStart"/>
      <w:r w:rsidRPr="00E432EB">
        <w:rPr>
          <w:sz w:val="28"/>
          <w:szCs w:val="28"/>
          <w:lang w:val="ru-RU"/>
        </w:rPr>
        <w:t>et</w:t>
      </w:r>
      <w:proofErr w:type="spellEnd"/>
      <w:r w:rsidRPr="00E432EB">
        <w:rPr>
          <w:sz w:val="28"/>
          <w:szCs w:val="28"/>
          <w:lang w:val="ru-RU"/>
        </w:rPr>
        <w:t xml:space="preserve"> </w:t>
      </w:r>
      <w:proofErr w:type="spellStart"/>
      <w:r w:rsidRPr="00E432EB">
        <w:rPr>
          <w:sz w:val="28"/>
          <w:szCs w:val="28"/>
          <w:lang w:val="ru-RU"/>
        </w:rPr>
        <w:t>al</w:t>
      </w:r>
      <w:proofErr w:type="spellEnd"/>
      <w:r w:rsidRPr="00E432EB">
        <w:rPr>
          <w:sz w:val="28"/>
          <w:szCs w:val="28"/>
          <w:lang w:val="ru-RU"/>
        </w:rPr>
        <w:t xml:space="preserve">. </w:t>
      </w:r>
      <w:r w:rsidRPr="00E432EB">
        <w:rPr>
          <w:sz w:val="28"/>
          <w:szCs w:val="28"/>
          <w:lang w:val="ru-RU"/>
        </w:rPr>
        <w:fldChar w:fldCharType="begin"/>
      </w:r>
      <w:r w:rsidR="00DC6E06">
        <w:rPr>
          <w:sz w:val="28"/>
          <w:szCs w:val="28"/>
          <w:lang w:val="ru-RU"/>
        </w:rPr>
        <w:instrText xml:space="preserve"> ADDIN ZOTERO_ITEM CSL_CITATION {"citationID":"4IraIrJn","properties":{"formattedCitation":"[20]","plainCitation":"[20]","noteIndex":0},"citationItems":[{"id":"fw26V6HU/syWk7dPr","uris":["http://zotero.org/users/local/TinZTSqN/items/AGW54J74"],"uri":["http://zotero.org/users/local/TinZTSqN/items/AGW54J74"],"itemData":{"id":80,"type":"paper-conference","container-title":"2014 IEEE International Conference on Robotics and Automation (ICRA)","DOI":"10.1109/ICRA.2014.6906584","page":"15-22","title":"SVO: Fast semi-direct monocular visual odometry","author":[{"family":"Forster","given":"Christian"},{"family":"Pizzoli","given":"Matia"},{"family":"Scaramuzza","given":"Davide"}],"issued":{"date-parts":[["2014"]]}}}],"schema":"https://github.com/citation-style-language/schema/raw/master/csl-citation.json"} </w:instrText>
      </w:r>
      <w:r w:rsidRPr="00E432EB">
        <w:rPr>
          <w:sz w:val="28"/>
          <w:szCs w:val="28"/>
          <w:lang w:val="ru-RU"/>
        </w:rPr>
        <w:fldChar w:fldCharType="separate"/>
      </w:r>
      <w:r w:rsidRPr="00E432EB">
        <w:rPr>
          <w:sz w:val="28"/>
          <w:szCs w:val="28"/>
          <w:lang w:val="ru-RU"/>
        </w:rPr>
        <w:t>[20]</w:t>
      </w:r>
      <w:r w:rsidRPr="00E432EB">
        <w:rPr>
          <w:sz w:val="28"/>
          <w:szCs w:val="28"/>
          <w:lang w:val="ru-RU"/>
        </w:rPr>
        <w:fldChar w:fldCharType="end"/>
      </w:r>
      <w:r w:rsidRPr="00E432EB">
        <w:rPr>
          <w:sz w:val="28"/>
          <w:szCs w:val="28"/>
          <w:lang w:val="ru-RU"/>
        </w:rPr>
        <w:t>. Не требуя извлечения элементов из каждого кадра, метод может работать с высокой частотой кадров, получая впечатляющие результаты в квадрокоптерах. Обнаружение петель не выполняется, и реализация в основном предназначена для камер, смотрящих вниз.</w:t>
      </w:r>
    </w:p>
    <w:p w14:paraId="1911430D" w14:textId="77777777" w:rsidR="00E432EB" w:rsidRPr="00E432EB" w:rsidRDefault="00E432EB" w:rsidP="00E432EB">
      <w:pPr>
        <w:spacing w:line="360" w:lineRule="auto"/>
        <w:rPr>
          <w:sz w:val="28"/>
          <w:szCs w:val="28"/>
          <w:lang w:val="ru-RU"/>
        </w:rPr>
      </w:pPr>
    </w:p>
    <w:p w14:paraId="4645F7BB" w14:textId="0C7C9443" w:rsidR="00E432EB" w:rsidRPr="00E432EB" w:rsidRDefault="00E432EB" w:rsidP="00E432EB">
      <w:pPr>
        <w:spacing w:line="360" w:lineRule="auto"/>
        <w:ind w:firstLine="708"/>
        <w:rPr>
          <w:sz w:val="28"/>
          <w:szCs w:val="28"/>
          <w:lang w:val="ru-RU"/>
        </w:rPr>
      </w:pPr>
      <w:r w:rsidRPr="00E432EB">
        <w:rPr>
          <w:sz w:val="28"/>
          <w:szCs w:val="28"/>
          <w:lang w:val="ru-RU"/>
        </w:rPr>
        <w:t xml:space="preserve">Стратегия выбора ключевых кадров — это отдельная задача в SLAM по данным камеры, никакие существующие решения задачи SLAM не выполняют обновление и оптимизацию графа со всеми точками и всеми кадрами. Работа </w:t>
      </w:r>
      <w:proofErr w:type="spellStart"/>
      <w:r w:rsidRPr="00E432EB">
        <w:rPr>
          <w:sz w:val="28"/>
          <w:szCs w:val="28"/>
          <w:lang w:val="ru-RU"/>
        </w:rPr>
        <w:t>Strasdat</w:t>
      </w:r>
      <w:proofErr w:type="spellEnd"/>
      <w:r w:rsidRPr="00E432EB">
        <w:rPr>
          <w:sz w:val="28"/>
          <w:szCs w:val="28"/>
          <w:lang w:val="ru-RU"/>
        </w:rPr>
        <w:t xml:space="preserve"> </w:t>
      </w:r>
      <w:proofErr w:type="spellStart"/>
      <w:r w:rsidRPr="00E432EB">
        <w:rPr>
          <w:sz w:val="28"/>
          <w:szCs w:val="28"/>
          <w:lang w:val="ru-RU"/>
        </w:rPr>
        <w:t>et</w:t>
      </w:r>
      <w:proofErr w:type="spellEnd"/>
      <w:r w:rsidRPr="00E432EB">
        <w:rPr>
          <w:sz w:val="28"/>
          <w:szCs w:val="28"/>
          <w:lang w:val="ru-RU"/>
        </w:rPr>
        <w:t xml:space="preserve"> </w:t>
      </w:r>
      <w:proofErr w:type="spellStart"/>
      <w:r w:rsidRPr="00E432EB">
        <w:rPr>
          <w:sz w:val="28"/>
          <w:szCs w:val="28"/>
          <w:lang w:val="ru-RU"/>
        </w:rPr>
        <w:t>al</w:t>
      </w:r>
      <w:proofErr w:type="spellEnd"/>
      <w:r w:rsidRPr="00E432EB">
        <w:rPr>
          <w:sz w:val="28"/>
          <w:szCs w:val="28"/>
          <w:lang w:val="ru-RU"/>
        </w:rPr>
        <w:t xml:space="preserve">. </w:t>
      </w:r>
      <w:r w:rsidRPr="00E432EB">
        <w:rPr>
          <w:sz w:val="28"/>
          <w:szCs w:val="28"/>
          <w:lang w:val="ru-RU"/>
        </w:rPr>
        <w:fldChar w:fldCharType="begin"/>
      </w:r>
      <w:r w:rsidR="00DC6E06">
        <w:rPr>
          <w:sz w:val="28"/>
          <w:szCs w:val="28"/>
          <w:lang w:val="ru-RU"/>
        </w:rPr>
        <w:instrText xml:space="preserve"> ADDIN ZOTERO_ITEM CSL_CITATION {"citationID":"LUThH8bC","properties":{"formattedCitation":"[14]","plainCitation":"[14]","noteIndex":0},"citationItems":[{"id":"fw26V6HU/162Y9ttx","uris":["http://zotero.org/users/local/TinZTSqN/items/2Y9D26JV"],"uri":["http://zotero.org/users/local/TinZTSqN/items/2Y9D26JV"],"itemData":{"id":88,"type":"article-journal","abstract":"While the most accurate solution to off-line structure from motion (SFM) problems is undoubtedly to extract as much correspondence information as possible and perform batch optimisation, sequential methods suitable for live video streams must approximate this to fit within fixed computational bounds. Two quite different approaches to real-time SFM – also called visual SLAM (simultaneous localisation and mapping) – have proven successful, but they sparsify the problem in different ways. Filtering methods marginalise out past poses and summarise the information gained over time with a probability distribution. Keyframe methods retain the optimisation approach of global bundle adjustment, but computationally must select only a small number of past frames to process. In this paper we perform a rigorous analysis of the relative advantages of filtering and sparse bundle adjustment for sequential visual SLAM. In a series of Monte Carlo experiments we investigate the accuracy and cost of visual SLAM. We measure accuracy in terms of entropy reduction as well as root mean square error (RMSE), and analyse the efficiency of bundle adjustment versus filtering using combined cost/accuracy measures. In our analysis, we consider both SLAM using a stereo rig and monocular SLAM as well as various different scenes and motion patterns. For all these scenarios, we conclude that keyframe bundle adjustment outperforms filtering, since it gives the most accuracy per unit of computing time.","container-title":"Image and Vision Computing","DOI":"https://doi.org/10.1016/j.imavis.2012.02.009","ISSN":"0262-8856","issue":"2","page":"65-77","title":"Visual SLAM: Why filter?","volume":"30","author":[{"family":"Strasdat","given":"Hauke"},{"family":"Montiel","given":"J. M. M."},{"family":"Davison","given":"Andrew J."}],"issued":{"date-parts":[["2012"]]}}}],"schema":"https://github.com/citation-style-language/schema/raw/master/csl-citation.json"} </w:instrText>
      </w:r>
      <w:r w:rsidRPr="00E432EB">
        <w:rPr>
          <w:sz w:val="28"/>
          <w:szCs w:val="28"/>
          <w:lang w:val="ru-RU"/>
        </w:rPr>
        <w:fldChar w:fldCharType="separate"/>
      </w:r>
      <w:r w:rsidRPr="00E432EB">
        <w:rPr>
          <w:sz w:val="28"/>
          <w:szCs w:val="28"/>
          <w:lang w:val="ru-RU"/>
        </w:rPr>
        <w:t>[14]</w:t>
      </w:r>
      <w:r w:rsidRPr="00E432EB">
        <w:rPr>
          <w:sz w:val="28"/>
          <w:szCs w:val="28"/>
          <w:lang w:val="ru-RU"/>
        </w:rPr>
        <w:fldChar w:fldCharType="end"/>
      </w:r>
      <w:r w:rsidRPr="00E432EB">
        <w:rPr>
          <w:sz w:val="28"/>
          <w:szCs w:val="28"/>
          <w:lang w:val="ru-RU"/>
        </w:rPr>
        <w:t xml:space="preserve"> показывает, что наиболее экономичный подход - сохранить как можно больше точек, сохраняя только не избыточные ключевые кадры. Подход PTAM основан на очень осторожной вставке ключевых кадров в набор для оптимизации, чтобы избежать чрезмерного </w:t>
      </w:r>
      <w:r w:rsidRPr="00E432EB">
        <w:rPr>
          <w:sz w:val="28"/>
          <w:szCs w:val="28"/>
          <w:lang w:val="ru-RU"/>
        </w:rPr>
        <w:lastRenderedPageBreak/>
        <w:t>роста вычислительной сложности. Эта ограничительная политика вставки ключевых кадров приводит к сбою отслеживания в сложных условиях исследования. У ORB-SLAM применена стратегия выживания наиболее соответствующих остальному набору кадров, что обеспечивает надежность алгоритма в сложных сценариях. Алгоритм умеет добавлять и удалять кадры из задачи оптимизации, что дает избежание дополнительных затрат.</w:t>
      </w:r>
    </w:p>
    <w:p w14:paraId="053D9425" w14:textId="77777777" w:rsidR="00E432EB" w:rsidRDefault="00E432EB" w:rsidP="00E432EB">
      <w:pPr>
        <w:pStyle w:val="ad"/>
        <w:keepNext/>
      </w:pPr>
      <w:r>
        <w:rPr>
          <w:noProof/>
        </w:rPr>
        <w:drawing>
          <wp:inline distT="0" distB="0" distL="0" distR="0" wp14:anchorId="47F93D83" wp14:editId="3FB99D50">
            <wp:extent cx="5943600" cy="3848100"/>
            <wp:effectExtent l="0" t="0" r="0" b="0"/>
            <wp:docPr id="3" name="Image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rotWithShape="1">
                    <a:blip r:embed="rId8"/>
                    <a:srcRect t="5827"/>
                    <a:stretch/>
                  </pic:blipFill>
                  <pic:spPr bwMode="auto">
                    <a:xfrm>
                      <a:off x="0" y="0"/>
                      <a:ext cx="5943600" cy="3848100"/>
                    </a:xfrm>
                    <a:prstGeom prst="rect">
                      <a:avLst/>
                    </a:prstGeom>
                    <a:ln>
                      <a:noFill/>
                    </a:ln>
                    <a:extLst>
                      <a:ext uri="{53640926-AAD7-44D8-BBD7-CCE9431645EC}">
                        <a14:shadowObscured xmlns:a14="http://schemas.microsoft.com/office/drawing/2010/main"/>
                      </a:ext>
                    </a:extLst>
                  </pic:spPr>
                </pic:pic>
              </a:graphicData>
            </a:graphic>
          </wp:inline>
        </w:drawing>
      </w:r>
    </w:p>
    <w:p w14:paraId="26690B16" w14:textId="77777777" w:rsidR="00E432EB" w:rsidRDefault="00E432EB" w:rsidP="00E432EB">
      <w:pPr>
        <w:pStyle w:val="af"/>
        <w:rPr>
          <w:lang w:val="ru-RU"/>
        </w:rPr>
      </w:pPr>
      <w:r w:rsidRPr="00B039A2">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7</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1</w:t>
      </w:r>
      <w:r w:rsidR="00AF6891">
        <w:rPr>
          <w:lang w:val="ru-RU"/>
        </w:rPr>
        <w:fldChar w:fldCharType="end"/>
      </w:r>
      <w:r>
        <w:rPr>
          <w:lang w:val="ru-RU"/>
        </w:rPr>
        <w:t xml:space="preserve"> </w:t>
      </w:r>
      <w:r w:rsidRPr="00B663BA">
        <w:rPr>
          <w:lang w:val="ru-RU"/>
        </w:rPr>
        <w:t>Сводка наиболее репрезентативных визуальных (вверху) и визуально-инерциальных (внизу) систем SLAM в хронологическом порядке [2]</w:t>
      </w:r>
    </w:p>
    <w:p w14:paraId="26DB14F3" w14:textId="77777777" w:rsidR="00E432EB" w:rsidRDefault="00E432EB" w:rsidP="00E432EB">
      <w:pPr>
        <w:pStyle w:val="ad"/>
        <w:spacing w:line="360" w:lineRule="auto"/>
        <w:ind w:firstLine="708"/>
        <w:rPr>
          <w:lang w:val="ru-RU"/>
        </w:rPr>
      </w:pPr>
      <w:bookmarkStart w:id="27" w:name="ZOTERO_BREF_NwAH5FMWm1Mi"/>
      <w:bookmarkEnd w:id="27"/>
      <w:r>
        <w:rPr>
          <w:lang w:val="ru-RU"/>
        </w:rPr>
        <w:t>Алгоритм ORB-SLAM позволяет осуществлять одновременную локализацию и навигацию, обладает рядом преимуществ перед другими решениями SLAM, интегрирован во множестве решений и проверен историей использования.</w:t>
      </w:r>
    </w:p>
    <w:p w14:paraId="3DBF6C78" w14:textId="77777777" w:rsidR="00E432EB" w:rsidRDefault="00E432EB" w:rsidP="00E432EB">
      <w:pPr>
        <w:pStyle w:val="ad"/>
        <w:spacing w:line="360" w:lineRule="auto"/>
        <w:ind w:firstLine="708"/>
        <w:rPr>
          <w:lang w:val="ru-RU"/>
        </w:rPr>
      </w:pPr>
      <w:r>
        <w:rPr>
          <w:lang w:val="ru-RU"/>
        </w:rPr>
        <w:t xml:space="preserve">Алгоритм строит карту и ведёт навигацию по данным с внешних устройств. Алгоритм поддерживает различные возможные конфигурации физического оборудования. Изначально была предложена версия, работающая с единственной камерой. Последняя версия ORB-SLAM поддерживает совместное или раздельное использование стереокамер, камер </w:t>
      </w:r>
      <w:r>
        <w:rPr>
          <w:lang w:val="ru-RU"/>
        </w:rPr>
        <w:lastRenderedPageBreak/>
        <w:t xml:space="preserve">глубины, </w:t>
      </w:r>
      <w:proofErr w:type="spellStart"/>
      <w:r>
        <w:rPr>
          <w:lang w:val="ru-RU"/>
        </w:rPr>
        <w:t>лидаров</w:t>
      </w:r>
      <w:proofErr w:type="spellEnd"/>
      <w:r>
        <w:rPr>
          <w:lang w:val="ru-RU"/>
        </w:rPr>
        <w:t xml:space="preserve"> и моно-камеры. Выбор подходящей для конкретной задачи конфигурации для данного алгоритма может основываться на уже существующие исследования. </w:t>
      </w:r>
    </w:p>
    <w:p w14:paraId="73B1084A" w14:textId="77777777" w:rsidR="00E432EB" w:rsidRDefault="00E432EB" w:rsidP="00E432EB">
      <w:pPr>
        <w:pStyle w:val="ad"/>
        <w:spacing w:line="360" w:lineRule="auto"/>
        <w:ind w:firstLine="708"/>
        <w:rPr>
          <w:lang w:val="ru-RU"/>
        </w:rPr>
      </w:pPr>
      <w:r>
        <w:rPr>
          <w:lang w:val="ru-RU"/>
        </w:rPr>
        <w:t>Основой алгоритма ORB-SLAM является техника работы с картой, называемая редактирование связей (</w:t>
      </w:r>
      <w:proofErr w:type="spellStart"/>
      <w:r>
        <w:rPr>
          <w:lang w:val="ru-RU"/>
        </w:rPr>
        <w:t>bundle</w:t>
      </w:r>
      <w:proofErr w:type="spellEnd"/>
      <w:r>
        <w:rPr>
          <w:lang w:val="ru-RU"/>
        </w:rPr>
        <w:t xml:space="preserve"> </w:t>
      </w:r>
      <w:proofErr w:type="spellStart"/>
      <w:r>
        <w:rPr>
          <w:lang w:val="ru-RU"/>
        </w:rPr>
        <w:t>adjustment</w:t>
      </w:r>
      <w:proofErr w:type="spellEnd"/>
      <w:r>
        <w:rPr>
          <w:lang w:val="ru-RU"/>
        </w:rPr>
        <w:t>, BA). Алгоритм предлагает реализацию данной техники с доступной вычислительной сложностью, что позволяет обеспечить производительность в режиме реального времени на современном оборудовании.</w:t>
      </w:r>
    </w:p>
    <w:p w14:paraId="6997F0C6" w14:textId="1828FF7C" w:rsidR="00E432EB" w:rsidRDefault="00E432EB" w:rsidP="00E432EB">
      <w:pPr>
        <w:pStyle w:val="ad"/>
        <w:spacing w:line="360" w:lineRule="auto"/>
        <w:ind w:firstLine="708"/>
        <w:rPr>
          <w:lang w:val="ru-RU"/>
        </w:rPr>
      </w:pPr>
      <w:r>
        <w:rPr>
          <w:lang w:val="ru-RU"/>
        </w:rPr>
        <w:t xml:space="preserve">Обновлённая версия ORB-SLAM 3 </w:t>
      </w:r>
      <w:r>
        <w:rPr>
          <w:lang w:val="ru-RU"/>
        </w:rPr>
        <w:fldChar w:fldCharType="begin"/>
      </w:r>
      <w:r w:rsidR="00DC6E06">
        <w:rPr>
          <w:lang w:val="ru-RU"/>
        </w:rPr>
        <w:instrText xml:space="preserve"> ADDIN ZOTERO_ITEM CSL_CITATION {"citationID":"ZAvBM4OO","properties":{"formattedCitation":"[2]","plainCitation":"[2]","noteIndex":0},"citationItems":[{"id":"fw26V6HU/OcR1J7N0","uris":["http://zotero.org/users/local/Ig164cfF/items/MD9PQQ3N"],"uri":["http://zotero.org/users/local/Ig164cfF/items/MD9PQQ3N"],"itemData":{"id":"4LVlnkH8/d1926qHI","type":"article-journal","container-title":"IEEE Transactions on Robotics","DOI":"10.1109/TRO.2021.3075644","ISSN":"1552-3098, 1941-0468","issue":"6","journalAbbreviation":"IEEE Trans. Robot.","page":"1874-1890","source":"DOI.org (Crossref)","title":"ORB-SLAM3: An Accurate Open-Source Library for Visual, Visual–Inertial, and Multimap SLAM","title-short":"ORB-SLAM3","volume":"37","author":[{"family":"Campos","given":"Carlos"},{"family":"Elvira","given":"Richard"},{"family":"Rodriguez","given":"Juan J. Gomez"},{"family":"M. Montiel","given":"Jose M."},{"family":"D. Tardos","given":"Juan"}],"issued":{"date-parts":[["2021",12]]}}}],"schema":"https://github.com/citation-style-language/schema/raw/master/csl-citation.json"} </w:instrText>
      </w:r>
      <w:r>
        <w:rPr>
          <w:lang w:val="ru-RU"/>
        </w:rPr>
        <w:fldChar w:fldCharType="separate"/>
      </w:r>
      <w:r w:rsidRPr="00360B71">
        <w:rPr>
          <w:lang w:val="ru-RU"/>
        </w:rPr>
        <w:t>[2]</w:t>
      </w:r>
      <w:r>
        <w:rPr>
          <w:lang w:val="ru-RU"/>
        </w:rPr>
        <w:fldChar w:fldCharType="end"/>
      </w:r>
      <w:r>
        <w:rPr>
          <w:lang w:val="ru-RU"/>
        </w:rPr>
        <w:t xml:space="preserve"> - это система SLAM, которая поддерживает визуально-инерциальную навигацию и гибридные карты. Метод может работать на одиночной камере, стерео и RGB-D камерах, а также с использованием широкоугольных камер типа «рыбий глаз».</w:t>
      </w:r>
    </w:p>
    <w:p w14:paraId="04FCB95F" w14:textId="49C07257" w:rsidR="00E432EB" w:rsidRDefault="00E432EB" w:rsidP="00E432EB">
      <w:pPr>
        <w:pStyle w:val="ad"/>
        <w:spacing w:line="360" w:lineRule="auto"/>
        <w:ind w:firstLine="708"/>
        <w:rPr>
          <w:lang w:val="ru-RU"/>
        </w:rPr>
      </w:pPr>
      <w:r>
        <w:rPr>
          <w:lang w:val="ru-RU"/>
        </w:rPr>
        <w:t xml:space="preserve">Средняя точность ORB-SLAM 3 (3,6) см для набора данных </w:t>
      </w:r>
      <w:proofErr w:type="spellStart"/>
      <w:r>
        <w:rPr>
          <w:lang w:val="ru-RU"/>
        </w:rPr>
        <w:t>EuRoC</w:t>
      </w:r>
      <w:proofErr w:type="spellEnd"/>
      <w:r>
        <w:rPr>
          <w:lang w:val="ru-RU"/>
        </w:rPr>
        <w:t xml:space="preserve"> </w:t>
      </w:r>
      <w:r>
        <w:rPr>
          <w:lang w:val="ru-RU"/>
        </w:rPr>
        <w:fldChar w:fldCharType="begin"/>
      </w:r>
      <w:r w:rsidR="00DC6E06">
        <w:rPr>
          <w:lang w:val="ru-RU"/>
        </w:rPr>
        <w:instrText xml:space="preserve"> ADDIN ZOTERO_ITEM CSL_CITATION {"citationID":"JKhibXqd","properties":{"formattedCitation":"[3]","plainCitation":"[3]","noteIndex":0},"citationItems":[{"id":"fw26V6HU/F0i5QAGZ","uris":["http://zotero.org/users/local/Ig164cfF/items/W49SU587"],"uri":["http://zotero.org/users/local/Ig164cfF/items/W49SU587"],"itemData":{"id":"4LVlnkH8/FjXjF9rr","type":"article-journal","abstract":"This paper presents visual-inertial datasets collected on-board a micro aerial vehicle. The datasets contain synchronized stereo images, IMU measurements and accurate ground truth. The first batch of datasets facilitates the design and evaluation of visual-inertial localization algorithms on real flight data. It was collected in an industrial environment and contains millimeter accurate position ground truth from a laser tracking system. The second batch of datasets is aimed at precise 3D environment reconstruction and was recorded in a room equipped with a motion capture system. The datasets contain 6D pose ground truth and a detailed 3D scan of the environment. Eleven datasets are provided in total, ranging from slow flights under good visual conditions to dynamic flights with motion blur and poor illumination, enabling researchers to thoroughly test and evaluate their algorithms. All datasets contain raw sensor measurements, spatio-temporally aligned sensor data and ground truth, extrinsic and intrinsic calibrations and datasets for custom calibrations.","container-title":"The International Journal of Robotics Research","DOI":"10.1177/0278364915620033","issue":"10","note":"_eprint: https://doi.org/10.1177/0278364915620033","page":"1157-1163","title":"The EuRoC micro aerial vehicle datasets","volume":"35","author":[{"family":"Burri","given":"Michael"},{"family":"Nikolic","given":"Janosch"},{"family":"Gohl","given":"Pascal"},{"family":"Schneider","given":"Thomas"},{"family":"Rehder","given":"Joern"},{"family":"Omari","given":"Sammy"},{"family":"Achtelik","given":"Markus W."},{"family":"Siegwart","given":"Roland"}],"issued":{"date-parts":[["2016"]]}}}],"schema":"https://github.com/citation-style-language/schema/raw/master/csl-citation.json"} </w:instrText>
      </w:r>
      <w:r>
        <w:rPr>
          <w:lang w:val="ru-RU"/>
        </w:rPr>
        <w:fldChar w:fldCharType="separate"/>
      </w:r>
      <w:r w:rsidRPr="00360B71">
        <w:rPr>
          <w:lang w:val="ru-RU"/>
        </w:rPr>
        <w:t>[3]</w:t>
      </w:r>
      <w:r>
        <w:rPr>
          <w:lang w:val="ru-RU"/>
        </w:rPr>
        <w:fldChar w:fldCharType="end"/>
      </w:r>
      <w:r>
        <w:rPr>
          <w:lang w:val="ru-RU"/>
        </w:rPr>
        <w:t xml:space="preserve"> и (9) мм для набора данных TUM-VI (сцена AR / VR), использует портативные устройства для быстрого перемещения.</w:t>
      </w:r>
    </w:p>
    <w:p w14:paraId="6E601207" w14:textId="77777777" w:rsidR="00E432EB" w:rsidRDefault="00E432EB" w:rsidP="00E432EB">
      <w:pPr>
        <w:pStyle w:val="ad"/>
        <w:spacing w:line="360" w:lineRule="auto"/>
        <w:ind w:firstLine="708"/>
        <w:rPr>
          <w:lang w:val="ru-RU"/>
        </w:rPr>
      </w:pPr>
      <w:r>
        <w:rPr>
          <w:lang w:val="ru-RU"/>
        </w:rPr>
        <w:t>Это первая плотно-связанная система визуально-инерциальной одометрии (VIO), основанная на извлечении характерных точек, которая полагается только на максимальную апостериорную оценку (включая IMU во время инициализации). Эффект от такой системы заключается в следующем: она может надёжно работать в реальном времени, а её точность улучшена в 2–5 раз по сравнению с предыдущей версией. Использование максимальной апостериорной оценки гарантирует получение лучшего решения для любого набора данных.</w:t>
      </w:r>
    </w:p>
    <w:p w14:paraId="76A0904C" w14:textId="77777777" w:rsidR="00E432EB" w:rsidRDefault="00E432EB" w:rsidP="00E432EB">
      <w:pPr>
        <w:pStyle w:val="ad"/>
        <w:spacing w:line="360" w:lineRule="auto"/>
        <w:ind w:firstLine="708"/>
        <w:rPr>
          <w:lang w:val="ru-RU"/>
        </w:rPr>
      </w:pPr>
      <w:r>
        <w:rPr>
          <w:lang w:val="ru-RU"/>
        </w:rPr>
        <w:t>Второе нововведение в этой статье - создание гибридной карты на основе нового модуля локализации, которое уменьшает ошибку позиционирования.</w:t>
      </w:r>
    </w:p>
    <w:p w14:paraId="08CCBA42" w14:textId="77777777" w:rsidR="00E432EB" w:rsidRDefault="00E432EB" w:rsidP="00E432EB">
      <w:pPr>
        <w:pStyle w:val="ad"/>
        <w:spacing w:line="360" w:lineRule="auto"/>
        <w:ind w:firstLine="708"/>
        <w:rPr>
          <w:lang w:val="ru-RU"/>
        </w:rPr>
      </w:pPr>
      <w:r>
        <w:rPr>
          <w:lang w:val="ru-RU"/>
        </w:rPr>
        <w:t>Новый модуль локализации позволяет использовать ORB-SLAM 3 в сценах с плохими характеристиками карты.</w:t>
      </w:r>
    </w:p>
    <w:p w14:paraId="31123930" w14:textId="77777777" w:rsidR="00E432EB" w:rsidRDefault="00E432EB" w:rsidP="00E432EB">
      <w:pPr>
        <w:pStyle w:val="ad"/>
        <w:spacing w:line="360" w:lineRule="auto"/>
        <w:ind w:firstLine="360"/>
        <w:rPr>
          <w:lang w:val="ru-RU"/>
        </w:rPr>
      </w:pPr>
      <w:r>
        <w:rPr>
          <w:lang w:val="ru-RU"/>
        </w:rPr>
        <w:lastRenderedPageBreak/>
        <w:t>Долгосрочная работа: при выходе из строя модуля навигации и невозможности решения для данной карты, система будет перестраивать карту и выравнивать её с исходной. ORB-SLAM 3 - первая система, которая может повторно использовать всю предыдущую информацию на всех этапах алгоритма. Обновленный механизм сопоставления кадров может использовать ключевые кадры, которые были собраны независимо и находятся далеко на графе связей в карте, даже если два кадра были сняты в разное время.</w:t>
      </w:r>
    </w:p>
    <w:p w14:paraId="2328BDA8" w14:textId="77777777" w:rsidR="00E432EB" w:rsidRPr="004C5C73" w:rsidRDefault="00E432EB" w:rsidP="00922B26">
      <w:pPr>
        <w:pStyle w:val="2"/>
      </w:pPr>
      <w:bookmarkStart w:id="28" w:name="_Toc91460034"/>
      <w:bookmarkStart w:id="29" w:name="_Toc91545742"/>
      <w:r w:rsidRPr="004C5C73">
        <w:t>Принцип работы алгоритма</w:t>
      </w:r>
      <w:bookmarkEnd w:id="28"/>
      <w:bookmarkEnd w:id="29"/>
    </w:p>
    <w:p w14:paraId="6D0099FD" w14:textId="77777777" w:rsidR="00E432EB" w:rsidRDefault="00E432EB" w:rsidP="00E432EB">
      <w:pPr>
        <w:pStyle w:val="ad"/>
        <w:spacing w:line="360" w:lineRule="auto"/>
        <w:ind w:firstLine="360"/>
        <w:rPr>
          <w:lang w:val="ru-RU"/>
        </w:rPr>
      </w:pPr>
      <w:r>
        <w:rPr>
          <w:lang w:val="ru-RU"/>
        </w:rPr>
        <w:t>Алгоритм SLAM строит карту в неизвестном окружении и позиционируют объект на карте по данным сенсоров.</w:t>
      </w:r>
    </w:p>
    <w:p w14:paraId="4B207572" w14:textId="77777777" w:rsidR="00E432EB" w:rsidRDefault="00E432EB" w:rsidP="00E432EB">
      <w:pPr>
        <w:pStyle w:val="ad"/>
        <w:spacing w:line="360" w:lineRule="auto"/>
        <w:ind w:firstLine="360"/>
        <w:rPr>
          <w:lang w:val="ru-RU"/>
        </w:rPr>
      </w:pPr>
      <w:r>
        <w:rPr>
          <w:lang w:val="ru-RU"/>
        </w:rPr>
        <w:t xml:space="preserve">Основным требованием к алгоритму SLAM является его работа в реальном времени. </w:t>
      </w:r>
      <w:r w:rsidRPr="00E432EB">
        <w:rPr>
          <w:b/>
          <w:bCs/>
          <w:lang w:val="ru-RU"/>
        </w:rPr>
        <w:t>Это</w:t>
      </w:r>
      <w:r>
        <w:rPr>
          <w:lang w:val="ru-RU"/>
        </w:rPr>
        <w:t xml:space="preserve"> требование в основном существенно для автономного движения робота в неизвестном статическом окружении или для автономного движения автомобиля в динамическом окружении. Если карту и окружение можно рассматривать как статические, то возможно значительное упрощение архитектуры алгоритма и снижения требований по производительности.</w:t>
      </w:r>
    </w:p>
    <w:p w14:paraId="37467E0A" w14:textId="77777777" w:rsidR="00E432EB" w:rsidRDefault="00E432EB" w:rsidP="00E432EB">
      <w:pPr>
        <w:pStyle w:val="ad"/>
        <w:rPr>
          <w:lang w:val="ru-RU"/>
        </w:rPr>
      </w:pPr>
    </w:p>
    <w:p w14:paraId="265E277E" w14:textId="77777777" w:rsidR="00E432EB" w:rsidRDefault="00E432EB" w:rsidP="00E432EB">
      <w:pPr>
        <w:pStyle w:val="ad"/>
        <w:keepNext/>
      </w:pPr>
      <w:r>
        <w:rPr>
          <w:noProof/>
        </w:rPr>
        <w:drawing>
          <wp:inline distT="0" distB="0" distL="0" distR="0" wp14:anchorId="4ED4CDEB" wp14:editId="54EC91A1">
            <wp:extent cx="2857500" cy="2495550"/>
            <wp:effectExtent l="0" t="0" r="0" b="0"/>
            <wp:docPr id="28" name="Image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pic:cNvPicPr>
                      <a:picLocks noChangeAspect="1" noChangeArrowheads="1"/>
                    </pic:cNvPicPr>
                  </pic:nvPicPr>
                  <pic:blipFill>
                    <a:blip r:embed="rId9"/>
                    <a:stretch>
                      <a:fillRect/>
                    </a:stretch>
                  </pic:blipFill>
                  <pic:spPr bwMode="auto">
                    <a:xfrm>
                      <a:off x="0" y="0"/>
                      <a:ext cx="2857500" cy="2495550"/>
                    </a:xfrm>
                    <a:prstGeom prst="rect">
                      <a:avLst/>
                    </a:prstGeom>
                  </pic:spPr>
                </pic:pic>
              </a:graphicData>
            </a:graphic>
          </wp:inline>
        </w:drawing>
      </w:r>
    </w:p>
    <w:p w14:paraId="051DC8CC" w14:textId="77777777" w:rsidR="00E432EB" w:rsidRDefault="00E432EB" w:rsidP="00E432EB">
      <w:pPr>
        <w:pStyle w:val="af"/>
        <w:rPr>
          <w:lang w:val="ru-RU"/>
        </w:rPr>
      </w:pPr>
      <w:r w:rsidRPr="00B039A2">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7</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2</w:t>
      </w:r>
      <w:r w:rsidR="00AF6891">
        <w:rPr>
          <w:lang w:val="ru-RU"/>
        </w:rPr>
        <w:fldChar w:fldCharType="end"/>
      </w:r>
      <w:r>
        <w:rPr>
          <w:lang w:val="ru-RU"/>
        </w:rPr>
        <w:t xml:space="preserve"> </w:t>
      </w:r>
      <w:r w:rsidRPr="0066357B">
        <w:rPr>
          <w:lang w:val="ru-RU"/>
        </w:rPr>
        <w:t>Работа ORB-SLAM 2 [21] в городской среде с использованием стереокамеры, траектория и разреженная реконструкция карты с закрытием нескольких петель</w:t>
      </w:r>
    </w:p>
    <w:p w14:paraId="62ACDA2D" w14:textId="77777777" w:rsidR="00E432EB" w:rsidRDefault="00E432EB" w:rsidP="00E432EB">
      <w:pPr>
        <w:pStyle w:val="ad"/>
        <w:rPr>
          <w:lang w:val="ru-RU"/>
        </w:rPr>
      </w:pPr>
    </w:p>
    <w:p w14:paraId="1C3AE6A9" w14:textId="77777777" w:rsidR="00E432EB" w:rsidRDefault="00E432EB" w:rsidP="00E432EB">
      <w:pPr>
        <w:pStyle w:val="ad"/>
        <w:spacing w:line="360" w:lineRule="auto"/>
        <w:ind w:firstLine="360"/>
        <w:rPr>
          <w:lang w:val="ru-RU"/>
        </w:rPr>
      </w:pPr>
      <w:r>
        <w:rPr>
          <w:lang w:val="ru-RU"/>
        </w:rPr>
        <w:lastRenderedPageBreak/>
        <w:t>Среди различных типов датчиков камеры дешевы и предоставляют обширную информацию об окружающей среде, что позволяет надёжно и точно осуществлять позиционирование и навигацию.</w:t>
      </w:r>
    </w:p>
    <w:p w14:paraId="1AAFB3F8" w14:textId="77777777" w:rsidR="00E432EB" w:rsidRDefault="00E432EB" w:rsidP="00E432EB">
      <w:pPr>
        <w:pStyle w:val="ad"/>
        <w:spacing w:line="360" w:lineRule="auto"/>
        <w:ind w:firstLine="360"/>
        <w:rPr>
          <w:lang w:val="ru-RU"/>
        </w:rPr>
      </w:pPr>
      <w:r>
        <w:rPr>
          <w:lang w:val="ru-RU"/>
        </w:rPr>
        <w:t>Алгоритмы Visual SLAM, в которых основным датчиком является камера являются наиболее точными и универсальными решениями в локализации и навигации, при этом они зачастую бывают требовательны к производительности и оборудованию.</w:t>
      </w:r>
    </w:p>
    <w:p w14:paraId="6197EB03" w14:textId="77777777" w:rsidR="00E432EB" w:rsidRDefault="00E432EB" w:rsidP="00E432EB">
      <w:pPr>
        <w:pStyle w:val="ad"/>
        <w:spacing w:line="360" w:lineRule="auto"/>
        <w:ind w:firstLine="360"/>
        <w:rPr>
          <w:lang w:val="ru-RU"/>
        </w:rPr>
      </w:pPr>
      <w:r>
        <w:rPr>
          <w:lang w:val="ru-RU"/>
        </w:rPr>
        <w:t>Распознавание места/определение места по изображению — это ключевой модуль системы SLAM для замыкания контуров (т.е. обнаружения, когда датчик возвращается в нанесённую на карту область и исправления накопленной ошибки в исследовании) и для перемещения камеры после сбоя отслеживания из-за окклюзии или агрессивного движения, или при повторной инициализации системы.</w:t>
      </w:r>
    </w:p>
    <w:p w14:paraId="1C1FBB97" w14:textId="77777777" w:rsidR="00E432EB" w:rsidRDefault="00E432EB" w:rsidP="00E432EB">
      <w:pPr>
        <w:pStyle w:val="ad"/>
        <w:keepNext/>
      </w:pPr>
      <w:r>
        <w:rPr>
          <w:noProof/>
        </w:rPr>
        <w:drawing>
          <wp:inline distT="0" distB="0" distL="0" distR="0" wp14:anchorId="129B9E7D" wp14:editId="771BE272">
            <wp:extent cx="2914650" cy="3286125"/>
            <wp:effectExtent l="0" t="0" r="0" b="0"/>
            <wp:docPr id="29" name="Image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pic:cNvPicPr>
                      <a:picLocks noChangeAspect="1" noChangeArrowheads="1"/>
                    </pic:cNvPicPr>
                  </pic:nvPicPr>
                  <pic:blipFill>
                    <a:blip r:embed="rId10"/>
                    <a:stretch>
                      <a:fillRect/>
                    </a:stretch>
                  </pic:blipFill>
                  <pic:spPr bwMode="auto">
                    <a:xfrm>
                      <a:off x="0" y="0"/>
                      <a:ext cx="2914650" cy="3286125"/>
                    </a:xfrm>
                    <a:prstGeom prst="rect">
                      <a:avLst/>
                    </a:prstGeom>
                  </pic:spPr>
                </pic:pic>
              </a:graphicData>
            </a:graphic>
          </wp:inline>
        </w:drawing>
      </w:r>
      <w:r>
        <w:rPr>
          <w:noProof/>
        </w:rPr>
        <w:drawing>
          <wp:inline distT="0" distB="0" distL="0" distR="0" wp14:anchorId="03CB22BC" wp14:editId="23002864">
            <wp:extent cx="2914650" cy="3295650"/>
            <wp:effectExtent l="0" t="0" r="0" b="0"/>
            <wp:docPr id="4" name="Image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pic:cNvPicPr>
                      <a:picLocks noChangeAspect="1" noChangeArrowheads="1"/>
                    </pic:cNvPicPr>
                  </pic:nvPicPr>
                  <pic:blipFill>
                    <a:blip r:embed="rId10"/>
                    <a:stretch>
                      <a:fillRect/>
                    </a:stretch>
                  </pic:blipFill>
                  <pic:spPr bwMode="auto">
                    <a:xfrm>
                      <a:off x="0" y="0"/>
                      <a:ext cx="2914650" cy="3295650"/>
                    </a:xfrm>
                    <a:prstGeom prst="rect">
                      <a:avLst/>
                    </a:prstGeom>
                  </pic:spPr>
                </pic:pic>
              </a:graphicData>
            </a:graphic>
          </wp:inline>
        </w:drawing>
      </w:r>
    </w:p>
    <w:p w14:paraId="086C601B" w14:textId="77777777" w:rsidR="00E432EB" w:rsidRPr="00B039A2" w:rsidRDefault="00E432EB" w:rsidP="00E432EB">
      <w:pPr>
        <w:pStyle w:val="af"/>
        <w:rPr>
          <w:lang w:val="ru-RU"/>
        </w:rPr>
      </w:pPr>
      <w:r w:rsidRPr="00B039A2">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7</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3</w:t>
      </w:r>
      <w:r w:rsidR="00AF6891">
        <w:rPr>
          <w:lang w:val="ru-RU"/>
        </w:rPr>
        <w:fldChar w:fldCharType="end"/>
      </w:r>
      <w:r>
        <w:rPr>
          <w:lang w:val="ru-RU"/>
        </w:rPr>
        <w:t xml:space="preserve"> </w:t>
      </w:r>
      <w:r w:rsidRPr="0066357B">
        <w:rPr>
          <w:lang w:val="ru-RU"/>
        </w:rPr>
        <w:t>Работа ORB-SLAM 2</w:t>
      </w:r>
      <w:r>
        <w:rPr>
          <w:lang w:val="ru-RU"/>
        </w:rPr>
        <w:t xml:space="preserve">, реконструкция карты </w:t>
      </w:r>
      <w:r w:rsidRPr="0065562D">
        <w:rPr>
          <w:lang w:val="ru-RU"/>
        </w:rPr>
        <w:t>до и после замыкания</w:t>
      </w:r>
      <w:r>
        <w:rPr>
          <w:lang w:val="ru-RU"/>
        </w:rPr>
        <w:t xml:space="preserve"> петли</w:t>
      </w:r>
      <w:r w:rsidRPr="0065562D">
        <w:rPr>
          <w:lang w:val="ru-RU"/>
        </w:rPr>
        <w:t>, ORB-SLAM 2 [21]</w:t>
      </w:r>
    </w:p>
    <w:p w14:paraId="40AFB3E4" w14:textId="77777777" w:rsidR="00E432EB" w:rsidRDefault="00E432EB" w:rsidP="00E432EB">
      <w:pPr>
        <w:pStyle w:val="ad"/>
        <w:rPr>
          <w:lang w:val="ru-RU"/>
        </w:rPr>
      </w:pPr>
    </w:p>
    <w:p w14:paraId="2F9501A1" w14:textId="77777777" w:rsidR="00E432EB" w:rsidRDefault="00E432EB" w:rsidP="00E432EB">
      <w:pPr>
        <w:pStyle w:val="ad"/>
        <w:spacing w:line="360" w:lineRule="auto"/>
        <w:rPr>
          <w:lang w:val="ru-RU"/>
        </w:rPr>
      </w:pPr>
      <w:r>
        <w:rPr>
          <w:lang w:val="ru-RU"/>
        </w:rPr>
        <w:t xml:space="preserve">Самым большим преимуществом отображения SLAM является то, что оно позволяет сопоставить и использовать предыдущие наблюдения, которые выполняют три ассоциации данных в </w:t>
      </w:r>
      <w:proofErr w:type="spellStart"/>
      <w:r>
        <w:rPr>
          <w:lang w:val="ru-RU"/>
        </w:rPr>
        <w:t>bundle</w:t>
      </w:r>
      <w:proofErr w:type="spellEnd"/>
      <w:r>
        <w:rPr>
          <w:lang w:val="ru-RU"/>
        </w:rPr>
        <w:t xml:space="preserve"> </w:t>
      </w:r>
      <w:proofErr w:type="spellStart"/>
      <w:r>
        <w:rPr>
          <w:lang w:val="ru-RU"/>
        </w:rPr>
        <w:t>adjustment</w:t>
      </w:r>
      <w:proofErr w:type="spellEnd"/>
      <w:r>
        <w:rPr>
          <w:lang w:val="ru-RU"/>
        </w:rPr>
        <w:t>:</w:t>
      </w:r>
    </w:p>
    <w:p w14:paraId="026C4220" w14:textId="77777777" w:rsidR="00E432EB" w:rsidRDefault="00E432EB" w:rsidP="00E432EB">
      <w:pPr>
        <w:pStyle w:val="ad"/>
        <w:numPr>
          <w:ilvl w:val="0"/>
          <w:numId w:val="16"/>
        </w:numPr>
        <w:spacing w:line="360" w:lineRule="auto"/>
        <w:rPr>
          <w:lang w:val="ru-RU"/>
        </w:rPr>
      </w:pPr>
      <w:r>
        <w:rPr>
          <w:lang w:val="ru-RU"/>
        </w:rPr>
        <w:lastRenderedPageBreak/>
        <w:t>Краткосрочная ассоциация данных: сопоставление элементов карты за последние несколько секунд. Так же, как это делается в визуальной одометрии, отбрасывание кадров, которые больше не видны, приведёт к накоплению дрейфа.</w:t>
      </w:r>
    </w:p>
    <w:p w14:paraId="0E3187CA" w14:textId="77777777" w:rsidR="00E432EB" w:rsidRDefault="00E432EB" w:rsidP="00E432EB">
      <w:pPr>
        <w:pStyle w:val="ad"/>
        <w:numPr>
          <w:ilvl w:val="0"/>
          <w:numId w:val="16"/>
        </w:numPr>
        <w:spacing w:line="360" w:lineRule="auto"/>
        <w:rPr>
          <w:lang w:val="ru-RU"/>
        </w:rPr>
      </w:pPr>
      <w:r>
        <w:rPr>
          <w:lang w:val="ru-RU"/>
        </w:rPr>
        <w:t xml:space="preserve">Среднесрочная ассоциация данных: сопоставление карты с небольшой совокупной ошибкой камеры. Это также можно использовать в </w:t>
      </w:r>
      <w:proofErr w:type="spellStart"/>
      <w:r>
        <w:rPr>
          <w:lang w:val="ru-RU"/>
        </w:rPr>
        <w:t>bundle</w:t>
      </w:r>
      <w:proofErr w:type="spellEnd"/>
      <w:r>
        <w:rPr>
          <w:lang w:val="ru-RU"/>
        </w:rPr>
        <w:t xml:space="preserve"> </w:t>
      </w:r>
      <w:proofErr w:type="spellStart"/>
      <w:r>
        <w:rPr>
          <w:lang w:val="ru-RU"/>
        </w:rPr>
        <w:t>adjustment</w:t>
      </w:r>
      <w:proofErr w:type="spellEnd"/>
      <w:r>
        <w:rPr>
          <w:lang w:val="ru-RU"/>
        </w:rPr>
        <w:t>. Когда система работает на уже построенной карте, она может достичь нулевого дрейфа.</w:t>
      </w:r>
    </w:p>
    <w:p w14:paraId="1D3312C6" w14:textId="77777777" w:rsidR="00E432EB" w:rsidRDefault="00E432EB" w:rsidP="00E432EB">
      <w:pPr>
        <w:pStyle w:val="ad"/>
        <w:numPr>
          <w:ilvl w:val="0"/>
          <w:numId w:val="16"/>
        </w:numPr>
        <w:spacing w:line="360" w:lineRule="auto"/>
        <w:rPr>
          <w:lang w:val="ru-RU"/>
        </w:rPr>
      </w:pPr>
      <w:r>
        <w:rPr>
          <w:lang w:val="ru-RU"/>
        </w:rPr>
        <w:t xml:space="preserve">Долгосрочная ассоциация данных: многократное распознавание сцены для сопоставления текущих наблюдений и предыдущих наблюдений, независимо от накопленной ошибки. Позволяет создать ассоциацию между кадрами даже в случае сбоя отслеживания. Долгосрочное сопоставление может использовать оптимизацию позиционного графа чтобы минимизировать ошибку каждого отдельного перемещения. </w:t>
      </w:r>
      <w:proofErr w:type="spellStart"/>
      <w:r>
        <w:rPr>
          <w:lang w:val="ru-RU"/>
        </w:rPr>
        <w:t>Bundle</w:t>
      </w:r>
      <w:proofErr w:type="spellEnd"/>
      <w:r>
        <w:rPr>
          <w:lang w:val="ru-RU"/>
        </w:rPr>
        <w:t xml:space="preserve"> </w:t>
      </w:r>
      <w:proofErr w:type="spellStart"/>
      <w:r>
        <w:rPr>
          <w:lang w:val="ru-RU"/>
        </w:rPr>
        <w:t>adjustment</w:t>
      </w:r>
      <w:proofErr w:type="spellEnd"/>
      <w:r>
        <w:rPr>
          <w:lang w:val="ru-RU"/>
        </w:rPr>
        <w:t xml:space="preserve"> является ключевым методом для получения точности в SLAM на больших картах.</w:t>
      </w:r>
    </w:p>
    <w:p w14:paraId="4B63FDDC" w14:textId="77777777" w:rsidR="00E432EB" w:rsidRPr="00757946" w:rsidRDefault="00E432EB" w:rsidP="00922B26">
      <w:pPr>
        <w:pStyle w:val="3"/>
      </w:pPr>
      <w:bookmarkStart w:id="30" w:name="__RefHeading___Toc1503_4198705801"/>
      <w:bookmarkStart w:id="31" w:name="_Toc91460035"/>
      <w:bookmarkStart w:id="32" w:name="_Toc91545743"/>
      <w:bookmarkEnd w:id="30"/>
      <w:r w:rsidRPr="00757946">
        <w:lastRenderedPageBreak/>
        <w:t>Общая архитектура системы</w:t>
      </w:r>
      <w:bookmarkEnd w:id="31"/>
      <w:bookmarkEnd w:id="32"/>
    </w:p>
    <w:p w14:paraId="560EC925" w14:textId="77777777" w:rsidR="00E432EB" w:rsidRDefault="00E432EB" w:rsidP="00E432EB">
      <w:pPr>
        <w:pStyle w:val="ad"/>
        <w:keepNext/>
      </w:pPr>
      <w:r>
        <w:rPr>
          <w:noProof/>
        </w:rPr>
        <w:drawing>
          <wp:inline distT="0" distB="0" distL="0" distR="0" wp14:anchorId="581A509B" wp14:editId="049320B4">
            <wp:extent cx="5943600" cy="4314825"/>
            <wp:effectExtent l="0" t="0" r="0" b="0"/>
            <wp:docPr id="5" name="Image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5"/>
                    <pic:cNvPicPr>
                      <a:picLocks noChangeAspect="1" noChangeArrowheads="1"/>
                    </pic:cNvPicPr>
                  </pic:nvPicPr>
                  <pic:blipFill>
                    <a:blip r:embed="rId11"/>
                    <a:stretch>
                      <a:fillRect/>
                    </a:stretch>
                  </pic:blipFill>
                  <pic:spPr bwMode="auto">
                    <a:xfrm>
                      <a:off x="0" y="0"/>
                      <a:ext cx="5943600" cy="4314825"/>
                    </a:xfrm>
                    <a:prstGeom prst="rect">
                      <a:avLst/>
                    </a:prstGeom>
                  </pic:spPr>
                </pic:pic>
              </a:graphicData>
            </a:graphic>
          </wp:inline>
        </w:drawing>
      </w:r>
    </w:p>
    <w:p w14:paraId="104783AF" w14:textId="77777777" w:rsidR="00E432EB" w:rsidRDefault="00E432EB" w:rsidP="00E432EB">
      <w:pPr>
        <w:pStyle w:val="af"/>
        <w:rPr>
          <w:lang w:val="ru-RU"/>
        </w:rPr>
      </w:pPr>
      <w:bookmarkStart w:id="33" w:name="_Ref91457257"/>
      <w:r w:rsidRPr="00B039A2">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7</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4</w:t>
      </w:r>
      <w:r w:rsidR="00AF6891">
        <w:rPr>
          <w:lang w:val="ru-RU"/>
        </w:rPr>
        <w:fldChar w:fldCharType="end"/>
      </w:r>
      <w:r>
        <w:rPr>
          <w:lang w:val="ru-RU"/>
        </w:rPr>
        <w:t xml:space="preserve"> </w:t>
      </w:r>
      <w:r w:rsidRPr="00116FA5">
        <w:rPr>
          <w:lang w:val="ru-RU"/>
        </w:rPr>
        <w:t>ORB-SLAM 2 [21], Структурная схема, потоки и модули</w:t>
      </w:r>
      <w:bookmarkEnd w:id="33"/>
    </w:p>
    <w:p w14:paraId="229391FD" w14:textId="6E9F7BA0" w:rsidR="00E432EB" w:rsidRDefault="00E432EB" w:rsidP="00E432EB">
      <w:pPr>
        <w:pStyle w:val="ad"/>
        <w:spacing w:line="360" w:lineRule="auto"/>
        <w:ind w:firstLine="708"/>
        <w:rPr>
          <w:lang w:val="ru-RU"/>
        </w:rPr>
      </w:pPr>
      <w:r>
        <w:rPr>
          <w:lang w:val="ru-RU"/>
        </w:rPr>
        <w:t xml:space="preserve">ORB-SLAM 2 </w:t>
      </w:r>
      <w:r>
        <w:rPr>
          <w:lang w:val="ru-RU"/>
        </w:rPr>
        <w:fldChar w:fldCharType="begin"/>
      </w:r>
      <w:r w:rsidR="00DC6E06">
        <w:rPr>
          <w:lang w:val="ru-RU"/>
        </w:rPr>
        <w:instrText xml:space="preserve"> ADDIN ZOTERO_ITEM CSL_CITATION {"citationID":"mRUNzmvp","properties":{"formattedCitation":"[21]","plainCitation":"[21]","noteIndex":0},"citationItems":[{"id":"fw26V6HU/f4dwAceT","uris":["http://zotero.org/users/local/Ig164cfF/items/EP92JZ7B"],"uri":["http://zotero.org/users/local/Ig164cfF/items/EP92JZ7B"],"itemData":{"id":10,"type":"paper-conference","title":"ORB SLAM 2 : an Open-Source SLAM System for Monocular, Stereo and","author":[{"family":"Cameras","given":"RGB-D."},{"family":"Artal","given":"Raul","non-dropping-particle":"ur-"},{"literal":"Juan"},{"family":"Tardos","given":"D."}]}}],"schema":"https://github.com/citation-style-language/schema/raw/master/csl-citation.json"} </w:instrText>
      </w:r>
      <w:r>
        <w:rPr>
          <w:lang w:val="ru-RU"/>
        </w:rPr>
        <w:fldChar w:fldCharType="separate"/>
      </w:r>
      <w:r w:rsidRPr="00360B71">
        <w:rPr>
          <w:lang w:val="ru-RU"/>
        </w:rPr>
        <w:t>[21]</w:t>
      </w:r>
      <w:r>
        <w:rPr>
          <w:lang w:val="ru-RU"/>
        </w:rPr>
        <w:fldChar w:fldCharType="end"/>
      </w:r>
      <w:r>
        <w:rPr>
          <w:lang w:val="ru-RU"/>
        </w:rPr>
        <w:t xml:space="preserve"> является одним из самых популярных решений для SLAM среди всех применений. Недавняя новая версия ORB-SLAM 3 ещё не получила широкого распространения, но обладает рядом изменений в архитектуре. Обзор изменений в системе будет представлен после разбора базовой версии алгоритма.</w:t>
      </w:r>
    </w:p>
    <w:p w14:paraId="12546058" w14:textId="77777777" w:rsidR="00E432EB" w:rsidRDefault="00E432EB" w:rsidP="00E432EB">
      <w:pPr>
        <w:pStyle w:val="ad"/>
        <w:spacing w:line="360" w:lineRule="auto"/>
        <w:ind w:firstLine="708"/>
        <w:rPr>
          <w:lang w:val="ru-RU"/>
        </w:rPr>
      </w:pPr>
      <w:r>
        <w:rPr>
          <w:lang w:val="ru-RU"/>
        </w:rPr>
        <w:t>Общая архитектура системы представлена тремя параллельными процессами. Четвёртый процесс глобальной оптимизации выполняется в фоне и независимо. Процессы локализации, построения карты и замыкания карты образуют конвейер обработки данных.</w:t>
      </w:r>
    </w:p>
    <w:p w14:paraId="4A00C3BE" w14:textId="77777777" w:rsidR="00E432EB" w:rsidRPr="00757946" w:rsidRDefault="00E432EB" w:rsidP="00922B26">
      <w:pPr>
        <w:pStyle w:val="3"/>
      </w:pPr>
      <w:bookmarkStart w:id="34" w:name="__RefHeading___Toc1505_4198705801"/>
      <w:bookmarkStart w:id="35" w:name="_Toc91460036"/>
      <w:bookmarkStart w:id="36" w:name="_Toc91545744"/>
      <w:bookmarkEnd w:id="34"/>
      <w:r w:rsidRPr="00757946">
        <w:lastRenderedPageBreak/>
        <w:t>ORB</w:t>
      </w:r>
      <w:bookmarkEnd w:id="35"/>
      <w:bookmarkEnd w:id="36"/>
    </w:p>
    <w:p w14:paraId="1A623D92" w14:textId="77777777" w:rsidR="00E432EB" w:rsidRDefault="00E432EB" w:rsidP="00E432EB">
      <w:pPr>
        <w:pStyle w:val="ad"/>
        <w:keepNext/>
      </w:pPr>
      <w:r>
        <w:rPr>
          <w:noProof/>
        </w:rPr>
        <w:drawing>
          <wp:inline distT="0" distB="0" distL="0" distR="0" wp14:anchorId="1B5A5D6E" wp14:editId="74BEF5BD">
            <wp:extent cx="4286250" cy="2171700"/>
            <wp:effectExtent l="0" t="0" r="0" b="0"/>
            <wp:docPr id="6" name="Image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6"/>
                    <pic:cNvPicPr>
                      <a:picLocks noChangeAspect="1" noChangeArrowheads="1"/>
                    </pic:cNvPicPr>
                  </pic:nvPicPr>
                  <pic:blipFill>
                    <a:blip r:embed="rId12"/>
                    <a:stretch>
                      <a:fillRect/>
                    </a:stretch>
                  </pic:blipFill>
                  <pic:spPr bwMode="auto">
                    <a:xfrm>
                      <a:off x="0" y="0"/>
                      <a:ext cx="4286250" cy="2171700"/>
                    </a:xfrm>
                    <a:prstGeom prst="rect">
                      <a:avLst/>
                    </a:prstGeom>
                  </pic:spPr>
                </pic:pic>
              </a:graphicData>
            </a:graphic>
          </wp:inline>
        </w:drawing>
      </w:r>
    </w:p>
    <w:p w14:paraId="45E0D2F2" w14:textId="77777777" w:rsidR="00E432EB" w:rsidRDefault="00E432EB" w:rsidP="00E432EB">
      <w:pPr>
        <w:pStyle w:val="af"/>
        <w:rPr>
          <w:lang w:val="ru-RU"/>
        </w:rPr>
      </w:pPr>
      <w:r w:rsidRPr="00B039A2">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7</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5</w:t>
      </w:r>
      <w:r w:rsidR="00AF6891">
        <w:rPr>
          <w:lang w:val="ru-RU"/>
        </w:rPr>
        <w:fldChar w:fldCharType="end"/>
      </w:r>
      <w:r>
        <w:rPr>
          <w:lang w:val="ru-RU"/>
        </w:rPr>
        <w:t xml:space="preserve"> ORB дескрипторы, </w:t>
      </w:r>
      <w:r w:rsidRPr="00B039A2">
        <w:rPr>
          <w:lang w:val="ru-RU"/>
        </w:rPr>
        <w:t>Определение ассоциаций между характерными точками изображений</w:t>
      </w:r>
    </w:p>
    <w:p w14:paraId="5D095DA3" w14:textId="77777777" w:rsidR="00E432EB" w:rsidRDefault="00E432EB" w:rsidP="00E432EB">
      <w:pPr>
        <w:pStyle w:val="ad"/>
        <w:keepNext/>
      </w:pPr>
      <w:r>
        <w:rPr>
          <w:noProof/>
        </w:rPr>
        <w:drawing>
          <wp:inline distT="0" distB="0" distL="0" distR="0" wp14:anchorId="5CE63703" wp14:editId="06D968E7">
            <wp:extent cx="5391150" cy="1943100"/>
            <wp:effectExtent l="0" t="0" r="0" b="0"/>
            <wp:docPr id="7"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7"/>
                    <pic:cNvPicPr>
                      <a:picLocks noChangeAspect="1" noChangeArrowheads="1"/>
                    </pic:cNvPicPr>
                  </pic:nvPicPr>
                  <pic:blipFill>
                    <a:blip r:embed="rId13"/>
                    <a:stretch>
                      <a:fillRect/>
                    </a:stretch>
                  </pic:blipFill>
                  <pic:spPr bwMode="auto">
                    <a:xfrm>
                      <a:off x="0" y="0"/>
                      <a:ext cx="5391150" cy="1943100"/>
                    </a:xfrm>
                    <a:prstGeom prst="rect">
                      <a:avLst/>
                    </a:prstGeom>
                  </pic:spPr>
                </pic:pic>
              </a:graphicData>
            </a:graphic>
          </wp:inline>
        </w:drawing>
      </w:r>
    </w:p>
    <w:p w14:paraId="4B5A1A3E" w14:textId="77777777" w:rsidR="00E432EB" w:rsidRDefault="00E432EB" w:rsidP="00E432EB">
      <w:pPr>
        <w:pStyle w:val="af"/>
        <w:rPr>
          <w:lang w:val="ru-RU"/>
        </w:rPr>
      </w:pPr>
      <w:r w:rsidRPr="00B039A2">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7</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6</w:t>
      </w:r>
      <w:r w:rsidR="00AF6891">
        <w:rPr>
          <w:lang w:val="ru-RU"/>
        </w:rPr>
        <w:fldChar w:fldCharType="end"/>
      </w:r>
      <w:r>
        <w:rPr>
          <w:lang w:val="ru-RU"/>
        </w:rPr>
        <w:t xml:space="preserve"> </w:t>
      </w:r>
      <w:r w:rsidRPr="005866E8">
        <w:rPr>
          <w:lang w:val="ru-RU"/>
        </w:rPr>
        <w:t xml:space="preserve">Характерные точки ORB [9] зафиксированные на изображении (слева) и используемые в </w:t>
      </w:r>
      <w:proofErr w:type="spellStart"/>
      <w:r w:rsidRPr="005866E8">
        <w:rPr>
          <w:lang w:val="ru-RU"/>
        </w:rPr>
        <w:t>радиокарте</w:t>
      </w:r>
      <w:proofErr w:type="spellEnd"/>
      <w:r w:rsidRPr="005866E8">
        <w:rPr>
          <w:lang w:val="ru-RU"/>
        </w:rPr>
        <w:t xml:space="preserve"> (справа)</w:t>
      </w:r>
    </w:p>
    <w:p w14:paraId="5AADA92B" w14:textId="77777777" w:rsidR="00E432EB" w:rsidRDefault="00E432EB" w:rsidP="000E4A72">
      <w:pPr>
        <w:pStyle w:val="ad"/>
        <w:spacing w:line="360" w:lineRule="auto"/>
        <w:ind w:firstLine="708"/>
        <w:rPr>
          <w:lang w:val="ru-RU"/>
        </w:rPr>
      </w:pPr>
      <w:r>
        <w:rPr>
          <w:lang w:val="ru-RU"/>
        </w:rPr>
        <w:t>Алгоритм получения характерных точек по изображению — это детерминированный метод, который использует один определённый вид кодирования. Метод ORB - дескриптор, учитывающий расстояние между точками и их взаимную ориентацию. После сопоставления положения соответствующих точек между кадрами вычисляется перемещение камеры.</w:t>
      </w:r>
    </w:p>
    <w:p w14:paraId="533FBEFF" w14:textId="77777777" w:rsidR="00E432EB" w:rsidRDefault="00E432EB" w:rsidP="000E4A72">
      <w:pPr>
        <w:pStyle w:val="ad"/>
        <w:spacing w:line="360" w:lineRule="auto"/>
        <w:ind w:firstLine="708"/>
        <w:rPr>
          <w:lang w:val="ru-RU"/>
        </w:rPr>
      </w:pPr>
      <w:r>
        <w:rPr>
          <w:lang w:val="ru-RU"/>
        </w:rPr>
        <w:t>Из-за непостоянства освещённости и других артефактов съёмки, повторяемость определения характерных точек будет не абсолютная. Мы видим, что повторяемость характерных точек возникает для участков изображения с определённой текстурой - объект в кадре. Если объекты в кадре отсутствуют (пустые коридоры, большое пустое пространство), то навигация с данным методом будет неточной.</w:t>
      </w:r>
    </w:p>
    <w:p w14:paraId="4F8F1773" w14:textId="77777777" w:rsidR="00E432EB" w:rsidRPr="00757946" w:rsidRDefault="00E432EB" w:rsidP="00922B26">
      <w:pPr>
        <w:pStyle w:val="3"/>
      </w:pPr>
      <w:bookmarkStart w:id="37" w:name="__RefHeading___Toc1507_4198705801"/>
      <w:bookmarkStart w:id="38" w:name="_Toc91460037"/>
      <w:bookmarkStart w:id="39" w:name="_Toc91545745"/>
      <w:bookmarkEnd w:id="37"/>
      <w:proofErr w:type="spellStart"/>
      <w:r w:rsidRPr="00757946">
        <w:lastRenderedPageBreak/>
        <w:t>Bundle</w:t>
      </w:r>
      <w:proofErr w:type="spellEnd"/>
      <w:r w:rsidRPr="00757946">
        <w:t xml:space="preserve"> </w:t>
      </w:r>
      <w:proofErr w:type="spellStart"/>
      <w:r w:rsidRPr="00757946">
        <w:t>adjustment</w:t>
      </w:r>
      <w:bookmarkEnd w:id="38"/>
      <w:bookmarkEnd w:id="39"/>
      <w:proofErr w:type="spellEnd"/>
    </w:p>
    <w:p w14:paraId="3F837650" w14:textId="77777777" w:rsidR="00E432EB" w:rsidRDefault="00E432EB" w:rsidP="00E432EB">
      <w:pPr>
        <w:pStyle w:val="ad"/>
        <w:keepNext/>
      </w:pPr>
      <w:r>
        <w:rPr>
          <w:noProof/>
        </w:rPr>
        <w:drawing>
          <wp:inline distT="0" distB="0" distL="0" distR="0" wp14:anchorId="5D9A0E3A" wp14:editId="7A20BCA1">
            <wp:extent cx="5943600" cy="2171700"/>
            <wp:effectExtent l="0" t="0" r="0" b="0"/>
            <wp:docPr id="30" name="Image8" descr="A picture containing text, sky, tree,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8"/>
                    <pic:cNvPicPr>
                      <a:picLocks noChangeAspect="1" noChangeArrowheads="1"/>
                    </pic:cNvPicPr>
                  </pic:nvPicPr>
                  <pic:blipFill>
                    <a:blip r:embed="rId14"/>
                    <a:stretch>
                      <a:fillRect/>
                    </a:stretch>
                  </pic:blipFill>
                  <pic:spPr bwMode="auto">
                    <a:xfrm>
                      <a:off x="0" y="0"/>
                      <a:ext cx="5943600" cy="2171700"/>
                    </a:xfrm>
                    <a:prstGeom prst="rect">
                      <a:avLst/>
                    </a:prstGeom>
                  </pic:spPr>
                </pic:pic>
              </a:graphicData>
            </a:graphic>
          </wp:inline>
        </w:drawing>
      </w:r>
    </w:p>
    <w:p w14:paraId="315EA53E" w14:textId="77777777" w:rsidR="00E432EB" w:rsidRDefault="00E432EB" w:rsidP="00E432EB">
      <w:pPr>
        <w:pStyle w:val="af"/>
        <w:rPr>
          <w:lang w:val="ru-RU"/>
        </w:rPr>
      </w:pPr>
      <w:r w:rsidRPr="00B039A2">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7</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7</w:t>
      </w:r>
      <w:r w:rsidR="00AF6891">
        <w:rPr>
          <w:lang w:val="ru-RU"/>
        </w:rPr>
        <w:fldChar w:fldCharType="end"/>
      </w:r>
      <w:r>
        <w:rPr>
          <w:lang w:val="ru-RU"/>
        </w:rPr>
        <w:t xml:space="preserve"> </w:t>
      </w:r>
      <w:r w:rsidRPr="0006634B">
        <w:rPr>
          <w:lang w:val="ru-RU"/>
        </w:rPr>
        <w:t>ORB-SLAM, последовательность определения характерных точек</w:t>
      </w:r>
    </w:p>
    <w:p w14:paraId="16F60E9F" w14:textId="7124ADA4" w:rsidR="00E432EB" w:rsidRDefault="00E432EB" w:rsidP="000E4A72">
      <w:pPr>
        <w:pStyle w:val="ad"/>
        <w:spacing w:line="360" w:lineRule="auto"/>
        <w:ind w:firstLine="706"/>
        <w:rPr>
          <w:lang w:val="ru-RU"/>
        </w:rPr>
      </w:pPr>
      <w:r>
        <w:rPr>
          <w:lang w:val="ru-RU"/>
        </w:rPr>
        <w:t xml:space="preserve">Алгоритм ORB-SLAM </w:t>
      </w:r>
      <w:r>
        <w:rPr>
          <w:lang w:val="ru-RU"/>
        </w:rPr>
        <w:fldChar w:fldCharType="begin"/>
      </w:r>
      <w:r w:rsidR="00DC6E06">
        <w:rPr>
          <w:lang w:val="ru-RU"/>
        </w:rPr>
        <w:instrText xml:space="preserve"> ADDIN ZOTERO_ITEM CSL_CITATION {"citationID":"XF1wPqMy","properties":{"formattedCitation":"[1], [2], [21]","plainCitation":"[1], [2], [21]","noteIndex":0},"citationItems":[{"id":"fw26V6HU/N4TBVykm","uris":["http://zotero.org/users/local/Ig164cfF/items/L9D2DX9J"],"uri":["http://zotero.org/users/local/Ig164cfF/items/L9D2DX9J"],"itemData":{"id":15,"type":"paper-conference","abstract":"IEEE Transactions on Robotics;2015;31;5;10.1109/TRO.2015.2463671","publisher":"IEEE","title":"ORB-SLAM: A Versatile and Accurate Monocular SLAM System","author":[{"family":"Mur-Artal","given":"Raul"},{"family":"Montiel","given":"J. M. M."},{"family":"Tardos","given":"Juan D."}],"issued":{"date-parts":[["2021"]]}}},{"id":"fw26V6HU/f4dwAceT","uris":["http://zotero.org/users/local/Ig164cfF/items/EP92JZ7B"],"uri":["http://zotero.org/users/local/Ig164cfF/items/EP92JZ7B"],"itemData":{"id":10,"type":"paper-conference","title":"ORB SLAM 2 : an Open-Source SLAM System for Monocular, Stereo and","author":[{"family":"Cameras","given":"RGB-D."},{"family":"Artal","given":"Raul","non-dropping-particle":"ur-"},{"literal":"Juan"},{"family":"Tardos","given":"D."}]}},{"id":"fw26V6HU/OcR1J7N0","uris":["http://zotero.org/users/local/Ig164cfF/items/MD9PQQ3N"],"uri":["http://zotero.org/users/local/Ig164cfF/items/MD9PQQ3N"],"itemData":{"id":87,"type":"article-journal","container-title":"IEEE Transactions on Robotics","DOI":"10.1109/TRO.2021.3075644","ISSN":"1552-3098, 1941-0468","issue":"6","journalAbbreviation":"IEEE Trans. Robot.","page":"1874-1890","source":"DOI.org (Crossref)","title":"ORB-SLAM3: An Accurate Open-Source Library for Visual, Visual–Inertial, and Multimap SLAM","title-short":"ORB-SLAM3","volume":"37","author":[{"family":"Campos","given":"Carlos"},{"family":"Elvira","given":"Richard"},{"family":"Rodriguez","given":"Juan J. Gomez"},{"family":"M. Montiel","given":"Jose M."},{"family":"D. Tardos","given":"Juan"}],"issued":{"date-parts":[["2021",12]]}}}],"schema":"https://github.com/citation-style-language/schema/raw/master/csl-citation.json"} </w:instrText>
      </w:r>
      <w:r>
        <w:rPr>
          <w:lang w:val="ru-RU"/>
        </w:rPr>
        <w:fldChar w:fldCharType="separate"/>
      </w:r>
      <w:r w:rsidRPr="00360B71">
        <w:rPr>
          <w:lang w:val="ru-RU"/>
        </w:rPr>
        <w:t>[1], [2], [21]</w:t>
      </w:r>
      <w:r>
        <w:rPr>
          <w:lang w:val="ru-RU"/>
        </w:rPr>
        <w:fldChar w:fldCharType="end"/>
      </w:r>
      <w:r>
        <w:rPr>
          <w:lang w:val="ru-RU"/>
        </w:rPr>
        <w:t xml:space="preserve"> основан на работе с характерными точками (дескрипторами), их кодировании в связный граф и дальнейшей работе с этим связным графом.</w:t>
      </w:r>
    </w:p>
    <w:p w14:paraId="789BAE18" w14:textId="77777777" w:rsidR="00E432EB" w:rsidRDefault="00E432EB" w:rsidP="00E432EB">
      <w:pPr>
        <w:pStyle w:val="ad"/>
        <w:rPr>
          <w:lang w:val="ru-RU"/>
        </w:rPr>
      </w:pPr>
    </w:p>
    <w:p w14:paraId="0772C1BD" w14:textId="77777777" w:rsidR="00E432EB" w:rsidRDefault="00E432EB" w:rsidP="00E432EB">
      <w:pPr>
        <w:pStyle w:val="ad"/>
        <w:keepNext/>
      </w:pPr>
      <w:r>
        <w:rPr>
          <w:noProof/>
        </w:rPr>
        <w:drawing>
          <wp:inline distT="0" distB="0" distL="0" distR="0" wp14:anchorId="54F16C77" wp14:editId="4CDAF45C">
            <wp:extent cx="5943600" cy="2409825"/>
            <wp:effectExtent l="0" t="0" r="0" b="0"/>
            <wp:docPr id="31" name="Image9"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9"/>
                    <pic:cNvPicPr>
                      <a:picLocks noChangeAspect="1" noChangeArrowheads="1"/>
                    </pic:cNvPicPr>
                  </pic:nvPicPr>
                  <pic:blipFill>
                    <a:blip r:embed="rId15"/>
                    <a:stretch>
                      <a:fillRect/>
                    </a:stretch>
                  </pic:blipFill>
                  <pic:spPr bwMode="auto">
                    <a:xfrm>
                      <a:off x="0" y="0"/>
                      <a:ext cx="5943600" cy="2409825"/>
                    </a:xfrm>
                    <a:prstGeom prst="rect">
                      <a:avLst/>
                    </a:prstGeom>
                  </pic:spPr>
                </pic:pic>
              </a:graphicData>
            </a:graphic>
          </wp:inline>
        </w:drawing>
      </w:r>
    </w:p>
    <w:p w14:paraId="587F1C3E" w14:textId="77777777" w:rsidR="00E432EB" w:rsidRPr="00B039A2" w:rsidRDefault="00E432EB" w:rsidP="00E432EB">
      <w:pPr>
        <w:pStyle w:val="af"/>
        <w:rPr>
          <w:lang w:val="ru-RU"/>
        </w:rPr>
      </w:pPr>
      <w:r w:rsidRPr="00B039A2">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7</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8</w:t>
      </w:r>
      <w:r w:rsidR="00AF6891">
        <w:rPr>
          <w:lang w:val="ru-RU"/>
        </w:rPr>
        <w:fldChar w:fldCharType="end"/>
      </w:r>
      <w:r>
        <w:rPr>
          <w:lang w:val="ru-RU"/>
        </w:rPr>
        <w:t xml:space="preserve"> </w:t>
      </w:r>
      <w:r w:rsidRPr="00B039A2">
        <w:rPr>
          <w:lang w:val="ru-RU"/>
        </w:rPr>
        <w:t>Реконструкция матрицы преобразования по изображениям</w:t>
      </w:r>
    </w:p>
    <w:p w14:paraId="1F6B5349" w14:textId="77777777" w:rsidR="00E432EB" w:rsidRDefault="00E432EB" w:rsidP="000E4A72">
      <w:pPr>
        <w:pStyle w:val="ad"/>
        <w:spacing w:line="360" w:lineRule="auto"/>
        <w:ind w:firstLine="706"/>
        <w:rPr>
          <w:lang w:val="ru-RU"/>
        </w:rPr>
      </w:pPr>
      <w:r>
        <w:rPr>
          <w:lang w:val="ru-RU"/>
        </w:rPr>
        <w:t>На изображении выше представлено возможное преобразование геометрии точек. По двум плоским изображениям (синие точки) необходимо получить положение характерных точек в трёхмерном пространстве. Не для всех точек в кадре возможно определить их перемещения.</w:t>
      </w:r>
    </w:p>
    <w:p w14:paraId="7366EC69" w14:textId="77777777" w:rsidR="00E432EB" w:rsidRDefault="00E432EB" w:rsidP="00E432EB">
      <w:pPr>
        <w:pStyle w:val="ad"/>
        <w:keepNext/>
      </w:pPr>
      <w:r>
        <w:rPr>
          <w:noProof/>
        </w:rPr>
        <w:lastRenderedPageBreak/>
        <w:drawing>
          <wp:inline distT="0" distB="0" distL="0" distR="0" wp14:anchorId="06DD532E" wp14:editId="73CCB272">
            <wp:extent cx="5943600" cy="2505075"/>
            <wp:effectExtent l="0" t="0" r="0" b="0"/>
            <wp:docPr id="32" name="Image10"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0"/>
                    <pic:cNvPicPr>
                      <a:picLocks noChangeAspect="1" noChangeArrowheads="1"/>
                    </pic:cNvPicPr>
                  </pic:nvPicPr>
                  <pic:blipFill>
                    <a:blip r:embed="rId16"/>
                    <a:stretch>
                      <a:fillRect/>
                    </a:stretch>
                  </pic:blipFill>
                  <pic:spPr bwMode="auto">
                    <a:xfrm>
                      <a:off x="0" y="0"/>
                      <a:ext cx="5943600" cy="2505075"/>
                    </a:xfrm>
                    <a:prstGeom prst="rect">
                      <a:avLst/>
                    </a:prstGeom>
                  </pic:spPr>
                </pic:pic>
              </a:graphicData>
            </a:graphic>
          </wp:inline>
        </w:drawing>
      </w:r>
    </w:p>
    <w:p w14:paraId="4E8870A1" w14:textId="77777777" w:rsidR="00E432EB" w:rsidRPr="00B039A2" w:rsidRDefault="00E432EB" w:rsidP="00E432EB">
      <w:pPr>
        <w:pStyle w:val="af"/>
        <w:rPr>
          <w:lang w:val="ru-RU"/>
        </w:rPr>
      </w:pPr>
      <w:r w:rsidRPr="00B039A2">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7</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9</w:t>
      </w:r>
      <w:r w:rsidR="00AF6891">
        <w:rPr>
          <w:lang w:val="ru-RU"/>
        </w:rPr>
        <w:fldChar w:fldCharType="end"/>
      </w:r>
      <w:r>
        <w:rPr>
          <w:lang w:val="ru-RU"/>
        </w:rPr>
        <w:t xml:space="preserve"> </w:t>
      </w:r>
      <w:r w:rsidRPr="00777390">
        <w:rPr>
          <w:lang w:val="ru-RU"/>
        </w:rPr>
        <w:t>ORB-SLAM 2, Реконструкция представлений графов из теста TUM RGB-D</w:t>
      </w:r>
      <w:r>
        <w:rPr>
          <w:lang w:val="ru-RU"/>
        </w:rPr>
        <w:t xml:space="preserve"> </w:t>
      </w:r>
      <w:r w:rsidRPr="00777390">
        <w:rPr>
          <w:lang w:val="ru-RU"/>
        </w:rPr>
        <w:t>[22]</w:t>
      </w:r>
    </w:p>
    <w:p w14:paraId="6355AD53" w14:textId="77777777" w:rsidR="00E432EB" w:rsidRDefault="00E432EB" w:rsidP="004C5C73">
      <w:pPr>
        <w:pStyle w:val="ad"/>
        <w:spacing w:line="360" w:lineRule="auto"/>
        <w:ind w:firstLine="708"/>
        <w:rPr>
          <w:lang w:val="ru-RU"/>
        </w:rPr>
      </w:pPr>
      <w:r>
        <w:rPr>
          <w:lang w:val="ru-RU"/>
        </w:rPr>
        <w:t>На рисунке представлены основные сущности в процессе обработки ключевых кадров. После построения основных связей между характерными точками и положениями данный граф поступает на следующую стадию алгоритма.</w:t>
      </w:r>
    </w:p>
    <w:p w14:paraId="68E72503" w14:textId="77777777" w:rsidR="00E432EB" w:rsidRDefault="00E432EB" w:rsidP="00E432EB">
      <w:pPr>
        <w:pStyle w:val="ad"/>
        <w:rPr>
          <w:lang w:val="ru-RU"/>
        </w:rPr>
      </w:pPr>
    </w:p>
    <w:p w14:paraId="0683D875" w14:textId="77777777" w:rsidR="00E432EB" w:rsidRDefault="00E432EB" w:rsidP="00E432EB">
      <w:pPr>
        <w:pStyle w:val="ad"/>
        <w:keepNext/>
      </w:pPr>
      <w:r>
        <w:rPr>
          <w:noProof/>
        </w:rPr>
        <w:drawing>
          <wp:inline distT="0" distB="0" distL="0" distR="0" wp14:anchorId="0EE6BC19" wp14:editId="44CAC826">
            <wp:extent cx="3324225" cy="2895600"/>
            <wp:effectExtent l="0" t="0" r="0" b="0"/>
            <wp:docPr id="11" name="Image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11"/>
                    <pic:cNvPicPr>
                      <a:picLocks noChangeAspect="1" noChangeArrowheads="1"/>
                    </pic:cNvPicPr>
                  </pic:nvPicPr>
                  <pic:blipFill>
                    <a:blip r:embed="rId17"/>
                    <a:stretch>
                      <a:fillRect/>
                    </a:stretch>
                  </pic:blipFill>
                  <pic:spPr bwMode="auto">
                    <a:xfrm>
                      <a:off x="0" y="0"/>
                      <a:ext cx="3324225" cy="2895600"/>
                    </a:xfrm>
                    <a:prstGeom prst="rect">
                      <a:avLst/>
                    </a:prstGeom>
                  </pic:spPr>
                </pic:pic>
              </a:graphicData>
            </a:graphic>
          </wp:inline>
        </w:drawing>
      </w:r>
    </w:p>
    <w:p w14:paraId="0B13B75B" w14:textId="77777777" w:rsidR="00E432EB" w:rsidRPr="00B039A2" w:rsidRDefault="00E432EB" w:rsidP="00E432EB">
      <w:pPr>
        <w:pStyle w:val="af"/>
        <w:rPr>
          <w:lang w:val="ru-RU"/>
        </w:rPr>
      </w:pPr>
      <w:r w:rsidRPr="00B039A2">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7</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10</w:t>
      </w:r>
      <w:r w:rsidR="00AF6891">
        <w:rPr>
          <w:lang w:val="ru-RU"/>
        </w:rPr>
        <w:fldChar w:fldCharType="end"/>
      </w:r>
      <w:r>
        <w:rPr>
          <w:lang w:val="ru-RU"/>
        </w:rPr>
        <w:t xml:space="preserve"> </w:t>
      </w:r>
      <w:r w:rsidRPr="00B039A2">
        <w:rPr>
          <w:lang w:val="ru-RU"/>
        </w:rPr>
        <w:t>Факторный граф, представление модели для оптимизации. Сравнение графа позиций и совместного графа с учётом характерных точек.</w:t>
      </w:r>
    </w:p>
    <w:p w14:paraId="0E6DD00A" w14:textId="77777777" w:rsidR="00E432EB" w:rsidRDefault="00E432EB" w:rsidP="004C5C73">
      <w:pPr>
        <w:pStyle w:val="ad"/>
        <w:spacing w:line="360" w:lineRule="auto"/>
        <w:ind w:firstLine="708"/>
        <w:rPr>
          <w:lang w:val="ru-RU"/>
        </w:rPr>
      </w:pPr>
      <w:r>
        <w:rPr>
          <w:lang w:val="ru-RU"/>
        </w:rPr>
        <w:t xml:space="preserve">В отличие от оптимизации только графа положений камеры, оптимизируется совместно граф положений камеры и характерных точек карты. Характерные точки динамически добавляются в граф, определяется их </w:t>
      </w:r>
      <w:r>
        <w:rPr>
          <w:lang w:val="ru-RU"/>
        </w:rPr>
        <w:lastRenderedPageBreak/>
        <w:t>видимость из каждого положения камеры, строится граф связности, производится его локальная или глобальная оптимизация. Для методов с плотной картой, в графе дополнительно хранятся также все данные изображений с камеры (плотное облако точек).</w:t>
      </w:r>
    </w:p>
    <w:p w14:paraId="25D2C908" w14:textId="77777777" w:rsidR="00E432EB" w:rsidRPr="00757946" w:rsidRDefault="00E432EB" w:rsidP="00922B26">
      <w:pPr>
        <w:pStyle w:val="2"/>
      </w:pPr>
      <w:bookmarkStart w:id="40" w:name="__RefHeading___Toc1509_4198705801"/>
      <w:bookmarkStart w:id="41" w:name="__RefHeading___Toc1511_4198705801"/>
      <w:bookmarkStart w:id="42" w:name="_Toc91460039"/>
      <w:bookmarkStart w:id="43" w:name="_Toc91545746"/>
      <w:bookmarkEnd w:id="40"/>
      <w:bookmarkEnd w:id="41"/>
      <w:r w:rsidRPr="00757946">
        <w:t>Навигация</w:t>
      </w:r>
      <w:bookmarkEnd w:id="42"/>
      <w:bookmarkEnd w:id="43"/>
    </w:p>
    <w:p w14:paraId="2276F0A1" w14:textId="77777777" w:rsidR="00E432EB" w:rsidRPr="00757946" w:rsidRDefault="00E432EB" w:rsidP="00922B26">
      <w:pPr>
        <w:pStyle w:val="3"/>
      </w:pPr>
      <w:bookmarkStart w:id="44" w:name="__RefHeading___Toc1515_4198705801"/>
      <w:bookmarkStart w:id="45" w:name="_Toc91460040"/>
      <w:bookmarkStart w:id="46" w:name="_Toc91545747"/>
      <w:bookmarkEnd w:id="44"/>
      <w:r w:rsidRPr="00757946">
        <w:t>Замыкание графа карты</w:t>
      </w:r>
      <w:bookmarkEnd w:id="45"/>
      <w:bookmarkEnd w:id="46"/>
    </w:p>
    <w:p w14:paraId="47FA1738" w14:textId="77777777" w:rsidR="00E432EB" w:rsidRDefault="00E432EB" w:rsidP="00E432EB">
      <w:pPr>
        <w:pStyle w:val="ad"/>
        <w:keepNext/>
      </w:pPr>
      <w:r>
        <w:rPr>
          <w:noProof/>
        </w:rPr>
        <w:drawing>
          <wp:inline distT="0" distB="0" distL="0" distR="0" wp14:anchorId="326D3512" wp14:editId="2299B028">
            <wp:extent cx="2914650" cy="3286125"/>
            <wp:effectExtent l="0" t="0" r="0" b="0"/>
            <wp:docPr id="12" name="Image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2"/>
                    <pic:cNvPicPr>
                      <a:picLocks noChangeAspect="1" noChangeArrowheads="1"/>
                    </pic:cNvPicPr>
                  </pic:nvPicPr>
                  <pic:blipFill>
                    <a:blip r:embed="rId10"/>
                    <a:stretch>
                      <a:fillRect/>
                    </a:stretch>
                  </pic:blipFill>
                  <pic:spPr bwMode="auto">
                    <a:xfrm>
                      <a:off x="0" y="0"/>
                      <a:ext cx="2914650" cy="3286125"/>
                    </a:xfrm>
                    <a:prstGeom prst="rect">
                      <a:avLst/>
                    </a:prstGeom>
                  </pic:spPr>
                </pic:pic>
              </a:graphicData>
            </a:graphic>
          </wp:inline>
        </w:drawing>
      </w:r>
      <w:r>
        <w:rPr>
          <w:noProof/>
        </w:rPr>
        <w:drawing>
          <wp:inline distT="0" distB="0" distL="0" distR="0" wp14:anchorId="7D07C658" wp14:editId="2E5119AD">
            <wp:extent cx="2914650" cy="3295650"/>
            <wp:effectExtent l="0" t="0" r="0" b="0"/>
            <wp:docPr id="33" name="Image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13"/>
                    <pic:cNvPicPr>
                      <a:picLocks noChangeAspect="1" noChangeArrowheads="1"/>
                    </pic:cNvPicPr>
                  </pic:nvPicPr>
                  <pic:blipFill>
                    <a:blip r:embed="rId10"/>
                    <a:stretch>
                      <a:fillRect/>
                    </a:stretch>
                  </pic:blipFill>
                  <pic:spPr bwMode="auto">
                    <a:xfrm>
                      <a:off x="0" y="0"/>
                      <a:ext cx="2914650" cy="3295650"/>
                    </a:xfrm>
                    <a:prstGeom prst="rect">
                      <a:avLst/>
                    </a:prstGeom>
                  </pic:spPr>
                </pic:pic>
              </a:graphicData>
            </a:graphic>
          </wp:inline>
        </w:drawing>
      </w:r>
    </w:p>
    <w:p w14:paraId="6059AB2A" w14:textId="77777777" w:rsidR="00E432EB" w:rsidRDefault="00E432EB" w:rsidP="00E432EB">
      <w:pPr>
        <w:pStyle w:val="af"/>
        <w:rPr>
          <w:lang w:val="ru-RU"/>
        </w:rPr>
      </w:pPr>
      <w:r w:rsidRPr="00B039A2">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7</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11</w:t>
      </w:r>
      <w:r w:rsidR="00AF6891">
        <w:rPr>
          <w:lang w:val="ru-RU"/>
        </w:rPr>
        <w:fldChar w:fldCharType="end"/>
      </w:r>
      <w:r>
        <w:rPr>
          <w:lang w:val="ru-RU"/>
        </w:rPr>
        <w:t xml:space="preserve"> </w:t>
      </w:r>
      <w:r w:rsidRPr="00FF7477">
        <w:rPr>
          <w:lang w:val="ru-RU"/>
        </w:rPr>
        <w:t>Карта до и после замыкания, ORB-SLAM</w:t>
      </w:r>
      <w:r>
        <w:rPr>
          <w:lang w:val="ru-RU"/>
        </w:rPr>
        <w:t xml:space="preserve"> </w:t>
      </w:r>
      <w:r w:rsidRPr="00FF7477">
        <w:rPr>
          <w:lang w:val="ru-RU"/>
        </w:rPr>
        <w:t>[23]</w:t>
      </w:r>
    </w:p>
    <w:p w14:paraId="6B0852B5" w14:textId="77777777" w:rsidR="00E432EB" w:rsidRDefault="00E432EB" w:rsidP="00E432EB">
      <w:pPr>
        <w:pStyle w:val="ad"/>
        <w:rPr>
          <w:lang w:val="ru-RU"/>
        </w:rPr>
      </w:pPr>
      <w:bookmarkStart w:id="47" w:name="__RefHeading___Toc1517_4198705801"/>
      <w:bookmarkEnd w:id="47"/>
    </w:p>
    <w:p w14:paraId="3959CB89" w14:textId="77777777" w:rsidR="00E432EB" w:rsidRPr="00757946" w:rsidRDefault="00E432EB" w:rsidP="00922B26">
      <w:pPr>
        <w:pStyle w:val="3"/>
      </w:pPr>
      <w:bookmarkStart w:id="48" w:name="__RefHeading___Toc1519_4198705801"/>
      <w:bookmarkStart w:id="49" w:name="_Toc91460041"/>
      <w:bookmarkStart w:id="50" w:name="_Toc91545748"/>
      <w:bookmarkEnd w:id="48"/>
      <w:r w:rsidRPr="00757946">
        <w:t>Использование стереокамер и камер глубины</w:t>
      </w:r>
      <w:bookmarkEnd w:id="49"/>
      <w:bookmarkEnd w:id="50"/>
    </w:p>
    <w:p w14:paraId="44E22242" w14:textId="77777777" w:rsidR="00E432EB" w:rsidRDefault="00E432EB" w:rsidP="004C5C73">
      <w:pPr>
        <w:pStyle w:val="ad"/>
        <w:keepNext/>
        <w:jc w:val="center"/>
      </w:pPr>
      <w:r>
        <w:rPr>
          <w:noProof/>
        </w:rPr>
        <w:drawing>
          <wp:inline distT="0" distB="0" distL="0" distR="0" wp14:anchorId="7852D77D" wp14:editId="1D21C7DB">
            <wp:extent cx="3467100" cy="2324100"/>
            <wp:effectExtent l="0" t="0" r="0" b="0"/>
            <wp:docPr id="34" name="Image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4"/>
                    <pic:cNvPicPr>
                      <a:picLocks noChangeAspect="1" noChangeArrowheads="1"/>
                    </pic:cNvPicPr>
                  </pic:nvPicPr>
                  <pic:blipFill rotWithShape="1">
                    <a:blip r:embed="rId18"/>
                    <a:srcRect t="15616" b="11111"/>
                    <a:stretch/>
                  </pic:blipFill>
                  <pic:spPr bwMode="auto">
                    <a:xfrm>
                      <a:off x="0" y="0"/>
                      <a:ext cx="3467100" cy="2324100"/>
                    </a:xfrm>
                    <a:prstGeom prst="rect">
                      <a:avLst/>
                    </a:prstGeom>
                    <a:ln>
                      <a:noFill/>
                    </a:ln>
                    <a:extLst>
                      <a:ext uri="{53640926-AAD7-44D8-BBD7-CCE9431645EC}">
                        <a14:shadowObscured xmlns:a14="http://schemas.microsoft.com/office/drawing/2010/main"/>
                      </a:ext>
                    </a:extLst>
                  </pic:spPr>
                </pic:pic>
              </a:graphicData>
            </a:graphic>
          </wp:inline>
        </w:drawing>
      </w:r>
    </w:p>
    <w:p w14:paraId="32490F80" w14:textId="77777777" w:rsidR="00E432EB" w:rsidRPr="00621AA2" w:rsidRDefault="00E432EB" w:rsidP="00E432EB">
      <w:pPr>
        <w:pStyle w:val="af"/>
        <w:rPr>
          <w:lang w:val="ru-RU"/>
        </w:rPr>
      </w:pPr>
      <w:r w:rsidRPr="00621AA2">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7</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12</w:t>
      </w:r>
      <w:r w:rsidR="00AF6891">
        <w:rPr>
          <w:lang w:val="ru-RU"/>
        </w:rPr>
        <w:fldChar w:fldCharType="end"/>
      </w:r>
      <w:r w:rsidRPr="00621AA2">
        <w:rPr>
          <w:lang w:val="ru-RU"/>
        </w:rPr>
        <w:t xml:space="preserve"> </w:t>
      </w:r>
      <w:r w:rsidRPr="00B039A2">
        <w:t>ORB</w:t>
      </w:r>
      <w:r w:rsidRPr="00621AA2">
        <w:rPr>
          <w:lang w:val="ru-RU"/>
        </w:rPr>
        <w:t>-</w:t>
      </w:r>
      <w:r w:rsidRPr="00B039A2">
        <w:t>SLAM</w:t>
      </w:r>
      <w:r w:rsidRPr="00621AA2">
        <w:rPr>
          <w:lang w:val="ru-RU"/>
        </w:rPr>
        <w:t xml:space="preserve"> 2[21], </w:t>
      </w:r>
      <w:r w:rsidRPr="00621C8B">
        <w:rPr>
          <w:lang w:val="ru-RU"/>
        </w:rPr>
        <w:t>Предобработка</w:t>
      </w:r>
      <w:r w:rsidRPr="00621AA2">
        <w:rPr>
          <w:lang w:val="ru-RU"/>
        </w:rPr>
        <w:t xml:space="preserve"> </w:t>
      </w:r>
      <w:r w:rsidRPr="00621C8B">
        <w:rPr>
          <w:lang w:val="ru-RU"/>
        </w:rPr>
        <w:t>входных</w:t>
      </w:r>
      <w:r w:rsidRPr="00621AA2">
        <w:rPr>
          <w:lang w:val="ru-RU"/>
        </w:rPr>
        <w:t xml:space="preserve"> </w:t>
      </w:r>
      <w:r w:rsidRPr="00621C8B">
        <w:rPr>
          <w:lang w:val="ru-RU"/>
        </w:rPr>
        <w:t>данных</w:t>
      </w:r>
      <w:r w:rsidRPr="00621AA2">
        <w:rPr>
          <w:lang w:val="ru-RU"/>
        </w:rPr>
        <w:t xml:space="preserve"> (</w:t>
      </w:r>
      <w:r w:rsidRPr="00B039A2">
        <w:t>Input</w:t>
      </w:r>
      <w:r w:rsidRPr="00621AA2">
        <w:rPr>
          <w:lang w:val="ru-RU"/>
        </w:rPr>
        <w:t xml:space="preserve"> </w:t>
      </w:r>
      <w:r w:rsidRPr="00B039A2">
        <w:t>preprocessing</w:t>
      </w:r>
      <w:r w:rsidRPr="00621AA2">
        <w:rPr>
          <w:lang w:val="ru-RU"/>
        </w:rPr>
        <w:t xml:space="preserve">), </w:t>
      </w:r>
      <w:r>
        <w:rPr>
          <w:lang w:val="ru-RU"/>
        </w:rPr>
        <w:t>сравнение совмещения стерео реконструкции (верх) и использования камеры глубины (низ)</w:t>
      </w:r>
    </w:p>
    <w:p w14:paraId="37E46CF4" w14:textId="77777777" w:rsidR="00E432EB" w:rsidRDefault="00E432EB" w:rsidP="004C5C73">
      <w:pPr>
        <w:pStyle w:val="ad"/>
        <w:spacing w:line="360" w:lineRule="auto"/>
        <w:ind w:firstLine="708"/>
        <w:rPr>
          <w:noProof/>
          <w:lang w:val="ru-RU"/>
        </w:rPr>
      </w:pPr>
      <w:r>
        <w:rPr>
          <w:noProof/>
          <w:lang w:val="ru-RU"/>
        </w:rPr>
        <w:lastRenderedPageBreak/>
        <w:t xml:space="preserve">Структура работы алгоритма </w:t>
      </w:r>
      <w:r w:rsidRPr="00FC5E7E">
        <w:rPr>
          <w:lang w:val="ru-RU"/>
        </w:rPr>
        <w:t>ORB-SLAM2</w:t>
      </w:r>
      <w:r>
        <w:rPr>
          <w:noProof/>
          <w:lang w:val="ru-RU"/>
        </w:rPr>
        <w:t xml:space="preserve"> представлена на </w:t>
      </w:r>
      <w:r>
        <w:rPr>
          <w:noProof/>
        </w:rPr>
        <w:fldChar w:fldCharType="begin"/>
      </w:r>
      <w:r>
        <w:rPr>
          <w:lang w:val="ru-RU"/>
        </w:rPr>
        <w:instrText xml:space="preserve"> REF _Ref91457257 \h </w:instrText>
      </w:r>
      <w:r>
        <w:rPr>
          <w:noProof/>
        </w:rPr>
      </w:r>
      <w:r>
        <w:rPr>
          <w:noProof/>
        </w:rPr>
        <w:fldChar w:fldCharType="separate"/>
      </w:r>
      <w:r w:rsidRPr="00B039A2">
        <w:rPr>
          <w:lang w:val="ru-RU"/>
        </w:rPr>
        <w:t>Рису</w:t>
      </w:r>
      <w:r>
        <w:rPr>
          <w:lang w:val="ru-RU"/>
        </w:rPr>
        <w:t>нке</w:t>
      </w:r>
      <w:r w:rsidRPr="00B039A2">
        <w:rPr>
          <w:lang w:val="ru-RU"/>
        </w:rPr>
        <w:t xml:space="preserve"> </w:t>
      </w:r>
      <w:r>
        <w:rPr>
          <w:noProof/>
          <w:lang w:val="ru-RU"/>
        </w:rPr>
        <w:t>0</w:t>
      </w:r>
      <w:r>
        <w:rPr>
          <w:lang w:val="ru-RU"/>
        </w:rPr>
        <w:noBreakHyphen/>
      </w:r>
      <w:r>
        <w:rPr>
          <w:noProof/>
          <w:lang w:val="ru-RU"/>
        </w:rPr>
        <w:t>3</w:t>
      </w:r>
      <w:r>
        <w:rPr>
          <w:lang w:val="ru-RU"/>
        </w:rPr>
        <w:t xml:space="preserve"> </w:t>
      </w:r>
      <w:r w:rsidRPr="00116FA5">
        <w:rPr>
          <w:lang w:val="ru-RU"/>
        </w:rPr>
        <w:t>ORB-SLAM 2 [21], Структурная схема, потоки и модули</w:t>
      </w:r>
      <w:r>
        <w:rPr>
          <w:noProof/>
        </w:rPr>
        <w:fldChar w:fldCharType="end"/>
      </w:r>
      <w:r>
        <w:rPr>
          <w:noProof/>
          <w:lang w:val="ru-RU"/>
        </w:rPr>
        <w:t>.</w:t>
      </w:r>
    </w:p>
    <w:p w14:paraId="5134A31B" w14:textId="77777777" w:rsidR="00E432EB" w:rsidRDefault="00E432EB" w:rsidP="004C5C73">
      <w:pPr>
        <w:pStyle w:val="ad"/>
        <w:spacing w:line="360" w:lineRule="auto"/>
        <w:ind w:firstLine="708"/>
        <w:rPr>
          <w:lang w:val="ru-RU"/>
        </w:rPr>
      </w:pPr>
      <w:r w:rsidRPr="00FC5E7E">
        <w:rPr>
          <w:lang w:val="ru-RU"/>
        </w:rPr>
        <w:t xml:space="preserve">ORB-SLAM2 состоит из трех основных параллельных потоков: </w:t>
      </w:r>
      <w:r>
        <w:rPr>
          <w:lang w:val="ru-RU"/>
        </w:rPr>
        <w:t>позиционирования</w:t>
      </w:r>
      <w:r w:rsidRPr="00FC5E7E">
        <w:rPr>
          <w:lang w:val="ru-RU"/>
        </w:rPr>
        <w:t xml:space="preserve">, локального </w:t>
      </w:r>
      <w:r>
        <w:rPr>
          <w:lang w:val="ru-RU"/>
        </w:rPr>
        <w:t>построения карты</w:t>
      </w:r>
      <w:r w:rsidRPr="00FC5E7E">
        <w:rPr>
          <w:lang w:val="ru-RU"/>
        </w:rPr>
        <w:t xml:space="preserve"> и </w:t>
      </w:r>
      <w:r>
        <w:rPr>
          <w:lang w:val="ru-RU"/>
        </w:rPr>
        <w:t>механизма замыкания</w:t>
      </w:r>
      <w:r w:rsidRPr="00FC5E7E">
        <w:rPr>
          <w:lang w:val="ru-RU"/>
        </w:rPr>
        <w:t xml:space="preserve"> цикл</w:t>
      </w:r>
      <w:r>
        <w:rPr>
          <w:lang w:val="ru-RU"/>
        </w:rPr>
        <w:t>ов в графе карты. Отдельно выделяется</w:t>
      </w:r>
      <w:r w:rsidRPr="00FC5E7E">
        <w:rPr>
          <w:lang w:val="ru-RU"/>
        </w:rPr>
        <w:t xml:space="preserve"> четвертый поток для выполнения полного BA после закрытия цикла,</w:t>
      </w:r>
      <w:r>
        <w:rPr>
          <w:lang w:val="ru-RU"/>
        </w:rPr>
        <w:t xml:space="preserve"> который выполняется независимо и только по требованию, при необходимости пересчета всей карты</w:t>
      </w:r>
      <w:r w:rsidRPr="00FC5E7E">
        <w:rPr>
          <w:lang w:val="ru-RU"/>
        </w:rPr>
        <w:t xml:space="preserve">. </w:t>
      </w:r>
    </w:p>
    <w:p w14:paraId="6B62342C" w14:textId="7881ED47" w:rsidR="00E432EB" w:rsidRPr="00FC5E7E" w:rsidRDefault="00E432EB" w:rsidP="004C5C73">
      <w:pPr>
        <w:pStyle w:val="ad"/>
        <w:spacing w:line="360" w:lineRule="auto"/>
        <w:ind w:firstLine="708"/>
        <w:rPr>
          <w:lang w:val="ru-RU"/>
        </w:rPr>
      </w:pPr>
      <w:r w:rsidRPr="00FC5E7E">
        <w:rPr>
          <w:lang w:val="ru-RU"/>
        </w:rPr>
        <w:t>Поток отслеживания предварительно обрабатывает входной стереозвук или RGB-D, так что остальная часть системы работает независимо от входного датчика. Хотя это не показано на этом рисунке, ORB-SLAM2 также работает с монокулярным входом, как в</w:t>
      </w:r>
      <w:r>
        <w:rPr>
          <w:lang w:val="ru-RU"/>
        </w:rPr>
        <w:t xml:space="preserve"> </w:t>
      </w:r>
      <w:r>
        <w:rPr>
          <w:lang w:val="ru-RU"/>
        </w:rPr>
        <w:fldChar w:fldCharType="begin"/>
      </w:r>
      <w:r w:rsidR="00DC6E06">
        <w:rPr>
          <w:lang w:val="ru-RU"/>
        </w:rPr>
        <w:instrText xml:space="preserve"> ADDIN ZOTERO_ITEM CSL_CITATION {"citationID":"sFuIKqkZ","properties":{"formattedCitation":"[1]","plainCitation":"[1]","noteIndex":0},"citationItems":[{"id":"fw26V6HU/N4TBVykm","uris":["http://zotero.org/users/local/Ig164cfF/items/L9D2DX9J"],"uri":["http://zotero.org/users/local/Ig164cfF/items/L9D2DX9J"],"itemData":{"id":"4LVlnkH8/ILyzEo7Y","type":"paper-conference","abstract":"IEEE Transactions on Robotics;2015;31;5;10.1109/TRO.2015.2463671","publisher":"IEEE","title":"ORB-SLAM: A Versatile and Accurate Monocular SLAM System","author":[{"family":"Mur-Artal","given":"Raul"},{"family":"Montiel","given":"J. M. M."},{"family":"Tardos","given":"Juan D."}],"issued":{"date-parts":[["2021"]]}}}],"schema":"https://github.com/citation-style-language/schema/raw/master/csl-citation.json"} </w:instrText>
      </w:r>
      <w:r>
        <w:rPr>
          <w:lang w:val="ru-RU"/>
        </w:rPr>
        <w:fldChar w:fldCharType="separate"/>
      </w:r>
      <w:r w:rsidRPr="00FC5E7E">
        <w:rPr>
          <w:lang w:val="ru-RU"/>
        </w:rPr>
        <w:t>[1]</w:t>
      </w:r>
      <w:r>
        <w:rPr>
          <w:lang w:val="ru-RU"/>
        </w:rPr>
        <w:fldChar w:fldCharType="end"/>
      </w:r>
      <w:r w:rsidRPr="00FC5E7E">
        <w:rPr>
          <w:lang w:val="ru-RU"/>
        </w:rPr>
        <w:t>.</w:t>
      </w:r>
    </w:p>
    <w:p w14:paraId="3178755F" w14:textId="77777777" w:rsidR="00E432EB" w:rsidRPr="004C5C73" w:rsidRDefault="004C5C73" w:rsidP="00922B26">
      <w:pPr>
        <w:pStyle w:val="2"/>
      </w:pPr>
      <w:bookmarkStart w:id="51" w:name="__RefHeading___Toc1523_4198705801"/>
      <w:bookmarkStart w:id="52" w:name="_Toc91460042"/>
      <w:bookmarkStart w:id="53" w:name="_Toc91545749"/>
      <w:bookmarkEnd w:id="51"/>
      <w:r>
        <w:t xml:space="preserve">Алгоритм </w:t>
      </w:r>
      <w:r w:rsidR="00E432EB" w:rsidRPr="004C5C73">
        <w:t>ORB SLAM 3</w:t>
      </w:r>
      <w:bookmarkEnd w:id="52"/>
      <w:bookmarkEnd w:id="53"/>
    </w:p>
    <w:p w14:paraId="753B7AE0" w14:textId="66852BBC" w:rsidR="00E432EB" w:rsidRPr="00B67BAC" w:rsidRDefault="00E432EB" w:rsidP="004C5C73">
      <w:pPr>
        <w:pStyle w:val="ad"/>
        <w:spacing w:line="360" w:lineRule="auto"/>
        <w:ind w:firstLine="708"/>
        <w:rPr>
          <w:lang w:val="ru-RU"/>
        </w:rPr>
      </w:pPr>
      <w:r>
        <w:rPr>
          <w:lang w:val="ru-RU"/>
        </w:rPr>
        <w:t xml:space="preserve">Алгоритм </w:t>
      </w:r>
      <w:r w:rsidRPr="00B67BAC">
        <w:rPr>
          <w:lang w:val="ru-RU"/>
        </w:rPr>
        <w:t>ORB-SLAM3</w:t>
      </w:r>
      <w:r>
        <w:rPr>
          <w:lang w:val="ru-RU"/>
        </w:rPr>
        <w:t xml:space="preserve"> основывается на работах</w:t>
      </w:r>
      <w:r w:rsidRPr="00B67BAC">
        <w:rPr>
          <w:lang w:val="ru-RU"/>
        </w:rPr>
        <w:t xml:space="preserve"> </w:t>
      </w:r>
      <w:r>
        <w:rPr>
          <w:lang w:val="ru-RU"/>
        </w:rPr>
        <w:fldChar w:fldCharType="begin"/>
      </w:r>
      <w:r w:rsidR="00DC6E06">
        <w:rPr>
          <w:lang w:val="ru-RU"/>
        </w:rPr>
        <w:instrText xml:space="preserve"> ADDIN ZOTERO_ITEM CSL_CITATION {"citationID":"D5JNUNgP","properties":{"formattedCitation":"[21], [22]","plainCitation":"[21], [22]","noteIndex":0},"citationItems":[{"id":"fw26V6HU/f4dwAceT","uris":["http://zotero.org/users/local/Ig164cfF/items/EP92JZ7B"],"uri":["http://zotero.org/users/local/Ig164cfF/items/EP92JZ7B"],"itemData":{"id":"4LVlnkH8/InCtgt1X","type":"paper-conference","title":"ORB SLAM 2 : an Open-Source SLAM System for Monocular, Stereo and","author":[{"family":"Cameras","given":"RGB-D."},{"family":"Artal","given":"Raul","non-dropping-particle":"ur-"},{"literal":"Juan"},{"family":"Tardos","given":"D."}]}},{"id":"fw26V6HU/cHMqxjNH","uris":["http://zotero.org/users/local/TinZTSqN/items/23GTUEG8"],"uri":["http://zotero.org/users/local/TinZTSqN/items/23GTUEG8"],"itemData":{"id":21,"type":"paper-conference","abstract":"We propose ORBSLAM-Atlas, a system able to handle an unlimited number of disconnected sub-maps, that includes a robust map merging algorithm able to detect submaps with common regions and seamlessly fuse them. The outstanding robustness and accuracy of ORBSLAM are due to its ability to detect wide-baseline matches between keyframes, and to exploit them by means of non-linear optimization, however it only can handle a single map. ORBSLAM-Atlas brings the wide-baseline matching detection and exploitation to the multiple map arena. The result is a SLAM system significantly more general and robust, able to perform multisession mapping. If tracking is lost during exploration, instead of freezing the map, a new sub-map is launched, and it can be fused with the previous map when common parts are visited. Our criteria to declare the camera lost contrast with previous approaches that simply count the number of tracked points, we propose to discard also inaccurately estimated camera poses due to bad geometrical conditioning. As a result, the map is split into more accurate sub-maps, that are eventually merged in a more accurate global map, thanks to the multi-mapping capabilities. We provide extensive experimental validation in the EuRoC datasets, where ORBSLAM-Atlas obtains accurate monocular and stereo results in the difficult sequences where ORBSLAM failed. We also build global maps after multiple sessions in the same room, obtaining the best results to date, between 2 and 3 times more accurate than competing multi-map approaches. We also show the robustness and capability of our system to deal with dynamic scenes, quantitatively in the EuRoC datasets and qualitatively in a densely populated corridor where camera occlusions and tracking losses are frequent.","container-title":"This paper has been accepted in 2018 IEEE/RSJ International Conference on Intelligent Robots and Systems (IROS)","note":"_eprint: arXiv:1908.11585v1[cs.CV]","publisher":"IEEE","title":"ORBSLAM-Atlas: a robust and accurate multi-map system","author":[{"family":"Elvira","given":"Richard"},{"family":"Tardós","given":"Juan"},{"family":"Montiel","given":"J"}],"issued":{"date-parts":[["2019",8,30]]}}}],"schema":"https://github.com/citation-style-language/schema/raw/master/csl-citation.json"} </w:instrText>
      </w:r>
      <w:r>
        <w:rPr>
          <w:lang w:val="ru-RU"/>
        </w:rPr>
        <w:fldChar w:fldCharType="separate"/>
      </w:r>
      <w:r w:rsidRPr="00B67BAC">
        <w:rPr>
          <w:lang w:val="ru-RU"/>
        </w:rPr>
        <w:t>[21], [22]</w:t>
      </w:r>
      <w:r>
        <w:rPr>
          <w:lang w:val="ru-RU"/>
        </w:rPr>
        <w:fldChar w:fldCharType="end"/>
      </w:r>
      <w:r w:rsidRPr="00B67BAC">
        <w:rPr>
          <w:lang w:val="ru-RU"/>
        </w:rPr>
        <w:t>,</w:t>
      </w:r>
      <w:r>
        <w:rPr>
          <w:lang w:val="ru-RU"/>
        </w:rPr>
        <w:t xml:space="preserve"> это </w:t>
      </w:r>
      <w:r w:rsidRPr="00B67BAC">
        <w:rPr>
          <w:lang w:val="ru-RU"/>
        </w:rPr>
        <w:t>полн</w:t>
      </w:r>
      <w:r>
        <w:rPr>
          <w:lang w:val="ru-RU"/>
        </w:rPr>
        <w:t>офункциональная</w:t>
      </w:r>
      <w:r w:rsidRPr="00B67BAC">
        <w:rPr>
          <w:lang w:val="ru-RU"/>
        </w:rPr>
        <w:t xml:space="preserve"> библиотека с открытым исходным кодом для </w:t>
      </w:r>
      <w:r>
        <w:rPr>
          <w:lang w:val="ru-RU"/>
        </w:rPr>
        <w:t xml:space="preserve">запуска </w:t>
      </w:r>
      <w:r w:rsidRPr="00B67BAC">
        <w:rPr>
          <w:lang w:val="ru-RU"/>
        </w:rPr>
        <w:t>визуальн</w:t>
      </w:r>
      <w:r>
        <w:rPr>
          <w:lang w:val="ru-RU"/>
        </w:rPr>
        <w:t>ого</w:t>
      </w:r>
      <w:r w:rsidRPr="00B67BAC">
        <w:rPr>
          <w:lang w:val="ru-RU"/>
        </w:rPr>
        <w:t>, визуально-инерционн</w:t>
      </w:r>
      <w:r>
        <w:rPr>
          <w:lang w:val="ru-RU"/>
        </w:rPr>
        <w:t xml:space="preserve">ого </w:t>
      </w:r>
      <w:r w:rsidRPr="00B67BAC">
        <w:rPr>
          <w:lang w:val="ru-RU"/>
        </w:rPr>
        <w:t>SLAM</w:t>
      </w:r>
      <w:r>
        <w:rPr>
          <w:lang w:val="ru-RU"/>
        </w:rPr>
        <w:t xml:space="preserve"> с поддержкой множества карт и сессий одновременно</w:t>
      </w:r>
      <w:r w:rsidRPr="00B67BAC">
        <w:rPr>
          <w:lang w:val="ru-RU"/>
        </w:rPr>
        <w:t xml:space="preserve">, с </w:t>
      </w:r>
      <w:r>
        <w:rPr>
          <w:lang w:val="ru-RU"/>
        </w:rPr>
        <w:t>моно</w:t>
      </w:r>
      <w:r w:rsidRPr="00B67BAC">
        <w:rPr>
          <w:lang w:val="ru-RU"/>
        </w:rPr>
        <w:t>, стерео</w:t>
      </w:r>
      <w:r>
        <w:rPr>
          <w:lang w:val="ru-RU"/>
        </w:rPr>
        <w:t xml:space="preserve"> или </w:t>
      </w:r>
      <w:r w:rsidRPr="00B67BAC">
        <w:rPr>
          <w:lang w:val="ru-RU"/>
        </w:rPr>
        <w:t>RGB-D</w:t>
      </w:r>
      <w:r>
        <w:rPr>
          <w:lang w:val="ru-RU"/>
        </w:rPr>
        <w:t xml:space="preserve"> камерами</w:t>
      </w:r>
      <w:r w:rsidRPr="00B67BAC">
        <w:rPr>
          <w:lang w:val="ru-RU"/>
        </w:rPr>
        <w:t>,</w:t>
      </w:r>
      <w:r>
        <w:rPr>
          <w:lang w:val="ru-RU"/>
        </w:rPr>
        <w:t xml:space="preserve"> поддержкой  стандартных и широкоугольных камер</w:t>
      </w:r>
      <w:r w:rsidRPr="00B67BAC">
        <w:rPr>
          <w:lang w:val="ru-RU"/>
        </w:rPr>
        <w:t xml:space="preserve">. </w:t>
      </w:r>
      <w:r>
        <w:rPr>
          <w:lang w:val="ru-RU"/>
        </w:rPr>
        <w:t xml:space="preserve">Основное улучшение по сравнению с предыдущими версиями состоит в точной интеграции данных с </w:t>
      </w:r>
      <w:r w:rsidRPr="00B67BAC">
        <w:rPr>
          <w:lang w:val="ru-RU"/>
        </w:rPr>
        <w:t>IMU</w:t>
      </w:r>
      <w:r>
        <w:rPr>
          <w:lang w:val="ru-RU"/>
        </w:rPr>
        <w:t xml:space="preserve"> сенсоров, новом </w:t>
      </w:r>
      <w:r w:rsidRPr="00B67BAC">
        <w:rPr>
          <w:lang w:val="ru-RU"/>
        </w:rPr>
        <w:t>метод</w:t>
      </w:r>
      <w:r>
        <w:rPr>
          <w:lang w:val="ru-RU"/>
        </w:rPr>
        <w:t>е</w:t>
      </w:r>
      <w:r w:rsidRPr="00B67BAC">
        <w:rPr>
          <w:lang w:val="ru-RU"/>
        </w:rPr>
        <w:t xml:space="preserve"> инициализации и слияние карт</w:t>
      </w:r>
      <w:r>
        <w:rPr>
          <w:lang w:val="ru-RU"/>
        </w:rPr>
        <w:t xml:space="preserve"> и одновременной поддержке множества сессий и карт, </w:t>
      </w:r>
      <w:r w:rsidRPr="00B67BAC">
        <w:rPr>
          <w:lang w:val="ru-RU"/>
        </w:rPr>
        <w:t>улучшенн</w:t>
      </w:r>
      <w:r>
        <w:rPr>
          <w:lang w:val="ru-RU"/>
        </w:rPr>
        <w:t>ой</w:t>
      </w:r>
      <w:r w:rsidRPr="00B67BAC">
        <w:rPr>
          <w:lang w:val="ru-RU"/>
        </w:rPr>
        <w:t xml:space="preserve"> отзыв</w:t>
      </w:r>
      <w:r>
        <w:rPr>
          <w:lang w:val="ru-RU"/>
        </w:rPr>
        <w:t>чивости и точности метода</w:t>
      </w:r>
      <w:r w:rsidRPr="00B67BAC">
        <w:rPr>
          <w:lang w:val="ru-RU"/>
        </w:rPr>
        <w:t>.</w:t>
      </w:r>
    </w:p>
    <w:p w14:paraId="05E5DA84" w14:textId="77777777" w:rsidR="00E432EB" w:rsidRDefault="00E432EB" w:rsidP="004C5C73">
      <w:pPr>
        <w:pStyle w:val="ad"/>
        <w:spacing w:line="360" w:lineRule="auto"/>
        <w:ind w:firstLine="708"/>
        <w:rPr>
          <w:lang w:val="ru-RU"/>
        </w:rPr>
      </w:pPr>
      <w:r>
        <w:rPr>
          <w:lang w:val="ru-RU"/>
        </w:rPr>
        <w:t>Э</w:t>
      </w:r>
      <w:r w:rsidRPr="00B67BAC">
        <w:rPr>
          <w:lang w:val="ru-RU"/>
        </w:rPr>
        <w:t>ксперимент</w:t>
      </w:r>
      <w:r>
        <w:rPr>
          <w:lang w:val="ru-RU"/>
        </w:rPr>
        <w:t xml:space="preserve">ы </w:t>
      </w:r>
      <w:r w:rsidRPr="00B67BAC">
        <w:rPr>
          <w:lang w:val="ru-RU"/>
        </w:rPr>
        <w:t>показывают, что ORB-SLAM3 способна эффективно</w:t>
      </w:r>
      <w:r>
        <w:rPr>
          <w:lang w:val="ru-RU"/>
        </w:rPr>
        <w:t xml:space="preserve"> </w:t>
      </w:r>
      <w:r w:rsidRPr="00B67BAC">
        <w:rPr>
          <w:lang w:val="ru-RU"/>
        </w:rPr>
        <w:t>использова</w:t>
      </w:r>
      <w:r>
        <w:rPr>
          <w:lang w:val="ru-RU"/>
        </w:rPr>
        <w:t>ть</w:t>
      </w:r>
      <w:r w:rsidRPr="00B67BAC">
        <w:rPr>
          <w:lang w:val="ru-RU"/>
        </w:rPr>
        <w:t xml:space="preserve"> краткосрочны</w:t>
      </w:r>
      <w:r>
        <w:rPr>
          <w:lang w:val="ru-RU"/>
        </w:rPr>
        <w:t>е</w:t>
      </w:r>
      <w:r w:rsidRPr="00B67BAC">
        <w:rPr>
          <w:lang w:val="ru-RU"/>
        </w:rPr>
        <w:t>, среднесрочны</w:t>
      </w:r>
      <w:r>
        <w:rPr>
          <w:lang w:val="ru-RU" w:eastAsia="ja-JP"/>
        </w:rPr>
        <w:t>е</w:t>
      </w:r>
      <w:r w:rsidRPr="00B67BAC">
        <w:rPr>
          <w:lang w:val="ru-RU"/>
        </w:rPr>
        <w:t>, долгосрочны</w:t>
      </w:r>
      <w:r>
        <w:rPr>
          <w:lang w:val="ru-RU"/>
        </w:rPr>
        <w:t>е</w:t>
      </w:r>
      <w:r w:rsidRPr="00B67BAC">
        <w:rPr>
          <w:lang w:val="ru-RU"/>
        </w:rPr>
        <w:t xml:space="preserve"> и мульти-картографически</w:t>
      </w:r>
      <w:r>
        <w:rPr>
          <w:lang w:val="ru-RU"/>
        </w:rPr>
        <w:t>е</w:t>
      </w:r>
      <w:r w:rsidRPr="00B67BAC">
        <w:rPr>
          <w:lang w:val="ru-RU"/>
        </w:rPr>
        <w:t xml:space="preserve"> данны</w:t>
      </w:r>
      <w:r>
        <w:rPr>
          <w:lang w:val="ru-RU"/>
        </w:rPr>
        <w:t xml:space="preserve">е </w:t>
      </w:r>
      <w:r w:rsidRPr="00B67BAC">
        <w:rPr>
          <w:lang w:val="ru-RU"/>
        </w:rPr>
        <w:t>ассоциаций, достигая уровня точности, выходящего за рамки</w:t>
      </w:r>
      <w:r>
        <w:rPr>
          <w:lang w:val="ru-RU"/>
        </w:rPr>
        <w:t xml:space="preserve"> </w:t>
      </w:r>
      <w:r w:rsidRPr="00B67BAC">
        <w:rPr>
          <w:lang w:val="ru-RU"/>
        </w:rPr>
        <w:t>охват</w:t>
      </w:r>
      <w:r>
        <w:rPr>
          <w:lang w:val="ru-RU"/>
        </w:rPr>
        <w:t>а</w:t>
      </w:r>
      <w:r w:rsidRPr="00B67BAC">
        <w:rPr>
          <w:lang w:val="ru-RU"/>
        </w:rPr>
        <w:t xml:space="preserve"> существующих систем. </w:t>
      </w:r>
      <w:r>
        <w:rPr>
          <w:lang w:val="ru-RU"/>
        </w:rPr>
        <w:t>По</w:t>
      </w:r>
      <w:r w:rsidRPr="00B67BAC">
        <w:rPr>
          <w:lang w:val="ru-RU"/>
        </w:rPr>
        <w:t xml:space="preserve"> результат</w:t>
      </w:r>
      <w:r>
        <w:rPr>
          <w:lang w:val="ru-RU"/>
        </w:rPr>
        <w:t>ам сравнения</w:t>
      </w:r>
      <w:r w:rsidRPr="00B67BAC">
        <w:rPr>
          <w:lang w:val="ru-RU"/>
        </w:rPr>
        <w:t xml:space="preserve"> точности, возможность использования всех типов</w:t>
      </w:r>
      <w:r>
        <w:rPr>
          <w:lang w:val="ru-RU"/>
        </w:rPr>
        <w:t xml:space="preserve"> </w:t>
      </w:r>
      <w:r w:rsidRPr="00B67BAC">
        <w:rPr>
          <w:lang w:val="ru-RU"/>
        </w:rPr>
        <w:t xml:space="preserve">ассоциации данных </w:t>
      </w:r>
      <w:r>
        <w:rPr>
          <w:lang w:val="ru-RU"/>
        </w:rPr>
        <w:t xml:space="preserve">делает этот метод </w:t>
      </w:r>
      <w:r w:rsidRPr="00B67BAC">
        <w:rPr>
          <w:lang w:val="ru-RU"/>
        </w:rPr>
        <w:t>преоблада</w:t>
      </w:r>
      <w:r>
        <w:rPr>
          <w:lang w:val="ru-RU"/>
        </w:rPr>
        <w:t>ющим</w:t>
      </w:r>
      <w:r w:rsidRPr="00B67BAC">
        <w:rPr>
          <w:lang w:val="ru-RU"/>
        </w:rPr>
        <w:t xml:space="preserve"> над другими вариантами, такими как использование</w:t>
      </w:r>
      <w:r>
        <w:rPr>
          <w:lang w:val="ru-RU"/>
        </w:rPr>
        <w:t xml:space="preserve"> </w:t>
      </w:r>
      <w:r w:rsidRPr="00B67BAC">
        <w:rPr>
          <w:lang w:val="ru-RU"/>
        </w:rPr>
        <w:t>прямые методы</w:t>
      </w:r>
      <w:r>
        <w:rPr>
          <w:lang w:val="ru-RU"/>
        </w:rPr>
        <w:t xml:space="preserve"> сравнения изображений</w:t>
      </w:r>
      <w:r w:rsidRPr="00B67BAC">
        <w:rPr>
          <w:lang w:val="ru-RU"/>
        </w:rPr>
        <w:t xml:space="preserve"> вместо </w:t>
      </w:r>
      <w:r>
        <w:rPr>
          <w:lang w:val="ru-RU"/>
        </w:rPr>
        <w:t xml:space="preserve">извлечения характерных элементов </w:t>
      </w:r>
      <w:r w:rsidRPr="00B67BAC">
        <w:rPr>
          <w:lang w:val="ru-RU"/>
        </w:rPr>
        <w:t xml:space="preserve">или выполнение </w:t>
      </w:r>
      <w:r>
        <w:rPr>
          <w:lang w:val="ru-RU"/>
        </w:rPr>
        <w:t xml:space="preserve">усреднения </w:t>
      </w:r>
      <w:r w:rsidRPr="00B67BAC">
        <w:rPr>
          <w:lang w:val="ru-RU"/>
        </w:rPr>
        <w:t xml:space="preserve">ключевых </w:t>
      </w:r>
      <w:r w:rsidRPr="00B67BAC">
        <w:rPr>
          <w:lang w:val="ru-RU"/>
        </w:rPr>
        <w:lastRenderedPageBreak/>
        <w:t>кадров для локально</w:t>
      </w:r>
      <w:r>
        <w:rPr>
          <w:lang w:val="ru-RU"/>
        </w:rPr>
        <w:t>й</w:t>
      </w:r>
      <w:r w:rsidRPr="00B67BAC">
        <w:rPr>
          <w:lang w:val="ru-RU"/>
        </w:rPr>
        <w:t xml:space="preserve"> </w:t>
      </w:r>
      <w:r>
        <w:rPr>
          <w:lang w:val="ru-RU"/>
        </w:rPr>
        <w:t>оптимизации графа карты</w:t>
      </w:r>
      <w:r w:rsidRPr="00B67BAC">
        <w:rPr>
          <w:lang w:val="ru-RU"/>
        </w:rPr>
        <w:t xml:space="preserve"> вместо использования внешнего набора</w:t>
      </w:r>
      <w:r>
        <w:rPr>
          <w:lang w:val="ru-RU"/>
        </w:rPr>
        <w:t xml:space="preserve"> </w:t>
      </w:r>
      <w:r w:rsidRPr="00B67BAC">
        <w:rPr>
          <w:lang w:val="ru-RU"/>
        </w:rPr>
        <w:t xml:space="preserve">статических ключевых кадров, как </w:t>
      </w:r>
      <w:r>
        <w:rPr>
          <w:lang w:val="ru-RU"/>
        </w:rPr>
        <w:t xml:space="preserve">в </w:t>
      </w:r>
      <w:r w:rsidRPr="00B67BAC">
        <w:rPr>
          <w:lang w:val="ru-RU"/>
        </w:rPr>
        <w:t>ORB-SLAM3.</w:t>
      </w:r>
    </w:p>
    <w:p w14:paraId="5DFCA63C" w14:textId="77777777" w:rsidR="00E432EB" w:rsidRPr="00B67BAC" w:rsidRDefault="00E432EB" w:rsidP="004C5C73">
      <w:pPr>
        <w:pStyle w:val="ad"/>
        <w:spacing w:line="360" w:lineRule="auto"/>
        <w:ind w:firstLine="708"/>
        <w:rPr>
          <w:lang w:val="ru-RU"/>
        </w:rPr>
      </w:pPr>
      <w:r w:rsidRPr="00B67BAC">
        <w:rPr>
          <w:lang w:val="ru-RU"/>
        </w:rPr>
        <w:t>ORB-SLAM3</w:t>
      </w:r>
      <w:r>
        <w:rPr>
          <w:lang w:val="ru-RU"/>
        </w:rPr>
        <w:t xml:space="preserve"> невозможно применять в случае</w:t>
      </w:r>
      <w:r w:rsidRPr="00B67BAC">
        <w:rPr>
          <w:lang w:val="ru-RU"/>
        </w:rPr>
        <w:t xml:space="preserve"> низко</w:t>
      </w:r>
      <w:r>
        <w:rPr>
          <w:lang w:val="ru-RU"/>
        </w:rPr>
        <w:t xml:space="preserve">го количества </w:t>
      </w:r>
      <w:r w:rsidRPr="00B67BAC">
        <w:rPr>
          <w:lang w:val="ru-RU"/>
        </w:rPr>
        <w:t>текстур</w:t>
      </w:r>
      <w:r>
        <w:rPr>
          <w:lang w:val="ru-RU"/>
        </w:rPr>
        <w:t xml:space="preserve"> в среде/окружении/сцене (гладкие стены, отсутствие объектов в кадре)</w:t>
      </w:r>
      <w:r w:rsidRPr="00B67BAC">
        <w:rPr>
          <w:lang w:val="ru-RU"/>
        </w:rPr>
        <w:t>.</w:t>
      </w:r>
    </w:p>
    <w:p w14:paraId="4082330C" w14:textId="3E599938" w:rsidR="00E432EB" w:rsidRPr="00B67BAC" w:rsidRDefault="00E432EB" w:rsidP="004C5C73">
      <w:pPr>
        <w:pStyle w:val="ad"/>
        <w:spacing w:line="360" w:lineRule="auto"/>
        <w:ind w:firstLine="708"/>
        <w:rPr>
          <w:lang w:val="ru-RU"/>
        </w:rPr>
      </w:pPr>
      <w:r w:rsidRPr="00B67BAC">
        <w:rPr>
          <w:lang w:val="ru-RU"/>
        </w:rPr>
        <w:t>Прямые методы</w:t>
      </w:r>
      <w:r w:rsidRPr="0050345D">
        <w:rPr>
          <w:lang w:val="ru-RU"/>
        </w:rPr>
        <w:t xml:space="preserve"> </w:t>
      </w:r>
      <w:r>
        <w:rPr>
          <w:lang w:val="ru-RU"/>
        </w:rPr>
        <w:fldChar w:fldCharType="begin"/>
      </w:r>
      <w:r w:rsidR="00DC6E06">
        <w:rPr>
          <w:lang w:val="ru-RU"/>
        </w:rPr>
        <w:instrText xml:space="preserve"> ADDIN ZOTERO_ITEM CSL_CITATION {"citationID":"iCg8ohHF","properties":{"formattedCitation":"[19]","plainCitation":"[19]","noteIndex":0},"citationItems":[{"id":"fw26V6HU/ITNeKYY0","uris":["http://zotero.org/users/local/TinZTSqN/items/NRR4LJ42"],"uri":["http://zotero.org/users/local/TinZTSqN/items/NRR4LJ42"],"itemData":{"id":55,"type":"chapter","container-title":"Computer Vision – ECCV 2014","event-place":"Cham","ISBN":"978-3-319-10604-5","language":"en","note":"collection-title: Lecture Notes in Computer Science\nDOI: 10.1007/978-3-319-10605-2_54","page":"834-849","publisher":"Springer International Publishing","publisher-place":"Cham","source":"DOI.org (Crossref)","title":"LSD-SLAM: Large-Scale Direct Monocular SLAM","title-short":"LSD-SLAM","URL":"http://link.springer.com/10.1007/978-3-319-10605-2_54","volume":"8690","editor":[{"family":"Fleet","given":"David"},{"family":"Pajdla","given":"Tomas"},{"family":"Schiele","given":"Bernt"},{"family":"Tuytelaars","given":"Tinne"}],"author":[{"family":"Engel","given":"Jakob"},{"family":"Schöps","given":"Thomas"},{"family":"Cremers","given":"Daniel"}],"accessed":{"date-parts":[["2021",12,26]]},"issued":{"date-parts":[["2014"]]}}}],"schema":"https://github.com/citation-style-language/schema/raw/master/csl-citation.json"} </w:instrText>
      </w:r>
      <w:r>
        <w:rPr>
          <w:lang w:val="ru-RU"/>
        </w:rPr>
        <w:fldChar w:fldCharType="separate"/>
      </w:r>
      <w:r w:rsidRPr="0050345D">
        <w:rPr>
          <w:lang w:val="ru-RU"/>
        </w:rPr>
        <w:t>[19]</w:t>
      </w:r>
      <w:r>
        <w:rPr>
          <w:lang w:val="ru-RU"/>
        </w:rPr>
        <w:fldChar w:fldCharType="end"/>
      </w:r>
      <w:r w:rsidRPr="00B67BAC">
        <w:rPr>
          <w:lang w:val="ru-RU"/>
        </w:rPr>
        <w:t xml:space="preserve"> более устойчивы к низк</w:t>
      </w:r>
      <w:r>
        <w:rPr>
          <w:lang w:val="ru-RU"/>
        </w:rPr>
        <w:t>ому количеству</w:t>
      </w:r>
      <w:r w:rsidRPr="00B67BAC">
        <w:rPr>
          <w:lang w:val="ru-RU"/>
        </w:rPr>
        <w:t xml:space="preserve"> текстур,</w:t>
      </w:r>
    </w:p>
    <w:p w14:paraId="5DED38BC" w14:textId="3FA6056B" w:rsidR="00E432EB" w:rsidRPr="00B67BAC" w:rsidRDefault="00E432EB" w:rsidP="004C5C73">
      <w:pPr>
        <w:pStyle w:val="ad"/>
        <w:spacing w:line="360" w:lineRule="auto"/>
        <w:rPr>
          <w:lang w:val="ru-RU"/>
        </w:rPr>
      </w:pPr>
      <w:r w:rsidRPr="00B67BAC">
        <w:rPr>
          <w:lang w:val="ru-RU"/>
        </w:rPr>
        <w:t xml:space="preserve">но ограничены краткосрочными </w:t>
      </w:r>
      <w:r>
        <w:rPr>
          <w:lang w:val="ru-RU"/>
        </w:rPr>
        <w:fldChar w:fldCharType="begin"/>
      </w:r>
      <w:r w:rsidR="00DC6E06">
        <w:rPr>
          <w:lang w:val="ru-RU"/>
        </w:rPr>
        <w:instrText xml:space="preserve"> ADDIN ZOTERO_ITEM CSL_CITATION {"citationID":"vB7dF2vk","properties":{"formattedCitation":"[23]","plainCitation":"[23]","noteIndex":0},"citationItems":[{"id":"fw26V6HU/fQSxe6c0","uris":["http://zotero.org/users/local/TinZTSqN/items/6BT6VEW6"],"uri":["http://zotero.org/users/local/TinZTSqN/items/6BT6VEW6"],"itemData":{"id":84,"type":"article-journal","abstract":"This paper addresses the mathematical problem of reconstructing a visually textured plane surface from a pair of photographs taken from finitely separated camera positions of unknown relative orientation, lying on the same side or on opposite sides of the visible plane. If the surface lies at infinity, or perpendicularly bisects the line joining the centres of projection O and O', the reconstruction fails; otherwise the two images permit either one or two three-dimensional interpretations, obtainable by diagonalizing a 3 x 3 matrix. If all the visible texture elements lie nearer to one viewpoint than to the other, then there are two interpretations, which coincide if the line OO' is perpendicular to the visible plane. Otherwise, only the veridical interpretation survives. The relevance of these results to human and computer vision is briefly discussed.","container-title":"Proceedings of the Royal Society of London. Series B. Biological Sciences","DOI":"10.1098/rspb.1986.0030","ISSN":"0080-4649, 2053-9193","issue":"1249","journalAbbreviation":"Proc. R. Soc. Lond. B.","language":"en","page":"399-410","source":"DOI.org (Crossref)","title":"The reconstruction of a plane surface from two perspective projections","volume":"227","issued":{"date-parts":[["1986",5,22]]}}}],"schema":"https://github.com/citation-style-language/schema/raw/master/csl-citation.json"} </w:instrText>
      </w:r>
      <w:r>
        <w:rPr>
          <w:lang w:val="ru-RU"/>
        </w:rPr>
        <w:fldChar w:fldCharType="separate"/>
      </w:r>
      <w:r w:rsidRPr="0050345D">
        <w:rPr>
          <w:lang w:val="ru-RU"/>
        </w:rPr>
        <w:t>[23]</w:t>
      </w:r>
      <w:r>
        <w:rPr>
          <w:lang w:val="ru-RU"/>
        </w:rPr>
        <w:fldChar w:fldCharType="end"/>
      </w:r>
      <w:r w:rsidRPr="00B67BAC">
        <w:rPr>
          <w:lang w:val="ru-RU"/>
        </w:rPr>
        <w:t xml:space="preserve"> и среднесрочными </w:t>
      </w:r>
      <w:r>
        <w:rPr>
          <w:lang w:val="ru-RU"/>
        </w:rPr>
        <w:fldChar w:fldCharType="begin"/>
      </w:r>
      <w:r w:rsidR="00DC6E06">
        <w:rPr>
          <w:lang w:val="ru-RU"/>
        </w:rPr>
        <w:instrText xml:space="preserve"> ADDIN ZOTERO_ITEM CSL_CITATION {"citationID":"C1m3Jl0g","properties":{"formattedCitation":"[14]","plainCitation":"[14]","noteIndex":0},"citationItems":[{"id":"fw26V6HU/162Y9ttx","uris":["http://zotero.org/users/local/TinZTSqN/items/2Y9D26JV"],"uri":["http://zotero.org/users/local/TinZTSqN/items/2Y9D26JV"],"itemData":{"id":88,"type":"article-journal","abstract":"While the most accurate solution to off-line structure from motion (SFM) problems is undoubtedly to extract as much correspondence information as possible and perform batch optimisation, sequential methods suitable for live video streams must approximate this to fit within fixed computational bounds. Two quite different approaches to real-time SFM – also called visual SLAM (simultaneous localisation and mapping) – have proven successful, but they sparsify the problem in different ways. Filtering methods marginalise out past poses and summarise the information gained over time with a probability distribution. Keyframe methods retain the optimisation approach of global bundle adjustment, but computationally must select only a small number of past frames to process. In this paper we perform a rigorous analysis of the relative advantages of filtering and sparse bundle adjustment for sequential visual SLAM. In a series of Monte Carlo experiments we investigate the accuracy and cost of visual SLAM. We measure accuracy in terms of entropy reduction as well as root mean square error (RMSE), and analyse the efficiency of bundle adjustment versus filtering using combined cost/accuracy measures. In our analysis, we consider both SLAM using a stereo rig and monocular SLAM as well as various different scenes and motion patterns. For all these scenarios, we conclude that keyframe bundle adjustment outperforms filtering, since it gives the most accuracy per unit of computing time.","container-title":"Image and Vision Computing","DOI":"https://doi.org/10.1016/j.imavis.2012.02.009","ISSN":"0262-8856","issue":"2","page":"65-77","title":"Visual SLAM: Why filter?","volume":"30","author":[{"family":"Strasdat","given":"Hauke"},{"family":"Montiel","given":"J. M. M."},{"family":"Davison","given":"Andrew J."}],"issued":{"date-parts":[["2012"]]}}}],"schema":"https://github.com/citation-style-language/schema/raw/master/csl-citation.json"} </w:instrText>
      </w:r>
      <w:r>
        <w:rPr>
          <w:lang w:val="ru-RU"/>
        </w:rPr>
        <w:fldChar w:fldCharType="separate"/>
      </w:r>
      <w:r w:rsidRPr="0050345D">
        <w:rPr>
          <w:lang w:val="ru-RU"/>
        </w:rPr>
        <w:t>[14]</w:t>
      </w:r>
      <w:r>
        <w:rPr>
          <w:lang w:val="ru-RU"/>
        </w:rPr>
        <w:fldChar w:fldCharType="end"/>
      </w:r>
      <w:r w:rsidRPr="00B67BAC">
        <w:rPr>
          <w:lang w:val="ru-RU"/>
        </w:rPr>
        <w:t xml:space="preserve"> ассоциация</w:t>
      </w:r>
      <w:r>
        <w:rPr>
          <w:lang w:val="ru-RU"/>
        </w:rPr>
        <w:t xml:space="preserve">ми между </w:t>
      </w:r>
      <w:r w:rsidRPr="00B67BAC">
        <w:rPr>
          <w:lang w:val="ru-RU"/>
        </w:rPr>
        <w:t>данными. С другой стороны, соответствующие дескрипторы функций</w:t>
      </w:r>
    </w:p>
    <w:p w14:paraId="70A67B48" w14:textId="6C338FE5" w:rsidR="00E432EB" w:rsidRPr="00B67BAC" w:rsidRDefault="00E432EB" w:rsidP="004C5C73">
      <w:pPr>
        <w:pStyle w:val="ad"/>
        <w:spacing w:line="360" w:lineRule="auto"/>
        <w:rPr>
          <w:lang w:val="ru-RU"/>
        </w:rPr>
      </w:pPr>
      <w:r w:rsidRPr="00B67BAC">
        <w:rPr>
          <w:lang w:val="ru-RU"/>
        </w:rPr>
        <w:t>успешно решает долговременную ассоциацию данных с несколькими картами,</w:t>
      </w:r>
      <w:r w:rsidR="004C5C73">
        <w:rPr>
          <w:lang w:val="ru-RU"/>
        </w:rPr>
        <w:t xml:space="preserve"> </w:t>
      </w:r>
      <w:r w:rsidRPr="00B67BAC">
        <w:rPr>
          <w:lang w:val="ru-RU"/>
        </w:rPr>
        <w:t xml:space="preserve">но кажется менее надежным для отслеживания, чем </w:t>
      </w:r>
      <w:r>
        <w:rPr>
          <w:rFonts w:hint="eastAsia"/>
          <w:lang w:val="ru-RU" w:eastAsia="ja-JP"/>
        </w:rPr>
        <w:t>L</w:t>
      </w:r>
      <w:r>
        <w:rPr>
          <w:lang w:val="ru-RU" w:eastAsia="ja-JP"/>
        </w:rPr>
        <w:t xml:space="preserve">SD-SLAM </w:t>
      </w:r>
      <w:r>
        <w:rPr>
          <w:lang w:val="ru-RU" w:eastAsia="ja-JP"/>
        </w:rPr>
        <w:fldChar w:fldCharType="begin"/>
      </w:r>
      <w:r w:rsidR="00DC6E06">
        <w:rPr>
          <w:lang w:val="ru-RU" w:eastAsia="ja-JP"/>
        </w:rPr>
        <w:instrText xml:space="preserve"> ADDIN ZOTERO_ITEM CSL_CITATION {"citationID":"azJXHqfJ","properties":{"formattedCitation":"[19]","plainCitation":"[19]","noteIndex":0},"citationItems":[{"id":"fw26V6HU/ITNeKYY0","uris":["http://zotero.org/users/local/TinZTSqN/items/NRR4LJ42"],"uri":["http://zotero.org/users/local/TinZTSqN/items/NRR4LJ42"],"itemData":{"id":55,"type":"chapter","container-title":"Computer Vision – ECCV 2014","event-place":"Cham","ISBN":"978-3-319-10604-5","language":"en","note":"collection-title: Lecture Notes in Computer Science\nDOI: 10.1007/978-3-319-10605-2_54","page":"834-849","publisher":"Springer International Publishing","publisher-place":"Cham","source":"DOI.org (Crossref)","title":"LSD-SLAM: Large-Scale Direct Monocular SLAM","title-short":"LSD-SLAM","URL":"http://link.springer.com/10.1007/978-3-319-10605-2_54","volume":"8690","editor":[{"family":"Fleet","given":"David"},{"family":"Pajdla","given":"Tomas"},{"family":"Schiele","given":"Bernt"},{"family":"Tuytelaars","given":"Tinne"}],"author":[{"family":"Engel","given":"Jakob"},{"family":"Schöps","given":"Thomas"},{"family":"Cremers","given":"Daniel"}],"accessed":{"date-parts":[["2021",12,26]]},"issued":{"date-parts":[["2014"]]}}}],"schema":"https://github.com/citation-style-language/schema/raw/master/csl-citation.json"} </w:instrText>
      </w:r>
      <w:r>
        <w:rPr>
          <w:lang w:val="ru-RU" w:eastAsia="ja-JP"/>
        </w:rPr>
        <w:fldChar w:fldCharType="separate"/>
      </w:r>
      <w:r w:rsidRPr="0050345D">
        <w:rPr>
          <w:lang w:val="ru-RU"/>
        </w:rPr>
        <w:t>[19]</w:t>
      </w:r>
      <w:r>
        <w:rPr>
          <w:lang w:val="ru-RU" w:eastAsia="ja-JP"/>
        </w:rPr>
        <w:fldChar w:fldCharType="end"/>
      </w:r>
      <w:r w:rsidRPr="00B67BAC">
        <w:rPr>
          <w:lang w:val="ru-RU"/>
        </w:rPr>
        <w:t>,</w:t>
      </w:r>
      <w:r w:rsidR="004C5C73">
        <w:rPr>
          <w:lang w:val="ru-RU"/>
        </w:rPr>
        <w:t xml:space="preserve"> </w:t>
      </w:r>
      <w:r w:rsidRPr="00B67BAC">
        <w:rPr>
          <w:lang w:val="ru-RU"/>
        </w:rPr>
        <w:t>который использует фотометрическую информацию</w:t>
      </w:r>
      <w:r>
        <w:rPr>
          <w:lang w:val="ru-RU"/>
        </w:rPr>
        <w:t xml:space="preserve"> полностью</w:t>
      </w:r>
      <w:r w:rsidRPr="00B67BAC">
        <w:rPr>
          <w:lang w:val="ru-RU"/>
        </w:rPr>
        <w:t>.</w:t>
      </w:r>
    </w:p>
    <w:p w14:paraId="3DD46414" w14:textId="77777777" w:rsidR="00E432EB" w:rsidRDefault="00E432EB" w:rsidP="004C5C73">
      <w:pPr>
        <w:pStyle w:val="ad"/>
        <w:spacing w:line="360" w:lineRule="auto"/>
        <w:ind w:firstLine="708"/>
        <w:rPr>
          <w:lang w:val="ru-RU"/>
        </w:rPr>
      </w:pPr>
      <w:r>
        <w:rPr>
          <w:lang w:val="ru-RU"/>
        </w:rPr>
        <w:t>В сравнении</w:t>
      </w:r>
      <w:r w:rsidRPr="00B67BAC">
        <w:rPr>
          <w:lang w:val="ru-RU"/>
        </w:rPr>
        <w:t xml:space="preserve"> четырех различных конфигурациях датчиков нет</w:t>
      </w:r>
      <w:r>
        <w:rPr>
          <w:lang w:val="ru-RU"/>
        </w:rPr>
        <w:t xml:space="preserve"> неоднозначностей</w:t>
      </w:r>
      <w:r w:rsidRPr="00B67BAC">
        <w:rPr>
          <w:lang w:val="ru-RU"/>
        </w:rPr>
        <w:t>, стерео</w:t>
      </w:r>
      <w:r>
        <w:rPr>
          <w:lang w:val="ru-RU"/>
        </w:rPr>
        <w:t xml:space="preserve"> </w:t>
      </w:r>
      <w:r w:rsidRPr="00B67BAC">
        <w:rPr>
          <w:lang w:val="ru-RU"/>
        </w:rPr>
        <w:t xml:space="preserve">SLAM </w:t>
      </w:r>
      <w:r>
        <w:rPr>
          <w:lang w:val="ru-RU"/>
        </w:rPr>
        <w:t xml:space="preserve">с использованием </w:t>
      </w:r>
      <w:r w:rsidRPr="00B67BAC">
        <w:rPr>
          <w:lang w:val="ru-RU"/>
        </w:rPr>
        <w:t>инерциальны</w:t>
      </w:r>
      <w:r>
        <w:rPr>
          <w:lang w:val="ru-RU"/>
        </w:rPr>
        <w:t>х датчиков</w:t>
      </w:r>
      <w:r w:rsidRPr="00B67BAC">
        <w:rPr>
          <w:lang w:val="ru-RU"/>
        </w:rPr>
        <w:t xml:space="preserve"> обеспечивает наибол</w:t>
      </w:r>
      <w:r>
        <w:rPr>
          <w:lang w:val="ru-RU"/>
        </w:rPr>
        <w:t xml:space="preserve">ьшую </w:t>
      </w:r>
      <w:r w:rsidRPr="00B67BAC">
        <w:rPr>
          <w:lang w:val="ru-RU"/>
        </w:rPr>
        <w:t>точно</w:t>
      </w:r>
      <w:r>
        <w:rPr>
          <w:lang w:val="ru-RU"/>
        </w:rPr>
        <w:t>сть и стабильность</w:t>
      </w:r>
      <w:r w:rsidRPr="00B67BAC">
        <w:rPr>
          <w:lang w:val="ru-RU"/>
        </w:rPr>
        <w:t xml:space="preserve"> решени</w:t>
      </w:r>
      <w:r>
        <w:rPr>
          <w:lang w:val="ru-RU"/>
        </w:rPr>
        <w:t>я</w:t>
      </w:r>
      <w:r w:rsidRPr="00B67BAC">
        <w:rPr>
          <w:lang w:val="ru-RU"/>
        </w:rPr>
        <w:t>. Кроме того, инерционный датчик позволяет</w:t>
      </w:r>
      <w:r>
        <w:rPr>
          <w:lang w:val="ru-RU"/>
        </w:rPr>
        <w:t xml:space="preserve"> </w:t>
      </w:r>
      <w:r w:rsidRPr="00B67BAC">
        <w:rPr>
          <w:lang w:val="ru-RU"/>
        </w:rPr>
        <w:t>оценить позу со скоростью</w:t>
      </w:r>
      <w:r>
        <w:rPr>
          <w:lang w:val="ru-RU"/>
        </w:rPr>
        <w:t xml:space="preserve"> обновления</w:t>
      </w:r>
      <w:r w:rsidRPr="00B67BAC">
        <w:rPr>
          <w:lang w:val="ru-RU"/>
        </w:rPr>
        <w:t xml:space="preserve"> IMU, которая на порядки выше, чем частота кадров</w:t>
      </w:r>
      <w:r>
        <w:rPr>
          <w:lang w:val="ru-RU"/>
        </w:rPr>
        <w:t xml:space="preserve"> решения </w:t>
      </w:r>
      <w:r>
        <w:rPr>
          <w:rFonts w:hint="eastAsia"/>
          <w:lang w:val="ru-RU" w:eastAsia="ja-JP"/>
        </w:rPr>
        <w:t>S</w:t>
      </w:r>
      <w:r>
        <w:rPr>
          <w:lang w:val="ru-RU" w:eastAsia="ja-JP"/>
        </w:rPr>
        <w:t>LAM</w:t>
      </w:r>
      <w:r>
        <w:rPr>
          <w:lang w:val="ru-RU"/>
        </w:rPr>
        <w:t>.</w:t>
      </w:r>
      <w:r w:rsidRPr="00B67BAC">
        <w:rPr>
          <w:lang w:val="ru-RU"/>
        </w:rPr>
        <w:t xml:space="preserve"> </w:t>
      </w:r>
    </w:p>
    <w:p w14:paraId="181034E6" w14:textId="77777777" w:rsidR="00E432EB" w:rsidRDefault="00E432EB" w:rsidP="004C5C73">
      <w:pPr>
        <w:pStyle w:val="ad"/>
        <w:spacing w:line="360" w:lineRule="auto"/>
        <w:ind w:firstLine="708"/>
        <w:rPr>
          <w:lang w:val="ru-RU"/>
        </w:rPr>
      </w:pPr>
      <w:r w:rsidRPr="00B67BAC">
        <w:rPr>
          <w:lang w:val="ru-RU"/>
        </w:rPr>
        <w:t>Для приложений, где стереокамера нежелательна</w:t>
      </w:r>
      <w:r>
        <w:rPr>
          <w:lang w:val="ru-RU"/>
        </w:rPr>
        <w:t xml:space="preserve"> </w:t>
      </w:r>
      <w:r w:rsidRPr="00B67BAC">
        <w:rPr>
          <w:lang w:val="ru-RU"/>
        </w:rPr>
        <w:t>из-за более высокого объема</w:t>
      </w:r>
      <w:r>
        <w:rPr>
          <w:lang w:val="ru-RU"/>
        </w:rPr>
        <w:t xml:space="preserve"> данных</w:t>
      </w:r>
      <w:r w:rsidRPr="00B67BAC">
        <w:rPr>
          <w:lang w:val="ru-RU"/>
        </w:rPr>
        <w:t>, стоимости</w:t>
      </w:r>
      <w:r>
        <w:rPr>
          <w:lang w:val="ru-RU"/>
        </w:rPr>
        <w:t xml:space="preserve"> устройства</w:t>
      </w:r>
      <w:r w:rsidRPr="00B67BAC">
        <w:rPr>
          <w:lang w:val="ru-RU"/>
        </w:rPr>
        <w:t xml:space="preserve"> или требований к обработке,</w:t>
      </w:r>
      <w:r>
        <w:rPr>
          <w:lang w:val="ru-RU"/>
        </w:rPr>
        <w:t xml:space="preserve"> возможно </w:t>
      </w:r>
      <w:r w:rsidRPr="00B67BAC">
        <w:rPr>
          <w:lang w:val="ru-RU"/>
        </w:rPr>
        <w:t>использовать монокулярно-инерциальн</w:t>
      </w:r>
      <w:r>
        <w:rPr>
          <w:lang w:val="ru-RU"/>
        </w:rPr>
        <w:t>ую конфигурацию</w:t>
      </w:r>
      <w:r w:rsidRPr="00B67BAC">
        <w:rPr>
          <w:lang w:val="ru-RU"/>
        </w:rPr>
        <w:t xml:space="preserve">, не теряя многого в надежности и точности. </w:t>
      </w:r>
    </w:p>
    <w:p w14:paraId="40CA2908" w14:textId="77777777" w:rsidR="00E432EB" w:rsidRDefault="00E432EB" w:rsidP="004C5C73">
      <w:pPr>
        <w:pStyle w:val="ad"/>
        <w:spacing w:line="360" w:lineRule="auto"/>
        <w:ind w:firstLine="360"/>
        <w:rPr>
          <w:lang w:val="ru-RU"/>
        </w:rPr>
      </w:pPr>
      <w:r w:rsidRPr="00B67BAC">
        <w:rPr>
          <w:lang w:val="ru-RU"/>
        </w:rPr>
        <w:t xml:space="preserve">В приложениях с медленными движениями или </w:t>
      </w:r>
      <w:r>
        <w:rPr>
          <w:lang w:val="ru-RU"/>
        </w:rPr>
        <w:t>поворотов снимающего устройства</w:t>
      </w:r>
      <w:r w:rsidRPr="00B67BAC">
        <w:rPr>
          <w:lang w:val="ru-RU"/>
        </w:rPr>
        <w:t xml:space="preserve">, например, </w:t>
      </w:r>
      <w:r>
        <w:rPr>
          <w:lang w:val="ru-RU"/>
        </w:rPr>
        <w:t xml:space="preserve">движение </w:t>
      </w:r>
      <w:r w:rsidRPr="00B67BAC">
        <w:rPr>
          <w:lang w:val="ru-RU"/>
        </w:rPr>
        <w:t>автомобил</w:t>
      </w:r>
      <w:r>
        <w:rPr>
          <w:lang w:val="ru-RU"/>
        </w:rPr>
        <w:t>я</w:t>
      </w:r>
      <w:r w:rsidRPr="00B67BAC">
        <w:rPr>
          <w:lang w:val="ru-RU"/>
        </w:rPr>
        <w:t xml:space="preserve"> на ровной местности</w:t>
      </w:r>
      <w:r>
        <w:rPr>
          <w:lang w:val="ru-RU"/>
        </w:rPr>
        <w:t xml:space="preserve"> – систему </w:t>
      </w:r>
      <w:r w:rsidRPr="00B67BAC">
        <w:rPr>
          <w:lang w:val="ru-RU"/>
        </w:rPr>
        <w:t>мо</w:t>
      </w:r>
      <w:r>
        <w:rPr>
          <w:lang w:val="ru-RU"/>
        </w:rPr>
        <w:t>жет</w:t>
      </w:r>
      <w:r w:rsidRPr="00B67BAC">
        <w:rPr>
          <w:lang w:val="ru-RU"/>
        </w:rPr>
        <w:t xml:space="preserve"> быть</w:t>
      </w:r>
      <w:r>
        <w:rPr>
          <w:lang w:val="ru-RU"/>
        </w:rPr>
        <w:t xml:space="preserve"> </w:t>
      </w:r>
      <w:r w:rsidRPr="00B67BAC">
        <w:rPr>
          <w:lang w:val="ru-RU"/>
        </w:rPr>
        <w:t>сложно инициализировать. В тех случаях по возможности</w:t>
      </w:r>
      <w:r>
        <w:rPr>
          <w:lang w:val="ru-RU"/>
        </w:rPr>
        <w:t xml:space="preserve"> необходимо</w:t>
      </w:r>
      <w:r w:rsidRPr="00B67BAC">
        <w:rPr>
          <w:lang w:val="ru-RU"/>
        </w:rPr>
        <w:t xml:space="preserve"> использ</w:t>
      </w:r>
      <w:r>
        <w:rPr>
          <w:lang w:val="ru-RU"/>
        </w:rPr>
        <w:t>овать</w:t>
      </w:r>
      <w:r w:rsidRPr="00B67BAC">
        <w:rPr>
          <w:lang w:val="ru-RU"/>
        </w:rPr>
        <w:t xml:space="preserve"> стерео</w:t>
      </w:r>
      <w:r>
        <w:rPr>
          <w:lang w:val="ru-RU"/>
        </w:rPr>
        <w:t xml:space="preserve"> </w:t>
      </w:r>
      <w:r w:rsidRPr="00B67BAC">
        <w:rPr>
          <w:lang w:val="ru-RU"/>
        </w:rPr>
        <w:t>SLAM</w:t>
      </w:r>
      <w:r>
        <w:rPr>
          <w:lang w:val="ru-RU"/>
        </w:rPr>
        <w:t xml:space="preserve"> или камеру глубины </w:t>
      </w:r>
      <w:r w:rsidRPr="00A315F3">
        <w:rPr>
          <w:lang w:val="ru-RU"/>
        </w:rPr>
        <w:t>(</w:t>
      </w:r>
      <w:r>
        <w:t>RGBD</w:t>
      </w:r>
      <w:r w:rsidRPr="00A315F3">
        <w:rPr>
          <w:lang w:val="ru-RU"/>
        </w:rPr>
        <w:t xml:space="preserve"> </w:t>
      </w:r>
      <w:r>
        <w:t>SLAM</w:t>
      </w:r>
      <w:r w:rsidRPr="00A315F3">
        <w:rPr>
          <w:lang w:val="ru-RU"/>
        </w:rPr>
        <w:t>)</w:t>
      </w:r>
      <w:r w:rsidRPr="00B67BAC">
        <w:rPr>
          <w:lang w:val="ru-RU"/>
        </w:rPr>
        <w:t>.</w:t>
      </w:r>
    </w:p>
    <w:p w14:paraId="2694EAB4" w14:textId="77777777" w:rsidR="004C5C73" w:rsidRPr="004C5C73" w:rsidRDefault="004C5C73" w:rsidP="00922B26">
      <w:pPr>
        <w:pStyle w:val="3"/>
      </w:pPr>
      <w:bookmarkStart w:id="54" w:name="_Toc91460043"/>
      <w:bookmarkStart w:id="55" w:name="_Toc91545750"/>
      <w:r w:rsidRPr="004C5C73">
        <w:lastRenderedPageBreak/>
        <w:t xml:space="preserve">Общая архитектура </w:t>
      </w:r>
      <w:bookmarkEnd w:id="54"/>
      <w:r>
        <w:t>алгоритма ORB</w:t>
      </w:r>
      <w:r w:rsidRPr="004C5C73">
        <w:t xml:space="preserve"> </w:t>
      </w:r>
      <w:r>
        <w:t>SLAM</w:t>
      </w:r>
      <w:r w:rsidRPr="004C5C73">
        <w:t xml:space="preserve"> 3</w:t>
      </w:r>
      <w:bookmarkEnd w:id="55"/>
    </w:p>
    <w:p w14:paraId="39FCCA37" w14:textId="77777777" w:rsidR="004C5C73" w:rsidRPr="0050345D" w:rsidRDefault="004C5C73" w:rsidP="004C5C73">
      <w:pPr>
        <w:pStyle w:val="ad"/>
        <w:keepNext/>
        <w:jc w:val="center"/>
        <w:rPr>
          <w:lang w:val="ru-RU"/>
        </w:rPr>
      </w:pPr>
      <w:r>
        <w:rPr>
          <w:noProof/>
        </w:rPr>
        <w:drawing>
          <wp:inline distT="0" distB="0" distL="0" distR="0" wp14:anchorId="33FCD056" wp14:editId="04D13A6E">
            <wp:extent cx="5334000" cy="4705350"/>
            <wp:effectExtent l="0" t="0" r="0" b="0"/>
            <wp:docPr id="35" name="Image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6"/>
                    <pic:cNvPicPr>
                      <a:picLocks noChangeAspect="1" noChangeArrowheads="1"/>
                    </pic:cNvPicPr>
                  </pic:nvPicPr>
                  <pic:blipFill>
                    <a:blip r:embed="rId19"/>
                    <a:stretch>
                      <a:fillRect/>
                    </a:stretch>
                  </pic:blipFill>
                  <pic:spPr bwMode="auto">
                    <a:xfrm>
                      <a:off x="0" y="0"/>
                      <a:ext cx="5334000" cy="4705350"/>
                    </a:xfrm>
                    <a:prstGeom prst="rect">
                      <a:avLst/>
                    </a:prstGeom>
                  </pic:spPr>
                </pic:pic>
              </a:graphicData>
            </a:graphic>
          </wp:inline>
        </w:drawing>
      </w:r>
    </w:p>
    <w:p w14:paraId="31E67D1E" w14:textId="77777777" w:rsidR="004C5C73" w:rsidRPr="00FC5E7E" w:rsidRDefault="004C5C73" w:rsidP="004C5C73">
      <w:pPr>
        <w:pStyle w:val="af"/>
        <w:rPr>
          <w:lang w:val="ru-RU"/>
        </w:rPr>
      </w:pPr>
      <w:r w:rsidRPr="00FC5E7E">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7</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13</w:t>
      </w:r>
      <w:r w:rsidR="00AF6891">
        <w:rPr>
          <w:lang w:val="ru-RU"/>
        </w:rPr>
        <w:fldChar w:fldCharType="end"/>
      </w:r>
      <w:r w:rsidRPr="00FC5E7E">
        <w:rPr>
          <w:lang w:val="ru-RU"/>
        </w:rPr>
        <w:t xml:space="preserve"> Основные компоненты системы </w:t>
      </w:r>
      <w:r w:rsidRPr="0067264A">
        <w:t>ORB</w:t>
      </w:r>
      <w:r w:rsidRPr="00FC5E7E">
        <w:rPr>
          <w:lang w:val="ru-RU"/>
        </w:rPr>
        <w:t>-</w:t>
      </w:r>
      <w:r w:rsidRPr="0067264A">
        <w:t>SLAM</w:t>
      </w:r>
      <w:r w:rsidRPr="00FC5E7E">
        <w:rPr>
          <w:lang w:val="ru-RU"/>
        </w:rPr>
        <w:t xml:space="preserve"> 3</w:t>
      </w:r>
    </w:p>
    <w:p w14:paraId="725AB945" w14:textId="5EB6118B" w:rsidR="004C5C73" w:rsidRDefault="004C5C73" w:rsidP="004C5C73">
      <w:pPr>
        <w:pStyle w:val="ad"/>
        <w:ind w:firstLine="708"/>
        <w:rPr>
          <w:lang w:val="ru-RU"/>
        </w:rPr>
      </w:pPr>
      <w:r>
        <w:rPr>
          <w:lang w:val="ru-RU"/>
        </w:rPr>
        <w:t>ORB-SLAM3 построен на ORB-SLAM2</w:t>
      </w:r>
      <w:r w:rsidRPr="00FC5E7E">
        <w:rPr>
          <w:lang w:val="ru-RU"/>
        </w:rPr>
        <w:t xml:space="preserve"> </w:t>
      </w:r>
      <w:r>
        <w:fldChar w:fldCharType="begin"/>
      </w:r>
      <w:r w:rsidR="00DC6E06">
        <w:rPr>
          <w:lang w:val="ru-RU"/>
        </w:rPr>
        <w:instrText xml:space="preserve"> ADDIN ZOTERO_ITEM CSL_CITATION {"citationID":"Mwx2jj0n","properties":{"formattedCitation":"[21]","plainCitation":"[21]","noteIndex":0},"citationItems":[{"id":"fw26V6HU/f4dwAceT","uris":["http://zotero.org/users/local/Ig164cfF/items/EP92JZ7B"],"uri":["http://zotero.org/users/local/Ig164cfF/items/EP92JZ7B"],"itemData":{"id":"4LVlnkH8/InCtgt1X","type":"paper-conference","title":"ORB SLAM 2 : an Open-Source SLAM System for Monocular, Stereo and","author":[{"family":"Cameras","given":"RGB-D."},{"family":"Artal","given":"Raul","non-dropping-particle":"ur-"},{"literal":"Juan"},{"family":"Tardos","given":"D."}]}}],"schema":"https://github.com/citation-style-language/schema/raw/master/csl-citation.json"} </w:instrText>
      </w:r>
      <w:r>
        <w:fldChar w:fldCharType="separate"/>
      </w:r>
      <w:r w:rsidRPr="00FC5E7E">
        <w:rPr>
          <w:lang w:val="ru-RU"/>
        </w:rPr>
        <w:t>[21]</w:t>
      </w:r>
      <w:r>
        <w:fldChar w:fldCharType="end"/>
      </w:r>
      <w:r>
        <w:rPr>
          <w:lang w:val="ru-RU"/>
        </w:rPr>
        <w:t xml:space="preserve"> и ORB-SLAM-VI </w:t>
      </w:r>
      <w:r>
        <w:rPr>
          <w:lang w:val="ru-RU"/>
        </w:rPr>
        <w:fldChar w:fldCharType="begin"/>
      </w:r>
      <w:r w:rsidR="00DC6E06">
        <w:rPr>
          <w:lang w:val="ru-RU"/>
        </w:rPr>
        <w:instrText xml:space="preserve"> ADDIN ZOTERO_ITEM CSL_CITATION {"citationID":"iSJShyGb","properties":{"formattedCitation":"[22]","plainCitation":"[22]","noteIndex":0},"citationItems":[{"id":"fw26V6HU/cHMqxjNH","uris":["http://zotero.org/users/local/TinZTSqN/items/23GTUEG8"],"uri":["http://zotero.org/users/local/TinZTSqN/items/23GTUEG8"],"itemData":{"id":21,"type":"paper-conference","abstract":"We propose ORBSLAM-Atlas, a system able to handle an unlimited number of disconnected sub-maps, that includes a robust map merging algorithm able to detect submaps with common regions and seamlessly fuse them. The outstanding robustness and accuracy of ORBSLAM are due to its ability to detect wide-baseline matches between keyframes, and to exploit them by means of non-linear optimization, however it only can handle a single map. ORBSLAM-Atlas brings the wide-baseline matching detection and exploitation to the multiple map arena. The result is a SLAM system significantly more general and robust, able to perform multisession mapping. If tracking is lost during exploration, instead of freezing the map, a new sub-map is launched, and it can be fused with the previous map when common parts are visited. Our criteria to declare the camera lost contrast with previous approaches that simply count the number of tracked points, we propose to discard also inaccurately estimated camera poses due to bad geometrical conditioning. As a result, the map is split into more accurate sub-maps, that are eventually merged in a more accurate global map, thanks to the multi-mapping capabilities. We provide extensive experimental validation in the EuRoC datasets, where ORBSLAM-Atlas obtains accurate monocular and stereo results in the difficult sequences where ORBSLAM failed. We also build global maps after multiple sessions in the same room, obtaining the best results to date, between 2 and 3 times more accurate than competing multi-map approaches. We also show the robustness and capability of our system to deal with dynamic scenes, quantitatively in the EuRoC datasets and qualitatively in a densely populated corridor where camera occlusions and tracking losses are frequent.","container-title":"This paper has been accepted in 2018 IEEE/RSJ International Conference on Intelligent Robots and Systems (IROS)","note":"_eprint: arXiv:1908.11585v1[cs.CV]","publisher":"IEEE","title":"ORBSLAM-Atlas: a robust and accurate multi-map system","author":[{"family":"Elvira","given":"Richard"},{"family":"Tardós","given":"Juan"},{"family":"Montiel","given":"J"}],"issued":{"date-parts":[["2019",8,30]]}}}],"schema":"https://github.com/citation-style-language/schema/raw/master/csl-citation.json"} </w:instrText>
      </w:r>
      <w:r>
        <w:rPr>
          <w:lang w:val="ru-RU"/>
        </w:rPr>
        <w:fldChar w:fldCharType="separate"/>
      </w:r>
      <w:r w:rsidRPr="00621AA2">
        <w:rPr>
          <w:lang w:val="ru-RU"/>
        </w:rPr>
        <w:t>[22]</w:t>
      </w:r>
      <w:r>
        <w:rPr>
          <w:lang w:val="ru-RU"/>
        </w:rPr>
        <w:fldChar w:fldCharType="end"/>
      </w:r>
      <w:r>
        <w:rPr>
          <w:lang w:val="ru-RU"/>
        </w:rPr>
        <w:t>.</w:t>
      </w:r>
    </w:p>
    <w:p w14:paraId="1D826FF3" w14:textId="77777777" w:rsidR="004C5C73" w:rsidRDefault="004C5C73" w:rsidP="004C5C73">
      <w:pPr>
        <w:pStyle w:val="ad"/>
        <w:spacing w:line="360" w:lineRule="auto"/>
        <w:rPr>
          <w:lang w:val="ru-RU"/>
        </w:rPr>
      </w:pPr>
      <w:r>
        <w:rPr>
          <w:lang w:val="ru-RU"/>
        </w:rPr>
        <w:t>Алгоритм поддерживает работу с множеством карт и сессий. Алгоритм способен работать в чисто визуальном или визуально-инерционном режимах,</w:t>
      </w:r>
      <w:r w:rsidRPr="00FC5E7E">
        <w:rPr>
          <w:lang w:val="ru-RU"/>
        </w:rPr>
        <w:t xml:space="preserve"> </w:t>
      </w:r>
      <w:r>
        <w:rPr>
          <w:lang w:val="ru-RU"/>
        </w:rPr>
        <w:t>с моно, стерео или RGB-D камерами, используя модель камеры «точечное отверстие» или широкоугольную «рыбий глаз».</w:t>
      </w:r>
    </w:p>
    <w:p w14:paraId="300D75B3" w14:textId="77777777" w:rsidR="004C5C73" w:rsidRDefault="004C5C73" w:rsidP="004C5C73">
      <w:pPr>
        <w:pStyle w:val="ad"/>
        <w:spacing w:line="360" w:lineRule="auto"/>
        <w:ind w:firstLine="708"/>
        <w:rPr>
          <w:lang w:val="ru-RU"/>
        </w:rPr>
      </w:pPr>
      <w:r>
        <w:rPr>
          <w:lang w:val="ru-RU"/>
        </w:rPr>
        <w:t>На рисунке выше показана основная система. Большинство компонентов соответствуют компонентам ORB-SLAM2</w:t>
      </w:r>
    </w:p>
    <w:p w14:paraId="0F692541" w14:textId="77777777" w:rsidR="004C5C73" w:rsidRDefault="004C5C73" w:rsidP="004C5C73">
      <w:pPr>
        <w:pStyle w:val="ad"/>
        <w:spacing w:line="360" w:lineRule="auto"/>
        <w:rPr>
          <w:lang w:val="ru-RU"/>
        </w:rPr>
      </w:pPr>
      <w:r>
        <w:rPr>
          <w:lang w:val="ru-RU"/>
        </w:rPr>
        <w:t>Основные нововведения:</w:t>
      </w:r>
    </w:p>
    <w:p w14:paraId="4FC6DE31" w14:textId="77777777" w:rsidR="004C5C73" w:rsidRDefault="004C5C73" w:rsidP="004C5C73">
      <w:pPr>
        <w:pStyle w:val="ad"/>
        <w:numPr>
          <w:ilvl w:val="0"/>
          <w:numId w:val="17"/>
        </w:numPr>
        <w:spacing w:line="360" w:lineRule="auto"/>
        <w:rPr>
          <w:lang w:val="ru-RU"/>
        </w:rPr>
      </w:pPr>
      <w:r>
        <w:rPr>
          <w:lang w:val="ru-RU"/>
        </w:rPr>
        <w:t xml:space="preserve">База данных карт Atlas — это представление с несколькими картами, состоящее из набора независимых неактивных карт. Есть активная карта, где поток отслеживания локализует входящие кадры и постоянно оптимизируется, и расширяется за счёт новых ключевых кадров </w:t>
      </w:r>
      <w:r>
        <w:rPr>
          <w:lang w:val="ru-RU"/>
        </w:rPr>
        <w:lastRenderedPageBreak/>
        <w:t xml:space="preserve">локальным потоком отображения. Система строит базу данных ключевых кадров DBoW2, которая используется для </w:t>
      </w:r>
      <w:proofErr w:type="spellStart"/>
      <w:r>
        <w:rPr>
          <w:lang w:val="ru-RU"/>
        </w:rPr>
        <w:t>релокализации</w:t>
      </w:r>
      <w:proofErr w:type="spellEnd"/>
      <w:r>
        <w:rPr>
          <w:lang w:val="ru-RU"/>
        </w:rPr>
        <w:t>, определения циклов и слияния карт.</w:t>
      </w:r>
    </w:p>
    <w:p w14:paraId="1B46E4C1" w14:textId="77777777" w:rsidR="004C5C73" w:rsidRDefault="004C5C73" w:rsidP="004C5C73">
      <w:pPr>
        <w:pStyle w:val="ad"/>
        <w:numPr>
          <w:ilvl w:val="0"/>
          <w:numId w:val="17"/>
        </w:numPr>
        <w:spacing w:line="360" w:lineRule="auto"/>
        <w:rPr>
          <w:lang w:val="ru-RU"/>
        </w:rPr>
      </w:pPr>
      <w:r>
        <w:rPr>
          <w:lang w:val="ru-RU"/>
        </w:rPr>
        <w:t>изменение архитектуры потоков обработки информации</w:t>
      </w:r>
    </w:p>
    <w:p w14:paraId="09C2899F" w14:textId="77777777" w:rsidR="004C5C73" w:rsidRDefault="004C5C73" w:rsidP="004C5C73">
      <w:pPr>
        <w:pStyle w:val="ad"/>
        <w:numPr>
          <w:ilvl w:val="1"/>
          <w:numId w:val="17"/>
        </w:numPr>
        <w:spacing w:line="360" w:lineRule="auto"/>
        <w:rPr>
          <w:lang w:val="ru-RU"/>
        </w:rPr>
      </w:pPr>
      <w:r>
        <w:rPr>
          <w:lang w:val="ru-RU"/>
        </w:rPr>
        <w:t>Поток локализации</w:t>
      </w:r>
    </w:p>
    <w:p w14:paraId="07265382" w14:textId="77777777" w:rsidR="004C5C73" w:rsidRDefault="004C5C73" w:rsidP="004C5C73">
      <w:pPr>
        <w:pStyle w:val="ad"/>
        <w:numPr>
          <w:ilvl w:val="1"/>
          <w:numId w:val="17"/>
        </w:numPr>
        <w:spacing w:line="360" w:lineRule="auto"/>
        <w:rPr>
          <w:lang w:val="ru-RU"/>
        </w:rPr>
      </w:pPr>
      <w:r>
        <w:rPr>
          <w:lang w:val="ru-RU"/>
        </w:rPr>
        <w:t>Поток локального построения карты</w:t>
      </w:r>
    </w:p>
    <w:p w14:paraId="645E6549" w14:textId="77777777" w:rsidR="004C5C73" w:rsidRDefault="004C5C73" w:rsidP="004C5C73">
      <w:pPr>
        <w:pStyle w:val="ad"/>
        <w:numPr>
          <w:ilvl w:val="1"/>
          <w:numId w:val="17"/>
        </w:numPr>
        <w:spacing w:line="360" w:lineRule="auto"/>
        <w:rPr>
          <w:lang w:val="ru-RU"/>
        </w:rPr>
      </w:pPr>
      <w:r>
        <w:rPr>
          <w:lang w:val="ru-RU"/>
        </w:rPr>
        <w:t>Поток определения циклов и замыканий</w:t>
      </w:r>
    </w:p>
    <w:p w14:paraId="1460912A" w14:textId="77777777" w:rsidR="004C5C73" w:rsidRDefault="004C5C73" w:rsidP="004C5C73">
      <w:pPr>
        <w:pStyle w:val="ad"/>
        <w:numPr>
          <w:ilvl w:val="0"/>
          <w:numId w:val="17"/>
        </w:numPr>
        <w:spacing w:line="360" w:lineRule="auto"/>
        <w:rPr>
          <w:lang w:val="ru-RU"/>
        </w:rPr>
      </w:pPr>
      <w:r>
        <w:rPr>
          <w:lang w:val="ru-RU"/>
        </w:rPr>
        <w:t>Абстрактная модель камеры</w:t>
      </w:r>
    </w:p>
    <w:p w14:paraId="57ADC475" w14:textId="77777777" w:rsidR="004C5C73" w:rsidRDefault="004C5C73" w:rsidP="004C5C73">
      <w:pPr>
        <w:pStyle w:val="ad"/>
        <w:numPr>
          <w:ilvl w:val="1"/>
          <w:numId w:val="17"/>
        </w:numPr>
        <w:spacing w:line="360" w:lineRule="auto"/>
        <w:rPr>
          <w:lang w:val="ru-RU"/>
        </w:rPr>
      </w:pPr>
      <w:r>
        <w:rPr>
          <w:lang w:val="ru-RU"/>
        </w:rPr>
        <w:t xml:space="preserve">поддержка </w:t>
      </w:r>
      <w:proofErr w:type="spellStart"/>
      <w:r>
        <w:rPr>
          <w:lang w:val="ru-RU"/>
        </w:rPr>
        <w:t>стереорежима</w:t>
      </w:r>
      <w:proofErr w:type="spellEnd"/>
      <w:r>
        <w:rPr>
          <w:lang w:val="ru-RU"/>
        </w:rPr>
        <w:t xml:space="preserve"> для разных камер</w:t>
      </w:r>
    </w:p>
    <w:p w14:paraId="4056B24B" w14:textId="77777777" w:rsidR="004C5C73" w:rsidRDefault="004C5C73" w:rsidP="004C5C73">
      <w:pPr>
        <w:pStyle w:val="ad"/>
        <w:numPr>
          <w:ilvl w:val="1"/>
          <w:numId w:val="17"/>
        </w:numPr>
        <w:spacing w:line="360" w:lineRule="auto"/>
        <w:rPr>
          <w:lang w:val="ru-RU"/>
        </w:rPr>
      </w:pPr>
      <w:r>
        <w:rPr>
          <w:lang w:val="ru-RU"/>
        </w:rPr>
        <w:t>работа с широкоугольными объективами</w:t>
      </w:r>
    </w:p>
    <w:p w14:paraId="5902AF67" w14:textId="77777777" w:rsidR="004C5C73" w:rsidRDefault="004C5C73" w:rsidP="004C5C73">
      <w:pPr>
        <w:pStyle w:val="ad"/>
        <w:numPr>
          <w:ilvl w:val="0"/>
          <w:numId w:val="17"/>
        </w:numPr>
        <w:spacing w:line="360" w:lineRule="auto"/>
        <w:rPr>
          <w:lang w:val="ru-RU"/>
        </w:rPr>
      </w:pPr>
      <w:r>
        <w:rPr>
          <w:lang w:val="ru-RU"/>
        </w:rPr>
        <w:t>Улучшенная поддержка инерциальных сенсоров</w:t>
      </w:r>
    </w:p>
    <w:p w14:paraId="570FD92F" w14:textId="77777777" w:rsidR="004C5C73" w:rsidRPr="004C5C73" w:rsidRDefault="004C5C73" w:rsidP="004C5C73">
      <w:pPr>
        <w:pStyle w:val="ad"/>
        <w:spacing w:line="360" w:lineRule="auto"/>
        <w:rPr>
          <w:lang w:val="ru-RU"/>
        </w:rPr>
      </w:pPr>
      <w:r>
        <w:rPr>
          <w:lang w:val="ru-RU"/>
        </w:rPr>
        <w:t>Схема работы алгоритма:</w:t>
      </w:r>
    </w:p>
    <w:p w14:paraId="160BC6F4" w14:textId="77777777" w:rsidR="004C5C73" w:rsidRDefault="004C5C73" w:rsidP="004C5C73">
      <w:pPr>
        <w:pStyle w:val="ad"/>
        <w:spacing w:line="360" w:lineRule="auto"/>
        <w:rPr>
          <w:lang w:val="ru-RU"/>
        </w:rPr>
      </w:pPr>
      <w:r>
        <w:rPr>
          <w:lang w:val="ru-RU"/>
        </w:rPr>
        <w:t xml:space="preserve">1. Поток локализации обрабатывает информацию с датчиков и передаёт информацию. Поток определяет расположение текущего кадра относительно активной карты в реальном времени, что сводит к минимуму ошибку </w:t>
      </w:r>
      <w:proofErr w:type="spellStart"/>
      <w:r>
        <w:rPr>
          <w:lang w:val="ru-RU"/>
        </w:rPr>
        <w:t>перепроецирования</w:t>
      </w:r>
      <w:proofErr w:type="spellEnd"/>
      <w:r>
        <w:rPr>
          <w:lang w:val="ru-RU"/>
        </w:rPr>
        <w:t xml:space="preserve"> при сопоставлении различных участков карты. Он также решает, будет ли текущий кадр становится ключевым. Когда локализация не может быть решена, поток локализации пытается переместить текущий кадр на всех картах Атласа. Если </w:t>
      </w:r>
      <w:proofErr w:type="spellStart"/>
      <w:r>
        <w:rPr>
          <w:lang w:val="ru-RU"/>
        </w:rPr>
        <w:t>релокализация</w:t>
      </w:r>
      <w:proofErr w:type="spellEnd"/>
      <w:r>
        <w:rPr>
          <w:lang w:val="ru-RU"/>
        </w:rPr>
        <w:t xml:space="preserve"> произведена успешно, отслеживание возобновляется возможно при этом переключая активную карту. В противном случае через определённое время активная карта определяется как неактивная, и инициализируется новая активная карта. </w:t>
      </w:r>
    </w:p>
    <w:p w14:paraId="5CDC412D" w14:textId="77777777" w:rsidR="004C5C73" w:rsidRDefault="004C5C73" w:rsidP="004C5C73">
      <w:pPr>
        <w:pStyle w:val="ad"/>
        <w:spacing w:line="360" w:lineRule="auto"/>
        <w:rPr>
          <w:lang w:val="ru-RU"/>
        </w:rPr>
      </w:pPr>
      <w:r>
        <w:rPr>
          <w:lang w:val="ru-RU"/>
        </w:rPr>
        <w:t>2. Поток локального построения карты добавляет новые ключевые кадры и характерные точки привязки на активную карту, удаляет лишние и уточняет</w:t>
      </w:r>
      <w:r w:rsidRPr="00FC5E7E">
        <w:rPr>
          <w:lang w:val="ru-RU"/>
        </w:rPr>
        <w:t xml:space="preserve"> </w:t>
      </w:r>
      <w:r>
        <w:rPr>
          <w:lang w:val="ru-RU"/>
        </w:rPr>
        <w:t xml:space="preserve">карту с помощью визуальной или визуально-инерционной процедуры </w:t>
      </w:r>
      <w:r>
        <w:rPr>
          <w:lang w:val="ru-RU"/>
        </w:rPr>
        <w:lastRenderedPageBreak/>
        <w:t>определения связностей в графе (</w:t>
      </w:r>
      <w:proofErr w:type="spellStart"/>
      <w:r>
        <w:rPr>
          <w:lang w:val="ru-RU"/>
        </w:rPr>
        <w:t>data</w:t>
      </w:r>
      <w:proofErr w:type="spellEnd"/>
      <w:r>
        <w:rPr>
          <w:lang w:val="ru-RU"/>
        </w:rPr>
        <w:t xml:space="preserve"> </w:t>
      </w:r>
      <w:proofErr w:type="spellStart"/>
      <w:r>
        <w:rPr>
          <w:lang w:val="ru-RU"/>
        </w:rPr>
        <w:t>association</w:t>
      </w:r>
      <w:proofErr w:type="spellEnd"/>
      <w:r>
        <w:rPr>
          <w:lang w:val="ru-RU"/>
        </w:rPr>
        <w:t xml:space="preserve">, </w:t>
      </w:r>
      <w:proofErr w:type="spellStart"/>
      <w:r>
        <w:rPr>
          <w:lang w:val="ru-RU"/>
        </w:rPr>
        <w:t>bundle</w:t>
      </w:r>
      <w:proofErr w:type="spellEnd"/>
      <w:r>
        <w:rPr>
          <w:lang w:val="ru-RU"/>
        </w:rPr>
        <w:t xml:space="preserve"> </w:t>
      </w:r>
      <w:proofErr w:type="spellStart"/>
      <w:r>
        <w:rPr>
          <w:lang w:val="ru-RU"/>
        </w:rPr>
        <w:t>adjustment</w:t>
      </w:r>
      <w:proofErr w:type="spellEnd"/>
      <w:r>
        <w:rPr>
          <w:lang w:val="ru-RU"/>
        </w:rPr>
        <w:t>). Работа ведется в локальном окне ключевых кадров, близких к текущему кадру. </w:t>
      </w:r>
    </w:p>
    <w:p w14:paraId="08BD4094" w14:textId="77777777" w:rsidR="004C5C73" w:rsidRDefault="004C5C73" w:rsidP="004C5C73">
      <w:pPr>
        <w:pStyle w:val="ad"/>
        <w:spacing w:line="360" w:lineRule="auto"/>
        <w:rPr>
          <w:lang w:val="ru-RU"/>
        </w:rPr>
      </w:pPr>
      <w:r>
        <w:rPr>
          <w:lang w:val="ru-RU"/>
        </w:rPr>
        <w:t>Кроме того, параметры с датчиков IMU если они присутствуют в модели тоже инициализируются и уточняются, используя технику MAP-оценки.</w:t>
      </w:r>
    </w:p>
    <w:p w14:paraId="5F633073" w14:textId="77777777" w:rsidR="004C5C73" w:rsidRDefault="004C5C73" w:rsidP="004C5C73">
      <w:pPr>
        <w:pStyle w:val="ad"/>
        <w:spacing w:line="360" w:lineRule="auto"/>
        <w:rPr>
          <w:lang w:val="ru-RU"/>
        </w:rPr>
      </w:pPr>
      <w:r>
        <w:rPr>
          <w:lang w:val="ru-RU"/>
        </w:rPr>
        <w:t>3. Поток слияния петель и карт обнаруживает общие области</w:t>
      </w:r>
      <w:r w:rsidRPr="00FC5E7E">
        <w:rPr>
          <w:lang w:val="ru-RU"/>
        </w:rPr>
        <w:t xml:space="preserve"> </w:t>
      </w:r>
      <w:r>
        <w:rPr>
          <w:lang w:val="ru-RU"/>
        </w:rPr>
        <w:t>между активной картой и всем набором карт, с частотой соответствующей обновлению ключевого кадра (если невозможно выполнить обновление в реальном времени, то следует уменьшить размер карты, не должно быть проблемой для реальных сценариев.). Коррекция циклов и слияние карт производится на общем массиве карт. После коррекции петли полная оптимизация графа (BA) запускается в независимом потоке для дальнейшего уточнения карты, не влияя на производительность в реальном времени.</w:t>
      </w:r>
    </w:p>
    <w:p w14:paraId="7B469EF0" w14:textId="77777777" w:rsidR="004C5C73" w:rsidRDefault="004C5C73" w:rsidP="004C5C73">
      <w:pPr>
        <w:pStyle w:val="ad"/>
        <w:spacing w:line="360" w:lineRule="auto"/>
        <w:ind w:firstLine="424"/>
        <w:rPr>
          <w:lang w:val="ru-RU"/>
        </w:rPr>
      </w:pPr>
      <w:r>
        <w:rPr>
          <w:lang w:val="ru-RU"/>
        </w:rPr>
        <w:t>Алгоритм работает в параллели. За счёт возможности использовать множество версий карты можно организовать серверную модель построения карты, которая будет максимально приближена к реальному времени:</w:t>
      </w:r>
    </w:p>
    <w:p w14:paraId="5F4C645B" w14:textId="77777777" w:rsidR="004C5C73" w:rsidRDefault="004C5C73" w:rsidP="004C5C73">
      <w:pPr>
        <w:pStyle w:val="ad"/>
        <w:numPr>
          <w:ilvl w:val="0"/>
          <w:numId w:val="18"/>
        </w:numPr>
        <w:spacing w:line="360" w:lineRule="auto"/>
        <w:rPr>
          <w:lang w:val="ru-RU"/>
        </w:rPr>
      </w:pPr>
      <w:r>
        <w:t>C</w:t>
      </w:r>
      <w:r>
        <w:rPr>
          <w:lang w:val="ru-RU"/>
        </w:rPr>
        <w:t>бор данных на клиенте, построение карты.</w:t>
      </w:r>
    </w:p>
    <w:p w14:paraId="10B2EAFA" w14:textId="77777777" w:rsidR="004C5C73" w:rsidRDefault="004C5C73" w:rsidP="004C5C73">
      <w:pPr>
        <w:pStyle w:val="ad"/>
        <w:numPr>
          <w:ilvl w:val="0"/>
          <w:numId w:val="18"/>
        </w:numPr>
        <w:spacing w:line="360" w:lineRule="auto"/>
        <w:rPr>
          <w:lang w:val="ru-RU"/>
        </w:rPr>
      </w:pPr>
      <w:r>
        <w:rPr>
          <w:lang w:val="ru-RU"/>
        </w:rPr>
        <w:t>Передача данных на сервер, построение полной карты на сервере.</w:t>
      </w:r>
    </w:p>
    <w:p w14:paraId="3AED2C39" w14:textId="77777777" w:rsidR="004C5C73" w:rsidRDefault="004C5C73" w:rsidP="004C5C73">
      <w:pPr>
        <w:pStyle w:val="ad"/>
        <w:numPr>
          <w:ilvl w:val="0"/>
          <w:numId w:val="18"/>
        </w:numPr>
        <w:spacing w:line="360" w:lineRule="auto"/>
        <w:rPr>
          <w:lang w:val="ru-RU"/>
        </w:rPr>
      </w:pPr>
      <w:r>
        <w:rPr>
          <w:lang w:val="ru-RU"/>
        </w:rPr>
        <w:t>Оптимизация полной карты, передача решения пользователю.</w:t>
      </w:r>
    </w:p>
    <w:p w14:paraId="37C65169" w14:textId="77777777" w:rsidR="004C5C73" w:rsidRDefault="004C5C73" w:rsidP="004C5C73">
      <w:pPr>
        <w:pStyle w:val="ad"/>
        <w:spacing w:line="360" w:lineRule="auto"/>
        <w:rPr>
          <w:lang w:val="ru-RU"/>
        </w:rPr>
      </w:pPr>
    </w:p>
    <w:p w14:paraId="4E2E06A8" w14:textId="77777777" w:rsidR="004C5C73" w:rsidRPr="00FC5E7E" w:rsidRDefault="004C5C73" w:rsidP="004C5C73">
      <w:pPr>
        <w:pStyle w:val="ad"/>
        <w:spacing w:line="360" w:lineRule="auto"/>
        <w:ind w:right="-455" w:firstLine="424"/>
        <w:rPr>
          <w:lang w:val="ru-RU"/>
        </w:rPr>
      </w:pPr>
      <w:r>
        <w:rPr>
          <w:lang w:val="ru-RU"/>
        </w:rPr>
        <w:t>В общем случае на сервере можно запустить любой метод (продублировать запуски), но ORB-SLAM 3 в целом упрощает распределенную интеграцию системы.</w:t>
      </w:r>
    </w:p>
    <w:p w14:paraId="56C228E1" w14:textId="77777777" w:rsidR="004C5C73" w:rsidRDefault="004C5C73" w:rsidP="004C5C73">
      <w:pPr>
        <w:pStyle w:val="ad"/>
        <w:rPr>
          <w:lang w:val="ru-RU"/>
        </w:rPr>
      </w:pPr>
    </w:p>
    <w:p w14:paraId="71A7355F" w14:textId="53D3F146" w:rsidR="004C5C73" w:rsidRPr="004C5C73" w:rsidRDefault="004C5C73" w:rsidP="00922B26">
      <w:pPr>
        <w:pStyle w:val="3"/>
      </w:pPr>
      <w:bookmarkStart w:id="56" w:name="__RefHeading___Toc1527_4198705801"/>
      <w:bookmarkStart w:id="57" w:name="_Toc91460044"/>
      <w:bookmarkStart w:id="58" w:name="_Toc91545751"/>
      <w:bookmarkEnd w:id="56"/>
      <w:r w:rsidRPr="004C5C73">
        <w:lastRenderedPageBreak/>
        <w:t>Использование инерциальных данных в модели ORB-SLAM 3</w:t>
      </w:r>
      <w:r w:rsidRPr="004C5C73">
        <w:fldChar w:fldCharType="begin"/>
      </w:r>
      <w:r w:rsidR="00DC6E06">
        <w:instrText xml:space="preserve"> ADDIN ZOTERO_ITEM CSL_CITATION {"citationID":"xBv3MYgZ","properties":{"formattedCitation":"[2]","plainCitation":"[2]","noteIndex":0},"citationItems":[{"id":"fw26V6HU/OcR1J7N0","uris":["http://zotero.org/users/local/Ig164cfF/items/MD9PQQ3N"],"uri":["http://zotero.org/users/local/Ig164cfF/items/MD9PQQ3N"],"itemData":{"id":87,"type":"article-journal","container-title":"IEEE Transactions on Robotics","DOI":"10.1109/TRO.2021.3075644","ISSN":"1552-3098, 1941-0468","issue":"6","journalAbbreviation":"IEEE Trans. Robot.","page":"1874-1890","source":"DOI.org (Crossref)","title":"ORB-SLAM3: An Accurate Open-Source Library for Visual, Visual–Inertial, and Multimap SLAM","title-short":"ORB-SLAM3","volume":"37","author":[{"family":"Campos","given":"Carlos"},{"family":"Elvira","given":"Richard"},{"family":"Rodriguez","given":"Juan J. Gomez"},{"family":"M. Montiel","given":"Jose M."},{"family":"D. Tardos","given":"Juan"}],"issued":{"date-parts":[["2021",12]]}}}],"schema":"https://github.com/citation-style-language/schema/raw/master/csl-citation.json"} </w:instrText>
      </w:r>
      <w:r w:rsidRPr="004C5C73">
        <w:fldChar w:fldCharType="separate"/>
      </w:r>
      <w:r w:rsidRPr="004C5C73">
        <w:t>[2]</w:t>
      </w:r>
      <w:bookmarkEnd w:id="57"/>
      <w:bookmarkEnd w:id="58"/>
      <w:r w:rsidRPr="004C5C73">
        <w:fldChar w:fldCharType="end"/>
      </w:r>
    </w:p>
    <w:p w14:paraId="36B78475" w14:textId="77777777" w:rsidR="004C5C73" w:rsidRDefault="004C5C73" w:rsidP="004C5C73">
      <w:pPr>
        <w:pStyle w:val="ad"/>
        <w:keepNext/>
        <w:jc w:val="center"/>
      </w:pPr>
      <w:r>
        <w:rPr>
          <w:noProof/>
        </w:rPr>
        <w:drawing>
          <wp:inline distT="0" distB="0" distL="0" distR="0" wp14:anchorId="69BB3080" wp14:editId="4D409496">
            <wp:extent cx="5943600" cy="1476375"/>
            <wp:effectExtent l="0" t="0" r="0" b="0"/>
            <wp:docPr id="18" name="Image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18"/>
                    <pic:cNvPicPr>
                      <a:picLocks noChangeAspect="1" noChangeArrowheads="1"/>
                    </pic:cNvPicPr>
                  </pic:nvPicPr>
                  <pic:blipFill rotWithShape="1">
                    <a:blip r:embed="rId20"/>
                    <a:srcRect b="13888"/>
                    <a:stretch/>
                  </pic:blipFill>
                  <pic:spPr bwMode="auto">
                    <a:xfrm>
                      <a:off x="0" y="0"/>
                      <a:ext cx="5943600" cy="1476375"/>
                    </a:xfrm>
                    <a:prstGeom prst="rect">
                      <a:avLst/>
                    </a:prstGeom>
                    <a:ln>
                      <a:noFill/>
                    </a:ln>
                    <a:extLst>
                      <a:ext uri="{53640926-AAD7-44D8-BBD7-CCE9431645EC}">
                        <a14:shadowObscured xmlns:a14="http://schemas.microsoft.com/office/drawing/2010/main"/>
                      </a:ext>
                    </a:extLst>
                  </pic:spPr>
                </pic:pic>
              </a:graphicData>
            </a:graphic>
          </wp:inline>
        </w:drawing>
      </w:r>
    </w:p>
    <w:p w14:paraId="39615B97" w14:textId="77777777" w:rsidR="004C5C73" w:rsidRDefault="004C5C73" w:rsidP="004C5C73">
      <w:pPr>
        <w:pStyle w:val="af"/>
        <w:rPr>
          <w:lang w:val="ru-RU"/>
        </w:rPr>
      </w:pPr>
      <w:r w:rsidRPr="00621AA2">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7</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14</w:t>
      </w:r>
      <w:r w:rsidR="00AF6891">
        <w:rPr>
          <w:lang w:val="ru-RU"/>
        </w:rPr>
        <w:fldChar w:fldCharType="end"/>
      </w:r>
      <w:r>
        <w:rPr>
          <w:lang w:val="ru-RU"/>
        </w:rPr>
        <w:t xml:space="preserve"> </w:t>
      </w:r>
      <w:r w:rsidRPr="00E54390">
        <w:rPr>
          <w:lang w:val="ru-RU"/>
        </w:rPr>
        <w:t>Конфигурация факторного графа для разных вариантов систем</w:t>
      </w:r>
      <w:r>
        <w:rPr>
          <w:lang w:val="ru-RU"/>
        </w:rPr>
        <w:t>: (а) визуально-инерциальный, (</w:t>
      </w:r>
      <w:r>
        <w:rPr>
          <w:rFonts w:hint="eastAsia"/>
          <w:lang w:val="ru-RU" w:eastAsia="ja-JP"/>
        </w:rPr>
        <w:t>b</w:t>
      </w:r>
      <w:r>
        <w:rPr>
          <w:lang w:val="ru-RU"/>
        </w:rPr>
        <w:t>) визуальный, (c) инерциальный, (d) ограничения на масштаб и гравитацию</w:t>
      </w:r>
    </w:p>
    <w:p w14:paraId="67037696" w14:textId="77777777" w:rsidR="004C5C73" w:rsidRDefault="004C5C73" w:rsidP="004C5C73">
      <w:pPr>
        <w:pStyle w:val="ad"/>
        <w:spacing w:line="360" w:lineRule="auto"/>
        <w:ind w:firstLine="708"/>
        <w:rPr>
          <w:lang w:val="ru-RU"/>
        </w:rPr>
      </w:pPr>
      <w:r>
        <w:rPr>
          <w:lang w:val="ru-RU"/>
        </w:rPr>
        <w:t>В визуально-инерционном режиме скорость тела и отклонения ускорений оцениваются как включение инерционных невязок в оптимизацию.</w:t>
      </w:r>
    </w:p>
    <w:p w14:paraId="0AE94451" w14:textId="77777777" w:rsidR="004C5C73" w:rsidRDefault="004C5C73" w:rsidP="004C5C73">
      <w:pPr>
        <w:pStyle w:val="ad"/>
        <w:spacing w:line="360" w:lineRule="auto"/>
        <w:ind w:firstLine="708"/>
        <w:rPr>
          <w:lang w:val="ru-RU"/>
        </w:rPr>
      </w:pPr>
      <w:r>
        <w:rPr>
          <w:lang w:val="ru-RU"/>
        </w:rPr>
        <w:t xml:space="preserve">По инерционным невязкам строится факторный граф, потом производится его полная оптимизация. Факторный граф — это представление всех ограничений между состояниями системы в виде единого графа, как правило граф представляется в двухдольном виде, при учете дополнительных ограничений, например инерциальных данных – граф будет представлен в трехдольном виде. </w:t>
      </w:r>
    </w:p>
    <w:p w14:paraId="31EE9984" w14:textId="77777777" w:rsidR="004148CA" w:rsidRDefault="004C5C73" w:rsidP="004C5C73">
      <w:pPr>
        <w:pStyle w:val="ad"/>
        <w:spacing w:line="360" w:lineRule="auto"/>
        <w:ind w:firstLine="360"/>
        <w:rPr>
          <w:lang w:val="ru-RU"/>
        </w:rPr>
      </w:pPr>
      <w:r>
        <w:rPr>
          <w:lang w:val="ru-RU"/>
        </w:rPr>
        <w:t xml:space="preserve">Если не рассматривать теорию факторных графов более подробно, то логика такого решения заключается в введении большего количества ограничений в модель. Увеличение количества информации уменьшает неопределённость системы, и можно проводить более точную оптимизацию. Если инерциальные измерения шумные, то жёсткость ограничений не позволит получить решение оптимизации на графе, и алгоритм либо ослабит ограничения, либо удалит их (ORB SLAM </w:t>
      </w:r>
      <w:proofErr w:type="spellStart"/>
      <w:r>
        <w:rPr>
          <w:lang w:val="ru-RU"/>
        </w:rPr>
        <w:t>bundle</w:t>
      </w:r>
      <w:proofErr w:type="spellEnd"/>
      <w:r>
        <w:rPr>
          <w:lang w:val="ru-RU"/>
        </w:rPr>
        <w:t xml:space="preserve"> </w:t>
      </w:r>
      <w:proofErr w:type="spellStart"/>
      <w:r>
        <w:rPr>
          <w:lang w:val="ru-RU"/>
        </w:rPr>
        <w:t>adjustment</w:t>
      </w:r>
      <w:proofErr w:type="spellEnd"/>
      <w:r>
        <w:rPr>
          <w:lang w:val="ru-RU"/>
        </w:rPr>
        <w:t>). Использование внешних сенсоров помимо камеры (инерциальных и иных датчиков) позволяет улучшить точность решения, особенно для ситуации, когда камера не может опознать точки привязки на изображении (нет близких объектов, белая стена, засветка объектива, движение в толпе людей, отсутствие света вообще).</w:t>
      </w:r>
    </w:p>
    <w:p w14:paraId="2984185F" w14:textId="77777777" w:rsidR="004C5C73" w:rsidRPr="004148CA" w:rsidRDefault="004148CA" w:rsidP="004148CA">
      <w:pPr>
        <w:spacing w:after="160" w:line="259" w:lineRule="auto"/>
        <w:rPr>
          <w:rFonts w:eastAsia="MS Mincho"/>
          <w:kern w:val="2"/>
          <w:sz w:val="28"/>
          <w:lang w:val="ru-RU" w:eastAsia="zh-CN" w:bidi="hi-IN"/>
        </w:rPr>
      </w:pPr>
      <w:r>
        <w:rPr>
          <w:lang w:val="ru-RU"/>
        </w:rPr>
        <w:br w:type="page"/>
      </w:r>
    </w:p>
    <w:p w14:paraId="4BA7CFED" w14:textId="77777777" w:rsidR="004148CA" w:rsidRPr="004148CA" w:rsidRDefault="004148CA" w:rsidP="00922B26">
      <w:pPr>
        <w:pStyle w:val="1"/>
        <w:numPr>
          <w:ilvl w:val="0"/>
          <w:numId w:val="2"/>
        </w:numPr>
      </w:pPr>
      <w:bookmarkStart w:id="59" w:name="_bdffteokeujd" w:colFirst="0" w:colLast="0"/>
      <w:bookmarkStart w:id="60" w:name="_Toc91545752"/>
      <w:bookmarkEnd w:id="59"/>
      <w:r w:rsidRPr="004148CA">
        <w:lastRenderedPageBreak/>
        <w:t xml:space="preserve">Использование </w:t>
      </w:r>
      <w:r>
        <w:t>RGBD</w:t>
      </w:r>
      <w:r w:rsidRPr="004148CA">
        <w:t>-камер (моно, стерео) в задачах навигации внутри и вне помещений.</w:t>
      </w:r>
      <w:bookmarkEnd w:id="60"/>
    </w:p>
    <w:p w14:paraId="7FE081A6" w14:textId="77777777" w:rsidR="004148CA" w:rsidRPr="004148CA" w:rsidRDefault="004148CA" w:rsidP="004148CA">
      <w:pPr>
        <w:spacing w:before="240" w:after="240" w:line="360" w:lineRule="auto"/>
        <w:ind w:firstLine="360"/>
        <w:rPr>
          <w:sz w:val="28"/>
          <w:szCs w:val="28"/>
          <w:lang w:val="ru-RU"/>
        </w:rPr>
      </w:pPr>
      <w:r w:rsidRPr="004148CA">
        <w:rPr>
          <w:sz w:val="28"/>
          <w:szCs w:val="28"/>
          <w:lang w:val="ru-RU"/>
        </w:rPr>
        <w:t xml:space="preserve">Существуют разные реализации методов построения карты и навигации. Самый универсальный подход к получению карты и навигации по данной карте включает в себя метод </w:t>
      </w:r>
      <w:r w:rsidRPr="004148CA">
        <w:rPr>
          <w:sz w:val="28"/>
          <w:szCs w:val="28"/>
        </w:rPr>
        <w:t>SLAM</w:t>
      </w:r>
      <w:r w:rsidRPr="004148CA">
        <w:rPr>
          <w:sz w:val="28"/>
          <w:szCs w:val="28"/>
          <w:lang w:val="ru-RU"/>
        </w:rPr>
        <w:t xml:space="preserve">, процедуру сбора данных, построенную карту и метод локализации по данной карте. Поскольку навигация может осуществляться с разных устройств, возможно наличие разных конфигураций оборудования на устройстве. </w:t>
      </w:r>
    </w:p>
    <w:p w14:paraId="62DAB33D" w14:textId="77777777" w:rsidR="004148CA" w:rsidRPr="004148CA" w:rsidRDefault="004148CA" w:rsidP="004148CA">
      <w:pPr>
        <w:spacing w:before="240" w:after="240" w:line="360" w:lineRule="auto"/>
        <w:ind w:firstLine="360"/>
        <w:rPr>
          <w:sz w:val="28"/>
          <w:szCs w:val="28"/>
          <w:lang w:val="ru-RU"/>
        </w:rPr>
      </w:pPr>
      <w:r w:rsidRPr="004148CA">
        <w:rPr>
          <w:sz w:val="28"/>
          <w:szCs w:val="28"/>
          <w:lang w:val="ru-RU"/>
        </w:rPr>
        <w:t xml:space="preserve">В большинстве современных устройств установлена камера, на автомобили с автопилотами роботы устанавливают большое количество внешних сенсоров - камеры, </w:t>
      </w:r>
      <w:proofErr w:type="spellStart"/>
      <w:r w:rsidRPr="004148CA">
        <w:rPr>
          <w:sz w:val="28"/>
          <w:szCs w:val="28"/>
          <w:lang w:val="ru-RU"/>
        </w:rPr>
        <w:t>лидары</w:t>
      </w:r>
      <w:proofErr w:type="spellEnd"/>
      <w:r w:rsidRPr="004148CA">
        <w:rPr>
          <w:sz w:val="28"/>
          <w:szCs w:val="28"/>
          <w:lang w:val="ru-RU"/>
        </w:rPr>
        <w:t xml:space="preserve">.  </w:t>
      </w:r>
    </w:p>
    <w:p w14:paraId="7B1B27C3" w14:textId="77777777" w:rsidR="004148CA" w:rsidRPr="004148CA" w:rsidRDefault="004148CA" w:rsidP="004148CA">
      <w:pPr>
        <w:spacing w:line="360" w:lineRule="auto"/>
        <w:ind w:firstLine="360"/>
        <w:rPr>
          <w:sz w:val="28"/>
          <w:szCs w:val="28"/>
          <w:lang w:val="ru-RU"/>
        </w:rPr>
      </w:pPr>
      <w:r w:rsidRPr="004148CA">
        <w:rPr>
          <w:sz w:val="28"/>
          <w:szCs w:val="28"/>
          <w:lang w:val="ru-RU"/>
        </w:rPr>
        <w:t xml:space="preserve">Существуют три метода и типа сенсоров соответственно для определения глубины в кадре: датчик глубины, который сразу дает нужное представление, метод структурного света, который требует излучатель и приемник, стереокамера и соответствующие методы реконструкции трехмерной сцены. </w:t>
      </w:r>
    </w:p>
    <w:p w14:paraId="5BD166AA" w14:textId="77777777" w:rsidR="004148CA" w:rsidRPr="004148CA" w:rsidRDefault="004148CA" w:rsidP="004148CA">
      <w:pPr>
        <w:spacing w:before="240" w:after="240" w:line="360" w:lineRule="auto"/>
        <w:ind w:firstLine="360"/>
        <w:rPr>
          <w:sz w:val="28"/>
          <w:szCs w:val="28"/>
          <w:lang w:val="ru-RU"/>
        </w:rPr>
      </w:pPr>
      <w:r w:rsidRPr="004148CA">
        <w:rPr>
          <w:sz w:val="28"/>
          <w:szCs w:val="28"/>
          <w:lang w:val="ru-RU"/>
        </w:rPr>
        <w:t xml:space="preserve">Как правило методы </w:t>
      </w:r>
      <w:r w:rsidRPr="004148CA">
        <w:rPr>
          <w:sz w:val="28"/>
          <w:szCs w:val="28"/>
        </w:rPr>
        <w:t>SLAM</w:t>
      </w:r>
      <w:r w:rsidRPr="004148CA">
        <w:rPr>
          <w:sz w:val="28"/>
          <w:szCs w:val="28"/>
          <w:lang w:val="ru-RU"/>
        </w:rPr>
        <w:t xml:space="preserve"> умеют напрямую работать датчиком глубины и стереокамерой. Если метод умеет напрямую работать с измерениями глубины, то правильнее передать необработанные данные в алгоритм и выполнить обработку данных в самом алгоритме. </w:t>
      </w:r>
    </w:p>
    <w:p w14:paraId="0B5C674C" w14:textId="1FD637F6" w:rsidR="004148CA" w:rsidRPr="004148CA" w:rsidRDefault="004148CA" w:rsidP="004148CA">
      <w:pPr>
        <w:spacing w:before="240" w:after="240" w:line="360" w:lineRule="auto"/>
        <w:ind w:firstLine="360"/>
        <w:rPr>
          <w:sz w:val="28"/>
          <w:szCs w:val="28"/>
          <w:lang w:val="ru-RU"/>
        </w:rPr>
      </w:pPr>
      <w:r w:rsidRPr="004148CA">
        <w:rPr>
          <w:sz w:val="28"/>
          <w:szCs w:val="28"/>
          <w:lang w:val="ru-RU"/>
        </w:rPr>
        <w:t xml:space="preserve">Существующие решения показывают, что можно успешно решать задачу навигации по данным с датчика глубины. Именно для задачи локализации и навигации есть точные методы одометрии. Одометрия не предполагает наличия карты глубины, но осуществляет более точное отслеживание динамики движения. Например, работа </w:t>
      </w:r>
      <w:r w:rsidRPr="004148CA">
        <w:rPr>
          <w:sz w:val="28"/>
          <w:szCs w:val="28"/>
        </w:rPr>
        <w:t>DVIO</w:t>
      </w:r>
      <w:r w:rsidRPr="004148CA">
        <w:rPr>
          <w:sz w:val="28"/>
          <w:szCs w:val="28"/>
          <w:lang w:val="ru-RU"/>
        </w:rPr>
        <w:t xml:space="preserve">: </w:t>
      </w:r>
      <w:r w:rsidRPr="004148CA">
        <w:rPr>
          <w:sz w:val="28"/>
          <w:szCs w:val="28"/>
        </w:rPr>
        <w:t>Depth</w:t>
      </w:r>
      <w:r w:rsidRPr="004148CA">
        <w:rPr>
          <w:sz w:val="28"/>
          <w:szCs w:val="28"/>
          <w:lang w:val="ru-RU"/>
        </w:rPr>
        <w:t>-</w:t>
      </w:r>
      <w:r w:rsidRPr="004148CA">
        <w:rPr>
          <w:sz w:val="28"/>
          <w:szCs w:val="28"/>
        </w:rPr>
        <w:t>Aided</w:t>
      </w:r>
      <w:r w:rsidRPr="004148CA">
        <w:rPr>
          <w:sz w:val="28"/>
          <w:szCs w:val="28"/>
          <w:lang w:val="ru-RU"/>
        </w:rPr>
        <w:t xml:space="preserve"> </w:t>
      </w:r>
      <w:r w:rsidRPr="004148CA">
        <w:rPr>
          <w:sz w:val="28"/>
          <w:szCs w:val="28"/>
        </w:rPr>
        <w:t>Visual</w:t>
      </w:r>
      <w:r w:rsidRPr="004148CA">
        <w:rPr>
          <w:sz w:val="28"/>
          <w:szCs w:val="28"/>
          <w:lang w:val="ru-RU"/>
        </w:rPr>
        <w:t xml:space="preserve"> </w:t>
      </w:r>
      <w:r w:rsidRPr="004148CA">
        <w:rPr>
          <w:sz w:val="28"/>
          <w:szCs w:val="28"/>
        </w:rPr>
        <w:t>Inertial</w:t>
      </w:r>
      <w:r w:rsidRPr="004148CA">
        <w:rPr>
          <w:sz w:val="28"/>
          <w:szCs w:val="28"/>
          <w:lang w:val="ru-RU"/>
        </w:rPr>
        <w:t xml:space="preserve"> </w:t>
      </w:r>
      <w:r w:rsidRPr="004148CA">
        <w:rPr>
          <w:sz w:val="28"/>
          <w:szCs w:val="28"/>
        </w:rPr>
        <w:t>Odometry</w:t>
      </w:r>
      <w:r w:rsidRPr="004148CA">
        <w:rPr>
          <w:sz w:val="28"/>
          <w:szCs w:val="28"/>
          <w:lang w:val="ru-RU"/>
        </w:rPr>
        <w:t xml:space="preserve"> </w:t>
      </w:r>
      <w:r w:rsidRPr="004148CA">
        <w:rPr>
          <w:sz w:val="28"/>
          <w:szCs w:val="28"/>
        </w:rPr>
        <w:t>for</w:t>
      </w:r>
      <w:r w:rsidRPr="004148CA">
        <w:rPr>
          <w:sz w:val="28"/>
          <w:szCs w:val="28"/>
          <w:lang w:val="ru-RU"/>
        </w:rPr>
        <w:t xml:space="preserve"> </w:t>
      </w:r>
      <w:r w:rsidRPr="004148CA">
        <w:rPr>
          <w:sz w:val="28"/>
          <w:szCs w:val="28"/>
        </w:rPr>
        <w:t>RGBD</w:t>
      </w:r>
      <w:r w:rsidRPr="004148CA">
        <w:rPr>
          <w:sz w:val="28"/>
          <w:szCs w:val="28"/>
          <w:lang w:val="ru-RU"/>
        </w:rPr>
        <w:t xml:space="preserve"> </w:t>
      </w:r>
      <w:r w:rsidRPr="004148CA">
        <w:rPr>
          <w:sz w:val="28"/>
          <w:szCs w:val="28"/>
        </w:rPr>
        <w:t>Sensors</w:t>
      </w:r>
      <w:r w:rsidRPr="004148CA">
        <w:rPr>
          <w:sz w:val="28"/>
          <w:szCs w:val="28"/>
        </w:rPr>
        <w:fldChar w:fldCharType="begin"/>
      </w:r>
      <w:r w:rsidR="00DC6E06">
        <w:rPr>
          <w:sz w:val="28"/>
          <w:szCs w:val="28"/>
          <w:lang w:val="ru-RU"/>
        </w:rPr>
        <w:instrText xml:space="preserve"> ADDIN ZOTERO_ITEM CSL_CITATION {"citationID":"Om4IbRkI","properties":{"formattedCitation":"[24]","plainCitation":"[24]","noteIndex":0},"citationItems":[{"id":105,"uris":["http://zotero.org/users/local/XvQpfN4m/items/CEZA4BKP"],"uri":["http://zotero.org/users/local/XvQpfN4m/items/CEZA4BKP"],"itemData":{"id":105,"type":"article-journal","abstract":"In past few years we have observed an increase in the usage of RGBD sensors in mobile devices. These sensors provide a good estimate of the depth map for the camera frame, which can be used in numerous augmented reality applications. This paper presents a new visual inertial odometry (VIO) system, which uses measurements from a RGBD sensor and an inertial measurement unit (IMU) sensor for estimating the motion state of the mobile device. The resulting system is called the depth-aided VIO (DVIO) system. In this system we add the depth measurement as part of the nonlinear optimization process. Specifically, we propose methods to use the depth measurement using one-dimensional (1D) feature parameterization as well as three-dimensional (3D) feature parameterization. In addition, we propose to utilize the depth measurement for estimating time offset between the unsynchronized IMU and the RGBD sensors. Last but not least, we propose a novel block-based marginalization approach to speed up the marginalization processes and maintain the real-time performance of the overall system. Experimental results validate that the proposed DVIO system outperforms the other state-of-the-art VIO systems in terms of trajectory accuracy as well as processing time.","container-title":"arXiv:2110.10805 [cs]","note":"arXiv: 2110.10805","source":"arXiv.org","title":"DVIO: Depth aided visual inertial odometry for RGBD sensors","title-short":"DVIO","URL":"http://arxiv.org/abs/2110.10805","author":[{"family":"Tyagi","given":"Abhishek"},{"family":"Liang","given":"Yangwen"},{"family":"Wang","given":"Shuangquan"},{"family":"Bai","given":"Dongwoon"}],"accessed":{"date-parts":[["2021",12,27]]},"issued":{"date-parts":[["2021",10,20]]}}}],"schema":"https://github.com/citation-style-language/schema/raw/master/csl-citation.json"} </w:instrText>
      </w:r>
      <w:r w:rsidRPr="004148CA">
        <w:rPr>
          <w:sz w:val="28"/>
          <w:szCs w:val="28"/>
        </w:rPr>
        <w:fldChar w:fldCharType="separate"/>
      </w:r>
      <w:r w:rsidR="00E330C1" w:rsidRPr="00E330C1">
        <w:rPr>
          <w:sz w:val="28"/>
          <w:lang w:val="ru-RU"/>
        </w:rPr>
        <w:t>[24]</w:t>
      </w:r>
      <w:r w:rsidRPr="004148CA">
        <w:rPr>
          <w:sz w:val="28"/>
          <w:szCs w:val="28"/>
        </w:rPr>
        <w:fldChar w:fldCharType="end"/>
      </w:r>
      <w:r w:rsidRPr="004148CA">
        <w:rPr>
          <w:sz w:val="28"/>
          <w:szCs w:val="28"/>
          <w:lang w:val="ru-RU"/>
        </w:rPr>
        <w:t xml:space="preserve"> представляет визуально-инерциальную одометрию с использованием датчика глубины. Безотносительно наличия карты, этот метод сравним или превосходит свои аналоги такие как </w:t>
      </w:r>
      <w:r w:rsidRPr="004148CA">
        <w:rPr>
          <w:sz w:val="28"/>
          <w:szCs w:val="28"/>
        </w:rPr>
        <w:t>DUI</w:t>
      </w:r>
      <w:r w:rsidRPr="004148CA">
        <w:rPr>
          <w:sz w:val="28"/>
          <w:szCs w:val="28"/>
          <w:lang w:val="ru-RU"/>
        </w:rPr>
        <w:t>-</w:t>
      </w:r>
      <w:r w:rsidRPr="004148CA">
        <w:rPr>
          <w:sz w:val="28"/>
          <w:szCs w:val="28"/>
        </w:rPr>
        <w:t>VIO</w:t>
      </w:r>
      <w:r w:rsidRPr="004148CA">
        <w:rPr>
          <w:sz w:val="28"/>
          <w:szCs w:val="28"/>
          <w:lang w:val="ru-RU"/>
        </w:rPr>
        <w:t xml:space="preserve">, </w:t>
      </w:r>
      <w:r w:rsidRPr="004148CA">
        <w:rPr>
          <w:sz w:val="28"/>
          <w:szCs w:val="28"/>
        </w:rPr>
        <w:t>VINS</w:t>
      </w:r>
      <w:r w:rsidRPr="004148CA">
        <w:rPr>
          <w:sz w:val="28"/>
          <w:szCs w:val="28"/>
          <w:lang w:val="ru-RU"/>
        </w:rPr>
        <w:t>-</w:t>
      </w:r>
      <w:r w:rsidRPr="004148CA">
        <w:rPr>
          <w:sz w:val="28"/>
          <w:szCs w:val="28"/>
        </w:rPr>
        <w:t>Mono</w:t>
      </w:r>
      <w:r w:rsidRPr="004148CA">
        <w:rPr>
          <w:sz w:val="28"/>
          <w:szCs w:val="28"/>
        </w:rPr>
        <w:fldChar w:fldCharType="begin"/>
      </w:r>
      <w:r w:rsidR="00DC6E06">
        <w:rPr>
          <w:sz w:val="28"/>
          <w:szCs w:val="28"/>
          <w:lang w:val="ru-RU"/>
        </w:rPr>
        <w:instrText xml:space="preserve"> ADDIN ZOTERO_ITEM CSL_CITATION {"citationID":"NAztJOjx","properties":{"formattedCitation":"[25]","plainCitation":"[25]","noteIndex":0},"citationItems":[{"id":108,"uris":["http://zotero.org/users/local/XvQpfN4m/items/L4NJ9ZYK"],"uri":["http://zotero.org/users/local/XvQpfN4m/items/L4NJ9ZYK"],"itemData":{"id":108,"type":"article-journal","abstract":"A monocular visual-inertial system (VINS), consisting of a camera and a low-cost inertial measurement unit (IMU), forms the minimum sensor suite for metric six degrees-of-freedom (DOF) state estimation. However, the lack of direct distance measurement poses significant challenges in terms of IMU processing, estimator initialization, extrinsic calibration, and nonlinear optimization. In this work, we present VINS-Mono: a robust and versatile monocular visual-inertial state estimator.Our approach starts with a robust procedure for estimator initialization and failure recovery. A tightly-coupled, nonlinear optimization-based method is used to obtain high accuracy visual-inertial odometry by fusing pre-integrated IMU measurements and feature observations. A loop detection module, in combination with our tightly-coupled formulation, enables relocalization with minimum computation overhead.We additionally perform four degrees-of-freedom pose graph optimization to enforce global consistency. We validate the performance of our system on public datasets and real-world experiments and compare against other state-of-the-art algorithms. We also perform onboard closed-loop autonomous flight on the MAV platform and port the algorithm to an iOS-based demonstration. We highlight that the proposed work is a reliable, complete, and versatile system that is applicable for different applications that require high accuracy localization. We open source our implementations for both PCs and iOS mobile devices.","container-title":"IEEE Transactions on Robotics","DOI":"10.1109/TRO.2018.2853729","ISSN":"1552-3098, 1941-0468","issue":"4","journalAbbreviation":"IEEE Trans. Robot.","note":"arXiv: 1708.03852","page":"1004-1020","source":"arXiv.org","title":"VINS-Mono: A Robust and Versatile Monocular Visual-Inertial State Estimator","title-short":"VINS-Mono","volume":"34","author":[{"family":"Qin","given":"Tong"},{"family":"Li","given":"Peiliang"},{"family":"Shen","given":"Shaojie"}],"issued":{"date-parts":[["2018",8]]}}}],"schema":"https://github.com/citation-style-language/schema/raw/master/csl-citation.json"} </w:instrText>
      </w:r>
      <w:r w:rsidRPr="004148CA">
        <w:rPr>
          <w:sz w:val="28"/>
          <w:szCs w:val="28"/>
        </w:rPr>
        <w:fldChar w:fldCharType="separate"/>
      </w:r>
      <w:r w:rsidR="00E330C1" w:rsidRPr="00E330C1">
        <w:rPr>
          <w:sz w:val="28"/>
          <w:lang w:val="ru-RU"/>
        </w:rPr>
        <w:t>[25]</w:t>
      </w:r>
      <w:r w:rsidRPr="004148CA">
        <w:rPr>
          <w:sz w:val="28"/>
          <w:szCs w:val="28"/>
        </w:rPr>
        <w:fldChar w:fldCharType="end"/>
      </w:r>
      <w:r w:rsidRPr="004148CA">
        <w:rPr>
          <w:sz w:val="28"/>
          <w:szCs w:val="28"/>
          <w:lang w:val="ru-RU"/>
        </w:rPr>
        <w:t xml:space="preserve">, </w:t>
      </w:r>
      <w:r w:rsidRPr="004148CA">
        <w:rPr>
          <w:sz w:val="28"/>
          <w:szCs w:val="28"/>
        </w:rPr>
        <w:t>VINS</w:t>
      </w:r>
      <w:r w:rsidRPr="004148CA">
        <w:rPr>
          <w:sz w:val="28"/>
          <w:szCs w:val="28"/>
          <w:lang w:val="ru-RU"/>
        </w:rPr>
        <w:t>-</w:t>
      </w:r>
      <w:r w:rsidRPr="004148CA">
        <w:rPr>
          <w:sz w:val="28"/>
          <w:szCs w:val="28"/>
        </w:rPr>
        <w:t>RGBD</w:t>
      </w:r>
      <w:r w:rsidRPr="004148CA">
        <w:rPr>
          <w:sz w:val="28"/>
          <w:szCs w:val="28"/>
        </w:rPr>
        <w:fldChar w:fldCharType="begin"/>
      </w:r>
      <w:r w:rsidR="00DC6E06">
        <w:rPr>
          <w:sz w:val="28"/>
          <w:szCs w:val="28"/>
          <w:lang w:val="ru-RU"/>
        </w:rPr>
        <w:instrText xml:space="preserve"> ADDIN ZOTERO_ITEM CSL_CITATION {"citationID":"RaETQMTK","properties":{"formattedCitation":"[26]","plainCitation":"[26]","noteIndex":0},"citationItems":[{"id":112,"uris":["http://zotero.org/users/local/XvQpfN4m/items/CCY6PI3K"],"uri":["http://zotero.org/users/local/XvQpfN4m/items/CCY6PI3K"],"itemData":{"id":112,"type":"article-journal","container-title":"Aerospace Science and Technology","DOI":"10.1016/j.ast.2021.107185","ISSN":"12709638","journalAbbreviation":"Aerospace Science and Technology","language":"en","page":"107185","source":"DOI.org (Crossref)","title":"PLD-VINS: RGBD visual-inertial SLAM with point and line features","title-short":"PLD-VINS","volume":"119","author":[{"family":"Zhu","given":"Yeqing"},{"family":"Jin","given":"Rui"},{"family":"Lou","given":"Tai-shan"},{"family":"Zhao","given":"Liangyu"}],"issued":{"date-parts":[["2021",12]]}}}],"schema":"https://github.com/citation-style-language/schema/raw/master/csl-citation.json"} </w:instrText>
      </w:r>
      <w:r w:rsidRPr="004148CA">
        <w:rPr>
          <w:sz w:val="28"/>
          <w:szCs w:val="28"/>
        </w:rPr>
        <w:fldChar w:fldCharType="separate"/>
      </w:r>
      <w:r w:rsidR="00E330C1" w:rsidRPr="00E330C1">
        <w:rPr>
          <w:sz w:val="28"/>
          <w:lang w:val="ru-RU"/>
        </w:rPr>
        <w:t>[26]</w:t>
      </w:r>
      <w:r w:rsidRPr="004148CA">
        <w:rPr>
          <w:sz w:val="28"/>
          <w:szCs w:val="28"/>
        </w:rPr>
        <w:fldChar w:fldCharType="end"/>
      </w:r>
      <w:r w:rsidRPr="004148CA">
        <w:rPr>
          <w:sz w:val="28"/>
          <w:szCs w:val="28"/>
          <w:lang w:val="ru-RU"/>
        </w:rPr>
        <w:t xml:space="preserve">. </w:t>
      </w:r>
    </w:p>
    <w:p w14:paraId="72F3726C" w14:textId="77777777" w:rsidR="004148CA" w:rsidRPr="004148CA" w:rsidRDefault="004148CA" w:rsidP="00922B26">
      <w:pPr>
        <w:pStyle w:val="2"/>
      </w:pPr>
      <w:bookmarkStart w:id="61" w:name="_1s4rom8nhkmi" w:colFirst="0" w:colLast="0"/>
      <w:bookmarkEnd w:id="61"/>
      <w:r w:rsidRPr="004148CA">
        <w:br w:type="page"/>
      </w:r>
      <w:bookmarkStart w:id="62" w:name="_g3tu3kq15d5n" w:colFirst="0" w:colLast="0"/>
      <w:bookmarkStart w:id="63" w:name="_Toc91545753"/>
      <w:bookmarkEnd w:id="62"/>
      <w:r w:rsidRPr="004148CA">
        <w:lastRenderedPageBreak/>
        <w:t>Определение глубины с помощью камеры смартфона</w:t>
      </w:r>
      <w:bookmarkEnd w:id="63"/>
    </w:p>
    <w:p w14:paraId="007992B3" w14:textId="77777777" w:rsidR="004148CA" w:rsidRPr="004148CA" w:rsidRDefault="004148CA" w:rsidP="004148CA">
      <w:pPr>
        <w:spacing w:before="240" w:after="240" w:line="360" w:lineRule="auto"/>
        <w:ind w:firstLine="708"/>
        <w:rPr>
          <w:i/>
          <w:sz w:val="28"/>
          <w:szCs w:val="28"/>
          <w:lang w:val="ru-RU"/>
        </w:rPr>
      </w:pPr>
      <w:r w:rsidRPr="004148CA">
        <w:rPr>
          <w:sz w:val="28"/>
          <w:szCs w:val="28"/>
          <w:lang w:val="ru-RU"/>
        </w:rPr>
        <w:t xml:space="preserve">Последние модели телефонов сейчас оснащаются датчиками для определения глубины. Наличие доступного модуля глубины в смартфоне позволяет получать больше информации о сцене и делать более качественные фотографии, что является одним из основных направлений развития камер смартфонов сейчас. </w:t>
      </w:r>
    </w:p>
    <w:p w14:paraId="52FD7B13" w14:textId="77777777" w:rsidR="004148CA" w:rsidRPr="004148CA" w:rsidRDefault="004148CA" w:rsidP="004148CA">
      <w:pPr>
        <w:spacing w:before="240" w:after="240" w:line="360" w:lineRule="auto"/>
        <w:ind w:firstLine="708"/>
        <w:rPr>
          <w:sz w:val="28"/>
          <w:szCs w:val="28"/>
          <w:lang w:val="ru-RU"/>
        </w:rPr>
      </w:pPr>
      <w:r w:rsidRPr="004148CA">
        <w:rPr>
          <w:sz w:val="28"/>
          <w:szCs w:val="28"/>
          <w:lang w:val="ru-RU"/>
        </w:rPr>
        <w:t xml:space="preserve">Информация о поддержке определенным смартфоном функции определения глубины в изображении доступна в спецификации устройства. Для работы с камерой телефона существует </w:t>
      </w:r>
      <w:r w:rsidRPr="004148CA">
        <w:rPr>
          <w:sz w:val="28"/>
          <w:szCs w:val="28"/>
        </w:rPr>
        <w:t>API</w:t>
      </w:r>
      <w:r w:rsidRPr="004148CA">
        <w:rPr>
          <w:sz w:val="28"/>
          <w:szCs w:val="28"/>
          <w:lang w:val="ru-RU"/>
        </w:rPr>
        <w:t xml:space="preserve"> интерфейс от производителя устройства. </w:t>
      </w:r>
    </w:p>
    <w:p w14:paraId="61675B86" w14:textId="1ED5A676" w:rsidR="004148CA" w:rsidRPr="004148CA" w:rsidRDefault="004148CA" w:rsidP="004148CA">
      <w:pPr>
        <w:spacing w:before="240" w:after="240" w:line="360" w:lineRule="auto"/>
        <w:ind w:firstLine="708"/>
        <w:rPr>
          <w:sz w:val="28"/>
          <w:szCs w:val="28"/>
          <w:lang w:val="ru-RU"/>
        </w:rPr>
      </w:pPr>
      <w:r w:rsidRPr="004148CA">
        <w:rPr>
          <w:sz w:val="28"/>
          <w:szCs w:val="28"/>
          <w:lang w:val="ru-RU"/>
        </w:rPr>
        <w:t xml:space="preserve">Система </w:t>
      </w:r>
      <w:proofErr w:type="spellStart"/>
      <w:r w:rsidRPr="004148CA">
        <w:rPr>
          <w:sz w:val="28"/>
          <w:szCs w:val="28"/>
        </w:rPr>
        <w:t>ARCore</w:t>
      </w:r>
      <w:proofErr w:type="spellEnd"/>
      <w:r w:rsidRPr="004148CA">
        <w:rPr>
          <w:sz w:val="28"/>
          <w:szCs w:val="28"/>
        </w:rPr>
        <w:fldChar w:fldCharType="begin"/>
      </w:r>
      <w:r w:rsidR="00DC6E06">
        <w:rPr>
          <w:sz w:val="28"/>
          <w:szCs w:val="28"/>
          <w:lang w:val="ru-RU"/>
        </w:rPr>
        <w:instrText xml:space="preserve"> ADDIN ZOTERO_ITEM CSL_CITATION {"citationID":"PM8GV9gA","properties":{"formattedCitation":"[27]","plainCitation":"[27]","noteIndex":0},"citationItems":[{"id":113,"uris":["http://zotero.org/users/local/XvQpfN4m/items/CWA7XWZX"],"uri":["http://zotero.org/users/local/XvQpfN4m/items/CWA7XWZX"],"itemData":{"id":113,"type":"paper-conference","container-title":"2020 19th RoEduNet Conference: Networking in Education and Research (RoEduNet)","DOI":"10.1109/RoEduNet51892.2020.9324849","event":"2020 19th RoEduNet Conference: Networking in Education and Research (RoEduNet)","event-place":"Bucharest, Romania","ISBN":"978-0-7381-1265-7","page":"1-5","publisher":"IEEE","publisher-place":"Bucharest, Romania","source":"DOI.org (Crossref)","title":"Evaluation of the ARCore Indoor Localization Technology","URL":"https://ieeexplore.ieee.org/document/9324849/","author":[{"family":"Morar","given":"Anca"},{"family":"Balutoiu","given":"Maria Anca"},{"family":"Moldoveanu","given":"Alin"},{"family":"Moldoveanu","given":"Florica"},{"family":"Butean","given":"Alex"},{"family":"Asavei","given":"Victor"}],"accessed":{"date-parts":[["2021",12,27]]},"issued":{"date-parts":[["2020",12,11]]}}}],"schema":"https://github.com/citation-style-language/schema/raw/master/csl-citation.json"} </w:instrText>
      </w:r>
      <w:r w:rsidRPr="004148CA">
        <w:rPr>
          <w:sz w:val="28"/>
          <w:szCs w:val="28"/>
        </w:rPr>
        <w:fldChar w:fldCharType="separate"/>
      </w:r>
      <w:r w:rsidR="00E330C1" w:rsidRPr="00E330C1">
        <w:rPr>
          <w:sz w:val="28"/>
          <w:lang w:val="ru-RU"/>
        </w:rPr>
        <w:t>[27]</w:t>
      </w:r>
      <w:r w:rsidRPr="004148CA">
        <w:rPr>
          <w:sz w:val="28"/>
          <w:szCs w:val="28"/>
        </w:rPr>
        <w:fldChar w:fldCharType="end"/>
      </w:r>
      <w:r w:rsidRPr="004148CA">
        <w:rPr>
          <w:sz w:val="28"/>
          <w:szCs w:val="28"/>
          <w:lang w:val="ru-RU"/>
        </w:rPr>
        <w:t xml:space="preserve"> работает с камерой на большинстве устройств на базе операционной системы </w:t>
      </w:r>
      <w:r w:rsidRPr="004148CA">
        <w:rPr>
          <w:sz w:val="28"/>
          <w:szCs w:val="28"/>
        </w:rPr>
        <w:t>Android</w:t>
      </w:r>
      <w:r w:rsidRPr="004148CA">
        <w:rPr>
          <w:sz w:val="28"/>
          <w:szCs w:val="28"/>
          <w:lang w:val="ru-RU"/>
        </w:rPr>
        <w:t xml:space="preserve">, она представляет данные о поддержке устройствами стандарта </w:t>
      </w:r>
      <w:r w:rsidRPr="004148CA">
        <w:rPr>
          <w:sz w:val="28"/>
          <w:szCs w:val="28"/>
        </w:rPr>
        <w:t>depth</w:t>
      </w:r>
      <w:r w:rsidRPr="004148CA">
        <w:rPr>
          <w:sz w:val="28"/>
          <w:szCs w:val="28"/>
          <w:lang w:val="ru-RU"/>
        </w:rPr>
        <w:t>-</w:t>
      </w:r>
      <w:r w:rsidRPr="004148CA">
        <w:rPr>
          <w:sz w:val="28"/>
          <w:szCs w:val="28"/>
        </w:rPr>
        <w:t>API</w:t>
      </w:r>
      <w:r w:rsidRPr="004148CA">
        <w:rPr>
          <w:sz w:val="28"/>
          <w:szCs w:val="28"/>
          <w:lang w:val="ru-RU"/>
        </w:rPr>
        <w:t xml:space="preserve"> в следующем виде</w:t>
      </w:r>
      <w:sdt>
        <w:sdtPr>
          <w:rPr>
            <w:sz w:val="28"/>
            <w:szCs w:val="28"/>
          </w:rPr>
          <w:id w:val="-1668483219"/>
          <w:citation/>
        </w:sdtPr>
        <w:sdtEndPr/>
        <w:sdtContent>
          <w:r w:rsidRPr="004148CA">
            <w:rPr>
              <w:sz w:val="28"/>
              <w:szCs w:val="28"/>
            </w:rPr>
            <w:fldChar w:fldCharType="begin"/>
          </w:r>
          <w:r w:rsidRPr="004148CA">
            <w:rPr>
              <w:sz w:val="28"/>
              <w:szCs w:val="28"/>
              <w:lang w:val="ru-RU"/>
            </w:rPr>
            <w:instrText xml:space="preserve"> CITATION goo21 \l 1049 </w:instrText>
          </w:r>
          <w:r w:rsidRPr="004148CA">
            <w:rPr>
              <w:sz w:val="28"/>
              <w:szCs w:val="28"/>
            </w:rPr>
            <w:fldChar w:fldCharType="separate"/>
          </w:r>
          <w:r w:rsidRPr="004148CA">
            <w:rPr>
              <w:noProof/>
              <w:sz w:val="28"/>
              <w:szCs w:val="28"/>
              <w:lang w:val="ru-RU"/>
            </w:rPr>
            <w:t xml:space="preserve"> (google.com, 2021)</w:t>
          </w:r>
          <w:r w:rsidRPr="004148CA">
            <w:rPr>
              <w:sz w:val="28"/>
              <w:szCs w:val="28"/>
            </w:rPr>
            <w:fldChar w:fldCharType="end"/>
          </w:r>
        </w:sdtContent>
      </w:sdt>
      <w:r w:rsidRPr="004148CA">
        <w:rPr>
          <w:sz w:val="28"/>
          <w:szCs w:val="28"/>
          <w:lang w:val="ru-RU"/>
        </w:rPr>
        <w:t>:</w:t>
      </w:r>
    </w:p>
    <w:tbl>
      <w:tblPr>
        <w:tblW w:w="93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75"/>
        <w:gridCol w:w="1134"/>
        <w:gridCol w:w="6236"/>
      </w:tblGrid>
      <w:tr w:rsidR="004148CA" w:rsidRPr="004148CA" w14:paraId="7744A835" w14:textId="77777777" w:rsidTr="004148CA">
        <w:tc>
          <w:tcPr>
            <w:tcW w:w="1975" w:type="dxa"/>
            <w:tcMar>
              <w:top w:w="100" w:type="dxa"/>
              <w:left w:w="100" w:type="dxa"/>
              <w:bottom w:w="100" w:type="dxa"/>
              <w:right w:w="100" w:type="dxa"/>
            </w:tcMar>
          </w:tcPr>
          <w:p w14:paraId="552EFDE4" w14:textId="77777777" w:rsidR="004148CA" w:rsidRPr="004148CA" w:rsidRDefault="004148CA" w:rsidP="004148CA">
            <w:pPr>
              <w:widowControl w:val="0"/>
              <w:spacing w:line="360" w:lineRule="auto"/>
              <w:jc w:val="center"/>
              <w:rPr>
                <w:sz w:val="28"/>
                <w:szCs w:val="28"/>
              </w:rPr>
            </w:pPr>
            <w:r w:rsidRPr="004148CA">
              <w:rPr>
                <w:b/>
                <w:sz w:val="28"/>
                <w:szCs w:val="28"/>
              </w:rPr>
              <w:t>Manufacturer</w:t>
            </w:r>
          </w:p>
        </w:tc>
        <w:tc>
          <w:tcPr>
            <w:tcW w:w="1134" w:type="dxa"/>
            <w:tcMar>
              <w:top w:w="100" w:type="dxa"/>
              <w:left w:w="100" w:type="dxa"/>
              <w:bottom w:w="100" w:type="dxa"/>
              <w:right w:w="100" w:type="dxa"/>
            </w:tcMar>
          </w:tcPr>
          <w:p w14:paraId="06CF0858" w14:textId="77777777" w:rsidR="004148CA" w:rsidRPr="004148CA" w:rsidRDefault="004148CA" w:rsidP="004148CA">
            <w:pPr>
              <w:widowControl w:val="0"/>
              <w:spacing w:line="360" w:lineRule="auto"/>
              <w:jc w:val="center"/>
              <w:rPr>
                <w:sz w:val="28"/>
                <w:szCs w:val="28"/>
              </w:rPr>
            </w:pPr>
            <w:r w:rsidRPr="004148CA">
              <w:rPr>
                <w:b/>
                <w:sz w:val="28"/>
                <w:szCs w:val="28"/>
              </w:rPr>
              <w:t>Device model</w:t>
            </w:r>
          </w:p>
        </w:tc>
        <w:tc>
          <w:tcPr>
            <w:tcW w:w="6236" w:type="dxa"/>
            <w:tcMar>
              <w:top w:w="100" w:type="dxa"/>
              <w:left w:w="100" w:type="dxa"/>
              <w:bottom w:w="100" w:type="dxa"/>
              <w:right w:w="100" w:type="dxa"/>
            </w:tcMar>
          </w:tcPr>
          <w:p w14:paraId="4F7FDCC1" w14:textId="77777777" w:rsidR="004148CA" w:rsidRPr="004148CA" w:rsidRDefault="004148CA" w:rsidP="004148CA">
            <w:pPr>
              <w:widowControl w:val="0"/>
              <w:spacing w:line="360" w:lineRule="auto"/>
              <w:jc w:val="center"/>
              <w:rPr>
                <w:sz w:val="28"/>
                <w:szCs w:val="28"/>
              </w:rPr>
            </w:pPr>
            <w:r w:rsidRPr="004148CA">
              <w:rPr>
                <w:b/>
                <w:sz w:val="28"/>
                <w:szCs w:val="28"/>
              </w:rPr>
              <w:t>Comments</w:t>
            </w:r>
          </w:p>
        </w:tc>
      </w:tr>
      <w:tr w:rsidR="004148CA" w:rsidRPr="004148CA" w14:paraId="05591500" w14:textId="77777777" w:rsidTr="004148CA">
        <w:tc>
          <w:tcPr>
            <w:tcW w:w="1975" w:type="dxa"/>
            <w:tcMar>
              <w:top w:w="100" w:type="dxa"/>
              <w:left w:w="100" w:type="dxa"/>
              <w:bottom w:w="100" w:type="dxa"/>
              <w:right w:w="100" w:type="dxa"/>
            </w:tcMar>
          </w:tcPr>
          <w:p w14:paraId="1FF60021" w14:textId="77777777" w:rsidR="004148CA" w:rsidRPr="004148CA" w:rsidRDefault="004148CA" w:rsidP="004148CA">
            <w:pPr>
              <w:widowControl w:val="0"/>
              <w:spacing w:line="360" w:lineRule="auto"/>
              <w:rPr>
                <w:sz w:val="28"/>
                <w:szCs w:val="28"/>
              </w:rPr>
            </w:pPr>
            <w:r w:rsidRPr="004148CA">
              <w:rPr>
                <w:sz w:val="28"/>
                <w:szCs w:val="28"/>
              </w:rPr>
              <w:t>Google</w:t>
            </w:r>
          </w:p>
        </w:tc>
        <w:tc>
          <w:tcPr>
            <w:tcW w:w="1134" w:type="dxa"/>
            <w:tcMar>
              <w:top w:w="100" w:type="dxa"/>
              <w:left w:w="100" w:type="dxa"/>
              <w:bottom w:w="100" w:type="dxa"/>
              <w:right w:w="100" w:type="dxa"/>
            </w:tcMar>
          </w:tcPr>
          <w:p w14:paraId="3B6FA3AB" w14:textId="77777777" w:rsidR="004148CA" w:rsidRPr="004148CA" w:rsidRDefault="004148CA" w:rsidP="004148CA">
            <w:pPr>
              <w:widowControl w:val="0"/>
              <w:spacing w:line="360" w:lineRule="auto"/>
              <w:rPr>
                <w:sz w:val="28"/>
                <w:szCs w:val="28"/>
              </w:rPr>
            </w:pPr>
            <w:r w:rsidRPr="004148CA">
              <w:rPr>
                <w:sz w:val="28"/>
                <w:szCs w:val="28"/>
              </w:rPr>
              <w:t>Pixel 2</w:t>
            </w:r>
          </w:p>
        </w:tc>
        <w:tc>
          <w:tcPr>
            <w:tcW w:w="6236" w:type="dxa"/>
            <w:tcMar>
              <w:top w:w="100" w:type="dxa"/>
              <w:left w:w="100" w:type="dxa"/>
              <w:bottom w:w="100" w:type="dxa"/>
              <w:right w:w="100" w:type="dxa"/>
            </w:tcMar>
          </w:tcPr>
          <w:p w14:paraId="44E69B02" w14:textId="77777777" w:rsidR="004148CA" w:rsidRPr="004148CA" w:rsidRDefault="004148CA" w:rsidP="004148CA">
            <w:pPr>
              <w:widowControl w:val="0"/>
              <w:spacing w:line="360" w:lineRule="auto"/>
              <w:rPr>
                <w:sz w:val="28"/>
                <w:szCs w:val="28"/>
              </w:rPr>
            </w:pPr>
            <w:r w:rsidRPr="004148CA">
              <w:rPr>
                <w:sz w:val="28"/>
                <w:szCs w:val="28"/>
              </w:rPr>
              <w:t>Supports 60 fps camera capture frame rate on the rear-facing camera</w:t>
            </w:r>
          </w:p>
          <w:p w14:paraId="5DD564EE" w14:textId="77777777" w:rsidR="004148CA" w:rsidRPr="004148CA" w:rsidRDefault="004148CA" w:rsidP="004148CA">
            <w:pPr>
              <w:widowControl w:val="0"/>
              <w:spacing w:line="360" w:lineRule="auto"/>
              <w:rPr>
                <w:sz w:val="28"/>
                <w:szCs w:val="28"/>
              </w:rPr>
            </w:pPr>
            <w:r w:rsidRPr="004148CA">
              <w:rPr>
                <w:sz w:val="28"/>
                <w:szCs w:val="28"/>
              </w:rPr>
              <w:t>Supports multiple GPU texture resolutions - 1080p, 720p, 480p</w:t>
            </w:r>
          </w:p>
          <w:p w14:paraId="5E8DEA0E" w14:textId="77777777" w:rsidR="004148CA" w:rsidRPr="004148CA" w:rsidRDefault="004148CA" w:rsidP="004148CA">
            <w:pPr>
              <w:widowControl w:val="0"/>
              <w:spacing w:line="360" w:lineRule="auto"/>
              <w:rPr>
                <w:sz w:val="28"/>
                <w:szCs w:val="28"/>
              </w:rPr>
            </w:pPr>
            <w:r w:rsidRPr="004148CA">
              <w:rPr>
                <w:sz w:val="28"/>
                <w:szCs w:val="28"/>
              </w:rPr>
              <w:t>Supports Depth API</w:t>
            </w:r>
          </w:p>
        </w:tc>
      </w:tr>
    </w:tbl>
    <w:p w14:paraId="4587426B" w14:textId="77777777" w:rsidR="004148CA" w:rsidRPr="004148CA" w:rsidRDefault="004148CA" w:rsidP="004148CA">
      <w:pPr>
        <w:spacing w:before="240" w:after="240" w:line="360" w:lineRule="auto"/>
        <w:ind w:firstLine="708"/>
        <w:rPr>
          <w:sz w:val="28"/>
          <w:szCs w:val="28"/>
          <w:lang w:val="ru-RU"/>
        </w:rPr>
      </w:pPr>
      <w:r w:rsidRPr="004148CA">
        <w:rPr>
          <w:sz w:val="28"/>
          <w:szCs w:val="28"/>
          <w:lang w:val="ru-RU"/>
        </w:rPr>
        <w:t xml:space="preserve">Для определенного устройства </w:t>
      </w:r>
      <w:r w:rsidRPr="004148CA">
        <w:rPr>
          <w:sz w:val="28"/>
          <w:szCs w:val="28"/>
        </w:rPr>
        <w:t>Google</w:t>
      </w:r>
      <w:r w:rsidRPr="004148CA">
        <w:rPr>
          <w:sz w:val="28"/>
          <w:szCs w:val="28"/>
          <w:lang w:val="ru-RU"/>
        </w:rPr>
        <w:t xml:space="preserve"> (производитель) </w:t>
      </w:r>
      <w:r w:rsidRPr="004148CA">
        <w:rPr>
          <w:sz w:val="28"/>
          <w:szCs w:val="28"/>
        </w:rPr>
        <w:t>Pixel</w:t>
      </w:r>
      <w:r w:rsidRPr="004148CA">
        <w:rPr>
          <w:sz w:val="28"/>
          <w:szCs w:val="28"/>
          <w:lang w:val="ru-RU"/>
        </w:rPr>
        <w:t xml:space="preserve"> 2 (модель) сообщается о поддержке работы с датчиком глубины (</w:t>
      </w:r>
      <w:r w:rsidRPr="004148CA">
        <w:rPr>
          <w:sz w:val="28"/>
          <w:szCs w:val="28"/>
        </w:rPr>
        <w:t>Depth</w:t>
      </w:r>
      <w:r w:rsidRPr="004148CA">
        <w:rPr>
          <w:sz w:val="28"/>
          <w:szCs w:val="28"/>
          <w:lang w:val="ru-RU"/>
        </w:rPr>
        <w:t xml:space="preserve"> </w:t>
      </w:r>
      <w:r w:rsidRPr="004148CA">
        <w:rPr>
          <w:sz w:val="28"/>
          <w:szCs w:val="28"/>
        </w:rPr>
        <w:t>API</w:t>
      </w:r>
      <w:r w:rsidRPr="004148CA">
        <w:rPr>
          <w:sz w:val="28"/>
          <w:szCs w:val="28"/>
          <w:lang w:val="ru-RU"/>
        </w:rPr>
        <w:t xml:space="preserve">). При этом физическая реализация определения глубины неизвестна и не принципиальна, возможно в устройстве установлен специальный сенсор или несколько сенсоров или ведется реконструкция карты глубины по паре камер. Если необходимо обеспечить поддержку работы для большинства устройств (в данном контексте описывается реализация для операционной </w:t>
      </w:r>
      <w:r w:rsidRPr="004148CA">
        <w:rPr>
          <w:sz w:val="28"/>
          <w:szCs w:val="28"/>
          <w:lang w:val="ru-RU"/>
        </w:rPr>
        <w:lastRenderedPageBreak/>
        <w:t xml:space="preserve">системы </w:t>
      </w:r>
      <w:r w:rsidRPr="004148CA">
        <w:rPr>
          <w:sz w:val="28"/>
          <w:szCs w:val="28"/>
        </w:rPr>
        <w:t>Android</w:t>
      </w:r>
      <w:r w:rsidRPr="004148CA">
        <w:rPr>
          <w:sz w:val="28"/>
          <w:szCs w:val="28"/>
          <w:lang w:val="ru-RU"/>
        </w:rPr>
        <w:t xml:space="preserve">), то можно воспользоваться существующим интерфейсом </w:t>
      </w:r>
      <w:r w:rsidRPr="004148CA">
        <w:rPr>
          <w:sz w:val="28"/>
          <w:szCs w:val="28"/>
        </w:rPr>
        <w:t>Depth</w:t>
      </w:r>
      <w:r w:rsidRPr="004148CA">
        <w:rPr>
          <w:sz w:val="28"/>
          <w:szCs w:val="28"/>
          <w:lang w:val="ru-RU"/>
        </w:rPr>
        <w:t xml:space="preserve"> </w:t>
      </w:r>
      <w:r w:rsidRPr="004148CA">
        <w:rPr>
          <w:sz w:val="28"/>
          <w:szCs w:val="28"/>
        </w:rPr>
        <w:t>API</w:t>
      </w:r>
      <w:r w:rsidRPr="004148CA">
        <w:rPr>
          <w:sz w:val="28"/>
          <w:szCs w:val="28"/>
          <w:lang w:val="ru-RU"/>
        </w:rPr>
        <w:t xml:space="preserve">. </w:t>
      </w:r>
    </w:p>
    <w:p w14:paraId="710BDD28" w14:textId="77777777" w:rsidR="004148CA" w:rsidRPr="004E73F6" w:rsidRDefault="004148CA" w:rsidP="00922B26">
      <w:pPr>
        <w:pStyle w:val="3"/>
      </w:pPr>
      <w:bookmarkStart w:id="64" w:name="_cdm0bzc3f957" w:colFirst="0" w:colLast="0"/>
      <w:bookmarkStart w:id="65" w:name="_Toc91545754"/>
      <w:bookmarkEnd w:id="64"/>
      <w:r w:rsidRPr="004E73F6">
        <w:t xml:space="preserve">Использование </w:t>
      </w:r>
      <w:proofErr w:type="spellStart"/>
      <w:r w:rsidRPr="004E73F6">
        <w:t>Android</w:t>
      </w:r>
      <w:proofErr w:type="spellEnd"/>
      <w:r w:rsidRPr="004E73F6">
        <w:t xml:space="preserve"> </w:t>
      </w:r>
      <w:proofErr w:type="spellStart"/>
      <w:r w:rsidRPr="004E73F6">
        <w:t>Depth</w:t>
      </w:r>
      <w:proofErr w:type="spellEnd"/>
      <w:r w:rsidRPr="004E73F6">
        <w:t xml:space="preserve"> API для получения данных глубины сцены</w:t>
      </w:r>
      <w:bookmarkEnd w:id="65"/>
    </w:p>
    <w:p w14:paraId="6F304303" w14:textId="77777777" w:rsidR="004148CA" w:rsidRPr="004148CA" w:rsidRDefault="004148CA" w:rsidP="004E73F6">
      <w:pPr>
        <w:keepNext/>
        <w:spacing w:before="240" w:after="240" w:line="360" w:lineRule="auto"/>
        <w:ind w:firstLine="708"/>
        <w:rPr>
          <w:lang w:val="ru-RU"/>
        </w:rPr>
      </w:pPr>
      <w:r w:rsidRPr="004E73F6">
        <w:rPr>
          <w:sz w:val="28"/>
          <w:szCs w:val="28"/>
        </w:rPr>
        <w:t>Depth</w:t>
      </w:r>
      <w:r w:rsidRPr="004E73F6">
        <w:rPr>
          <w:sz w:val="28"/>
          <w:szCs w:val="28"/>
          <w:lang w:val="ru-RU"/>
        </w:rPr>
        <w:t xml:space="preserve"> </w:t>
      </w:r>
      <w:r w:rsidRPr="004E73F6">
        <w:rPr>
          <w:sz w:val="28"/>
          <w:szCs w:val="28"/>
        </w:rPr>
        <w:t>API</w:t>
      </w:r>
      <w:r w:rsidRPr="004E73F6">
        <w:rPr>
          <w:sz w:val="28"/>
          <w:szCs w:val="28"/>
          <w:lang w:val="ru-RU"/>
        </w:rPr>
        <w:t xml:space="preserve"> предоставляет на выбор два метода выдачи данных - исходные или обработанные данные.</w:t>
      </w:r>
      <w:r w:rsidRPr="004148CA">
        <w:rPr>
          <w:lang w:val="ru-RU"/>
        </w:rPr>
        <w:t xml:space="preserve"> </w:t>
      </w:r>
      <w:r>
        <w:rPr>
          <w:noProof/>
        </w:rPr>
        <w:drawing>
          <wp:inline distT="114300" distB="114300" distL="114300" distR="114300" wp14:anchorId="41912286" wp14:editId="77E634F6">
            <wp:extent cx="5030288" cy="3474445"/>
            <wp:effectExtent l="0" t="0" r="0" b="0"/>
            <wp:docPr id="36" name="image6.png" descr="Graphical user interface, application, PowerPoin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1"/>
                    <a:srcRect/>
                    <a:stretch>
                      <a:fillRect/>
                    </a:stretch>
                  </pic:blipFill>
                  <pic:spPr>
                    <a:xfrm>
                      <a:off x="0" y="0"/>
                      <a:ext cx="5030288" cy="3474445"/>
                    </a:xfrm>
                    <a:prstGeom prst="rect">
                      <a:avLst/>
                    </a:prstGeom>
                    <a:ln/>
                  </pic:spPr>
                </pic:pic>
              </a:graphicData>
            </a:graphic>
          </wp:inline>
        </w:drawing>
      </w:r>
    </w:p>
    <w:p w14:paraId="2987B11E" w14:textId="77777777" w:rsidR="004148CA" w:rsidRPr="004148CA" w:rsidRDefault="004148CA" w:rsidP="004148CA">
      <w:pPr>
        <w:pStyle w:val="af"/>
        <w:rPr>
          <w:lang w:val="ru-RU"/>
        </w:rPr>
      </w:pPr>
      <w:r w:rsidRPr="004148CA">
        <w:rPr>
          <w:lang w:val="ru-RU"/>
        </w:rPr>
        <w:t xml:space="preserve">Рисунок  </w:t>
      </w:r>
      <w:r w:rsidRPr="004C5230">
        <w:fldChar w:fldCharType="begin"/>
      </w:r>
      <w:r w:rsidRPr="004148CA">
        <w:rPr>
          <w:lang w:val="ru-RU"/>
        </w:rPr>
        <w:instrText xml:space="preserve"> </w:instrText>
      </w:r>
      <w:r w:rsidRPr="004C5230">
        <w:instrText>SEQ</w:instrText>
      </w:r>
      <w:r w:rsidRPr="004148CA">
        <w:rPr>
          <w:lang w:val="ru-RU"/>
        </w:rPr>
        <w:instrText xml:space="preserve"> Рисунок_ \* </w:instrText>
      </w:r>
      <w:r w:rsidRPr="004C5230">
        <w:instrText>ARABIC</w:instrText>
      </w:r>
      <w:r w:rsidRPr="004148CA">
        <w:rPr>
          <w:lang w:val="ru-RU"/>
        </w:rPr>
        <w:instrText xml:space="preserve"> </w:instrText>
      </w:r>
      <w:r w:rsidRPr="004C5230">
        <w:fldChar w:fldCharType="separate"/>
      </w:r>
      <w:r w:rsidRPr="004148CA">
        <w:rPr>
          <w:noProof/>
          <w:lang w:val="ru-RU"/>
        </w:rPr>
        <w:t>1</w:t>
      </w:r>
      <w:r w:rsidRPr="004C5230">
        <w:fldChar w:fldCharType="end"/>
      </w:r>
      <w:r w:rsidRPr="004148CA">
        <w:rPr>
          <w:lang w:val="ru-RU"/>
        </w:rPr>
        <w:t xml:space="preserve"> Сравнение </w:t>
      </w:r>
      <w:r w:rsidRPr="004C5230">
        <w:t>Raw</w:t>
      </w:r>
      <w:r w:rsidRPr="004148CA">
        <w:rPr>
          <w:lang w:val="ru-RU"/>
        </w:rPr>
        <w:t xml:space="preserve"> </w:t>
      </w:r>
      <w:r w:rsidRPr="004C5230">
        <w:t>Depth</w:t>
      </w:r>
      <w:r w:rsidRPr="004148CA">
        <w:rPr>
          <w:lang w:val="ru-RU"/>
        </w:rPr>
        <w:t xml:space="preserve"> </w:t>
      </w:r>
      <w:r w:rsidRPr="004C5230">
        <w:t>API</w:t>
      </w:r>
      <w:r w:rsidRPr="004148CA">
        <w:rPr>
          <w:lang w:val="ru-RU"/>
        </w:rPr>
        <w:t xml:space="preserve"> и сглаженного изображения </w:t>
      </w:r>
      <w:r w:rsidRPr="004C5230">
        <w:t>Full</w:t>
      </w:r>
      <w:r w:rsidRPr="004148CA">
        <w:rPr>
          <w:lang w:val="ru-RU"/>
        </w:rPr>
        <w:t xml:space="preserve"> </w:t>
      </w:r>
      <w:r w:rsidRPr="004C5230">
        <w:t>Depth</w:t>
      </w:r>
      <w:r w:rsidRPr="004148CA">
        <w:rPr>
          <w:lang w:val="ru-RU"/>
        </w:rPr>
        <w:t xml:space="preserve"> </w:t>
      </w:r>
      <w:r w:rsidRPr="004C5230">
        <w:t>API</w:t>
      </w:r>
    </w:p>
    <w:p w14:paraId="55A29C72" w14:textId="77777777" w:rsidR="004148CA" w:rsidRPr="004E73F6" w:rsidRDefault="004148CA" w:rsidP="004E73F6">
      <w:pPr>
        <w:spacing w:before="240" w:after="240" w:line="360" w:lineRule="auto"/>
        <w:ind w:firstLine="708"/>
        <w:rPr>
          <w:sz w:val="28"/>
          <w:szCs w:val="28"/>
          <w:lang w:val="ru-RU"/>
        </w:rPr>
      </w:pPr>
      <w:r w:rsidRPr="004E73F6">
        <w:rPr>
          <w:i/>
          <w:sz w:val="28"/>
          <w:szCs w:val="28"/>
        </w:rPr>
        <w:t>Raw</w:t>
      </w:r>
      <w:r w:rsidRPr="004E73F6">
        <w:rPr>
          <w:i/>
          <w:sz w:val="28"/>
          <w:szCs w:val="28"/>
          <w:lang w:val="ru-RU"/>
        </w:rPr>
        <w:t xml:space="preserve"> </w:t>
      </w:r>
      <w:r w:rsidRPr="004E73F6">
        <w:rPr>
          <w:i/>
          <w:sz w:val="28"/>
          <w:szCs w:val="28"/>
        </w:rPr>
        <w:t>Depth</w:t>
      </w:r>
      <w:r w:rsidRPr="004E73F6">
        <w:rPr>
          <w:i/>
          <w:sz w:val="28"/>
          <w:szCs w:val="28"/>
          <w:lang w:val="ru-RU"/>
        </w:rPr>
        <w:t xml:space="preserve"> </w:t>
      </w:r>
      <w:r w:rsidRPr="004E73F6">
        <w:rPr>
          <w:i/>
          <w:sz w:val="28"/>
          <w:szCs w:val="28"/>
        </w:rPr>
        <w:t>API</w:t>
      </w:r>
      <w:r w:rsidRPr="004E73F6">
        <w:rPr>
          <w:i/>
          <w:sz w:val="28"/>
          <w:szCs w:val="28"/>
          <w:lang w:val="ru-RU"/>
        </w:rPr>
        <w:t xml:space="preserve"> </w:t>
      </w:r>
      <w:r w:rsidRPr="004E73F6">
        <w:rPr>
          <w:sz w:val="28"/>
          <w:szCs w:val="28"/>
          <w:lang w:val="ru-RU"/>
        </w:rPr>
        <w:t xml:space="preserve">предоставляет данные глубины для изображения камеры, которые имеют высокую точность, но не всегда покрывают каждый пиксель. </w:t>
      </w:r>
      <w:r w:rsidRPr="004E73F6">
        <w:rPr>
          <w:i/>
          <w:sz w:val="28"/>
          <w:szCs w:val="28"/>
        </w:rPr>
        <w:t>Raw</w:t>
      </w:r>
      <w:r w:rsidRPr="004E73F6">
        <w:rPr>
          <w:i/>
          <w:sz w:val="28"/>
          <w:szCs w:val="28"/>
          <w:lang w:val="ru-RU"/>
        </w:rPr>
        <w:t xml:space="preserve"> </w:t>
      </w:r>
      <w:r w:rsidRPr="004E73F6">
        <w:rPr>
          <w:i/>
          <w:sz w:val="28"/>
          <w:szCs w:val="28"/>
        </w:rPr>
        <w:t>Depth</w:t>
      </w:r>
      <w:r w:rsidRPr="004E73F6">
        <w:rPr>
          <w:i/>
          <w:sz w:val="28"/>
          <w:szCs w:val="28"/>
          <w:lang w:val="ru-RU"/>
        </w:rPr>
        <w:t xml:space="preserve"> </w:t>
      </w:r>
      <w:r w:rsidRPr="004E73F6">
        <w:rPr>
          <w:i/>
          <w:sz w:val="28"/>
          <w:szCs w:val="28"/>
        </w:rPr>
        <w:t>API</w:t>
      </w:r>
      <w:r w:rsidRPr="004E73F6">
        <w:rPr>
          <w:i/>
          <w:sz w:val="28"/>
          <w:szCs w:val="28"/>
          <w:lang w:val="ru-RU"/>
        </w:rPr>
        <w:t xml:space="preserve"> </w:t>
      </w:r>
      <w:r w:rsidRPr="004E73F6">
        <w:rPr>
          <w:sz w:val="28"/>
          <w:szCs w:val="28"/>
          <w:lang w:val="ru-RU"/>
        </w:rPr>
        <w:t>возвращает необработанное изображение глубины и маску достоверности для этого изображения. Необработанное изображение глубины, содержит очень точную оценку глубины для некоторых, но не всех пикселей изображения камеры. Маска достоверности - битовая маска изображения камеры, показывает пиксели, для которых нет измерений глубины, т.е. имеющих нулевую достоверность.</w:t>
      </w:r>
    </w:p>
    <w:p w14:paraId="5A58A55E" w14:textId="77777777" w:rsidR="004148CA" w:rsidRPr="004E73F6" w:rsidRDefault="004148CA" w:rsidP="004E73F6">
      <w:pPr>
        <w:spacing w:before="240" w:after="240" w:line="360" w:lineRule="auto"/>
        <w:ind w:firstLine="708"/>
        <w:rPr>
          <w:sz w:val="28"/>
          <w:szCs w:val="28"/>
          <w:lang w:val="ru-RU"/>
        </w:rPr>
      </w:pPr>
      <w:r w:rsidRPr="004E73F6">
        <w:rPr>
          <w:i/>
          <w:sz w:val="28"/>
          <w:szCs w:val="28"/>
        </w:rPr>
        <w:lastRenderedPageBreak/>
        <w:t>Full</w:t>
      </w:r>
      <w:r w:rsidRPr="004E73F6">
        <w:rPr>
          <w:i/>
          <w:sz w:val="28"/>
          <w:szCs w:val="28"/>
          <w:lang w:val="ru-RU"/>
        </w:rPr>
        <w:t xml:space="preserve"> </w:t>
      </w:r>
      <w:r w:rsidRPr="004E73F6">
        <w:rPr>
          <w:i/>
          <w:sz w:val="28"/>
          <w:szCs w:val="28"/>
        </w:rPr>
        <w:t>Depth</w:t>
      </w:r>
      <w:r w:rsidRPr="004E73F6">
        <w:rPr>
          <w:i/>
          <w:sz w:val="28"/>
          <w:szCs w:val="28"/>
          <w:lang w:val="ru-RU"/>
        </w:rPr>
        <w:t xml:space="preserve"> </w:t>
      </w:r>
      <w:r w:rsidRPr="004E73F6">
        <w:rPr>
          <w:i/>
          <w:sz w:val="28"/>
          <w:szCs w:val="28"/>
        </w:rPr>
        <w:t>API</w:t>
      </w:r>
      <w:r w:rsidRPr="004E73F6">
        <w:rPr>
          <w:sz w:val="28"/>
          <w:szCs w:val="28"/>
          <w:lang w:val="ru-RU"/>
        </w:rPr>
        <w:t xml:space="preserve"> сглаживает данные и предоставляет аппроксимацию исходного изображения, но данные глубины для каждого пикселя могут быть менее точными из-за сглаживания и интерполяции оценок глубины. </w:t>
      </w:r>
    </w:p>
    <w:p w14:paraId="15CCECD4" w14:textId="77777777" w:rsidR="004148CA" w:rsidRPr="004E73F6" w:rsidRDefault="004148CA" w:rsidP="004E73F6">
      <w:pPr>
        <w:spacing w:before="240" w:after="240" w:line="360" w:lineRule="auto"/>
        <w:ind w:firstLine="708"/>
        <w:rPr>
          <w:sz w:val="28"/>
          <w:szCs w:val="28"/>
          <w:lang w:val="ru-RU"/>
        </w:rPr>
      </w:pPr>
      <w:r w:rsidRPr="004E73F6">
        <w:rPr>
          <w:sz w:val="28"/>
          <w:szCs w:val="28"/>
          <w:lang w:val="ru-RU"/>
        </w:rPr>
        <w:t xml:space="preserve">Необработанные изображения глубины вместе с соответствующими им достоверными изображениями также могут подвергаться дальнейшей обработке, что позволяет приложениям использовать только те данные глубины, которые имеют достаточную точность для их индивидуального варианта использования. Формат и размер изображений глубины одинаковы для обоих </w:t>
      </w:r>
      <w:r w:rsidRPr="004E73F6">
        <w:rPr>
          <w:sz w:val="28"/>
          <w:szCs w:val="28"/>
        </w:rPr>
        <w:t>API</w:t>
      </w:r>
      <w:r w:rsidRPr="004E73F6">
        <w:rPr>
          <w:sz w:val="28"/>
          <w:szCs w:val="28"/>
          <w:lang w:val="ru-RU"/>
        </w:rPr>
        <w:t xml:space="preserve">. </w:t>
      </w:r>
    </w:p>
    <w:p w14:paraId="71A64725" w14:textId="77777777" w:rsidR="004148CA" w:rsidRPr="004E73F6" w:rsidRDefault="004148CA" w:rsidP="004E73F6">
      <w:pPr>
        <w:spacing w:before="240" w:after="240" w:line="360" w:lineRule="auto"/>
        <w:ind w:firstLine="708"/>
        <w:rPr>
          <w:sz w:val="28"/>
          <w:szCs w:val="28"/>
          <w:lang w:val="ru-RU"/>
        </w:rPr>
      </w:pPr>
      <w:r w:rsidRPr="004E73F6">
        <w:rPr>
          <w:sz w:val="28"/>
          <w:szCs w:val="28"/>
          <w:lang w:val="ru-RU"/>
        </w:rPr>
        <w:t xml:space="preserve">Модели телефонов, их камеры и соответственно характеристики изображений будут значительно различаться. Независимо от качества и характеристик камеры и устройства вообще, возможно получить необходимые данные для запуска алгоритма </w:t>
      </w:r>
      <w:r w:rsidRPr="004E73F6">
        <w:rPr>
          <w:sz w:val="28"/>
          <w:szCs w:val="28"/>
        </w:rPr>
        <w:t>SLAM</w:t>
      </w:r>
      <w:r w:rsidRPr="004E73F6">
        <w:rPr>
          <w:sz w:val="28"/>
          <w:szCs w:val="28"/>
          <w:lang w:val="ru-RU"/>
        </w:rPr>
        <w:t xml:space="preserve">. С использованием </w:t>
      </w:r>
      <w:r w:rsidRPr="004E73F6">
        <w:rPr>
          <w:sz w:val="28"/>
          <w:szCs w:val="28"/>
        </w:rPr>
        <w:t>depth</w:t>
      </w:r>
      <w:r w:rsidRPr="004E73F6">
        <w:rPr>
          <w:sz w:val="28"/>
          <w:szCs w:val="28"/>
          <w:lang w:val="ru-RU"/>
        </w:rPr>
        <w:t xml:space="preserve"> </w:t>
      </w:r>
      <w:proofErr w:type="spellStart"/>
      <w:r w:rsidRPr="004E73F6">
        <w:rPr>
          <w:sz w:val="28"/>
          <w:szCs w:val="28"/>
        </w:rPr>
        <w:t>api</w:t>
      </w:r>
      <w:proofErr w:type="spellEnd"/>
      <w:r w:rsidRPr="004E73F6">
        <w:rPr>
          <w:sz w:val="28"/>
          <w:szCs w:val="28"/>
          <w:lang w:val="ru-RU"/>
        </w:rPr>
        <w:t xml:space="preserve"> или напрямую от устройства можно получить данные глубины, передать их в алгоритм локализации и навигации.  </w:t>
      </w:r>
    </w:p>
    <w:p w14:paraId="1304573F" w14:textId="77777777" w:rsidR="004148CA" w:rsidRPr="00DD6791" w:rsidRDefault="004148CA" w:rsidP="00922B26">
      <w:pPr>
        <w:pStyle w:val="2"/>
      </w:pPr>
      <w:bookmarkStart w:id="66" w:name="_y4yfv5l01xev" w:colFirst="0" w:colLast="0"/>
      <w:bookmarkStart w:id="67" w:name="_kikwyumoju26" w:colFirst="0" w:colLast="0"/>
      <w:bookmarkStart w:id="68" w:name="_Toc91545755"/>
      <w:bookmarkEnd w:id="66"/>
      <w:bookmarkEnd w:id="67"/>
      <w:r w:rsidRPr="00DD6791">
        <w:t>Работа с данными глубины в алгоритмах SLAM</w:t>
      </w:r>
      <w:bookmarkEnd w:id="68"/>
    </w:p>
    <w:p w14:paraId="2893C8A8" w14:textId="77777777" w:rsidR="004148CA" w:rsidRDefault="004148CA" w:rsidP="004148CA">
      <w:pPr>
        <w:keepNext/>
        <w:spacing w:before="240" w:after="240"/>
      </w:pPr>
      <w:r>
        <w:rPr>
          <w:noProof/>
        </w:rPr>
        <w:drawing>
          <wp:inline distT="114300" distB="114300" distL="114300" distR="114300" wp14:anchorId="558AA9BE" wp14:editId="439EB8E9">
            <wp:extent cx="5940000" cy="2146300"/>
            <wp:effectExtent l="0" t="0" r="0" b="0"/>
            <wp:docPr id="37"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2"/>
                    <a:srcRect/>
                    <a:stretch>
                      <a:fillRect/>
                    </a:stretch>
                  </pic:blipFill>
                  <pic:spPr>
                    <a:xfrm>
                      <a:off x="0" y="0"/>
                      <a:ext cx="5940000" cy="2146300"/>
                    </a:xfrm>
                    <a:prstGeom prst="rect">
                      <a:avLst/>
                    </a:prstGeom>
                    <a:ln/>
                  </pic:spPr>
                </pic:pic>
              </a:graphicData>
            </a:graphic>
          </wp:inline>
        </w:drawing>
      </w:r>
    </w:p>
    <w:p w14:paraId="4885946C" w14:textId="16277607" w:rsidR="004148CA" w:rsidRPr="004148CA" w:rsidRDefault="004148CA" w:rsidP="004148CA">
      <w:pPr>
        <w:pStyle w:val="af"/>
        <w:rPr>
          <w:lang w:val="ru-RU"/>
        </w:rPr>
      </w:pPr>
      <w:r w:rsidRPr="004148CA">
        <w:rPr>
          <w:lang w:val="ru-RU"/>
        </w:rPr>
        <w:t xml:space="preserve">Рисунок  </w:t>
      </w:r>
      <w:r>
        <w:fldChar w:fldCharType="begin"/>
      </w:r>
      <w:r w:rsidRPr="004148CA">
        <w:rPr>
          <w:lang w:val="ru-RU"/>
        </w:rPr>
        <w:instrText xml:space="preserve"> </w:instrText>
      </w:r>
      <w:r>
        <w:instrText>SEQ</w:instrText>
      </w:r>
      <w:r w:rsidRPr="004148CA">
        <w:rPr>
          <w:lang w:val="ru-RU"/>
        </w:rPr>
        <w:instrText xml:space="preserve"> Рисунок_ \* </w:instrText>
      </w:r>
      <w:r>
        <w:instrText>ARABIC</w:instrText>
      </w:r>
      <w:r w:rsidRPr="004148CA">
        <w:rPr>
          <w:lang w:val="ru-RU"/>
        </w:rPr>
        <w:instrText xml:space="preserve"> </w:instrText>
      </w:r>
      <w:r>
        <w:fldChar w:fldCharType="separate"/>
      </w:r>
      <w:r w:rsidRPr="004148CA">
        <w:rPr>
          <w:noProof/>
          <w:lang w:val="ru-RU"/>
        </w:rPr>
        <w:t>2</w:t>
      </w:r>
      <w:r>
        <w:fldChar w:fldCharType="end"/>
      </w:r>
      <w:r>
        <w:rPr>
          <w:lang w:val="ru-RU"/>
        </w:rPr>
        <w:t xml:space="preserve"> </w:t>
      </w:r>
      <w:r w:rsidRPr="00991218">
        <w:rPr>
          <w:lang w:val="ru-RU"/>
        </w:rPr>
        <w:t>Определение характерных точек ORB</w:t>
      </w:r>
      <w:r>
        <w:rPr>
          <w:lang w:val="ru-RU"/>
        </w:rPr>
        <w:fldChar w:fldCharType="begin"/>
      </w:r>
      <w:r w:rsidR="00DC6E06">
        <w:rPr>
          <w:lang w:val="ru-RU"/>
        </w:rPr>
        <w:instrText xml:space="preserve"> ADDIN ZOTERO_ITEM CSL_CITATION {"citationID":"8C8Tn3y5","properties":{"formattedCitation":"[28]","plainCitation":"[28]","noteIndex":0},"citationItems":[{"id":52,"uris":["http://zotero.org/users/local/XvQpfN4m/items/KT9SPAXZ"],"uri":["http://zotero.org/users/local/XvQpfN4m/items/KT9SPAXZ"],"itemData":{"id":52,"type":"paper-conference","container-title":"2011 International Conference on Computer Vision","DOI":"10.1109/ICCV.2011.6126544","event":"2011 IEEE International Conference on Computer Vision (ICCV)","event-place":"Barcelona, Spain","ISBN":"978-1-4577-1102-2","page":"2564-2571","publisher":"IEEE","publisher-place":"Barcelona, Spain","source":"DOI.org (Crossref)","title":"ORB: An efficient alternative to SIFT or SURF","title-short":"ORB","URL":"http://ieeexplore.ieee.org/document/6126544/","author":[{"family":"Rublee","given":"Ethan"},{"family":"Rabaud","given":"Vincent"},{"family":"Konolige","given":"Kurt"},{"family":"Bradski","given":"Gary"}],"accessed":{"date-parts":[["2021",12,26]]},"issued":{"date-parts":[["2011",11]]}}}],"schema":"https://github.com/citation-style-language/schema/raw/master/csl-citation.json"} </w:instrText>
      </w:r>
      <w:r>
        <w:rPr>
          <w:lang w:val="ru-RU"/>
        </w:rPr>
        <w:fldChar w:fldCharType="separate"/>
      </w:r>
      <w:r w:rsidR="00E330C1" w:rsidRPr="00E330C1">
        <w:rPr>
          <w:rFonts w:cs="Times New Roman"/>
          <w:lang w:val="ru-RU"/>
        </w:rPr>
        <w:t>[28]</w:t>
      </w:r>
      <w:r>
        <w:rPr>
          <w:lang w:val="ru-RU"/>
        </w:rPr>
        <w:fldChar w:fldCharType="end"/>
      </w:r>
    </w:p>
    <w:p w14:paraId="479BC056" w14:textId="1CC3746C" w:rsidR="004148CA" w:rsidRPr="004E73F6" w:rsidRDefault="004148CA" w:rsidP="004E73F6">
      <w:pPr>
        <w:spacing w:before="240" w:after="240" w:line="360" w:lineRule="auto"/>
        <w:ind w:firstLine="708"/>
        <w:rPr>
          <w:sz w:val="28"/>
          <w:szCs w:val="28"/>
          <w:lang w:val="ru-RU"/>
        </w:rPr>
      </w:pPr>
      <w:r w:rsidRPr="004E73F6">
        <w:rPr>
          <w:sz w:val="28"/>
          <w:szCs w:val="28"/>
          <w:lang w:val="ru-RU"/>
        </w:rPr>
        <w:t>Для локализации и навигации необходимо первоначально получить карту. Методы SLAM, основанные на характерных точках (</w:t>
      </w:r>
      <w:proofErr w:type="spellStart"/>
      <w:r w:rsidRPr="004E73F6">
        <w:rPr>
          <w:sz w:val="28"/>
          <w:szCs w:val="28"/>
          <w:lang w:val="ru-RU"/>
        </w:rPr>
        <w:t>Feature</w:t>
      </w:r>
      <w:proofErr w:type="spellEnd"/>
      <w:r w:rsidRPr="004E73F6">
        <w:rPr>
          <w:sz w:val="28"/>
          <w:szCs w:val="28"/>
          <w:lang w:val="ru-RU"/>
        </w:rPr>
        <w:t xml:space="preserve"> </w:t>
      </w:r>
      <w:proofErr w:type="spellStart"/>
      <w:r w:rsidRPr="004E73F6">
        <w:rPr>
          <w:sz w:val="28"/>
          <w:szCs w:val="28"/>
          <w:lang w:val="ru-RU"/>
        </w:rPr>
        <w:t>based</w:t>
      </w:r>
      <w:proofErr w:type="spellEnd"/>
      <w:r w:rsidRPr="004E73F6">
        <w:rPr>
          <w:sz w:val="28"/>
          <w:szCs w:val="28"/>
          <w:lang w:val="ru-RU"/>
        </w:rPr>
        <w:t xml:space="preserve"> </w:t>
      </w:r>
      <w:r w:rsidRPr="004E73F6">
        <w:rPr>
          <w:sz w:val="28"/>
          <w:szCs w:val="28"/>
          <w:lang w:val="ru-RU"/>
        </w:rPr>
        <w:fldChar w:fldCharType="begin"/>
      </w:r>
      <w:r w:rsidR="00DC6E06">
        <w:rPr>
          <w:sz w:val="28"/>
          <w:szCs w:val="28"/>
          <w:lang w:val="ru-RU"/>
        </w:rPr>
        <w:instrText xml:space="preserve"> ADDIN ZOTERO_ITEM CSL_CITATION {"citationID":"TJcYc7fs","properties":{"formattedCitation":"[29]\\uc0\\u8211{}[32]","plainCitation":"[29]–[32]","noteIndex":0},"citationItems":[{"id":6,"uris":["http://zotero.org/users/local/XvQpfN4m/items/QGE456VT"],"uri":["http://zotero.org/users/local/XvQpfN4m/items/QGE456VT"],"itemData":{"id":6,"type":"paper-conference","abstract":"IEEE Transactions on Robotics;2015;31;5;10.1109/TRO.2015.2463671","publisher":"IEEE","title":"ORB-SLAM: A Versatile and Accurate Monocular SLAM System","author":[{"family":"Mur-Artal","given":"Raul"},{"family":"Montiel","given":"J. M. M."},{"family":"Tardos","given":"Juan D."}],"issued":{"date-parts":[["2021"]]}}},{"id":3,"uris":["http://zotero.org/users/local/XvQpfN4m/items/8RG8G4L3"],"uri":["http://zotero.org/users/local/XvQpfN4m/items/8RG8G4L3"],"itemData":{"id":3,"type":"paper-conference","title":"ORB SLAM 2 : an Open-Source SLAM System for Monocular, Stereo and","author":[{"family":"Cameras","given":"RGB-D."},{"family":"Artal","given":"Raul","non-dropping-particle":"ur-"},{"literal":"Juan"},{"family":"Tardos","given":"D."}]}},{"id":1,"uris":["http://zotero.org/users/local/XvQpfN4m/items/W255R6A5"],"uri":["http://zotero.org/users/local/XvQpfN4m/items/W255R6A5"],"itemData":{"id":1,"type":"article-journal","container-title":"IEEE Transactions on Robotics","DOI":"10.1109/tro.2015.2463671","issue":"5","note":"number: 5\npublisher: Institute of Electrical and Electronics Engineers (IEEE)","page":"1147–1163","title":"ORB-SLAM: A Versatile and Accurate Monocular SLAM System","volume":"31","author":[{"family":"Mur-Artal","given":"Raul"},{"family":"Montiel","given":"J. M. M."},{"family":"Tardos","given":"Juan D."}],"issued":{"date-parts":[["2015"]]}}},{"id":41,"uris":["http://zotero.org/users/local/XvQpfN4m/items/976HN3QG"],"uri":["http://zotero.org/users/local/XvQpfN4m/items/976HN3QG"],"itemData":{"id":41,"type":"paper-conference","container-title":"2006 IEEE Computer Society Conference on Computer Vision and Pattern Recognition (CVPR'06)","DOI":"10.1109/CVPR.2006.236","event":"2006 IEEE Computer Society Conference on Computer Vision and Pattern Recognition (CVPR'06)","event-place":"New York, NY, USA","page":"363-370","publisher":"IEEE","publisher-place":"New York, NY, USA","source":"DOI.org (Crossref)","title":"Real Time Localization and 3D Reconstruction","URL":"http://ieeexplore.ieee.org/document/1640781/","author":[{"family":"Mouragnon","given":"E."},{"family":"Lhuillier","given":"M."},{"family":"Dhome","given":"M."},{"family":"Dekeyser","given":"F."},{"family":"Sayd","given":"P."}],"accessed":{"date-parts":[["2021",12,26]]},"issued":{"date-parts":[["2006"]]}}}],"schema":"https://github.com/citation-style-language/schema/raw/master/csl-citation.json"} </w:instrText>
      </w:r>
      <w:r w:rsidRPr="004E73F6">
        <w:rPr>
          <w:sz w:val="28"/>
          <w:szCs w:val="28"/>
          <w:lang w:val="ru-RU"/>
        </w:rPr>
        <w:fldChar w:fldCharType="separate"/>
      </w:r>
      <w:r w:rsidR="00E330C1" w:rsidRPr="00E330C1">
        <w:rPr>
          <w:sz w:val="28"/>
          <w:lang w:val="ru-RU"/>
        </w:rPr>
        <w:t>[29]–[32]</w:t>
      </w:r>
      <w:r w:rsidRPr="004E73F6">
        <w:rPr>
          <w:sz w:val="28"/>
          <w:szCs w:val="28"/>
          <w:lang w:val="ru-RU"/>
        </w:rPr>
        <w:fldChar w:fldCharType="end"/>
      </w:r>
      <w:r w:rsidRPr="004E73F6">
        <w:rPr>
          <w:sz w:val="28"/>
          <w:szCs w:val="28"/>
          <w:lang w:val="ru-RU"/>
        </w:rPr>
        <w:t xml:space="preserve">), должны определить координаты для соответствующих характерных точек чтобы на их основе потом построить карту. </w:t>
      </w:r>
      <w:r w:rsidRPr="004E73F6">
        <w:rPr>
          <w:sz w:val="28"/>
          <w:szCs w:val="28"/>
          <w:lang w:val="ru-RU"/>
        </w:rPr>
        <w:lastRenderedPageBreak/>
        <w:t>Соответственно, чтобы получить измерение глубины для любой определенной координаты (характерной точки), нужно использовать аппроксимацию карты глубины. А чтобы полученные данные были максимально точными и не зависели от точности аппроксимации, наоборот нужно использовать исходные данные без всякой аппроксимации.</w:t>
      </w:r>
    </w:p>
    <w:p w14:paraId="3D2E798F" w14:textId="77777777" w:rsidR="004148CA" w:rsidRDefault="004148CA" w:rsidP="004148CA">
      <w:pPr>
        <w:keepNext/>
        <w:spacing w:before="240" w:after="240"/>
      </w:pPr>
      <w:r>
        <w:rPr>
          <w:noProof/>
        </w:rPr>
        <w:drawing>
          <wp:inline distT="114300" distB="114300" distL="114300" distR="114300" wp14:anchorId="3B28A926" wp14:editId="21EDDCDD">
            <wp:extent cx="1753687" cy="1317116"/>
            <wp:effectExtent l="0" t="0" r="0" b="0"/>
            <wp:docPr id="38" name="image3.png" descr="A picture containing 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3"/>
                    <a:srcRect/>
                    <a:stretch>
                      <a:fillRect/>
                    </a:stretch>
                  </pic:blipFill>
                  <pic:spPr>
                    <a:xfrm>
                      <a:off x="0" y="0"/>
                      <a:ext cx="1753687" cy="1317116"/>
                    </a:xfrm>
                    <a:prstGeom prst="rect">
                      <a:avLst/>
                    </a:prstGeom>
                    <a:ln/>
                  </pic:spPr>
                </pic:pic>
              </a:graphicData>
            </a:graphic>
          </wp:inline>
        </w:drawing>
      </w:r>
      <w:r>
        <w:rPr>
          <w:noProof/>
        </w:rPr>
        <w:drawing>
          <wp:inline distT="114300" distB="114300" distL="114300" distR="114300" wp14:anchorId="3D3EDDC1" wp14:editId="2FCE1C4A">
            <wp:extent cx="3858713" cy="2417189"/>
            <wp:effectExtent l="0" t="0" r="0" b="0"/>
            <wp:docPr id="39" name="image4.png" descr="A picture containing text, indoor, person, pers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4"/>
                    <a:srcRect/>
                    <a:stretch>
                      <a:fillRect/>
                    </a:stretch>
                  </pic:blipFill>
                  <pic:spPr>
                    <a:xfrm>
                      <a:off x="0" y="0"/>
                      <a:ext cx="3858713" cy="2417189"/>
                    </a:xfrm>
                    <a:prstGeom prst="rect">
                      <a:avLst/>
                    </a:prstGeom>
                    <a:ln/>
                  </pic:spPr>
                </pic:pic>
              </a:graphicData>
            </a:graphic>
          </wp:inline>
        </w:drawing>
      </w:r>
    </w:p>
    <w:p w14:paraId="3AFA4661" w14:textId="77777777" w:rsidR="004148CA" w:rsidRPr="004148CA" w:rsidRDefault="004148CA" w:rsidP="004148CA">
      <w:pPr>
        <w:pStyle w:val="af"/>
        <w:rPr>
          <w:lang w:val="ru-RU"/>
        </w:rPr>
      </w:pPr>
      <w:r w:rsidRPr="004148CA">
        <w:rPr>
          <w:lang w:val="ru-RU"/>
        </w:rPr>
        <w:t xml:space="preserve">Рисунок  </w:t>
      </w:r>
      <w:r>
        <w:fldChar w:fldCharType="begin"/>
      </w:r>
      <w:r w:rsidRPr="004148CA">
        <w:rPr>
          <w:lang w:val="ru-RU"/>
        </w:rPr>
        <w:instrText xml:space="preserve"> </w:instrText>
      </w:r>
      <w:r>
        <w:instrText>SEQ</w:instrText>
      </w:r>
      <w:r w:rsidRPr="004148CA">
        <w:rPr>
          <w:lang w:val="ru-RU"/>
        </w:rPr>
        <w:instrText xml:space="preserve"> Рисунок_ \* </w:instrText>
      </w:r>
      <w:r>
        <w:instrText>ARABIC</w:instrText>
      </w:r>
      <w:r w:rsidRPr="004148CA">
        <w:rPr>
          <w:lang w:val="ru-RU"/>
        </w:rPr>
        <w:instrText xml:space="preserve"> </w:instrText>
      </w:r>
      <w:r>
        <w:fldChar w:fldCharType="separate"/>
      </w:r>
      <w:r w:rsidRPr="004148CA">
        <w:rPr>
          <w:noProof/>
          <w:lang w:val="ru-RU"/>
        </w:rPr>
        <w:t>3</w:t>
      </w:r>
      <w:r>
        <w:fldChar w:fldCharType="end"/>
      </w:r>
      <w:r>
        <w:rPr>
          <w:lang w:val="ru-RU"/>
        </w:rPr>
        <w:t xml:space="preserve"> </w:t>
      </w:r>
      <w:r w:rsidRPr="000F5E70">
        <w:rPr>
          <w:lang w:val="ru-RU"/>
        </w:rPr>
        <w:t>Карта глубины с TOF сенсора, реконструкция 3d изображения по карте глубины</w:t>
      </w:r>
    </w:p>
    <w:p w14:paraId="2E6AD281" w14:textId="77777777" w:rsidR="004148CA" w:rsidRPr="004E73F6" w:rsidRDefault="004148CA" w:rsidP="004E73F6">
      <w:pPr>
        <w:spacing w:before="240" w:after="240" w:line="360" w:lineRule="auto"/>
        <w:ind w:firstLine="706"/>
        <w:rPr>
          <w:sz w:val="28"/>
          <w:szCs w:val="28"/>
          <w:lang w:val="ru-RU"/>
        </w:rPr>
      </w:pPr>
      <w:r w:rsidRPr="004E73F6">
        <w:rPr>
          <w:sz w:val="28"/>
          <w:szCs w:val="28"/>
          <w:lang w:val="ru-RU"/>
        </w:rPr>
        <w:t>Если рассмотреть изображение с сенсора глубины, можно заметить что в точках контура объектов нет линейной аппроксимации между глубиной объекта и фона. Если в изображении есть близкий объект и далекий фон, то чем точнее будет определен контур, тем меньше будет неправильных и пропущенных данных с датчика глубины.</w:t>
      </w:r>
    </w:p>
    <w:p w14:paraId="531A5B7B" w14:textId="77777777" w:rsidR="004148CA" w:rsidRPr="004E73F6" w:rsidRDefault="004148CA" w:rsidP="004E73F6">
      <w:pPr>
        <w:spacing w:before="240" w:after="240" w:line="360" w:lineRule="auto"/>
        <w:ind w:firstLine="706"/>
        <w:rPr>
          <w:sz w:val="28"/>
          <w:szCs w:val="28"/>
          <w:lang w:val="ru-RU"/>
        </w:rPr>
      </w:pPr>
      <w:r w:rsidRPr="004E73F6">
        <w:rPr>
          <w:sz w:val="28"/>
          <w:szCs w:val="28"/>
          <w:lang w:val="ru-RU"/>
        </w:rPr>
        <w:t xml:space="preserve">Другое наблюдение, алгоритмы </w:t>
      </w:r>
      <w:r w:rsidRPr="004E73F6">
        <w:rPr>
          <w:sz w:val="28"/>
          <w:szCs w:val="28"/>
        </w:rPr>
        <w:t>FAST</w:t>
      </w:r>
      <w:r w:rsidRPr="004E73F6">
        <w:rPr>
          <w:sz w:val="28"/>
          <w:szCs w:val="28"/>
          <w:lang w:val="ru-RU"/>
        </w:rPr>
        <w:t xml:space="preserve"> и </w:t>
      </w:r>
      <w:r w:rsidRPr="004E73F6">
        <w:rPr>
          <w:sz w:val="28"/>
          <w:szCs w:val="28"/>
        </w:rPr>
        <w:t>BRIEF</w:t>
      </w:r>
      <w:r w:rsidRPr="004E73F6">
        <w:rPr>
          <w:sz w:val="28"/>
          <w:szCs w:val="28"/>
          <w:lang w:val="ru-RU"/>
        </w:rPr>
        <w:t xml:space="preserve"> фиксируют именно положение углов/контуров объектов на изображении. Для таких характерных точек данные о глубине фактически отсутствуют, а значит метод не будет работать правильно.</w:t>
      </w:r>
    </w:p>
    <w:p w14:paraId="35345580" w14:textId="77777777" w:rsidR="004148CA" w:rsidRPr="004E73F6" w:rsidRDefault="004148CA" w:rsidP="00922B26">
      <w:pPr>
        <w:pStyle w:val="3"/>
      </w:pPr>
      <w:bookmarkStart w:id="69" w:name="_pmjupt1xnwj4" w:colFirst="0" w:colLast="0"/>
      <w:bookmarkStart w:id="70" w:name="_Toc91545756"/>
      <w:bookmarkEnd w:id="69"/>
      <w:r w:rsidRPr="004E73F6">
        <w:t>Представление трехмерной карты в задачах SLAM</w:t>
      </w:r>
      <w:bookmarkEnd w:id="70"/>
    </w:p>
    <w:p w14:paraId="33C0E4D8" w14:textId="77777777" w:rsidR="004148CA" w:rsidRPr="004E73F6" w:rsidRDefault="004148CA" w:rsidP="004E73F6">
      <w:pPr>
        <w:spacing w:before="240" w:after="240" w:line="360" w:lineRule="auto"/>
        <w:ind w:firstLine="360"/>
        <w:rPr>
          <w:sz w:val="28"/>
          <w:szCs w:val="28"/>
          <w:lang w:val="ru-RU"/>
        </w:rPr>
      </w:pPr>
      <w:r w:rsidRPr="004E73F6">
        <w:rPr>
          <w:sz w:val="28"/>
          <w:szCs w:val="28"/>
          <w:lang w:val="ru-RU"/>
        </w:rPr>
        <w:t xml:space="preserve">Основные типы представлений карты в задачах </w:t>
      </w:r>
      <w:r w:rsidRPr="004E73F6">
        <w:rPr>
          <w:sz w:val="28"/>
          <w:szCs w:val="28"/>
        </w:rPr>
        <w:t>SLAM</w:t>
      </w:r>
      <w:r w:rsidRPr="004E73F6">
        <w:rPr>
          <w:sz w:val="28"/>
          <w:szCs w:val="28"/>
          <w:lang w:val="ru-RU"/>
        </w:rPr>
        <w:t>:</w:t>
      </w:r>
    </w:p>
    <w:p w14:paraId="0A18080A" w14:textId="77777777" w:rsidR="004148CA" w:rsidRPr="004E73F6" w:rsidRDefault="004148CA" w:rsidP="004E73F6">
      <w:pPr>
        <w:numPr>
          <w:ilvl w:val="0"/>
          <w:numId w:val="19"/>
        </w:numPr>
        <w:spacing w:before="240" w:line="360" w:lineRule="auto"/>
        <w:rPr>
          <w:sz w:val="28"/>
          <w:szCs w:val="28"/>
          <w:lang w:val="ru-RU"/>
        </w:rPr>
      </w:pPr>
      <w:r w:rsidRPr="004E73F6">
        <w:rPr>
          <w:sz w:val="28"/>
          <w:szCs w:val="28"/>
          <w:lang w:val="ru-RU"/>
        </w:rPr>
        <w:t>Карта препятствий (</w:t>
      </w:r>
      <w:r w:rsidRPr="004E73F6">
        <w:rPr>
          <w:sz w:val="28"/>
          <w:szCs w:val="28"/>
        </w:rPr>
        <w:t>Occupancy</w:t>
      </w:r>
      <w:r w:rsidRPr="004E73F6">
        <w:rPr>
          <w:sz w:val="28"/>
          <w:szCs w:val="28"/>
          <w:lang w:val="ru-RU"/>
        </w:rPr>
        <w:t xml:space="preserve"> </w:t>
      </w:r>
      <w:r w:rsidRPr="004E73F6">
        <w:rPr>
          <w:sz w:val="28"/>
          <w:szCs w:val="28"/>
        </w:rPr>
        <w:t>Map</w:t>
      </w:r>
      <w:r w:rsidRPr="004E73F6">
        <w:rPr>
          <w:sz w:val="28"/>
          <w:szCs w:val="28"/>
          <w:lang w:val="ru-RU"/>
        </w:rPr>
        <w:t xml:space="preserve">, </w:t>
      </w:r>
      <w:r w:rsidRPr="004E73F6">
        <w:rPr>
          <w:sz w:val="28"/>
          <w:szCs w:val="28"/>
        </w:rPr>
        <w:t>Grid</w:t>
      </w:r>
      <w:r w:rsidRPr="004E73F6">
        <w:rPr>
          <w:sz w:val="28"/>
          <w:szCs w:val="28"/>
          <w:lang w:val="ru-RU"/>
        </w:rPr>
        <w:t xml:space="preserve">) </w:t>
      </w:r>
    </w:p>
    <w:p w14:paraId="56F92BBE" w14:textId="77777777" w:rsidR="004148CA" w:rsidRPr="004E73F6" w:rsidRDefault="004148CA" w:rsidP="004E73F6">
      <w:pPr>
        <w:numPr>
          <w:ilvl w:val="0"/>
          <w:numId w:val="19"/>
        </w:numPr>
        <w:spacing w:line="360" w:lineRule="auto"/>
        <w:rPr>
          <w:sz w:val="28"/>
          <w:szCs w:val="28"/>
        </w:rPr>
      </w:pPr>
      <w:proofErr w:type="spellStart"/>
      <w:r w:rsidRPr="004E73F6">
        <w:rPr>
          <w:sz w:val="28"/>
          <w:szCs w:val="28"/>
        </w:rPr>
        <w:t>Облако</w:t>
      </w:r>
      <w:proofErr w:type="spellEnd"/>
      <w:r w:rsidRPr="004E73F6">
        <w:rPr>
          <w:sz w:val="28"/>
          <w:szCs w:val="28"/>
        </w:rPr>
        <w:t xml:space="preserve"> </w:t>
      </w:r>
      <w:proofErr w:type="spellStart"/>
      <w:r w:rsidRPr="004E73F6">
        <w:rPr>
          <w:sz w:val="28"/>
          <w:szCs w:val="28"/>
        </w:rPr>
        <w:t>точек</w:t>
      </w:r>
      <w:proofErr w:type="spellEnd"/>
      <w:r w:rsidRPr="004E73F6">
        <w:rPr>
          <w:sz w:val="28"/>
          <w:szCs w:val="28"/>
        </w:rPr>
        <w:t xml:space="preserve"> (Point Cloud) </w:t>
      </w:r>
    </w:p>
    <w:p w14:paraId="300FF622" w14:textId="4F57ACAD" w:rsidR="004148CA" w:rsidRPr="004E73F6" w:rsidRDefault="004148CA" w:rsidP="004E73F6">
      <w:pPr>
        <w:numPr>
          <w:ilvl w:val="0"/>
          <w:numId w:val="19"/>
        </w:numPr>
        <w:spacing w:after="240" w:line="360" w:lineRule="auto"/>
        <w:rPr>
          <w:sz w:val="28"/>
          <w:szCs w:val="28"/>
        </w:rPr>
      </w:pPr>
      <w:proofErr w:type="spellStart"/>
      <w:r w:rsidRPr="004E73F6">
        <w:rPr>
          <w:sz w:val="28"/>
          <w:szCs w:val="28"/>
        </w:rPr>
        <w:lastRenderedPageBreak/>
        <w:t>Плотное</w:t>
      </w:r>
      <w:proofErr w:type="spellEnd"/>
      <w:r w:rsidRPr="004E73F6">
        <w:rPr>
          <w:sz w:val="28"/>
          <w:szCs w:val="28"/>
        </w:rPr>
        <w:t xml:space="preserve"> </w:t>
      </w:r>
      <w:proofErr w:type="spellStart"/>
      <w:r w:rsidRPr="004E73F6">
        <w:rPr>
          <w:sz w:val="28"/>
          <w:szCs w:val="28"/>
        </w:rPr>
        <w:t>облако</w:t>
      </w:r>
      <w:proofErr w:type="spellEnd"/>
      <w:r w:rsidRPr="004E73F6">
        <w:rPr>
          <w:sz w:val="28"/>
          <w:szCs w:val="28"/>
        </w:rPr>
        <w:t xml:space="preserve"> </w:t>
      </w:r>
      <w:proofErr w:type="spellStart"/>
      <w:r w:rsidRPr="004E73F6">
        <w:rPr>
          <w:sz w:val="28"/>
          <w:szCs w:val="28"/>
        </w:rPr>
        <w:t>точек</w:t>
      </w:r>
      <w:proofErr w:type="spellEnd"/>
      <w:r w:rsidRPr="004E73F6">
        <w:rPr>
          <w:sz w:val="28"/>
          <w:szCs w:val="28"/>
          <w:lang w:val="ru-RU"/>
        </w:rPr>
        <w:t xml:space="preserve"> </w:t>
      </w:r>
      <w:r w:rsidRPr="004E73F6">
        <w:rPr>
          <w:sz w:val="28"/>
          <w:szCs w:val="28"/>
        </w:rPr>
        <w:t>(</w:t>
      </w:r>
      <w:proofErr w:type="spellStart"/>
      <w:r w:rsidRPr="004E73F6">
        <w:rPr>
          <w:sz w:val="28"/>
          <w:szCs w:val="28"/>
        </w:rPr>
        <w:t>Octomap</w:t>
      </w:r>
      <w:proofErr w:type="spellEnd"/>
      <w:r w:rsidRPr="004E73F6">
        <w:rPr>
          <w:sz w:val="28"/>
          <w:szCs w:val="28"/>
        </w:rPr>
        <w:fldChar w:fldCharType="begin"/>
      </w:r>
      <w:r w:rsidR="00DC6E06">
        <w:rPr>
          <w:sz w:val="28"/>
          <w:szCs w:val="28"/>
        </w:rPr>
        <w:instrText xml:space="preserve"> ADDIN ZOTERO_ITEM CSL_CITATION {"citationID":"GYmsu9L6","properties":{"formattedCitation":"[33]","plainCitation":"[33]","noteIndex":0},"citationItems":[{"id":114,"uris":["http://zotero.org/users/local/XvQpfN4m/items/K5B6PG8X"],"uri":["http://zotero.org/users/local/XvQpfN4m/items/K5B6PG8X"],"itemData":{"id":114,"type":"article-journal","container-title":"Autonomous Robots","DOI":"10.1007/s10514-012-9321-0","ISSN":"0929-5593, 1573-7527","issue":"3","journalAbbreviation":"Auton Robot","language":"en","page":"189-206","source":"DOI.org (Crossref)","title":"OctoMap: an efficient probabilistic 3D mapping framework based on octrees","title-short":"OctoMap","volume":"34","author":[{"family":"Hornung","given":"Armin"},{"family":"Wurm","given":"Kai M."},{"family":"Bennewitz","given":"Maren"},{"family":"Stachniss","given":"Cyrill"},{"family":"Burgard","given":"Wolfram"}],"issued":{"date-parts":[["2013",4]]}}}],"schema":"https://github.com/citation-style-language/schema/raw/master/csl-citation.json"} </w:instrText>
      </w:r>
      <w:r w:rsidRPr="004E73F6">
        <w:rPr>
          <w:sz w:val="28"/>
          <w:szCs w:val="28"/>
        </w:rPr>
        <w:fldChar w:fldCharType="separate"/>
      </w:r>
      <w:r w:rsidR="00E330C1" w:rsidRPr="00E330C1">
        <w:rPr>
          <w:sz w:val="28"/>
        </w:rPr>
        <w:t>[33]</w:t>
      </w:r>
      <w:r w:rsidRPr="004E73F6">
        <w:rPr>
          <w:sz w:val="28"/>
          <w:szCs w:val="28"/>
        </w:rPr>
        <w:fldChar w:fldCharType="end"/>
      </w:r>
      <w:r w:rsidRPr="004E73F6">
        <w:rPr>
          <w:sz w:val="28"/>
          <w:szCs w:val="28"/>
        </w:rPr>
        <w:t>, dense point cloud)</w:t>
      </w:r>
    </w:p>
    <w:p w14:paraId="6F625595" w14:textId="77777777" w:rsidR="004148CA" w:rsidRPr="004E73F6" w:rsidRDefault="004148CA" w:rsidP="004E73F6">
      <w:pPr>
        <w:spacing w:before="240" w:after="240" w:line="360" w:lineRule="auto"/>
        <w:ind w:firstLine="360"/>
        <w:rPr>
          <w:sz w:val="28"/>
          <w:szCs w:val="28"/>
          <w:lang w:val="ru-RU"/>
        </w:rPr>
      </w:pPr>
      <w:r w:rsidRPr="004E73F6">
        <w:rPr>
          <w:sz w:val="28"/>
          <w:szCs w:val="28"/>
          <w:lang w:val="ru-RU"/>
        </w:rPr>
        <w:t xml:space="preserve">Карты делятся на плотные и неплотные. Плотные хранят полную информацию о пространстве. Неплотные регистрируют координату для каждой записи о карте. Подходы к организации абсолютно противоположные. </w:t>
      </w:r>
    </w:p>
    <w:p w14:paraId="2A7A302A" w14:textId="77777777" w:rsidR="004E73F6" w:rsidRDefault="004148CA" w:rsidP="004E73F6">
      <w:pPr>
        <w:spacing w:before="240" w:after="240" w:line="360" w:lineRule="auto"/>
        <w:ind w:firstLine="360"/>
        <w:rPr>
          <w:sz w:val="28"/>
          <w:szCs w:val="28"/>
          <w:lang w:val="ru-RU"/>
        </w:rPr>
      </w:pPr>
      <w:r w:rsidRPr="004E73F6">
        <w:rPr>
          <w:sz w:val="28"/>
          <w:szCs w:val="28"/>
          <w:lang w:val="ru-RU"/>
        </w:rPr>
        <w:t>Плотные карты позволяют осуществлять быстрый поиск, в том числе по графу (</w:t>
      </w:r>
      <w:proofErr w:type="spellStart"/>
      <w:r w:rsidRPr="004E73F6">
        <w:rPr>
          <w:sz w:val="28"/>
          <w:szCs w:val="28"/>
        </w:rPr>
        <w:t>Octomap</w:t>
      </w:r>
      <w:proofErr w:type="spellEnd"/>
      <w:r w:rsidRPr="004E73F6">
        <w:rPr>
          <w:sz w:val="28"/>
          <w:szCs w:val="28"/>
          <w:lang w:val="ru-RU"/>
        </w:rPr>
        <w:t xml:space="preserve"> - трехмерное дерево). </w:t>
      </w:r>
    </w:p>
    <w:p w14:paraId="2C9678A0" w14:textId="77777777" w:rsidR="004148CA" w:rsidRPr="004E73F6" w:rsidRDefault="004148CA" w:rsidP="004E73F6">
      <w:pPr>
        <w:spacing w:before="240" w:after="240" w:line="360" w:lineRule="auto"/>
        <w:ind w:firstLine="360"/>
        <w:rPr>
          <w:sz w:val="28"/>
          <w:szCs w:val="28"/>
          <w:lang w:val="ru-RU"/>
        </w:rPr>
      </w:pPr>
      <w:r w:rsidRPr="004E73F6">
        <w:rPr>
          <w:sz w:val="28"/>
          <w:szCs w:val="28"/>
          <w:lang w:val="ru-RU"/>
        </w:rPr>
        <w:t>В неплотных картах информация о пространстве не хранится, вместо этого используются функции кодирования которые по изображению определяют ключевые точки (дескрипторы) и ищут соответствующие дескрипторы в словаре карты. Сама карта представлена функцией отображения и графом состояний, где каждая вершина — это дескриптор в пространстве. Карта занимает меньше места, возможен быстрый поиск, но при этом теряется часть информации и невозможно напрямую сопоставить изображения.</w:t>
      </w:r>
    </w:p>
    <w:p w14:paraId="239E62E6" w14:textId="77777777" w:rsidR="004148CA" w:rsidRDefault="004148CA" w:rsidP="004E73F6">
      <w:pPr>
        <w:keepNext/>
        <w:spacing w:before="240" w:after="240"/>
        <w:jc w:val="center"/>
      </w:pPr>
      <w:r>
        <w:rPr>
          <w:noProof/>
        </w:rPr>
        <w:drawing>
          <wp:inline distT="114300" distB="114300" distL="114300" distR="114300" wp14:anchorId="1120214C" wp14:editId="18AA0EFE">
            <wp:extent cx="3934913" cy="2237826"/>
            <wp:effectExtent l="0" t="0" r="0" b="0"/>
            <wp:docPr id="40" name="image8.png" descr="Tabl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5"/>
                    <a:srcRect/>
                    <a:stretch>
                      <a:fillRect/>
                    </a:stretch>
                  </pic:blipFill>
                  <pic:spPr>
                    <a:xfrm>
                      <a:off x="0" y="0"/>
                      <a:ext cx="3934913" cy="2237826"/>
                    </a:xfrm>
                    <a:prstGeom prst="rect">
                      <a:avLst/>
                    </a:prstGeom>
                    <a:ln/>
                  </pic:spPr>
                </pic:pic>
              </a:graphicData>
            </a:graphic>
          </wp:inline>
        </w:drawing>
      </w:r>
    </w:p>
    <w:p w14:paraId="0E44E40E" w14:textId="7D87A312" w:rsidR="004148CA" w:rsidRPr="004148CA" w:rsidRDefault="004148CA" w:rsidP="004148CA">
      <w:pPr>
        <w:pStyle w:val="af"/>
        <w:rPr>
          <w:lang w:val="ru-RU"/>
        </w:rPr>
      </w:pPr>
      <w:r w:rsidRPr="004148CA">
        <w:rPr>
          <w:lang w:val="ru-RU"/>
        </w:rPr>
        <w:t xml:space="preserve">Рисунок  </w:t>
      </w:r>
      <w:r>
        <w:fldChar w:fldCharType="begin"/>
      </w:r>
      <w:r w:rsidRPr="004148CA">
        <w:rPr>
          <w:lang w:val="ru-RU"/>
        </w:rPr>
        <w:instrText xml:space="preserve"> </w:instrText>
      </w:r>
      <w:r>
        <w:instrText>SEQ</w:instrText>
      </w:r>
      <w:r w:rsidRPr="004148CA">
        <w:rPr>
          <w:lang w:val="ru-RU"/>
        </w:rPr>
        <w:instrText xml:space="preserve"> Рисунок_ \* </w:instrText>
      </w:r>
      <w:r>
        <w:instrText>ARABIC</w:instrText>
      </w:r>
      <w:r w:rsidRPr="004148CA">
        <w:rPr>
          <w:lang w:val="ru-RU"/>
        </w:rPr>
        <w:instrText xml:space="preserve"> </w:instrText>
      </w:r>
      <w:r>
        <w:fldChar w:fldCharType="separate"/>
      </w:r>
      <w:r w:rsidRPr="004148CA">
        <w:rPr>
          <w:noProof/>
          <w:lang w:val="ru-RU"/>
        </w:rPr>
        <w:t>4</w:t>
      </w:r>
      <w:r>
        <w:fldChar w:fldCharType="end"/>
      </w:r>
      <w:r>
        <w:rPr>
          <w:lang w:val="ru-RU"/>
        </w:rPr>
        <w:t xml:space="preserve"> Типы представления данных в методах </w:t>
      </w:r>
      <w:r>
        <w:t>SLAM</w:t>
      </w:r>
      <w:r>
        <w:fldChar w:fldCharType="begin"/>
      </w:r>
      <w:r w:rsidR="00DC6E06">
        <w:rPr>
          <w:lang w:val="ru-RU"/>
        </w:rPr>
        <w:instrText xml:space="preserve"> ADDIN ZOTERO_ITEM CSL_CITATION {"citationID":"OCjTb8ZH","properties":{"formattedCitation":"[29]","plainCitation":"[29]","noteIndex":0},"citationItems":[{"id":6,"uris":["http://zotero.org/users/local/XvQpfN4m/items/QGE456VT"],"uri":["http://zotero.org/users/local/XvQpfN4m/items/QGE456VT"],"itemData":{"id":6,"type":"paper-conference","abstract":"IEEE Transactions on Robotics;2015;31;5;10.1109/TRO.2015.2463671","publisher":"IEEE","title":"ORB-SLAM: A Versatile and Accurate Monocular SLAM System","author":[{"family":"Mur-Artal","given":"Raul"},{"family":"Montiel","given":"J. M. M."},{"family":"Tardos","given":"Juan D."}],"issued":{"date-parts":[["2021"]]}}}],"schema":"https://github.com/citation-style-language/schema/raw/master/csl-citation.json"} </w:instrText>
      </w:r>
      <w:r>
        <w:fldChar w:fldCharType="separate"/>
      </w:r>
      <w:r w:rsidR="00E330C1" w:rsidRPr="00E330C1">
        <w:rPr>
          <w:rFonts w:cs="Times New Roman"/>
          <w:lang w:val="ru-RU"/>
        </w:rPr>
        <w:t>[29]</w:t>
      </w:r>
      <w:r>
        <w:fldChar w:fldCharType="end"/>
      </w:r>
    </w:p>
    <w:p w14:paraId="03EDA00B" w14:textId="77777777" w:rsidR="004148CA" w:rsidRPr="004E73F6" w:rsidRDefault="004148CA" w:rsidP="004E73F6">
      <w:pPr>
        <w:spacing w:before="240" w:after="240" w:line="360" w:lineRule="auto"/>
        <w:ind w:firstLine="708"/>
        <w:rPr>
          <w:sz w:val="28"/>
          <w:szCs w:val="28"/>
          <w:lang w:val="ru-RU"/>
        </w:rPr>
      </w:pPr>
      <w:r w:rsidRPr="004E73F6">
        <w:rPr>
          <w:sz w:val="28"/>
          <w:szCs w:val="28"/>
          <w:lang w:val="ru-RU"/>
        </w:rPr>
        <w:t>Существуют также промежуточные реализации, которые помимо облака точек и графа карты хранят дополнительные данные о локации.</w:t>
      </w:r>
    </w:p>
    <w:p w14:paraId="4E2166E4" w14:textId="77777777" w:rsidR="004148CA" w:rsidRPr="00DD6791" w:rsidRDefault="004148CA" w:rsidP="00922B26">
      <w:pPr>
        <w:pStyle w:val="2"/>
      </w:pPr>
      <w:bookmarkStart w:id="71" w:name="_78vqx0umhb8h" w:colFirst="0" w:colLast="0"/>
      <w:bookmarkStart w:id="72" w:name="_Toc91545757"/>
      <w:bookmarkEnd w:id="71"/>
      <w:r w:rsidRPr="00DD6791">
        <w:lastRenderedPageBreak/>
        <w:t>Использование семантической сегментации в методе SLAM</w:t>
      </w:r>
      <w:bookmarkEnd w:id="72"/>
      <w:r w:rsidRPr="00DD6791">
        <w:t xml:space="preserve"> </w:t>
      </w:r>
    </w:p>
    <w:p w14:paraId="727508B3" w14:textId="57C91E18" w:rsidR="004148CA" w:rsidRPr="004E73F6" w:rsidRDefault="004148CA" w:rsidP="004E73F6">
      <w:pPr>
        <w:spacing w:before="240" w:after="240" w:line="360" w:lineRule="auto"/>
        <w:ind w:firstLine="708"/>
        <w:rPr>
          <w:sz w:val="28"/>
          <w:szCs w:val="28"/>
          <w:lang w:val="ru-RU"/>
        </w:rPr>
      </w:pPr>
      <w:r w:rsidRPr="004E73F6">
        <w:rPr>
          <w:sz w:val="28"/>
          <w:szCs w:val="28"/>
          <w:lang w:val="ru-RU"/>
        </w:rPr>
        <w:t>Улучшить результаты работы с картой глубины можно с помощью методов сегментации изображения (</w:t>
      </w:r>
      <w:r w:rsidRPr="004E73F6">
        <w:rPr>
          <w:sz w:val="28"/>
          <w:szCs w:val="28"/>
        </w:rPr>
        <w:t>semantic</w:t>
      </w:r>
      <w:r w:rsidRPr="004E73F6">
        <w:rPr>
          <w:sz w:val="28"/>
          <w:szCs w:val="28"/>
          <w:lang w:val="ru-RU"/>
        </w:rPr>
        <w:t xml:space="preserve"> </w:t>
      </w:r>
      <w:r w:rsidRPr="004E73F6">
        <w:rPr>
          <w:sz w:val="28"/>
          <w:szCs w:val="28"/>
        </w:rPr>
        <w:t>segmentation</w:t>
      </w:r>
      <w:r w:rsidRPr="004E73F6">
        <w:rPr>
          <w:sz w:val="28"/>
          <w:szCs w:val="28"/>
          <w:lang w:val="ru-RU"/>
        </w:rPr>
        <w:t xml:space="preserve">), с помощью </w:t>
      </w:r>
      <w:proofErr w:type="spellStart"/>
      <w:r w:rsidRPr="004E73F6">
        <w:rPr>
          <w:sz w:val="28"/>
          <w:szCs w:val="28"/>
          <w:lang w:val="ru-RU"/>
        </w:rPr>
        <w:t>нейросетевых</w:t>
      </w:r>
      <w:proofErr w:type="spellEnd"/>
      <w:r w:rsidRPr="004E73F6">
        <w:rPr>
          <w:sz w:val="28"/>
          <w:szCs w:val="28"/>
          <w:lang w:val="ru-RU"/>
        </w:rPr>
        <w:t xml:space="preserve"> методов или аналогичными алгоритмами определяется контур объекта</w:t>
      </w:r>
      <w:r w:rsidRPr="004E73F6">
        <w:rPr>
          <w:sz w:val="28"/>
          <w:szCs w:val="28"/>
        </w:rPr>
        <w:fldChar w:fldCharType="begin"/>
      </w:r>
      <w:r w:rsidR="00DC6E06">
        <w:rPr>
          <w:sz w:val="28"/>
          <w:szCs w:val="28"/>
          <w:lang w:val="ru-RU"/>
        </w:rPr>
        <w:instrText xml:space="preserve"> ADDIN ZOTERO_ITEM CSL_CITATION {"citationID":"Kh03IIwU","properties":{"formattedCitation":"[29]","plainCitation":"[29]","noteIndex":0},"citationItems":[{"id":6,"uris":["http://zotero.org/users/local/XvQpfN4m/items/QGE456VT"],"uri":["http://zotero.org/users/local/XvQpfN4m/items/QGE456VT"],"itemData":{"id":6,"type":"paper-conference","abstract":"IEEE Transactions on Robotics;2015;31;5;10.1109/TRO.2015.2463671","publisher":"IEEE","title":"ORB-SLAM: A Versatile and Accurate Monocular SLAM System","author":[{"family":"Mur-Artal","given":"Raul"},{"family":"Montiel","given":"J. M. M."},{"family":"Tardos","given":"Juan D."}],"issued":{"date-parts":[["2021"]]}}}],"schema":"https://github.com/citation-style-language/schema/raw/master/csl-citation.json"} </w:instrText>
      </w:r>
      <w:r w:rsidRPr="004E73F6">
        <w:rPr>
          <w:sz w:val="28"/>
          <w:szCs w:val="28"/>
        </w:rPr>
        <w:fldChar w:fldCharType="separate"/>
      </w:r>
      <w:r w:rsidR="00E330C1" w:rsidRPr="00E330C1">
        <w:rPr>
          <w:sz w:val="28"/>
          <w:lang w:val="ru-RU"/>
        </w:rPr>
        <w:t>[29]</w:t>
      </w:r>
      <w:r w:rsidRPr="004E73F6">
        <w:rPr>
          <w:sz w:val="28"/>
          <w:szCs w:val="28"/>
        </w:rPr>
        <w:fldChar w:fldCharType="end"/>
      </w:r>
      <w:r w:rsidRPr="004E73F6">
        <w:rPr>
          <w:sz w:val="28"/>
          <w:szCs w:val="28"/>
          <w:lang w:val="ru-RU"/>
        </w:rPr>
        <w:t xml:space="preserve">. Семантическая разметка изображения позволяет правильно аппроксимировать карту глубины и получать более точную трехмерную реконструкцию и карту. </w:t>
      </w:r>
    </w:p>
    <w:p w14:paraId="0EDBACFF" w14:textId="77777777" w:rsidR="004148CA" w:rsidRPr="004E73F6" w:rsidRDefault="004148CA" w:rsidP="004E73F6">
      <w:pPr>
        <w:spacing w:before="240" w:after="240" w:line="360" w:lineRule="auto"/>
        <w:ind w:firstLine="708"/>
        <w:rPr>
          <w:sz w:val="28"/>
          <w:szCs w:val="28"/>
          <w:lang w:val="ru-RU"/>
        </w:rPr>
      </w:pPr>
      <w:r w:rsidRPr="004E73F6">
        <w:rPr>
          <w:sz w:val="28"/>
          <w:szCs w:val="28"/>
          <w:lang w:val="ru-RU"/>
        </w:rPr>
        <w:t xml:space="preserve">Задача семантической разметки требует дополнительных вычислительных операций, но в целом требуется только для построения карты. </w:t>
      </w:r>
    </w:p>
    <w:p w14:paraId="1C8870C1" w14:textId="77777777" w:rsidR="004148CA" w:rsidRDefault="004148CA" w:rsidP="004148CA">
      <w:pPr>
        <w:keepNext/>
        <w:spacing w:before="240" w:after="240"/>
      </w:pPr>
      <w:r>
        <w:rPr>
          <w:noProof/>
        </w:rPr>
        <w:drawing>
          <wp:inline distT="114300" distB="114300" distL="114300" distR="114300" wp14:anchorId="4F0DEA75" wp14:editId="63E86F95">
            <wp:extent cx="5939790" cy="2809875"/>
            <wp:effectExtent l="0" t="0" r="3810" b="9525"/>
            <wp:docPr id="41" name="image7.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rotWithShape="1">
                    <a:blip r:embed="rId26"/>
                    <a:srcRect b="8947"/>
                    <a:stretch/>
                  </pic:blipFill>
                  <pic:spPr bwMode="auto">
                    <a:xfrm>
                      <a:off x="0" y="0"/>
                      <a:ext cx="5940000" cy="2809974"/>
                    </a:xfrm>
                    <a:prstGeom prst="rect">
                      <a:avLst/>
                    </a:prstGeom>
                    <a:ln>
                      <a:noFill/>
                    </a:ln>
                    <a:extLst>
                      <a:ext uri="{53640926-AAD7-44D8-BBD7-CCE9431645EC}">
                        <a14:shadowObscured xmlns:a14="http://schemas.microsoft.com/office/drawing/2010/main"/>
                      </a:ext>
                    </a:extLst>
                  </pic:spPr>
                </pic:pic>
              </a:graphicData>
            </a:graphic>
          </wp:inline>
        </w:drawing>
      </w:r>
    </w:p>
    <w:p w14:paraId="395A65D8" w14:textId="0A3B0359" w:rsidR="004148CA" w:rsidRPr="004148CA" w:rsidRDefault="004148CA" w:rsidP="004148CA">
      <w:pPr>
        <w:pStyle w:val="af"/>
        <w:rPr>
          <w:lang w:val="ru-RU"/>
        </w:rPr>
      </w:pPr>
      <w:r w:rsidRPr="004148CA">
        <w:rPr>
          <w:lang w:val="ru-RU"/>
        </w:rPr>
        <w:t xml:space="preserve">Рисунок  </w:t>
      </w:r>
      <w:r>
        <w:fldChar w:fldCharType="begin"/>
      </w:r>
      <w:r w:rsidRPr="004148CA">
        <w:rPr>
          <w:lang w:val="ru-RU"/>
        </w:rPr>
        <w:instrText xml:space="preserve"> </w:instrText>
      </w:r>
      <w:r>
        <w:instrText>SEQ</w:instrText>
      </w:r>
      <w:r w:rsidRPr="004148CA">
        <w:rPr>
          <w:lang w:val="ru-RU"/>
        </w:rPr>
        <w:instrText xml:space="preserve"> Рисунок_ \* </w:instrText>
      </w:r>
      <w:r>
        <w:instrText>ARABIC</w:instrText>
      </w:r>
      <w:r w:rsidRPr="004148CA">
        <w:rPr>
          <w:lang w:val="ru-RU"/>
        </w:rPr>
        <w:instrText xml:space="preserve"> </w:instrText>
      </w:r>
      <w:r>
        <w:fldChar w:fldCharType="separate"/>
      </w:r>
      <w:r w:rsidRPr="004148CA">
        <w:rPr>
          <w:noProof/>
          <w:lang w:val="ru-RU"/>
        </w:rPr>
        <w:t>5</w:t>
      </w:r>
      <w:r>
        <w:fldChar w:fldCharType="end"/>
      </w:r>
      <w:r>
        <w:rPr>
          <w:lang w:val="ru-RU"/>
        </w:rPr>
        <w:t xml:space="preserve"> </w:t>
      </w:r>
      <w:r w:rsidRPr="00A202AC">
        <w:rPr>
          <w:lang w:val="ru-RU"/>
        </w:rPr>
        <w:t xml:space="preserve">Архитектура </w:t>
      </w:r>
      <w:proofErr w:type="spellStart"/>
      <w:r w:rsidRPr="00B83A75">
        <w:rPr>
          <w:lang w:val="ru-RU"/>
        </w:rPr>
        <w:t>Kimera</w:t>
      </w:r>
      <w:proofErr w:type="spellEnd"/>
      <w:r w:rsidRPr="00A202AC">
        <w:rPr>
          <w:lang w:val="ru-RU"/>
        </w:rPr>
        <w:t xml:space="preserve">. </w:t>
      </w:r>
      <w:proofErr w:type="spellStart"/>
      <w:r w:rsidRPr="00B83A75">
        <w:rPr>
          <w:lang w:val="ru-RU"/>
        </w:rPr>
        <w:t>Kimera</w:t>
      </w:r>
      <w:proofErr w:type="spellEnd"/>
      <w:r>
        <w:rPr>
          <w:lang w:val="ru-RU"/>
        </w:rPr>
        <w:t xml:space="preserve"> </w:t>
      </w:r>
      <w:r w:rsidRPr="00A202AC">
        <w:rPr>
          <w:lang w:val="ru-RU"/>
        </w:rPr>
        <w:t>использует изображения и данные IMU в качестве входных (показано слева) и выходных данных (a) оценки позы и (b-e) множественные метрико-семантические реконструкции</w:t>
      </w:r>
      <w:r>
        <w:rPr>
          <w:lang w:val="ru-RU"/>
        </w:rPr>
        <w:fldChar w:fldCharType="begin"/>
      </w:r>
      <w:r w:rsidR="00DC6E06">
        <w:rPr>
          <w:lang w:val="ru-RU"/>
        </w:rPr>
        <w:instrText xml:space="preserve"> ADDIN ZOTERO_ITEM CSL_CITATION {"citationID":"0iXWzg4U","properties":{"formattedCitation":"[34]","plainCitation":"[34]","noteIndex":0},"citationItems":[{"id":116,"uris":["http://zotero.org/users/local/XvQpfN4m/items/I2EQVB65"],"uri":["http://zotero.org/users/local/XvQpfN4m/items/I2EQVB65"],"itemData":{"id":116,"type":"paper-conference","container-title":"2020 IEEE International Conference on Robotics and Automation (ICRA)","DOI":"10.1109/ICRA40945.2020.9196885","event":"2020 IEEE International Conference on Robotics and Automation (ICRA)","event-place":"Paris, France","ISBN":"978-1-72817-395-5","page":"1689-1696","publisher":"IEEE","publisher-place":"Paris, France","source":"DOI.org (Crossref)","title":"Kimera: an Open-Source Library for Real-Time Metric-Semantic Localization and Mapping","title-short":"Kimera","URL":"https://ieeexplore.ieee.org/document/9196885/","author":[{"family":"Rosinol","given":"Antoni"},{"family":"Abate","given":"Marcus"},{"family":"Chang","given":"Yun"},{"family":"Carlone","given":"Luca"}],"accessed":{"date-parts":[["2021",12,27]]},"issued":{"date-parts":[["2020",5]]}}}],"schema":"https://github.com/citation-style-language/schema/raw/master/csl-citation.json"} </w:instrText>
      </w:r>
      <w:r>
        <w:rPr>
          <w:lang w:val="ru-RU"/>
        </w:rPr>
        <w:fldChar w:fldCharType="separate"/>
      </w:r>
      <w:r w:rsidR="00E330C1" w:rsidRPr="00E330C1">
        <w:rPr>
          <w:rFonts w:cs="Times New Roman"/>
          <w:lang w:val="ru-RU"/>
        </w:rPr>
        <w:t>[34]</w:t>
      </w:r>
      <w:r>
        <w:rPr>
          <w:lang w:val="ru-RU"/>
        </w:rPr>
        <w:fldChar w:fldCharType="end"/>
      </w:r>
      <w:r w:rsidRPr="00A202AC">
        <w:rPr>
          <w:lang w:val="ru-RU"/>
        </w:rPr>
        <w:t>.</w:t>
      </w:r>
    </w:p>
    <w:p w14:paraId="5C01DF1E" w14:textId="253C92A2" w:rsidR="004148CA" w:rsidRPr="007E09F5" w:rsidRDefault="004148CA" w:rsidP="004E73F6">
      <w:pPr>
        <w:spacing w:before="240" w:after="240" w:line="360" w:lineRule="auto"/>
        <w:rPr>
          <w:sz w:val="28"/>
          <w:szCs w:val="28"/>
          <w:lang w:val="ru-RU"/>
        </w:rPr>
      </w:pPr>
      <w:r w:rsidRPr="004E73F6">
        <w:rPr>
          <w:sz w:val="28"/>
          <w:szCs w:val="28"/>
          <w:lang w:val="ru-RU"/>
        </w:rPr>
        <w:t xml:space="preserve">Примером полноценной семантической системы </w:t>
      </w:r>
      <w:r w:rsidRPr="004E73F6">
        <w:rPr>
          <w:sz w:val="28"/>
          <w:szCs w:val="28"/>
        </w:rPr>
        <w:t>SLAM</w:t>
      </w:r>
      <w:r w:rsidRPr="004E73F6">
        <w:rPr>
          <w:sz w:val="28"/>
          <w:szCs w:val="28"/>
          <w:lang w:val="ru-RU"/>
        </w:rPr>
        <w:t xml:space="preserve"> является </w:t>
      </w:r>
      <w:proofErr w:type="spellStart"/>
      <w:r w:rsidRPr="004E73F6">
        <w:rPr>
          <w:sz w:val="28"/>
          <w:szCs w:val="28"/>
        </w:rPr>
        <w:t>Kimera</w:t>
      </w:r>
      <w:proofErr w:type="spellEnd"/>
      <w:r w:rsidRPr="004E73F6">
        <w:rPr>
          <w:sz w:val="28"/>
          <w:szCs w:val="28"/>
        </w:rPr>
        <w:fldChar w:fldCharType="begin"/>
      </w:r>
      <w:r w:rsidR="00DC6E06">
        <w:rPr>
          <w:sz w:val="28"/>
          <w:szCs w:val="28"/>
          <w:lang w:val="ru-RU"/>
        </w:rPr>
        <w:instrText xml:space="preserve"> ADDIN ZOTERO_ITEM CSL_CITATION {"citationID":"TH3DUNuQ","properties":{"formattedCitation":"[34]","plainCitation":"[34]","noteIndex":0},"citationItems":[{"id":116,"uris":["http://zotero.org/users/local/XvQpfN4m/items/I2EQVB65"],"uri":["http://zotero.org/users/local/XvQpfN4m/items/I2EQVB65"],"itemData":{"id":116,"type":"paper-conference","container-title":"2020 IEEE International Conference on Robotics and Automation (ICRA)","DOI":"10.1109/ICRA40945.2020.9196885","event":"2020 IEEE International Conference on Robotics and Automation (ICRA)","event-place":"Paris, France","ISBN":"978-1-72817-395-5","page":"1689-1696","publisher":"IEEE","publisher-place":"Paris, France","source":"DOI.org (Crossref)","title":"Kimera: an Open-Source Library for Real-Time Metric-Semantic Localization and Mapping","title-short":"Kimera","URL":"https://ieeexplore.ieee.org/document/9196885/","author":[{"family":"Rosinol","given":"Antoni"},{"family":"Abate","given":"Marcus"},{"family":"Chang","given":"Yun"},{"family":"Carlone","given":"Luca"}],"accessed":{"date-parts":[["2021",12,27]]},"issued":{"date-parts":[["2020",5]]}}}],"schema":"https://github.com/citation-style-language/schema/raw/master/csl-citation.json"} </w:instrText>
      </w:r>
      <w:r w:rsidRPr="004E73F6">
        <w:rPr>
          <w:sz w:val="28"/>
          <w:szCs w:val="28"/>
        </w:rPr>
        <w:fldChar w:fldCharType="separate"/>
      </w:r>
      <w:r w:rsidR="00E330C1" w:rsidRPr="00E330C1">
        <w:rPr>
          <w:sz w:val="28"/>
          <w:lang w:val="ru-RU"/>
        </w:rPr>
        <w:t>[34]</w:t>
      </w:r>
      <w:r w:rsidRPr="004E73F6">
        <w:rPr>
          <w:sz w:val="28"/>
          <w:szCs w:val="28"/>
        </w:rPr>
        <w:fldChar w:fldCharType="end"/>
      </w:r>
      <w:r w:rsidRPr="004E73F6">
        <w:rPr>
          <w:sz w:val="28"/>
          <w:szCs w:val="28"/>
          <w:lang w:val="ru-RU"/>
        </w:rPr>
        <w:t xml:space="preserve">. Она содержит </w:t>
      </w:r>
      <w:r w:rsidRPr="007E09F5">
        <w:rPr>
          <w:sz w:val="28"/>
          <w:szCs w:val="28"/>
          <w:lang w:val="ru-RU"/>
        </w:rPr>
        <w:t xml:space="preserve">4 ключевых модуля: </w:t>
      </w:r>
    </w:p>
    <w:p w14:paraId="4ED95EF5" w14:textId="77777777" w:rsidR="004148CA" w:rsidRPr="004E73F6" w:rsidRDefault="004148CA" w:rsidP="004E73F6">
      <w:pPr>
        <w:pStyle w:val="a9"/>
        <w:numPr>
          <w:ilvl w:val="0"/>
          <w:numId w:val="22"/>
        </w:numPr>
        <w:spacing w:before="240" w:after="240" w:line="360" w:lineRule="auto"/>
        <w:rPr>
          <w:rFonts w:ascii="Times New Roman" w:hAnsi="Times New Roman" w:cs="Times New Roman"/>
          <w:sz w:val="28"/>
          <w:szCs w:val="28"/>
        </w:rPr>
      </w:pPr>
      <w:r w:rsidRPr="004E73F6">
        <w:rPr>
          <w:rFonts w:ascii="Times New Roman" w:hAnsi="Times New Roman" w:cs="Times New Roman"/>
          <w:sz w:val="28"/>
          <w:szCs w:val="28"/>
        </w:rPr>
        <w:t xml:space="preserve">визуально инерциальная </w:t>
      </w:r>
      <w:proofErr w:type="spellStart"/>
      <w:r w:rsidRPr="004E73F6">
        <w:rPr>
          <w:rFonts w:ascii="Times New Roman" w:hAnsi="Times New Roman" w:cs="Times New Roman"/>
          <w:sz w:val="28"/>
          <w:szCs w:val="28"/>
        </w:rPr>
        <w:t>одометрия</w:t>
      </w:r>
      <w:proofErr w:type="spellEnd"/>
    </w:p>
    <w:p w14:paraId="041CCDC6" w14:textId="77777777" w:rsidR="004148CA" w:rsidRPr="004E73F6" w:rsidRDefault="004148CA" w:rsidP="004E73F6">
      <w:pPr>
        <w:pStyle w:val="a9"/>
        <w:numPr>
          <w:ilvl w:val="0"/>
          <w:numId w:val="22"/>
        </w:numPr>
        <w:spacing w:before="240" w:after="240" w:line="360" w:lineRule="auto"/>
        <w:rPr>
          <w:rFonts w:ascii="Times New Roman" w:hAnsi="Times New Roman" w:cs="Times New Roman"/>
          <w:sz w:val="28"/>
          <w:szCs w:val="28"/>
        </w:rPr>
      </w:pPr>
      <w:r w:rsidRPr="004E73F6">
        <w:rPr>
          <w:rFonts w:ascii="Times New Roman" w:hAnsi="Times New Roman" w:cs="Times New Roman"/>
          <w:sz w:val="28"/>
          <w:szCs w:val="28"/>
        </w:rPr>
        <w:t>оптимизация графа</w:t>
      </w:r>
    </w:p>
    <w:p w14:paraId="600EE691" w14:textId="77777777" w:rsidR="004148CA" w:rsidRPr="004E73F6" w:rsidRDefault="004148CA" w:rsidP="004E73F6">
      <w:pPr>
        <w:pStyle w:val="a9"/>
        <w:numPr>
          <w:ilvl w:val="0"/>
          <w:numId w:val="22"/>
        </w:numPr>
        <w:spacing w:before="240" w:after="240" w:line="360" w:lineRule="auto"/>
        <w:rPr>
          <w:rFonts w:ascii="Times New Roman" w:hAnsi="Times New Roman" w:cs="Times New Roman"/>
          <w:sz w:val="28"/>
          <w:szCs w:val="28"/>
        </w:rPr>
      </w:pPr>
      <w:r w:rsidRPr="004E73F6">
        <w:rPr>
          <w:rFonts w:ascii="Times New Roman" w:hAnsi="Times New Roman" w:cs="Times New Roman"/>
          <w:sz w:val="28"/>
          <w:szCs w:val="28"/>
        </w:rPr>
        <w:t>построение полигональной сетки карты</w:t>
      </w:r>
    </w:p>
    <w:p w14:paraId="36B02703" w14:textId="77777777" w:rsidR="004148CA" w:rsidRPr="004E73F6" w:rsidRDefault="004148CA" w:rsidP="004E73F6">
      <w:pPr>
        <w:pStyle w:val="a9"/>
        <w:numPr>
          <w:ilvl w:val="0"/>
          <w:numId w:val="22"/>
        </w:numPr>
        <w:spacing w:before="240" w:after="240" w:line="360" w:lineRule="auto"/>
        <w:rPr>
          <w:rFonts w:ascii="Times New Roman" w:hAnsi="Times New Roman" w:cs="Times New Roman"/>
          <w:sz w:val="28"/>
          <w:szCs w:val="28"/>
        </w:rPr>
      </w:pPr>
      <w:r w:rsidRPr="004E73F6">
        <w:rPr>
          <w:rFonts w:ascii="Times New Roman" w:hAnsi="Times New Roman" w:cs="Times New Roman"/>
          <w:sz w:val="28"/>
          <w:szCs w:val="28"/>
        </w:rPr>
        <w:t>семантическая сегментация карты.</w:t>
      </w:r>
    </w:p>
    <w:p w14:paraId="1ED56BDE" w14:textId="77777777" w:rsidR="004148CA" w:rsidRPr="004E73F6" w:rsidRDefault="004148CA" w:rsidP="004E73F6">
      <w:pPr>
        <w:spacing w:before="240" w:after="240" w:line="360" w:lineRule="auto"/>
        <w:ind w:firstLine="360"/>
        <w:rPr>
          <w:sz w:val="28"/>
          <w:szCs w:val="28"/>
          <w:lang w:val="ru-RU"/>
        </w:rPr>
      </w:pPr>
      <w:r w:rsidRPr="004E73F6">
        <w:rPr>
          <w:sz w:val="28"/>
          <w:szCs w:val="28"/>
          <w:lang w:val="ru-RU"/>
        </w:rPr>
        <w:lastRenderedPageBreak/>
        <w:t xml:space="preserve">В данной реализации, </w:t>
      </w:r>
      <w:proofErr w:type="spellStart"/>
      <w:r w:rsidRPr="004E73F6">
        <w:rPr>
          <w:sz w:val="28"/>
          <w:szCs w:val="28"/>
          <w:lang w:val="ru-RU"/>
        </w:rPr>
        <w:t>Kimera</w:t>
      </w:r>
      <w:proofErr w:type="spellEnd"/>
      <w:r w:rsidRPr="004E73F6">
        <w:rPr>
          <w:sz w:val="28"/>
          <w:szCs w:val="28"/>
          <w:lang w:val="ru-RU"/>
        </w:rPr>
        <w:t xml:space="preserve"> использует реконструкцию глубины из стерео. При хорошей производительности отдельных элементов, система позиционируется как решение для одометрии. Точность построения триангуляции геометрии порядка 0.4 м в среднем, время обновления цикла навигации 45 </w:t>
      </w:r>
      <w:proofErr w:type="spellStart"/>
      <w:r w:rsidRPr="004E73F6">
        <w:rPr>
          <w:sz w:val="28"/>
          <w:szCs w:val="28"/>
          <w:lang w:val="ru-RU"/>
        </w:rPr>
        <w:t>мс</w:t>
      </w:r>
      <w:proofErr w:type="spellEnd"/>
      <w:r w:rsidRPr="004E73F6">
        <w:rPr>
          <w:sz w:val="28"/>
          <w:szCs w:val="28"/>
          <w:lang w:val="ru-RU"/>
        </w:rPr>
        <w:t>, средняя ошибка позиционирования 10-20 см.</w:t>
      </w:r>
    </w:p>
    <w:p w14:paraId="7C97EBF3" w14:textId="2FBBE6D9" w:rsidR="004148CA" w:rsidRPr="004E73F6" w:rsidRDefault="004148CA" w:rsidP="004E73F6">
      <w:pPr>
        <w:spacing w:before="240" w:after="240" w:line="360" w:lineRule="auto"/>
        <w:ind w:firstLine="360"/>
        <w:rPr>
          <w:sz w:val="28"/>
          <w:szCs w:val="28"/>
          <w:lang w:val="ru-RU"/>
        </w:rPr>
      </w:pPr>
      <w:r w:rsidRPr="004E73F6">
        <w:rPr>
          <w:sz w:val="28"/>
          <w:szCs w:val="28"/>
          <w:lang w:val="ru-RU"/>
        </w:rPr>
        <w:t xml:space="preserve">Семантическая карта может быть получена и без данных глубины, для </w:t>
      </w:r>
      <w:r w:rsidRPr="004E73F6">
        <w:rPr>
          <w:sz w:val="28"/>
          <w:szCs w:val="28"/>
        </w:rPr>
        <w:t>mono</w:t>
      </w:r>
      <w:r w:rsidRPr="004E73F6">
        <w:rPr>
          <w:sz w:val="28"/>
          <w:szCs w:val="28"/>
          <w:lang w:val="ru-RU"/>
        </w:rPr>
        <w:t>-</w:t>
      </w:r>
      <w:r w:rsidRPr="004E73F6">
        <w:rPr>
          <w:sz w:val="28"/>
          <w:szCs w:val="28"/>
        </w:rPr>
        <w:t>SLAM</w:t>
      </w:r>
      <w:r w:rsidRPr="004E73F6">
        <w:rPr>
          <w:sz w:val="28"/>
          <w:szCs w:val="28"/>
          <w:lang w:val="ru-RU"/>
        </w:rPr>
        <w:t xml:space="preserve"> методов</w:t>
      </w:r>
      <w:r w:rsidRPr="004E73F6">
        <w:rPr>
          <w:sz w:val="28"/>
          <w:szCs w:val="28"/>
        </w:rPr>
        <w:fldChar w:fldCharType="begin"/>
      </w:r>
      <w:r w:rsidR="00DC6E06">
        <w:rPr>
          <w:sz w:val="28"/>
          <w:szCs w:val="28"/>
          <w:lang w:val="ru-RU"/>
        </w:rPr>
        <w:instrText xml:space="preserve"> ADDIN ZOTERO_ITEM CSL_CITATION {"citationID":"cnEVdVab","properties":{"formattedCitation":"[25], [31], [35]\\uc0\\u8211{}[38]","plainCitation":"[25], [31], [35]–[38]","noteIndex":0},"citationItems":[{"id":108,"uris":["http://zotero.org/users/local/XvQpfN4m/items/L4NJ9ZYK"],"uri":["http://zotero.org/users/local/XvQpfN4m/items/L4NJ9ZYK"],"itemData":{"id":108,"type":"article-journal","abstract":"A monocular visual-inertial system (VINS), consisting of a camera and a low-cost inertial measurement unit (IMU), forms the minimum sensor suite for metric six degrees-of-freedom (DOF) state estimation. However, the lack of direct distance measurement poses significant challenges in terms of IMU processing, estimator initialization, extrinsic calibration, and nonlinear optimization. In this work, we present VINS-Mono: a robust and versatile monocular visual-inertial state estimator.Our approach starts with a robust procedure for estimator initialization and failure recovery. A tightly-coupled, nonlinear optimization-based method is used to obtain high accuracy visual-inertial odometry by fusing pre-integrated IMU measurements and feature observations. A loop detection module, in combination with our tightly-coupled formulation, enables relocalization with minimum computation overhead.We additionally perform four degrees-of-freedom pose graph optimization to enforce global consistency. We validate the performance of our system on public datasets and real-world experiments and compare against other state-of-the-art algorithms. We also perform onboard closed-loop autonomous flight on the MAV platform and port the algorithm to an iOS-based demonstration. We highlight that the proposed work is a reliable, complete, and versatile system that is applicable for different applications that require high accuracy localization. We open source our implementations for both PCs and iOS mobile devices.","container-title":"IEEE Transactions on Robotics","DOI":"10.1109/TRO.2018.2853729","ISSN":"1552-3098, 1941-0468","issue":"4","journalAbbreviation":"IEEE Trans. Robot.","note":"arXiv: 1708.03852","page":"1004-1020","source":"arXiv.org","title":"VINS-Mono: A Robust and Versatile Monocular Visual-Inertial State Estimator","title-short":"VINS-Mono","volume":"34","author":[{"family":"Qin","given":"Tong"},{"family":"Li","given":"Peiliang"},{"family":"Shen","given":"Shaojie"}],"issued":{"date-parts":[["2018",8]]}}},{"id":1,"uris":["http://zotero.org/users/local/XvQpfN4m/items/W255R6A5"],"uri":["http://zotero.org/users/local/XvQpfN4m/items/W255R6A5"],"itemData":{"id":1,"type":"article-journal","container-title":"IEEE Transactions on Robotics","DOI":"10.1109/tro.2015.2463671","issue":"5","note":"number: 5\npublisher: Institute of Electrical and Electronics Engineers (IEEE)","page":"1147–1163","title":"ORB-SLAM: A Versatile and Accurate Monocular SLAM System","volume":"31","author":[{"family":"Mur-Artal","given":"Raul"},{"family":"Montiel","given":"J. M. M."},{"family":"Tardos","given":"Juan D."}],"issued":{"date-parts":[["2015"]]}}},{"id":49,"uris":["http://zotero.org/users/local/XvQpfN4m/items/NZ6PG8UH"],"uri":["http://zotero.org/users/local/XvQpfN4m/items/NZ6PG8UH"],"itemData":{"id":49,"type":"chapter","container-title":"Computer Vision – ECCV 2014","event-place":"Cham","ISBN":"978-3-319-10604-5","language":"en","note":"collection-title: Lecture Notes in Computer Science\nDOI: 10.1007/978-3-319-10605-2_54","page":"834-849","publisher":"Springer International Publishing","publisher-place":"Cham","source":"DOI.org (Crossref)","title":"LSD-SLAM: Large-Scale Direct Monocular SLAM","title-short":"LSD-SLAM","URL":"http://link.springer.com/10.1007/978-3-319-10605-2_54","volume":"8690","author":[{"family":"Engel","given":"Jakob"},{"family":"Schöps","given":"Thomas"},{"family":"Cremers","given":"Daniel"}],"editor":[{"family":"Fleet","given":"David"},{"family":"Pajdla","given":"Tomas"},{"family":"Schiele","given":"Bernt"},{"family":"Tuytelaars","given":"Tinne"}],"accessed":{"date-parts":[["2021",12,26]]},"issued":{"date-parts":[["2014"]]}}},{"id":74,"uris":["http://zotero.org/users/local/XvQpfN4m/items/QYQFM6RB"],"uri":["http://zotero.org/users/local/XvQpfN4m/items/QYQFM6RB"],"itemData":{"id":74,"type":"paper-conference","container-title":"2014 IEEE International Conference on Robotics and Automation (ICRA)","DOI":"10.1109/ICRA.2014.6906584","page":"15-22","title":"SVO: Fast semi-direct monocular visual odometry","author":[{"family":"Forster","given":"Christian"},{"family":"Pizzoli","given":"Matia"},{"family":"Scaramuzza","given":"Davide"}],"issued":{"date-parts":[["2014"]]}}},{"id":61,"uris":["http://zotero.org/users/local/XvQpfN4m/items/88CNTP2W"],"uri":["http://zotero.org/users/local/XvQpfN4m/items/88CNTP2W"],"itemData":{"id":61,"type":"article-journal","container-title":"Journal of Intelligent &amp; Robotic Systems","DOI":"10.1007/s10846-018-0913-6","ISSN":"0921-0296, 1573-0409","issue":"2","journalAbbreviation":"J Intell Robot Syst","language":"en","note":"number: 2","page":"365-377","source":"DOI.org (Crossref)","title":"DS-PTAM: Distributed Stereo Parallel Tracking and Mapping SLAM System","title-short":"DS-PTAM","volume":"95","author":[{"family":"De Croce","given":"Mauro"},{"family":"Pire","given":"Taihú"},{"family":"Bergero","given":"Federico"}],"issued":{"date-parts":[["2019",8]]}}},{"id":72,"uris":["http://zotero.org/users/local/XvQpfN4m/items/KYWCRQ9S"],"uri":["http://zotero.org/users/local/XvQpfN4m/items/KYWCRQ9S"],"itemData":{"id":72,"type":"article-journal","container-title":"IEEE Transactions on Pattern Analysis and Machine Intelligence","DOI":"10.1109/TPAMI.2007.1049","ISSN":"0162-8828, 2160-9292","issue":"6","journalAbbreviation":"IEEE Trans. Pattern Anal. Mach. Intell.","note":"number: 6","page":"1052-1067","source":"DOI.org (Crossref)","title":"MonoSLAM: Real-Time Single Camera SLAM","title-short":"MonoSLAM","volume":"29","author":[{"family":"Davison","given":"Andrew J."},{"family":"Reid","given":"Ian D."},{"family":"Molton","given":"Nicholas D."},{"family":"Stasse","given":"Olivier"}],"issued":{"date-parts":[["2007",6]]}}}],"schema":"https://github.com/citation-style-language/schema/raw/master/csl-citation.json"} </w:instrText>
      </w:r>
      <w:r w:rsidRPr="004E73F6">
        <w:rPr>
          <w:sz w:val="28"/>
          <w:szCs w:val="28"/>
        </w:rPr>
        <w:fldChar w:fldCharType="separate"/>
      </w:r>
      <w:r w:rsidR="00E330C1" w:rsidRPr="00E330C1">
        <w:rPr>
          <w:sz w:val="28"/>
          <w:lang w:val="ru-RU"/>
        </w:rPr>
        <w:t>[25], [31], [35]–[38]</w:t>
      </w:r>
      <w:r w:rsidRPr="004E73F6">
        <w:rPr>
          <w:sz w:val="28"/>
          <w:szCs w:val="28"/>
        </w:rPr>
        <w:fldChar w:fldCharType="end"/>
      </w:r>
      <w:r w:rsidRPr="004E73F6">
        <w:rPr>
          <w:sz w:val="28"/>
          <w:szCs w:val="28"/>
          <w:lang w:val="ru-RU"/>
        </w:rPr>
        <w:t xml:space="preserve"> тоже возможно применять такой подход. В </w:t>
      </w:r>
      <w:r w:rsidRPr="004E73F6">
        <w:rPr>
          <w:sz w:val="28"/>
          <w:szCs w:val="28"/>
        </w:rPr>
        <w:t>Dyna</w:t>
      </w:r>
      <w:r w:rsidRPr="004E73F6">
        <w:rPr>
          <w:sz w:val="28"/>
          <w:szCs w:val="28"/>
          <w:lang w:val="ru-RU"/>
        </w:rPr>
        <w:t>-</w:t>
      </w:r>
      <w:r w:rsidRPr="004E73F6">
        <w:rPr>
          <w:sz w:val="28"/>
          <w:szCs w:val="28"/>
        </w:rPr>
        <w:t>SLAM</w:t>
      </w:r>
      <w:r w:rsidRPr="004E73F6">
        <w:rPr>
          <w:sz w:val="28"/>
          <w:szCs w:val="28"/>
        </w:rPr>
        <w:fldChar w:fldCharType="begin"/>
      </w:r>
      <w:r w:rsidR="00DC6E06">
        <w:rPr>
          <w:sz w:val="28"/>
          <w:szCs w:val="28"/>
          <w:lang w:val="ru-RU"/>
        </w:rPr>
        <w:instrText xml:space="preserve"> ADDIN ZOTERO_ITEM CSL_CITATION {"citationID":"lwLNkRky","properties":{"formattedCitation":"[39]","plainCitation":"[39]","noteIndex":0},"citationItems":[{"id":99,"uris":["http://zotero.org/users/local/XvQpfN4m/items/DA7GPRXZ"],"uri":["http://zotero.org/users/local/XvQpfN4m/items/DA7GPRXZ"],"itemData":{"id":99,"type":"article-journal","container-title":"IEEE Robotics and Automation Letters","DOI":"10.1109/LRA.2018.2860039","ISSN":"2377-3766, 2377-3774","issue":"4","journalAbbreviation":"IEEE Robot. Autom. Lett.","page":"4076-4083","source":"DOI.org (Crossref)","title":"DynaSLAM: Tracking, Mapping, and Inpainting in Dynamic Scenes","title-short":"DynaSLAM","volume":"3","author":[{"family":"Bescos","given":"Berta"},{"family":"Facil","given":"Jose M."},{"family":"Civera","given":"Javier"},{"family":"Neira","given":"Jose"}],"issued":{"date-parts":[["2018",10]]}}}],"schema":"https://github.com/citation-style-language/schema/raw/master/csl-citation.json"} </w:instrText>
      </w:r>
      <w:r w:rsidRPr="004E73F6">
        <w:rPr>
          <w:sz w:val="28"/>
          <w:szCs w:val="28"/>
        </w:rPr>
        <w:fldChar w:fldCharType="separate"/>
      </w:r>
      <w:r w:rsidR="00E330C1" w:rsidRPr="00E330C1">
        <w:rPr>
          <w:sz w:val="28"/>
          <w:lang w:val="ru-RU"/>
        </w:rPr>
        <w:t>[39]</w:t>
      </w:r>
      <w:r w:rsidRPr="004E73F6">
        <w:rPr>
          <w:sz w:val="28"/>
          <w:szCs w:val="28"/>
        </w:rPr>
        <w:fldChar w:fldCharType="end"/>
      </w:r>
      <w:r w:rsidRPr="004E73F6">
        <w:rPr>
          <w:sz w:val="28"/>
          <w:szCs w:val="28"/>
          <w:lang w:val="ru-RU"/>
        </w:rPr>
        <w:t xml:space="preserve"> показывается работа метода для обычной камеры без поддержки обработки глубины в сравнении с обычным </w:t>
      </w:r>
      <w:r w:rsidRPr="004E73F6">
        <w:rPr>
          <w:sz w:val="28"/>
          <w:szCs w:val="28"/>
        </w:rPr>
        <w:t>mono</w:t>
      </w:r>
      <w:r w:rsidRPr="004E73F6">
        <w:rPr>
          <w:sz w:val="28"/>
          <w:szCs w:val="28"/>
          <w:lang w:val="ru-RU"/>
        </w:rPr>
        <w:t>-</w:t>
      </w:r>
      <w:r w:rsidRPr="004E73F6">
        <w:rPr>
          <w:sz w:val="28"/>
          <w:szCs w:val="28"/>
        </w:rPr>
        <w:t>SLAM</w:t>
      </w:r>
      <w:r w:rsidRPr="004E73F6">
        <w:rPr>
          <w:sz w:val="28"/>
          <w:szCs w:val="28"/>
          <w:lang w:val="ru-RU"/>
        </w:rPr>
        <w:t>.</w:t>
      </w:r>
    </w:p>
    <w:p w14:paraId="6B43D458" w14:textId="77777777" w:rsidR="004148CA" w:rsidRDefault="004148CA" w:rsidP="004148CA">
      <w:pPr>
        <w:keepNext/>
        <w:spacing w:before="240" w:after="240"/>
      </w:pPr>
      <w:r>
        <w:rPr>
          <w:noProof/>
        </w:rPr>
        <w:drawing>
          <wp:inline distT="114300" distB="114300" distL="114300" distR="114300" wp14:anchorId="670D823D" wp14:editId="0C4A5992">
            <wp:extent cx="5940000" cy="1041400"/>
            <wp:effectExtent l="0" t="0" r="0" b="0"/>
            <wp:docPr id="42" name="image1.png" descr="A screenshot of a computer&#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7"/>
                    <a:srcRect/>
                    <a:stretch>
                      <a:fillRect/>
                    </a:stretch>
                  </pic:blipFill>
                  <pic:spPr>
                    <a:xfrm>
                      <a:off x="0" y="0"/>
                      <a:ext cx="5940000" cy="1041400"/>
                    </a:xfrm>
                    <a:prstGeom prst="rect">
                      <a:avLst/>
                    </a:prstGeom>
                    <a:ln/>
                  </pic:spPr>
                </pic:pic>
              </a:graphicData>
            </a:graphic>
          </wp:inline>
        </w:drawing>
      </w:r>
    </w:p>
    <w:p w14:paraId="2436129B" w14:textId="78B72886" w:rsidR="004148CA" w:rsidRPr="004148CA" w:rsidRDefault="004148CA" w:rsidP="006C7C3D">
      <w:pPr>
        <w:pStyle w:val="af"/>
        <w:jc w:val="center"/>
        <w:rPr>
          <w:lang w:val="ru-RU"/>
        </w:rPr>
      </w:pPr>
      <w:r w:rsidRPr="004148CA">
        <w:rPr>
          <w:lang w:val="ru-RU"/>
        </w:rPr>
        <w:t xml:space="preserve">Рисунок  </w:t>
      </w:r>
      <w:r>
        <w:fldChar w:fldCharType="begin"/>
      </w:r>
      <w:r w:rsidRPr="004148CA">
        <w:rPr>
          <w:lang w:val="ru-RU"/>
        </w:rPr>
        <w:instrText xml:space="preserve"> </w:instrText>
      </w:r>
      <w:r>
        <w:instrText>SEQ</w:instrText>
      </w:r>
      <w:r w:rsidRPr="004148CA">
        <w:rPr>
          <w:lang w:val="ru-RU"/>
        </w:rPr>
        <w:instrText xml:space="preserve"> Рисунок_ \* </w:instrText>
      </w:r>
      <w:r>
        <w:instrText>ARABIC</w:instrText>
      </w:r>
      <w:r w:rsidRPr="004148CA">
        <w:rPr>
          <w:lang w:val="ru-RU"/>
        </w:rPr>
        <w:instrText xml:space="preserve"> </w:instrText>
      </w:r>
      <w:r>
        <w:fldChar w:fldCharType="separate"/>
      </w:r>
      <w:r w:rsidRPr="004148CA">
        <w:rPr>
          <w:noProof/>
          <w:lang w:val="ru-RU"/>
        </w:rPr>
        <w:t>6</w:t>
      </w:r>
      <w:r>
        <w:fldChar w:fldCharType="end"/>
      </w:r>
      <w:r>
        <w:rPr>
          <w:lang w:val="ru-RU"/>
        </w:rPr>
        <w:t xml:space="preserve"> </w:t>
      </w:r>
      <w:proofErr w:type="spellStart"/>
      <w:r w:rsidRPr="002C58F9">
        <w:rPr>
          <w:lang w:val="ru-RU"/>
        </w:rPr>
        <w:t>Dyna</w:t>
      </w:r>
      <w:proofErr w:type="spellEnd"/>
      <w:r w:rsidRPr="002C58F9">
        <w:rPr>
          <w:lang w:val="ru-RU"/>
        </w:rPr>
        <w:t xml:space="preserve">-SLAM </w:t>
      </w:r>
      <w:r>
        <w:rPr>
          <w:lang w:val="ru-RU"/>
        </w:rPr>
        <w:t xml:space="preserve">, структурная схема </w:t>
      </w:r>
      <w:r>
        <w:rPr>
          <w:lang w:val="ru-RU"/>
        </w:rPr>
        <w:fldChar w:fldCharType="begin"/>
      </w:r>
      <w:r w:rsidR="00DC6E06">
        <w:rPr>
          <w:lang w:val="ru-RU"/>
        </w:rPr>
        <w:instrText xml:space="preserve"> ADDIN ZOTERO_ITEM CSL_CITATION {"citationID":"f0oGarkh","properties":{"formattedCitation":"[39]","plainCitation":"[39]","noteIndex":0},"citationItems":[{"id":99,"uris":["http://zotero.org/users/local/XvQpfN4m/items/DA7GPRXZ"],"uri":["http://zotero.org/users/local/XvQpfN4m/items/DA7GPRXZ"],"itemData":{"id":99,"type":"article-journal","container-title":"IEEE Robotics and Automation Letters","DOI":"10.1109/LRA.2018.2860039","ISSN":"2377-3766, 2377-3774","issue":"4","journalAbbreviation":"IEEE Robot. Autom. Lett.","page":"4076-4083","source":"DOI.org (Crossref)","title":"DynaSLAM: Tracking, Mapping, and Inpainting in Dynamic Scenes","title-short":"DynaSLAM","volume":"3","author":[{"family":"Bescos","given":"Berta"},{"family":"Facil","given":"Jose M."},{"family":"Civera","given":"Javier"},{"family":"Neira","given":"Jose"}],"issued":{"date-parts":[["2018",10]]}}}],"schema":"https://github.com/citation-style-language/schema/raw/master/csl-citation.json"} </w:instrText>
      </w:r>
      <w:r>
        <w:rPr>
          <w:lang w:val="ru-RU"/>
        </w:rPr>
        <w:fldChar w:fldCharType="separate"/>
      </w:r>
      <w:r w:rsidR="00E330C1" w:rsidRPr="00E330C1">
        <w:rPr>
          <w:rFonts w:cs="Times New Roman"/>
          <w:lang w:val="ru-RU"/>
        </w:rPr>
        <w:t>[39]</w:t>
      </w:r>
      <w:r>
        <w:rPr>
          <w:lang w:val="ru-RU"/>
        </w:rPr>
        <w:fldChar w:fldCharType="end"/>
      </w:r>
    </w:p>
    <w:p w14:paraId="497487AB" w14:textId="77777777" w:rsidR="004148CA" w:rsidRPr="004148CA" w:rsidRDefault="004148CA" w:rsidP="004148CA">
      <w:pPr>
        <w:spacing w:before="240" w:after="240"/>
        <w:rPr>
          <w:lang w:val="ru-RU"/>
        </w:rPr>
      </w:pPr>
    </w:p>
    <w:p w14:paraId="16859047" w14:textId="77777777" w:rsidR="004148CA" w:rsidRPr="004E73F6" w:rsidRDefault="004148CA" w:rsidP="004E73F6">
      <w:pPr>
        <w:spacing w:before="240" w:after="240" w:line="360" w:lineRule="auto"/>
        <w:ind w:firstLine="708"/>
        <w:rPr>
          <w:sz w:val="28"/>
          <w:szCs w:val="28"/>
          <w:lang w:val="ru-RU"/>
        </w:rPr>
      </w:pPr>
      <w:r w:rsidRPr="004E73F6">
        <w:rPr>
          <w:sz w:val="28"/>
          <w:szCs w:val="28"/>
        </w:rPr>
        <w:t>Dyna</w:t>
      </w:r>
      <w:r w:rsidRPr="004E73F6">
        <w:rPr>
          <w:sz w:val="28"/>
          <w:szCs w:val="28"/>
          <w:lang w:val="ru-RU"/>
        </w:rPr>
        <w:t>-</w:t>
      </w:r>
      <w:r w:rsidRPr="004E73F6">
        <w:rPr>
          <w:sz w:val="28"/>
          <w:szCs w:val="28"/>
        </w:rPr>
        <w:t>SLAM</w:t>
      </w:r>
      <w:r w:rsidRPr="004E73F6">
        <w:rPr>
          <w:sz w:val="28"/>
          <w:szCs w:val="28"/>
          <w:lang w:val="ru-RU"/>
        </w:rPr>
        <w:t xml:space="preserve"> рассматривают случай построения карты в динамическом окружении. Если по видео сгенерировать карту и попробовать осуществлять навигацию, то ничего не заработает. </w:t>
      </w:r>
    </w:p>
    <w:p w14:paraId="1CFCAF83" w14:textId="77777777" w:rsidR="004148CA" w:rsidRPr="004E73F6" w:rsidRDefault="004148CA" w:rsidP="004E73F6">
      <w:pPr>
        <w:spacing w:before="240" w:after="240" w:line="360" w:lineRule="auto"/>
        <w:ind w:firstLine="708"/>
        <w:rPr>
          <w:sz w:val="28"/>
          <w:szCs w:val="28"/>
          <w:lang w:val="ru-RU"/>
        </w:rPr>
      </w:pPr>
      <w:r w:rsidRPr="004E73F6">
        <w:rPr>
          <w:sz w:val="28"/>
          <w:szCs w:val="28"/>
          <w:lang w:val="ru-RU"/>
        </w:rPr>
        <w:t xml:space="preserve">Оказывается, что люди, автомобили и другие подвижные объекты все еще являются частью карты, но не сохраняют свои местоположения на карте. В итоге можно сопоставить изображение человека и получить координату его прошлого местоположения. В случае машин получается, что существует множество одинаковых машин, и привязываться к машине как к уникальному идентификатору вообще некорректно. Соответственно надо научиться определять такие классы объектов в карте как люди и автомобили. </w:t>
      </w:r>
    </w:p>
    <w:p w14:paraId="24E60584" w14:textId="77777777" w:rsidR="004148CA" w:rsidRDefault="004148CA" w:rsidP="004E73F6">
      <w:pPr>
        <w:keepNext/>
        <w:spacing w:before="240" w:after="240"/>
        <w:jc w:val="center"/>
      </w:pPr>
      <w:r>
        <w:rPr>
          <w:noProof/>
        </w:rPr>
        <w:lastRenderedPageBreak/>
        <w:drawing>
          <wp:inline distT="114300" distB="114300" distL="114300" distR="114300" wp14:anchorId="1B5AEFBD" wp14:editId="0AABD3E5">
            <wp:extent cx="2715712" cy="1868877"/>
            <wp:effectExtent l="0" t="0" r="0" b="0"/>
            <wp:docPr id="43" name="image2.png"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8"/>
                    <a:srcRect/>
                    <a:stretch>
                      <a:fillRect/>
                    </a:stretch>
                  </pic:blipFill>
                  <pic:spPr>
                    <a:xfrm>
                      <a:off x="0" y="0"/>
                      <a:ext cx="2715712" cy="1868877"/>
                    </a:xfrm>
                    <a:prstGeom prst="rect">
                      <a:avLst/>
                    </a:prstGeom>
                    <a:ln/>
                  </pic:spPr>
                </pic:pic>
              </a:graphicData>
            </a:graphic>
          </wp:inline>
        </w:drawing>
      </w:r>
    </w:p>
    <w:p w14:paraId="276E5306" w14:textId="38200C14" w:rsidR="004148CA" w:rsidRPr="004148CA" w:rsidRDefault="004148CA" w:rsidP="006C7C3D">
      <w:pPr>
        <w:pStyle w:val="af"/>
        <w:jc w:val="center"/>
        <w:rPr>
          <w:lang w:val="ru-RU"/>
        </w:rPr>
      </w:pPr>
      <w:r w:rsidRPr="004148CA">
        <w:rPr>
          <w:lang w:val="ru-RU"/>
        </w:rPr>
        <w:t xml:space="preserve">Рисунок  </w:t>
      </w:r>
      <w:r>
        <w:fldChar w:fldCharType="begin"/>
      </w:r>
      <w:r w:rsidRPr="004148CA">
        <w:rPr>
          <w:lang w:val="ru-RU"/>
        </w:rPr>
        <w:instrText xml:space="preserve"> </w:instrText>
      </w:r>
      <w:r>
        <w:instrText>SEQ</w:instrText>
      </w:r>
      <w:r w:rsidRPr="004148CA">
        <w:rPr>
          <w:lang w:val="ru-RU"/>
        </w:rPr>
        <w:instrText xml:space="preserve"> Рисунок_ \* </w:instrText>
      </w:r>
      <w:r>
        <w:instrText>ARABIC</w:instrText>
      </w:r>
      <w:r w:rsidRPr="004148CA">
        <w:rPr>
          <w:lang w:val="ru-RU"/>
        </w:rPr>
        <w:instrText xml:space="preserve"> </w:instrText>
      </w:r>
      <w:r>
        <w:fldChar w:fldCharType="separate"/>
      </w:r>
      <w:r w:rsidRPr="004148CA">
        <w:rPr>
          <w:noProof/>
          <w:lang w:val="ru-RU"/>
        </w:rPr>
        <w:t>7</w:t>
      </w:r>
      <w:r>
        <w:fldChar w:fldCharType="end"/>
      </w:r>
      <w:r>
        <w:rPr>
          <w:lang w:val="ru-RU"/>
        </w:rPr>
        <w:t xml:space="preserve"> </w:t>
      </w:r>
      <w:r w:rsidRPr="0099299C">
        <w:rPr>
          <w:lang w:val="ru-RU"/>
        </w:rPr>
        <w:t>Сравнение навигации методом ORB-SLAM2 (красный) и DynaSLAM (голубой) с реальной траекторией (черный)</w:t>
      </w:r>
      <w:r>
        <w:rPr>
          <w:lang w:val="ru-RU"/>
        </w:rPr>
        <w:t xml:space="preserve"> </w:t>
      </w:r>
      <w:r>
        <w:rPr>
          <w:lang w:val="ru-RU"/>
        </w:rPr>
        <w:fldChar w:fldCharType="begin"/>
      </w:r>
      <w:r w:rsidR="00DC6E06">
        <w:rPr>
          <w:lang w:val="ru-RU"/>
        </w:rPr>
        <w:instrText xml:space="preserve"> ADDIN ZOTERO_ITEM CSL_CITATION {"citationID":"kuzgZQY6","properties":{"formattedCitation":"[39]","plainCitation":"[39]","noteIndex":0},"citationItems":[{"id":99,"uris":["http://zotero.org/users/local/XvQpfN4m/items/DA7GPRXZ"],"uri":["http://zotero.org/users/local/XvQpfN4m/items/DA7GPRXZ"],"itemData":{"id":99,"type":"article-journal","container-title":"IEEE Robotics and Automation Letters","DOI":"10.1109/LRA.2018.2860039","ISSN":"2377-3766, 2377-3774","issue":"4","journalAbbreviation":"IEEE Robot. Autom. Lett.","page":"4076-4083","source":"DOI.org (Crossref)","title":"DynaSLAM: Tracking, Mapping, and Inpainting in Dynamic Scenes","title-short":"DynaSLAM","volume":"3","author":[{"family":"Bescos","given":"Berta"},{"family":"Facil","given":"Jose M."},{"family":"Civera","given":"Javier"},{"family":"Neira","given":"Jose"}],"issued":{"date-parts":[["2018",10]]}}}],"schema":"https://github.com/citation-style-language/schema/raw/master/csl-citation.json"} </w:instrText>
      </w:r>
      <w:r>
        <w:rPr>
          <w:lang w:val="ru-RU"/>
        </w:rPr>
        <w:fldChar w:fldCharType="separate"/>
      </w:r>
      <w:r w:rsidR="00E330C1" w:rsidRPr="00E330C1">
        <w:rPr>
          <w:rFonts w:cs="Times New Roman"/>
          <w:lang w:val="ru-RU"/>
        </w:rPr>
        <w:t>[39]</w:t>
      </w:r>
      <w:r>
        <w:rPr>
          <w:lang w:val="ru-RU"/>
        </w:rPr>
        <w:fldChar w:fldCharType="end"/>
      </w:r>
    </w:p>
    <w:p w14:paraId="4E73DE40" w14:textId="77777777" w:rsidR="004148CA" w:rsidRPr="006C7C3D" w:rsidRDefault="004148CA" w:rsidP="006C7C3D">
      <w:pPr>
        <w:spacing w:before="240" w:after="240" w:line="360" w:lineRule="auto"/>
        <w:ind w:firstLine="708"/>
        <w:rPr>
          <w:sz w:val="28"/>
          <w:szCs w:val="28"/>
          <w:lang w:val="ru-RU"/>
        </w:rPr>
      </w:pPr>
      <w:r w:rsidRPr="006C7C3D">
        <w:rPr>
          <w:sz w:val="28"/>
          <w:szCs w:val="28"/>
          <w:lang w:val="ru-RU"/>
        </w:rPr>
        <w:t xml:space="preserve">Для примера динамического окружения, навигация методом </w:t>
      </w:r>
      <w:r w:rsidRPr="006C7C3D">
        <w:rPr>
          <w:sz w:val="28"/>
          <w:szCs w:val="28"/>
        </w:rPr>
        <w:t>ORB</w:t>
      </w:r>
      <w:r w:rsidRPr="006C7C3D">
        <w:rPr>
          <w:sz w:val="28"/>
          <w:szCs w:val="28"/>
          <w:lang w:val="ru-RU"/>
        </w:rPr>
        <w:t>-</w:t>
      </w:r>
      <w:r w:rsidRPr="006C7C3D">
        <w:rPr>
          <w:sz w:val="28"/>
          <w:szCs w:val="28"/>
        </w:rPr>
        <w:t>SLAM</w:t>
      </w:r>
      <w:r w:rsidRPr="006C7C3D">
        <w:rPr>
          <w:sz w:val="28"/>
          <w:szCs w:val="28"/>
          <w:lang w:val="ru-RU"/>
        </w:rPr>
        <w:t xml:space="preserve">2 дает большую погрешность, хотя метод в целом показывает хорошую точность в нормальных условиях. Проблема возникает, потому что метод построен на предположении о статичном окружении при построении карты. </w:t>
      </w:r>
    </w:p>
    <w:p w14:paraId="4E222B9E" w14:textId="77777777" w:rsidR="004148CA" w:rsidRPr="006C7C3D" w:rsidRDefault="004148CA" w:rsidP="006C7C3D">
      <w:pPr>
        <w:spacing w:before="240" w:after="240" w:line="360" w:lineRule="auto"/>
        <w:rPr>
          <w:sz w:val="28"/>
          <w:szCs w:val="28"/>
          <w:lang w:val="ru-RU"/>
        </w:rPr>
      </w:pPr>
      <w:r w:rsidRPr="006C7C3D">
        <w:rPr>
          <w:sz w:val="28"/>
          <w:szCs w:val="28"/>
          <w:lang w:val="ru-RU"/>
        </w:rPr>
        <w:t xml:space="preserve">Автор </w:t>
      </w:r>
      <w:r w:rsidRPr="006C7C3D">
        <w:rPr>
          <w:sz w:val="28"/>
          <w:szCs w:val="28"/>
        </w:rPr>
        <w:t>DynaSLAM</w:t>
      </w:r>
      <w:r w:rsidRPr="006C7C3D">
        <w:rPr>
          <w:sz w:val="28"/>
          <w:szCs w:val="28"/>
          <w:lang w:val="ru-RU"/>
        </w:rPr>
        <w:t xml:space="preserve"> рассматривает следующие конфигурации системы:</w:t>
      </w:r>
    </w:p>
    <w:p w14:paraId="0FF03B98" w14:textId="53D1FDFE" w:rsidR="004148CA" w:rsidRPr="006C7C3D" w:rsidRDefault="004148CA" w:rsidP="006C7C3D">
      <w:pPr>
        <w:numPr>
          <w:ilvl w:val="0"/>
          <w:numId w:val="21"/>
        </w:numPr>
        <w:spacing w:before="240" w:line="360" w:lineRule="auto"/>
        <w:rPr>
          <w:sz w:val="28"/>
          <w:szCs w:val="28"/>
          <w:lang w:val="ru-RU"/>
        </w:rPr>
      </w:pPr>
      <w:r w:rsidRPr="006C7C3D">
        <w:rPr>
          <w:sz w:val="28"/>
          <w:szCs w:val="28"/>
        </w:rPr>
        <w:t>DynaSLAM</w:t>
      </w:r>
      <w:r w:rsidRPr="006C7C3D">
        <w:rPr>
          <w:sz w:val="28"/>
          <w:szCs w:val="28"/>
          <w:lang w:val="ru-RU"/>
        </w:rPr>
        <w:t xml:space="preserve"> (</w:t>
      </w:r>
      <w:r w:rsidRPr="006C7C3D">
        <w:rPr>
          <w:sz w:val="28"/>
          <w:szCs w:val="28"/>
        </w:rPr>
        <w:t>N</w:t>
      </w:r>
      <w:r w:rsidRPr="006C7C3D">
        <w:rPr>
          <w:sz w:val="28"/>
          <w:szCs w:val="28"/>
          <w:lang w:val="ru-RU"/>
        </w:rPr>
        <w:t xml:space="preserve">) — система, в которой производится только сегментация кадров с помощью </w:t>
      </w:r>
      <w:r w:rsidRPr="006C7C3D">
        <w:rPr>
          <w:sz w:val="28"/>
          <w:szCs w:val="28"/>
        </w:rPr>
        <w:t>Mask</w:t>
      </w:r>
      <w:r w:rsidRPr="006C7C3D">
        <w:rPr>
          <w:sz w:val="28"/>
          <w:szCs w:val="28"/>
          <w:lang w:val="ru-RU"/>
        </w:rPr>
        <w:t xml:space="preserve"> </w:t>
      </w:r>
      <w:r w:rsidRPr="006C7C3D">
        <w:rPr>
          <w:sz w:val="28"/>
          <w:szCs w:val="28"/>
        </w:rPr>
        <w:t>R</w:t>
      </w:r>
      <w:r w:rsidRPr="006C7C3D">
        <w:rPr>
          <w:sz w:val="28"/>
          <w:szCs w:val="28"/>
          <w:lang w:val="ru-RU"/>
        </w:rPr>
        <w:t>-</w:t>
      </w:r>
      <w:r w:rsidRPr="006C7C3D">
        <w:rPr>
          <w:sz w:val="28"/>
          <w:szCs w:val="28"/>
        </w:rPr>
        <w:t>CNN</w:t>
      </w:r>
      <w:r w:rsidRPr="006C7C3D">
        <w:rPr>
          <w:sz w:val="28"/>
          <w:szCs w:val="28"/>
        </w:rPr>
        <w:fldChar w:fldCharType="begin"/>
      </w:r>
      <w:r w:rsidR="00DC6E06">
        <w:rPr>
          <w:sz w:val="28"/>
          <w:szCs w:val="28"/>
          <w:lang w:val="ru-RU"/>
        </w:rPr>
        <w:instrText xml:space="preserve"> ADDIN ZOTERO_ITEM CSL_CITATION {"citationID":"Atwiju8i","properties":{"formattedCitation":"[40]","plainCitation":"[40]","noteIndex":0},"citationItems":[{"id":118,"uris":["http://zotero.org/users/local/XvQpfN4m/items/5ZJGDNEU"],"uri":["http://zotero.org/users/local/XvQpfN4m/items/5ZJGDNEU"],"itemData":{"id":118,"type":"article-journal","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container-title":"arXiv:1703.06870 [cs]","note":"arXiv: 1703.06870","source":"arXiv.org","title":"Mask R-CNN","URL":"http://arxiv.org/abs/1703.06870","author":[{"family":"He","given":"Kaiming"},{"family":"Gkioxari","given":"Georgia"},{"family":"Dollár","given":"Piotr"},{"family":"Girshick","given":"Ross"}],"accessed":{"date-parts":[["2021",12,27]]},"issued":{"date-parts":[["2018",1,24]]}}}],"schema":"https://github.com/citation-style-language/schema/raw/master/csl-citation.json"} </w:instrText>
      </w:r>
      <w:r w:rsidRPr="006C7C3D">
        <w:rPr>
          <w:sz w:val="28"/>
          <w:szCs w:val="28"/>
        </w:rPr>
        <w:fldChar w:fldCharType="separate"/>
      </w:r>
      <w:r w:rsidR="00E330C1" w:rsidRPr="00E330C1">
        <w:rPr>
          <w:sz w:val="28"/>
          <w:lang w:val="ru-RU"/>
        </w:rPr>
        <w:t>[40]</w:t>
      </w:r>
      <w:r w:rsidRPr="006C7C3D">
        <w:rPr>
          <w:sz w:val="28"/>
          <w:szCs w:val="28"/>
        </w:rPr>
        <w:fldChar w:fldCharType="end"/>
      </w:r>
      <w:r w:rsidRPr="006C7C3D">
        <w:rPr>
          <w:sz w:val="28"/>
          <w:szCs w:val="28"/>
          <w:lang w:val="ru-RU"/>
        </w:rPr>
        <w:t>, что и является априорным выходным объектом системы.</w:t>
      </w:r>
    </w:p>
    <w:p w14:paraId="0E2AFEFA" w14:textId="77777777" w:rsidR="004148CA" w:rsidRPr="006C7C3D" w:rsidRDefault="004148CA" w:rsidP="006C7C3D">
      <w:pPr>
        <w:numPr>
          <w:ilvl w:val="0"/>
          <w:numId w:val="21"/>
        </w:numPr>
        <w:spacing w:line="360" w:lineRule="auto"/>
        <w:rPr>
          <w:sz w:val="28"/>
          <w:szCs w:val="28"/>
          <w:lang w:val="ru-RU"/>
        </w:rPr>
      </w:pPr>
      <w:r w:rsidRPr="006C7C3D">
        <w:rPr>
          <w:sz w:val="28"/>
          <w:szCs w:val="28"/>
        </w:rPr>
        <w:t>DynaSLAM</w:t>
      </w:r>
      <w:r w:rsidRPr="006C7C3D">
        <w:rPr>
          <w:sz w:val="28"/>
          <w:szCs w:val="28"/>
          <w:lang w:val="ru-RU"/>
        </w:rPr>
        <w:t xml:space="preserve"> (</w:t>
      </w:r>
      <w:r w:rsidRPr="006C7C3D">
        <w:rPr>
          <w:sz w:val="28"/>
          <w:szCs w:val="28"/>
        </w:rPr>
        <w:t>G</w:t>
      </w:r>
      <w:r w:rsidRPr="006C7C3D">
        <w:rPr>
          <w:sz w:val="28"/>
          <w:szCs w:val="28"/>
          <w:lang w:val="ru-RU"/>
        </w:rPr>
        <w:t xml:space="preserve">) представляет собой набор геометрических методов определения трехмерной геометрии на основе глубины изменения. </w:t>
      </w:r>
    </w:p>
    <w:p w14:paraId="22847E9C" w14:textId="77777777" w:rsidR="004148CA" w:rsidRPr="006C7C3D" w:rsidRDefault="004148CA" w:rsidP="006C7C3D">
      <w:pPr>
        <w:numPr>
          <w:ilvl w:val="0"/>
          <w:numId w:val="21"/>
        </w:numPr>
        <w:spacing w:line="360" w:lineRule="auto"/>
        <w:rPr>
          <w:sz w:val="28"/>
          <w:szCs w:val="28"/>
          <w:lang w:val="ru-RU"/>
        </w:rPr>
      </w:pPr>
      <w:r w:rsidRPr="006C7C3D">
        <w:rPr>
          <w:sz w:val="28"/>
          <w:szCs w:val="28"/>
        </w:rPr>
        <w:t>DynaSLAM</w:t>
      </w:r>
      <w:r w:rsidRPr="006C7C3D">
        <w:rPr>
          <w:sz w:val="28"/>
          <w:szCs w:val="28"/>
          <w:lang w:val="ru-RU"/>
        </w:rPr>
        <w:t xml:space="preserve"> (</w:t>
      </w:r>
      <w:r w:rsidRPr="006C7C3D">
        <w:rPr>
          <w:sz w:val="28"/>
          <w:szCs w:val="28"/>
        </w:rPr>
        <w:t>N</w:t>
      </w:r>
      <w:r w:rsidRPr="006C7C3D">
        <w:rPr>
          <w:sz w:val="28"/>
          <w:szCs w:val="28"/>
          <w:lang w:val="ru-RU"/>
        </w:rPr>
        <w:t xml:space="preserve"> + </w:t>
      </w:r>
      <w:r w:rsidRPr="006C7C3D">
        <w:rPr>
          <w:sz w:val="28"/>
          <w:szCs w:val="28"/>
        </w:rPr>
        <w:t>G</w:t>
      </w:r>
      <w:r w:rsidRPr="006C7C3D">
        <w:rPr>
          <w:sz w:val="28"/>
          <w:szCs w:val="28"/>
          <w:lang w:val="ru-RU"/>
        </w:rPr>
        <w:t xml:space="preserve">) это система, в которой выделены динамические объекты, и объединяет одновременно геометрические и </w:t>
      </w:r>
      <w:proofErr w:type="spellStart"/>
      <w:r w:rsidRPr="006C7C3D">
        <w:rPr>
          <w:sz w:val="28"/>
          <w:szCs w:val="28"/>
          <w:lang w:val="ru-RU"/>
        </w:rPr>
        <w:t>нейросетевые</w:t>
      </w:r>
      <w:proofErr w:type="spellEnd"/>
      <w:r w:rsidRPr="006C7C3D">
        <w:rPr>
          <w:sz w:val="28"/>
          <w:szCs w:val="28"/>
          <w:lang w:val="ru-RU"/>
        </w:rPr>
        <w:t xml:space="preserve"> методы. </w:t>
      </w:r>
    </w:p>
    <w:p w14:paraId="4FF9EC94" w14:textId="77777777" w:rsidR="004148CA" w:rsidRPr="006C7C3D" w:rsidRDefault="004148CA" w:rsidP="006C7C3D">
      <w:pPr>
        <w:numPr>
          <w:ilvl w:val="0"/>
          <w:numId w:val="21"/>
        </w:numPr>
        <w:spacing w:after="240" w:line="360" w:lineRule="auto"/>
        <w:rPr>
          <w:sz w:val="28"/>
          <w:szCs w:val="28"/>
          <w:lang w:val="ru-RU"/>
        </w:rPr>
      </w:pPr>
      <w:r w:rsidRPr="006C7C3D">
        <w:rPr>
          <w:sz w:val="28"/>
          <w:szCs w:val="28"/>
          <w:lang w:val="ru-RU"/>
        </w:rPr>
        <w:t>Дополнительно можно рассматривать конфигурацию (</w:t>
      </w:r>
      <w:r w:rsidRPr="006C7C3D">
        <w:rPr>
          <w:sz w:val="28"/>
          <w:szCs w:val="28"/>
        </w:rPr>
        <w:t>N</w:t>
      </w:r>
      <w:r w:rsidRPr="006C7C3D">
        <w:rPr>
          <w:sz w:val="28"/>
          <w:szCs w:val="28"/>
          <w:lang w:val="ru-RU"/>
        </w:rPr>
        <w:t xml:space="preserve"> + </w:t>
      </w:r>
      <w:r w:rsidRPr="006C7C3D">
        <w:rPr>
          <w:sz w:val="28"/>
          <w:szCs w:val="28"/>
        </w:rPr>
        <w:t>G</w:t>
      </w:r>
      <w:r w:rsidRPr="006C7C3D">
        <w:rPr>
          <w:sz w:val="28"/>
          <w:szCs w:val="28"/>
          <w:lang w:val="ru-RU"/>
        </w:rPr>
        <w:t xml:space="preserve"> + </w:t>
      </w:r>
      <w:r w:rsidRPr="006C7C3D">
        <w:rPr>
          <w:sz w:val="28"/>
          <w:szCs w:val="28"/>
        </w:rPr>
        <w:t>BI</w:t>
      </w:r>
      <w:r w:rsidRPr="006C7C3D">
        <w:rPr>
          <w:sz w:val="28"/>
          <w:szCs w:val="28"/>
          <w:lang w:val="ru-RU"/>
        </w:rPr>
        <w:t>), где выполняется закрашивание/дорисовывание фона изображения (</w:t>
      </w:r>
      <w:r w:rsidRPr="006C7C3D">
        <w:rPr>
          <w:sz w:val="28"/>
          <w:szCs w:val="28"/>
        </w:rPr>
        <w:t>BI</w:t>
      </w:r>
      <w:r w:rsidRPr="006C7C3D">
        <w:rPr>
          <w:sz w:val="28"/>
          <w:szCs w:val="28"/>
          <w:lang w:val="ru-RU"/>
        </w:rPr>
        <w:t xml:space="preserve"> </w:t>
      </w:r>
      <w:r w:rsidRPr="006C7C3D">
        <w:rPr>
          <w:sz w:val="28"/>
          <w:szCs w:val="28"/>
        </w:rPr>
        <w:t>background</w:t>
      </w:r>
      <w:r w:rsidRPr="006C7C3D">
        <w:rPr>
          <w:sz w:val="28"/>
          <w:szCs w:val="28"/>
          <w:lang w:val="ru-RU"/>
        </w:rPr>
        <w:t xml:space="preserve"> </w:t>
      </w:r>
      <w:r w:rsidRPr="006C7C3D">
        <w:rPr>
          <w:sz w:val="28"/>
          <w:szCs w:val="28"/>
        </w:rPr>
        <w:t>inpainting</w:t>
      </w:r>
      <w:r w:rsidRPr="006C7C3D">
        <w:rPr>
          <w:sz w:val="28"/>
          <w:szCs w:val="28"/>
          <w:lang w:val="ru-RU"/>
        </w:rPr>
        <w:t xml:space="preserve">) перед циклом алгоритма </w:t>
      </w:r>
      <w:r w:rsidRPr="006C7C3D">
        <w:rPr>
          <w:sz w:val="28"/>
          <w:szCs w:val="28"/>
        </w:rPr>
        <w:t>SLAM</w:t>
      </w:r>
      <w:r w:rsidRPr="006C7C3D">
        <w:rPr>
          <w:sz w:val="28"/>
          <w:szCs w:val="28"/>
          <w:lang w:val="ru-RU"/>
        </w:rPr>
        <w:t xml:space="preserve">. Мотивация для такого эксперимента заключается в том, что, если динамические области заранее закрасить известным статическим содержимым, система может работать в качестве стандартной </w:t>
      </w:r>
      <w:r w:rsidRPr="006C7C3D">
        <w:rPr>
          <w:sz w:val="28"/>
          <w:szCs w:val="28"/>
        </w:rPr>
        <w:t>SLAM</w:t>
      </w:r>
      <w:r w:rsidRPr="006C7C3D">
        <w:rPr>
          <w:sz w:val="28"/>
          <w:szCs w:val="28"/>
          <w:lang w:val="ru-RU"/>
        </w:rPr>
        <w:t xml:space="preserve">-системы в предположении статичности внешней сцены. В этом случае </w:t>
      </w:r>
      <w:r w:rsidRPr="006C7C3D">
        <w:rPr>
          <w:sz w:val="28"/>
          <w:szCs w:val="28"/>
        </w:rPr>
        <w:t>ORB</w:t>
      </w:r>
      <w:r w:rsidRPr="006C7C3D">
        <w:rPr>
          <w:sz w:val="28"/>
          <w:szCs w:val="28"/>
          <w:lang w:val="ru-RU"/>
        </w:rPr>
        <w:t xml:space="preserve"> </w:t>
      </w:r>
      <w:r w:rsidRPr="006C7C3D">
        <w:rPr>
          <w:sz w:val="28"/>
          <w:szCs w:val="28"/>
          <w:lang w:val="ru-RU"/>
        </w:rPr>
        <w:lastRenderedPageBreak/>
        <w:t xml:space="preserve">характерные точки ищутся как в реальной, так и в реконструированной области кадров, в поиске совпадений с ключевыми точками в ранее обработанных ключевых кадрах. </w:t>
      </w:r>
    </w:p>
    <w:p w14:paraId="41F5D5AA" w14:textId="77777777" w:rsidR="004148CA" w:rsidRDefault="004148CA" w:rsidP="004148CA">
      <w:pPr>
        <w:keepNext/>
        <w:spacing w:before="240" w:after="240"/>
      </w:pPr>
      <w:r>
        <w:rPr>
          <w:noProof/>
        </w:rPr>
        <w:drawing>
          <wp:inline distT="114300" distB="114300" distL="114300" distR="114300" wp14:anchorId="7CECAE70" wp14:editId="1EECEC03">
            <wp:extent cx="2586239" cy="1939680"/>
            <wp:effectExtent l="0" t="0" r="0" b="0"/>
            <wp:docPr id="44" name="image11.png" descr="A person wearing headphones&#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9"/>
                    <a:srcRect/>
                    <a:stretch>
                      <a:fillRect/>
                    </a:stretch>
                  </pic:blipFill>
                  <pic:spPr>
                    <a:xfrm>
                      <a:off x="0" y="0"/>
                      <a:ext cx="2586239" cy="1939680"/>
                    </a:xfrm>
                    <a:prstGeom prst="rect">
                      <a:avLst/>
                    </a:prstGeom>
                    <a:ln/>
                  </pic:spPr>
                </pic:pic>
              </a:graphicData>
            </a:graphic>
          </wp:inline>
        </w:drawing>
      </w:r>
      <w:r>
        <w:rPr>
          <w:noProof/>
        </w:rPr>
        <w:drawing>
          <wp:inline distT="114300" distB="114300" distL="114300" distR="114300" wp14:anchorId="0226E32B" wp14:editId="28E5A551">
            <wp:extent cx="2595361" cy="1946520"/>
            <wp:effectExtent l="0" t="0" r="0" b="0"/>
            <wp:docPr id="45" name="image5.png" descr="A person standing in front of a computer&#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0"/>
                    <a:srcRect/>
                    <a:stretch>
                      <a:fillRect/>
                    </a:stretch>
                  </pic:blipFill>
                  <pic:spPr>
                    <a:xfrm>
                      <a:off x="0" y="0"/>
                      <a:ext cx="2595361" cy="1946520"/>
                    </a:xfrm>
                    <a:prstGeom prst="rect">
                      <a:avLst/>
                    </a:prstGeom>
                    <a:ln/>
                  </pic:spPr>
                </pic:pic>
              </a:graphicData>
            </a:graphic>
          </wp:inline>
        </w:drawing>
      </w:r>
    </w:p>
    <w:p w14:paraId="0F12A3D1" w14:textId="251221E1" w:rsidR="004148CA" w:rsidRPr="004148CA" w:rsidRDefault="004148CA" w:rsidP="006C7C3D">
      <w:pPr>
        <w:pStyle w:val="af"/>
        <w:jc w:val="center"/>
        <w:rPr>
          <w:lang w:val="ru-RU"/>
        </w:rPr>
      </w:pPr>
      <w:r w:rsidRPr="004148CA">
        <w:rPr>
          <w:lang w:val="ru-RU"/>
        </w:rPr>
        <w:t xml:space="preserve">Рисунок  </w:t>
      </w:r>
      <w:r>
        <w:fldChar w:fldCharType="begin"/>
      </w:r>
      <w:r w:rsidRPr="004148CA">
        <w:rPr>
          <w:lang w:val="ru-RU"/>
        </w:rPr>
        <w:instrText xml:space="preserve"> </w:instrText>
      </w:r>
      <w:r>
        <w:instrText>SEQ</w:instrText>
      </w:r>
      <w:r w:rsidRPr="004148CA">
        <w:rPr>
          <w:lang w:val="ru-RU"/>
        </w:rPr>
        <w:instrText xml:space="preserve"> Рисунок_ \* </w:instrText>
      </w:r>
      <w:r>
        <w:instrText>ARABIC</w:instrText>
      </w:r>
      <w:r w:rsidRPr="004148CA">
        <w:rPr>
          <w:lang w:val="ru-RU"/>
        </w:rPr>
        <w:instrText xml:space="preserve"> </w:instrText>
      </w:r>
      <w:r>
        <w:fldChar w:fldCharType="separate"/>
      </w:r>
      <w:r w:rsidRPr="004148CA">
        <w:rPr>
          <w:noProof/>
          <w:lang w:val="ru-RU"/>
        </w:rPr>
        <w:t>8</w:t>
      </w:r>
      <w:r>
        <w:fldChar w:fldCharType="end"/>
      </w:r>
      <w:r>
        <w:rPr>
          <w:lang w:val="ru-RU"/>
        </w:rPr>
        <w:t xml:space="preserve"> </w:t>
      </w:r>
      <w:r w:rsidRPr="00FF1DBC">
        <w:rPr>
          <w:lang w:val="ru-RU"/>
        </w:rPr>
        <w:t xml:space="preserve">Работа алгоритма </w:t>
      </w:r>
      <w:proofErr w:type="spellStart"/>
      <w:r w:rsidRPr="00FF1DBC">
        <w:rPr>
          <w:lang w:val="ru-RU"/>
        </w:rPr>
        <w:t>Mask</w:t>
      </w:r>
      <w:proofErr w:type="spellEnd"/>
      <w:r w:rsidRPr="00FF1DBC">
        <w:rPr>
          <w:lang w:val="ru-RU"/>
        </w:rPr>
        <w:t xml:space="preserve"> R-CNN</w:t>
      </w:r>
      <w:r>
        <w:rPr>
          <w:lang w:val="ru-RU"/>
        </w:rPr>
        <w:t xml:space="preserve"> </w:t>
      </w:r>
      <w:r>
        <w:rPr>
          <w:lang w:val="ru-RU"/>
        </w:rPr>
        <w:fldChar w:fldCharType="begin"/>
      </w:r>
      <w:r w:rsidR="00DC6E06">
        <w:rPr>
          <w:lang w:val="ru-RU"/>
        </w:rPr>
        <w:instrText xml:space="preserve"> ADDIN ZOTERO_ITEM CSL_CITATION {"citationID":"5CPSEY29","properties":{"formattedCitation":"[40]","plainCitation":"[40]","noteIndex":0},"citationItems":[{"id":118,"uris":["http://zotero.org/users/local/XvQpfN4m/items/5ZJGDNEU"],"uri":["http://zotero.org/users/local/XvQpfN4m/items/5ZJGDNEU"],"itemData":{"id":118,"type":"article-journal","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container-title":"arXiv:1703.06870 [cs]","note":"arXiv: 1703.06870","source":"arXiv.org","title":"Mask R-CNN","URL":"http://arxiv.org/abs/1703.06870","author":[{"family":"He","given":"Kaiming"},{"family":"Gkioxari","given":"Georgia"},{"family":"Dollár","given":"Piotr"},{"family":"Girshick","given":"Ross"}],"accessed":{"date-parts":[["2021",12,27]]},"issued":{"date-parts":[["2018",1,24]]}}}],"schema":"https://github.com/citation-style-language/schema/raw/master/csl-citation.json"} </w:instrText>
      </w:r>
      <w:r>
        <w:rPr>
          <w:lang w:val="ru-RU"/>
        </w:rPr>
        <w:fldChar w:fldCharType="separate"/>
      </w:r>
      <w:r w:rsidR="00E330C1" w:rsidRPr="00E330C1">
        <w:rPr>
          <w:rFonts w:cs="Times New Roman"/>
          <w:lang w:val="ru-RU"/>
        </w:rPr>
        <w:t>[40]</w:t>
      </w:r>
      <w:r>
        <w:rPr>
          <w:lang w:val="ru-RU"/>
        </w:rPr>
        <w:fldChar w:fldCharType="end"/>
      </w:r>
    </w:p>
    <w:p w14:paraId="59234039" w14:textId="77777777" w:rsidR="004148CA" w:rsidRPr="006C7C3D" w:rsidRDefault="004148CA" w:rsidP="006C7C3D">
      <w:pPr>
        <w:spacing w:before="240" w:after="240" w:line="360" w:lineRule="auto"/>
        <w:ind w:firstLine="708"/>
        <w:rPr>
          <w:sz w:val="28"/>
          <w:szCs w:val="28"/>
          <w:lang w:val="ru-RU"/>
        </w:rPr>
      </w:pPr>
      <w:r w:rsidRPr="006C7C3D">
        <w:rPr>
          <w:sz w:val="28"/>
          <w:szCs w:val="28"/>
          <w:lang w:val="ru-RU"/>
        </w:rPr>
        <w:t xml:space="preserve">Авторы </w:t>
      </w:r>
      <w:r w:rsidRPr="006C7C3D">
        <w:rPr>
          <w:sz w:val="28"/>
          <w:szCs w:val="28"/>
        </w:rPr>
        <w:t>DynaSLAM</w:t>
      </w:r>
      <w:r w:rsidRPr="006C7C3D">
        <w:rPr>
          <w:sz w:val="28"/>
          <w:szCs w:val="28"/>
          <w:lang w:val="ru-RU"/>
        </w:rPr>
        <w:t xml:space="preserve"> приводят статистику производительности метода в сравнении с </w:t>
      </w:r>
      <w:r w:rsidRPr="006C7C3D">
        <w:rPr>
          <w:sz w:val="28"/>
          <w:szCs w:val="28"/>
        </w:rPr>
        <w:t>ORB</w:t>
      </w:r>
      <w:r w:rsidRPr="006C7C3D">
        <w:rPr>
          <w:sz w:val="28"/>
          <w:szCs w:val="28"/>
          <w:lang w:val="ru-RU"/>
        </w:rPr>
        <w:t>-</w:t>
      </w:r>
      <w:r w:rsidRPr="006C7C3D">
        <w:rPr>
          <w:sz w:val="28"/>
          <w:szCs w:val="28"/>
        </w:rPr>
        <w:t>SLAM</w:t>
      </w:r>
      <w:r w:rsidRPr="006C7C3D">
        <w:rPr>
          <w:sz w:val="28"/>
          <w:szCs w:val="28"/>
          <w:lang w:val="ru-RU"/>
        </w:rPr>
        <w:t xml:space="preserve">.  </w:t>
      </w:r>
    </w:p>
    <w:p w14:paraId="3863A67F" w14:textId="77777777" w:rsidR="004148CA" w:rsidRPr="006C7C3D" w:rsidRDefault="004148CA" w:rsidP="006C7C3D">
      <w:pPr>
        <w:spacing w:before="240" w:after="240" w:line="360" w:lineRule="auto"/>
        <w:ind w:firstLine="708"/>
        <w:rPr>
          <w:sz w:val="28"/>
          <w:szCs w:val="28"/>
          <w:lang w:val="ru-RU"/>
        </w:rPr>
      </w:pPr>
      <w:r w:rsidRPr="006C7C3D">
        <w:rPr>
          <w:sz w:val="28"/>
          <w:szCs w:val="28"/>
          <w:lang w:val="ru-RU"/>
        </w:rPr>
        <w:t xml:space="preserve">Монокулярная версия </w:t>
      </w:r>
      <w:r w:rsidRPr="006C7C3D">
        <w:rPr>
          <w:sz w:val="28"/>
          <w:szCs w:val="28"/>
        </w:rPr>
        <w:t>ORB</w:t>
      </w:r>
      <w:r w:rsidRPr="006C7C3D">
        <w:rPr>
          <w:sz w:val="28"/>
          <w:szCs w:val="28"/>
          <w:lang w:val="ru-RU"/>
        </w:rPr>
        <w:t>-</w:t>
      </w:r>
      <w:r w:rsidRPr="006C7C3D">
        <w:rPr>
          <w:sz w:val="28"/>
          <w:szCs w:val="28"/>
        </w:rPr>
        <w:t>SLAM</w:t>
      </w:r>
      <w:r w:rsidRPr="006C7C3D">
        <w:rPr>
          <w:sz w:val="28"/>
          <w:szCs w:val="28"/>
          <w:lang w:val="ru-RU"/>
        </w:rPr>
        <w:t xml:space="preserve"> позволяет получить в среднем более точные результаты чем </w:t>
      </w:r>
      <w:r w:rsidRPr="006C7C3D">
        <w:rPr>
          <w:sz w:val="28"/>
          <w:szCs w:val="28"/>
        </w:rPr>
        <w:t>ORB</w:t>
      </w:r>
      <w:r w:rsidRPr="006C7C3D">
        <w:rPr>
          <w:sz w:val="28"/>
          <w:szCs w:val="28"/>
          <w:lang w:val="ru-RU"/>
        </w:rPr>
        <w:t>-</w:t>
      </w:r>
      <w:r w:rsidRPr="006C7C3D">
        <w:rPr>
          <w:sz w:val="28"/>
          <w:szCs w:val="28"/>
        </w:rPr>
        <w:t>SLAM</w:t>
      </w:r>
      <w:r w:rsidRPr="006C7C3D">
        <w:rPr>
          <w:sz w:val="28"/>
          <w:szCs w:val="28"/>
          <w:lang w:val="ru-RU"/>
        </w:rPr>
        <w:t xml:space="preserve"> с камерой глубины, но при этом требует времени на инициализацию: на наборе данных </w:t>
      </w:r>
      <w:r w:rsidRPr="006C7C3D">
        <w:rPr>
          <w:sz w:val="28"/>
          <w:szCs w:val="28"/>
        </w:rPr>
        <w:t>TUM</w:t>
      </w:r>
      <w:r w:rsidRPr="006C7C3D">
        <w:rPr>
          <w:sz w:val="28"/>
          <w:szCs w:val="28"/>
          <w:lang w:val="ru-RU"/>
        </w:rPr>
        <w:t xml:space="preserve">, время установления навигации для </w:t>
      </w:r>
      <w:r w:rsidRPr="006C7C3D">
        <w:rPr>
          <w:sz w:val="28"/>
          <w:szCs w:val="28"/>
        </w:rPr>
        <w:t>mono</w:t>
      </w:r>
      <w:r w:rsidRPr="006C7C3D">
        <w:rPr>
          <w:sz w:val="28"/>
          <w:szCs w:val="28"/>
          <w:lang w:val="ru-RU"/>
        </w:rPr>
        <w:t xml:space="preserve"> </w:t>
      </w:r>
      <w:r w:rsidRPr="006C7C3D">
        <w:rPr>
          <w:sz w:val="28"/>
          <w:szCs w:val="28"/>
        </w:rPr>
        <w:t>ORB</w:t>
      </w:r>
      <w:r w:rsidRPr="006C7C3D">
        <w:rPr>
          <w:sz w:val="28"/>
          <w:szCs w:val="28"/>
          <w:lang w:val="ru-RU"/>
        </w:rPr>
        <w:t>-</w:t>
      </w:r>
      <w:r w:rsidRPr="006C7C3D">
        <w:rPr>
          <w:sz w:val="28"/>
          <w:szCs w:val="28"/>
        </w:rPr>
        <w:t>SLAM</w:t>
      </w:r>
      <w:r w:rsidRPr="006C7C3D">
        <w:rPr>
          <w:sz w:val="28"/>
          <w:szCs w:val="28"/>
          <w:lang w:val="ru-RU"/>
        </w:rPr>
        <w:t xml:space="preserve"> составляет порядка 13-20% от общего времени навигации. При этом </w:t>
      </w:r>
      <w:r w:rsidRPr="006C7C3D">
        <w:rPr>
          <w:sz w:val="28"/>
          <w:szCs w:val="28"/>
        </w:rPr>
        <w:t>DynaSLAM</w:t>
      </w:r>
      <w:r w:rsidRPr="006C7C3D">
        <w:rPr>
          <w:sz w:val="28"/>
          <w:szCs w:val="28"/>
          <w:lang w:val="ru-RU"/>
        </w:rPr>
        <w:t xml:space="preserve"> в монокулярной версии выдает результаты навигации порядка 97% от общего времени навигации, то есть с незначительной задержкой. </w:t>
      </w:r>
    </w:p>
    <w:p w14:paraId="61F71D2B" w14:textId="0602442E" w:rsidR="004148CA" w:rsidRPr="006C7C3D" w:rsidRDefault="004148CA" w:rsidP="006C7C3D">
      <w:pPr>
        <w:spacing w:before="240" w:after="240" w:line="360" w:lineRule="auto"/>
        <w:ind w:firstLine="708"/>
        <w:rPr>
          <w:sz w:val="28"/>
          <w:szCs w:val="28"/>
          <w:lang w:val="ru-RU"/>
        </w:rPr>
      </w:pPr>
      <w:r w:rsidRPr="006C7C3D">
        <w:rPr>
          <w:sz w:val="28"/>
          <w:szCs w:val="28"/>
          <w:lang w:val="ru-RU"/>
        </w:rPr>
        <w:t xml:space="preserve">При этом оба метода показывают примерно равнозначную точность на общем наборе данных датасета </w:t>
      </w:r>
      <w:r w:rsidRPr="006C7C3D">
        <w:rPr>
          <w:sz w:val="28"/>
          <w:szCs w:val="28"/>
        </w:rPr>
        <w:t>KITTY</w:t>
      </w:r>
      <w:r w:rsidRPr="006C7C3D">
        <w:rPr>
          <w:sz w:val="28"/>
          <w:szCs w:val="28"/>
        </w:rPr>
        <w:fldChar w:fldCharType="begin"/>
      </w:r>
      <w:r w:rsidR="00DC6E06">
        <w:rPr>
          <w:sz w:val="28"/>
          <w:szCs w:val="28"/>
          <w:lang w:val="ru-RU"/>
        </w:rPr>
        <w:instrText xml:space="preserve"> ADDIN ZOTERO_ITEM CSL_CITATION {"citationID":"CINgMhU8","properties":{"formattedCitation":"[41]","plainCitation":"[41]","noteIndex":0},"citationItems":[{"id":101,"uris":["http://zotero.org/users/local/XvQpfN4m/items/P8JZMSAL"],"uri":["http://zotero.org/users/local/XvQpfN4m/items/P8JZMSAL"],"itemData":{"id":101,"type":"article-journal","abstract":"Image semantic segmentation is more and more being of interest for computer vision and machine learning researchers. Many applications on the rise need accurate and efficient segmentation mechanisms: autonomous driving, indoor navigation, and even virtual or augmented reality systems to name a few. This demand coincides with the rise of deep learning approaches in almost every field or application target related to computer vision, including semantic segmentation or scene understanding. This paper provides a review on deep learning methods for semantic segmentation applied to various application areas. Firstly, we describe the terminology of this field as well as mandatory background concepts. Next, the main datasets and challenges are exposed to help researchers decide which are the ones that best suit their needs and their targets. Then, existing methods are reviewed, highlighting their contributions and their significance in the field. Finally, quantitative results are given for the described methods and the datasets in which they were evaluated, following up with a discussion of the results. At last, we point out a set of promising future works and draw our own conclusions about the state of the art of semantic segmentation using deep learning techniques.","container-title":"arXiv:1704.06857 [cs]","note":"arXiv: 1704.06857","source":"arXiv.org","title":"A Review on Deep Learning Techniques Applied to Semantic Segmentation","URL":"http://arxiv.org/abs/1704.06857","author":[{"family":"Garcia-Garcia","given":"Alberto"},{"family":"Orts-Escolano","given":"Sergio"},{"family":"Oprea","given":"Sergiu"},{"family":"Villena-Martinez","given":"Victor"},{"family":"Garcia-Rodriguez","given":"Jose"}],"accessed":{"date-parts":[["2021",12,27]]},"issued":{"date-parts":[["2017",4,22]]}}}],"schema":"https://github.com/citation-style-language/schema/raw/master/csl-citation.json"} </w:instrText>
      </w:r>
      <w:r w:rsidRPr="006C7C3D">
        <w:rPr>
          <w:sz w:val="28"/>
          <w:szCs w:val="28"/>
        </w:rPr>
        <w:fldChar w:fldCharType="separate"/>
      </w:r>
      <w:r w:rsidR="00E330C1" w:rsidRPr="00E330C1">
        <w:rPr>
          <w:sz w:val="28"/>
          <w:lang w:val="ru-RU"/>
        </w:rPr>
        <w:t>[41]</w:t>
      </w:r>
      <w:r w:rsidRPr="006C7C3D">
        <w:rPr>
          <w:sz w:val="28"/>
          <w:szCs w:val="28"/>
        </w:rPr>
        <w:fldChar w:fldCharType="end"/>
      </w:r>
      <w:r w:rsidRPr="006C7C3D">
        <w:rPr>
          <w:sz w:val="28"/>
          <w:szCs w:val="28"/>
          <w:lang w:val="ru-RU"/>
        </w:rPr>
        <w:t xml:space="preserve">. </w:t>
      </w:r>
    </w:p>
    <w:p w14:paraId="6026DBF4" w14:textId="266C33F0" w:rsidR="004148CA" w:rsidRPr="006C7C3D" w:rsidRDefault="004148CA" w:rsidP="006C7C3D">
      <w:pPr>
        <w:spacing w:before="240" w:after="240" w:line="360" w:lineRule="auto"/>
        <w:ind w:firstLine="708"/>
        <w:rPr>
          <w:sz w:val="28"/>
          <w:szCs w:val="28"/>
          <w:lang w:val="ru-RU"/>
        </w:rPr>
      </w:pPr>
      <w:r w:rsidRPr="006C7C3D">
        <w:rPr>
          <w:sz w:val="28"/>
          <w:szCs w:val="28"/>
          <w:lang w:val="ru-RU"/>
        </w:rPr>
        <w:t xml:space="preserve">В основе алгоритма лежит простая идея игнорировать все ключевые точки, которые принадлежат динамическим объектам. При этом за динамические объекты априорно принимаются определенные классы объектов, то есть автомобили, велосипеды и т. д. Для ситуации, где все объекты на виде движутся, игнорирование динамических объектов улучшает точность и алгоритм работает лучше, чем </w:t>
      </w:r>
      <w:r w:rsidRPr="006C7C3D">
        <w:rPr>
          <w:sz w:val="28"/>
          <w:szCs w:val="28"/>
        </w:rPr>
        <w:t>ORB</w:t>
      </w:r>
      <w:r w:rsidRPr="006C7C3D">
        <w:rPr>
          <w:sz w:val="28"/>
          <w:szCs w:val="28"/>
          <w:lang w:val="ru-RU"/>
        </w:rPr>
        <w:t>-</w:t>
      </w:r>
      <w:r w:rsidRPr="006C7C3D">
        <w:rPr>
          <w:sz w:val="28"/>
          <w:szCs w:val="28"/>
        </w:rPr>
        <w:t>SLAM</w:t>
      </w:r>
      <w:r w:rsidRPr="006C7C3D">
        <w:rPr>
          <w:sz w:val="28"/>
          <w:szCs w:val="28"/>
        </w:rPr>
        <w:fldChar w:fldCharType="begin"/>
      </w:r>
      <w:r w:rsidR="00DC6E06">
        <w:rPr>
          <w:sz w:val="28"/>
          <w:szCs w:val="28"/>
          <w:lang w:val="ru-RU"/>
        </w:rPr>
        <w:instrText xml:space="preserve"> ADDIN ZOTERO_ITEM CSL_CITATION {"citationID":"0uPqnnap","properties":{"formattedCitation":"[30]","plainCitation":"[30]","noteIndex":0},"citationItems":[{"id":3,"uris":["http://zotero.org/users/local/XvQpfN4m/items/8RG8G4L3"],"uri":["http://zotero.org/users/local/XvQpfN4m/items/8RG8G4L3"],"itemData":{"id":3,"type":"paper-conference","title":"ORB SLAM 2 : an Open-Source SLAM System for Monocular, Stereo and","author":[{"family":"Cameras","given":"RGB-D."},{"family":"Artal","given":"Raul","non-dropping-particle":"ur-"},{"literal":"Juan"},{"family":"Tardos","given":"D."}]}}],"schema":"https://github.com/citation-style-language/schema/raw/master/csl-citation.json"} </w:instrText>
      </w:r>
      <w:r w:rsidRPr="006C7C3D">
        <w:rPr>
          <w:sz w:val="28"/>
          <w:szCs w:val="28"/>
        </w:rPr>
        <w:fldChar w:fldCharType="separate"/>
      </w:r>
      <w:r w:rsidR="00E330C1" w:rsidRPr="00E330C1">
        <w:rPr>
          <w:sz w:val="28"/>
          <w:lang w:val="ru-RU"/>
        </w:rPr>
        <w:t>[30]</w:t>
      </w:r>
      <w:r w:rsidRPr="006C7C3D">
        <w:rPr>
          <w:sz w:val="28"/>
          <w:szCs w:val="28"/>
        </w:rPr>
        <w:fldChar w:fldCharType="end"/>
      </w:r>
      <w:r w:rsidRPr="006C7C3D">
        <w:rPr>
          <w:sz w:val="28"/>
          <w:szCs w:val="28"/>
          <w:lang w:val="ru-RU"/>
        </w:rPr>
        <w:t xml:space="preserve">. Наоборот, на </w:t>
      </w:r>
      <w:r w:rsidRPr="006C7C3D">
        <w:rPr>
          <w:sz w:val="28"/>
          <w:szCs w:val="28"/>
          <w:lang w:val="ru-RU"/>
        </w:rPr>
        <w:lastRenderedPageBreak/>
        <w:t>последовательностях, в которых большинство зарегистрированных автомобилей и транспортных средств припаркованы (следовательно, статичны), абсолютная среднеквадратичная ошибка траектории обычно больше, так как большинство ключевых точек, используемые для отслеживания просто игнорируются, а остальные более удалены и обычно относятся к мало текстурным областям.</w:t>
      </w:r>
    </w:p>
    <w:p w14:paraId="4DD0F79B" w14:textId="6F415352" w:rsidR="004148CA" w:rsidRPr="006C7C3D" w:rsidRDefault="004148CA" w:rsidP="006C7C3D">
      <w:pPr>
        <w:spacing w:before="240" w:after="240" w:line="360" w:lineRule="auto"/>
        <w:ind w:firstLine="708"/>
        <w:rPr>
          <w:sz w:val="28"/>
          <w:szCs w:val="28"/>
          <w:lang w:val="ru-RU"/>
        </w:rPr>
      </w:pPr>
      <w:r w:rsidRPr="006C7C3D">
        <w:rPr>
          <w:sz w:val="28"/>
          <w:szCs w:val="28"/>
        </w:rPr>
        <w:t>DynaSLAM</w:t>
      </w:r>
      <w:r w:rsidRPr="006C7C3D">
        <w:rPr>
          <w:sz w:val="28"/>
          <w:szCs w:val="28"/>
          <w:lang w:val="ru-RU"/>
        </w:rPr>
        <w:t xml:space="preserve"> не оптимизирован не предназначен для работы в реальном времени. Однако возможность создавать карты извлекая только статическое содержимое сцены актуальна для работы в автономном режиме. Возможность классифицировать характерные точки на статичные и динамические должна позволить работать только со статической картой в реальном времени не выполняя задачу сегментации. При этом более новая версия алгоритма </w:t>
      </w:r>
      <w:r w:rsidRPr="006C7C3D">
        <w:rPr>
          <w:sz w:val="28"/>
          <w:szCs w:val="28"/>
        </w:rPr>
        <w:t>ORB</w:t>
      </w:r>
      <w:r w:rsidRPr="006C7C3D">
        <w:rPr>
          <w:sz w:val="28"/>
          <w:szCs w:val="28"/>
          <w:lang w:val="ru-RU"/>
        </w:rPr>
        <w:t>-</w:t>
      </w:r>
      <w:r w:rsidRPr="006C7C3D">
        <w:rPr>
          <w:sz w:val="28"/>
          <w:szCs w:val="28"/>
        </w:rPr>
        <w:t>SLAM</w:t>
      </w:r>
      <w:r w:rsidRPr="006C7C3D">
        <w:rPr>
          <w:sz w:val="28"/>
          <w:szCs w:val="28"/>
          <w:lang w:val="ru-RU"/>
        </w:rPr>
        <w:t xml:space="preserve"> 3 может работать с несколькими участками карты и возможно получится интегрировать динамическую карту с помощью метода </w:t>
      </w:r>
      <w:r w:rsidRPr="006C7C3D">
        <w:rPr>
          <w:sz w:val="28"/>
          <w:szCs w:val="28"/>
        </w:rPr>
        <w:t>ORB</w:t>
      </w:r>
      <w:r w:rsidRPr="006C7C3D">
        <w:rPr>
          <w:sz w:val="28"/>
          <w:szCs w:val="28"/>
          <w:lang w:val="ru-RU"/>
        </w:rPr>
        <w:t>-</w:t>
      </w:r>
      <w:r w:rsidRPr="006C7C3D">
        <w:rPr>
          <w:sz w:val="28"/>
          <w:szCs w:val="28"/>
        </w:rPr>
        <w:t>SLAM</w:t>
      </w:r>
      <w:r w:rsidRPr="006C7C3D">
        <w:rPr>
          <w:sz w:val="28"/>
          <w:szCs w:val="28"/>
          <w:lang w:val="ru-RU"/>
        </w:rPr>
        <w:t xml:space="preserve"> 3</w:t>
      </w:r>
      <w:r w:rsidRPr="006C7C3D">
        <w:rPr>
          <w:sz w:val="28"/>
          <w:szCs w:val="28"/>
        </w:rPr>
        <w:fldChar w:fldCharType="begin"/>
      </w:r>
      <w:r w:rsidR="00DC6E06">
        <w:rPr>
          <w:sz w:val="28"/>
          <w:szCs w:val="28"/>
          <w:lang w:val="ru-RU"/>
        </w:rPr>
        <w:instrText xml:space="preserve"> ADDIN ZOTERO_ITEM CSL_CITATION {"citationID":"jEpd6eHi","properties":{"formattedCitation":"[29, p. 3]","plainCitation":"[29, p. 3]","noteIndex":0},"citationItems":[{"id":6,"uris":["http://zotero.org/users/local/XvQpfN4m/items/QGE456VT"],"uri":["http://zotero.org/users/local/XvQpfN4m/items/QGE456VT"],"itemData":{"id":6,"type":"paper-conference","abstract":"IEEE Transactions on Robotics;2015;31;5;10.1109/TRO.2015.2463671","publisher":"IEEE","title":"ORB-SLAM: A Versatile and Accurate Monocular SLAM System","author":[{"family":"Mur-Artal","given":"Raul"},{"family":"Montiel","given":"J. M. M."},{"family":"Tardos","given":"Juan D."}],"issued":{"date-parts":[["2021"]]}},"locator":"3"}],"schema":"https://github.com/citation-style-language/schema/raw/master/csl-citation.json"} </w:instrText>
      </w:r>
      <w:r w:rsidRPr="006C7C3D">
        <w:rPr>
          <w:sz w:val="28"/>
          <w:szCs w:val="28"/>
        </w:rPr>
        <w:fldChar w:fldCharType="separate"/>
      </w:r>
      <w:r w:rsidR="00E330C1" w:rsidRPr="00E330C1">
        <w:rPr>
          <w:sz w:val="28"/>
          <w:lang w:val="ru-RU"/>
        </w:rPr>
        <w:t xml:space="preserve">[29, </w:t>
      </w:r>
      <w:r w:rsidR="00E330C1" w:rsidRPr="00E330C1">
        <w:rPr>
          <w:sz w:val="28"/>
        </w:rPr>
        <w:t>p</w:t>
      </w:r>
      <w:r w:rsidR="00E330C1" w:rsidRPr="00E330C1">
        <w:rPr>
          <w:sz w:val="28"/>
          <w:lang w:val="ru-RU"/>
        </w:rPr>
        <w:t>. 3]</w:t>
      </w:r>
      <w:r w:rsidRPr="006C7C3D">
        <w:rPr>
          <w:sz w:val="28"/>
          <w:szCs w:val="28"/>
        </w:rPr>
        <w:fldChar w:fldCharType="end"/>
      </w:r>
      <w:r w:rsidRPr="006C7C3D">
        <w:rPr>
          <w:sz w:val="28"/>
          <w:szCs w:val="28"/>
          <w:lang w:val="ru-RU"/>
        </w:rPr>
        <w:t>.</w:t>
      </w:r>
    </w:p>
    <w:p w14:paraId="64B7D896" w14:textId="77777777" w:rsidR="004148CA" w:rsidRDefault="004148CA" w:rsidP="006C7C3D">
      <w:pPr>
        <w:keepNext/>
        <w:spacing w:before="240" w:after="240"/>
        <w:jc w:val="center"/>
      </w:pPr>
      <w:r>
        <w:rPr>
          <w:noProof/>
        </w:rPr>
        <w:drawing>
          <wp:inline distT="114300" distB="114300" distL="114300" distR="114300" wp14:anchorId="0D03CCDA" wp14:editId="65D6890E">
            <wp:extent cx="5940000" cy="3124200"/>
            <wp:effectExtent l="0" t="0" r="0" b="0"/>
            <wp:docPr id="46" name="image9.png" descr="A picture containing graphical user interfac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31"/>
                    <a:srcRect/>
                    <a:stretch>
                      <a:fillRect/>
                    </a:stretch>
                  </pic:blipFill>
                  <pic:spPr>
                    <a:xfrm>
                      <a:off x="0" y="0"/>
                      <a:ext cx="5940000" cy="3124200"/>
                    </a:xfrm>
                    <a:prstGeom prst="rect">
                      <a:avLst/>
                    </a:prstGeom>
                    <a:ln/>
                  </pic:spPr>
                </pic:pic>
              </a:graphicData>
            </a:graphic>
          </wp:inline>
        </w:drawing>
      </w:r>
    </w:p>
    <w:p w14:paraId="7BFCE62E" w14:textId="0F4C202B" w:rsidR="004148CA" w:rsidRPr="004148CA" w:rsidRDefault="004148CA" w:rsidP="006C7C3D">
      <w:pPr>
        <w:pStyle w:val="af"/>
        <w:jc w:val="center"/>
        <w:rPr>
          <w:lang w:val="ru-RU"/>
        </w:rPr>
      </w:pPr>
      <w:r w:rsidRPr="004148CA">
        <w:rPr>
          <w:lang w:val="ru-RU"/>
        </w:rPr>
        <w:t xml:space="preserve">Рисунок  </w:t>
      </w:r>
      <w:r>
        <w:fldChar w:fldCharType="begin"/>
      </w:r>
      <w:r w:rsidRPr="004148CA">
        <w:rPr>
          <w:lang w:val="ru-RU"/>
        </w:rPr>
        <w:instrText xml:space="preserve"> </w:instrText>
      </w:r>
      <w:r>
        <w:instrText>SEQ</w:instrText>
      </w:r>
      <w:r w:rsidRPr="004148CA">
        <w:rPr>
          <w:lang w:val="ru-RU"/>
        </w:rPr>
        <w:instrText xml:space="preserve"> Рисунок_ \* </w:instrText>
      </w:r>
      <w:r>
        <w:instrText>ARABIC</w:instrText>
      </w:r>
      <w:r w:rsidRPr="004148CA">
        <w:rPr>
          <w:lang w:val="ru-RU"/>
        </w:rPr>
        <w:instrText xml:space="preserve"> </w:instrText>
      </w:r>
      <w:r>
        <w:fldChar w:fldCharType="separate"/>
      </w:r>
      <w:r w:rsidRPr="004148CA">
        <w:rPr>
          <w:noProof/>
          <w:lang w:val="ru-RU"/>
        </w:rPr>
        <w:t>9</w:t>
      </w:r>
      <w:r>
        <w:fldChar w:fldCharType="end"/>
      </w:r>
      <w:r>
        <w:rPr>
          <w:lang w:val="ru-RU"/>
        </w:rPr>
        <w:t xml:space="preserve"> </w:t>
      </w:r>
      <w:r w:rsidRPr="00142809">
        <w:rPr>
          <w:lang w:val="ru-RU"/>
        </w:rPr>
        <w:t>Структурная схема DS-SLAM</w:t>
      </w:r>
      <w:r>
        <w:rPr>
          <w:lang w:val="ru-RU"/>
        </w:rPr>
        <w:fldChar w:fldCharType="begin"/>
      </w:r>
      <w:r w:rsidR="00DC6E06">
        <w:rPr>
          <w:lang w:val="ru-RU"/>
        </w:rPr>
        <w:instrText xml:space="preserve"> ADDIN ZOTERO_ITEM CSL_CITATION {"citationID":"QK0UFzhL","properties":{"formattedCitation":"[42]","plainCitation":"[42]","noteIndex":0},"citationItems":[{"id":97,"uris":["http://zotero.org/users/local/XvQpfN4m/items/4BZA6Z7S"],"uri":["http://zotero.org/users/local/XvQpfN4m/items/4BZA6Z7S"],"itemData":{"id":97,"type":"paper-conference","container-title":"2018 IEEE/RSJ International Conference on Intelligent Robots and Systems (IROS)","DOI":"10.1109/IROS.2018.8593691","event":"2018 IEEE/RSJ International Conference on Intelligent Robots and Systems (IROS)","event-place":"Madrid","ISBN":"978-1-5386-8094-0","page":"1168-1174","publisher":"IEEE","publisher-place":"Madrid","source":"DOI.org (Crossref)","title":"DS-SLAM: A Semantic Visual SLAM towards Dynamic Environments","title-short":"DS-SLAM","URL":"https://ieeexplore.ieee.org/document/8593691/","author":[{"family":"Yu","given":"Chao"},{"family":"Liu","given":"Zuxin"},{"family":"Liu","given":"Xin-Jun"},{"family":"Xie","given":"Fugui"},{"family":"Yang","given":"Yi"},{"family":"Wei","given":"Qi"},{"family":"Fei","given":"Qiao"}],"accessed":{"date-parts":[["2021",12,27]]},"issued":{"date-parts":[["2018",10]]}}}],"schema":"https://github.com/citation-style-language/schema/raw/master/csl-citation.json"} </w:instrText>
      </w:r>
      <w:r>
        <w:rPr>
          <w:lang w:val="ru-RU"/>
        </w:rPr>
        <w:fldChar w:fldCharType="separate"/>
      </w:r>
      <w:r w:rsidR="00E330C1" w:rsidRPr="00E330C1">
        <w:rPr>
          <w:rFonts w:cs="Times New Roman"/>
          <w:lang w:val="ru-RU"/>
        </w:rPr>
        <w:t>[42]</w:t>
      </w:r>
      <w:r>
        <w:rPr>
          <w:lang w:val="ru-RU"/>
        </w:rPr>
        <w:fldChar w:fldCharType="end"/>
      </w:r>
      <w:r w:rsidRPr="00142809">
        <w:rPr>
          <w:lang w:val="ru-RU"/>
        </w:rPr>
        <w:t>.</w:t>
      </w:r>
    </w:p>
    <w:p w14:paraId="30175DEF" w14:textId="77777777" w:rsidR="006C7C3D" w:rsidRDefault="004148CA" w:rsidP="006C7C3D">
      <w:pPr>
        <w:spacing w:line="360" w:lineRule="auto"/>
        <w:ind w:firstLine="708"/>
        <w:rPr>
          <w:sz w:val="28"/>
          <w:szCs w:val="28"/>
          <w:lang w:val="ru-RU"/>
        </w:rPr>
      </w:pPr>
      <w:r w:rsidRPr="006C7C3D">
        <w:rPr>
          <w:sz w:val="28"/>
          <w:szCs w:val="28"/>
          <w:lang w:val="ru-RU"/>
        </w:rPr>
        <w:t xml:space="preserve">DS-SLAM: Необработанное изображение </w:t>
      </w:r>
      <w:r w:rsidRPr="006C7C3D">
        <w:rPr>
          <w:sz w:val="28"/>
          <w:szCs w:val="28"/>
        </w:rPr>
        <w:t>RGB</w:t>
      </w:r>
      <w:r w:rsidRPr="006C7C3D">
        <w:rPr>
          <w:sz w:val="28"/>
          <w:szCs w:val="28"/>
          <w:lang w:val="ru-RU"/>
        </w:rPr>
        <w:t xml:space="preserve"> используется одновременно для семантической сегментации и проверки согласованности движений. Затем удаляется шум и определяется координата объекта. </w:t>
      </w:r>
    </w:p>
    <w:p w14:paraId="0B7B70F8" w14:textId="77777777" w:rsidR="004148CA" w:rsidRPr="006C7C3D" w:rsidRDefault="004148CA" w:rsidP="006C7C3D">
      <w:pPr>
        <w:spacing w:line="360" w:lineRule="auto"/>
        <w:ind w:firstLine="708"/>
        <w:rPr>
          <w:sz w:val="28"/>
          <w:szCs w:val="28"/>
          <w:lang w:val="ru-RU"/>
        </w:rPr>
      </w:pPr>
      <w:r w:rsidRPr="006C7C3D">
        <w:rPr>
          <w:sz w:val="28"/>
          <w:szCs w:val="28"/>
          <w:lang w:val="ru-RU"/>
        </w:rPr>
        <w:lastRenderedPageBreak/>
        <w:t>Семантическая карта представлена в виде октодерева и строится в независимом потоке на основе расположения объекта, карты глубины и результата семантической сегментации.</w:t>
      </w:r>
    </w:p>
    <w:p w14:paraId="19A99717" w14:textId="2CDD760F" w:rsidR="004148CA" w:rsidRPr="006C7C3D" w:rsidRDefault="004148CA" w:rsidP="006C7C3D">
      <w:pPr>
        <w:spacing w:before="240" w:after="240" w:line="360" w:lineRule="auto"/>
        <w:ind w:firstLine="708"/>
        <w:rPr>
          <w:sz w:val="28"/>
          <w:szCs w:val="28"/>
          <w:lang w:val="ru-RU"/>
        </w:rPr>
      </w:pPr>
      <w:r w:rsidRPr="006C7C3D">
        <w:rPr>
          <w:sz w:val="28"/>
          <w:szCs w:val="28"/>
          <w:lang w:val="ru-RU"/>
        </w:rPr>
        <w:t xml:space="preserve">Аналогичное решение реализовано в работе </w:t>
      </w:r>
      <w:r w:rsidRPr="006C7C3D">
        <w:rPr>
          <w:sz w:val="28"/>
          <w:szCs w:val="28"/>
        </w:rPr>
        <w:t>DS</w:t>
      </w:r>
      <w:r w:rsidRPr="006C7C3D">
        <w:rPr>
          <w:sz w:val="28"/>
          <w:szCs w:val="28"/>
          <w:lang w:val="ru-RU"/>
        </w:rPr>
        <w:t>-</w:t>
      </w:r>
      <w:r w:rsidRPr="006C7C3D">
        <w:rPr>
          <w:sz w:val="28"/>
          <w:szCs w:val="28"/>
        </w:rPr>
        <w:t>SLAM</w:t>
      </w:r>
      <w:r w:rsidRPr="006C7C3D">
        <w:rPr>
          <w:sz w:val="28"/>
          <w:szCs w:val="28"/>
          <w:lang w:val="ru-RU"/>
        </w:rPr>
        <w:t xml:space="preserve">, при этом авторы заявляют о значительном улучшении точности и стабильности метода в их эксперименте по сравнению с </w:t>
      </w:r>
      <w:r w:rsidRPr="006C7C3D">
        <w:rPr>
          <w:sz w:val="28"/>
          <w:szCs w:val="28"/>
        </w:rPr>
        <w:t>ORB</w:t>
      </w:r>
      <w:r w:rsidRPr="006C7C3D">
        <w:rPr>
          <w:sz w:val="28"/>
          <w:szCs w:val="28"/>
          <w:lang w:val="ru-RU"/>
        </w:rPr>
        <w:t>-</w:t>
      </w:r>
      <w:r w:rsidRPr="006C7C3D">
        <w:rPr>
          <w:sz w:val="28"/>
          <w:szCs w:val="28"/>
        </w:rPr>
        <w:t>SLAM</w:t>
      </w:r>
      <w:r w:rsidRPr="006C7C3D">
        <w:rPr>
          <w:sz w:val="28"/>
          <w:szCs w:val="28"/>
          <w:lang w:val="ru-RU"/>
        </w:rPr>
        <w:t xml:space="preserve"> 2</w:t>
      </w:r>
      <w:r w:rsidRPr="006C7C3D">
        <w:rPr>
          <w:sz w:val="28"/>
          <w:szCs w:val="28"/>
        </w:rPr>
        <w:fldChar w:fldCharType="begin"/>
      </w:r>
      <w:r w:rsidR="00DC6E06">
        <w:rPr>
          <w:sz w:val="28"/>
          <w:szCs w:val="28"/>
          <w:lang w:val="ru-RU"/>
        </w:rPr>
        <w:instrText xml:space="preserve"> ADDIN ZOTERO_ITEM CSL_CITATION {"citationID":"yCjEe3Of","properties":{"formattedCitation":"[30]","plainCitation":"[30]","noteIndex":0},"citationItems":[{"id":3,"uris":["http://zotero.org/users/local/XvQpfN4m/items/8RG8G4L3"],"uri":["http://zotero.org/users/local/XvQpfN4m/items/8RG8G4L3"],"itemData":{"id":3,"type":"paper-conference","title":"ORB SLAM 2 : an Open-Source SLAM System for Monocular, Stereo and","author":[{"family":"Cameras","given":"RGB-D."},{"family":"Artal","given":"Raul","non-dropping-particle":"ur-"},{"literal":"Juan"},{"family":"Tardos","given":"D."}]}}],"schema":"https://github.com/citation-style-language/schema/raw/master/csl-citation.json"} </w:instrText>
      </w:r>
      <w:r w:rsidRPr="006C7C3D">
        <w:rPr>
          <w:sz w:val="28"/>
          <w:szCs w:val="28"/>
        </w:rPr>
        <w:fldChar w:fldCharType="separate"/>
      </w:r>
      <w:r w:rsidR="00E330C1" w:rsidRPr="00E330C1">
        <w:rPr>
          <w:sz w:val="28"/>
          <w:lang w:val="ru-RU"/>
        </w:rPr>
        <w:t>[30]</w:t>
      </w:r>
      <w:r w:rsidRPr="006C7C3D">
        <w:rPr>
          <w:sz w:val="28"/>
          <w:szCs w:val="28"/>
        </w:rPr>
        <w:fldChar w:fldCharType="end"/>
      </w:r>
      <w:r w:rsidRPr="006C7C3D">
        <w:rPr>
          <w:sz w:val="28"/>
          <w:szCs w:val="28"/>
          <w:lang w:val="ru-RU"/>
        </w:rPr>
        <w:t xml:space="preserve">. Система производит семантическую сегментацию в реальном времени (59 </w:t>
      </w:r>
      <w:proofErr w:type="spellStart"/>
      <w:r w:rsidRPr="006C7C3D">
        <w:rPr>
          <w:sz w:val="28"/>
          <w:szCs w:val="28"/>
          <w:lang w:val="ru-RU"/>
        </w:rPr>
        <w:t>мс</w:t>
      </w:r>
      <w:proofErr w:type="spellEnd"/>
      <w:r w:rsidRPr="006C7C3D">
        <w:rPr>
          <w:sz w:val="28"/>
          <w:szCs w:val="28"/>
          <w:lang w:val="ru-RU"/>
        </w:rPr>
        <w:t xml:space="preserve"> на обработку одного кадра) и может определять и фильтровать движущиеся объекты. Характерные точки с движущихся объектов не добавляются в карту и не используются при локализации. На динамических последовательностях средняя точность у </w:t>
      </w:r>
      <w:r w:rsidRPr="006C7C3D">
        <w:rPr>
          <w:sz w:val="28"/>
          <w:szCs w:val="28"/>
        </w:rPr>
        <w:t>DS</w:t>
      </w:r>
      <w:r w:rsidRPr="006C7C3D">
        <w:rPr>
          <w:sz w:val="28"/>
          <w:szCs w:val="28"/>
          <w:lang w:val="ru-RU"/>
        </w:rPr>
        <w:t>-</w:t>
      </w:r>
      <w:r w:rsidRPr="006C7C3D">
        <w:rPr>
          <w:sz w:val="28"/>
          <w:szCs w:val="28"/>
        </w:rPr>
        <w:t>SLAM</w:t>
      </w:r>
      <w:r w:rsidRPr="006C7C3D">
        <w:rPr>
          <w:sz w:val="28"/>
          <w:szCs w:val="28"/>
        </w:rPr>
        <w:fldChar w:fldCharType="begin"/>
      </w:r>
      <w:r w:rsidR="00DC6E06">
        <w:rPr>
          <w:sz w:val="28"/>
          <w:szCs w:val="28"/>
          <w:lang w:val="ru-RU"/>
        </w:rPr>
        <w:instrText xml:space="preserve"> ADDIN ZOTERO_ITEM CSL_CITATION {"citationID":"jivmjTjf","properties":{"formattedCitation":"[42]","plainCitation":"[42]","noteIndex":0},"citationItems":[{"id":97,"uris":["http://zotero.org/users/local/XvQpfN4m/items/4BZA6Z7S"],"uri":["http://zotero.org/users/local/XvQpfN4m/items/4BZA6Z7S"],"itemData":{"id":97,"type":"paper-conference","container-title":"2018 IEEE/RSJ International Conference on Intelligent Robots and Systems (IROS)","DOI":"10.1109/IROS.2018.8593691","event":"2018 IEEE/RSJ International Conference on Intelligent Robots and Systems (IROS)","event-place":"Madrid","ISBN":"978-1-5386-8094-0","page":"1168-1174","publisher":"IEEE","publisher-place":"Madrid","source":"DOI.org (Crossref)","title":"DS-SLAM: A Semantic Visual SLAM towards Dynamic Environments","title-short":"DS-SLAM","URL":"https://ieeexplore.ieee.org/document/8593691/","author":[{"family":"Yu","given":"Chao"},{"family":"Liu","given":"Zuxin"},{"family":"Liu","given":"Xin-Jun"},{"family":"Xie","given":"Fugui"},{"family":"Yang","given":"Yi"},{"family":"Wei","given":"Qi"},{"family":"Fei","given":"Qiao"}],"accessed":{"date-parts":[["2021",12,27]]},"issued":{"date-parts":[["2018",10]]}}}],"schema":"https://github.com/citation-style-language/schema/raw/master/csl-citation.json"} </w:instrText>
      </w:r>
      <w:r w:rsidRPr="006C7C3D">
        <w:rPr>
          <w:sz w:val="28"/>
          <w:szCs w:val="28"/>
        </w:rPr>
        <w:fldChar w:fldCharType="separate"/>
      </w:r>
      <w:r w:rsidR="00E330C1" w:rsidRPr="00E330C1">
        <w:rPr>
          <w:sz w:val="28"/>
          <w:lang w:val="ru-RU"/>
        </w:rPr>
        <w:t>[42]</w:t>
      </w:r>
      <w:r w:rsidRPr="006C7C3D">
        <w:rPr>
          <w:sz w:val="28"/>
          <w:szCs w:val="28"/>
        </w:rPr>
        <w:fldChar w:fldCharType="end"/>
      </w:r>
      <w:r w:rsidRPr="006C7C3D">
        <w:rPr>
          <w:sz w:val="28"/>
          <w:szCs w:val="28"/>
          <w:lang w:val="ru-RU"/>
        </w:rPr>
        <w:t xml:space="preserve"> примерно в 2-10 раз лучше точности </w:t>
      </w:r>
      <w:r w:rsidRPr="006C7C3D">
        <w:rPr>
          <w:sz w:val="28"/>
          <w:szCs w:val="28"/>
        </w:rPr>
        <w:t>ORB</w:t>
      </w:r>
      <w:r w:rsidRPr="006C7C3D">
        <w:rPr>
          <w:sz w:val="28"/>
          <w:szCs w:val="28"/>
          <w:lang w:val="ru-RU"/>
        </w:rPr>
        <w:t>-</w:t>
      </w:r>
      <w:r w:rsidRPr="006C7C3D">
        <w:rPr>
          <w:sz w:val="28"/>
          <w:szCs w:val="28"/>
        </w:rPr>
        <w:t>SLAM</w:t>
      </w:r>
      <w:r w:rsidRPr="006C7C3D">
        <w:rPr>
          <w:sz w:val="28"/>
          <w:szCs w:val="28"/>
          <w:lang w:val="ru-RU"/>
        </w:rPr>
        <w:t xml:space="preserve"> 2 соответственно.</w:t>
      </w:r>
    </w:p>
    <w:p w14:paraId="1A15FB4A" w14:textId="10AA7D00" w:rsidR="004148CA" w:rsidRDefault="004148CA" w:rsidP="006C7C3D">
      <w:pPr>
        <w:spacing w:before="240" w:after="240" w:line="360" w:lineRule="auto"/>
        <w:ind w:firstLine="708"/>
        <w:rPr>
          <w:sz w:val="28"/>
          <w:szCs w:val="28"/>
          <w:lang w:val="ru-RU"/>
        </w:rPr>
      </w:pPr>
      <w:r w:rsidRPr="006C7C3D">
        <w:rPr>
          <w:sz w:val="28"/>
          <w:szCs w:val="28"/>
          <w:lang w:val="ru-RU"/>
        </w:rPr>
        <w:t xml:space="preserve">При этом можно в любой момент времени перестать выполнять семантическую сегментацию и получить исходный алгоритм </w:t>
      </w:r>
      <w:r w:rsidRPr="006C7C3D">
        <w:rPr>
          <w:sz w:val="28"/>
          <w:szCs w:val="28"/>
        </w:rPr>
        <w:t>ORB</w:t>
      </w:r>
      <w:r w:rsidRPr="006C7C3D">
        <w:rPr>
          <w:sz w:val="28"/>
          <w:szCs w:val="28"/>
          <w:lang w:val="ru-RU"/>
        </w:rPr>
        <w:t>-</w:t>
      </w:r>
      <w:r w:rsidRPr="006C7C3D">
        <w:rPr>
          <w:sz w:val="28"/>
          <w:szCs w:val="28"/>
        </w:rPr>
        <w:t>SLAM</w:t>
      </w:r>
      <w:r w:rsidRPr="006C7C3D">
        <w:rPr>
          <w:sz w:val="28"/>
          <w:szCs w:val="28"/>
        </w:rPr>
        <w:fldChar w:fldCharType="begin"/>
      </w:r>
      <w:r w:rsidR="00DC6E06">
        <w:rPr>
          <w:sz w:val="28"/>
          <w:szCs w:val="28"/>
          <w:lang w:val="ru-RU"/>
        </w:rPr>
        <w:instrText xml:space="preserve"> ADDIN ZOTERO_ITEM CSL_CITATION {"citationID":"dK20BclB","properties":{"formattedCitation":"[30]","plainCitation":"[30]","noteIndex":0},"citationItems":[{"id":3,"uris":["http://zotero.org/users/local/XvQpfN4m/items/8RG8G4L3"],"uri":["http://zotero.org/users/local/XvQpfN4m/items/8RG8G4L3"],"itemData":{"id":3,"type":"paper-conference","title":"ORB SLAM 2 : an Open-Source SLAM System for Monocular, Stereo and","author":[{"family":"Cameras","given":"RGB-D."},{"family":"Artal","given":"Raul","non-dropping-particle":"ur-"},{"literal":"Juan"},{"family":"Tardos","given":"D."}]}}],"schema":"https://github.com/citation-style-language/schema/raw/master/csl-citation.json"} </w:instrText>
      </w:r>
      <w:r w:rsidRPr="006C7C3D">
        <w:rPr>
          <w:sz w:val="28"/>
          <w:szCs w:val="28"/>
        </w:rPr>
        <w:fldChar w:fldCharType="separate"/>
      </w:r>
      <w:r w:rsidR="00E330C1" w:rsidRPr="00E330C1">
        <w:rPr>
          <w:sz w:val="28"/>
          <w:lang w:val="ru-RU"/>
        </w:rPr>
        <w:t>[30]</w:t>
      </w:r>
      <w:r w:rsidRPr="006C7C3D">
        <w:rPr>
          <w:sz w:val="28"/>
          <w:szCs w:val="28"/>
        </w:rPr>
        <w:fldChar w:fldCharType="end"/>
      </w:r>
      <w:r w:rsidRPr="006C7C3D">
        <w:rPr>
          <w:sz w:val="28"/>
          <w:szCs w:val="28"/>
          <w:lang w:val="ru-RU"/>
        </w:rPr>
        <w:t xml:space="preserve"> с его производительностью.</w:t>
      </w:r>
    </w:p>
    <w:p w14:paraId="5856069F" w14:textId="77777777" w:rsidR="00E330C1" w:rsidRPr="00E330C1" w:rsidRDefault="00E330C1" w:rsidP="00E330C1">
      <w:pPr>
        <w:spacing w:before="240" w:after="240" w:line="360" w:lineRule="auto"/>
        <w:rPr>
          <w:sz w:val="28"/>
          <w:szCs w:val="28"/>
          <w:lang w:val="ru-RU"/>
        </w:rPr>
      </w:pPr>
      <w:r w:rsidRPr="00E330C1">
        <w:rPr>
          <w:sz w:val="28"/>
          <w:szCs w:val="28"/>
          <w:lang w:val="ru-RU"/>
        </w:rPr>
        <w:t xml:space="preserve">Учет динамического окружения методами </w:t>
      </w:r>
      <w:r w:rsidRPr="00E330C1">
        <w:rPr>
          <w:rFonts w:hint="eastAsia"/>
          <w:sz w:val="28"/>
          <w:szCs w:val="28"/>
          <w:lang w:val="ru-RU"/>
        </w:rPr>
        <w:t>S</w:t>
      </w:r>
      <w:r w:rsidRPr="00E330C1">
        <w:rPr>
          <w:sz w:val="28"/>
          <w:szCs w:val="28"/>
          <w:lang w:val="ru-RU"/>
        </w:rPr>
        <w:t>LAM</w:t>
      </w:r>
    </w:p>
    <w:p w14:paraId="7748D933" w14:textId="7B32079E" w:rsidR="00E330C1" w:rsidRPr="00E330C1" w:rsidRDefault="00E330C1" w:rsidP="00E330C1">
      <w:pPr>
        <w:spacing w:before="240" w:after="240" w:line="360" w:lineRule="auto"/>
        <w:rPr>
          <w:sz w:val="28"/>
          <w:szCs w:val="28"/>
          <w:lang w:val="ru-RU"/>
        </w:rPr>
      </w:pPr>
      <w:r w:rsidRPr="00E330C1">
        <w:rPr>
          <w:sz w:val="28"/>
          <w:szCs w:val="28"/>
          <w:lang w:val="ru-RU"/>
        </w:rPr>
        <w:t>В представленных выше методах DS-SLAM</w:t>
      </w:r>
      <w:r w:rsidRPr="00E330C1">
        <w:rPr>
          <w:sz w:val="28"/>
          <w:szCs w:val="28"/>
          <w:lang w:val="ru-RU"/>
        </w:rPr>
        <w:fldChar w:fldCharType="begin"/>
      </w:r>
      <w:r w:rsidR="00DC6E06">
        <w:rPr>
          <w:sz w:val="28"/>
          <w:szCs w:val="28"/>
          <w:lang w:val="ru-RU"/>
        </w:rPr>
        <w:instrText xml:space="preserve"> ADDIN ZOTERO_ITEM CSL_CITATION {"citationID":"TmqwjaAz","properties":{"formattedCitation":"[42]","plainCitation":"[42]","noteIndex":0},"citationItems":[{"id":97,"uris":["http://zotero.org/users/local/XvQpfN4m/items/4BZA6Z7S"],"uri":["http://zotero.org/users/local/XvQpfN4m/items/4BZA6Z7S"],"itemData":{"id":97,"type":"paper-conference","container-title":"2018 IEEE/RSJ International Conference on Intelligent Robots and Systems (IROS)","DOI":"10.1109/IROS.2018.8593691","event":"2018 IEEE/RSJ International Conference on Intelligent Robots and Systems (IROS)","event-place":"Madrid","ISBN":"978-1-5386-8094-0","page":"1168-1174","publisher":"IEEE","publisher-place":"Madrid","source":"DOI.org (Crossref)","title":"DS-SLAM: A Semantic Visual SLAM towards Dynamic Environments","title-short":"DS-SLAM","URL":"https://ieeexplore.ieee.org/document/8593691/","author":[{"family":"Yu","given":"Chao"},{"family":"Liu","given":"Zuxin"},{"family":"Liu","given":"Xin-Jun"},{"family":"Xie","given":"Fugui"},{"family":"Yang","given":"Yi"},{"family":"Wei","given":"Qi"},{"family":"Fei","given":"Qiao"}],"accessed":{"date-parts":[["2021",12,27]]},"issued":{"date-parts":[["2018",10]]}}}],"schema":"https://github.com/citation-style-language/schema/raw/master/csl-citation.json"} </w:instrText>
      </w:r>
      <w:r w:rsidRPr="00E330C1">
        <w:rPr>
          <w:sz w:val="28"/>
          <w:szCs w:val="28"/>
          <w:lang w:val="ru-RU"/>
        </w:rPr>
        <w:fldChar w:fldCharType="separate"/>
      </w:r>
      <w:r w:rsidRPr="00E330C1">
        <w:rPr>
          <w:sz w:val="28"/>
          <w:szCs w:val="28"/>
          <w:lang w:val="ru-RU"/>
        </w:rPr>
        <w:t>[42]</w:t>
      </w:r>
      <w:r w:rsidRPr="00E330C1">
        <w:rPr>
          <w:sz w:val="28"/>
          <w:szCs w:val="28"/>
          <w:lang w:val="ru-RU"/>
        </w:rPr>
        <w:fldChar w:fldCharType="end"/>
      </w:r>
      <w:r w:rsidRPr="00E330C1">
        <w:rPr>
          <w:sz w:val="28"/>
          <w:szCs w:val="28"/>
          <w:lang w:val="ru-RU"/>
        </w:rPr>
        <w:t xml:space="preserve"> и </w:t>
      </w:r>
      <w:proofErr w:type="spellStart"/>
      <w:r w:rsidRPr="00E330C1">
        <w:rPr>
          <w:sz w:val="28"/>
          <w:szCs w:val="28"/>
          <w:lang w:val="ru-RU"/>
        </w:rPr>
        <w:t>Dyna</w:t>
      </w:r>
      <w:proofErr w:type="spellEnd"/>
      <w:r w:rsidRPr="00E330C1">
        <w:rPr>
          <w:sz w:val="28"/>
          <w:szCs w:val="28"/>
          <w:lang w:val="ru-RU"/>
        </w:rPr>
        <w:t>-SLAM</w:t>
      </w:r>
      <w:r w:rsidRPr="00E330C1">
        <w:rPr>
          <w:sz w:val="28"/>
          <w:szCs w:val="28"/>
          <w:lang w:val="ru-RU"/>
        </w:rPr>
        <w:fldChar w:fldCharType="begin"/>
      </w:r>
      <w:r w:rsidR="00DC6E06">
        <w:rPr>
          <w:sz w:val="28"/>
          <w:szCs w:val="28"/>
          <w:lang w:val="ru-RU"/>
        </w:rPr>
        <w:instrText xml:space="preserve"> ADDIN ZOTERO_ITEM CSL_CITATION {"citationID":"0EFL4Ynz","properties":{"formattedCitation":"[39]","plainCitation":"[39]","noteIndex":0},"citationItems":[{"id":99,"uris":["http://zotero.org/users/local/XvQpfN4m/items/DA7GPRXZ"],"uri":["http://zotero.org/users/local/XvQpfN4m/items/DA7GPRXZ"],"itemData":{"id":99,"type":"article-journal","container-title":"IEEE Robotics and Automation Letters","DOI":"10.1109/LRA.2018.2860039","ISSN":"2377-3766, 2377-3774","issue":"4","journalAbbreviation":"IEEE Robot. Autom. Lett.","page":"4076-4083","source":"DOI.org (Crossref)","title":"DynaSLAM: Tracking, Mapping, and Inpainting in Dynamic Scenes","title-short":"DynaSLAM","volume":"3","author":[{"family":"Bescos","given":"Berta"},{"family":"Facil","given":"Jose M."},{"family":"Civera","given":"Javier"},{"family":"Neira","given":"Jose"}],"issued":{"date-parts":[["2018",10]]}}}],"schema":"https://github.com/citation-style-language/schema/raw/master/csl-citation.json"} </w:instrText>
      </w:r>
      <w:r w:rsidRPr="00E330C1">
        <w:rPr>
          <w:sz w:val="28"/>
          <w:szCs w:val="28"/>
          <w:lang w:val="ru-RU"/>
        </w:rPr>
        <w:fldChar w:fldCharType="separate"/>
      </w:r>
      <w:r w:rsidRPr="00E330C1">
        <w:rPr>
          <w:sz w:val="28"/>
          <w:szCs w:val="28"/>
          <w:lang w:val="ru-RU"/>
        </w:rPr>
        <w:t>[39]</w:t>
      </w:r>
      <w:r w:rsidRPr="00E330C1">
        <w:rPr>
          <w:sz w:val="28"/>
          <w:szCs w:val="28"/>
          <w:lang w:val="ru-RU"/>
        </w:rPr>
        <w:fldChar w:fldCharType="end"/>
      </w:r>
      <w:r w:rsidRPr="00E330C1">
        <w:rPr>
          <w:sz w:val="28"/>
          <w:szCs w:val="28"/>
          <w:lang w:val="ru-RU"/>
        </w:rPr>
        <w:t xml:space="preserve"> нет полноценного динамического учета объектов сцены. </w:t>
      </w:r>
    </w:p>
    <w:p w14:paraId="40C178C2" w14:textId="35197D92" w:rsidR="00E330C1" w:rsidRPr="00E330C1" w:rsidRDefault="00E330C1" w:rsidP="00E330C1">
      <w:pPr>
        <w:spacing w:before="240" w:after="240" w:line="360" w:lineRule="auto"/>
        <w:rPr>
          <w:sz w:val="28"/>
          <w:szCs w:val="28"/>
          <w:lang w:val="ru-RU"/>
        </w:rPr>
      </w:pPr>
      <w:r w:rsidRPr="00E330C1">
        <w:rPr>
          <w:sz w:val="28"/>
          <w:szCs w:val="28"/>
          <w:lang w:val="ru-RU"/>
        </w:rPr>
        <w:t xml:space="preserve">В работе </w:t>
      </w:r>
      <w:proofErr w:type="spellStart"/>
      <w:r w:rsidRPr="00E330C1">
        <w:rPr>
          <w:sz w:val="28"/>
          <w:szCs w:val="28"/>
          <w:lang w:val="ru-RU"/>
        </w:rPr>
        <w:t>Dyna</w:t>
      </w:r>
      <w:proofErr w:type="spellEnd"/>
      <w:r w:rsidRPr="00E330C1">
        <w:rPr>
          <w:sz w:val="28"/>
          <w:szCs w:val="28"/>
          <w:lang w:val="ru-RU"/>
        </w:rPr>
        <w:t>-SLAM</w:t>
      </w:r>
      <w:r w:rsidRPr="00E330C1">
        <w:rPr>
          <w:sz w:val="28"/>
          <w:szCs w:val="28"/>
          <w:lang w:val="ru-RU"/>
        </w:rPr>
        <w:fldChar w:fldCharType="begin"/>
      </w:r>
      <w:r w:rsidR="00DC6E06">
        <w:rPr>
          <w:sz w:val="28"/>
          <w:szCs w:val="28"/>
          <w:lang w:val="ru-RU"/>
        </w:rPr>
        <w:instrText xml:space="preserve"> ADDIN ZOTERO_ITEM CSL_CITATION {"citationID":"glq8VZs2","properties":{"formattedCitation":"[39]","plainCitation":"[39]","noteIndex":0},"citationItems":[{"id":99,"uris":["http://zotero.org/users/local/XvQpfN4m/items/DA7GPRXZ"],"uri":["http://zotero.org/users/local/XvQpfN4m/items/DA7GPRXZ"],"itemData":{"id":99,"type":"article-journal","container-title":"IEEE Robotics and Automation Letters","DOI":"10.1109/LRA.2018.2860039","ISSN":"2377-3766, 2377-3774","issue":"4","journalAbbreviation":"IEEE Robot. Autom. Lett.","page":"4076-4083","source":"DOI.org (Crossref)","title":"DynaSLAM: Tracking, Mapping, and Inpainting in Dynamic Scenes","title-short":"DynaSLAM","volume":"3","author":[{"family":"Bescos","given":"Berta"},{"family":"Facil","given":"Jose M."},{"family":"Civera","given":"Javier"},{"family":"Neira","given":"Jose"}],"issued":{"date-parts":[["2018",10]]}}}],"schema":"https://github.com/citation-style-language/schema/raw/master/csl-citation.json"} </w:instrText>
      </w:r>
      <w:r w:rsidRPr="00E330C1">
        <w:rPr>
          <w:sz w:val="28"/>
          <w:szCs w:val="28"/>
          <w:lang w:val="ru-RU"/>
        </w:rPr>
        <w:fldChar w:fldCharType="separate"/>
      </w:r>
      <w:r w:rsidRPr="00E330C1">
        <w:rPr>
          <w:sz w:val="28"/>
          <w:szCs w:val="28"/>
          <w:lang w:val="ru-RU"/>
        </w:rPr>
        <w:t>[39]</w:t>
      </w:r>
      <w:r w:rsidRPr="00E330C1">
        <w:rPr>
          <w:sz w:val="28"/>
          <w:szCs w:val="28"/>
          <w:lang w:val="ru-RU"/>
        </w:rPr>
        <w:fldChar w:fldCharType="end"/>
      </w:r>
      <w:r w:rsidRPr="00E330C1">
        <w:rPr>
          <w:sz w:val="28"/>
          <w:szCs w:val="28"/>
          <w:lang w:val="ru-RU"/>
        </w:rPr>
        <w:t xml:space="preserve"> объекты фильтруются по классам и игнорируются, DS-SLAM отслеживает движение объектов и реконструирует статичную сцену.</w:t>
      </w:r>
    </w:p>
    <w:p w14:paraId="59426E6F" w14:textId="297AF411" w:rsidR="00E330C1" w:rsidRPr="00E330C1" w:rsidRDefault="00E330C1" w:rsidP="00E330C1">
      <w:pPr>
        <w:spacing w:before="240" w:after="240" w:line="360" w:lineRule="auto"/>
        <w:rPr>
          <w:sz w:val="28"/>
          <w:szCs w:val="28"/>
          <w:lang w:val="ru-RU"/>
        </w:rPr>
      </w:pPr>
      <w:r w:rsidRPr="00E330C1">
        <w:rPr>
          <w:sz w:val="28"/>
          <w:szCs w:val="28"/>
          <w:lang w:val="ru-RU"/>
        </w:rPr>
        <w:t xml:space="preserve">Фактически более совершенная комбинация этих методов представлена в работе </w:t>
      </w:r>
      <w:bookmarkStart w:id="73" w:name="_Hlk91597117"/>
      <w:r w:rsidRPr="00E330C1">
        <w:rPr>
          <w:sz w:val="28"/>
          <w:szCs w:val="28"/>
          <w:lang w:val="ru-RU"/>
        </w:rPr>
        <w:t xml:space="preserve">DOT </w:t>
      </w:r>
      <w:bookmarkEnd w:id="73"/>
      <w:r w:rsidRPr="00E330C1">
        <w:rPr>
          <w:sz w:val="28"/>
          <w:szCs w:val="28"/>
          <w:lang w:val="ru-RU"/>
        </w:rPr>
        <w:t xml:space="preserve">(Dynamic Object </w:t>
      </w:r>
      <w:proofErr w:type="spellStart"/>
      <w:r w:rsidRPr="00E330C1">
        <w:rPr>
          <w:sz w:val="28"/>
          <w:szCs w:val="28"/>
          <w:lang w:val="ru-RU"/>
        </w:rPr>
        <w:t>Tracking</w:t>
      </w:r>
      <w:proofErr w:type="spellEnd"/>
      <w:r w:rsidRPr="00E330C1">
        <w:rPr>
          <w:sz w:val="28"/>
          <w:szCs w:val="28"/>
          <w:lang w:val="ru-RU"/>
        </w:rPr>
        <w:t>)</w:t>
      </w:r>
      <w:r w:rsidRPr="00E330C1">
        <w:rPr>
          <w:sz w:val="28"/>
          <w:szCs w:val="28"/>
          <w:lang w:val="ru-RU"/>
        </w:rPr>
        <w:fldChar w:fldCharType="begin"/>
      </w:r>
      <w:r w:rsidR="00DC6E06">
        <w:rPr>
          <w:sz w:val="28"/>
          <w:szCs w:val="28"/>
          <w:lang w:val="ru-RU"/>
        </w:rPr>
        <w:instrText xml:space="preserve"> ADDIN ZOTERO_ITEM CSL_CITATION {"citationID":"pZ03qefG","properties":{"formattedCitation":"[43]","plainCitation":"[43]","noteIndex":0},"citationItems":[{"id":"fw26V6HU/BYqthbQf","uris":["http://zotero.org/users/local/TinZTSqN/items/TKJCL3RR"],"uri":["http://zotero.org/users/local/TinZTSqN/items/TKJCL3RR"],"itemData":{"id":16,"type":"paper-conference","title":"DOT: Dynamic Object Tracking for Visual SLAM","author":[{"family":"Campos","given":"Irene"}],"issued":{"date-parts":[["2020",7]]}}}],"schema":"https://github.com/citation-style-language/schema/raw/master/csl-citation.json"} </w:instrText>
      </w:r>
      <w:r w:rsidRPr="00E330C1">
        <w:rPr>
          <w:sz w:val="28"/>
          <w:szCs w:val="28"/>
          <w:lang w:val="ru-RU"/>
        </w:rPr>
        <w:fldChar w:fldCharType="separate"/>
      </w:r>
      <w:r w:rsidRPr="00E330C1">
        <w:rPr>
          <w:sz w:val="28"/>
          <w:szCs w:val="28"/>
          <w:lang w:val="ru-RU"/>
        </w:rPr>
        <w:t>[43]</w:t>
      </w:r>
      <w:r w:rsidRPr="00E330C1">
        <w:rPr>
          <w:sz w:val="28"/>
          <w:szCs w:val="28"/>
          <w:lang w:val="ru-RU"/>
        </w:rPr>
        <w:fldChar w:fldCharType="end"/>
      </w:r>
      <w:r w:rsidRPr="00E330C1">
        <w:rPr>
          <w:rFonts w:hint="eastAsia"/>
          <w:sz w:val="28"/>
          <w:szCs w:val="28"/>
          <w:lang w:val="ru-RU"/>
        </w:rPr>
        <w:t>.</w:t>
      </w:r>
    </w:p>
    <w:p w14:paraId="64938EDC" w14:textId="489EDF70" w:rsidR="00E330C1" w:rsidRPr="00E330C1" w:rsidRDefault="00E330C1" w:rsidP="00E330C1">
      <w:pPr>
        <w:spacing w:before="240" w:after="240" w:line="360" w:lineRule="auto"/>
        <w:rPr>
          <w:sz w:val="28"/>
          <w:szCs w:val="28"/>
          <w:lang w:val="ru-RU"/>
        </w:rPr>
      </w:pPr>
      <w:r w:rsidRPr="00E330C1">
        <w:rPr>
          <w:sz w:val="28"/>
          <w:szCs w:val="28"/>
          <w:lang w:val="ru-RU"/>
        </w:rPr>
        <w:t xml:space="preserve">Метод DOT представляет собой высокоуровневую надстройку верхнего слоя, которая добавляется к существующим системам SLAM и может значительно повысить их надежность и точность в динамичных средах. DOT сочетает в себе семантическую сегментацию объектов сцены и методы </w:t>
      </w:r>
      <w:proofErr w:type="spellStart"/>
      <w:r w:rsidRPr="00E330C1">
        <w:rPr>
          <w:sz w:val="28"/>
          <w:szCs w:val="28"/>
          <w:lang w:val="ru-RU"/>
        </w:rPr>
        <w:t>многоракурсной</w:t>
      </w:r>
      <w:proofErr w:type="spellEnd"/>
      <w:r w:rsidRPr="00E330C1">
        <w:rPr>
          <w:sz w:val="28"/>
          <w:szCs w:val="28"/>
          <w:lang w:val="ru-RU"/>
        </w:rPr>
        <w:t xml:space="preserve"> </w:t>
      </w:r>
      <w:r w:rsidRPr="00E330C1">
        <w:rPr>
          <w:sz w:val="28"/>
          <w:szCs w:val="28"/>
          <w:lang w:val="ru-RU"/>
        </w:rPr>
        <w:lastRenderedPageBreak/>
        <w:t xml:space="preserve">геометрии для создания масок для динамических объектов, что позволяет любым системам SLAM, основанным на жестких моделях сцены (например </w:t>
      </w:r>
      <w:proofErr w:type="spellStart"/>
      <w:r w:rsidRPr="00E330C1">
        <w:rPr>
          <w:sz w:val="28"/>
          <w:szCs w:val="28"/>
          <w:lang w:val="ru-RU"/>
        </w:rPr>
        <w:t>feature</w:t>
      </w:r>
      <w:proofErr w:type="spellEnd"/>
      <w:r w:rsidRPr="00E330C1">
        <w:rPr>
          <w:sz w:val="28"/>
          <w:szCs w:val="28"/>
          <w:lang w:val="ru-RU"/>
        </w:rPr>
        <w:t xml:space="preserve"> </w:t>
      </w:r>
      <w:proofErr w:type="spellStart"/>
      <w:r w:rsidRPr="00E330C1">
        <w:rPr>
          <w:sz w:val="28"/>
          <w:szCs w:val="28"/>
          <w:lang w:val="ru-RU"/>
        </w:rPr>
        <w:t>based</w:t>
      </w:r>
      <w:proofErr w:type="spellEnd"/>
      <w:r w:rsidRPr="00E330C1">
        <w:rPr>
          <w:sz w:val="28"/>
          <w:szCs w:val="28"/>
          <w:lang w:val="ru-RU"/>
        </w:rPr>
        <w:t xml:space="preserve"> ORB-SLAM</w:t>
      </w:r>
      <w:r w:rsidRPr="00E330C1">
        <w:rPr>
          <w:sz w:val="28"/>
          <w:szCs w:val="28"/>
          <w:lang w:val="ru-RU"/>
        </w:rPr>
        <w:fldChar w:fldCharType="begin"/>
      </w:r>
      <w:r w:rsidR="00DC6E06">
        <w:rPr>
          <w:sz w:val="28"/>
          <w:szCs w:val="28"/>
          <w:lang w:val="ru-RU"/>
        </w:rPr>
        <w:instrText xml:space="preserve"> ADDIN ZOTERO_ITEM CSL_CITATION {"citationID":"55kwDnlp","properties":{"formattedCitation":"[29]","plainCitation":"[29]","noteIndex":0},"citationItems":[{"id":6,"uris":["http://zotero.org/users/local/XvQpfN4m/items/QGE456VT"],"uri":["http://zotero.org/users/local/XvQpfN4m/items/QGE456VT"],"itemData":{"id":6,"type":"paper-conference","abstract":"IEEE Transactions on Robotics;2015;31;5;10.1109/TRO.2015.2463671","publisher":"IEEE","title":"ORB-SLAM: A Versatile and Accurate Monocular SLAM System","author":[{"family":"Mur-Artal","given":"Raul"},{"family":"Montiel","given":"J. M. M."},{"family":"Tardos","given":"Juan D."}],"issued":{"date-parts":[["2021"]]}}}],"schema":"https://github.com/citation-style-language/schema/raw/master/csl-citation.json"} </w:instrText>
      </w:r>
      <w:r w:rsidRPr="00E330C1">
        <w:rPr>
          <w:sz w:val="28"/>
          <w:szCs w:val="28"/>
          <w:lang w:val="ru-RU"/>
        </w:rPr>
        <w:fldChar w:fldCharType="separate"/>
      </w:r>
      <w:r w:rsidRPr="00E330C1">
        <w:rPr>
          <w:sz w:val="28"/>
          <w:szCs w:val="28"/>
          <w:lang w:val="ru-RU"/>
        </w:rPr>
        <w:t>[29]</w:t>
      </w:r>
      <w:r w:rsidRPr="00E330C1">
        <w:rPr>
          <w:sz w:val="28"/>
          <w:szCs w:val="28"/>
          <w:lang w:val="ru-RU"/>
        </w:rPr>
        <w:fldChar w:fldCharType="end"/>
      </w:r>
      <w:r w:rsidRPr="00E330C1">
        <w:rPr>
          <w:sz w:val="28"/>
          <w:szCs w:val="28"/>
          <w:lang w:val="ru-RU"/>
        </w:rPr>
        <w:t>), избегать использования дескрипторов из таких областей изображения в своей оптимизации.</w:t>
      </w:r>
    </w:p>
    <w:p w14:paraId="0BDC7567" w14:textId="77777777" w:rsidR="00E330C1" w:rsidRPr="00E330C1" w:rsidRDefault="00E330C1" w:rsidP="00E330C1">
      <w:pPr>
        <w:spacing w:before="240" w:after="240" w:line="360" w:lineRule="auto"/>
        <w:rPr>
          <w:sz w:val="28"/>
          <w:szCs w:val="28"/>
          <w:lang w:val="ru-RU"/>
        </w:rPr>
      </w:pPr>
      <w:r w:rsidRPr="00E330C1">
        <w:rPr>
          <w:sz w:val="28"/>
          <w:szCs w:val="28"/>
          <w:lang w:val="ru-RU"/>
        </w:rPr>
        <w:t xml:space="preserve">Чтобы определить, какие объекты действительно движутся, DOT сегментирует первые экземпляры потенциально динамичных объектов, а затем, с учетом оценки движения камеры, отслеживает такие объекты, минимизируя ошибку фотометрической </w:t>
      </w:r>
      <w:proofErr w:type="spellStart"/>
      <w:r w:rsidRPr="00E330C1">
        <w:rPr>
          <w:sz w:val="28"/>
          <w:szCs w:val="28"/>
          <w:lang w:val="ru-RU"/>
        </w:rPr>
        <w:t>репроекции</w:t>
      </w:r>
      <w:proofErr w:type="spellEnd"/>
      <w:r w:rsidRPr="00E330C1">
        <w:rPr>
          <w:sz w:val="28"/>
          <w:szCs w:val="28"/>
          <w:lang w:val="ru-RU"/>
        </w:rPr>
        <w:t xml:space="preserve">. Такое кратковременное отслеживание повышает точность сегментации по сравнению с другими подходами. В итоге создаются только активные динамические маски. Авторы работы DOT сравнивают свою систему с исходным методом ORB-SLAM 2 без модификаций на трех публичных наборах данных. </w:t>
      </w:r>
    </w:p>
    <w:p w14:paraId="23909DFA" w14:textId="77777777" w:rsidR="00E330C1" w:rsidRPr="00E330C1" w:rsidRDefault="00E330C1" w:rsidP="00E330C1">
      <w:pPr>
        <w:spacing w:before="240" w:after="240" w:line="360" w:lineRule="auto"/>
        <w:rPr>
          <w:sz w:val="28"/>
          <w:szCs w:val="28"/>
          <w:lang w:val="ru-RU"/>
        </w:rPr>
      </w:pPr>
      <w:r w:rsidRPr="00E330C1">
        <w:rPr>
          <w:sz w:val="28"/>
          <w:szCs w:val="28"/>
          <w:lang w:val="ru-RU"/>
        </w:rPr>
        <w:t>По результатам, модификация фильтра характерных точек с учетом динамической сцены позволяет значительно улучшает точность и устойчивость ORB-SLAM 2, особенно в высоко динамичных сценах.</w:t>
      </w:r>
    </w:p>
    <w:p w14:paraId="7E094414" w14:textId="77777777" w:rsidR="00E330C1" w:rsidRPr="00E330C1" w:rsidRDefault="00E330C1" w:rsidP="00E330C1">
      <w:pPr>
        <w:spacing w:before="240" w:after="240" w:line="360" w:lineRule="auto"/>
        <w:rPr>
          <w:sz w:val="28"/>
          <w:szCs w:val="28"/>
          <w:lang w:val="ru-RU"/>
        </w:rPr>
      </w:pPr>
      <w:r w:rsidRPr="00E330C1">
        <w:rPr>
          <w:sz w:val="28"/>
          <w:szCs w:val="28"/>
          <w:lang w:val="ru-RU"/>
        </w:rPr>
        <w:t>Причины такой эффективности работы метода следующие. Большинство современных систем SLAM предполагают статичную среду, где относительное положение между точками сцены не меняется (дорога, стены зданий), а единственное изменение сцены осуществляется за счет положения камеры.</w:t>
      </w:r>
    </w:p>
    <w:p w14:paraId="44859F50" w14:textId="2A1B3AD7" w:rsidR="00E330C1" w:rsidRPr="00E330C1" w:rsidRDefault="00E330C1" w:rsidP="00E330C1">
      <w:pPr>
        <w:spacing w:before="240" w:after="240" w:line="360" w:lineRule="auto"/>
        <w:rPr>
          <w:sz w:val="28"/>
          <w:szCs w:val="28"/>
          <w:lang w:val="ru-RU"/>
        </w:rPr>
      </w:pPr>
      <w:r w:rsidRPr="00E330C1">
        <w:rPr>
          <w:sz w:val="28"/>
          <w:szCs w:val="28"/>
          <w:lang w:val="ru-RU"/>
        </w:rPr>
        <w:t xml:space="preserve">При таком допущении модели SLAM приписывают визуальные изменения исключительно относительному движению камеры относительно карты. Обычный подход </w:t>
      </w:r>
      <w:r w:rsidRPr="00E330C1">
        <w:rPr>
          <w:sz w:val="28"/>
          <w:szCs w:val="28"/>
          <w:lang w:val="ru-RU"/>
        </w:rPr>
        <w:fldChar w:fldCharType="begin"/>
      </w:r>
      <w:r w:rsidR="00DC6E06">
        <w:rPr>
          <w:sz w:val="28"/>
          <w:szCs w:val="28"/>
          <w:lang w:val="ru-RU"/>
        </w:rPr>
        <w:instrText xml:space="preserve"> ADDIN ZOTERO_ITEM CSL_CITATION {"citationID":"k6CvLMcm","properties":{"formattedCitation":"[29], [30]","plainCitation":"[29], [30]","noteIndex":0},"citationItems":[{"id":6,"uris":["http://zotero.org/users/local/XvQpfN4m/items/QGE456VT"],"uri":["http://zotero.org/users/local/XvQpfN4m/items/QGE456VT"],"itemData":{"id":6,"type":"paper-conference","abstract":"IEEE Transactions on Robotics;2015;31;5;10.1109/TRO.2015.2463671","publisher":"IEEE","title":"ORB-SLAM: A Versatile and Accurate Monocular SLAM System","author":[{"family":"Mur-Artal","given":"Raul"},{"family":"Montiel","given":"J. M. M."},{"family":"Tardos","given":"Juan D."}],"issued":{"date-parts":[["2021"]]}}},{"id":3,"uris":["http://zotero.org/users/local/XvQpfN4m/items/8RG8G4L3"],"uri":["http://zotero.org/users/local/XvQpfN4m/items/8RG8G4L3"],"itemData":{"id":3,"type":"paper-conference","title":"ORB SLAM 2 : an Open-Source SLAM System for Monocular, Stereo and","author":[{"family":"Cameras","given":"RGB-D."},{"family":"Artal","given":"Raul","non-dropping-particle":"ur-"},{"literal":"Juan"},{"family":"Tardos","given":"D."}]}}],"schema":"https://github.com/citation-style-language/schema/raw/master/csl-citation.json"} </w:instrText>
      </w:r>
      <w:r w:rsidRPr="00E330C1">
        <w:rPr>
          <w:sz w:val="28"/>
          <w:szCs w:val="28"/>
          <w:lang w:val="ru-RU"/>
        </w:rPr>
        <w:fldChar w:fldCharType="separate"/>
      </w:r>
      <w:r w:rsidRPr="00E330C1">
        <w:rPr>
          <w:sz w:val="28"/>
          <w:szCs w:val="28"/>
          <w:lang w:val="ru-RU"/>
        </w:rPr>
        <w:t>[29], [30]</w:t>
      </w:r>
      <w:r w:rsidRPr="00E330C1">
        <w:rPr>
          <w:sz w:val="28"/>
          <w:szCs w:val="28"/>
          <w:lang w:val="ru-RU"/>
        </w:rPr>
        <w:fldChar w:fldCharType="end"/>
      </w:r>
      <w:r w:rsidRPr="00E330C1">
        <w:rPr>
          <w:sz w:val="28"/>
          <w:szCs w:val="28"/>
          <w:lang w:val="ru-RU"/>
        </w:rPr>
        <w:t xml:space="preserve"> заключается в моделировании динамических областей как выбросов шума, игнорируя которые в процессе отслеживания позы и построения карты получается получить решаемую задачу минимизации графа. Однако в течение времени определения нескольких ключевых кадров (порядка секунды работы метода), пока такие динамические области не будут отброшены как выбросы, их данные </w:t>
      </w:r>
      <w:r w:rsidRPr="00E330C1">
        <w:rPr>
          <w:sz w:val="28"/>
          <w:szCs w:val="28"/>
          <w:lang w:val="ru-RU"/>
        </w:rPr>
        <w:lastRenderedPageBreak/>
        <w:t>используются в оптимизации SLAM, что вносит ошибки и несоответствия в оценку карты и положения камеры. Таким образом необходимо пересчитывать все неправильные изменения в карте за последние несколько циклов работы метода.</w:t>
      </w:r>
    </w:p>
    <w:p w14:paraId="553D9734" w14:textId="77777777" w:rsidR="00E330C1" w:rsidRPr="00E330C1" w:rsidRDefault="00E330C1" w:rsidP="00E330C1">
      <w:pPr>
        <w:spacing w:before="240" w:after="240" w:line="360" w:lineRule="auto"/>
        <w:rPr>
          <w:sz w:val="28"/>
          <w:szCs w:val="28"/>
          <w:lang w:val="ru-RU"/>
        </w:rPr>
      </w:pPr>
      <w:r w:rsidRPr="00E330C1">
        <w:rPr>
          <w:sz w:val="28"/>
          <w:szCs w:val="28"/>
          <w:lang w:val="ru-RU"/>
        </w:rPr>
        <w:t>Более того, для методов SLAM на основе признаков, которые отслеживают небольшое числа характерных точек изображения, ошибки, вызванные относительно небольшим числом совпадений в динамических областях, являются значимыми и могут привести к сбою системы.</w:t>
      </w:r>
    </w:p>
    <w:p w14:paraId="36DE893F" w14:textId="77777777" w:rsidR="00E330C1" w:rsidRPr="00E330C1" w:rsidRDefault="00E330C1" w:rsidP="00E330C1">
      <w:pPr>
        <w:spacing w:before="240" w:after="240" w:line="360" w:lineRule="auto"/>
        <w:rPr>
          <w:sz w:val="28"/>
          <w:szCs w:val="28"/>
          <w:lang w:val="ru-RU"/>
        </w:rPr>
      </w:pPr>
      <w:r w:rsidRPr="00E330C1">
        <w:rPr>
          <w:sz w:val="28"/>
          <w:szCs w:val="28"/>
          <w:lang w:val="ru-RU"/>
        </w:rPr>
        <w:t>В реальных условиях, окружение в которых должен работать робот, двигаться машина или пешеход с системой навигации, далеко не статичны. В качестве показательных примеров можно привести автономную навигацию автомобилей, AR в многолюдных сценах. Более того, плохая текстура окружения в плохих погодных условиях делает системы SLAM нестабильными в присутствии теней или других объектов. Разработка систем SLAM, достаточно надежных для работы в высоко динамичных средах, необходима для многих приложений.</w:t>
      </w:r>
    </w:p>
    <w:p w14:paraId="12440A2F" w14:textId="77777777" w:rsidR="00E330C1" w:rsidRPr="00E330C1" w:rsidRDefault="00E330C1" w:rsidP="00E330C1">
      <w:pPr>
        <w:spacing w:before="240" w:after="240" w:line="360" w:lineRule="auto"/>
        <w:rPr>
          <w:sz w:val="28"/>
          <w:szCs w:val="28"/>
          <w:lang w:val="ru-RU"/>
        </w:rPr>
      </w:pPr>
      <w:r w:rsidRPr="00E330C1">
        <w:rPr>
          <w:sz w:val="28"/>
          <w:szCs w:val="28"/>
          <w:lang w:val="ru-RU"/>
        </w:rPr>
        <w:t>Необходима процедура, которая гарантированно при необходимости будет повышать устойчивость визуальной системы SLAM в динамических средах.</w:t>
      </w:r>
    </w:p>
    <w:p w14:paraId="57476DD0" w14:textId="5C2735EA" w:rsidR="00E330C1" w:rsidRPr="00E330C1" w:rsidRDefault="00E330C1" w:rsidP="00E330C1">
      <w:pPr>
        <w:spacing w:before="240" w:after="240" w:line="360" w:lineRule="auto"/>
        <w:rPr>
          <w:sz w:val="28"/>
          <w:szCs w:val="28"/>
          <w:lang w:val="ru-RU"/>
        </w:rPr>
      </w:pPr>
      <w:r w:rsidRPr="00E330C1">
        <w:rPr>
          <w:sz w:val="28"/>
          <w:szCs w:val="28"/>
          <w:lang w:val="ru-RU"/>
        </w:rPr>
        <w:t>Представленная в работе DOT система "Динамического отслеживания объектов" (DOT)</w:t>
      </w:r>
      <w:r w:rsidRPr="00E330C1">
        <w:rPr>
          <w:sz w:val="28"/>
          <w:szCs w:val="28"/>
          <w:lang w:val="ru-RU"/>
        </w:rPr>
        <w:fldChar w:fldCharType="begin"/>
      </w:r>
      <w:r w:rsidR="00DC6E06">
        <w:rPr>
          <w:sz w:val="28"/>
          <w:szCs w:val="28"/>
          <w:lang w:val="ru-RU"/>
        </w:rPr>
        <w:instrText xml:space="preserve"> ADDIN ZOTERO_ITEM CSL_CITATION {"citationID":"N8odcPly","properties":{"formattedCitation":"[43]","plainCitation":"[43]","noteIndex":0},"citationItems":[{"id":"fw26V6HU/BYqthbQf","uris":["http://zotero.org/users/local/TinZTSqN/items/TKJCL3RR"],"uri":["http://zotero.org/users/local/TinZTSqN/items/TKJCL3RR"],"itemData":{"id":16,"type":"paper-conference","title":"DOT: Dynamic Object Tracking for Visual SLAM","author":[{"family":"Campos","given":"Irene"}],"issued":{"date-parts":[["2020",7]]}}}],"schema":"https://github.com/citation-style-language/schema/raw/master/csl-citation.json"} </w:instrText>
      </w:r>
      <w:r w:rsidRPr="00E330C1">
        <w:rPr>
          <w:sz w:val="28"/>
          <w:szCs w:val="28"/>
          <w:lang w:val="ru-RU"/>
        </w:rPr>
        <w:fldChar w:fldCharType="separate"/>
      </w:r>
      <w:r w:rsidRPr="00E330C1">
        <w:rPr>
          <w:sz w:val="28"/>
          <w:szCs w:val="28"/>
          <w:lang w:val="ru-RU"/>
        </w:rPr>
        <w:t>[43]</w:t>
      </w:r>
      <w:r w:rsidRPr="00E330C1">
        <w:rPr>
          <w:sz w:val="28"/>
          <w:szCs w:val="28"/>
          <w:lang w:val="ru-RU"/>
        </w:rPr>
        <w:fldChar w:fldCharType="end"/>
      </w:r>
      <w:r w:rsidRPr="00E330C1">
        <w:rPr>
          <w:sz w:val="28"/>
          <w:szCs w:val="28"/>
          <w:lang w:val="ru-RU"/>
        </w:rPr>
        <w:t xml:space="preserve"> которая сочетает в себе сегментацию экземпляров с </w:t>
      </w:r>
      <w:proofErr w:type="spellStart"/>
      <w:r w:rsidRPr="00E330C1">
        <w:rPr>
          <w:sz w:val="28"/>
          <w:szCs w:val="28"/>
          <w:lang w:val="ru-RU"/>
        </w:rPr>
        <w:t>многоракурсной</w:t>
      </w:r>
      <w:proofErr w:type="spellEnd"/>
      <w:r w:rsidRPr="00E330C1">
        <w:rPr>
          <w:sz w:val="28"/>
          <w:szCs w:val="28"/>
          <w:lang w:val="ru-RU"/>
        </w:rPr>
        <w:t xml:space="preserve"> геометрией для отслеживания движения камеры, а также движения динамических объектов, используя прямые методы работы с изображениями позволяет контролировать стабильность работы алгоритма в динамических сценах. </w:t>
      </w:r>
    </w:p>
    <w:p w14:paraId="6A4C9C00" w14:textId="77777777" w:rsidR="00E330C1" w:rsidRPr="00E330C1" w:rsidRDefault="00E330C1" w:rsidP="00E330C1">
      <w:pPr>
        <w:spacing w:before="240" w:after="240" w:line="360" w:lineRule="auto"/>
        <w:rPr>
          <w:sz w:val="28"/>
          <w:szCs w:val="28"/>
          <w:lang w:val="ru-RU"/>
        </w:rPr>
      </w:pPr>
      <w:r w:rsidRPr="00E330C1">
        <w:rPr>
          <w:sz w:val="28"/>
          <w:szCs w:val="28"/>
          <w:lang w:val="ru-RU"/>
        </w:rPr>
        <w:t>Результатом такой предварительной обработки является маска, содержащая динамические части каждого изображения, которую система SLAM может использовать, чтобы избежать установления соответствий в таких областях.</w:t>
      </w:r>
    </w:p>
    <w:p w14:paraId="1809AB3B" w14:textId="77777777" w:rsidR="00E330C1" w:rsidRPr="00E330C1" w:rsidRDefault="00E330C1" w:rsidP="00E330C1">
      <w:pPr>
        <w:spacing w:before="240" w:after="240" w:line="360" w:lineRule="auto"/>
        <w:rPr>
          <w:sz w:val="28"/>
          <w:szCs w:val="28"/>
          <w:lang w:val="ru-RU"/>
        </w:rPr>
      </w:pPr>
      <w:r w:rsidRPr="00E330C1">
        <w:rPr>
          <w:sz w:val="28"/>
          <w:szCs w:val="28"/>
          <w:lang w:val="ru-RU"/>
        </w:rPr>
        <w:lastRenderedPageBreak/>
        <w:t xml:space="preserve">Экспериментальные результаты на трех различных публичных наборах данных показывают, что такая комбинация семантической сегментации и геометрического слежения превосходит современные достижения в динамических сценах. Важный факт того, что DOT реализована как независимый внешний модуль и, следовательно, легко подключается к существующим системам SLAM позволяет рассматривать такую модификацию системы как потенциальный модуль для использования в системе локализации и навигации. </w:t>
      </w:r>
    </w:p>
    <w:p w14:paraId="45FABA3E" w14:textId="77777777" w:rsidR="00E330C1" w:rsidRPr="00E330C1" w:rsidRDefault="00E330C1" w:rsidP="00E330C1">
      <w:pPr>
        <w:spacing w:before="240" w:after="240" w:line="360" w:lineRule="auto"/>
        <w:rPr>
          <w:sz w:val="28"/>
          <w:szCs w:val="28"/>
          <w:lang w:val="ru-RU"/>
        </w:rPr>
      </w:pPr>
      <w:r w:rsidRPr="00E330C1">
        <w:rPr>
          <w:sz w:val="28"/>
          <w:szCs w:val="28"/>
          <w:lang w:val="ru-RU"/>
        </w:rPr>
        <w:t xml:space="preserve">Поскольку DOT включает кратковременное отслеживание маски динамических объектов, не применяется сегментация всех кадров в последовательности, а только ключевых кадров, что значительно экономит вычисления. </w:t>
      </w:r>
    </w:p>
    <w:p w14:paraId="3EC7C520" w14:textId="77777777" w:rsidR="00E330C1" w:rsidRPr="00E330C1" w:rsidRDefault="00E330C1" w:rsidP="00E330C1">
      <w:pPr>
        <w:spacing w:before="240" w:after="240" w:line="360" w:lineRule="auto"/>
        <w:rPr>
          <w:sz w:val="28"/>
          <w:szCs w:val="28"/>
          <w:lang w:val="ru-RU"/>
        </w:rPr>
      </w:pPr>
      <w:r w:rsidRPr="00E330C1">
        <w:rPr>
          <w:sz w:val="28"/>
          <w:szCs w:val="28"/>
          <w:lang w:val="ru-RU"/>
        </w:rPr>
        <w:t>Наконец, хотя DOT предназначен и обучен в первую очередь конкретно для применения в автомобильной навигации, такая стратегия может быть использована и в других приложениях.</w:t>
      </w:r>
    </w:p>
    <w:p w14:paraId="10E225FC" w14:textId="77777777" w:rsidR="00E330C1" w:rsidRPr="00E330C1" w:rsidRDefault="00E330C1" w:rsidP="00E330C1">
      <w:pPr>
        <w:spacing w:before="240" w:after="240" w:line="360" w:lineRule="auto"/>
        <w:rPr>
          <w:sz w:val="28"/>
          <w:szCs w:val="28"/>
          <w:lang w:val="ru-RU"/>
        </w:rPr>
      </w:pPr>
      <w:r w:rsidRPr="00E330C1">
        <w:rPr>
          <w:sz w:val="28"/>
          <w:szCs w:val="28"/>
          <w:lang w:val="ru-RU"/>
        </w:rPr>
        <w:t>Алгоритмы SLAM адаптированные для работы в динамических средах</w:t>
      </w:r>
    </w:p>
    <w:p w14:paraId="4ED7E15A" w14:textId="77777777" w:rsidR="00E330C1" w:rsidRPr="00E330C1" w:rsidRDefault="00E330C1" w:rsidP="00E330C1">
      <w:pPr>
        <w:spacing w:before="240" w:after="240" w:line="360" w:lineRule="auto"/>
        <w:rPr>
          <w:sz w:val="28"/>
          <w:szCs w:val="28"/>
          <w:lang w:val="ru-RU"/>
        </w:rPr>
      </w:pPr>
      <w:r w:rsidRPr="00E330C1">
        <w:rPr>
          <w:sz w:val="28"/>
          <w:szCs w:val="28"/>
          <w:lang w:val="ru-RU"/>
        </w:rPr>
        <w:t>SLAM в динамических средах решается в основном методами из трех основных категорий.</w:t>
      </w:r>
    </w:p>
    <w:p w14:paraId="4AED2B5C" w14:textId="048B03F7" w:rsidR="00E330C1" w:rsidRPr="00E330C1" w:rsidRDefault="00E330C1" w:rsidP="00E330C1">
      <w:pPr>
        <w:spacing w:before="240" w:after="240" w:line="360" w:lineRule="auto"/>
        <w:rPr>
          <w:sz w:val="28"/>
          <w:szCs w:val="28"/>
          <w:lang w:val="ru-RU"/>
        </w:rPr>
      </w:pPr>
      <w:r w:rsidRPr="00E330C1">
        <w:rPr>
          <w:sz w:val="28"/>
          <w:szCs w:val="28"/>
          <w:lang w:val="ru-RU"/>
        </w:rPr>
        <w:t xml:space="preserve">Первая категория, наиболее общая, моделирует сцену как набор нежестких частей, включая, таким образом, деформируемые и динамические объекты </w:t>
      </w:r>
      <w:r w:rsidRPr="00E330C1">
        <w:rPr>
          <w:sz w:val="28"/>
          <w:szCs w:val="28"/>
          <w:lang w:val="ru-RU"/>
        </w:rPr>
        <w:fldChar w:fldCharType="begin"/>
      </w:r>
      <w:r w:rsidR="00DC6E06">
        <w:rPr>
          <w:sz w:val="28"/>
          <w:szCs w:val="28"/>
          <w:lang w:val="ru-RU"/>
        </w:rPr>
        <w:instrText xml:space="preserve"> ADDIN ZOTERO_ITEM CSL_CITATION {"citationID":"YpWaYQgF","properties":{"formattedCitation":"[44]\\uc0\\u8211{}[46]","plainCitation":"[44]–[46]","noteIndex":0},"citationItems":[{"id":"fw26V6HU/2YCnsxSY","uris":["http://zotero.org/users/local/TinZTSqN/items/SY7RHYUB"],"uri":["http://zotero.org/users/local/TinZTSqN/items/SY7RHYUB"],"itemData":{"id":123,"type":"paper-conference","DOI":"10.1109/CVPR.2015.7298631","page":"343-352","title":"DynamicFusion: Reconstruction and tracking of non-rigid scenes in real-time","author":[{"family":"Newcombe","given":"Richard"},{"family":"Fox","given":"Dieter"},{"family":"Seitz","given":"Steven"}],"issued":{"date-parts":[["2015",6]]}}},{"id":"fw26V6HU/knRZsPuo","uris":["http://zotero.org/users/local/TinZTSqN/items/F3FHHADY"],"uri":["http://zotero.org/users/local/TinZTSqN/items/F3FHHADY"],"itemData":{"id":117,"type":"chapter","container-title":"Computer Vision – ECCV 2016","event-place":"Cham","ISBN":"978-3-319-46483-1","language":"en","note":"collection-title: Lecture Notes in Computer Science\nDOI: 10.1007/978-3-319-46484-8_22","page":"362-379","publisher":"Springer International Publishing","publisher-place":"Cham","source":"DOI.org (Crossref)","title":"VolumeDeform: Real-Time Volumetric Non-rigid Reconstruction","title-short":"VolumeDeform","URL":"http://link.springer.com/10.1007/978-3-319-46484-8_22","volume":"9912","editor":[{"family":"Leibe","given":"Bastian"},{"family":"Matas","given":"Jiri"},{"family":"Sebe","given":"Nicu"},{"family":"Welling","given":"Max"}],"author":[{"family":"Innmann","given":"Matthias"},{"family":"Zollhöfer","given":"Michael"},{"family":"Nießner","given":"Matthias"},{"family":"Theobalt","given":"Christian"},{"family":"Stamminger","given":"Marc"}],"accessed":{"date-parts":[["2021",12,28]]},"issued":{"date-parts":[["2016"]]}}},{"id":"fw26V6HU/uPjewFUv","uris":["http://zotero.org/users/local/TinZTSqN/items/4BM6D2GC"],"uri":["http://zotero.org/users/local/TinZTSqN/items/4BM6D2GC"],"itemData":{"id":104,"type":"article-journal","container-title":"IEEE Transactions on Robotics","DOI":"10.1109/TRO.2020.3020739","ISSN":"1552-3098, 1941-0468","issue":"1","journalAbbreviation":"IEEE Trans. Robot.","page":"291-303","source":"DOI.org (Crossref)","title":"DefSLAM: Tracking and Mapping of Deforming Scenes From Monocular Sequences","title-short":"DefSLAM","volume":"37","author":[{"family":"Lamarca","given":"Jose"},{"family":"Parashar","given":"Shaifali"},{"family":"Bartoli","given":"Adrien"},{"family":"Montiel","given":"J. M. M."}],"issued":{"date-parts":[["2021",2]]}}}],"schema":"https://github.com/citation-style-language/schema/raw/master/csl-citation.json"} </w:instrText>
      </w:r>
      <w:r w:rsidRPr="00E330C1">
        <w:rPr>
          <w:sz w:val="28"/>
          <w:szCs w:val="28"/>
          <w:lang w:val="ru-RU"/>
        </w:rPr>
        <w:fldChar w:fldCharType="separate"/>
      </w:r>
      <w:r w:rsidRPr="00E330C1">
        <w:rPr>
          <w:sz w:val="28"/>
          <w:szCs w:val="28"/>
          <w:lang w:val="ru-RU"/>
        </w:rPr>
        <w:t>[44]–[46]</w:t>
      </w:r>
      <w:r w:rsidRPr="00E330C1">
        <w:rPr>
          <w:sz w:val="28"/>
          <w:szCs w:val="28"/>
          <w:lang w:val="ru-RU"/>
        </w:rPr>
        <w:fldChar w:fldCharType="end"/>
      </w:r>
      <w:r w:rsidRPr="00E330C1">
        <w:rPr>
          <w:sz w:val="28"/>
          <w:szCs w:val="28"/>
          <w:lang w:val="ru-RU"/>
        </w:rPr>
        <w:t>.</w:t>
      </w:r>
    </w:p>
    <w:p w14:paraId="07A55752" w14:textId="77777777" w:rsidR="00E330C1" w:rsidRPr="00E330C1" w:rsidRDefault="00E330C1" w:rsidP="00E330C1">
      <w:pPr>
        <w:spacing w:before="240" w:after="240" w:line="360" w:lineRule="auto"/>
        <w:rPr>
          <w:sz w:val="28"/>
          <w:szCs w:val="28"/>
          <w:lang w:val="ru-RU"/>
        </w:rPr>
      </w:pPr>
      <w:r w:rsidRPr="00E330C1">
        <w:rPr>
          <w:sz w:val="28"/>
          <w:szCs w:val="28"/>
          <w:lang w:val="ru-RU"/>
        </w:rPr>
        <w:t xml:space="preserve">Такое решение получается наиболее общим, но также является наиболее затратным в вычислениях. </w:t>
      </w:r>
    </w:p>
    <w:p w14:paraId="6D1391AB" w14:textId="77777777" w:rsidR="00E330C1" w:rsidRPr="00E330C1" w:rsidRDefault="00E330C1" w:rsidP="00E330C1">
      <w:pPr>
        <w:spacing w:before="240" w:after="240" w:line="360" w:lineRule="auto"/>
        <w:rPr>
          <w:sz w:val="28"/>
          <w:szCs w:val="28"/>
          <w:lang w:val="ru-RU"/>
        </w:rPr>
      </w:pPr>
      <w:r w:rsidRPr="00E330C1">
        <w:rPr>
          <w:sz w:val="28"/>
          <w:szCs w:val="28"/>
          <w:lang w:val="ru-RU"/>
        </w:rPr>
        <w:t xml:space="preserve">В качестве ограничения и фокуса, для задач навигации и локализации будем предполагать </w:t>
      </w:r>
      <w:proofErr w:type="spellStart"/>
      <w:r w:rsidRPr="00E330C1">
        <w:rPr>
          <w:sz w:val="28"/>
          <w:szCs w:val="28"/>
          <w:lang w:val="ru-RU"/>
        </w:rPr>
        <w:t>внутриобъектную</w:t>
      </w:r>
      <w:proofErr w:type="spellEnd"/>
      <w:r w:rsidRPr="00E330C1">
        <w:rPr>
          <w:sz w:val="28"/>
          <w:szCs w:val="28"/>
          <w:lang w:val="ru-RU"/>
        </w:rPr>
        <w:t xml:space="preserve"> жесткость (автомобили, стены включаются в модель, люди не включаются в карту), что является предпосылкой для двух других категорий динамических визуальных SLAM.</w:t>
      </w:r>
    </w:p>
    <w:p w14:paraId="22C845C2" w14:textId="77777777" w:rsidR="00E330C1" w:rsidRPr="00E330C1" w:rsidRDefault="00E330C1" w:rsidP="00E330C1">
      <w:pPr>
        <w:spacing w:before="240" w:after="240" w:line="360" w:lineRule="auto"/>
        <w:rPr>
          <w:sz w:val="28"/>
          <w:szCs w:val="28"/>
          <w:lang w:val="ru-RU"/>
        </w:rPr>
      </w:pPr>
      <w:r w:rsidRPr="00E330C1">
        <w:rPr>
          <w:sz w:val="28"/>
          <w:szCs w:val="28"/>
          <w:lang w:val="ru-RU"/>
        </w:rPr>
        <w:lastRenderedPageBreak/>
        <w:t xml:space="preserve">Вторая категория направлена на повышение точности и надежности визуального SLAM путем реконструкции только статической части сцены. </w:t>
      </w:r>
    </w:p>
    <w:p w14:paraId="7828E808" w14:textId="6D4B09AB" w:rsidR="00E330C1" w:rsidRPr="00E330C1" w:rsidRDefault="00E330C1" w:rsidP="00E330C1">
      <w:pPr>
        <w:spacing w:before="240" w:after="240" w:line="360" w:lineRule="auto"/>
        <w:rPr>
          <w:sz w:val="28"/>
          <w:szCs w:val="28"/>
          <w:lang w:val="ru-RU"/>
        </w:rPr>
      </w:pPr>
      <w:r w:rsidRPr="00E330C1">
        <w:rPr>
          <w:sz w:val="28"/>
          <w:szCs w:val="28"/>
          <w:lang w:val="ru-RU"/>
        </w:rPr>
        <w:t>Динамические объекты сегментируются и учитываются для отслеживания позы камеры и оценки карты. В этом направлении DynaSLAM</w:t>
      </w:r>
      <w:r w:rsidRPr="00E330C1">
        <w:rPr>
          <w:sz w:val="28"/>
          <w:szCs w:val="28"/>
          <w:lang w:val="ru-RU"/>
        </w:rPr>
        <w:fldChar w:fldCharType="begin"/>
      </w:r>
      <w:r w:rsidR="00DC6E06">
        <w:rPr>
          <w:sz w:val="28"/>
          <w:szCs w:val="28"/>
          <w:lang w:val="ru-RU"/>
        </w:rPr>
        <w:instrText xml:space="preserve"> ADDIN ZOTERO_ITEM CSL_CITATION {"citationID":"pSk5WaYA","properties":{"formattedCitation":"[39]","plainCitation":"[39]","noteIndex":0},"citationItems":[{"id":99,"uris":["http://zotero.org/users/local/XvQpfN4m/items/DA7GPRXZ"],"uri":["http://zotero.org/users/local/XvQpfN4m/items/DA7GPRXZ"],"itemData":{"id":99,"type":"article-journal","container-title":"IEEE Robotics and Automation Letters","DOI":"10.1109/LRA.2018.2860039","ISSN":"2377-3766, 2377-3774","issue":"4","journalAbbreviation":"IEEE Robot. Autom. Lett.","page":"4076-4083","source":"DOI.org (Crossref)","title":"DynaSLAM: Tracking, Mapping, and Inpainting in Dynamic Scenes","title-short":"DynaSLAM","volume":"3","author":[{"family":"Bescos","given":"Berta"},{"family":"Facil","given":"Jose M."},{"family":"Civera","given":"Javier"},{"family":"Neira","given":"Jose"}],"issued":{"date-parts":[["2018",10]]}}}],"schema":"https://github.com/citation-style-language/schema/raw/master/csl-citation.json"} </w:instrText>
      </w:r>
      <w:r w:rsidRPr="00E330C1">
        <w:rPr>
          <w:sz w:val="28"/>
          <w:szCs w:val="28"/>
          <w:lang w:val="ru-RU"/>
        </w:rPr>
        <w:fldChar w:fldCharType="separate"/>
      </w:r>
      <w:r w:rsidRPr="00E330C1">
        <w:rPr>
          <w:sz w:val="28"/>
          <w:szCs w:val="28"/>
          <w:lang w:val="ru-RU"/>
        </w:rPr>
        <w:t>[39]</w:t>
      </w:r>
      <w:r w:rsidRPr="00E330C1">
        <w:rPr>
          <w:sz w:val="28"/>
          <w:szCs w:val="28"/>
          <w:lang w:val="ru-RU"/>
        </w:rPr>
        <w:fldChar w:fldCharType="end"/>
      </w:r>
      <w:r w:rsidRPr="00E330C1">
        <w:rPr>
          <w:sz w:val="28"/>
          <w:szCs w:val="28"/>
          <w:lang w:val="ru-RU"/>
        </w:rPr>
        <w:t xml:space="preserve">, построенная на базе ORB-SLAM2 </w:t>
      </w:r>
      <w:r w:rsidRPr="00E330C1">
        <w:rPr>
          <w:sz w:val="28"/>
          <w:szCs w:val="28"/>
          <w:lang w:val="ru-RU"/>
        </w:rPr>
        <w:fldChar w:fldCharType="begin"/>
      </w:r>
      <w:r w:rsidR="00DC6E06">
        <w:rPr>
          <w:sz w:val="28"/>
          <w:szCs w:val="28"/>
          <w:lang w:val="ru-RU"/>
        </w:rPr>
        <w:instrText xml:space="preserve"> ADDIN ZOTERO_ITEM CSL_CITATION {"citationID":"TOpNSHy2","properties":{"formattedCitation":"[30]","plainCitation":"[30]","noteIndex":0},"citationItems":[{"id":3,"uris":["http://zotero.org/users/local/XvQpfN4m/items/8RG8G4L3"],"uri":["http://zotero.org/users/local/XvQpfN4m/items/8RG8G4L3"],"itemData":{"id":3,"type":"paper-conference","title":"ORB SLAM 2 : an Open-Source SLAM System for Monocular, Stereo and","author":[{"family":"Cameras","given":"RGB-D."},{"family":"Artal","given":"Raul","non-dropping-particle":"ur-"},{"literal":"Juan"},{"family":"Tardos","given":"D."}]}}],"schema":"https://github.com/citation-style-language/schema/raw/master/csl-citation.json"} </w:instrText>
      </w:r>
      <w:r w:rsidRPr="00E330C1">
        <w:rPr>
          <w:sz w:val="28"/>
          <w:szCs w:val="28"/>
          <w:lang w:val="ru-RU"/>
        </w:rPr>
        <w:fldChar w:fldCharType="separate"/>
      </w:r>
      <w:r w:rsidRPr="00E330C1">
        <w:rPr>
          <w:sz w:val="28"/>
          <w:szCs w:val="28"/>
          <w:lang w:val="ru-RU"/>
        </w:rPr>
        <w:t>[30]</w:t>
      </w:r>
      <w:r w:rsidRPr="00E330C1">
        <w:rPr>
          <w:sz w:val="28"/>
          <w:szCs w:val="28"/>
          <w:lang w:val="ru-RU"/>
        </w:rPr>
        <w:fldChar w:fldCharType="end"/>
      </w:r>
      <w:r w:rsidRPr="00E330C1">
        <w:rPr>
          <w:sz w:val="28"/>
          <w:szCs w:val="28"/>
          <w:lang w:val="ru-RU"/>
        </w:rPr>
        <w:t xml:space="preserve">, нацелена на оценку карты статической части сцены и повторное использование ее в долгосрочных приложениях. Динамические объекты сцены устраняется путем комбинации методов 1) семантической сегментации для потенциально движущихся объектов и 2) </w:t>
      </w:r>
      <w:proofErr w:type="spellStart"/>
      <w:r w:rsidRPr="00E330C1">
        <w:rPr>
          <w:sz w:val="28"/>
          <w:szCs w:val="28"/>
          <w:lang w:val="ru-RU"/>
        </w:rPr>
        <w:t>многоракурсной</w:t>
      </w:r>
      <w:proofErr w:type="spellEnd"/>
      <w:r w:rsidRPr="00E330C1">
        <w:rPr>
          <w:sz w:val="28"/>
          <w:szCs w:val="28"/>
          <w:lang w:val="ru-RU"/>
        </w:rPr>
        <w:t xml:space="preserve"> геометрии для выявления несоответствий в жесткой модели. Для семантической сегментации используется </w:t>
      </w:r>
      <w:proofErr w:type="spellStart"/>
      <w:r w:rsidRPr="00E330C1">
        <w:rPr>
          <w:sz w:val="28"/>
          <w:szCs w:val="28"/>
          <w:lang w:val="ru-RU"/>
        </w:rPr>
        <w:t>нейросетевой</w:t>
      </w:r>
      <w:proofErr w:type="spellEnd"/>
      <w:r w:rsidRPr="00E330C1">
        <w:rPr>
          <w:sz w:val="28"/>
          <w:szCs w:val="28"/>
          <w:lang w:val="ru-RU"/>
        </w:rPr>
        <w:t xml:space="preserve"> метод MASK R-CNN </w:t>
      </w:r>
      <w:r w:rsidRPr="00E330C1">
        <w:rPr>
          <w:sz w:val="28"/>
          <w:szCs w:val="28"/>
          <w:lang w:val="ru-RU"/>
        </w:rPr>
        <w:fldChar w:fldCharType="begin"/>
      </w:r>
      <w:r w:rsidR="00DC6E06">
        <w:rPr>
          <w:sz w:val="28"/>
          <w:szCs w:val="28"/>
          <w:lang w:val="ru-RU"/>
        </w:rPr>
        <w:instrText xml:space="preserve"> ADDIN ZOTERO_ITEM CSL_CITATION {"citationID":"ReNZ58rF","properties":{"formattedCitation":"[40]","plainCitation":"[40]","noteIndex":0},"citationItems":[{"id":118,"uris":["http://zotero.org/users/local/XvQpfN4m/items/5ZJGDNEU"],"uri":["http://zotero.org/users/local/XvQpfN4m/items/5ZJGDNEU"],"itemData":{"id":118,"type":"article-journal","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container-title":"arXiv:1703.06870 [cs]","note":"arXiv: 1703.06870","source":"arXiv.org","title":"Mask R-CNN","URL":"http://arxiv.org/abs/1703.06870","author":[{"family":"He","given":"Kaiming"},{"family":"Gkioxari","given":"Georgia"},{"family":"Dollár","given":"Piotr"},{"family":"Girshick","given":"Ross"}],"accessed":{"date-parts":[["2021",12,27]]},"issued":{"date-parts":[["2018",1,24]]}}}],"schema":"https://github.com/citation-style-language/schema/raw/master/csl-citation.json"} </w:instrText>
      </w:r>
      <w:r w:rsidRPr="00E330C1">
        <w:rPr>
          <w:sz w:val="28"/>
          <w:szCs w:val="28"/>
          <w:lang w:val="ru-RU"/>
        </w:rPr>
        <w:fldChar w:fldCharType="separate"/>
      </w:r>
      <w:r w:rsidRPr="00E330C1">
        <w:rPr>
          <w:sz w:val="28"/>
          <w:szCs w:val="28"/>
          <w:lang w:val="ru-RU"/>
        </w:rPr>
        <w:t>[40]</w:t>
      </w:r>
      <w:r w:rsidRPr="00E330C1">
        <w:rPr>
          <w:sz w:val="28"/>
          <w:szCs w:val="28"/>
          <w:lang w:val="ru-RU"/>
        </w:rPr>
        <w:fldChar w:fldCharType="end"/>
      </w:r>
      <w:r w:rsidRPr="00E330C1">
        <w:rPr>
          <w:sz w:val="28"/>
          <w:szCs w:val="28"/>
          <w:lang w:val="ru-RU"/>
        </w:rPr>
        <w:t>, который обнаруживает и классифицирует объекты в сцене по различным категориям, некоторые из которых были предварительно заданы как потенциально динамичные (например, автомобиль или человек). DynaSLAM предназначен для построения маски всех потенциально подвижных объектов в сцене, что приводит к более низкой точности по сравнению с оригинальным ORB-SLAM2 в сценах, содержащих потенциально подвижные объекты, которые на самом деле не движутся (например, сцены с большим количеством припаркованных автомобилей).  Преодоление этой проблемы потребует создания динамической стратегии выбора характерных точек и определения движения объектов в сцене. Задача DOT чтобы только те объекты, которые движутся в данный момент в сцене, были помечены как динамические.</w:t>
      </w:r>
    </w:p>
    <w:p w14:paraId="545A82D3" w14:textId="38CA6300" w:rsidR="00E330C1" w:rsidRPr="00E330C1" w:rsidRDefault="00E330C1" w:rsidP="00E330C1">
      <w:pPr>
        <w:spacing w:before="240" w:after="240" w:line="360" w:lineRule="auto"/>
        <w:rPr>
          <w:sz w:val="28"/>
          <w:szCs w:val="28"/>
          <w:lang w:val="ru-RU"/>
        </w:rPr>
      </w:pPr>
      <w:r w:rsidRPr="00E330C1">
        <w:rPr>
          <w:sz w:val="28"/>
          <w:szCs w:val="28"/>
          <w:lang w:val="ru-RU"/>
        </w:rPr>
        <w:t xml:space="preserve">Другой работой, в которой используется аналогичный DynaSLAM подход, является </w:t>
      </w:r>
      <w:proofErr w:type="spellStart"/>
      <w:r w:rsidRPr="00E330C1">
        <w:rPr>
          <w:sz w:val="28"/>
          <w:szCs w:val="28"/>
          <w:lang w:val="ru-RU"/>
        </w:rPr>
        <w:t>StaticFusion</w:t>
      </w:r>
      <w:proofErr w:type="spellEnd"/>
      <w:r w:rsidRPr="00E330C1">
        <w:rPr>
          <w:sz w:val="28"/>
          <w:szCs w:val="28"/>
          <w:lang w:val="ru-RU"/>
        </w:rPr>
        <w:fldChar w:fldCharType="begin"/>
      </w:r>
      <w:r w:rsidR="00DC6E06">
        <w:rPr>
          <w:sz w:val="28"/>
          <w:szCs w:val="28"/>
          <w:lang w:val="ru-RU"/>
        </w:rPr>
        <w:instrText xml:space="preserve"> ADDIN ZOTERO_ITEM CSL_CITATION {"citationID":"D6DTz5v2","properties":{"formattedCitation":"[47]","plainCitation":"[47]","noteIndex":0},"citationItems":[{"id":"fw26V6HU/7svCbsHj","uris":["http://zotero.org/users/local/TinZTSqN/items/DQFVMMK3"],"uri":["http://zotero.org/users/local/TinZTSqN/items/DQFVMMK3"],"itemData":{"id":113,"type":"paper-conference","container-title":"2018 IEEE International Conference on Robotics and Automation (ICRA)","DOI":"10.1109/ICRA.2018.8460681","event":"2018 IEEE International Conference on Robotics and Automation (ICRA)","event-place":"Brisbane, QLD","ISBN":"978-1-5386-3081-5","page":"3849-3856","publisher":"IEEE","publisher-place":"Brisbane, QLD","source":"DOI.org (Crossref)","title":"StaticFusion: Background Reconstruction for Dense RGB-D SLAM in Dynamic Environments","title-short":"StaticFusion","URL":"https://ieeexplore.ieee.org/document/8460681/","author":[{"family":"Scona","given":"Raluca"},{"family":"Jaimez","given":"Mariano"},{"family":"Petillot","given":"Yvan R."},{"family":"Fallon","given":"Maurice"},{"family":"Cremers","given":"Daniel"}],"accessed":{"date-parts":[["2021",12,28]]},"issued":{"date-parts":[["2018",5]]}}}],"schema":"https://github.com/citation-style-language/schema/raw/master/csl-citation.json"} </w:instrText>
      </w:r>
      <w:r w:rsidRPr="00E330C1">
        <w:rPr>
          <w:sz w:val="28"/>
          <w:szCs w:val="28"/>
          <w:lang w:val="ru-RU"/>
        </w:rPr>
        <w:fldChar w:fldCharType="separate"/>
      </w:r>
      <w:r w:rsidRPr="00E330C1">
        <w:rPr>
          <w:sz w:val="28"/>
          <w:szCs w:val="28"/>
          <w:lang w:val="ru-RU"/>
        </w:rPr>
        <w:t>[47]</w:t>
      </w:r>
      <w:r w:rsidRPr="00E330C1">
        <w:rPr>
          <w:sz w:val="28"/>
          <w:szCs w:val="28"/>
          <w:lang w:val="ru-RU"/>
        </w:rPr>
        <w:fldChar w:fldCharType="end"/>
      </w:r>
      <w:r w:rsidRPr="00E330C1">
        <w:rPr>
          <w:sz w:val="28"/>
          <w:szCs w:val="28"/>
          <w:lang w:val="ru-RU"/>
        </w:rPr>
        <w:t>, плотная RGB-D визуальная SLAM система, в которой сегментация выполняется с использованием 3D реконструкции фона сцены как способа распространения временной информации о статических частях сцены.</w:t>
      </w:r>
    </w:p>
    <w:p w14:paraId="2F59C5AD" w14:textId="04B1391E" w:rsidR="00E330C1" w:rsidRPr="00E330C1" w:rsidRDefault="00E330C1" w:rsidP="00E330C1">
      <w:pPr>
        <w:spacing w:before="240" w:after="240" w:line="360" w:lineRule="auto"/>
        <w:rPr>
          <w:sz w:val="28"/>
          <w:szCs w:val="28"/>
          <w:lang w:val="ru-RU"/>
        </w:rPr>
      </w:pPr>
      <w:r w:rsidRPr="00E330C1">
        <w:rPr>
          <w:sz w:val="28"/>
          <w:szCs w:val="28"/>
          <w:lang w:val="ru-RU"/>
        </w:rPr>
        <w:t xml:space="preserve">Третья категория улучшения работы SLAM в динамических средах выходит за рамки сегментации и подавления динамических объектов и включает </w:t>
      </w:r>
      <w:r w:rsidRPr="00E330C1">
        <w:rPr>
          <w:sz w:val="28"/>
          <w:szCs w:val="28"/>
          <w:lang w:val="ru-RU"/>
        </w:rPr>
        <w:lastRenderedPageBreak/>
        <w:t xml:space="preserve">такие работы, как MID-Fusion </w:t>
      </w:r>
      <w:r w:rsidRPr="00E330C1">
        <w:rPr>
          <w:sz w:val="28"/>
          <w:szCs w:val="28"/>
          <w:lang w:val="ru-RU"/>
        </w:rPr>
        <w:fldChar w:fldCharType="begin"/>
      </w:r>
      <w:r w:rsidR="00DC6E06">
        <w:rPr>
          <w:sz w:val="28"/>
          <w:szCs w:val="28"/>
          <w:lang w:val="ru-RU"/>
        </w:rPr>
        <w:instrText xml:space="preserve"> ADDIN ZOTERO_ITEM CSL_CITATION {"citationID":"28UtRsDQ","properties":{"formattedCitation":"[48]","plainCitation":"[48]","noteIndex":0},"citationItems":[{"id":"fw26V6HU/CtCQ6SBp","uris":["http://zotero.org/users/local/TinZTSqN/items/3XB9A2ZN"],"uri":["http://zotero.org/users/local/TinZTSqN/items/3XB9A2ZN"],"itemData":{"id":126,"type":"paper-conference","container-title":"2019 International Conference on Robotics and Automation (ICRA)","DOI":"10.1109/ICRA.2019.8794371","event":"2019 International Conference on Robotics and Automation (ICRA)","event-place":"Montreal, QC, Canada","ISBN":"978-1-5386-6027-0","page":"5231-5237","publisher":"IEEE","publisher-place":"Montreal, QC, Canada","source":"DOI.org (Crossref)","title":"MID-Fusion: Octree-based Object-Level Multi-Instance Dynamic SLAM","title-short":"MID-Fusion","URL":"https://ieeexplore.ieee.org/document/8794371/","author":[{"family":"Xu","given":"Binbin"},{"family":"Li","given":"Wenbin"},{"family":"Tzoumanikas","given":"Dimos"},{"family":"Bloesch","given":"Michael"},{"family":"Davison","given":"Andrew"},{"family":"Leutenegger","given":"Stefan"}],"accessed":{"date-parts":[["2021",12,28]]},"issued":{"date-parts":[["2019",5]]}}}],"schema":"https://github.com/citation-style-language/schema/raw/master/csl-citation.json"} </w:instrText>
      </w:r>
      <w:r w:rsidRPr="00E330C1">
        <w:rPr>
          <w:sz w:val="28"/>
          <w:szCs w:val="28"/>
          <w:lang w:val="ru-RU"/>
        </w:rPr>
        <w:fldChar w:fldCharType="separate"/>
      </w:r>
      <w:r w:rsidRPr="00E330C1">
        <w:rPr>
          <w:sz w:val="28"/>
          <w:szCs w:val="28"/>
          <w:lang w:val="ru-RU"/>
        </w:rPr>
        <w:t>[48]</w:t>
      </w:r>
      <w:r w:rsidRPr="00E330C1">
        <w:rPr>
          <w:sz w:val="28"/>
          <w:szCs w:val="28"/>
          <w:lang w:val="ru-RU"/>
        </w:rPr>
        <w:fldChar w:fldCharType="end"/>
      </w:r>
      <w:r w:rsidRPr="00E330C1">
        <w:rPr>
          <w:sz w:val="28"/>
          <w:szCs w:val="28"/>
          <w:lang w:val="ru-RU"/>
        </w:rPr>
        <w:t xml:space="preserve">, </w:t>
      </w:r>
      <w:proofErr w:type="spellStart"/>
      <w:r w:rsidRPr="00E330C1">
        <w:rPr>
          <w:sz w:val="28"/>
          <w:szCs w:val="28"/>
          <w:lang w:val="ru-RU"/>
        </w:rPr>
        <w:t>MaskFusion</w:t>
      </w:r>
      <w:proofErr w:type="spellEnd"/>
      <w:r w:rsidRPr="00E330C1">
        <w:rPr>
          <w:sz w:val="28"/>
          <w:szCs w:val="28"/>
          <w:lang w:val="ru-RU"/>
        </w:rPr>
        <w:t xml:space="preserve"> </w:t>
      </w:r>
      <w:r w:rsidRPr="00E330C1">
        <w:rPr>
          <w:sz w:val="28"/>
          <w:szCs w:val="28"/>
          <w:lang w:val="ru-RU"/>
        </w:rPr>
        <w:fldChar w:fldCharType="begin"/>
      </w:r>
      <w:r w:rsidR="00DC6E06">
        <w:rPr>
          <w:sz w:val="28"/>
          <w:szCs w:val="28"/>
          <w:lang w:val="ru-RU"/>
        </w:rPr>
        <w:instrText xml:space="preserve"> ADDIN ZOTERO_ITEM CSL_CITATION {"citationID":"OoiBP4Vj","properties":{"formattedCitation":"[49]","plainCitation":"[49]","noteIndex":0},"citationItems":[{"id":"fw26V6HU/vOezQwJD","uris":["http://zotero.org/users/local/TinZTSqN/items/AT3WAZZC"],"uri":["http://zotero.org/users/local/TinZTSqN/items/AT3WAZZC"],"itemData":{"id":5,"type":"paper-conference","DOI":"10.1109/ISMAR.2018.00024","page":"10-20","title":"MaskFusion: Real-Time Recognition, Tracking and Reconstruction of Multiple Moving Objects","author":[{"family":"Rünz","given":"Martin"},{"family":"Buffier","given":"Maud"},{"family":"Agapito","given":"Lourdes"}],"issued":{"date-parts":[["2018",10]]}}}],"schema":"https://github.com/citation-style-language/schema/raw/master/csl-citation.json"} </w:instrText>
      </w:r>
      <w:r w:rsidRPr="00E330C1">
        <w:rPr>
          <w:sz w:val="28"/>
          <w:szCs w:val="28"/>
          <w:lang w:val="ru-RU"/>
        </w:rPr>
        <w:fldChar w:fldCharType="separate"/>
      </w:r>
      <w:r w:rsidRPr="00E330C1">
        <w:rPr>
          <w:sz w:val="28"/>
          <w:szCs w:val="28"/>
          <w:lang w:val="ru-RU"/>
        </w:rPr>
        <w:t>[49]</w:t>
      </w:r>
      <w:r w:rsidRPr="00E330C1">
        <w:rPr>
          <w:sz w:val="28"/>
          <w:szCs w:val="28"/>
          <w:lang w:val="ru-RU"/>
        </w:rPr>
        <w:fldChar w:fldCharType="end"/>
      </w:r>
      <w:r w:rsidRPr="00E330C1">
        <w:rPr>
          <w:sz w:val="28"/>
          <w:szCs w:val="28"/>
          <w:lang w:val="ru-RU"/>
        </w:rPr>
        <w:t xml:space="preserve">, </w:t>
      </w:r>
      <w:proofErr w:type="spellStart"/>
      <w:r w:rsidRPr="00E330C1">
        <w:rPr>
          <w:sz w:val="28"/>
          <w:szCs w:val="28"/>
          <w:lang w:val="ru-RU"/>
        </w:rPr>
        <w:t>Dyn</w:t>
      </w:r>
      <w:proofErr w:type="spellEnd"/>
      <w:r w:rsidRPr="00E330C1">
        <w:rPr>
          <w:sz w:val="28"/>
          <w:szCs w:val="28"/>
        </w:rPr>
        <w:t>a</w:t>
      </w:r>
      <w:r w:rsidRPr="00E330C1">
        <w:rPr>
          <w:sz w:val="28"/>
          <w:szCs w:val="28"/>
          <w:lang w:val="ru-RU"/>
        </w:rPr>
        <w:t xml:space="preserve">SLAM </w:t>
      </w:r>
      <w:r w:rsidRPr="00E330C1">
        <w:rPr>
          <w:sz w:val="28"/>
          <w:szCs w:val="28"/>
          <w:lang w:val="ru-RU"/>
        </w:rPr>
        <w:fldChar w:fldCharType="begin"/>
      </w:r>
      <w:r w:rsidR="00DC6E06">
        <w:rPr>
          <w:sz w:val="28"/>
          <w:szCs w:val="28"/>
          <w:lang w:val="ru-RU"/>
        </w:rPr>
        <w:instrText xml:space="preserve"> ADDIN ZOTERO_ITEM CSL_CITATION {"citationID":"pTeA1piR","properties":{"formattedCitation":"[39]","plainCitation":"[39]","noteIndex":0},"citationItems":[{"id":99,"uris":["http://zotero.org/users/local/XvQpfN4m/items/DA7GPRXZ"],"uri":["http://zotero.org/users/local/XvQpfN4m/items/DA7GPRXZ"],"itemData":{"id":99,"type":"article-journal","container-title":"IEEE Robotics and Automation Letters","DOI":"10.1109/LRA.2018.2860039","ISSN":"2377-3766, 2377-3774","issue":"4","journalAbbreviation":"IEEE Robot. Autom. Lett.","page":"4076-4083","source":"DOI.org (Crossref)","title":"DynaSLAM: Tracking, Mapping, and Inpainting in Dynamic Scenes","title-short":"DynaSLAM","volume":"3","author":[{"family":"Bescos","given":"Berta"},{"family":"Facil","given":"Jose M."},{"family":"Civera","given":"Javier"},{"family":"Neira","given":"Jose"}],"issued":{"date-parts":[["2018",10]]}}}],"schema":"https://github.com/citation-style-language/schema/raw/master/csl-citation.json"} </w:instrText>
      </w:r>
      <w:r w:rsidRPr="00E330C1">
        <w:rPr>
          <w:sz w:val="28"/>
          <w:szCs w:val="28"/>
          <w:lang w:val="ru-RU"/>
        </w:rPr>
        <w:fldChar w:fldCharType="separate"/>
      </w:r>
      <w:r w:rsidRPr="00E330C1">
        <w:rPr>
          <w:sz w:val="28"/>
          <w:szCs w:val="28"/>
          <w:lang w:val="ru-RU"/>
        </w:rPr>
        <w:t>[39]</w:t>
      </w:r>
      <w:r w:rsidRPr="00E330C1">
        <w:rPr>
          <w:sz w:val="28"/>
          <w:szCs w:val="28"/>
          <w:lang w:val="ru-RU"/>
        </w:rPr>
        <w:fldChar w:fldCharType="end"/>
      </w:r>
      <w:r w:rsidRPr="00E330C1">
        <w:rPr>
          <w:sz w:val="28"/>
          <w:szCs w:val="28"/>
          <w:lang w:val="ru-RU"/>
        </w:rPr>
        <w:t xml:space="preserve"> и </w:t>
      </w:r>
      <w:proofErr w:type="spellStart"/>
      <w:r w:rsidRPr="00E330C1">
        <w:rPr>
          <w:sz w:val="28"/>
          <w:szCs w:val="28"/>
          <w:lang w:val="ru-RU"/>
        </w:rPr>
        <w:t>ClusterVO</w:t>
      </w:r>
      <w:proofErr w:type="spellEnd"/>
      <w:r w:rsidRPr="00E330C1">
        <w:rPr>
          <w:sz w:val="28"/>
          <w:szCs w:val="28"/>
          <w:lang w:val="ru-RU"/>
        </w:rPr>
        <w:t xml:space="preserve"> </w:t>
      </w:r>
      <w:r w:rsidRPr="00E330C1">
        <w:rPr>
          <w:sz w:val="28"/>
          <w:szCs w:val="28"/>
        </w:rPr>
        <w:fldChar w:fldCharType="begin"/>
      </w:r>
      <w:r w:rsidR="00DC6E06">
        <w:rPr>
          <w:sz w:val="28"/>
          <w:szCs w:val="28"/>
          <w:lang w:val="ru-RU"/>
        </w:rPr>
        <w:instrText xml:space="preserve"> ADDIN ZOTERO_ITEM CSL_CITATION {"citationID":"DWfpOgza","properties":{"formattedCitation":"[50]","plainCitation":"[50]","noteIndex":0},"citationItems":[{"id":"fw26V6HU/eoRhVRae","uris":["http://zotero.org/users/local/TinZTSqN/items/DDJKELLH"],"uri":["http://zotero.org/users/local/TinZTSqN/items/DDJKELLH"],"itemData":{"id":106,"type":"paper-conference","container-title":"2020 IEEE/CVF Conference on Computer Vision and Pattern Recognition (CVPR)","DOI":"10.1109/CVPR42600.2020.00224","event":"2020 IEEE/CVF Conference on Computer Vision and Pattern Recognition (CVPR)","event-place":"Seattle, WA, USA","ISBN":"978-1-72817-168-5","page":"2165-2174","publisher":"IEEE","publisher-place":"Seattle, WA, USA","source":"DOI.org (Crossref)","title":"ClusterVO: Clustering Moving Instances and Estimating Visual Odometry for Self and Surroundings","title-short":"ClusterVO","URL":"https://ieeexplore.ieee.org/document/9156429/","author":[{"family":"Huang","given":"Jiahui"},{"family":"Yang","given":"Sheng"},{"family":"Mu","given":"Tai-Jiang"},{"family":"Hu","given":"Shi-Min"}],"accessed":{"date-parts":[["2021",12,28]]},"issued":{"date-parts":[["2020",6]]}}}],"schema":"https://github.com/citation-style-language/schema/raw/master/csl-citation.json"} </w:instrText>
      </w:r>
      <w:r w:rsidRPr="00E330C1">
        <w:rPr>
          <w:sz w:val="28"/>
          <w:szCs w:val="28"/>
        </w:rPr>
        <w:fldChar w:fldCharType="separate"/>
      </w:r>
      <w:r w:rsidRPr="00E330C1">
        <w:rPr>
          <w:sz w:val="28"/>
          <w:szCs w:val="28"/>
          <w:lang w:val="ru-RU"/>
        </w:rPr>
        <w:t>[50]</w:t>
      </w:r>
      <w:r w:rsidRPr="00E330C1">
        <w:rPr>
          <w:sz w:val="28"/>
          <w:szCs w:val="28"/>
          <w:lang w:val="ru-RU"/>
        </w:rPr>
        <w:fldChar w:fldCharType="end"/>
      </w:r>
      <w:r w:rsidRPr="00E330C1">
        <w:rPr>
          <w:sz w:val="28"/>
          <w:szCs w:val="28"/>
          <w:lang w:val="ru-RU"/>
        </w:rPr>
        <w:t xml:space="preserve">. Их целью является одновременная оценка положения камеры и нескольких динамических объектов. Для этого в MID-Fusion и </w:t>
      </w:r>
      <w:proofErr w:type="spellStart"/>
      <w:r w:rsidRPr="00E330C1">
        <w:rPr>
          <w:sz w:val="28"/>
          <w:szCs w:val="28"/>
          <w:lang w:val="ru-RU"/>
        </w:rPr>
        <w:t>MaskFusion</w:t>
      </w:r>
      <w:proofErr w:type="spellEnd"/>
      <w:r w:rsidRPr="00E330C1">
        <w:rPr>
          <w:sz w:val="28"/>
          <w:szCs w:val="28"/>
          <w:lang w:val="ru-RU"/>
        </w:rPr>
        <w:t xml:space="preserve"> создаются </w:t>
      </w:r>
      <w:proofErr w:type="spellStart"/>
      <w:r w:rsidRPr="00E330C1">
        <w:rPr>
          <w:sz w:val="28"/>
          <w:szCs w:val="28"/>
          <w:lang w:val="ru-RU"/>
        </w:rPr>
        <w:t>подкарты</w:t>
      </w:r>
      <w:proofErr w:type="spellEnd"/>
      <w:r w:rsidRPr="00E330C1">
        <w:rPr>
          <w:sz w:val="28"/>
          <w:szCs w:val="28"/>
          <w:lang w:val="ru-RU"/>
        </w:rPr>
        <w:t xml:space="preserve"> каждого возможного движущегося объекта и выполняется совместная оценка положения объектов и камеры.</w:t>
      </w:r>
    </w:p>
    <w:p w14:paraId="22013C57" w14:textId="77777777" w:rsidR="00E330C1" w:rsidRPr="00E330C1" w:rsidRDefault="00E330C1" w:rsidP="00E330C1">
      <w:pPr>
        <w:spacing w:before="240" w:after="240" w:line="360" w:lineRule="auto"/>
        <w:rPr>
          <w:sz w:val="28"/>
          <w:szCs w:val="28"/>
          <w:lang w:val="ru-RU"/>
        </w:rPr>
      </w:pPr>
      <w:r w:rsidRPr="00E330C1">
        <w:rPr>
          <w:sz w:val="28"/>
          <w:szCs w:val="28"/>
          <w:lang w:val="ru-RU"/>
        </w:rPr>
        <w:t xml:space="preserve">Большинство упомянутых систем используют методы глубокого обучения, которые в некоторых случаях не могут быть реализованы в реальном времени из-за недостатка вычислительных ресурсов и ограниченной точности карты. </w:t>
      </w:r>
    </w:p>
    <w:p w14:paraId="24749BD1" w14:textId="77777777" w:rsidR="00E330C1" w:rsidRPr="00E330C1" w:rsidRDefault="00E330C1" w:rsidP="00E330C1">
      <w:pPr>
        <w:spacing w:before="240" w:after="240" w:line="360" w:lineRule="auto"/>
        <w:rPr>
          <w:sz w:val="28"/>
          <w:szCs w:val="28"/>
          <w:lang w:val="ru-RU"/>
        </w:rPr>
      </w:pPr>
      <w:r w:rsidRPr="00E330C1">
        <w:rPr>
          <w:sz w:val="28"/>
          <w:szCs w:val="28"/>
          <w:lang w:val="ru-RU"/>
        </w:rPr>
        <w:t>Разработанный в работе DOT метод устраняет требование сегментации всех кадров, что позволяет системе не зависеть от точности карты и производительности оборудования, тем самым позволяя реализовать работу алгоритма в реальном времени.</w:t>
      </w:r>
    </w:p>
    <w:p w14:paraId="288A5BF9" w14:textId="77777777" w:rsidR="00E330C1" w:rsidRPr="00E330C1" w:rsidRDefault="00E330C1" w:rsidP="00E330C1">
      <w:pPr>
        <w:spacing w:before="240" w:after="240" w:line="360" w:lineRule="auto"/>
        <w:rPr>
          <w:sz w:val="28"/>
          <w:szCs w:val="28"/>
          <w:lang w:val="ru-RU"/>
        </w:rPr>
      </w:pPr>
      <w:r w:rsidRPr="00E330C1">
        <w:rPr>
          <w:noProof/>
          <w:sz w:val="28"/>
          <w:szCs w:val="28"/>
          <w:lang w:val="ru-RU"/>
        </w:rPr>
        <w:drawing>
          <wp:inline distT="0" distB="0" distL="0" distR="0" wp14:anchorId="7254D153" wp14:editId="3AEF44EE">
            <wp:extent cx="5940425" cy="1572260"/>
            <wp:effectExtent l="0" t="0" r="3175" b="8890"/>
            <wp:docPr id="15" name="Рисунок 15" descr="https://lh4.googleusercontent.com/eljeWrajKD1I1vSGThnu-UQJKpiuLoC4ZCZxeYuAiRK027Ei3yvTPnIKjZB0e2meEnAKLMfURnYfu4jt4yBD_2OuSvoJYjGeLOzXS6eYhQb3UzePyJ8LOOMDFEBlsQNvT4bV95MC7iJb-UKSA2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eljeWrajKD1I1vSGThnu-UQJKpiuLoC4ZCZxeYuAiRK027Ei3yvTPnIKjZB0e2meEnAKLMfURnYfu4jt4yBD_2OuSvoJYjGeLOzXS6eYhQb3UzePyJ8LOOMDFEBlsQNvT4bV95MC7iJb-UKSA2U"/>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0425" cy="1572260"/>
                    </a:xfrm>
                    <a:prstGeom prst="rect">
                      <a:avLst/>
                    </a:prstGeom>
                    <a:noFill/>
                    <a:ln>
                      <a:noFill/>
                    </a:ln>
                  </pic:spPr>
                </pic:pic>
              </a:graphicData>
            </a:graphic>
          </wp:inline>
        </w:drawing>
      </w:r>
    </w:p>
    <w:p w14:paraId="5EF71807" w14:textId="059B2D4B" w:rsidR="00E330C1" w:rsidRPr="00E330C1" w:rsidRDefault="00E330C1" w:rsidP="00E330C1">
      <w:pPr>
        <w:spacing w:before="240" w:after="240" w:line="360" w:lineRule="auto"/>
        <w:rPr>
          <w:i/>
          <w:iCs/>
          <w:sz w:val="28"/>
          <w:szCs w:val="28"/>
          <w:lang w:val="ru-RU"/>
        </w:rPr>
      </w:pPr>
      <w:bookmarkStart w:id="74" w:name="_Ref91599745"/>
      <w:r w:rsidRPr="00E330C1">
        <w:rPr>
          <w:i/>
          <w:iCs/>
          <w:sz w:val="28"/>
          <w:szCs w:val="28"/>
          <w:lang w:val="ru-RU"/>
        </w:rPr>
        <w:t xml:space="preserve">Рисунок </w:t>
      </w:r>
      <w:r w:rsidR="00AF6891">
        <w:rPr>
          <w:i/>
          <w:iCs/>
          <w:sz w:val="28"/>
          <w:szCs w:val="28"/>
          <w:lang w:val="ru-RU"/>
        </w:rPr>
        <w:fldChar w:fldCharType="begin"/>
      </w:r>
      <w:r w:rsidR="00AF6891">
        <w:rPr>
          <w:i/>
          <w:iCs/>
          <w:sz w:val="28"/>
          <w:szCs w:val="28"/>
          <w:lang w:val="ru-RU"/>
        </w:rPr>
        <w:instrText xml:space="preserve"> STYLEREF 1 \s </w:instrText>
      </w:r>
      <w:r w:rsidR="00AF6891">
        <w:rPr>
          <w:i/>
          <w:iCs/>
          <w:sz w:val="28"/>
          <w:szCs w:val="28"/>
          <w:lang w:val="ru-RU"/>
        </w:rPr>
        <w:fldChar w:fldCharType="separate"/>
      </w:r>
      <w:r w:rsidR="00AF6891">
        <w:rPr>
          <w:i/>
          <w:iCs/>
          <w:noProof/>
          <w:sz w:val="28"/>
          <w:szCs w:val="28"/>
          <w:lang w:val="ru-RU"/>
        </w:rPr>
        <w:t>8</w:t>
      </w:r>
      <w:r w:rsidR="00AF6891">
        <w:rPr>
          <w:i/>
          <w:iCs/>
          <w:sz w:val="28"/>
          <w:szCs w:val="28"/>
          <w:lang w:val="ru-RU"/>
        </w:rPr>
        <w:fldChar w:fldCharType="end"/>
      </w:r>
      <w:r w:rsidR="00AF6891">
        <w:rPr>
          <w:i/>
          <w:iCs/>
          <w:sz w:val="28"/>
          <w:szCs w:val="28"/>
          <w:lang w:val="ru-RU"/>
        </w:rPr>
        <w:noBreakHyphen/>
      </w:r>
      <w:r w:rsidR="00AF6891">
        <w:rPr>
          <w:i/>
          <w:iCs/>
          <w:sz w:val="28"/>
          <w:szCs w:val="28"/>
          <w:lang w:val="ru-RU"/>
        </w:rPr>
        <w:fldChar w:fldCharType="begin"/>
      </w:r>
      <w:r w:rsidR="00AF6891">
        <w:rPr>
          <w:i/>
          <w:iCs/>
          <w:sz w:val="28"/>
          <w:szCs w:val="28"/>
          <w:lang w:val="ru-RU"/>
        </w:rPr>
        <w:instrText xml:space="preserve"> SEQ Рисунок \* ARABIC \s 1 </w:instrText>
      </w:r>
      <w:r w:rsidR="00AF6891">
        <w:rPr>
          <w:i/>
          <w:iCs/>
          <w:sz w:val="28"/>
          <w:szCs w:val="28"/>
          <w:lang w:val="ru-RU"/>
        </w:rPr>
        <w:fldChar w:fldCharType="separate"/>
      </w:r>
      <w:r w:rsidR="00AF6891">
        <w:rPr>
          <w:i/>
          <w:iCs/>
          <w:noProof/>
          <w:sz w:val="28"/>
          <w:szCs w:val="28"/>
          <w:lang w:val="ru-RU"/>
        </w:rPr>
        <w:t>1</w:t>
      </w:r>
      <w:r w:rsidR="00AF6891">
        <w:rPr>
          <w:i/>
          <w:iCs/>
          <w:sz w:val="28"/>
          <w:szCs w:val="28"/>
          <w:lang w:val="ru-RU"/>
        </w:rPr>
        <w:fldChar w:fldCharType="end"/>
      </w:r>
      <w:bookmarkStart w:id="75" w:name="_Ref91599752"/>
      <w:r w:rsidRPr="00E330C1">
        <w:rPr>
          <w:i/>
          <w:iCs/>
          <w:sz w:val="28"/>
          <w:szCs w:val="28"/>
          <w:lang w:val="ru-RU"/>
        </w:rPr>
        <w:t>Обзор DOT. Путь A (красный) показывает обработку кадров, которые получают маску сегментации из сети. Путь B (зеленый) показывает обработку для кадров, которые получат маску сегментации, геометрически распространяемую DOT</w:t>
      </w:r>
      <w:bookmarkEnd w:id="74"/>
      <w:bookmarkEnd w:id="75"/>
      <w:r w:rsidRPr="00E330C1">
        <w:rPr>
          <w:i/>
          <w:iCs/>
          <w:sz w:val="28"/>
          <w:szCs w:val="28"/>
          <w:lang w:val="ru-RU"/>
        </w:rPr>
        <w:t xml:space="preserve"> </w:t>
      </w:r>
      <w:r w:rsidRPr="00E330C1">
        <w:rPr>
          <w:i/>
          <w:iCs/>
          <w:sz w:val="28"/>
          <w:szCs w:val="28"/>
        </w:rPr>
        <w:fldChar w:fldCharType="begin"/>
      </w:r>
      <w:r w:rsidR="00DC6E06">
        <w:rPr>
          <w:i/>
          <w:iCs/>
          <w:sz w:val="28"/>
          <w:szCs w:val="28"/>
          <w:lang w:val="ru-RU"/>
        </w:rPr>
        <w:instrText xml:space="preserve"> ADDIN ZOTERO_ITEM CSL_CITATION {"citationID":"gbUw55IC","properties":{"formattedCitation":"[43]","plainCitation":"[43]","noteIndex":0},"citationItems":[{"id":"fw26V6HU/BYqthbQf","uris":["http://zotero.org/users/local/TinZTSqN/items/TKJCL3RR"],"uri":["http://zotero.org/users/local/TinZTSqN/items/TKJCL3RR"],"itemData":{"id":16,"type":"paper-conference","title":"DOT: Dynamic Object Tracking for Visual SLAM","author":[{"family":"Campos","given":"Irene"}],"issued":{"date-parts":[["2020",7]]}}}],"schema":"https://github.com/citation-style-language/schema/raw/master/csl-citation.json"} </w:instrText>
      </w:r>
      <w:r w:rsidRPr="00E330C1">
        <w:rPr>
          <w:i/>
          <w:iCs/>
          <w:sz w:val="28"/>
          <w:szCs w:val="28"/>
        </w:rPr>
        <w:fldChar w:fldCharType="separate"/>
      </w:r>
      <w:r w:rsidRPr="00E330C1">
        <w:rPr>
          <w:i/>
          <w:iCs/>
          <w:sz w:val="28"/>
          <w:szCs w:val="28"/>
          <w:lang w:val="ru-RU"/>
        </w:rPr>
        <w:t>[43]</w:t>
      </w:r>
      <w:r w:rsidRPr="00E330C1">
        <w:rPr>
          <w:sz w:val="28"/>
          <w:szCs w:val="28"/>
          <w:lang w:val="ru-RU"/>
        </w:rPr>
        <w:fldChar w:fldCharType="end"/>
      </w:r>
    </w:p>
    <w:p w14:paraId="4861A3B4" w14:textId="77777777" w:rsidR="00E330C1" w:rsidRPr="00E330C1" w:rsidRDefault="00E330C1" w:rsidP="00E330C1">
      <w:pPr>
        <w:spacing w:before="240" w:after="240" w:line="360" w:lineRule="auto"/>
        <w:rPr>
          <w:sz w:val="28"/>
          <w:szCs w:val="28"/>
          <w:lang w:val="ru-RU"/>
        </w:rPr>
      </w:pPr>
      <w:r w:rsidRPr="00E330C1">
        <w:rPr>
          <w:sz w:val="28"/>
          <w:szCs w:val="28"/>
          <w:lang w:val="ru-RU"/>
        </w:rPr>
        <w:t xml:space="preserve">На рисунке </w:t>
      </w:r>
      <w:r w:rsidRPr="00E330C1">
        <w:rPr>
          <w:sz w:val="28"/>
          <w:szCs w:val="28"/>
          <w:lang w:val="ru-RU"/>
        </w:rPr>
        <w:fldChar w:fldCharType="begin"/>
      </w:r>
      <w:r w:rsidRPr="00E330C1">
        <w:rPr>
          <w:sz w:val="28"/>
          <w:szCs w:val="28"/>
          <w:lang w:val="ru-RU"/>
        </w:rPr>
        <w:instrText xml:space="preserve"> REF _Ref91599745 \h </w:instrText>
      </w:r>
      <w:r w:rsidRPr="00E330C1">
        <w:rPr>
          <w:sz w:val="28"/>
          <w:szCs w:val="28"/>
          <w:lang w:val="ru-RU"/>
        </w:rPr>
      </w:r>
      <w:r w:rsidRPr="00E330C1">
        <w:rPr>
          <w:sz w:val="28"/>
          <w:szCs w:val="28"/>
          <w:lang w:val="ru-RU"/>
        </w:rPr>
        <w:fldChar w:fldCharType="separate"/>
      </w:r>
      <w:r w:rsidRPr="00E330C1">
        <w:rPr>
          <w:sz w:val="28"/>
          <w:szCs w:val="28"/>
          <w:lang w:val="ru-RU"/>
        </w:rPr>
        <w:t>Обзор DOT</w:t>
      </w:r>
      <w:r w:rsidRPr="00E330C1">
        <w:rPr>
          <w:sz w:val="28"/>
          <w:szCs w:val="28"/>
          <w:lang w:val="ru-RU"/>
        </w:rPr>
        <w:fldChar w:fldCharType="end"/>
      </w:r>
      <w:r w:rsidRPr="00E330C1">
        <w:rPr>
          <w:sz w:val="28"/>
          <w:szCs w:val="28"/>
          <w:lang w:val="ru-RU"/>
        </w:rPr>
        <w:t xml:space="preserve">  показана основная структура алгоритма. На вход DOT подаются RGB-D или стереоизображения с определенной скоростью видео, а на выходе получается маска, кодирующая статические и динамические элементы сцены, которая может быть непосредственно использована системами SLAM или одометрии.</w:t>
      </w:r>
    </w:p>
    <w:p w14:paraId="64D1FE17" w14:textId="77777777" w:rsidR="00E330C1" w:rsidRPr="00E330C1" w:rsidRDefault="00E330C1" w:rsidP="00E330C1">
      <w:pPr>
        <w:spacing w:before="240" w:after="240" w:line="360" w:lineRule="auto"/>
        <w:rPr>
          <w:sz w:val="28"/>
          <w:szCs w:val="28"/>
          <w:lang w:val="ru-RU"/>
        </w:rPr>
      </w:pPr>
      <w:r w:rsidRPr="00E330C1">
        <w:rPr>
          <w:sz w:val="28"/>
          <w:szCs w:val="28"/>
          <w:lang w:val="ru-RU"/>
        </w:rPr>
        <w:lastRenderedPageBreak/>
        <w:t>Первый блок (</w:t>
      </w:r>
      <w:proofErr w:type="spellStart"/>
      <w:r w:rsidRPr="00E330C1">
        <w:rPr>
          <w:sz w:val="28"/>
          <w:szCs w:val="28"/>
          <w:lang w:val="ru-RU"/>
        </w:rPr>
        <w:t>Instance</w:t>
      </w:r>
      <w:proofErr w:type="spellEnd"/>
      <w:r w:rsidRPr="00E330C1">
        <w:rPr>
          <w:sz w:val="28"/>
          <w:szCs w:val="28"/>
          <w:lang w:val="ru-RU"/>
        </w:rPr>
        <w:t xml:space="preserve"> </w:t>
      </w:r>
      <w:proofErr w:type="spellStart"/>
      <w:r w:rsidRPr="00E330C1">
        <w:rPr>
          <w:sz w:val="28"/>
          <w:szCs w:val="28"/>
          <w:lang w:val="ru-RU"/>
        </w:rPr>
        <w:t>Segmentation</w:t>
      </w:r>
      <w:proofErr w:type="spellEnd"/>
      <w:r w:rsidRPr="00E330C1">
        <w:rPr>
          <w:sz w:val="28"/>
          <w:szCs w:val="28"/>
          <w:lang w:val="ru-RU"/>
        </w:rPr>
        <w:t>) соответствует CNN, который сегментирует по пикселям все потенциально динамичные объекты. В экспериментах, проведенных с использованием наборов данных автономного вождения, только автомобили были сегментированы как потенциально движущиеся. Поскольку DOT отслеживает маску от кадра к кадру, эту операцию не нужно выполнять в каждом кадре.</w:t>
      </w:r>
    </w:p>
    <w:p w14:paraId="670DA00E" w14:textId="77777777" w:rsidR="00E330C1" w:rsidRPr="00E330C1" w:rsidRDefault="00E330C1" w:rsidP="00E330C1">
      <w:pPr>
        <w:spacing w:before="240" w:after="240" w:line="360" w:lineRule="auto"/>
        <w:rPr>
          <w:sz w:val="28"/>
          <w:szCs w:val="28"/>
          <w:lang w:val="ru-RU"/>
        </w:rPr>
      </w:pPr>
      <w:r w:rsidRPr="00E330C1">
        <w:rPr>
          <w:sz w:val="28"/>
          <w:szCs w:val="28"/>
          <w:lang w:val="ru-RU"/>
        </w:rPr>
        <w:t>Блок обработки изображения извлекает и разделяет точки, относящиеся к статичным областям изображения, и точки, находящиеся в динамичных объектах. Поза камеры отслеживается с использованием только статической части сцены. На основе этого блока и с учетом позы камеры движение каждого из сегментированных объектов оценивается независимо (отслеживание объектов).</w:t>
      </w:r>
    </w:p>
    <w:p w14:paraId="10C221EA" w14:textId="77777777" w:rsidR="00E330C1" w:rsidRPr="00E330C1" w:rsidRDefault="00E330C1" w:rsidP="00E330C1">
      <w:pPr>
        <w:spacing w:before="240" w:after="240" w:line="360" w:lineRule="auto"/>
        <w:rPr>
          <w:sz w:val="28"/>
          <w:szCs w:val="28"/>
          <w:lang w:val="ru-RU"/>
        </w:rPr>
      </w:pPr>
      <w:r w:rsidRPr="00E330C1">
        <w:rPr>
          <w:sz w:val="28"/>
          <w:szCs w:val="28"/>
          <w:lang w:val="ru-RU"/>
        </w:rPr>
        <w:t>Блок определения движения определяет, используя геометрические критерии, действительно ли объекты, помеченные сетью как потенциально динамичные, движутся. Эта информация используется для обновления масок, кодирующих статические и динамические области каждого кадра, а также для питания связанной одометрии / визуальной системы SLAM.</w:t>
      </w:r>
    </w:p>
    <w:p w14:paraId="029BC5E9" w14:textId="77777777" w:rsidR="00E330C1" w:rsidRPr="00E330C1" w:rsidRDefault="00E330C1" w:rsidP="00E330C1">
      <w:pPr>
        <w:spacing w:before="240" w:after="240" w:line="360" w:lineRule="auto"/>
        <w:rPr>
          <w:sz w:val="28"/>
          <w:szCs w:val="28"/>
          <w:lang w:val="ru-RU"/>
        </w:rPr>
      </w:pPr>
      <w:r w:rsidRPr="00E330C1">
        <w:rPr>
          <w:sz w:val="28"/>
          <w:szCs w:val="28"/>
          <w:lang w:val="ru-RU"/>
        </w:rPr>
        <w:t>Наконец, DOT генерирует новые маски из оценок движения объектов (</w:t>
      </w:r>
      <w:proofErr w:type="spellStart"/>
      <w:r w:rsidRPr="00E330C1">
        <w:rPr>
          <w:sz w:val="28"/>
          <w:szCs w:val="28"/>
          <w:lang w:val="ru-RU"/>
        </w:rPr>
        <w:t>Mask</w:t>
      </w:r>
      <w:proofErr w:type="spellEnd"/>
      <w:r w:rsidRPr="00E330C1">
        <w:rPr>
          <w:sz w:val="28"/>
          <w:szCs w:val="28"/>
          <w:lang w:val="ru-RU"/>
        </w:rPr>
        <w:t xml:space="preserve"> </w:t>
      </w:r>
      <w:proofErr w:type="spellStart"/>
      <w:r w:rsidRPr="00E330C1">
        <w:rPr>
          <w:sz w:val="28"/>
          <w:szCs w:val="28"/>
          <w:lang w:val="ru-RU"/>
        </w:rPr>
        <w:t>Propagation</w:t>
      </w:r>
      <w:proofErr w:type="spellEnd"/>
      <w:r w:rsidRPr="00E330C1">
        <w:rPr>
          <w:sz w:val="28"/>
          <w:szCs w:val="28"/>
          <w:lang w:val="ru-RU"/>
        </w:rPr>
        <w:t>), поэтому не каждый кадр должен быть сегментирован сетью (см. рис. 3). Учитывая значительную вычислительную нагрузку при сегментации экземпляров, это значительно улучшает производительность по сравнению с другими современными методами.</w:t>
      </w:r>
    </w:p>
    <w:p w14:paraId="2D041C17" w14:textId="77777777" w:rsidR="00E330C1" w:rsidRPr="00E330C1" w:rsidRDefault="00E330C1" w:rsidP="00E330C1">
      <w:pPr>
        <w:spacing w:before="240" w:after="240" w:line="360" w:lineRule="auto"/>
        <w:rPr>
          <w:sz w:val="28"/>
          <w:szCs w:val="28"/>
          <w:lang w:val="ru-RU"/>
        </w:rPr>
      </w:pPr>
      <w:r w:rsidRPr="00E330C1">
        <w:rPr>
          <w:noProof/>
          <w:sz w:val="28"/>
          <w:szCs w:val="28"/>
          <w:lang w:val="ru-RU"/>
        </w:rPr>
        <w:drawing>
          <wp:inline distT="0" distB="0" distL="0" distR="0" wp14:anchorId="083427F8" wp14:editId="53EE0FD6">
            <wp:extent cx="5940425" cy="1108075"/>
            <wp:effectExtent l="0" t="0" r="3175" b="0"/>
            <wp:docPr id="17" name="Рисунок 17" descr="https://lh4.googleusercontent.com/nsy9w7l1Q9JLtp-Wc1Om4IOrg9sHPeOA_x5Kg1z-8S6sta3-Bt3yzc_2XkwXYtC5dFLrWsHYyY79DJib4gLT5aYnfWwNM0qvDPq23o2JeeubqVpK5z45HUjRt00Oz7PNOI_TgqdsgolRGgeZU2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nsy9w7l1Q9JLtp-Wc1Om4IOrg9sHPeOA_x5Kg1z-8S6sta3-Bt3yzc_2XkwXYtC5dFLrWsHYyY79DJib4gLT5aYnfWwNM0qvDPq23o2JeeubqVpK5z45HUjRt00Oz7PNOI_TgqdsgolRGgeZU2M"/>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0425" cy="1108075"/>
                    </a:xfrm>
                    <a:prstGeom prst="rect">
                      <a:avLst/>
                    </a:prstGeom>
                    <a:noFill/>
                    <a:ln>
                      <a:noFill/>
                    </a:ln>
                  </pic:spPr>
                </pic:pic>
              </a:graphicData>
            </a:graphic>
          </wp:inline>
        </w:drawing>
      </w:r>
    </w:p>
    <w:p w14:paraId="11B66ACA" w14:textId="3F169587" w:rsidR="00E330C1" w:rsidRPr="00E330C1" w:rsidRDefault="00E330C1" w:rsidP="00E330C1">
      <w:pPr>
        <w:spacing w:before="240" w:after="240" w:line="360" w:lineRule="auto"/>
        <w:rPr>
          <w:i/>
          <w:iCs/>
          <w:sz w:val="28"/>
          <w:szCs w:val="28"/>
          <w:lang w:val="ru-RU"/>
        </w:rPr>
      </w:pPr>
      <w:r w:rsidRPr="00E330C1">
        <w:rPr>
          <w:i/>
          <w:iCs/>
          <w:sz w:val="28"/>
          <w:szCs w:val="28"/>
          <w:lang w:val="ru-RU"/>
        </w:rPr>
        <w:lastRenderedPageBreak/>
        <w:t xml:space="preserve">Рисунок </w:t>
      </w:r>
      <w:r w:rsidR="00AF6891">
        <w:rPr>
          <w:i/>
          <w:iCs/>
          <w:sz w:val="28"/>
          <w:szCs w:val="28"/>
          <w:lang w:val="ru-RU"/>
        </w:rPr>
        <w:fldChar w:fldCharType="begin"/>
      </w:r>
      <w:r w:rsidR="00AF6891">
        <w:rPr>
          <w:i/>
          <w:iCs/>
          <w:sz w:val="28"/>
          <w:szCs w:val="28"/>
          <w:lang w:val="ru-RU"/>
        </w:rPr>
        <w:instrText xml:space="preserve"> STYLEREF 1 \s </w:instrText>
      </w:r>
      <w:r w:rsidR="00AF6891">
        <w:rPr>
          <w:i/>
          <w:iCs/>
          <w:sz w:val="28"/>
          <w:szCs w:val="28"/>
          <w:lang w:val="ru-RU"/>
        </w:rPr>
        <w:fldChar w:fldCharType="separate"/>
      </w:r>
      <w:r w:rsidR="00AF6891">
        <w:rPr>
          <w:i/>
          <w:iCs/>
          <w:noProof/>
          <w:sz w:val="28"/>
          <w:szCs w:val="28"/>
          <w:lang w:val="ru-RU"/>
        </w:rPr>
        <w:t>8</w:t>
      </w:r>
      <w:r w:rsidR="00AF6891">
        <w:rPr>
          <w:i/>
          <w:iCs/>
          <w:sz w:val="28"/>
          <w:szCs w:val="28"/>
          <w:lang w:val="ru-RU"/>
        </w:rPr>
        <w:fldChar w:fldCharType="end"/>
      </w:r>
      <w:r w:rsidR="00AF6891">
        <w:rPr>
          <w:i/>
          <w:iCs/>
          <w:sz w:val="28"/>
          <w:szCs w:val="28"/>
          <w:lang w:val="ru-RU"/>
        </w:rPr>
        <w:noBreakHyphen/>
      </w:r>
      <w:r w:rsidR="00AF6891">
        <w:rPr>
          <w:i/>
          <w:iCs/>
          <w:sz w:val="28"/>
          <w:szCs w:val="28"/>
          <w:lang w:val="ru-RU"/>
        </w:rPr>
        <w:fldChar w:fldCharType="begin"/>
      </w:r>
      <w:r w:rsidR="00AF6891">
        <w:rPr>
          <w:i/>
          <w:iCs/>
          <w:sz w:val="28"/>
          <w:szCs w:val="28"/>
          <w:lang w:val="ru-RU"/>
        </w:rPr>
        <w:instrText xml:space="preserve"> SEQ Рисунок \* ARABIC \s 1 </w:instrText>
      </w:r>
      <w:r w:rsidR="00AF6891">
        <w:rPr>
          <w:i/>
          <w:iCs/>
          <w:sz w:val="28"/>
          <w:szCs w:val="28"/>
          <w:lang w:val="ru-RU"/>
        </w:rPr>
        <w:fldChar w:fldCharType="separate"/>
      </w:r>
      <w:r w:rsidR="00AF6891">
        <w:rPr>
          <w:i/>
          <w:iCs/>
          <w:noProof/>
          <w:sz w:val="28"/>
          <w:szCs w:val="28"/>
          <w:lang w:val="ru-RU"/>
        </w:rPr>
        <w:t>2</w:t>
      </w:r>
      <w:r w:rsidR="00AF6891">
        <w:rPr>
          <w:i/>
          <w:iCs/>
          <w:sz w:val="28"/>
          <w:szCs w:val="28"/>
          <w:lang w:val="ru-RU"/>
        </w:rPr>
        <w:fldChar w:fldCharType="end"/>
      </w:r>
      <w:r w:rsidRPr="00E330C1">
        <w:rPr>
          <w:i/>
          <w:iCs/>
          <w:sz w:val="28"/>
          <w:szCs w:val="28"/>
          <w:lang w:val="ru-RU"/>
        </w:rPr>
        <w:t xml:space="preserve"> Образец сегментации метода </w:t>
      </w:r>
      <w:r w:rsidRPr="00E330C1">
        <w:rPr>
          <w:rFonts w:hint="eastAsia"/>
          <w:i/>
          <w:iCs/>
          <w:sz w:val="28"/>
          <w:szCs w:val="28"/>
          <w:lang w:val="ru-RU"/>
        </w:rPr>
        <w:t>D</w:t>
      </w:r>
      <w:r w:rsidRPr="00E330C1">
        <w:rPr>
          <w:i/>
          <w:iCs/>
          <w:sz w:val="28"/>
          <w:szCs w:val="28"/>
          <w:lang w:val="ru-RU"/>
        </w:rPr>
        <w:t xml:space="preserve">OT. Маски сегментации (желтые кадры), маски, генерируемые DOT для объекта в движении (цветной), статичных(черный) и ненаблюдаемых объектов (серый) </w:t>
      </w:r>
      <w:r w:rsidRPr="00E330C1">
        <w:rPr>
          <w:i/>
          <w:iCs/>
          <w:sz w:val="28"/>
          <w:szCs w:val="28"/>
          <w:lang w:val="ru-RU"/>
        </w:rPr>
        <w:fldChar w:fldCharType="begin"/>
      </w:r>
      <w:r w:rsidR="00DC6E06">
        <w:rPr>
          <w:i/>
          <w:iCs/>
          <w:sz w:val="28"/>
          <w:szCs w:val="28"/>
          <w:lang w:val="ru-RU"/>
        </w:rPr>
        <w:instrText xml:space="preserve"> ADDIN ZOTERO_ITEM CSL_CITATION {"citationID":"fCaE9OaG","properties":{"formattedCitation":"[43]","plainCitation":"[43]","noteIndex":0},"citationItems":[{"id":"fw26V6HU/BYqthbQf","uris":["http://zotero.org/users/local/TinZTSqN/items/TKJCL3RR"],"uri":["http://zotero.org/users/local/TinZTSqN/items/TKJCL3RR"],"itemData":{"id":16,"type":"paper-conference","title":"DOT: Dynamic Object Tracking for Visual SLAM","author":[{"family":"Campos","given":"Irene"}],"issued":{"date-parts":[["2020",7]]}}}],"schema":"https://github.com/citation-style-language/schema/raw/master/csl-citation.json"} </w:instrText>
      </w:r>
      <w:r w:rsidRPr="00E330C1">
        <w:rPr>
          <w:i/>
          <w:iCs/>
          <w:sz w:val="28"/>
          <w:szCs w:val="28"/>
          <w:lang w:val="ru-RU"/>
        </w:rPr>
        <w:fldChar w:fldCharType="separate"/>
      </w:r>
      <w:r w:rsidRPr="00E330C1">
        <w:rPr>
          <w:i/>
          <w:iCs/>
          <w:sz w:val="28"/>
          <w:szCs w:val="28"/>
          <w:lang w:val="ru-RU"/>
        </w:rPr>
        <w:t>[43]</w:t>
      </w:r>
      <w:r w:rsidRPr="00E330C1">
        <w:rPr>
          <w:sz w:val="28"/>
          <w:szCs w:val="28"/>
          <w:lang w:val="ru-RU"/>
        </w:rPr>
        <w:fldChar w:fldCharType="end"/>
      </w:r>
    </w:p>
    <w:p w14:paraId="1E2B75FE" w14:textId="77777777" w:rsidR="00E330C1" w:rsidRPr="00E330C1" w:rsidRDefault="00E330C1" w:rsidP="00922B26">
      <w:pPr>
        <w:pStyle w:val="3"/>
      </w:pPr>
      <w:r w:rsidRPr="00E330C1">
        <w:t>Сегментация объектов в динамической сцене</w:t>
      </w:r>
    </w:p>
    <w:p w14:paraId="045A4401" w14:textId="4F24FB45" w:rsidR="00E330C1" w:rsidRPr="00E330C1" w:rsidRDefault="00E330C1" w:rsidP="00E330C1">
      <w:pPr>
        <w:spacing w:before="240" w:after="240" w:line="360" w:lineRule="auto"/>
        <w:rPr>
          <w:sz w:val="28"/>
          <w:szCs w:val="28"/>
          <w:lang w:val="ru-RU"/>
        </w:rPr>
      </w:pPr>
      <w:r w:rsidRPr="00E330C1">
        <w:rPr>
          <w:sz w:val="28"/>
          <w:szCs w:val="28"/>
          <w:lang w:val="ru-RU"/>
        </w:rPr>
        <w:t xml:space="preserve">Система использует глубокую сеть для сегментации всех потенциально подвижных объектов, присутствующих на изображении. Выходные данные сети были модифицированы для получения на одном изображении всех масок сегментации. Области изображения, не отнесенные к потенциально подвижным категориям, получают метку "фон" и в последующих блоках считаются статичными. Система использует базовую модель COCO </w:t>
      </w:r>
      <w:proofErr w:type="spellStart"/>
      <w:r w:rsidRPr="00E330C1">
        <w:rPr>
          <w:sz w:val="28"/>
          <w:szCs w:val="28"/>
          <w:lang w:val="ru-RU"/>
        </w:rPr>
        <w:t>Instance</w:t>
      </w:r>
      <w:proofErr w:type="spellEnd"/>
      <w:r w:rsidRPr="00E330C1">
        <w:rPr>
          <w:sz w:val="28"/>
          <w:szCs w:val="28"/>
          <w:lang w:val="ru-RU"/>
        </w:rPr>
        <w:t xml:space="preserve"> </w:t>
      </w:r>
      <w:proofErr w:type="spellStart"/>
      <w:r w:rsidRPr="00E330C1">
        <w:rPr>
          <w:sz w:val="28"/>
          <w:szCs w:val="28"/>
          <w:lang w:val="ru-RU"/>
        </w:rPr>
        <w:t>Segmentation</w:t>
      </w:r>
      <w:proofErr w:type="spellEnd"/>
      <w:r w:rsidRPr="00E330C1">
        <w:rPr>
          <w:sz w:val="28"/>
          <w:szCs w:val="28"/>
          <w:lang w:val="ru-RU"/>
        </w:rPr>
        <w:t xml:space="preserve"> с </w:t>
      </w:r>
      <w:r w:rsidRPr="00E330C1">
        <w:rPr>
          <w:sz w:val="28"/>
          <w:szCs w:val="28"/>
        </w:rPr>
        <w:t>Mask</w:t>
      </w:r>
      <w:r w:rsidRPr="00E330C1">
        <w:rPr>
          <w:sz w:val="28"/>
          <w:szCs w:val="28"/>
          <w:lang w:val="ru-RU"/>
        </w:rPr>
        <w:t xml:space="preserve"> R-CNN R50-FPN 3x</w:t>
      </w:r>
      <w:r w:rsidRPr="00E330C1">
        <w:rPr>
          <w:sz w:val="28"/>
          <w:szCs w:val="28"/>
          <w:lang w:val="ru-RU"/>
        </w:rPr>
        <w:fldChar w:fldCharType="begin"/>
      </w:r>
      <w:r w:rsidR="00DC6E06">
        <w:rPr>
          <w:sz w:val="28"/>
          <w:szCs w:val="28"/>
          <w:lang w:val="ru-RU"/>
        </w:rPr>
        <w:instrText xml:space="preserve"> ADDIN ZOTERO_ITEM CSL_CITATION {"citationID":"aBac9jgw","properties":{"formattedCitation":"[40]","plainCitation":"[40]","noteIndex":0},"citationItems":[{"id":118,"uris":["http://zotero.org/users/local/XvQpfN4m/items/5ZJGDNEU"],"uri":["http://zotero.org/users/local/XvQpfN4m/items/5ZJGDNEU"],"itemData":{"id":118,"type":"article-journal","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container-title":"arXiv:1703.06870 [cs]","note":"arXiv: 1703.06870","source":"arXiv.org","title":"Mask R-CNN","URL":"http://arxiv.org/abs/1703.06870","author":[{"family":"He","given":"Kaiming"},{"family":"Gkioxari","given":"Georgia"},{"family":"Dollár","given":"Piotr"},{"family":"Girshick","given":"Ross"}],"accessed":{"date-parts":[["2021",12,27]]},"issued":{"date-parts":[["2018",1,24]]}}}],"schema":"https://github.com/citation-style-language/schema/raw/master/csl-citation.json"} </w:instrText>
      </w:r>
      <w:r w:rsidRPr="00E330C1">
        <w:rPr>
          <w:sz w:val="28"/>
          <w:szCs w:val="28"/>
          <w:lang w:val="ru-RU"/>
        </w:rPr>
        <w:fldChar w:fldCharType="separate"/>
      </w:r>
      <w:r w:rsidRPr="00E330C1">
        <w:rPr>
          <w:sz w:val="28"/>
          <w:szCs w:val="28"/>
          <w:lang w:val="ru-RU"/>
        </w:rPr>
        <w:t>[40]</w:t>
      </w:r>
      <w:r w:rsidRPr="00E330C1">
        <w:rPr>
          <w:sz w:val="28"/>
          <w:szCs w:val="28"/>
          <w:lang w:val="ru-RU"/>
        </w:rPr>
        <w:fldChar w:fldCharType="end"/>
      </w:r>
      <w:r w:rsidRPr="00E330C1">
        <w:rPr>
          <w:sz w:val="28"/>
          <w:szCs w:val="28"/>
          <w:lang w:val="ru-RU"/>
        </w:rPr>
        <w:t xml:space="preserve">. </w:t>
      </w:r>
    </w:p>
    <w:p w14:paraId="15EF8CB8" w14:textId="77777777" w:rsidR="00E330C1" w:rsidRPr="00E330C1" w:rsidRDefault="00E330C1" w:rsidP="00E330C1">
      <w:pPr>
        <w:spacing w:before="240" w:after="240" w:line="360" w:lineRule="auto"/>
        <w:rPr>
          <w:sz w:val="28"/>
          <w:szCs w:val="28"/>
          <w:lang w:val="ru-RU"/>
        </w:rPr>
      </w:pPr>
      <w:r w:rsidRPr="00E330C1">
        <w:rPr>
          <w:sz w:val="28"/>
          <w:szCs w:val="28"/>
          <w:lang w:val="ru-RU"/>
        </w:rPr>
        <w:t>Классы были ограничены теми, которые считаются потенциально подвижными, исключая людей, поскольку отслеживание людей выходит за рамки данной работы. Если потребуются другие категории, сеть может быть доработана с использованием этих весов в качестве отправной точки или обучена с нуля на собственном наборе данных.</w:t>
      </w:r>
    </w:p>
    <w:p w14:paraId="21F624B8" w14:textId="77777777" w:rsidR="00E330C1" w:rsidRPr="00E330C1" w:rsidRDefault="00E330C1" w:rsidP="00E330C1">
      <w:pPr>
        <w:spacing w:before="240" w:after="240" w:line="360" w:lineRule="auto"/>
        <w:rPr>
          <w:sz w:val="28"/>
          <w:szCs w:val="28"/>
          <w:lang w:val="ru-RU"/>
        </w:rPr>
      </w:pPr>
      <w:r w:rsidRPr="00E330C1">
        <w:rPr>
          <w:sz w:val="28"/>
          <w:szCs w:val="28"/>
          <w:lang w:val="ru-RU"/>
        </w:rPr>
        <w:t>Для последовательного отслеживания объектов на нескольких кадрах в алгоритм включаются этап согласования между масками, вычисленными DOT, и масками, предоставленными сетью.</w:t>
      </w:r>
    </w:p>
    <w:p w14:paraId="7AEB7152" w14:textId="77777777" w:rsidR="00E330C1" w:rsidRPr="00E330C1" w:rsidRDefault="00E330C1" w:rsidP="00E330C1">
      <w:pPr>
        <w:spacing w:before="240" w:after="240" w:line="360" w:lineRule="auto"/>
        <w:rPr>
          <w:sz w:val="28"/>
          <w:szCs w:val="28"/>
          <w:lang w:val="ru-RU"/>
        </w:rPr>
      </w:pPr>
      <w:r w:rsidRPr="00E330C1">
        <w:rPr>
          <w:sz w:val="28"/>
          <w:szCs w:val="28"/>
          <w:lang w:val="ru-RU"/>
        </w:rPr>
        <w:t>Новые обнаружения, которые не могут быть сопряжены ни с одним из существующих объектов, используются для инициализации новых экземпляров.</w:t>
      </w:r>
    </w:p>
    <w:p w14:paraId="356745C2" w14:textId="77777777" w:rsidR="00E330C1" w:rsidRPr="00E330C1" w:rsidRDefault="00E330C1" w:rsidP="00922B26">
      <w:pPr>
        <w:pStyle w:val="3"/>
      </w:pPr>
      <w:r w:rsidRPr="00E330C1">
        <w:t>Отслеживание камеры и объектов</w:t>
      </w:r>
    </w:p>
    <w:p w14:paraId="55EBFDC4" w14:textId="77777777" w:rsidR="00E330C1" w:rsidRPr="00E330C1" w:rsidRDefault="00E330C1" w:rsidP="00E330C1">
      <w:pPr>
        <w:spacing w:before="240" w:after="240" w:line="360" w:lineRule="auto"/>
        <w:rPr>
          <w:sz w:val="28"/>
          <w:szCs w:val="28"/>
          <w:lang w:val="ru-RU"/>
        </w:rPr>
      </w:pPr>
      <w:r w:rsidRPr="00E330C1">
        <w:rPr>
          <w:sz w:val="28"/>
          <w:szCs w:val="28"/>
          <w:lang w:val="ru-RU"/>
        </w:rPr>
        <w:t xml:space="preserve">На основе сегментации экземпляров, выполненной на предыдущем этапе, система стремится оценить движение камеры и динамических объектов.  Поскольку движение камеры и движение объектов связаны на изображениях, оценку проводится в два этапа. </w:t>
      </w:r>
    </w:p>
    <w:p w14:paraId="59731D52" w14:textId="77777777" w:rsidR="00E330C1" w:rsidRPr="00E330C1" w:rsidRDefault="00E330C1" w:rsidP="00E330C1">
      <w:pPr>
        <w:spacing w:before="240" w:after="240" w:line="360" w:lineRule="auto"/>
        <w:rPr>
          <w:sz w:val="28"/>
          <w:szCs w:val="28"/>
          <w:lang w:val="ru-RU"/>
        </w:rPr>
      </w:pPr>
      <w:r w:rsidRPr="00E330C1">
        <w:rPr>
          <w:sz w:val="28"/>
          <w:szCs w:val="28"/>
          <w:lang w:val="ru-RU"/>
        </w:rPr>
        <w:lastRenderedPageBreak/>
        <w:t xml:space="preserve">Сначала находится поза камеры как относительное преобразование SE(3), а затем производится оценки движения объекта в формате SE(3). Такая оптимизация основана на последних методах прямой визуальной одометрии и SLAM [5], целью которых является поиск движения, минимизирующего ошибку фотометрической </w:t>
      </w:r>
      <w:proofErr w:type="spellStart"/>
      <w:r w:rsidRPr="00E330C1">
        <w:rPr>
          <w:sz w:val="28"/>
          <w:szCs w:val="28"/>
          <w:lang w:val="ru-RU"/>
        </w:rPr>
        <w:t>репроекции</w:t>
      </w:r>
      <w:proofErr w:type="spellEnd"/>
      <w:r w:rsidRPr="00E330C1">
        <w:rPr>
          <w:sz w:val="28"/>
          <w:szCs w:val="28"/>
          <w:lang w:val="ru-RU"/>
        </w:rPr>
        <w:t>. Оптимизация выполняется как для вычисления положения камеры, так и для последующей оценки движения объекта. Применяется локальная оптимизация по Гауссу-Ньютону.</w:t>
      </w:r>
    </w:p>
    <w:p w14:paraId="3038B9D1" w14:textId="77777777" w:rsidR="00E330C1" w:rsidRPr="00E330C1" w:rsidRDefault="00E330C1" w:rsidP="00E330C1">
      <w:pPr>
        <w:spacing w:before="240" w:after="240" w:line="360" w:lineRule="auto"/>
        <w:rPr>
          <w:sz w:val="28"/>
          <w:szCs w:val="28"/>
          <w:lang w:val="ru-RU"/>
        </w:rPr>
      </w:pPr>
      <w:r w:rsidRPr="00E330C1">
        <w:rPr>
          <w:sz w:val="28"/>
          <w:szCs w:val="28"/>
          <w:lang w:val="ru-RU"/>
        </w:rPr>
        <w:t>Обе оптимизации инициализируются с моделью постоянной скорости для облегчения сходимости.</w:t>
      </w:r>
    </w:p>
    <w:p w14:paraId="0B3D5767" w14:textId="3B5A596D" w:rsidR="00E330C1" w:rsidRPr="00E330C1" w:rsidRDefault="00E330C1" w:rsidP="00E330C1">
      <w:pPr>
        <w:spacing w:before="240" w:after="240" w:line="360" w:lineRule="auto"/>
        <w:rPr>
          <w:sz w:val="28"/>
          <w:szCs w:val="28"/>
          <w:lang w:val="ru-RU"/>
        </w:rPr>
      </w:pPr>
      <w:r w:rsidRPr="00E330C1">
        <w:rPr>
          <w:sz w:val="28"/>
          <w:szCs w:val="28"/>
          <w:lang w:val="ru-RU"/>
        </w:rPr>
        <w:t xml:space="preserve">Движение камеры оценивается по статическим точкам сцены и </w:t>
      </w:r>
      <w:proofErr w:type="spellStart"/>
      <w:r w:rsidRPr="00E330C1">
        <w:rPr>
          <w:sz w:val="28"/>
          <w:szCs w:val="28"/>
          <w:lang w:val="ru-RU"/>
        </w:rPr>
        <w:t>многоракурсным</w:t>
      </w:r>
      <w:proofErr w:type="spellEnd"/>
      <w:r w:rsidRPr="00E330C1">
        <w:rPr>
          <w:sz w:val="28"/>
          <w:szCs w:val="28"/>
          <w:lang w:val="ru-RU"/>
        </w:rPr>
        <w:t xml:space="preserve"> ограничениям </w:t>
      </w:r>
      <w:r w:rsidRPr="00E330C1">
        <w:rPr>
          <w:sz w:val="28"/>
          <w:szCs w:val="28"/>
          <w:lang w:val="ru-RU"/>
        </w:rPr>
        <w:fldChar w:fldCharType="begin"/>
      </w:r>
      <w:r w:rsidR="00DC6E06">
        <w:rPr>
          <w:sz w:val="28"/>
          <w:szCs w:val="28"/>
          <w:lang w:val="ru-RU"/>
        </w:rPr>
        <w:instrText xml:space="preserve"> ADDIN ZOTERO_ITEM CSL_CITATION {"citationID":"AbBbv0ff","properties":{"formattedCitation":"[51]","plainCitation":"[51]","noteIndex":0},"citationItems":[{"id":"fw26V6HU/2c3Oxrse","uris":["http://zotero.org/users/local/TinZTSqN/items/4XBW2Y3P"],"uri":["http://zotero.org/users/local/TinZTSqN/items/4XBW2Y3P"],"itemData":{"id":46,"type":"article-journal","container-title":"Kybernetes","DOI":"10.1108/k.2001.30.9_10.1333.2","ISSN":"0368-492X","issue":"9/10","journalAbbreviation":"Kybernetes","language":"en","page":"1333-1341","source":"DOI.org (Crossref)","title":"Multiple View Geometry in Computer Vision20012Richard Hartley, Andrew Zisserman. &lt;i&gt;Multiple View Geometry in Computer Vision&lt;/i&gt; . Cambridge: Cambridge University Press 2000. xvi + 607 pp., ISBN: 0‐521‐62304‐9 hardback, £60.00","title-short":"Multiple View Geometry in Computer Vision20012Richard Hartley, Andrew Zisserman. &lt;i&gt;Multiple View Geometry in Computer Vision&lt;/i&gt; . Cambridge","volume":"30","author":[{"family":"Andrew","given":"Alex M."}],"issued":{"date-parts":[["2001",12]]}}}],"schema":"https://github.com/citation-style-language/schema/raw/master/csl-citation.json"} </w:instrText>
      </w:r>
      <w:r w:rsidRPr="00E330C1">
        <w:rPr>
          <w:sz w:val="28"/>
          <w:szCs w:val="28"/>
          <w:lang w:val="ru-RU"/>
        </w:rPr>
        <w:fldChar w:fldCharType="separate"/>
      </w:r>
      <w:r w:rsidRPr="00E330C1">
        <w:rPr>
          <w:sz w:val="28"/>
          <w:szCs w:val="28"/>
          <w:lang w:val="ru-RU"/>
        </w:rPr>
        <w:t>[51]</w:t>
      </w:r>
      <w:r w:rsidRPr="00E330C1">
        <w:rPr>
          <w:sz w:val="28"/>
          <w:szCs w:val="28"/>
          <w:lang w:val="ru-RU"/>
        </w:rPr>
        <w:fldChar w:fldCharType="end"/>
      </w:r>
      <w:r w:rsidRPr="00E330C1">
        <w:rPr>
          <w:sz w:val="28"/>
          <w:szCs w:val="28"/>
          <w:lang w:val="ru-RU"/>
        </w:rPr>
        <w:t>, предполагая, что калибровка камеры и глубина точек известны. Алгоритм реализует стандартные методы проекции статической точки на плоскость камеры и модели обратной проекции. Алгоритм вычисляет глубину точки в системе отсчета, связанной с камерой, и проецирует данные на карту.</w:t>
      </w:r>
    </w:p>
    <w:p w14:paraId="4B4EC10A" w14:textId="77777777" w:rsidR="00E330C1" w:rsidRPr="00E330C1" w:rsidRDefault="00E330C1" w:rsidP="00E330C1">
      <w:pPr>
        <w:spacing w:before="240" w:after="240" w:line="360" w:lineRule="auto"/>
        <w:rPr>
          <w:sz w:val="28"/>
          <w:szCs w:val="28"/>
          <w:lang w:val="ru-RU"/>
        </w:rPr>
      </w:pPr>
      <w:r w:rsidRPr="00E330C1">
        <w:rPr>
          <w:sz w:val="28"/>
          <w:szCs w:val="28"/>
          <w:lang w:val="ru-RU"/>
        </w:rPr>
        <w:t xml:space="preserve">Поза камеры оптимизируется путем минимизации ошибки </w:t>
      </w:r>
      <w:proofErr w:type="spellStart"/>
      <w:r w:rsidRPr="00E330C1">
        <w:rPr>
          <w:sz w:val="28"/>
          <w:szCs w:val="28"/>
          <w:lang w:val="ru-RU"/>
        </w:rPr>
        <w:t>репроекции</w:t>
      </w:r>
      <w:proofErr w:type="spellEnd"/>
      <w:r w:rsidRPr="00E330C1">
        <w:rPr>
          <w:sz w:val="28"/>
          <w:szCs w:val="28"/>
          <w:lang w:val="ru-RU"/>
        </w:rPr>
        <w:t xml:space="preserve"> фотометрии, которая вычисляется как сумма всех разностей интенсивностей между точками в их опорном кадре и их проекцией на отслеживаемый кадр. В алгоритме используется норму </w:t>
      </w:r>
      <w:proofErr w:type="spellStart"/>
      <w:r w:rsidRPr="00E330C1">
        <w:rPr>
          <w:sz w:val="28"/>
          <w:szCs w:val="28"/>
          <w:lang w:val="ru-RU"/>
        </w:rPr>
        <w:t>Хьюбера</w:t>
      </w:r>
      <w:proofErr w:type="spellEnd"/>
      <w:r w:rsidRPr="00E330C1">
        <w:rPr>
          <w:sz w:val="28"/>
          <w:szCs w:val="28"/>
          <w:lang w:val="ru-RU"/>
        </w:rPr>
        <w:t xml:space="preserve"> для построения общей задачи минимизации.</w:t>
      </w:r>
    </w:p>
    <w:p w14:paraId="2750866F" w14:textId="77777777" w:rsidR="00E330C1" w:rsidRPr="00E330C1" w:rsidRDefault="00E330C1" w:rsidP="00922B26">
      <w:pPr>
        <w:pStyle w:val="3"/>
      </w:pPr>
      <w:r w:rsidRPr="00E330C1">
        <w:t>Отслеживание объекта.</w:t>
      </w:r>
    </w:p>
    <w:p w14:paraId="57421615" w14:textId="77777777" w:rsidR="00E330C1" w:rsidRPr="00E330C1" w:rsidRDefault="00E330C1" w:rsidP="00E330C1">
      <w:pPr>
        <w:spacing w:before="240" w:after="240" w:line="360" w:lineRule="auto"/>
        <w:rPr>
          <w:sz w:val="28"/>
          <w:szCs w:val="28"/>
          <w:lang w:val="ru-RU"/>
        </w:rPr>
      </w:pPr>
      <w:r w:rsidRPr="00E330C1">
        <w:rPr>
          <w:sz w:val="28"/>
          <w:szCs w:val="28"/>
          <w:lang w:val="ru-RU"/>
        </w:rPr>
        <w:t>Положение в сцене каждого потенциально динамического объекта может быть оценено с использованием точек изображения, принадлежащих соответствующему объекту. Моделируя потенциально динамический объект как твердое тело с заданной координатой, определяется проекция каждой его точки p в кадре.</w:t>
      </w:r>
    </w:p>
    <w:p w14:paraId="1D560197" w14:textId="77777777" w:rsidR="00E330C1" w:rsidRPr="00E330C1" w:rsidRDefault="00E330C1" w:rsidP="00E330C1">
      <w:pPr>
        <w:spacing w:before="240" w:after="240" w:line="360" w:lineRule="auto"/>
        <w:rPr>
          <w:sz w:val="28"/>
          <w:szCs w:val="28"/>
          <w:lang w:val="ru-RU"/>
        </w:rPr>
      </w:pPr>
      <w:r w:rsidRPr="00E330C1">
        <w:rPr>
          <w:sz w:val="28"/>
          <w:szCs w:val="28"/>
          <w:lang w:val="ru-RU"/>
        </w:rPr>
        <w:lastRenderedPageBreak/>
        <w:t>Перекрытия в сцене, условия освещения и ошибки сегментации оказывают значительное влияние на точность определения объектов и положения камеры. Авторы DOT разработали несколько стратегий, которые применяются после этапа отслеживания объектов, чтобы уменьшить влияние этих факторов.</w:t>
      </w:r>
    </w:p>
    <w:p w14:paraId="0787CF28" w14:textId="77777777" w:rsidR="00E330C1" w:rsidRPr="00E330C1" w:rsidRDefault="00E330C1" w:rsidP="00E330C1">
      <w:pPr>
        <w:spacing w:before="240" w:after="240" w:line="360" w:lineRule="auto"/>
        <w:rPr>
          <w:sz w:val="28"/>
          <w:szCs w:val="28"/>
          <w:lang w:val="ru-RU"/>
        </w:rPr>
      </w:pPr>
      <w:r w:rsidRPr="00E330C1">
        <w:rPr>
          <w:sz w:val="28"/>
          <w:szCs w:val="28"/>
          <w:lang w:val="ru-RU"/>
        </w:rPr>
        <w:t>Для сопоставления элементов с картой в качестве метрики выбран коэффициент корреляции Пирсона.</w:t>
      </w:r>
    </w:p>
    <w:p w14:paraId="0022E815" w14:textId="77777777" w:rsidR="00E330C1" w:rsidRPr="00E330C1" w:rsidRDefault="00E330C1" w:rsidP="00E330C1">
      <w:pPr>
        <w:spacing w:before="240" w:after="240" w:line="360" w:lineRule="auto"/>
        <w:rPr>
          <w:sz w:val="28"/>
          <w:szCs w:val="28"/>
          <w:lang w:val="ru-RU"/>
        </w:rPr>
      </w:pPr>
      <w:r w:rsidRPr="00E330C1">
        <w:rPr>
          <w:sz w:val="28"/>
          <w:szCs w:val="28"/>
          <w:lang w:val="ru-RU"/>
        </w:rPr>
        <w:t xml:space="preserve">Эта метрика отражает степень линейной корреляции между эталонной интенсивностью точек и их соответствующими оценками, следовательно, она инвариантна к изменениям усиления и смещения. Эта метрика также может быть применена к отслеживанию камеры, хотя изменения внешнего вида фона обычно менее выражены. </w:t>
      </w:r>
    </w:p>
    <w:p w14:paraId="562E2A18" w14:textId="0B25F91C" w:rsidR="00E330C1" w:rsidRPr="00E330C1" w:rsidRDefault="00E330C1" w:rsidP="00E330C1">
      <w:pPr>
        <w:spacing w:before="240" w:after="240" w:line="360" w:lineRule="auto"/>
        <w:rPr>
          <w:sz w:val="28"/>
          <w:szCs w:val="28"/>
          <w:lang w:val="ru-RU"/>
        </w:rPr>
      </w:pPr>
      <w:r w:rsidRPr="00E330C1">
        <w:rPr>
          <w:sz w:val="28"/>
          <w:szCs w:val="28"/>
          <w:lang w:val="ru-RU"/>
        </w:rPr>
        <w:t xml:space="preserve">Общий подход для обнаружения выбросов классификации заключается в определении абсолютного порога фотометрической ошибки. Другие более сложные работы </w:t>
      </w:r>
      <w:r w:rsidRPr="00E330C1">
        <w:rPr>
          <w:sz w:val="28"/>
          <w:szCs w:val="28"/>
          <w:lang w:val="ru-RU"/>
        </w:rPr>
        <w:fldChar w:fldCharType="begin"/>
      </w:r>
      <w:r w:rsidR="00DC6E06">
        <w:rPr>
          <w:sz w:val="28"/>
          <w:szCs w:val="28"/>
          <w:lang w:val="ru-RU"/>
        </w:rPr>
        <w:instrText xml:space="preserve"> ADDIN ZOTERO_ITEM CSL_CITATION {"citationID":"MBof5wfI","properties":{"formattedCitation":"[52]","plainCitation":"[52]","noteIndex":0},"citationItems":[{"id":"fw26V6HU/1IGDJsmm","uris":["http://zotero.org/users/local/TinZTSqN/items/XU6WPH34"],"uri":["http://zotero.org/users/local/TinZTSqN/items/XU6WPH34"],"itemData":{"id":128,"type":"article-journal","container-title":"IEEE Transactions on Pattern Analysis and Machine Intelligence","DOI":"10.1109/TPAMI.2017.2658577","ISSN":"0162-8828, 2160-9292","issue":"3","journalAbbreviation":"IEEE Trans. Pattern Anal. Mach. Intell.","page":"611-625","source":"DOI.org (Crossref)","title":"Direct Sparse Odometry","volume":"40","author":[{"family":"Engel","given":"Jakob"},{"family":"Koltun","given":"Vladlen"},{"family":"Cremers","given":"Daniel"}],"issued":{"date-parts":[["2018",3,1]]}}}],"schema":"https://github.com/citation-style-language/schema/raw/master/csl-citation.json"} </w:instrText>
      </w:r>
      <w:r w:rsidRPr="00E330C1">
        <w:rPr>
          <w:sz w:val="28"/>
          <w:szCs w:val="28"/>
          <w:lang w:val="ru-RU"/>
        </w:rPr>
        <w:fldChar w:fldCharType="separate"/>
      </w:r>
      <w:r w:rsidRPr="00E330C1">
        <w:rPr>
          <w:sz w:val="28"/>
          <w:szCs w:val="28"/>
          <w:lang w:val="ru-RU"/>
        </w:rPr>
        <w:t>[52]</w:t>
      </w:r>
      <w:r w:rsidRPr="00E330C1">
        <w:rPr>
          <w:sz w:val="28"/>
          <w:szCs w:val="28"/>
          <w:lang w:val="ru-RU"/>
        </w:rPr>
        <w:fldChar w:fldCharType="end"/>
      </w:r>
      <w:r w:rsidRPr="00E330C1">
        <w:rPr>
          <w:sz w:val="28"/>
          <w:szCs w:val="28"/>
          <w:lang w:val="ru-RU"/>
        </w:rPr>
        <w:t xml:space="preserve"> адаптируют его в соответствии с медианным остатком, размытием движения или изменениями освещенности. </w:t>
      </w:r>
    </w:p>
    <w:p w14:paraId="4411CAF6" w14:textId="77777777" w:rsidR="00E330C1" w:rsidRPr="00E330C1" w:rsidRDefault="00E330C1" w:rsidP="00E330C1">
      <w:pPr>
        <w:spacing w:before="240" w:after="240" w:line="360" w:lineRule="auto"/>
        <w:rPr>
          <w:sz w:val="28"/>
          <w:szCs w:val="28"/>
          <w:lang w:val="ru-RU"/>
        </w:rPr>
      </w:pPr>
      <w:r w:rsidRPr="00E330C1">
        <w:rPr>
          <w:sz w:val="28"/>
          <w:szCs w:val="28"/>
          <w:lang w:val="ru-RU"/>
        </w:rPr>
        <w:t>В работе DOT порог отбраковки выбросов установлен относительно линейной зависимости между интенсивностями, чтобы ошибки не зависели от фотометрических изменений в изображении.</w:t>
      </w:r>
    </w:p>
    <w:p w14:paraId="79A42B56" w14:textId="77777777" w:rsidR="00E330C1" w:rsidRPr="00E330C1" w:rsidRDefault="00E330C1" w:rsidP="00E330C1">
      <w:pPr>
        <w:spacing w:before="240" w:after="240" w:line="360" w:lineRule="auto"/>
        <w:rPr>
          <w:sz w:val="28"/>
          <w:szCs w:val="28"/>
          <w:lang w:val="ru-RU"/>
        </w:rPr>
      </w:pPr>
      <w:r w:rsidRPr="00E330C1">
        <w:rPr>
          <w:sz w:val="28"/>
          <w:szCs w:val="28"/>
          <w:lang w:val="ru-RU"/>
        </w:rPr>
        <w:t>Алгоритм последовательно обновляет соответствующие маски. Таким образом, на каждой итерации обновляются точки более удаленных объектов, которые были закрыты более близкими.</w:t>
      </w:r>
    </w:p>
    <w:p w14:paraId="2A1F78A1" w14:textId="77777777" w:rsidR="00E330C1" w:rsidRPr="00E330C1" w:rsidRDefault="00E330C1" w:rsidP="00922B26">
      <w:pPr>
        <w:pStyle w:val="3"/>
      </w:pPr>
      <w:r w:rsidRPr="00E330C1">
        <w:t>Определения движения для объекта в кадре</w:t>
      </w:r>
    </w:p>
    <w:p w14:paraId="14639208" w14:textId="77777777" w:rsidR="00E330C1" w:rsidRPr="00E330C1" w:rsidRDefault="00E330C1" w:rsidP="00E330C1">
      <w:pPr>
        <w:spacing w:before="240" w:after="240" w:line="360" w:lineRule="auto"/>
        <w:rPr>
          <w:sz w:val="28"/>
          <w:szCs w:val="28"/>
          <w:lang w:val="ru-RU"/>
        </w:rPr>
      </w:pPr>
      <w:r w:rsidRPr="00E330C1">
        <w:rPr>
          <w:sz w:val="28"/>
          <w:szCs w:val="28"/>
          <w:lang w:val="ru-RU"/>
        </w:rPr>
        <w:t xml:space="preserve">Этот блок получает на вход матрицы преобразования камеры и объектов и оценивает, движутся объекты или нет. Его выходной сигнал, который будет использоваться системами SLAM или одометрии, — это маски, хранящие области изображения, занятые динамическими объектами, и то, находятся ли </w:t>
      </w:r>
      <w:r w:rsidRPr="00E330C1">
        <w:rPr>
          <w:sz w:val="28"/>
          <w:szCs w:val="28"/>
          <w:lang w:val="ru-RU"/>
        </w:rPr>
        <w:lastRenderedPageBreak/>
        <w:t>они в движении или нет. Маски получаются путем проецирования пикселей каждого объекта на новый кадр с использованием масок, оцененных на предыдущем этапе.</w:t>
      </w:r>
    </w:p>
    <w:p w14:paraId="4AE5F2B4" w14:textId="77777777" w:rsidR="00E330C1" w:rsidRPr="00E330C1" w:rsidRDefault="00E330C1" w:rsidP="00E330C1">
      <w:pPr>
        <w:spacing w:before="240" w:after="240" w:line="360" w:lineRule="auto"/>
        <w:rPr>
          <w:sz w:val="28"/>
          <w:szCs w:val="28"/>
          <w:lang w:val="ru-RU"/>
        </w:rPr>
      </w:pPr>
      <w:r w:rsidRPr="00E330C1">
        <w:rPr>
          <w:sz w:val="28"/>
          <w:szCs w:val="28"/>
          <w:lang w:val="ru-RU"/>
        </w:rPr>
        <w:t xml:space="preserve">Метод определяет движение объектов с помощью двумерных измерений изображения маски объекта. Основная метрика представляет собой расстояние в пикселях между проекцией точки, как если бы она была статичной и ее фактической проекцией. Для каждого объекта вычисляется медиана динамических неравенств его точек. Исходя из этого, алгоритм классификации движения объектов работает следующим образом. </w:t>
      </w:r>
    </w:p>
    <w:p w14:paraId="729CCD43" w14:textId="77777777" w:rsidR="00E330C1" w:rsidRPr="00E330C1" w:rsidRDefault="00E330C1" w:rsidP="00E330C1">
      <w:pPr>
        <w:spacing w:before="240" w:after="240" w:line="360" w:lineRule="auto"/>
        <w:rPr>
          <w:sz w:val="28"/>
          <w:szCs w:val="28"/>
          <w:lang w:val="ru-RU"/>
        </w:rPr>
      </w:pPr>
      <w:r w:rsidRPr="00E330C1">
        <w:rPr>
          <w:sz w:val="28"/>
          <w:szCs w:val="28"/>
          <w:lang w:val="ru-RU"/>
        </w:rPr>
        <w:t xml:space="preserve">Сравниваются динамические диспропорции объектов с переменным порогом, который плавно растет с увеличением энтропии. Мы помечаем как "в движении" все те объекты, чья метрика превышает этот порог. Для каждого значения ниже порога энтропии предполагаем, что движение объекта не может быть обнаружено. </w:t>
      </w:r>
    </w:p>
    <w:p w14:paraId="047B766F" w14:textId="77777777" w:rsidR="00E330C1" w:rsidRPr="00E330C1" w:rsidRDefault="00E330C1" w:rsidP="00E330C1">
      <w:pPr>
        <w:spacing w:before="240" w:after="240" w:line="360" w:lineRule="auto"/>
        <w:rPr>
          <w:sz w:val="28"/>
          <w:szCs w:val="28"/>
          <w:lang w:val="ru-RU"/>
        </w:rPr>
      </w:pPr>
      <w:r w:rsidRPr="00E330C1">
        <w:rPr>
          <w:sz w:val="28"/>
          <w:szCs w:val="28"/>
          <w:lang w:val="ru-RU"/>
        </w:rPr>
        <w:t>Таким образом, для обозначения объекта как статичного необходимо, чтобы движение было наблюдаемым, и чтобы медиана метрики была меньше переменного порога.</w:t>
      </w:r>
    </w:p>
    <w:p w14:paraId="0F7B33CE" w14:textId="77777777" w:rsidR="00E330C1" w:rsidRPr="00E330C1" w:rsidRDefault="00E330C1" w:rsidP="00E330C1">
      <w:pPr>
        <w:spacing w:before="240" w:after="240" w:line="360" w:lineRule="auto"/>
        <w:rPr>
          <w:sz w:val="28"/>
          <w:szCs w:val="28"/>
          <w:lang w:val="ru-RU"/>
        </w:rPr>
      </w:pPr>
      <w:r w:rsidRPr="00E330C1">
        <w:rPr>
          <w:noProof/>
          <w:sz w:val="28"/>
          <w:szCs w:val="28"/>
          <w:lang w:val="ru-RU"/>
        </w:rPr>
        <w:drawing>
          <wp:inline distT="0" distB="0" distL="0" distR="0" wp14:anchorId="6EE26E2A" wp14:editId="7FA930E6">
            <wp:extent cx="5940425" cy="1574800"/>
            <wp:effectExtent l="0" t="0" r="3175" b="6350"/>
            <wp:docPr id="19" name="Рисунок 19" descr="https://lh5.googleusercontent.com/DLyjZUA4OggRoH13BjcV-hw2w50Wz9HKJiYTnn2fA2wKtAeUD_OMPzOqtgB2ubWQX3lMb5EQvErrgm6oJmE9RWa3HvHAcIcLLQmjOasaYTXsE-aK8vDE7Q0Ni7GZZyBsnLK5_EH09sL7DNXHY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5.googleusercontent.com/DLyjZUA4OggRoH13BjcV-hw2w50Wz9HKJiYTnn2fA2wKtAeUD_OMPzOqtgB2ubWQX3lMb5EQvErrgm6oJmE9RWa3HvHAcIcLLQmjOasaYTXsE-aK8vDE7Q0Ni7GZZyBsnLK5_EH09sL7DNXHYb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0425" cy="1574800"/>
                    </a:xfrm>
                    <a:prstGeom prst="rect">
                      <a:avLst/>
                    </a:prstGeom>
                    <a:noFill/>
                    <a:ln>
                      <a:noFill/>
                    </a:ln>
                  </pic:spPr>
                </pic:pic>
              </a:graphicData>
            </a:graphic>
          </wp:inline>
        </w:drawing>
      </w:r>
    </w:p>
    <w:p w14:paraId="047F1126" w14:textId="3B66C2AE" w:rsidR="00E330C1" w:rsidRPr="00E330C1" w:rsidRDefault="00E330C1" w:rsidP="00E330C1">
      <w:pPr>
        <w:spacing w:before="240" w:after="240" w:line="360" w:lineRule="auto"/>
        <w:rPr>
          <w:i/>
          <w:iCs/>
          <w:sz w:val="28"/>
          <w:szCs w:val="28"/>
          <w:lang w:val="ru-RU"/>
        </w:rPr>
      </w:pPr>
      <w:r w:rsidRPr="00E330C1">
        <w:rPr>
          <w:i/>
          <w:iCs/>
          <w:sz w:val="28"/>
          <w:szCs w:val="28"/>
          <w:lang w:val="ru-RU"/>
        </w:rPr>
        <w:t xml:space="preserve">Рисунок </w:t>
      </w:r>
      <w:r w:rsidR="00AF6891">
        <w:rPr>
          <w:i/>
          <w:iCs/>
          <w:sz w:val="28"/>
          <w:szCs w:val="28"/>
          <w:lang w:val="ru-RU"/>
        </w:rPr>
        <w:fldChar w:fldCharType="begin"/>
      </w:r>
      <w:r w:rsidR="00AF6891">
        <w:rPr>
          <w:i/>
          <w:iCs/>
          <w:sz w:val="28"/>
          <w:szCs w:val="28"/>
          <w:lang w:val="ru-RU"/>
        </w:rPr>
        <w:instrText xml:space="preserve"> STYLEREF 1 \s </w:instrText>
      </w:r>
      <w:r w:rsidR="00AF6891">
        <w:rPr>
          <w:i/>
          <w:iCs/>
          <w:sz w:val="28"/>
          <w:szCs w:val="28"/>
          <w:lang w:val="ru-RU"/>
        </w:rPr>
        <w:fldChar w:fldCharType="separate"/>
      </w:r>
      <w:r w:rsidR="00AF6891">
        <w:rPr>
          <w:i/>
          <w:iCs/>
          <w:noProof/>
          <w:sz w:val="28"/>
          <w:szCs w:val="28"/>
          <w:lang w:val="ru-RU"/>
        </w:rPr>
        <w:t>8</w:t>
      </w:r>
      <w:r w:rsidR="00AF6891">
        <w:rPr>
          <w:i/>
          <w:iCs/>
          <w:sz w:val="28"/>
          <w:szCs w:val="28"/>
          <w:lang w:val="ru-RU"/>
        </w:rPr>
        <w:fldChar w:fldCharType="end"/>
      </w:r>
      <w:r w:rsidR="00AF6891">
        <w:rPr>
          <w:i/>
          <w:iCs/>
          <w:sz w:val="28"/>
          <w:szCs w:val="28"/>
          <w:lang w:val="ru-RU"/>
        </w:rPr>
        <w:noBreakHyphen/>
      </w:r>
      <w:r w:rsidR="00AF6891">
        <w:rPr>
          <w:i/>
          <w:iCs/>
          <w:sz w:val="28"/>
          <w:szCs w:val="28"/>
          <w:lang w:val="ru-RU"/>
        </w:rPr>
        <w:fldChar w:fldCharType="begin"/>
      </w:r>
      <w:r w:rsidR="00AF6891">
        <w:rPr>
          <w:i/>
          <w:iCs/>
          <w:sz w:val="28"/>
          <w:szCs w:val="28"/>
          <w:lang w:val="ru-RU"/>
        </w:rPr>
        <w:instrText xml:space="preserve"> SEQ Рисунок \* ARABIC \s 1 </w:instrText>
      </w:r>
      <w:r w:rsidR="00AF6891">
        <w:rPr>
          <w:i/>
          <w:iCs/>
          <w:sz w:val="28"/>
          <w:szCs w:val="28"/>
          <w:lang w:val="ru-RU"/>
        </w:rPr>
        <w:fldChar w:fldCharType="separate"/>
      </w:r>
      <w:r w:rsidR="00AF6891">
        <w:rPr>
          <w:i/>
          <w:iCs/>
          <w:noProof/>
          <w:sz w:val="28"/>
          <w:szCs w:val="28"/>
          <w:lang w:val="ru-RU"/>
        </w:rPr>
        <w:t>3</w:t>
      </w:r>
      <w:r w:rsidR="00AF6891">
        <w:rPr>
          <w:i/>
          <w:iCs/>
          <w:sz w:val="28"/>
          <w:szCs w:val="28"/>
          <w:lang w:val="ru-RU"/>
        </w:rPr>
        <w:fldChar w:fldCharType="end"/>
      </w:r>
      <w:r w:rsidRPr="00E330C1">
        <w:rPr>
          <w:i/>
          <w:iCs/>
          <w:sz w:val="28"/>
          <w:szCs w:val="28"/>
          <w:lang w:val="ru-RU"/>
        </w:rPr>
        <w:t xml:space="preserve"> Адаптация содержания сцены. Примеры результатов для трех исследованных конфигураций. Слева: без масок. Центр: DOT-маски. Справа: Все маски. В верхнем ряду показана статичная сцена, в которой настройка "Все маски" отбрасывает все точки статичных объектов, которые могут способствовать точности отслеживания. В нижнем ряду показано, как </w:t>
      </w:r>
      <w:r w:rsidRPr="00E330C1">
        <w:rPr>
          <w:i/>
          <w:iCs/>
          <w:sz w:val="28"/>
          <w:szCs w:val="28"/>
          <w:lang w:val="ru-RU"/>
        </w:rPr>
        <w:lastRenderedPageBreak/>
        <w:t>настройка "Без масок" позволяет извлечь точки движущихся объектов, которые могут привести к сбою системы. В обоих случаях недостаточное понимание сцены ухудшает работу SLAM. DOT успешно идентифицирует припаркованные автомобили как статичные, а движущиеся - как динамичные. Обратите внимание, как DOT достигает компромисса между этими двумя противоположными сценариями, оценивая фактическое состояние движения объектов, что приводит к лучшей оценке траектории.</w:t>
      </w:r>
      <w:r w:rsidRPr="00E330C1">
        <w:rPr>
          <w:i/>
          <w:iCs/>
          <w:sz w:val="28"/>
          <w:szCs w:val="28"/>
          <w:lang w:val="ru-RU"/>
        </w:rPr>
        <w:fldChar w:fldCharType="begin"/>
      </w:r>
      <w:r w:rsidR="00DC6E06">
        <w:rPr>
          <w:i/>
          <w:iCs/>
          <w:sz w:val="28"/>
          <w:szCs w:val="28"/>
          <w:lang w:val="ru-RU"/>
        </w:rPr>
        <w:instrText xml:space="preserve"> ADDIN ZOTERO_ITEM CSL_CITATION {"citationID":"d15zjFsy","properties":{"formattedCitation":"[43]","plainCitation":"[43]","noteIndex":0},"citationItems":[{"id":"fw26V6HU/BYqthbQf","uris":["http://zotero.org/users/local/TinZTSqN/items/TKJCL3RR"],"uri":["http://zotero.org/users/local/TinZTSqN/items/TKJCL3RR"],"itemData":{"id":16,"type":"paper-conference","title":"DOT: Dynamic Object Tracking for Visual SLAM","author":[{"family":"Campos","given":"Irene"}],"issued":{"date-parts":[["2020",7]]}}}],"schema":"https://github.com/citation-style-language/schema/raw/master/csl-citation.json"} </w:instrText>
      </w:r>
      <w:r w:rsidRPr="00E330C1">
        <w:rPr>
          <w:i/>
          <w:iCs/>
          <w:sz w:val="28"/>
          <w:szCs w:val="28"/>
          <w:lang w:val="ru-RU"/>
        </w:rPr>
        <w:fldChar w:fldCharType="separate"/>
      </w:r>
      <w:r w:rsidRPr="00E330C1">
        <w:rPr>
          <w:i/>
          <w:iCs/>
          <w:sz w:val="28"/>
          <w:szCs w:val="28"/>
          <w:lang w:val="ru-RU"/>
        </w:rPr>
        <w:t>[43]</w:t>
      </w:r>
      <w:r w:rsidRPr="00E330C1">
        <w:rPr>
          <w:sz w:val="28"/>
          <w:szCs w:val="28"/>
          <w:lang w:val="ru-RU"/>
        </w:rPr>
        <w:fldChar w:fldCharType="end"/>
      </w:r>
    </w:p>
    <w:p w14:paraId="19C191D5" w14:textId="77777777" w:rsidR="00E330C1" w:rsidRPr="00E330C1" w:rsidRDefault="00E330C1" w:rsidP="00E330C1">
      <w:pPr>
        <w:spacing w:before="240" w:after="240" w:line="360" w:lineRule="auto"/>
        <w:rPr>
          <w:sz w:val="28"/>
          <w:szCs w:val="28"/>
          <w:lang w:val="ru-RU"/>
        </w:rPr>
      </w:pPr>
      <w:r w:rsidRPr="00E330C1">
        <w:rPr>
          <w:sz w:val="28"/>
          <w:szCs w:val="28"/>
          <w:lang w:val="ru-RU"/>
        </w:rPr>
        <w:t>Объекты, помеченные как "в движении", представлены цветом, в то время как объекты, помеченные как "статичные", исчезают в черном цвете. Автомобили, представленные серым цветом, — это те, которые нельзя отнести ни к статичным, ни к динамичным.</w:t>
      </w:r>
    </w:p>
    <w:p w14:paraId="3204669B" w14:textId="77777777" w:rsidR="00E330C1" w:rsidRPr="00E330C1" w:rsidRDefault="00E330C1" w:rsidP="00922B26">
      <w:pPr>
        <w:pStyle w:val="3"/>
      </w:pPr>
      <w:r w:rsidRPr="00E330C1">
        <w:t>Распространение маски</w:t>
      </w:r>
    </w:p>
    <w:p w14:paraId="6DE1140F" w14:textId="77777777" w:rsidR="00E330C1" w:rsidRPr="00E330C1" w:rsidRDefault="00E330C1" w:rsidP="00E330C1">
      <w:pPr>
        <w:spacing w:before="240" w:after="240" w:line="360" w:lineRule="auto"/>
        <w:rPr>
          <w:sz w:val="28"/>
          <w:szCs w:val="28"/>
          <w:lang w:val="ru-RU"/>
        </w:rPr>
      </w:pPr>
      <w:r w:rsidRPr="00E330C1">
        <w:rPr>
          <w:sz w:val="28"/>
          <w:szCs w:val="28"/>
          <w:lang w:val="ru-RU"/>
        </w:rPr>
        <w:t>DOT использует две маски сегментации, доступные в каждом кадре: одна создается нейронной сетью, а другая распространяется из предыдущего кадра. Искажение одной сегментации в другую позволяет надежно связать экземпляры, найденные в разных кадрах, в один и тот же 3D-объект.</w:t>
      </w:r>
    </w:p>
    <w:p w14:paraId="6ECB75CA" w14:textId="77777777" w:rsidR="00E330C1" w:rsidRPr="00E330C1" w:rsidRDefault="00E330C1" w:rsidP="00922B26">
      <w:pPr>
        <w:pStyle w:val="3"/>
      </w:pPr>
      <w:r w:rsidRPr="00E330C1">
        <w:t xml:space="preserve">Распространение состояния. </w:t>
      </w:r>
    </w:p>
    <w:p w14:paraId="0E72A76B" w14:textId="77777777" w:rsidR="00E330C1" w:rsidRPr="00E330C1" w:rsidRDefault="00E330C1" w:rsidP="00E330C1">
      <w:pPr>
        <w:spacing w:before="240" w:after="240" w:line="360" w:lineRule="auto"/>
        <w:rPr>
          <w:sz w:val="28"/>
          <w:szCs w:val="28"/>
          <w:lang w:val="ru-RU"/>
        </w:rPr>
      </w:pPr>
      <w:r w:rsidRPr="00E330C1">
        <w:rPr>
          <w:sz w:val="28"/>
          <w:szCs w:val="28"/>
          <w:lang w:val="ru-RU"/>
        </w:rPr>
        <w:t>Отнесение новых семантических экземпляров к уже существующим объектам позволяет нам предсказывать их движение (что очень важно для быстро движущихся объектов). Кроме того, можно сохранить классификацию движения в случае, если объект перемещается в позицию, где движение не наблюдается (см. раздел 3.3).</w:t>
      </w:r>
    </w:p>
    <w:p w14:paraId="5F8D7009" w14:textId="77777777" w:rsidR="00E330C1" w:rsidRPr="00E330C1" w:rsidRDefault="00E330C1" w:rsidP="00922B26">
      <w:pPr>
        <w:pStyle w:val="3"/>
      </w:pPr>
      <w:r w:rsidRPr="00E330C1">
        <w:t xml:space="preserve">Независимая сегментация. </w:t>
      </w:r>
    </w:p>
    <w:p w14:paraId="50100400" w14:textId="77777777" w:rsidR="00E330C1" w:rsidRPr="00E330C1" w:rsidRDefault="00E330C1" w:rsidP="00E330C1">
      <w:pPr>
        <w:spacing w:before="240" w:after="240" w:line="360" w:lineRule="auto"/>
        <w:rPr>
          <w:sz w:val="28"/>
          <w:szCs w:val="28"/>
          <w:lang w:val="ru-RU"/>
        </w:rPr>
      </w:pPr>
      <w:r w:rsidRPr="00E330C1">
        <w:rPr>
          <w:sz w:val="28"/>
          <w:szCs w:val="28"/>
          <w:lang w:val="ru-RU"/>
        </w:rPr>
        <w:t xml:space="preserve">Метод позволяет распространять семантические маски сегментации из исходного семени во времени и пространстве, устраняя необходимость сегментации каждого кадра. Запуск нейронной сети на более низкой частоте </w:t>
      </w:r>
      <w:r w:rsidRPr="00E330C1">
        <w:rPr>
          <w:sz w:val="28"/>
          <w:szCs w:val="28"/>
          <w:lang w:val="ru-RU"/>
        </w:rPr>
        <w:lastRenderedPageBreak/>
        <w:t>облегчает отслеживание объектов в реальном времени на низко производительных устройствах. Дополнительным преимуществом является то, что DOT может заполнить пробелы, когда сеть временно теряет представление об объекте между последовательными изображениями.</w:t>
      </w:r>
    </w:p>
    <w:p w14:paraId="11766213" w14:textId="77777777" w:rsidR="00E330C1" w:rsidRPr="00E330C1" w:rsidRDefault="00E330C1" w:rsidP="00922B26">
      <w:pPr>
        <w:pStyle w:val="3"/>
      </w:pPr>
      <w:r w:rsidRPr="00E330C1">
        <w:t>Результаты экспериментов</w:t>
      </w:r>
    </w:p>
    <w:p w14:paraId="059D1FDD" w14:textId="77777777" w:rsidR="00E330C1" w:rsidRPr="00E330C1" w:rsidRDefault="00E330C1" w:rsidP="00E330C1">
      <w:pPr>
        <w:spacing w:before="240" w:after="240" w:line="360" w:lineRule="auto"/>
        <w:rPr>
          <w:sz w:val="28"/>
          <w:szCs w:val="28"/>
          <w:lang w:val="ru-RU"/>
        </w:rPr>
      </w:pPr>
      <w:r w:rsidRPr="00E330C1">
        <w:rPr>
          <w:sz w:val="28"/>
          <w:szCs w:val="28"/>
          <w:lang w:val="ru-RU"/>
        </w:rPr>
        <w:t>Хотя потенциальные применения DOT охватывают широкий спектр - от обнаружения объектов до дополненной реальности или автономного вождения, в данной работе мы проводим интенсивную оценку, чтобы продемонстрировать, в какой степени "знание о движении объектов" может повысить точность системы SLAM.</w:t>
      </w:r>
    </w:p>
    <w:p w14:paraId="77DC1429" w14:textId="0FC11CFC" w:rsidR="00E330C1" w:rsidRPr="00E330C1" w:rsidRDefault="00E330C1" w:rsidP="00E330C1">
      <w:pPr>
        <w:spacing w:before="240" w:after="240" w:line="360" w:lineRule="auto"/>
        <w:rPr>
          <w:sz w:val="28"/>
          <w:szCs w:val="28"/>
          <w:lang w:val="ru-RU"/>
        </w:rPr>
      </w:pPr>
      <w:r w:rsidRPr="00E330C1">
        <w:rPr>
          <w:sz w:val="28"/>
          <w:szCs w:val="28"/>
          <w:lang w:val="ru-RU"/>
        </w:rPr>
        <w:t xml:space="preserve">На наборе данных V-KITTI, эксперименты показывают улучшение точности навигации на 92,6% и 37,8% по сравнению с конфигурациями "Без масок" и "Все маски", соответственно (сравнимо с </w:t>
      </w:r>
      <w:r w:rsidRPr="00E330C1">
        <w:rPr>
          <w:rFonts w:hint="eastAsia"/>
          <w:sz w:val="28"/>
          <w:szCs w:val="28"/>
          <w:lang w:val="ru-RU"/>
        </w:rPr>
        <w:t>O</w:t>
      </w:r>
      <w:r w:rsidRPr="00E330C1">
        <w:rPr>
          <w:sz w:val="28"/>
          <w:szCs w:val="28"/>
          <w:lang w:val="ru-RU"/>
        </w:rPr>
        <w:t xml:space="preserve">RB-SLAM 2 и </w:t>
      </w:r>
      <w:r w:rsidRPr="00E330C1">
        <w:rPr>
          <w:sz w:val="28"/>
          <w:szCs w:val="28"/>
        </w:rPr>
        <w:t>DynaSLAM</w:t>
      </w:r>
      <w:r w:rsidRPr="00E330C1">
        <w:rPr>
          <w:sz w:val="28"/>
          <w:szCs w:val="28"/>
          <w:lang w:val="ru-RU"/>
        </w:rPr>
        <w:t xml:space="preserve"> соответственно). </w:t>
      </w:r>
      <w:r w:rsidRPr="00E330C1">
        <w:rPr>
          <w:sz w:val="28"/>
          <w:szCs w:val="28"/>
          <w:lang w:val="ru-RU"/>
        </w:rPr>
        <w:fldChar w:fldCharType="begin"/>
      </w:r>
      <w:r w:rsidR="00DC6E06">
        <w:rPr>
          <w:sz w:val="28"/>
          <w:szCs w:val="28"/>
          <w:lang w:val="ru-RU"/>
        </w:rPr>
        <w:instrText xml:space="preserve"> ADDIN ZOTERO_ITEM CSL_CITATION {"citationID":"S2wDkI9y","properties":{"formattedCitation":"[43]","plainCitation":"[43]","noteIndex":0},"citationItems":[{"id":"fw26V6HU/BYqthbQf","uris":["http://zotero.org/users/local/TinZTSqN/items/TKJCL3RR"],"uri":["http://zotero.org/users/local/TinZTSqN/items/TKJCL3RR"],"itemData":{"id":16,"type":"paper-conference","title":"DOT: Dynamic Object Tracking for Visual SLAM","author":[{"family":"Campos","given":"Irene"}],"issued":{"date-parts":[["2020",7]]}}}],"schema":"https://github.com/citation-style-language/schema/raw/master/csl-citation.json"} </w:instrText>
      </w:r>
      <w:r w:rsidRPr="00E330C1">
        <w:rPr>
          <w:sz w:val="28"/>
          <w:szCs w:val="28"/>
          <w:lang w:val="ru-RU"/>
        </w:rPr>
        <w:fldChar w:fldCharType="separate"/>
      </w:r>
      <w:r w:rsidRPr="00E330C1">
        <w:rPr>
          <w:sz w:val="28"/>
          <w:szCs w:val="28"/>
          <w:lang w:val="ru-RU"/>
        </w:rPr>
        <w:t>[43]</w:t>
      </w:r>
      <w:r w:rsidRPr="00E330C1">
        <w:rPr>
          <w:sz w:val="28"/>
          <w:szCs w:val="28"/>
          <w:lang w:val="ru-RU"/>
        </w:rPr>
        <w:fldChar w:fldCharType="end"/>
      </w:r>
    </w:p>
    <w:p w14:paraId="50FE4F8C" w14:textId="574C150C" w:rsidR="00E330C1" w:rsidRPr="006C7C3D" w:rsidRDefault="00E330C1" w:rsidP="00E330C1">
      <w:pPr>
        <w:spacing w:before="240" w:after="240" w:line="360" w:lineRule="auto"/>
        <w:rPr>
          <w:sz w:val="28"/>
          <w:szCs w:val="28"/>
          <w:lang w:val="ru-RU"/>
        </w:rPr>
      </w:pPr>
      <w:r w:rsidRPr="00E330C1">
        <w:rPr>
          <w:sz w:val="28"/>
          <w:szCs w:val="28"/>
          <w:lang w:val="ru-RU"/>
        </w:rPr>
        <w:t xml:space="preserve">Для 11 траекторий KITTI </w:t>
      </w:r>
      <w:proofErr w:type="spellStart"/>
      <w:r w:rsidRPr="00E330C1">
        <w:rPr>
          <w:sz w:val="28"/>
          <w:szCs w:val="28"/>
          <w:lang w:val="ru-RU"/>
        </w:rPr>
        <w:t>Odometry</w:t>
      </w:r>
      <w:proofErr w:type="spellEnd"/>
      <w:r w:rsidRPr="00E330C1">
        <w:rPr>
          <w:sz w:val="28"/>
          <w:szCs w:val="28"/>
          <w:lang w:val="ru-RU"/>
        </w:rPr>
        <w:fldChar w:fldCharType="begin"/>
      </w:r>
      <w:r w:rsidR="00DC6E06">
        <w:rPr>
          <w:sz w:val="28"/>
          <w:szCs w:val="28"/>
          <w:lang w:val="ru-RU"/>
        </w:rPr>
        <w:instrText xml:space="preserve"> ADDIN ZOTERO_ITEM CSL_CITATION {"citationID":"waLc79ug","properties":{"formattedCitation":"[53]","plainCitation":"[53]","noteIndex":0},"citationItems":[{"id":"fw26V6HU/vzpGS7KD","uris":["http://zotero.org/users/local/TinZTSqN/items/AM6JRX8G"],"uri":["http://zotero.org/users/local/TinZTSqN/items/AM6JRX8G"],"itemData":{"id":96,"type":"article-journal","abstract":"We present a novel dataset captured from a VW station wagon for use in mobile robotics and autonomous driving research. In total, we recorded 6 hours of traffic scenarios at 10–100 Hz using a variety of sensor modalities such as high-resolution color and grayscale stereo cameras, a Velodyne 3D laser scanner and a high-precision GPS/IMU inertial navigation system. The scenarios are diverse, capturing real-world traffic situations, and range from freeways over rural areas to inner-city scenes with many static and dynamic objects. Our data is calibrated, synchronized and timestamped, and we provide the rectified and raw image sequences. Our dataset also contains object labels in the form of 3D tracklets, and we provide online benchmarks for stereo, optical flow, object detection and other tasks. This paper describes our recording platform, the data format and the utilities that we provide.","container-title":"The International Journal of Robotics Research","DOI":"10.1177/0278364913491297","issue":"11","note":"_eprint: https://doi.org/10.1177/0278364913491297","page":"1231-1237","title":"Vision meets robotics: The KITTI dataset","volume":"32","author":[{"family":"Geiger","given":"A."},{"family":"Lenz","given":"P."},{"family":"Stiller","given":"C."},{"family":"Urtasun","given":"R."}],"issued":{"date-parts":[["2013"]]}}}],"schema":"https://github.com/citation-style-language/schema/raw/master/csl-citation.json"} </w:instrText>
      </w:r>
      <w:r w:rsidRPr="00E330C1">
        <w:rPr>
          <w:sz w:val="28"/>
          <w:szCs w:val="28"/>
          <w:lang w:val="ru-RU"/>
        </w:rPr>
        <w:fldChar w:fldCharType="separate"/>
      </w:r>
      <w:r w:rsidRPr="00E330C1">
        <w:rPr>
          <w:sz w:val="28"/>
          <w:szCs w:val="28"/>
          <w:lang w:val="ru-RU"/>
        </w:rPr>
        <w:t>[53]</w:t>
      </w:r>
      <w:r w:rsidRPr="00E330C1">
        <w:rPr>
          <w:sz w:val="28"/>
          <w:szCs w:val="28"/>
          <w:lang w:val="ru-RU"/>
        </w:rPr>
        <w:fldChar w:fldCharType="end"/>
      </w:r>
      <w:r w:rsidRPr="00E330C1">
        <w:rPr>
          <w:sz w:val="28"/>
          <w:szCs w:val="28"/>
          <w:lang w:val="ru-RU"/>
        </w:rPr>
        <w:t xml:space="preserve">, оцененных с тремя различными конфигурациями DOT получает общую производительность, которая на 12,7% и 30,3% лучше, чем с </w:t>
      </w:r>
      <w:r w:rsidRPr="00E330C1">
        <w:rPr>
          <w:rFonts w:hint="eastAsia"/>
          <w:sz w:val="28"/>
          <w:szCs w:val="28"/>
          <w:lang w:val="ru-RU"/>
        </w:rPr>
        <w:t>O</w:t>
      </w:r>
      <w:r w:rsidRPr="00E330C1">
        <w:rPr>
          <w:sz w:val="28"/>
          <w:szCs w:val="28"/>
          <w:lang w:val="ru-RU"/>
        </w:rPr>
        <w:t xml:space="preserve">RB-SLAM 2 и </w:t>
      </w:r>
      <w:r w:rsidRPr="00E330C1">
        <w:rPr>
          <w:sz w:val="28"/>
          <w:szCs w:val="28"/>
        </w:rPr>
        <w:t>DynaSLAM</w:t>
      </w:r>
      <w:r w:rsidRPr="00E330C1">
        <w:rPr>
          <w:sz w:val="28"/>
          <w:szCs w:val="28"/>
          <w:lang w:val="ru-RU"/>
        </w:rPr>
        <w:t xml:space="preserve"> соответственно</w:t>
      </w:r>
      <w:r w:rsidRPr="00E330C1">
        <w:rPr>
          <w:sz w:val="28"/>
          <w:szCs w:val="28"/>
          <w:lang w:val="ru-RU"/>
        </w:rPr>
        <w:fldChar w:fldCharType="begin"/>
      </w:r>
      <w:r w:rsidR="00DC6E06">
        <w:rPr>
          <w:sz w:val="28"/>
          <w:szCs w:val="28"/>
          <w:lang w:val="ru-RU"/>
        </w:rPr>
        <w:instrText xml:space="preserve"> ADDIN ZOTERO_ITEM CSL_CITATION {"citationID":"zbZsc65g","properties":{"formattedCitation":"[43]","plainCitation":"[43]","noteIndex":0},"citationItems":[{"id":"fw26V6HU/BYqthbQf","uris":["http://zotero.org/users/local/TinZTSqN/items/TKJCL3RR"],"uri":["http://zotero.org/users/local/TinZTSqN/items/TKJCL3RR"],"itemData":{"id":16,"type":"paper-conference","title":"DOT: Dynamic Object Tracking for Visual SLAM","author":[{"family":"Campos","given":"Irene"}],"issued":{"date-parts":[["2020",7]]}}}],"schema":"https://github.com/citation-style-language/schema/raw/master/csl-citation.json"} </w:instrText>
      </w:r>
      <w:r w:rsidRPr="00E330C1">
        <w:rPr>
          <w:sz w:val="28"/>
          <w:szCs w:val="28"/>
          <w:lang w:val="ru-RU"/>
        </w:rPr>
        <w:fldChar w:fldCharType="separate"/>
      </w:r>
      <w:r w:rsidRPr="00E330C1">
        <w:rPr>
          <w:sz w:val="28"/>
          <w:szCs w:val="28"/>
          <w:lang w:val="ru-RU"/>
        </w:rPr>
        <w:t>[43]</w:t>
      </w:r>
      <w:r w:rsidRPr="00E330C1">
        <w:rPr>
          <w:sz w:val="28"/>
          <w:szCs w:val="28"/>
          <w:lang w:val="ru-RU"/>
        </w:rPr>
        <w:fldChar w:fldCharType="end"/>
      </w:r>
      <w:r w:rsidRPr="00E330C1">
        <w:rPr>
          <w:sz w:val="28"/>
          <w:szCs w:val="28"/>
          <w:lang w:val="ru-RU"/>
        </w:rPr>
        <w:t>. Эти результаты показывают, что DOT достигает стабильно хорошей производительности как для статических, так и для динамических сцен. Независимость DOT от SLAM делает метод универсальной модификацией системы, которая может быть применена с минимальными затратами на интеграцию к любой современной системе визуальной одометрии или SLAM. В отличие от других систем, процедура отслеживания маски в DOT снижает время сегментации (обычно требующей больших компьютерных затрат).</w:t>
      </w:r>
    </w:p>
    <w:p w14:paraId="473E8201" w14:textId="77777777" w:rsidR="004148CA" w:rsidRPr="00922B26" w:rsidRDefault="004148CA" w:rsidP="00922B26">
      <w:pPr>
        <w:pStyle w:val="2"/>
      </w:pPr>
      <w:bookmarkStart w:id="76" w:name="_6ewnnqyzqeuf" w:colFirst="0" w:colLast="0"/>
      <w:bookmarkStart w:id="77" w:name="_Toc91545758"/>
      <w:bookmarkEnd w:id="76"/>
      <w:r w:rsidRPr="00922B26">
        <w:t>Технологии определения глубины сцены</w:t>
      </w:r>
      <w:bookmarkEnd w:id="77"/>
    </w:p>
    <w:p w14:paraId="440E3987" w14:textId="77777777" w:rsidR="00E330C1" w:rsidRPr="00E330C1" w:rsidRDefault="00E330C1" w:rsidP="00E330C1">
      <w:pPr>
        <w:spacing w:after="240" w:line="360" w:lineRule="auto"/>
        <w:ind w:firstLine="708"/>
        <w:rPr>
          <w:sz w:val="28"/>
          <w:szCs w:val="28"/>
          <w:lang w:val="ru-RU"/>
        </w:rPr>
      </w:pPr>
      <w:r w:rsidRPr="00E330C1">
        <w:rPr>
          <w:sz w:val="28"/>
          <w:szCs w:val="28"/>
          <w:lang w:val="ru-RU"/>
        </w:rPr>
        <w:t xml:space="preserve">Основные технологии определения глубины классифицируются следующим образом: </w:t>
      </w:r>
    </w:p>
    <w:p w14:paraId="70C1CFB9" w14:textId="77777777" w:rsidR="00E330C1" w:rsidRPr="00E330C1" w:rsidRDefault="00E330C1" w:rsidP="00E330C1">
      <w:pPr>
        <w:numPr>
          <w:ilvl w:val="0"/>
          <w:numId w:val="31"/>
        </w:numPr>
        <w:spacing w:after="240" w:line="360" w:lineRule="auto"/>
        <w:rPr>
          <w:sz w:val="28"/>
          <w:szCs w:val="28"/>
          <w:lang w:val="ru-RU"/>
        </w:rPr>
      </w:pPr>
      <w:proofErr w:type="spellStart"/>
      <w:r w:rsidRPr="00E330C1">
        <w:rPr>
          <w:sz w:val="28"/>
          <w:szCs w:val="28"/>
          <w:lang w:val="ru-RU"/>
        </w:rPr>
        <w:lastRenderedPageBreak/>
        <w:t>Structured</w:t>
      </w:r>
      <w:proofErr w:type="spellEnd"/>
      <w:r w:rsidRPr="00E330C1">
        <w:rPr>
          <w:sz w:val="28"/>
          <w:szCs w:val="28"/>
          <w:lang w:val="ru-RU"/>
        </w:rPr>
        <w:t xml:space="preserve"> Light камеры</w:t>
      </w:r>
      <w:sdt>
        <w:sdtPr>
          <w:rPr>
            <w:sz w:val="28"/>
            <w:szCs w:val="28"/>
            <w:lang w:val="ru-RU"/>
          </w:rPr>
          <w:id w:val="-437222592"/>
          <w:citation/>
        </w:sdtPr>
        <w:sdtEndPr/>
        <w:sdtContent>
          <w:r w:rsidRPr="00E330C1">
            <w:rPr>
              <w:sz w:val="28"/>
              <w:szCs w:val="28"/>
              <w:lang w:val="ru-RU"/>
            </w:rPr>
            <w:fldChar w:fldCharType="begin"/>
          </w:r>
          <w:r w:rsidRPr="00E330C1">
            <w:rPr>
              <w:sz w:val="28"/>
              <w:szCs w:val="28"/>
              <w:lang w:val="ru-RU"/>
            </w:rPr>
            <w:instrText xml:space="preserve"> CITATION Aut19 \l 1049 </w:instrText>
          </w:r>
          <w:r w:rsidRPr="00E330C1">
            <w:rPr>
              <w:sz w:val="28"/>
              <w:szCs w:val="28"/>
              <w:lang w:val="ru-RU"/>
            </w:rPr>
            <w:fldChar w:fldCharType="separate"/>
          </w:r>
          <w:r w:rsidRPr="00E330C1">
            <w:rPr>
              <w:sz w:val="28"/>
              <w:szCs w:val="28"/>
              <w:lang w:val="ru-RU"/>
            </w:rPr>
            <w:t xml:space="preserve"> (Autodesk, 2019)</w:t>
          </w:r>
          <w:r w:rsidRPr="00E330C1">
            <w:rPr>
              <w:sz w:val="28"/>
              <w:szCs w:val="28"/>
              <w:lang w:val="ru-RU"/>
            </w:rPr>
            <w:fldChar w:fldCharType="end"/>
          </w:r>
        </w:sdtContent>
      </w:sdt>
      <w:r w:rsidRPr="00E330C1">
        <w:rPr>
          <w:sz w:val="28"/>
          <w:szCs w:val="28"/>
          <w:lang w:val="ru-RU"/>
        </w:rPr>
        <w:t>, или камеры структурного света, когда есть проектор (часто инфракрасный) и камера, снимающая структурный свет проектора</w:t>
      </w:r>
    </w:p>
    <w:p w14:paraId="564AEAAF" w14:textId="77777777" w:rsidR="00E330C1" w:rsidRPr="00E330C1" w:rsidRDefault="00E330C1" w:rsidP="00E330C1">
      <w:pPr>
        <w:numPr>
          <w:ilvl w:val="0"/>
          <w:numId w:val="31"/>
        </w:numPr>
        <w:spacing w:after="240" w:line="360" w:lineRule="auto"/>
        <w:rPr>
          <w:sz w:val="28"/>
          <w:szCs w:val="28"/>
          <w:lang w:val="ru-RU"/>
        </w:rPr>
      </w:pPr>
      <w:r w:rsidRPr="00E330C1">
        <w:rPr>
          <w:sz w:val="28"/>
          <w:szCs w:val="28"/>
          <w:lang w:val="ru-RU"/>
        </w:rPr>
        <w:t xml:space="preserve">Time </w:t>
      </w:r>
      <w:proofErr w:type="spellStart"/>
      <w:r w:rsidRPr="00E330C1">
        <w:rPr>
          <w:sz w:val="28"/>
          <w:szCs w:val="28"/>
          <w:lang w:val="ru-RU"/>
        </w:rPr>
        <w:t>of</w:t>
      </w:r>
      <w:proofErr w:type="spellEnd"/>
      <w:r w:rsidRPr="00E330C1">
        <w:rPr>
          <w:sz w:val="28"/>
          <w:szCs w:val="28"/>
          <w:lang w:val="ru-RU"/>
        </w:rPr>
        <w:t xml:space="preserve"> </w:t>
      </w:r>
      <w:proofErr w:type="spellStart"/>
      <w:r w:rsidRPr="00E330C1">
        <w:rPr>
          <w:sz w:val="28"/>
          <w:szCs w:val="28"/>
          <w:lang w:val="ru-RU"/>
        </w:rPr>
        <w:t>Flight</w:t>
      </w:r>
      <w:proofErr w:type="spellEnd"/>
      <w:r w:rsidRPr="00E330C1">
        <w:rPr>
          <w:sz w:val="28"/>
          <w:szCs w:val="28"/>
          <w:lang w:val="ru-RU"/>
        </w:rPr>
        <w:t xml:space="preserve"> камеры, или камеры, основанные на измерении задержки отраженного света</w:t>
      </w:r>
    </w:p>
    <w:p w14:paraId="131A2CCB" w14:textId="77777777" w:rsidR="00E330C1" w:rsidRPr="00E330C1" w:rsidRDefault="00E330C1" w:rsidP="00E330C1">
      <w:pPr>
        <w:numPr>
          <w:ilvl w:val="0"/>
          <w:numId w:val="31"/>
        </w:numPr>
        <w:spacing w:after="240" w:line="360" w:lineRule="auto"/>
        <w:rPr>
          <w:sz w:val="28"/>
          <w:szCs w:val="28"/>
          <w:lang w:val="ru-RU"/>
        </w:rPr>
      </w:pPr>
      <w:proofErr w:type="spellStart"/>
      <w:r w:rsidRPr="00E330C1">
        <w:rPr>
          <w:sz w:val="28"/>
          <w:szCs w:val="28"/>
          <w:lang w:val="ru-RU"/>
        </w:rPr>
        <w:t>Depth</w:t>
      </w:r>
      <w:proofErr w:type="spellEnd"/>
      <w:r w:rsidRPr="00E330C1">
        <w:rPr>
          <w:sz w:val="28"/>
          <w:szCs w:val="28"/>
          <w:lang w:val="ru-RU"/>
        </w:rPr>
        <w:t xml:space="preserve"> </w:t>
      </w:r>
      <w:proofErr w:type="spellStart"/>
      <w:r w:rsidRPr="00E330C1">
        <w:rPr>
          <w:sz w:val="28"/>
          <w:szCs w:val="28"/>
          <w:lang w:val="ru-RU"/>
        </w:rPr>
        <w:t>from</w:t>
      </w:r>
      <w:proofErr w:type="spellEnd"/>
      <w:r w:rsidRPr="00E330C1">
        <w:rPr>
          <w:sz w:val="28"/>
          <w:szCs w:val="28"/>
          <w:lang w:val="ru-RU"/>
        </w:rPr>
        <w:t xml:space="preserve"> </w:t>
      </w:r>
      <w:proofErr w:type="spellStart"/>
      <w:r w:rsidRPr="00E330C1">
        <w:rPr>
          <w:sz w:val="28"/>
          <w:szCs w:val="28"/>
          <w:lang w:val="ru-RU"/>
        </w:rPr>
        <w:t>Stereo</w:t>
      </w:r>
      <w:proofErr w:type="spellEnd"/>
      <w:r w:rsidRPr="00E330C1">
        <w:rPr>
          <w:sz w:val="28"/>
          <w:szCs w:val="28"/>
          <w:lang w:val="ru-RU"/>
        </w:rPr>
        <w:t xml:space="preserve"> камеры — классическое и наиболее известное направление построения глубины из стерео</w:t>
      </w:r>
    </w:p>
    <w:p w14:paraId="6E352CD4" w14:textId="77777777" w:rsidR="00E330C1" w:rsidRPr="00E330C1" w:rsidRDefault="00E330C1" w:rsidP="00E330C1">
      <w:pPr>
        <w:numPr>
          <w:ilvl w:val="0"/>
          <w:numId w:val="31"/>
        </w:numPr>
        <w:spacing w:after="240" w:line="360" w:lineRule="auto"/>
        <w:rPr>
          <w:sz w:val="28"/>
          <w:szCs w:val="28"/>
          <w:lang w:val="ru-RU"/>
        </w:rPr>
      </w:pPr>
      <w:r w:rsidRPr="00E330C1">
        <w:rPr>
          <w:sz w:val="28"/>
          <w:szCs w:val="28"/>
          <w:lang w:val="ru-RU"/>
        </w:rPr>
        <w:t xml:space="preserve">Light Field </w:t>
      </w:r>
      <w:proofErr w:type="spellStart"/>
      <w:r w:rsidRPr="00E330C1">
        <w:rPr>
          <w:sz w:val="28"/>
          <w:szCs w:val="28"/>
          <w:lang w:val="ru-RU"/>
        </w:rPr>
        <w:t>Camera</w:t>
      </w:r>
      <w:proofErr w:type="spellEnd"/>
      <w:r w:rsidRPr="00E330C1">
        <w:rPr>
          <w:sz w:val="28"/>
          <w:szCs w:val="28"/>
          <w:lang w:val="ru-RU"/>
        </w:rPr>
        <w:t xml:space="preserve"> —камеры светового поля или </w:t>
      </w:r>
      <w:proofErr w:type="spellStart"/>
      <w:r w:rsidRPr="00E330C1">
        <w:rPr>
          <w:sz w:val="28"/>
          <w:szCs w:val="28"/>
          <w:lang w:val="ru-RU"/>
        </w:rPr>
        <w:t>пленоптические</w:t>
      </w:r>
      <w:proofErr w:type="spellEnd"/>
      <w:r w:rsidRPr="00E330C1">
        <w:rPr>
          <w:sz w:val="28"/>
          <w:szCs w:val="28"/>
          <w:lang w:val="ru-RU"/>
        </w:rPr>
        <w:t xml:space="preserve"> камеры</w:t>
      </w:r>
    </w:p>
    <w:p w14:paraId="0905ACFE" w14:textId="77777777" w:rsidR="00E330C1" w:rsidRPr="00E330C1" w:rsidRDefault="00E330C1" w:rsidP="00E330C1">
      <w:pPr>
        <w:numPr>
          <w:ilvl w:val="0"/>
          <w:numId w:val="31"/>
        </w:numPr>
        <w:spacing w:after="240" w:line="360" w:lineRule="auto"/>
        <w:rPr>
          <w:sz w:val="28"/>
          <w:szCs w:val="28"/>
          <w:lang w:val="ru-RU"/>
        </w:rPr>
      </w:pPr>
      <w:proofErr w:type="spellStart"/>
      <w:r w:rsidRPr="00E330C1">
        <w:rPr>
          <w:sz w:val="28"/>
          <w:szCs w:val="28"/>
          <w:lang w:val="ru-RU"/>
        </w:rPr>
        <w:t>Lidar</w:t>
      </w:r>
      <w:proofErr w:type="spellEnd"/>
      <w:r w:rsidRPr="00E330C1">
        <w:rPr>
          <w:sz w:val="28"/>
          <w:szCs w:val="28"/>
          <w:lang w:val="ru-RU"/>
        </w:rPr>
        <w:t xml:space="preserve"> - камеры, основанные на</w:t>
      </w:r>
      <w:hyperlink r:id="rId35">
        <w:r w:rsidRPr="00E330C1">
          <w:rPr>
            <w:rStyle w:val="a6"/>
            <w:sz w:val="28"/>
            <w:szCs w:val="28"/>
            <w:lang w:val="ru-RU"/>
          </w:rPr>
          <w:t xml:space="preserve"> </w:t>
        </w:r>
      </w:hyperlink>
      <w:proofErr w:type="spellStart"/>
      <w:r w:rsidRPr="00E330C1">
        <w:rPr>
          <w:sz w:val="28"/>
          <w:szCs w:val="28"/>
          <w:lang w:val="ru-RU"/>
        </w:rPr>
        <w:t>Lidar</w:t>
      </w:r>
      <w:proofErr w:type="spellEnd"/>
      <w:r w:rsidRPr="00E330C1">
        <w:rPr>
          <w:sz w:val="28"/>
          <w:szCs w:val="28"/>
          <w:lang w:val="ru-RU"/>
        </w:rPr>
        <w:t xml:space="preserve">-технологиях, особенно </w:t>
      </w:r>
      <w:proofErr w:type="spellStart"/>
      <w:r w:rsidRPr="00E330C1">
        <w:rPr>
          <w:sz w:val="28"/>
          <w:szCs w:val="28"/>
          <w:lang w:val="ru-RU"/>
        </w:rPr>
        <w:t>современнные</w:t>
      </w:r>
      <w:proofErr w:type="spellEnd"/>
      <w:r w:rsidRPr="00E330C1">
        <w:rPr>
          <w:sz w:val="28"/>
          <w:szCs w:val="28"/>
          <w:lang w:val="ru-RU"/>
        </w:rPr>
        <w:t xml:space="preserve"> </w:t>
      </w:r>
      <w:proofErr w:type="spellStart"/>
      <w:r w:rsidRPr="00E330C1">
        <w:rPr>
          <w:sz w:val="28"/>
          <w:szCs w:val="28"/>
          <w:lang w:val="ru-RU"/>
        </w:rPr>
        <w:t>Solid</w:t>
      </w:r>
      <w:proofErr w:type="spellEnd"/>
      <w:r w:rsidRPr="00E330C1">
        <w:rPr>
          <w:sz w:val="28"/>
          <w:szCs w:val="28"/>
          <w:lang w:val="ru-RU"/>
        </w:rPr>
        <w:t xml:space="preserve"> State </w:t>
      </w:r>
      <w:proofErr w:type="spellStart"/>
      <w:r w:rsidRPr="00E330C1">
        <w:rPr>
          <w:sz w:val="28"/>
          <w:szCs w:val="28"/>
          <w:lang w:val="ru-RU"/>
        </w:rPr>
        <w:t>Lidars</w:t>
      </w:r>
      <w:proofErr w:type="spellEnd"/>
      <w:r w:rsidRPr="00E330C1">
        <w:rPr>
          <w:sz w:val="28"/>
          <w:szCs w:val="28"/>
          <w:lang w:val="ru-RU"/>
        </w:rPr>
        <w:t xml:space="preserve">, которые работают без отказа примерно в 100 раз дольше обычных </w:t>
      </w:r>
      <w:proofErr w:type="spellStart"/>
      <w:r w:rsidRPr="00E330C1">
        <w:rPr>
          <w:sz w:val="28"/>
          <w:szCs w:val="28"/>
          <w:lang w:val="ru-RU"/>
        </w:rPr>
        <w:t>лидаров</w:t>
      </w:r>
      <w:proofErr w:type="spellEnd"/>
      <w:r w:rsidRPr="00E330C1">
        <w:rPr>
          <w:sz w:val="28"/>
          <w:szCs w:val="28"/>
          <w:lang w:val="ru-RU"/>
        </w:rPr>
        <w:t xml:space="preserve"> и выдают привычную прямоугольную картинку.</w:t>
      </w:r>
    </w:p>
    <w:p w14:paraId="39CA3602" w14:textId="77777777" w:rsidR="00E330C1" w:rsidRPr="00E330C1" w:rsidRDefault="00E330C1" w:rsidP="00E330C1">
      <w:pPr>
        <w:spacing w:after="240" w:line="360" w:lineRule="auto"/>
        <w:ind w:firstLine="708"/>
        <w:rPr>
          <w:sz w:val="28"/>
          <w:szCs w:val="28"/>
          <w:lang w:val="ru-RU"/>
        </w:rPr>
      </w:pPr>
      <w:r w:rsidRPr="00E330C1">
        <w:rPr>
          <w:sz w:val="28"/>
          <w:szCs w:val="28"/>
          <w:lang w:val="ru-RU"/>
        </w:rPr>
        <w:t xml:space="preserve">Для всех типов устройств есть свои области применения и ограничения. </w:t>
      </w:r>
    </w:p>
    <w:p w14:paraId="1D86CB3D" w14:textId="77777777" w:rsidR="004148CA" w:rsidRPr="006C7C3D" w:rsidRDefault="004148CA" w:rsidP="007F5C55">
      <w:pPr>
        <w:spacing w:after="240" w:line="360" w:lineRule="auto"/>
        <w:ind w:firstLine="708"/>
        <w:rPr>
          <w:sz w:val="28"/>
          <w:szCs w:val="28"/>
          <w:lang w:val="ru-RU"/>
        </w:rPr>
      </w:pPr>
      <w:r w:rsidRPr="006C7C3D">
        <w:rPr>
          <w:sz w:val="28"/>
          <w:szCs w:val="28"/>
          <w:lang w:val="ru-RU"/>
        </w:rPr>
        <w:t xml:space="preserve">По статистике, в телефонах сейчас применяются </w:t>
      </w:r>
      <w:r w:rsidRPr="006C7C3D">
        <w:rPr>
          <w:sz w:val="28"/>
          <w:szCs w:val="28"/>
        </w:rPr>
        <w:t>Time</w:t>
      </w:r>
      <w:r w:rsidRPr="006C7C3D">
        <w:rPr>
          <w:sz w:val="28"/>
          <w:szCs w:val="28"/>
          <w:lang w:val="ru-RU"/>
        </w:rPr>
        <w:t xml:space="preserve"> </w:t>
      </w:r>
      <w:r w:rsidRPr="006C7C3D">
        <w:rPr>
          <w:sz w:val="28"/>
          <w:szCs w:val="28"/>
        </w:rPr>
        <w:t>of</w:t>
      </w:r>
      <w:r w:rsidRPr="006C7C3D">
        <w:rPr>
          <w:sz w:val="28"/>
          <w:szCs w:val="28"/>
          <w:lang w:val="ru-RU"/>
        </w:rPr>
        <w:t xml:space="preserve"> </w:t>
      </w:r>
      <w:r w:rsidRPr="006C7C3D">
        <w:rPr>
          <w:sz w:val="28"/>
          <w:szCs w:val="28"/>
        </w:rPr>
        <w:t>Flight</w:t>
      </w:r>
      <w:r w:rsidRPr="006C7C3D">
        <w:rPr>
          <w:sz w:val="28"/>
          <w:szCs w:val="28"/>
          <w:lang w:val="ru-RU"/>
        </w:rPr>
        <w:t xml:space="preserve"> камеры</w:t>
      </w:r>
      <w:sdt>
        <w:sdtPr>
          <w:rPr>
            <w:sz w:val="28"/>
            <w:szCs w:val="28"/>
          </w:rPr>
          <w:id w:val="-1570265956"/>
          <w:citation/>
        </w:sdtPr>
        <w:sdtEndPr/>
        <w:sdtContent>
          <w:r w:rsidRPr="006C7C3D">
            <w:rPr>
              <w:sz w:val="28"/>
              <w:szCs w:val="28"/>
            </w:rPr>
            <w:fldChar w:fldCharType="begin"/>
          </w:r>
          <w:r w:rsidRPr="006C7C3D">
            <w:rPr>
              <w:sz w:val="28"/>
              <w:szCs w:val="28"/>
              <w:lang w:val="ru-RU"/>
            </w:rPr>
            <w:instrText xml:space="preserve"> CITATION Alb21 \l 1049 </w:instrText>
          </w:r>
          <w:r w:rsidRPr="006C7C3D">
            <w:rPr>
              <w:sz w:val="28"/>
              <w:szCs w:val="28"/>
            </w:rPr>
            <w:fldChar w:fldCharType="separate"/>
          </w:r>
          <w:r w:rsidRPr="006C7C3D">
            <w:rPr>
              <w:noProof/>
              <w:sz w:val="28"/>
              <w:szCs w:val="28"/>
              <w:lang w:val="ru-RU"/>
            </w:rPr>
            <w:t xml:space="preserve"> (Quero, 2021)</w:t>
          </w:r>
          <w:r w:rsidRPr="006C7C3D">
            <w:rPr>
              <w:sz w:val="28"/>
              <w:szCs w:val="28"/>
            </w:rPr>
            <w:fldChar w:fldCharType="end"/>
          </w:r>
        </w:sdtContent>
      </w:sdt>
      <w:r w:rsidRPr="006C7C3D">
        <w:rPr>
          <w:sz w:val="28"/>
          <w:szCs w:val="28"/>
          <w:lang w:val="ru-RU"/>
        </w:rPr>
        <w:t xml:space="preserve">, </w:t>
      </w:r>
      <w:r w:rsidRPr="006C7C3D">
        <w:rPr>
          <w:sz w:val="28"/>
          <w:szCs w:val="28"/>
        </w:rPr>
        <w:t>Depth</w:t>
      </w:r>
      <w:r w:rsidRPr="006C7C3D">
        <w:rPr>
          <w:sz w:val="28"/>
          <w:szCs w:val="28"/>
          <w:lang w:val="ru-RU"/>
        </w:rPr>
        <w:t xml:space="preserve"> </w:t>
      </w:r>
      <w:r w:rsidRPr="006C7C3D">
        <w:rPr>
          <w:sz w:val="28"/>
          <w:szCs w:val="28"/>
        </w:rPr>
        <w:t>from</w:t>
      </w:r>
      <w:r w:rsidRPr="006C7C3D">
        <w:rPr>
          <w:sz w:val="28"/>
          <w:szCs w:val="28"/>
          <w:lang w:val="ru-RU"/>
        </w:rPr>
        <w:t xml:space="preserve"> </w:t>
      </w:r>
      <w:r w:rsidRPr="006C7C3D">
        <w:rPr>
          <w:sz w:val="28"/>
          <w:szCs w:val="28"/>
        </w:rPr>
        <w:t>Stereo</w:t>
      </w:r>
      <w:r w:rsidRPr="006C7C3D">
        <w:rPr>
          <w:sz w:val="28"/>
          <w:szCs w:val="28"/>
          <w:lang w:val="ru-RU"/>
        </w:rPr>
        <w:t xml:space="preserve"> и </w:t>
      </w:r>
      <w:r w:rsidRPr="006C7C3D">
        <w:rPr>
          <w:sz w:val="28"/>
          <w:szCs w:val="28"/>
        </w:rPr>
        <w:t>Solid</w:t>
      </w:r>
      <w:r w:rsidRPr="006C7C3D">
        <w:rPr>
          <w:sz w:val="28"/>
          <w:szCs w:val="28"/>
          <w:lang w:val="ru-RU"/>
        </w:rPr>
        <w:t xml:space="preserve"> </w:t>
      </w:r>
      <w:r w:rsidRPr="006C7C3D">
        <w:rPr>
          <w:sz w:val="28"/>
          <w:szCs w:val="28"/>
        </w:rPr>
        <w:t>State</w:t>
      </w:r>
      <w:r w:rsidRPr="006C7C3D">
        <w:rPr>
          <w:sz w:val="28"/>
          <w:szCs w:val="28"/>
          <w:lang w:val="ru-RU"/>
        </w:rPr>
        <w:t xml:space="preserve"> </w:t>
      </w:r>
      <w:proofErr w:type="spellStart"/>
      <w:r w:rsidRPr="006C7C3D">
        <w:rPr>
          <w:sz w:val="28"/>
          <w:szCs w:val="28"/>
          <w:lang w:val="ru-RU"/>
        </w:rPr>
        <w:t>лидары</w:t>
      </w:r>
      <w:proofErr w:type="spellEnd"/>
      <w:r w:rsidRPr="006C7C3D">
        <w:rPr>
          <w:sz w:val="28"/>
          <w:szCs w:val="28"/>
          <w:lang w:val="ru-RU"/>
        </w:rPr>
        <w:t xml:space="preserve">. </w:t>
      </w:r>
    </w:p>
    <w:p w14:paraId="572F94D6" w14:textId="77777777" w:rsidR="004148CA" w:rsidRPr="006C7C3D" w:rsidRDefault="004148CA" w:rsidP="007F5C55">
      <w:pPr>
        <w:spacing w:after="240" w:line="360" w:lineRule="auto"/>
        <w:ind w:firstLine="708"/>
        <w:rPr>
          <w:sz w:val="28"/>
          <w:szCs w:val="28"/>
          <w:lang w:val="ru-RU"/>
        </w:rPr>
      </w:pPr>
      <w:r w:rsidRPr="006C7C3D">
        <w:rPr>
          <w:sz w:val="28"/>
          <w:szCs w:val="28"/>
          <w:lang w:val="ru-RU"/>
        </w:rPr>
        <w:t xml:space="preserve">Для автомобилей решение компании </w:t>
      </w:r>
      <w:r w:rsidRPr="006C7C3D">
        <w:rPr>
          <w:sz w:val="28"/>
          <w:szCs w:val="28"/>
        </w:rPr>
        <w:t>Tesla</w:t>
      </w:r>
      <w:r w:rsidRPr="006C7C3D">
        <w:rPr>
          <w:sz w:val="28"/>
          <w:szCs w:val="28"/>
          <w:lang w:val="ru-RU"/>
        </w:rPr>
        <w:t xml:space="preserve"> основано на технологии </w:t>
      </w:r>
      <w:r w:rsidRPr="006C7C3D">
        <w:rPr>
          <w:sz w:val="28"/>
          <w:szCs w:val="28"/>
        </w:rPr>
        <w:t>Depth</w:t>
      </w:r>
      <w:r w:rsidRPr="006C7C3D">
        <w:rPr>
          <w:sz w:val="28"/>
          <w:szCs w:val="28"/>
          <w:lang w:val="ru-RU"/>
        </w:rPr>
        <w:t xml:space="preserve"> </w:t>
      </w:r>
      <w:r w:rsidRPr="006C7C3D">
        <w:rPr>
          <w:sz w:val="28"/>
          <w:szCs w:val="28"/>
        </w:rPr>
        <w:t>from</w:t>
      </w:r>
      <w:r w:rsidRPr="006C7C3D">
        <w:rPr>
          <w:sz w:val="28"/>
          <w:szCs w:val="28"/>
          <w:lang w:val="ru-RU"/>
        </w:rPr>
        <w:t xml:space="preserve"> </w:t>
      </w:r>
      <w:r w:rsidRPr="006C7C3D">
        <w:rPr>
          <w:sz w:val="28"/>
          <w:szCs w:val="28"/>
        </w:rPr>
        <w:t>Stereo</w:t>
      </w:r>
      <w:r w:rsidRPr="006C7C3D">
        <w:rPr>
          <w:sz w:val="28"/>
          <w:szCs w:val="28"/>
          <w:lang w:val="ru-RU"/>
        </w:rPr>
        <w:t xml:space="preserve">, все еще является самым перспективным и дает хорошие результаты. </w:t>
      </w:r>
    </w:p>
    <w:p w14:paraId="576DBFFD" w14:textId="77777777" w:rsidR="004148CA" w:rsidRPr="006C7C3D" w:rsidRDefault="004148CA" w:rsidP="007F5C55">
      <w:pPr>
        <w:spacing w:after="240" w:line="360" w:lineRule="auto"/>
        <w:ind w:firstLine="708"/>
        <w:rPr>
          <w:sz w:val="28"/>
          <w:szCs w:val="28"/>
          <w:lang w:val="ru-RU"/>
        </w:rPr>
      </w:pPr>
      <w:r w:rsidRPr="006C7C3D">
        <w:rPr>
          <w:sz w:val="28"/>
          <w:szCs w:val="28"/>
          <w:lang w:val="ru-RU"/>
        </w:rPr>
        <w:t xml:space="preserve">Применение камеры светового поля ограничено наличием соответствующих моделей на рынке и в разработке. Гораздо больше готовых решений сейчас есть в области </w:t>
      </w:r>
      <w:r w:rsidRPr="006C7C3D">
        <w:rPr>
          <w:sz w:val="28"/>
          <w:szCs w:val="28"/>
        </w:rPr>
        <w:t>TOF</w:t>
      </w:r>
      <w:r w:rsidRPr="006C7C3D">
        <w:rPr>
          <w:sz w:val="28"/>
          <w:szCs w:val="28"/>
          <w:lang w:val="ru-RU"/>
        </w:rPr>
        <w:t xml:space="preserve"> камер, которые устанавливаются в смартфоны (ближнего действия), в магазинах (2-5 м радиус обзора). </w:t>
      </w:r>
    </w:p>
    <w:p w14:paraId="286B3C7B" w14:textId="77777777" w:rsidR="00922B26" w:rsidRDefault="004148CA" w:rsidP="00E330C1">
      <w:pPr>
        <w:spacing w:after="240" w:line="360" w:lineRule="auto"/>
        <w:ind w:firstLine="360"/>
        <w:rPr>
          <w:sz w:val="28"/>
          <w:szCs w:val="28"/>
          <w:lang w:val="ru-RU"/>
        </w:rPr>
      </w:pPr>
      <w:r w:rsidRPr="006C7C3D">
        <w:rPr>
          <w:sz w:val="28"/>
          <w:szCs w:val="28"/>
          <w:lang w:val="ru-RU"/>
        </w:rPr>
        <w:t xml:space="preserve">Для большего радиуса действия подходят </w:t>
      </w:r>
      <w:proofErr w:type="spellStart"/>
      <w:r w:rsidRPr="006C7C3D">
        <w:rPr>
          <w:sz w:val="28"/>
          <w:szCs w:val="28"/>
          <w:lang w:val="ru-RU"/>
        </w:rPr>
        <w:t>лидары</w:t>
      </w:r>
      <w:proofErr w:type="spellEnd"/>
      <w:r w:rsidRPr="006C7C3D">
        <w:rPr>
          <w:sz w:val="28"/>
          <w:szCs w:val="28"/>
          <w:lang w:val="ru-RU"/>
        </w:rPr>
        <w:t xml:space="preserve"> и камеры, при этом у первых значительно больше сложностей с расположением, меньше надежность, меньше частота получения данных.</w:t>
      </w:r>
    </w:p>
    <w:p w14:paraId="34FBFFEB" w14:textId="77777777" w:rsidR="00922B26" w:rsidRPr="00922B26" w:rsidRDefault="00922B26" w:rsidP="00922B26">
      <w:pPr>
        <w:pStyle w:val="af2"/>
      </w:pPr>
      <w:r w:rsidRPr="00922B26">
        <w:lastRenderedPageBreak/>
        <w:t xml:space="preserve">Событийная стерео-визуальная </w:t>
      </w:r>
      <w:proofErr w:type="spellStart"/>
      <w:r w:rsidRPr="00922B26">
        <w:t>одометрия</w:t>
      </w:r>
      <w:proofErr w:type="spellEnd"/>
    </w:p>
    <w:p w14:paraId="4295ADEB" w14:textId="77777777" w:rsidR="00922B26" w:rsidRDefault="00922B26" w:rsidP="00922B26">
      <w:pPr>
        <w:spacing w:after="160" w:line="259" w:lineRule="auto"/>
        <w:rPr>
          <w:sz w:val="28"/>
          <w:szCs w:val="28"/>
          <w:lang w:val="ru-RU"/>
        </w:rPr>
      </w:pPr>
      <w:r w:rsidRPr="00922B26">
        <w:rPr>
          <w:sz w:val="28"/>
          <w:szCs w:val="28"/>
          <w:lang w:val="ru-RU"/>
        </w:rPr>
        <w:t xml:space="preserve">Система событийного </w:t>
      </w:r>
      <w:proofErr w:type="spellStart"/>
      <w:r w:rsidRPr="00922B26">
        <w:rPr>
          <w:sz w:val="28"/>
          <w:szCs w:val="28"/>
          <w:lang w:val="ru-RU"/>
        </w:rPr>
        <w:t>стереозрения</w:t>
      </w:r>
      <w:proofErr w:type="spellEnd"/>
      <w:r w:rsidRPr="00922B26">
        <w:rPr>
          <w:sz w:val="28"/>
          <w:szCs w:val="28"/>
          <w:lang w:val="ru-RU"/>
        </w:rPr>
        <w:t xml:space="preserve"> построена по аналогии с биологическими системами зрения у животных, где каждая часть изображения обрабатывается параллельно и независимо с двух глаз. Все участки независимо и асинхронно реагируют на изменение яркости с микросекундной разрешающей способностью. Эти преимущества позволяют решать сложные задачи в робототехнике, такие как высокоскоростные сцены и сцены с высоким динамическим диапазоном. Представляется система визуальной одометрии на основе данных, полученных стереокамерой, основанной на событиях. </w:t>
      </w:r>
    </w:p>
    <w:p w14:paraId="033DD828" w14:textId="77777777" w:rsidR="00922B26" w:rsidRDefault="00922B26" w:rsidP="00922B26">
      <w:pPr>
        <w:spacing w:after="160" w:line="259" w:lineRule="auto"/>
        <w:rPr>
          <w:sz w:val="28"/>
          <w:szCs w:val="28"/>
          <w:lang w:val="ru-RU"/>
        </w:rPr>
      </w:pPr>
    </w:p>
    <w:p w14:paraId="769A2A74" w14:textId="77777777" w:rsidR="00922B26" w:rsidRDefault="00922B26" w:rsidP="00922B26">
      <w:pPr>
        <w:keepNext/>
        <w:spacing w:after="160" w:line="259" w:lineRule="auto"/>
      </w:pPr>
      <w:r w:rsidRPr="00922B26">
        <w:rPr>
          <w:noProof/>
          <w:sz w:val="28"/>
          <w:szCs w:val="28"/>
          <w:lang w:val="ru-RU"/>
        </w:rPr>
        <mc:AlternateContent>
          <mc:Choice Requires="wpg">
            <w:drawing>
              <wp:inline distT="0" distB="0" distL="0" distR="0" wp14:anchorId="18C5DA46" wp14:editId="79536680">
                <wp:extent cx="5940425" cy="1478465"/>
                <wp:effectExtent l="0" t="0" r="3175" b="7620"/>
                <wp:docPr id="58" name="Группа 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0425" cy="1478465"/>
                          <a:chOff x="0" y="0"/>
                          <a:chExt cx="9615" cy="2393"/>
                        </a:xfrm>
                      </wpg:grpSpPr>
                      <pic:pic xmlns:pic="http://schemas.openxmlformats.org/drawingml/2006/picture">
                        <pic:nvPicPr>
                          <pic:cNvPr id="59" name="docshape9"/>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1349" y="144"/>
                            <a:ext cx="8266" cy="21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0" name="docshape1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2632" y="1040"/>
                            <a:ext cx="261" cy="3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1" name="docshape11"/>
                        <wps:cNvSpPr>
                          <a:spLocks/>
                        </wps:cNvSpPr>
                        <wps:spPr bwMode="auto">
                          <a:xfrm>
                            <a:off x="2627" y="1027"/>
                            <a:ext cx="273" cy="414"/>
                          </a:xfrm>
                          <a:custGeom>
                            <a:avLst/>
                            <a:gdLst>
                              <a:gd name="T0" fmla="+- 0 2719 2627"/>
                              <a:gd name="T1" fmla="*/ T0 w 273"/>
                              <a:gd name="T2" fmla="+- 0 1336 1028"/>
                              <a:gd name="T3" fmla="*/ 1336 h 414"/>
                              <a:gd name="T4" fmla="+- 0 2714 2627"/>
                              <a:gd name="T5" fmla="*/ T4 w 273"/>
                              <a:gd name="T6" fmla="+- 0 1336 1028"/>
                              <a:gd name="T7" fmla="*/ 1336 h 414"/>
                              <a:gd name="T8" fmla="+- 0 2715 2627"/>
                              <a:gd name="T9" fmla="*/ T8 w 273"/>
                              <a:gd name="T10" fmla="+- 0 1441 1028"/>
                              <a:gd name="T11" fmla="*/ 1441 h 414"/>
                              <a:gd name="T12" fmla="+- 0 2727 2627"/>
                              <a:gd name="T13" fmla="*/ T12 w 273"/>
                              <a:gd name="T14" fmla="+- 0 1428 1028"/>
                              <a:gd name="T15" fmla="*/ 1428 h 414"/>
                              <a:gd name="T16" fmla="+- 0 2720 2627"/>
                              <a:gd name="T17" fmla="*/ T16 w 273"/>
                              <a:gd name="T18" fmla="+- 0 1428 1028"/>
                              <a:gd name="T19" fmla="*/ 1428 h 414"/>
                              <a:gd name="T20" fmla="+- 0 2719 2627"/>
                              <a:gd name="T21" fmla="*/ T20 w 273"/>
                              <a:gd name="T22" fmla="+- 0 1336 1028"/>
                              <a:gd name="T23" fmla="*/ 1336 h 414"/>
                              <a:gd name="T24" fmla="+- 0 2723 2627"/>
                              <a:gd name="T25" fmla="*/ T24 w 273"/>
                              <a:gd name="T26" fmla="+- 0 1040 1028"/>
                              <a:gd name="T27" fmla="*/ 1040 h 414"/>
                              <a:gd name="T28" fmla="+- 0 2716 2627"/>
                              <a:gd name="T29" fmla="*/ T28 w 273"/>
                              <a:gd name="T30" fmla="+- 0 1040 1028"/>
                              <a:gd name="T31" fmla="*/ 1040 h 414"/>
                              <a:gd name="T32" fmla="+- 0 2893 2627"/>
                              <a:gd name="T33" fmla="*/ T32 w 273"/>
                              <a:gd name="T34" fmla="+- 0 1233 1028"/>
                              <a:gd name="T35" fmla="*/ 1233 h 414"/>
                              <a:gd name="T36" fmla="+- 0 2720 2627"/>
                              <a:gd name="T37" fmla="*/ T36 w 273"/>
                              <a:gd name="T38" fmla="+- 0 1428 1028"/>
                              <a:gd name="T39" fmla="*/ 1428 h 414"/>
                              <a:gd name="T40" fmla="+- 0 2727 2627"/>
                              <a:gd name="T41" fmla="*/ T40 w 273"/>
                              <a:gd name="T42" fmla="+- 0 1428 1028"/>
                              <a:gd name="T43" fmla="*/ 1428 h 414"/>
                              <a:gd name="T44" fmla="+- 0 2899 2627"/>
                              <a:gd name="T45" fmla="*/ T44 w 273"/>
                              <a:gd name="T46" fmla="+- 0 1233 1028"/>
                              <a:gd name="T47" fmla="*/ 1233 h 414"/>
                              <a:gd name="T48" fmla="+- 0 2723 2627"/>
                              <a:gd name="T49" fmla="*/ T48 w 273"/>
                              <a:gd name="T50" fmla="+- 0 1040 1028"/>
                              <a:gd name="T51" fmla="*/ 1040 h 414"/>
                              <a:gd name="T52" fmla="+- 0 2632 2627"/>
                              <a:gd name="T53" fmla="*/ T52 w 273"/>
                              <a:gd name="T54" fmla="+- 0 1138 1028"/>
                              <a:gd name="T55" fmla="*/ 1138 h 414"/>
                              <a:gd name="T56" fmla="+- 0 2627 2627"/>
                              <a:gd name="T57" fmla="*/ T56 w 273"/>
                              <a:gd name="T58" fmla="+- 0 1138 1028"/>
                              <a:gd name="T59" fmla="*/ 1138 h 414"/>
                              <a:gd name="T60" fmla="+- 0 2629 2627"/>
                              <a:gd name="T61" fmla="*/ T60 w 273"/>
                              <a:gd name="T62" fmla="+- 0 1337 1028"/>
                              <a:gd name="T63" fmla="*/ 1337 h 414"/>
                              <a:gd name="T64" fmla="+- 0 2719 2627"/>
                              <a:gd name="T65" fmla="*/ T64 w 273"/>
                              <a:gd name="T66" fmla="+- 0 1336 1028"/>
                              <a:gd name="T67" fmla="*/ 1336 h 414"/>
                              <a:gd name="T68" fmla="+- 0 2719 2627"/>
                              <a:gd name="T69" fmla="*/ T68 w 273"/>
                              <a:gd name="T70" fmla="+- 0 1332 1028"/>
                              <a:gd name="T71" fmla="*/ 1332 h 414"/>
                              <a:gd name="T72" fmla="+- 0 2634 2627"/>
                              <a:gd name="T73" fmla="*/ T72 w 273"/>
                              <a:gd name="T74" fmla="+- 0 1332 1028"/>
                              <a:gd name="T75" fmla="*/ 1332 h 414"/>
                              <a:gd name="T76" fmla="+- 0 2632 2627"/>
                              <a:gd name="T77" fmla="*/ T76 w 273"/>
                              <a:gd name="T78" fmla="+- 0 1138 1028"/>
                              <a:gd name="T79" fmla="*/ 1138 h 414"/>
                              <a:gd name="T80" fmla="+- 0 2719 2627"/>
                              <a:gd name="T81" fmla="*/ T80 w 273"/>
                              <a:gd name="T82" fmla="+- 0 1331 1028"/>
                              <a:gd name="T83" fmla="*/ 1331 h 414"/>
                              <a:gd name="T84" fmla="+- 0 2634 2627"/>
                              <a:gd name="T85" fmla="*/ T84 w 273"/>
                              <a:gd name="T86" fmla="+- 0 1332 1028"/>
                              <a:gd name="T87" fmla="*/ 1332 h 414"/>
                              <a:gd name="T88" fmla="+- 0 2719 2627"/>
                              <a:gd name="T89" fmla="*/ T88 w 273"/>
                              <a:gd name="T90" fmla="+- 0 1332 1028"/>
                              <a:gd name="T91" fmla="*/ 1332 h 414"/>
                              <a:gd name="T92" fmla="+- 0 2719 2627"/>
                              <a:gd name="T93" fmla="*/ T92 w 273"/>
                              <a:gd name="T94" fmla="+- 0 1331 1028"/>
                              <a:gd name="T95" fmla="*/ 1331 h 414"/>
                              <a:gd name="T96" fmla="+- 0 2711 2627"/>
                              <a:gd name="T97" fmla="*/ T96 w 273"/>
                              <a:gd name="T98" fmla="+- 0 1028 1028"/>
                              <a:gd name="T99" fmla="*/ 1028 h 414"/>
                              <a:gd name="T100" fmla="+- 0 2712 2627"/>
                              <a:gd name="T101" fmla="*/ T100 w 273"/>
                              <a:gd name="T102" fmla="+- 0 1133 1028"/>
                              <a:gd name="T103" fmla="*/ 1133 h 414"/>
                              <a:gd name="T104" fmla="+- 0 2627 2627"/>
                              <a:gd name="T105" fmla="*/ T104 w 273"/>
                              <a:gd name="T106" fmla="+- 0 1133 1028"/>
                              <a:gd name="T107" fmla="*/ 1133 h 414"/>
                              <a:gd name="T108" fmla="+- 0 2627 2627"/>
                              <a:gd name="T109" fmla="*/ T108 w 273"/>
                              <a:gd name="T110" fmla="+- 0 1138 1028"/>
                              <a:gd name="T111" fmla="*/ 1138 h 414"/>
                              <a:gd name="T112" fmla="+- 0 2717 2627"/>
                              <a:gd name="T113" fmla="*/ T112 w 273"/>
                              <a:gd name="T114" fmla="+- 0 1137 1028"/>
                              <a:gd name="T115" fmla="*/ 1137 h 414"/>
                              <a:gd name="T116" fmla="+- 0 2716 2627"/>
                              <a:gd name="T117" fmla="*/ T116 w 273"/>
                              <a:gd name="T118" fmla="+- 0 1040 1028"/>
                              <a:gd name="T119" fmla="*/ 1040 h 414"/>
                              <a:gd name="T120" fmla="+- 0 2723 2627"/>
                              <a:gd name="T121" fmla="*/ T120 w 273"/>
                              <a:gd name="T122" fmla="+- 0 1040 1028"/>
                              <a:gd name="T123" fmla="*/ 1040 h 414"/>
                              <a:gd name="T124" fmla="+- 0 2711 2627"/>
                              <a:gd name="T125" fmla="*/ T124 w 273"/>
                              <a:gd name="T126" fmla="+- 0 1028 1028"/>
                              <a:gd name="T127" fmla="*/ 1028 h 41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273" h="414">
                                <a:moveTo>
                                  <a:pt x="92" y="308"/>
                                </a:moveTo>
                                <a:lnTo>
                                  <a:pt x="87" y="308"/>
                                </a:lnTo>
                                <a:lnTo>
                                  <a:pt x="88" y="413"/>
                                </a:lnTo>
                                <a:lnTo>
                                  <a:pt x="100" y="400"/>
                                </a:lnTo>
                                <a:lnTo>
                                  <a:pt x="93" y="400"/>
                                </a:lnTo>
                                <a:lnTo>
                                  <a:pt x="92" y="308"/>
                                </a:lnTo>
                                <a:close/>
                                <a:moveTo>
                                  <a:pt x="96" y="12"/>
                                </a:moveTo>
                                <a:lnTo>
                                  <a:pt x="89" y="12"/>
                                </a:lnTo>
                                <a:lnTo>
                                  <a:pt x="266" y="205"/>
                                </a:lnTo>
                                <a:lnTo>
                                  <a:pt x="93" y="400"/>
                                </a:lnTo>
                                <a:lnTo>
                                  <a:pt x="100" y="400"/>
                                </a:lnTo>
                                <a:lnTo>
                                  <a:pt x="272" y="205"/>
                                </a:lnTo>
                                <a:lnTo>
                                  <a:pt x="96" y="12"/>
                                </a:lnTo>
                                <a:close/>
                                <a:moveTo>
                                  <a:pt x="5" y="110"/>
                                </a:moveTo>
                                <a:lnTo>
                                  <a:pt x="0" y="110"/>
                                </a:lnTo>
                                <a:lnTo>
                                  <a:pt x="2" y="309"/>
                                </a:lnTo>
                                <a:lnTo>
                                  <a:pt x="92" y="308"/>
                                </a:lnTo>
                                <a:lnTo>
                                  <a:pt x="92" y="304"/>
                                </a:lnTo>
                                <a:lnTo>
                                  <a:pt x="7" y="304"/>
                                </a:lnTo>
                                <a:lnTo>
                                  <a:pt x="5" y="110"/>
                                </a:lnTo>
                                <a:close/>
                                <a:moveTo>
                                  <a:pt x="92" y="303"/>
                                </a:moveTo>
                                <a:lnTo>
                                  <a:pt x="7" y="304"/>
                                </a:lnTo>
                                <a:lnTo>
                                  <a:pt x="92" y="304"/>
                                </a:lnTo>
                                <a:lnTo>
                                  <a:pt x="92" y="303"/>
                                </a:lnTo>
                                <a:close/>
                                <a:moveTo>
                                  <a:pt x="84" y="0"/>
                                </a:moveTo>
                                <a:lnTo>
                                  <a:pt x="85" y="105"/>
                                </a:lnTo>
                                <a:lnTo>
                                  <a:pt x="0" y="105"/>
                                </a:lnTo>
                                <a:lnTo>
                                  <a:pt x="0" y="110"/>
                                </a:lnTo>
                                <a:lnTo>
                                  <a:pt x="90" y="109"/>
                                </a:lnTo>
                                <a:lnTo>
                                  <a:pt x="89" y="12"/>
                                </a:lnTo>
                                <a:lnTo>
                                  <a:pt x="96" y="12"/>
                                </a:lnTo>
                                <a:lnTo>
                                  <a:pt x="84"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2" name="docshape1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2632" y="1040"/>
                            <a:ext cx="261" cy="3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3" name="docshape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3009" y="106"/>
                            <a:ext cx="2902" cy="22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4" name="docshape1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6068" y="1040"/>
                            <a:ext cx="240" cy="3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5" name="docshape15"/>
                        <wps:cNvSpPr>
                          <a:spLocks/>
                        </wps:cNvSpPr>
                        <wps:spPr bwMode="auto">
                          <a:xfrm>
                            <a:off x="6063" y="1028"/>
                            <a:ext cx="251" cy="414"/>
                          </a:xfrm>
                          <a:custGeom>
                            <a:avLst/>
                            <a:gdLst>
                              <a:gd name="T0" fmla="+- 0 6135 6064"/>
                              <a:gd name="T1" fmla="*/ T0 w 251"/>
                              <a:gd name="T2" fmla="+- 0 1336 1028"/>
                              <a:gd name="T3" fmla="*/ 1336 h 414"/>
                              <a:gd name="T4" fmla="+- 0 6130 6064"/>
                              <a:gd name="T5" fmla="*/ T4 w 251"/>
                              <a:gd name="T6" fmla="+- 0 1336 1028"/>
                              <a:gd name="T7" fmla="*/ 1336 h 414"/>
                              <a:gd name="T8" fmla="+- 0 6131 6064"/>
                              <a:gd name="T9" fmla="*/ T8 w 251"/>
                              <a:gd name="T10" fmla="+- 0 1441 1028"/>
                              <a:gd name="T11" fmla="*/ 1441 h 414"/>
                              <a:gd name="T12" fmla="+- 0 6142 6064"/>
                              <a:gd name="T13" fmla="*/ T12 w 251"/>
                              <a:gd name="T14" fmla="+- 0 1429 1028"/>
                              <a:gd name="T15" fmla="*/ 1429 h 414"/>
                              <a:gd name="T16" fmla="+- 0 6135 6064"/>
                              <a:gd name="T17" fmla="*/ T16 w 251"/>
                              <a:gd name="T18" fmla="+- 0 1429 1028"/>
                              <a:gd name="T19" fmla="*/ 1429 h 414"/>
                              <a:gd name="T20" fmla="+- 0 6135 6064"/>
                              <a:gd name="T21" fmla="*/ T20 w 251"/>
                              <a:gd name="T22" fmla="+- 0 1336 1028"/>
                              <a:gd name="T23" fmla="*/ 1336 h 414"/>
                              <a:gd name="T24" fmla="+- 0 6138 6064"/>
                              <a:gd name="T25" fmla="*/ T24 w 251"/>
                              <a:gd name="T26" fmla="+- 0 1041 1028"/>
                              <a:gd name="T27" fmla="*/ 1041 h 414"/>
                              <a:gd name="T28" fmla="+- 0 6132 6064"/>
                              <a:gd name="T29" fmla="*/ T28 w 251"/>
                              <a:gd name="T30" fmla="+- 0 1041 1028"/>
                              <a:gd name="T31" fmla="*/ 1041 h 414"/>
                              <a:gd name="T32" fmla="+- 0 6308 6064"/>
                              <a:gd name="T33" fmla="*/ T32 w 251"/>
                              <a:gd name="T34" fmla="+- 0 1233 1028"/>
                              <a:gd name="T35" fmla="*/ 1233 h 414"/>
                              <a:gd name="T36" fmla="+- 0 6135 6064"/>
                              <a:gd name="T37" fmla="*/ T36 w 251"/>
                              <a:gd name="T38" fmla="+- 0 1429 1028"/>
                              <a:gd name="T39" fmla="*/ 1429 h 414"/>
                              <a:gd name="T40" fmla="+- 0 6142 6064"/>
                              <a:gd name="T41" fmla="*/ T40 w 251"/>
                              <a:gd name="T42" fmla="+- 0 1429 1028"/>
                              <a:gd name="T43" fmla="*/ 1429 h 414"/>
                              <a:gd name="T44" fmla="+- 0 6315 6064"/>
                              <a:gd name="T45" fmla="*/ T44 w 251"/>
                              <a:gd name="T46" fmla="+- 0 1233 1028"/>
                              <a:gd name="T47" fmla="*/ 1233 h 414"/>
                              <a:gd name="T48" fmla="+- 0 6138 6064"/>
                              <a:gd name="T49" fmla="*/ T48 w 251"/>
                              <a:gd name="T50" fmla="+- 0 1041 1028"/>
                              <a:gd name="T51" fmla="*/ 1041 h 414"/>
                              <a:gd name="T52" fmla="+- 0 6068 6064"/>
                              <a:gd name="T53" fmla="*/ T52 w 251"/>
                              <a:gd name="T54" fmla="+- 0 1138 1028"/>
                              <a:gd name="T55" fmla="*/ 1138 h 414"/>
                              <a:gd name="T56" fmla="+- 0 6064 6064"/>
                              <a:gd name="T57" fmla="*/ T56 w 251"/>
                              <a:gd name="T58" fmla="+- 0 1138 1028"/>
                              <a:gd name="T59" fmla="*/ 1138 h 414"/>
                              <a:gd name="T60" fmla="+- 0 6066 6064"/>
                              <a:gd name="T61" fmla="*/ T60 w 251"/>
                              <a:gd name="T62" fmla="+- 0 1337 1028"/>
                              <a:gd name="T63" fmla="*/ 1337 h 414"/>
                              <a:gd name="T64" fmla="+- 0 6130 6064"/>
                              <a:gd name="T65" fmla="*/ T64 w 251"/>
                              <a:gd name="T66" fmla="+- 0 1336 1028"/>
                              <a:gd name="T67" fmla="*/ 1336 h 414"/>
                              <a:gd name="T68" fmla="+- 0 6135 6064"/>
                              <a:gd name="T69" fmla="*/ T68 w 251"/>
                              <a:gd name="T70" fmla="+- 0 1336 1028"/>
                              <a:gd name="T71" fmla="*/ 1336 h 414"/>
                              <a:gd name="T72" fmla="+- 0 6134 6064"/>
                              <a:gd name="T73" fmla="*/ T72 w 251"/>
                              <a:gd name="T74" fmla="+- 0 1332 1028"/>
                              <a:gd name="T75" fmla="*/ 1332 h 414"/>
                              <a:gd name="T76" fmla="+- 0 6070 6064"/>
                              <a:gd name="T77" fmla="*/ T76 w 251"/>
                              <a:gd name="T78" fmla="+- 0 1332 1028"/>
                              <a:gd name="T79" fmla="*/ 1332 h 414"/>
                              <a:gd name="T80" fmla="+- 0 6068 6064"/>
                              <a:gd name="T81" fmla="*/ T80 w 251"/>
                              <a:gd name="T82" fmla="+- 0 1138 1028"/>
                              <a:gd name="T83" fmla="*/ 1138 h 414"/>
                              <a:gd name="T84" fmla="+- 0 6134 6064"/>
                              <a:gd name="T85" fmla="*/ T84 w 251"/>
                              <a:gd name="T86" fmla="+- 0 1332 1028"/>
                              <a:gd name="T87" fmla="*/ 1332 h 414"/>
                              <a:gd name="T88" fmla="+- 0 6070 6064"/>
                              <a:gd name="T89" fmla="*/ T88 w 251"/>
                              <a:gd name="T90" fmla="+- 0 1332 1028"/>
                              <a:gd name="T91" fmla="*/ 1332 h 414"/>
                              <a:gd name="T92" fmla="+- 0 6134 6064"/>
                              <a:gd name="T93" fmla="*/ T92 w 251"/>
                              <a:gd name="T94" fmla="+- 0 1332 1028"/>
                              <a:gd name="T95" fmla="*/ 1332 h 414"/>
                              <a:gd name="T96" fmla="+- 0 6134 6064"/>
                              <a:gd name="T97" fmla="*/ T96 w 251"/>
                              <a:gd name="T98" fmla="+- 0 1332 1028"/>
                              <a:gd name="T99" fmla="*/ 1332 h 414"/>
                              <a:gd name="T100" fmla="+- 0 6127 6064"/>
                              <a:gd name="T101" fmla="*/ T100 w 251"/>
                              <a:gd name="T102" fmla="+- 0 1028 1028"/>
                              <a:gd name="T103" fmla="*/ 1028 h 414"/>
                              <a:gd name="T104" fmla="+- 0 6128 6064"/>
                              <a:gd name="T105" fmla="*/ T104 w 251"/>
                              <a:gd name="T106" fmla="+- 0 1133 1028"/>
                              <a:gd name="T107" fmla="*/ 1133 h 414"/>
                              <a:gd name="T108" fmla="+- 0 6064 6064"/>
                              <a:gd name="T109" fmla="*/ T108 w 251"/>
                              <a:gd name="T110" fmla="+- 0 1133 1028"/>
                              <a:gd name="T111" fmla="*/ 1133 h 414"/>
                              <a:gd name="T112" fmla="+- 0 6064 6064"/>
                              <a:gd name="T113" fmla="*/ T112 w 251"/>
                              <a:gd name="T114" fmla="+- 0 1138 1028"/>
                              <a:gd name="T115" fmla="*/ 1138 h 414"/>
                              <a:gd name="T116" fmla="+- 0 6132 6064"/>
                              <a:gd name="T117" fmla="*/ T116 w 251"/>
                              <a:gd name="T118" fmla="+- 0 1138 1028"/>
                              <a:gd name="T119" fmla="*/ 1138 h 414"/>
                              <a:gd name="T120" fmla="+- 0 6132 6064"/>
                              <a:gd name="T121" fmla="*/ T120 w 251"/>
                              <a:gd name="T122" fmla="+- 0 1041 1028"/>
                              <a:gd name="T123" fmla="*/ 1041 h 414"/>
                              <a:gd name="T124" fmla="+- 0 6138 6064"/>
                              <a:gd name="T125" fmla="*/ T124 w 251"/>
                              <a:gd name="T126" fmla="+- 0 1041 1028"/>
                              <a:gd name="T127" fmla="*/ 1041 h 414"/>
                              <a:gd name="T128" fmla="+- 0 6127 6064"/>
                              <a:gd name="T129" fmla="*/ T128 w 251"/>
                              <a:gd name="T130" fmla="+- 0 1028 1028"/>
                              <a:gd name="T131" fmla="*/ 1028 h 41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251" h="414">
                                <a:moveTo>
                                  <a:pt x="71" y="308"/>
                                </a:moveTo>
                                <a:lnTo>
                                  <a:pt x="66" y="308"/>
                                </a:lnTo>
                                <a:lnTo>
                                  <a:pt x="67" y="413"/>
                                </a:lnTo>
                                <a:lnTo>
                                  <a:pt x="78" y="401"/>
                                </a:lnTo>
                                <a:lnTo>
                                  <a:pt x="71" y="401"/>
                                </a:lnTo>
                                <a:lnTo>
                                  <a:pt x="71" y="308"/>
                                </a:lnTo>
                                <a:close/>
                                <a:moveTo>
                                  <a:pt x="74" y="13"/>
                                </a:moveTo>
                                <a:lnTo>
                                  <a:pt x="68" y="13"/>
                                </a:lnTo>
                                <a:lnTo>
                                  <a:pt x="244" y="205"/>
                                </a:lnTo>
                                <a:lnTo>
                                  <a:pt x="71" y="401"/>
                                </a:lnTo>
                                <a:lnTo>
                                  <a:pt x="78" y="401"/>
                                </a:lnTo>
                                <a:lnTo>
                                  <a:pt x="251" y="205"/>
                                </a:lnTo>
                                <a:lnTo>
                                  <a:pt x="74" y="13"/>
                                </a:lnTo>
                                <a:close/>
                                <a:moveTo>
                                  <a:pt x="4" y="110"/>
                                </a:moveTo>
                                <a:lnTo>
                                  <a:pt x="0" y="110"/>
                                </a:lnTo>
                                <a:lnTo>
                                  <a:pt x="2" y="309"/>
                                </a:lnTo>
                                <a:lnTo>
                                  <a:pt x="66" y="308"/>
                                </a:lnTo>
                                <a:lnTo>
                                  <a:pt x="71" y="308"/>
                                </a:lnTo>
                                <a:lnTo>
                                  <a:pt x="70" y="304"/>
                                </a:lnTo>
                                <a:lnTo>
                                  <a:pt x="6" y="304"/>
                                </a:lnTo>
                                <a:lnTo>
                                  <a:pt x="4" y="110"/>
                                </a:lnTo>
                                <a:close/>
                                <a:moveTo>
                                  <a:pt x="70" y="304"/>
                                </a:moveTo>
                                <a:lnTo>
                                  <a:pt x="6" y="304"/>
                                </a:lnTo>
                                <a:lnTo>
                                  <a:pt x="70" y="304"/>
                                </a:lnTo>
                                <a:close/>
                                <a:moveTo>
                                  <a:pt x="63" y="0"/>
                                </a:moveTo>
                                <a:lnTo>
                                  <a:pt x="64" y="105"/>
                                </a:lnTo>
                                <a:lnTo>
                                  <a:pt x="0" y="105"/>
                                </a:lnTo>
                                <a:lnTo>
                                  <a:pt x="0" y="110"/>
                                </a:lnTo>
                                <a:lnTo>
                                  <a:pt x="68" y="110"/>
                                </a:lnTo>
                                <a:lnTo>
                                  <a:pt x="68" y="13"/>
                                </a:lnTo>
                                <a:lnTo>
                                  <a:pt x="74" y="13"/>
                                </a:lnTo>
                                <a:lnTo>
                                  <a:pt x="63"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6" name="docshape1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6068" y="1040"/>
                            <a:ext cx="240" cy="3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7" name="docshape1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6503" y="0"/>
                            <a:ext cx="2930" cy="1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8" name="docshape1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775" y="17"/>
                            <a:ext cx="452" cy="1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9" name="docshape1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1279" y="18"/>
                            <a:ext cx="494"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0" name="docshape20"/>
                        <wps:cNvSpPr>
                          <a:spLocks/>
                        </wps:cNvSpPr>
                        <wps:spPr bwMode="auto">
                          <a:xfrm>
                            <a:off x="9" y="517"/>
                            <a:ext cx="343" cy="361"/>
                          </a:xfrm>
                          <a:custGeom>
                            <a:avLst/>
                            <a:gdLst>
                              <a:gd name="T0" fmla="+- 0 10 10"/>
                              <a:gd name="T1" fmla="*/ T0 w 343"/>
                              <a:gd name="T2" fmla="+- 0 878 517"/>
                              <a:gd name="T3" fmla="*/ 878 h 361"/>
                              <a:gd name="T4" fmla="+- 0 10 10"/>
                              <a:gd name="T5" fmla="*/ T4 w 343"/>
                              <a:gd name="T6" fmla="+- 0 517 517"/>
                              <a:gd name="T7" fmla="*/ 517 h 361"/>
                              <a:gd name="T8" fmla="+- 0 352 10"/>
                              <a:gd name="T9" fmla="*/ T8 w 343"/>
                              <a:gd name="T10" fmla="+- 0 697 517"/>
                              <a:gd name="T11" fmla="*/ 697 h 361"/>
                              <a:gd name="T12" fmla="+- 0 10 10"/>
                              <a:gd name="T13" fmla="*/ T12 w 343"/>
                              <a:gd name="T14" fmla="+- 0 878 517"/>
                              <a:gd name="T15" fmla="*/ 878 h 361"/>
                            </a:gdLst>
                            <a:ahLst/>
                            <a:cxnLst>
                              <a:cxn ang="0">
                                <a:pos x="T1" y="T3"/>
                              </a:cxn>
                              <a:cxn ang="0">
                                <a:pos x="T5" y="T7"/>
                              </a:cxn>
                              <a:cxn ang="0">
                                <a:pos x="T9" y="T11"/>
                              </a:cxn>
                              <a:cxn ang="0">
                                <a:pos x="T13" y="T15"/>
                              </a:cxn>
                            </a:cxnLst>
                            <a:rect l="0" t="0" r="r" b="b"/>
                            <a:pathLst>
                              <a:path w="343" h="361">
                                <a:moveTo>
                                  <a:pt x="0" y="361"/>
                                </a:moveTo>
                                <a:lnTo>
                                  <a:pt x="0" y="0"/>
                                </a:lnTo>
                                <a:lnTo>
                                  <a:pt x="342" y="180"/>
                                </a:lnTo>
                                <a:lnTo>
                                  <a:pt x="0" y="361"/>
                                </a:lnTo>
                                <a:close/>
                              </a:path>
                            </a:pathLst>
                          </a:custGeom>
                          <a:noFill/>
                          <a:ln w="123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1" name="docshape21"/>
                        <wps:cNvSpPr>
                          <a:spLocks noChangeArrowheads="1"/>
                        </wps:cNvSpPr>
                        <wps:spPr bwMode="auto">
                          <a:xfrm>
                            <a:off x="258" y="466"/>
                            <a:ext cx="777" cy="44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2" name="docshape22"/>
                        <wps:cNvSpPr>
                          <a:spLocks noChangeArrowheads="1"/>
                        </wps:cNvSpPr>
                        <wps:spPr bwMode="auto">
                          <a:xfrm>
                            <a:off x="258" y="466"/>
                            <a:ext cx="777" cy="443"/>
                          </a:xfrm>
                          <a:prstGeom prst="rect">
                            <a:avLst/>
                          </a:prstGeom>
                          <a:noFill/>
                          <a:ln w="12319">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3" name="docshape2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442" y="608"/>
                            <a:ext cx="413" cy="1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4" name="Line 18"/>
                        <wps:cNvCnPr>
                          <a:cxnSpLocks noChangeShapeType="1"/>
                        </wps:cNvCnPr>
                        <wps:spPr bwMode="auto">
                          <a:xfrm>
                            <a:off x="1054" y="694"/>
                            <a:ext cx="165" cy="0"/>
                          </a:xfrm>
                          <a:prstGeom prst="line">
                            <a:avLst/>
                          </a:prstGeom>
                          <a:noFill/>
                          <a:ln w="12319">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5" name="docshape24"/>
                        <wps:cNvSpPr>
                          <a:spLocks noChangeArrowheads="1"/>
                        </wps:cNvSpPr>
                        <wps:spPr bwMode="auto">
                          <a:xfrm>
                            <a:off x="1044" y="684"/>
                            <a:ext cx="10" cy="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6" name="Line 20"/>
                        <wps:cNvCnPr>
                          <a:cxnSpLocks noChangeShapeType="1"/>
                        </wps:cNvCnPr>
                        <wps:spPr bwMode="auto">
                          <a:xfrm>
                            <a:off x="1219" y="694"/>
                            <a:ext cx="10" cy="0"/>
                          </a:xfrm>
                          <a:prstGeom prst="line">
                            <a:avLst/>
                          </a:prstGeom>
                          <a:noFill/>
                          <a:ln w="12319">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7" name="docshape25"/>
                        <wps:cNvSpPr>
                          <a:spLocks/>
                        </wps:cNvSpPr>
                        <wps:spPr bwMode="auto">
                          <a:xfrm>
                            <a:off x="1229" y="1172"/>
                            <a:ext cx="1274" cy="2"/>
                          </a:xfrm>
                          <a:custGeom>
                            <a:avLst/>
                            <a:gdLst>
                              <a:gd name="T0" fmla="+- 0 1239 1229"/>
                              <a:gd name="T1" fmla="*/ T0 w 1274"/>
                              <a:gd name="T2" fmla="+- 0 2503 1229"/>
                              <a:gd name="T3" fmla="*/ T2 w 1274"/>
                              <a:gd name="T4" fmla="+- 0 1239 1229"/>
                              <a:gd name="T5" fmla="*/ T4 w 1274"/>
                              <a:gd name="T6" fmla="+- 0 1229 1229"/>
                              <a:gd name="T7" fmla="*/ T6 w 1274"/>
                            </a:gdLst>
                            <a:ahLst/>
                            <a:cxnLst>
                              <a:cxn ang="0">
                                <a:pos x="T1" y="0"/>
                              </a:cxn>
                              <a:cxn ang="0">
                                <a:pos x="T3" y="0"/>
                              </a:cxn>
                              <a:cxn ang="0">
                                <a:pos x="T5" y="0"/>
                              </a:cxn>
                              <a:cxn ang="0">
                                <a:pos x="T7" y="0"/>
                              </a:cxn>
                            </a:cxnLst>
                            <a:rect l="0" t="0" r="r" b="b"/>
                            <a:pathLst>
                              <a:path w="1274">
                                <a:moveTo>
                                  <a:pt x="10" y="0"/>
                                </a:moveTo>
                                <a:lnTo>
                                  <a:pt x="1274" y="0"/>
                                </a:lnTo>
                                <a:moveTo>
                                  <a:pt x="10" y="0"/>
                                </a:moveTo>
                                <a:lnTo>
                                  <a:pt x="0" y="0"/>
                                </a:lnTo>
                              </a:path>
                            </a:pathLst>
                          </a:custGeom>
                          <a:noFill/>
                          <a:ln w="123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8" name="Line 22"/>
                        <wps:cNvCnPr>
                          <a:cxnSpLocks noChangeShapeType="1"/>
                        </wps:cNvCnPr>
                        <wps:spPr bwMode="auto">
                          <a:xfrm>
                            <a:off x="2502" y="1173"/>
                            <a:ext cx="10" cy="0"/>
                          </a:xfrm>
                          <a:prstGeom prst="line">
                            <a:avLst/>
                          </a:prstGeom>
                          <a:noFill/>
                          <a:ln w="12319">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9" name="docshape26"/>
                        <wps:cNvSpPr>
                          <a:spLocks/>
                        </wps:cNvSpPr>
                        <wps:spPr bwMode="auto">
                          <a:xfrm>
                            <a:off x="1229" y="1281"/>
                            <a:ext cx="1266" cy="4"/>
                          </a:xfrm>
                          <a:custGeom>
                            <a:avLst/>
                            <a:gdLst>
                              <a:gd name="T0" fmla="+- 0 1239 1229"/>
                              <a:gd name="T1" fmla="*/ T0 w 1266"/>
                              <a:gd name="T2" fmla="+- 0 1282 1282"/>
                              <a:gd name="T3" fmla="*/ 1282 h 4"/>
                              <a:gd name="T4" fmla="+- 0 2495 1229"/>
                              <a:gd name="T5" fmla="*/ T4 w 1266"/>
                              <a:gd name="T6" fmla="+- 0 1285 1282"/>
                              <a:gd name="T7" fmla="*/ 1285 h 4"/>
                              <a:gd name="T8" fmla="+- 0 1239 1229"/>
                              <a:gd name="T9" fmla="*/ T8 w 1266"/>
                              <a:gd name="T10" fmla="+- 0 1282 1282"/>
                              <a:gd name="T11" fmla="*/ 1282 h 4"/>
                              <a:gd name="T12" fmla="+- 0 1229 1229"/>
                              <a:gd name="T13" fmla="*/ T12 w 1266"/>
                              <a:gd name="T14" fmla="+- 0 1282 1282"/>
                              <a:gd name="T15" fmla="*/ 1282 h 4"/>
                            </a:gdLst>
                            <a:ahLst/>
                            <a:cxnLst>
                              <a:cxn ang="0">
                                <a:pos x="T1" y="T3"/>
                              </a:cxn>
                              <a:cxn ang="0">
                                <a:pos x="T5" y="T7"/>
                              </a:cxn>
                              <a:cxn ang="0">
                                <a:pos x="T9" y="T11"/>
                              </a:cxn>
                              <a:cxn ang="0">
                                <a:pos x="T13" y="T15"/>
                              </a:cxn>
                            </a:cxnLst>
                            <a:rect l="0" t="0" r="r" b="b"/>
                            <a:pathLst>
                              <a:path w="1266" h="4">
                                <a:moveTo>
                                  <a:pt x="10" y="0"/>
                                </a:moveTo>
                                <a:lnTo>
                                  <a:pt x="1266" y="3"/>
                                </a:lnTo>
                                <a:moveTo>
                                  <a:pt x="10" y="0"/>
                                </a:moveTo>
                                <a:lnTo>
                                  <a:pt x="0" y="0"/>
                                </a:lnTo>
                              </a:path>
                            </a:pathLst>
                          </a:custGeom>
                          <a:noFill/>
                          <a:ln w="123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0" name="Line 24"/>
                        <wps:cNvCnPr>
                          <a:cxnSpLocks noChangeShapeType="1"/>
                        </wps:cNvCnPr>
                        <wps:spPr bwMode="auto">
                          <a:xfrm>
                            <a:off x="2495" y="1285"/>
                            <a:ext cx="10" cy="0"/>
                          </a:xfrm>
                          <a:prstGeom prst="line">
                            <a:avLst/>
                          </a:prstGeom>
                          <a:noFill/>
                          <a:ln w="12319">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1" name="docshape27"/>
                        <wps:cNvSpPr>
                          <a:spLocks/>
                        </wps:cNvSpPr>
                        <wps:spPr bwMode="auto">
                          <a:xfrm>
                            <a:off x="15" y="1595"/>
                            <a:ext cx="343" cy="361"/>
                          </a:xfrm>
                          <a:custGeom>
                            <a:avLst/>
                            <a:gdLst>
                              <a:gd name="T0" fmla="+- 0 16 16"/>
                              <a:gd name="T1" fmla="*/ T0 w 343"/>
                              <a:gd name="T2" fmla="+- 0 1956 1595"/>
                              <a:gd name="T3" fmla="*/ 1956 h 361"/>
                              <a:gd name="T4" fmla="+- 0 16 16"/>
                              <a:gd name="T5" fmla="*/ T4 w 343"/>
                              <a:gd name="T6" fmla="+- 0 1595 1595"/>
                              <a:gd name="T7" fmla="*/ 1595 h 361"/>
                              <a:gd name="T8" fmla="+- 0 358 16"/>
                              <a:gd name="T9" fmla="*/ T8 w 343"/>
                              <a:gd name="T10" fmla="+- 0 1775 1595"/>
                              <a:gd name="T11" fmla="*/ 1775 h 361"/>
                              <a:gd name="T12" fmla="+- 0 16 16"/>
                              <a:gd name="T13" fmla="*/ T12 w 343"/>
                              <a:gd name="T14" fmla="+- 0 1956 1595"/>
                              <a:gd name="T15" fmla="*/ 1956 h 361"/>
                            </a:gdLst>
                            <a:ahLst/>
                            <a:cxnLst>
                              <a:cxn ang="0">
                                <a:pos x="T1" y="T3"/>
                              </a:cxn>
                              <a:cxn ang="0">
                                <a:pos x="T5" y="T7"/>
                              </a:cxn>
                              <a:cxn ang="0">
                                <a:pos x="T9" y="T11"/>
                              </a:cxn>
                              <a:cxn ang="0">
                                <a:pos x="T13" y="T15"/>
                              </a:cxn>
                            </a:cxnLst>
                            <a:rect l="0" t="0" r="r" b="b"/>
                            <a:pathLst>
                              <a:path w="343" h="361">
                                <a:moveTo>
                                  <a:pt x="0" y="361"/>
                                </a:moveTo>
                                <a:lnTo>
                                  <a:pt x="0" y="0"/>
                                </a:lnTo>
                                <a:lnTo>
                                  <a:pt x="342" y="180"/>
                                </a:lnTo>
                                <a:lnTo>
                                  <a:pt x="0" y="361"/>
                                </a:lnTo>
                                <a:close/>
                              </a:path>
                            </a:pathLst>
                          </a:custGeom>
                          <a:noFill/>
                          <a:ln w="123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2" name="docshape28"/>
                        <wps:cNvSpPr>
                          <a:spLocks noChangeArrowheads="1"/>
                        </wps:cNvSpPr>
                        <wps:spPr bwMode="auto">
                          <a:xfrm>
                            <a:off x="264" y="1543"/>
                            <a:ext cx="777" cy="44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3" name="docshape29"/>
                        <wps:cNvSpPr>
                          <a:spLocks noChangeArrowheads="1"/>
                        </wps:cNvSpPr>
                        <wps:spPr bwMode="auto">
                          <a:xfrm>
                            <a:off x="264" y="1543"/>
                            <a:ext cx="777" cy="443"/>
                          </a:xfrm>
                          <a:prstGeom prst="rect">
                            <a:avLst/>
                          </a:prstGeom>
                          <a:noFill/>
                          <a:ln w="12319">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4" name="docshape3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502" y="1684"/>
                            <a:ext cx="306" cy="1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5" name="Line 29"/>
                        <wps:cNvCnPr>
                          <a:cxnSpLocks noChangeShapeType="1"/>
                        </wps:cNvCnPr>
                        <wps:spPr bwMode="auto">
                          <a:xfrm>
                            <a:off x="1060" y="1772"/>
                            <a:ext cx="159" cy="0"/>
                          </a:xfrm>
                          <a:prstGeom prst="line">
                            <a:avLst/>
                          </a:prstGeom>
                          <a:noFill/>
                          <a:ln w="12319">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6" name="docshape31"/>
                        <wps:cNvSpPr>
                          <a:spLocks noChangeArrowheads="1"/>
                        </wps:cNvSpPr>
                        <wps:spPr bwMode="auto">
                          <a:xfrm>
                            <a:off x="1049" y="1762"/>
                            <a:ext cx="11" cy="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7" name="Line 31"/>
                        <wps:cNvCnPr>
                          <a:cxnSpLocks noChangeShapeType="1"/>
                        </wps:cNvCnPr>
                        <wps:spPr bwMode="auto">
                          <a:xfrm>
                            <a:off x="1219" y="1772"/>
                            <a:ext cx="10" cy="0"/>
                          </a:xfrm>
                          <a:prstGeom prst="line">
                            <a:avLst/>
                          </a:prstGeom>
                          <a:noFill/>
                          <a:ln w="12319">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8" name="docshape32"/>
                        <wps:cNvSpPr>
                          <a:spLocks/>
                        </wps:cNvSpPr>
                        <wps:spPr bwMode="auto">
                          <a:xfrm>
                            <a:off x="1229" y="694"/>
                            <a:ext cx="2" cy="482"/>
                          </a:xfrm>
                          <a:custGeom>
                            <a:avLst/>
                            <a:gdLst>
                              <a:gd name="T0" fmla="+- 0 704 694"/>
                              <a:gd name="T1" fmla="*/ 704 h 482"/>
                              <a:gd name="T2" fmla="+- 0 1175 694"/>
                              <a:gd name="T3" fmla="*/ 1175 h 482"/>
                              <a:gd name="T4" fmla="+- 0 704 694"/>
                              <a:gd name="T5" fmla="*/ 704 h 482"/>
                              <a:gd name="T6" fmla="+- 0 694 694"/>
                              <a:gd name="T7" fmla="*/ 694 h 482"/>
                            </a:gdLst>
                            <a:ahLst/>
                            <a:cxnLst>
                              <a:cxn ang="0">
                                <a:pos x="0" y="T1"/>
                              </a:cxn>
                              <a:cxn ang="0">
                                <a:pos x="0" y="T3"/>
                              </a:cxn>
                              <a:cxn ang="0">
                                <a:pos x="0" y="T5"/>
                              </a:cxn>
                              <a:cxn ang="0">
                                <a:pos x="0" y="T7"/>
                              </a:cxn>
                            </a:cxnLst>
                            <a:rect l="0" t="0" r="r" b="b"/>
                            <a:pathLst>
                              <a:path h="482">
                                <a:moveTo>
                                  <a:pt x="0" y="10"/>
                                </a:moveTo>
                                <a:lnTo>
                                  <a:pt x="0" y="481"/>
                                </a:lnTo>
                                <a:moveTo>
                                  <a:pt x="0" y="10"/>
                                </a:moveTo>
                                <a:lnTo>
                                  <a:pt x="0" y="0"/>
                                </a:lnTo>
                              </a:path>
                            </a:pathLst>
                          </a:custGeom>
                          <a:noFill/>
                          <a:ln w="123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9" name="Line 33"/>
                        <wps:cNvCnPr>
                          <a:cxnSpLocks noChangeShapeType="1"/>
                        </wps:cNvCnPr>
                        <wps:spPr bwMode="auto">
                          <a:xfrm>
                            <a:off x="1229" y="1175"/>
                            <a:ext cx="0" cy="10"/>
                          </a:xfrm>
                          <a:prstGeom prst="line">
                            <a:avLst/>
                          </a:prstGeom>
                          <a:noFill/>
                          <a:ln w="12319">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0" name="Line 34"/>
                        <wps:cNvCnPr>
                          <a:cxnSpLocks noChangeShapeType="1"/>
                        </wps:cNvCnPr>
                        <wps:spPr bwMode="auto">
                          <a:xfrm>
                            <a:off x="1229" y="1291"/>
                            <a:ext cx="0" cy="466"/>
                          </a:xfrm>
                          <a:prstGeom prst="line">
                            <a:avLst/>
                          </a:prstGeom>
                          <a:noFill/>
                          <a:ln w="12319">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1" name="Line 35"/>
                        <wps:cNvCnPr>
                          <a:cxnSpLocks noChangeShapeType="1"/>
                        </wps:cNvCnPr>
                        <wps:spPr bwMode="auto">
                          <a:xfrm>
                            <a:off x="1229" y="1292"/>
                            <a:ext cx="0" cy="0"/>
                          </a:xfrm>
                          <a:prstGeom prst="line">
                            <a:avLst/>
                          </a:prstGeom>
                          <a:noFill/>
                          <a:ln w="12319">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2" name="Line 36"/>
                        <wps:cNvCnPr>
                          <a:cxnSpLocks noChangeShapeType="1"/>
                        </wps:cNvCnPr>
                        <wps:spPr bwMode="auto">
                          <a:xfrm>
                            <a:off x="1229" y="1757"/>
                            <a:ext cx="0" cy="10"/>
                          </a:xfrm>
                          <a:prstGeom prst="line">
                            <a:avLst/>
                          </a:prstGeom>
                          <a:noFill/>
                          <a:ln w="12319">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7585C321" id="Группа 58" o:spid="_x0000_s1026" style="width:467.75pt;height:116.4pt;mso-position-horizontal-relative:char;mso-position-vertical-relative:line" coordsize="9615,2393"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9" o:spid="_x0000_s1027" type="#_x0000_t75" style="position:absolute;left:1349;top:144;width:8266;height:2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">
                  <v:imagedata r:id="rId47" o:title=""/>
                </v:shape>
                <v:shape id="docshape10" o:spid="_x0000_s1028" type="#_x0000_t75" style="position:absolute;left:2632;top:1040;width:261;height: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">
                  <v:imagedata r:id="rId48" o:title=""/>
                </v:shape>
                <v:shape id="docshape11" o:spid="_x0000_s1029" style="position:absolute;left:2627;top:1027;width:273;height:414;visibility:visible;mso-wrap-style:square;v-text-anchor:top" coordsize="273,4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" path="m92,308r-5,l88,413r12,-13l93,400,92,308xm96,12r-7,l266,205,93,400r7,l272,205,96,12xm5,110r-5,l2,309r90,-1l92,304r-85,l5,110xm92,303l7,304r85,l92,303xm84,r1,105l,105r,5l90,109,89,12r7,l84,xe" stroked="f">
                  <v:path arrowok="t" o:connecttype="custom" o:connectlocs="92,1336;87,1336;88,1441;100,1428;93,1428;92,1336;96,1040;89,1040;266,1233;93,1428;100,1428;272,1233;96,1040;5,1138;0,1138;2,1337;92,1336;92,1332;7,1332;5,1138;92,1331;7,1332;92,1332;92,1331;84,1028;85,1133;0,1133;0,1138;90,1137;89,1040;96,1040;84,1028" o:connectangles="0,0,0,0,0,0,0,0,0,0,0,0,0,0,0,0,0,0,0,0,0,0,0,0,0,0,0,0,0,0,0,0"/>
                </v:shape>
                <v:shape id="docshape12" o:spid="_x0000_s1030" type="#_x0000_t75" style="position:absolute;left:2632;top:1040;width:261;height: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">
                  <v:imagedata r:id="rId49" o:title=""/>
                </v:shape>
                <v:shape id="docshape13" o:spid="_x0000_s1031" type="#_x0000_t75" style="position:absolute;left:3009;top:106;width:2902;height:2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">
                  <v:imagedata r:id="rId50" o:title=""/>
                </v:shape>
                <v:shape id="docshape14" o:spid="_x0000_s1032" type="#_x0000_t75" style="position:absolute;left:6068;top:1040;width:240;height: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">
                  <v:imagedata r:id="rId51" o:title=""/>
                </v:shape>
                <v:shape id="docshape15" o:spid="_x0000_s1033" style="position:absolute;left:6063;top:1028;width:251;height:414;visibility:visible;mso-wrap-style:square;v-text-anchor:top" coordsize="251,4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" path="m71,308r-5,l67,413,78,401r-7,l71,308xm74,13r-6,l244,205,71,401r7,l251,205,74,13xm4,110r-4,l2,309r64,-1l71,308r-1,-4l6,304,4,110xm70,304r-64,l70,304xm63,r1,105l,105r,5l68,110r,-97l74,13,63,xe" stroked="f">
                  <v:path arrowok="t" o:connecttype="custom" o:connectlocs="71,1336;66,1336;67,1441;78,1429;71,1429;71,1336;74,1041;68,1041;244,1233;71,1429;78,1429;251,1233;74,1041;4,1138;0,1138;2,1337;66,1336;71,1336;70,1332;6,1332;4,1138;70,1332;6,1332;70,1332;70,1332;63,1028;64,1133;0,1133;0,1138;68,1138;68,1041;74,1041;63,1028" o:connectangles="0,0,0,0,0,0,0,0,0,0,0,0,0,0,0,0,0,0,0,0,0,0,0,0,0,0,0,0,0,0,0,0,0"/>
                </v:shape>
                <v:shape id="docshape16" o:spid="_x0000_s1034" type="#_x0000_t75" style="position:absolute;left:6068;top:1040;width:240;height: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">
                  <v:imagedata r:id="rId52" o:title=""/>
                </v:shape>
                <v:shape id="docshape17" o:spid="_x0000_s1035" type="#_x0000_t75" style="position:absolute;left:6503;width:2930;height: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">
                  <v:imagedata r:id="rId53" o:title=""/>
                </v:shape>
                <v:shape id="docshape18" o:spid="_x0000_s1036" type="#_x0000_t75" style="position:absolute;left:775;top:17;width:452;height:1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">
                  <v:imagedata r:id="rId54" o:title=""/>
                </v:shape>
                <v:shape id="docshape19" o:spid="_x0000_s1037" type="#_x0000_t75" style="position:absolute;left:1279;top:18;width:494;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">
                  <v:imagedata r:id="rId55" o:title=""/>
                </v:shape>
                <v:shape id="docshape20" o:spid="_x0000_s1038" style="position:absolute;left:9;top:517;width:343;height:361;visibility:visible;mso-wrap-style:square;v-text-anchor:top" coordsize="343,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" path="m,361l,,342,180,,361xe" filled="f" strokeweight=".97pt">
                  <v:path arrowok="t" o:connecttype="custom" o:connectlocs="0,878;0,517;342,697;0,878" o:connectangles="0,0,0,0"/>
                </v:shape>
                <v:rect id="docshape21" o:spid="_x0000_s1039" style="position:absolute;left:258;top:466;width:777;height:4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" stroked="f"/>
                <v:rect id="docshape22" o:spid="_x0000_s1040" style="position:absolute;left:258;top:466;width:777;height:4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" filled="f" strokeweight=".97pt"/>
                <v:shape id="docshape23" o:spid="_x0000_s1041" type="#_x0000_t75" style="position:absolute;left:442;top:608;width:413;height:1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">
                  <v:imagedata r:id="rId56" o:title=""/>
                </v:shape>
                <v:line id="Line 18" o:spid="_x0000_s1042" style="position:absolute;visibility:visible;mso-wrap-style:square" from="1054,694" to="1219,6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" strokeweight=".97pt"/>
                <v:rect id="docshape24" o:spid="_x0000_s1043" style="position:absolute;left:1044;top:684;width:10;height: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" fillcolor="black" stroked="f"/>
                <v:line id="Line 20" o:spid="_x0000_s1044" style="position:absolute;visibility:visible;mso-wrap-style:square" from="1219,694" to="1229,6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" strokeweight=".97pt"/>
                <v:shape id="docshape25" o:spid="_x0000_s1045" style="position:absolute;left:1229;top:1172;width:1274;height:2;visibility:visible;mso-wrap-style:square;v-text-anchor:top" coordsize="12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" path="m10,l1274,m10,l,e" filled="f" strokeweight=".97pt">
                  <v:path arrowok="t" o:connecttype="custom" o:connectlocs="10,0;1274,0;10,0;0,0" o:connectangles="0,0,0,0"/>
                </v:shape>
                <v:line id="Line 22" o:spid="_x0000_s1046" style="position:absolute;visibility:visible;mso-wrap-style:square" from="2502,1173" to="2512,11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" strokeweight=".97pt"/>
                <v:shape id="docshape26" o:spid="_x0000_s1047" style="position:absolute;left:1229;top:1281;width:1266;height:4;visibility:visible;mso-wrap-style:square;v-text-anchor:top" coordsize="126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" path="m10,l1266,3m10,l,e" filled="f" strokeweight=".97pt">
                  <v:path arrowok="t" o:connecttype="custom" o:connectlocs="10,1282;1266,1285;10,1282;0,1282" o:connectangles="0,0,0,0"/>
                </v:shape>
                <v:line id="Line 24" o:spid="_x0000_s1048" style="position:absolute;visibility:visible;mso-wrap-style:square" from="2495,1285" to="2505,12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" strokeweight=".97pt"/>
                <v:shape id="docshape27" o:spid="_x0000_s1049" style="position:absolute;left:15;top:1595;width:343;height:361;visibility:visible;mso-wrap-style:square;v-text-anchor:top" coordsize="343,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" path="m,361l,,342,180,,361xe" filled="f" strokeweight=".97pt">
                  <v:path arrowok="t" o:connecttype="custom" o:connectlocs="0,1956;0,1595;342,1775;0,1956" o:connectangles="0,0,0,0"/>
                </v:shape>
                <v:rect id="docshape28" o:spid="_x0000_s1050" style="position:absolute;left:264;top:1543;width:777;height:4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" stroked="f"/>
                <v:rect id="docshape29" o:spid="_x0000_s1051" style="position:absolute;left:264;top:1543;width:777;height:4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" filled="f" strokeweight=".97pt"/>
                <v:shape id="docshape30" o:spid="_x0000_s1052" type="#_x0000_t75" style="position:absolute;left:502;top:1684;width:306;height:1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">
                  <v:imagedata r:id="rId57" o:title=""/>
                </v:shape>
                <v:line id="Line 29" o:spid="_x0000_s1053" style="position:absolute;visibility:visible;mso-wrap-style:square" from="1060,1772" to="1219,17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" strokeweight=".97pt"/>
                <v:rect id="docshape31" o:spid="_x0000_s1054" style="position:absolute;left:1049;top:1762;width:11;height: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" fillcolor="black" stroked="f"/>
                <v:line id="Line 31" o:spid="_x0000_s1055" style="position:absolute;visibility:visible;mso-wrap-style:square" from="1219,1772" to="1229,17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" strokeweight=".97pt"/>
                <v:shape id="docshape32" o:spid="_x0000_s1056" style="position:absolute;left:1229;top:694;width:2;height:482;visibility:visible;mso-wrap-style:square;v-text-anchor:top" coordsize="2,4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" path="m,10l,481m,10l,e" filled="f" strokeweight=".97pt">
                  <v:path arrowok="t" o:connecttype="custom" o:connectlocs="0,704;0,1175;0,704;0,694" o:connectangles="0,0,0,0"/>
                </v:shape>
                <v:line id="Line 33" o:spid="_x0000_s1057" style="position:absolute;visibility:visible;mso-wrap-style:square" from="1229,1175" to="1229,11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" strokeweight=".97pt"/>
                <v:line id="Line 34" o:spid="_x0000_s1058" style="position:absolute;visibility:visible;mso-wrap-style:square" from="1229,1291" to="1229,17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" strokeweight=".97pt"/>
                <v:line id="Line 35" o:spid="_x0000_s1059" style="position:absolute;visibility:visible;mso-wrap-style:square" from="1229,1292" to="1229,12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" strokeweight=".97pt"/>
                <v:line id="Line 36" o:spid="_x0000_s1060" style="position:absolute;visibility:visible;mso-wrap-style:square" from="1229,1757" to="1229,17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" strokeweight=".97pt"/>
                <w10:anchorlock/>
              </v:group>
            </w:pict>
          </mc:Fallback>
        </mc:AlternateContent>
      </w:r>
    </w:p>
    <w:p w14:paraId="135B9FA1" w14:textId="77777777" w:rsidR="00922B26" w:rsidRPr="00922B26" w:rsidRDefault="00922B26" w:rsidP="00922B26">
      <w:pPr>
        <w:pStyle w:val="af"/>
        <w:rPr>
          <w:lang w:val="ru-RU"/>
        </w:rPr>
      </w:pPr>
      <w:bookmarkStart w:id="78" w:name="_Ref91671220"/>
      <w:r w:rsidRPr="00922B26">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8</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4</w:t>
      </w:r>
      <w:r w:rsidR="00AF6891">
        <w:rPr>
          <w:lang w:val="ru-RU"/>
        </w:rPr>
        <w:fldChar w:fldCharType="end"/>
      </w:r>
      <w:bookmarkEnd w:id="78"/>
      <w:r>
        <w:rPr>
          <w:lang w:val="ru-RU"/>
        </w:rPr>
        <w:t xml:space="preserve"> </w:t>
      </w:r>
      <w:r w:rsidRPr="00922B26">
        <w:rPr>
          <w:lang w:val="ru-RU"/>
        </w:rPr>
        <w:t xml:space="preserve">Система принимает на вход асинхронные данные, полученные парой камер в </w:t>
      </w:r>
      <w:proofErr w:type="spellStart"/>
      <w:r w:rsidRPr="00922B26">
        <w:rPr>
          <w:lang w:val="ru-RU"/>
        </w:rPr>
        <w:t>стереоконфигурации</w:t>
      </w:r>
      <w:proofErr w:type="spellEnd"/>
      <w:r w:rsidRPr="00922B26">
        <w:rPr>
          <w:lang w:val="ru-RU"/>
        </w:rPr>
        <w:t xml:space="preserve"> (слева), и восстанавливает движение камер, а также </w:t>
      </w:r>
      <w:proofErr w:type="spellStart"/>
      <w:r w:rsidRPr="00922B26">
        <w:rPr>
          <w:lang w:val="ru-RU"/>
        </w:rPr>
        <w:t>полуплотную</w:t>
      </w:r>
      <w:proofErr w:type="spellEnd"/>
      <w:r w:rsidRPr="00922B26">
        <w:rPr>
          <w:lang w:val="ru-RU"/>
        </w:rPr>
        <w:t xml:space="preserve"> карту сцены (справа). Система использует пространственно-временную согласованность событий в плоскостях изображения камер для решения </w:t>
      </w:r>
      <w:proofErr w:type="spellStart"/>
      <w:r w:rsidRPr="00922B26">
        <w:rPr>
          <w:lang w:val="ru-RU"/>
        </w:rPr>
        <w:t>подпроблемы</w:t>
      </w:r>
      <w:proofErr w:type="spellEnd"/>
      <w:r w:rsidRPr="00922B26">
        <w:rPr>
          <w:lang w:val="ru-RU"/>
        </w:rPr>
        <w:t xml:space="preserve"> локализации (т.е. отслеживания 6-DoF) и отображения (т.е. оценки глубины) визуальной одометрии (средняя). Система работает в реальном времени на стандартном процессоре.</w:t>
      </w:r>
    </w:p>
    <w:p w14:paraId="3D0794DE" w14:textId="77777777" w:rsidR="00922B26" w:rsidRPr="00922B26" w:rsidRDefault="00922B26" w:rsidP="00922B26">
      <w:pPr>
        <w:spacing w:after="160" w:line="259" w:lineRule="auto"/>
        <w:rPr>
          <w:sz w:val="28"/>
          <w:szCs w:val="28"/>
          <w:lang w:val="ru-RU"/>
        </w:rPr>
      </w:pPr>
      <w:r w:rsidRPr="00922B26">
        <w:rPr>
          <w:sz w:val="28"/>
          <w:szCs w:val="28"/>
          <w:lang w:val="ru-RU"/>
        </w:rPr>
        <w:t xml:space="preserve">Система использует параллельный подход отслеживания и отображения, где новые решения для каждой </w:t>
      </w:r>
      <w:proofErr w:type="spellStart"/>
      <w:r w:rsidRPr="00922B26">
        <w:rPr>
          <w:sz w:val="28"/>
          <w:szCs w:val="28"/>
          <w:lang w:val="ru-RU"/>
        </w:rPr>
        <w:t>подпроблемы</w:t>
      </w:r>
      <w:proofErr w:type="spellEnd"/>
      <w:r w:rsidRPr="00922B26">
        <w:rPr>
          <w:sz w:val="28"/>
          <w:szCs w:val="28"/>
          <w:lang w:val="ru-RU"/>
        </w:rPr>
        <w:t xml:space="preserve"> (трехмерное (3-D) построение карты пространства и оценка положения камеры) разработаны с целями быть принципиальными и эффективными для работы в реальном времени с аппаратным обеспечением. Это достигается за счет максимизации пространственно-временной согласованности данных, основанных на </w:t>
      </w:r>
      <w:proofErr w:type="spellStart"/>
      <w:r w:rsidRPr="00922B26">
        <w:rPr>
          <w:sz w:val="28"/>
          <w:szCs w:val="28"/>
          <w:lang w:val="ru-RU"/>
        </w:rPr>
        <w:t>стереособытиях</w:t>
      </w:r>
      <w:proofErr w:type="spellEnd"/>
      <w:r w:rsidRPr="00922B26">
        <w:rPr>
          <w:sz w:val="28"/>
          <w:szCs w:val="28"/>
          <w:lang w:val="ru-RU"/>
        </w:rPr>
        <w:t xml:space="preserve">, используя при этом простое и эффективное представление. В частности, модуль отображения строит </w:t>
      </w:r>
      <w:proofErr w:type="spellStart"/>
      <w:r w:rsidRPr="00922B26">
        <w:rPr>
          <w:sz w:val="28"/>
          <w:szCs w:val="28"/>
          <w:lang w:val="ru-RU"/>
        </w:rPr>
        <w:t>полуплотную</w:t>
      </w:r>
      <w:proofErr w:type="spellEnd"/>
      <w:r w:rsidRPr="00922B26">
        <w:rPr>
          <w:sz w:val="28"/>
          <w:szCs w:val="28"/>
          <w:lang w:val="ru-RU"/>
        </w:rPr>
        <w:t xml:space="preserve"> трехмерную карту сцены, объединяя оценки глубины с нескольких точек обзора (полученные благодаря пространственно-временной согласованности) в вероятностном режиме. Модуль отслеживания восстанавливает позу стереосистемы, решая проблему регистрации, которая естественно возникает из-за выбранной карты и представления данных о событиях. Эксперименты на общедоступных наборах данных демонстрируют универсальность предложенного метода в естественных сценах с общим 6-DoF движением. Система успешно использует преимущества камер, основанных на событиях, для выполнения визуальной одометрии в сложных условиях освещенности, </w:t>
      </w:r>
      <w:r w:rsidRPr="00922B26">
        <w:rPr>
          <w:sz w:val="28"/>
          <w:szCs w:val="28"/>
          <w:lang w:val="ru-RU"/>
        </w:rPr>
        <w:lastRenderedPageBreak/>
        <w:t>таких как низкая освещенность и высокий динамический диапазон, работая при этом в реальном времени на стандартном процессоре.</w:t>
      </w:r>
    </w:p>
    <w:p w14:paraId="66E6D705" w14:textId="4BBFD665" w:rsidR="00922B26" w:rsidRPr="00922B26" w:rsidRDefault="00922B26" w:rsidP="00922B26">
      <w:pPr>
        <w:spacing w:after="160" w:line="259" w:lineRule="auto"/>
        <w:rPr>
          <w:sz w:val="28"/>
          <w:szCs w:val="28"/>
          <w:lang w:val="ru-RU"/>
        </w:rPr>
      </w:pPr>
      <w:r w:rsidRPr="00922B26">
        <w:rPr>
          <w:sz w:val="28"/>
          <w:szCs w:val="28"/>
          <w:lang w:val="ru-RU"/>
        </w:rPr>
        <w:t xml:space="preserve">Событийный метод работы с камерами, как называются его авторы </w:t>
      </w:r>
      <w:r w:rsidR="00DC6E06">
        <w:rPr>
          <w:sz w:val="28"/>
          <w:szCs w:val="28"/>
          <w:lang w:val="ru-RU"/>
        </w:rPr>
        <w:fldChar w:fldCharType="begin"/>
      </w:r>
      <w:r w:rsidR="00DC6E06">
        <w:rPr>
          <w:sz w:val="28"/>
          <w:szCs w:val="28"/>
          <w:lang w:val="ru-RU"/>
        </w:rPr>
        <w:instrText xml:space="preserve"> ADDIN ZOTERO_ITEM CSL_CITATION {"citationID":"DWzHLfm4","properties":{"formattedCitation":"[54]","plainCitation":"[54]","noteIndex":0},"citationItems":[{"id":250,"uris":["http://zotero.org/users/local/XvQpfN4m/items/73MMDCLK"],"uri":["http://zotero.org/users/local/XvQpfN4m/items/73MMDCLK"],"itemData":{"id":250,"type":"book","title":"Event-based Stereo Visual Odometry","author":[{"family":"Zhou","given":"Yi"},{"family":"Gallego","given":"Guillermo"},{"family":"Shen","given":"Shaojie"}],"issued":{"date-parts":[["2020",7,30]]}}}],"schema":"https://github.com/citation-style-language/schema/raw/master/csl-citation.json"} </w:instrText>
      </w:r>
      <w:r w:rsidR="00DC6E06">
        <w:rPr>
          <w:sz w:val="28"/>
          <w:szCs w:val="28"/>
          <w:lang w:val="ru-RU"/>
        </w:rPr>
        <w:fldChar w:fldCharType="separate"/>
      </w:r>
      <w:r w:rsidR="00DC6E06" w:rsidRPr="00DC6E06">
        <w:rPr>
          <w:sz w:val="28"/>
          <w:lang w:val="ru-RU"/>
        </w:rPr>
        <w:t>[54]</w:t>
      </w:r>
      <w:r w:rsidR="00DC6E06">
        <w:rPr>
          <w:sz w:val="28"/>
          <w:szCs w:val="28"/>
          <w:lang w:val="ru-RU"/>
        </w:rPr>
        <w:fldChar w:fldCharType="end"/>
      </w:r>
      <w:r w:rsidRPr="00922B26">
        <w:rPr>
          <w:sz w:val="28"/>
          <w:szCs w:val="28"/>
          <w:lang w:val="ru-RU"/>
        </w:rPr>
        <w:t xml:space="preserve"> позволяет отслеживать ситуации, когда происходит пиксельные скачкообразные изменения интенсивности, так называемые "события".</w:t>
      </w:r>
    </w:p>
    <w:p w14:paraId="40D3DADE" w14:textId="41A93E9A" w:rsidR="00922B26" w:rsidRPr="00922B26" w:rsidRDefault="00922B26" w:rsidP="00922B26">
      <w:pPr>
        <w:spacing w:after="160" w:line="259" w:lineRule="auto"/>
        <w:rPr>
          <w:sz w:val="28"/>
          <w:szCs w:val="28"/>
          <w:lang w:val="ru-RU"/>
        </w:rPr>
      </w:pPr>
      <w:r w:rsidRPr="00922B26">
        <w:rPr>
          <w:sz w:val="28"/>
          <w:szCs w:val="28"/>
          <w:lang w:val="ru-RU"/>
        </w:rPr>
        <w:t xml:space="preserve">Событийные камеры отдают кадры асинхронно только в момент фиксации события. Этот асинхронный и дифференциальный принцип работы подавляет временную избыточность (необходимость фильтровать кадры на видео для определения ключевых кадров в обычных SLAM методах) и, следовательно, снижает энергопотребление и вычислительные затраты. Фактически основное отличие заключается в том, что фильтрация ключевых кадров осуществлена </w:t>
      </w:r>
      <w:proofErr w:type="spellStart"/>
      <w:r w:rsidRPr="00922B26">
        <w:rPr>
          <w:sz w:val="28"/>
          <w:szCs w:val="28"/>
          <w:lang w:val="ru-RU"/>
        </w:rPr>
        <w:t>аппаратно</w:t>
      </w:r>
      <w:proofErr w:type="spellEnd"/>
      <w:r w:rsidRPr="00922B26">
        <w:rPr>
          <w:sz w:val="28"/>
          <w:szCs w:val="28"/>
          <w:lang w:val="ru-RU"/>
        </w:rPr>
        <w:t xml:space="preserve">. Обладая микросекундным разрешением, событийные камеры способны фиксировать высокоскоростные движения, которые на стандартных камерах вызвали бы сильное смазывание движения, что также актуально для работы в динамических системах. Кроме того, событийные камеры имеют очень высокий динамический диапазон (HDR) (например, 140 дБ по сравнению с 60 дБ у стандартных камер), что позволяет использовать их в широких условиях освещенности. Таким образом, событийные камеры открывают возможности для решения сложных задач в робототехнике, таких как высокоскоростное и/или HDR отслеживание объектов </w:t>
      </w:r>
      <w:r w:rsidR="00CC461F">
        <w:rPr>
          <w:sz w:val="28"/>
          <w:szCs w:val="28"/>
          <w:lang w:val="ru-RU"/>
        </w:rPr>
        <w:fldChar w:fldCharType="begin"/>
      </w:r>
      <w:r w:rsidR="00CC461F">
        <w:rPr>
          <w:sz w:val="28"/>
          <w:szCs w:val="28"/>
          <w:lang w:val="ru-RU"/>
        </w:rPr>
        <w:instrText xml:space="preserve"> ADDIN ZOTERO_ITEM CSL_CITATION {"citationID":"wyvmDk2F","properties":{"formattedCitation":"[55]\\uc0\\u8211{}[57]","plainCitation":"[55]–[57]","noteIndex":0},"citationItems":[{"id":124,"uris":["http://zotero.org/users/local/XvQpfN4m/items/A5N79RLN"],"uri":["http://zotero.org/users/local/XvQpfN4m/items/A5N79RLN"],"itemData":{"id":124,"type":"article-journal","container-title":"IEEE Transactions on Neural Networks and Learning Systems","DOI":"10.1109/TNNLS.2014.2352401","ISSN":"2162-237X, 2162-2388","issue":"8","journalAbbreviation":"IEEE Trans. Neural Netw. Learning Syst.","page":"1710-1720","source":"DOI.org (Crossref)","title":"Asynchronous Event-Based Multikernel Algorithm for High-Speed Visual Features Tracking","volume":"26","author":[{"family":"Lagorce","given":"Xavier"},{"family":"Meyer","given":"Cedric"},{"family":"Ieng","given":"Sio-Hoi"},{"family":"Filliat","given":"David"},{"family":"Benosman","given":"Ryad"}],"issued":{"date-parts":[["2015",8]]}}},{"id":128,"uris":["http://zotero.org/users/local/XvQpfN4m/items/DQ973TFA"],"uri":["http://zotero.org/users/local/XvQpfN4m/items/DQ973TFA"],"itemData":{"id":128,"type":"paper-conference","container-title":"2017 IEEE International Conference on Robotics and Automation (ICRA)","DOI":"10.1109/ICRA.2017.7989517","event":"2017 IEEE International Conference on Robotics and Automation (ICRA)","event-place":"Singapore, Singapore","ISBN":"978-1-5090-4633-1","page":"4465-4470","publisher":"IEEE","publisher-place":"Singapore, Singapore","source":"DOI.org (Crossref)","title":"Event-based feature tracking with probabilistic data association","URL":"http://ieeexplore.ieee.org/document/7989517/","author":[{"family":"Zhu","given":"Alex Zihao"},{"family":"Atanasov","given":"Nikolay"},{"family":"Daniilidis","given":"Kostas"}],"accessed":{"date-parts":[["2021",12,29]]},"issued":{"date-parts":[["2017",5]]}}},{"id":129,"uris":["http://zotero.org/users/local/XvQpfN4m/items/CSSLLSPM"],"uri":["http://zotero.org/users/local/XvQpfN4m/items/CSSLLSPM"],"itemData":{"id":129,"type":"article-journal","container-title":"International Journal of Computer Vision","DOI":"10.1007/s11263-019-01209-w","ISSN":"0920-5691, 1573-1405","issue":"3","journalAbbreviation":"Int J Comput Vis","language":"en","page":"601-618","source":"DOI.org (Crossref)","title":"EKLT: Asynchronous Photometric Feature Tracking Using Events and Frames","title-short":"EKLT","volume":"128","author":[{"family":"Gehrig","given":"Daniel"},{"family":"Rebecq","given":"Henri"},{"family":"Gallego","given":"Guillermo"},{"family":"Scaramuzza","given":"Davide"}],"issued":{"date-parts":[["2020",3]]}}}],"schema":"https://github.com/citation-style-language/schema/raw/master/csl-citation.json"} </w:instrText>
      </w:r>
      <w:r w:rsidR="00CC461F">
        <w:rPr>
          <w:sz w:val="28"/>
          <w:szCs w:val="28"/>
          <w:lang w:val="ru-RU"/>
        </w:rPr>
        <w:fldChar w:fldCharType="separate"/>
      </w:r>
      <w:r w:rsidR="00CC461F" w:rsidRPr="00CC461F">
        <w:rPr>
          <w:sz w:val="28"/>
        </w:rPr>
        <w:t>[55]–[57]</w:t>
      </w:r>
      <w:r w:rsidR="00CC461F">
        <w:rPr>
          <w:sz w:val="28"/>
          <w:szCs w:val="28"/>
          <w:lang w:val="ru-RU"/>
        </w:rPr>
        <w:fldChar w:fldCharType="end"/>
      </w:r>
      <w:r w:rsidRPr="00922B26">
        <w:rPr>
          <w:sz w:val="28"/>
          <w:szCs w:val="28"/>
          <w:lang w:val="ru-RU"/>
        </w:rPr>
        <w:t xml:space="preserve">, отслеживание камеры </w:t>
      </w:r>
      <w:r w:rsidR="00CC461F">
        <w:rPr>
          <w:sz w:val="28"/>
          <w:szCs w:val="28"/>
          <w:lang w:val="ru-RU"/>
        </w:rPr>
        <w:fldChar w:fldCharType="begin"/>
      </w:r>
      <w:r w:rsidR="00CC461F">
        <w:rPr>
          <w:sz w:val="28"/>
          <w:szCs w:val="28"/>
          <w:lang w:val="ru-RU"/>
        </w:rPr>
        <w:instrText xml:space="preserve"> ADDIN ZOTERO_ITEM CSL_CITATION {"citationID":"rnLanMB3","properties":{"formattedCitation":"[58], [59], [59], [60]","plainCitation":"[58], [59], [59], [60]","noteIndex":0},"citationItems":[{"id":130,"uris":["http://zotero.org/users/local/XvQpfN4m/items/R3PZ3CWQ"],"uri":["http://zotero.org/users/local/XvQpfN4m/items/R3PZ3CWQ"],"itemData":{"id":130,"type":"paper-conference","container-title":"Robotics: Science and Systems XI","DOI":"10.15607/RSS.2015.XI.036","event":"Robotics: Science and Systems 2015","ISBN":"978-0-9923747-1-6","publisher":"Robotics: Science and Systems Foundation","source":"DOI.org (Crossref)","title":"Continuous-Time Trajectory Estimation for Event-based Vision Sensors","URL":"http://www.roboticsproceedings.org/rss11/p36.pdf","author":[{"family":"Mueggler","given":"Elias"},{"family":"Gallego","given":"Guillermo"},{"family":"Scaramuzza","given":"Davide"}],"accessed":{"date-parts":[["2021",12,29]]},"issued":{"date-parts":[["2015",7,13]]}}},{"id":136,"uris":["http://zotero.org/users/local/XvQpfN4m/items/IL4NBXAG"],"uri":["http://zotero.org/users/local/XvQpfN4m/items/IL4NBXAG"],"itemData":{"id":136,"type":"paper-conference","container-title":"2019 International Conference on Robotics and Automation (ICRA)","DOI":"10.1109/ICRA.2019.8794255","event":"2019 International Conference on Robotics and Automation (ICRA)","event-place":"Montreal, QC, Canada","ISBN":"978-1-5386-6027-0","page":"325-331","publisher":"IEEE","publisher-place":"Montreal, QC, Canada","source":"DOI.org (Crossref)","title":"Event-based, Direct Camera Tracking from a Photometric 3D Map using Nonlinear Optimization","URL":"https://ieeexplore.ieee.org/document/8794255/","author":[{"family":"Bryner","given":"Samuel"},{"family":"Gallego","given":"Guillermo"},{"family":"Rebecq","given":"Henri"},{"family":"Scaramuzza","given":"Davide"}],"accessed":{"date-parts":[["2021",12,29]]},"issued":{"date-parts":[["2019",5]]}}},{"id":136,"uris":["http://zotero.org/users/local/XvQpfN4m/items/IL4NBXAG"],"uri":["http://zotero.org/users/local/XvQpfN4m/items/IL4NBXAG"],"itemData":{"id":136,"type":"paper-conference","container-title":"2019 International Conference on Robotics and Automation (ICRA)","DOI":"10.1109/ICRA.2019.8794255","event":"2019 International Conference on Robotics and Automation (ICRA)","event-place":"Montreal, QC, Canada","ISBN":"978-1-5386-6027-0","page":"325-331","publisher":"IEEE","publisher-place":"Montreal, QC, Canada","source":"DOI.org (Crossref)","title":"Event-based, Direct Camera Tracking from a Photometric 3D Map using Nonlinear Optimization","URL":"https://ieeexplore.ieee.org/document/8794255/","author":[{"family":"Bryner","given":"Samuel"},{"family":"Gallego","given":"Guillermo"},{"family":"Rebecq","given":"Henri"},{"family":"Scaramuzza","given":"Davide"}],"accessed":{"date-parts":[["2021",12,29]]},"issued":{"date-parts":[["2019",5]]}}},{"id":135,"uris":["http://zotero.org/users/local/XvQpfN4m/items/Q8BXF69C"],"uri":["http://zotero.org/users/local/XvQpfN4m/items/Q8BXF69C"],"itemData":{"id":135,"type":"article-journal","container-title":"IEEE Robotics and Automation Letters","DOI":"10.1109/LRA.2016.2647639","ISSN":"2377-3766, 2377-3774","issue":"2","journalAbbreviation":"IEEE Robot. Autom. Lett.","page":"632-639","source":"DOI.org (Crossref)","title":"Accurate Angular Velocity Estimation With an Event Camera","volume":"2","author":[{"family":"Gallego","given":"Guillermo"},{"family":"Scaramuzza","given":"Davide"}],"issued":{"date-parts":[["2017",4]]}}}],"schema":"https://github.com/citation-style-language/schema/raw/master/csl-citation.json"} </w:instrText>
      </w:r>
      <w:r w:rsidR="00CC461F">
        <w:rPr>
          <w:sz w:val="28"/>
          <w:szCs w:val="28"/>
          <w:lang w:val="ru-RU"/>
        </w:rPr>
        <w:fldChar w:fldCharType="separate"/>
      </w:r>
      <w:r w:rsidR="00CC461F" w:rsidRPr="00CC461F">
        <w:rPr>
          <w:sz w:val="28"/>
        </w:rPr>
        <w:t>[58], [59], [59], [60]</w:t>
      </w:r>
      <w:r w:rsidR="00CC461F">
        <w:rPr>
          <w:sz w:val="28"/>
          <w:szCs w:val="28"/>
          <w:lang w:val="ru-RU"/>
        </w:rPr>
        <w:fldChar w:fldCharType="end"/>
      </w:r>
      <w:r w:rsidRPr="00922B26">
        <w:rPr>
          <w:sz w:val="28"/>
          <w:szCs w:val="28"/>
          <w:lang w:val="ru-RU"/>
        </w:rPr>
        <w:t xml:space="preserve">, управление </w:t>
      </w:r>
      <w:r w:rsidR="00CC461F">
        <w:rPr>
          <w:sz w:val="28"/>
          <w:szCs w:val="28"/>
          <w:lang w:val="ru-RU"/>
        </w:rPr>
        <w:fldChar w:fldCharType="begin"/>
      </w:r>
      <w:r w:rsidR="00CC461F">
        <w:rPr>
          <w:sz w:val="28"/>
          <w:szCs w:val="28"/>
          <w:lang w:val="ru-RU"/>
        </w:rPr>
        <w:instrText xml:space="preserve"> ADDIN ZOTERO_ITEM CSL_CITATION {"citationID":"lGo875Ma","properties":{"formattedCitation":"[61]\\uc0\\u8211{}[63]","plainCitation":"[61]–[63]","noteIndex":0},"citationItems":[{"id":138,"uris":["http://zotero.org/users/local/XvQpfN4m/items/KD8ZGICB"],"uri":["http://zotero.org/users/local/XvQpfN4m/items/KD8ZGICB"],"itemData":{"id":138,"type":"paper-conference","container-title":"2009 IEEE International Symposium on Circuits and Systems","DOI":"10.1109/ISCAS.2009.5117867","event":"2009 IEEE International Symposium on Circuits and Systems - ISCAS 2009","event-place":"Taipei, Taiwan","ISBN":"978-1-4244-3827-3","page":"781-784","publisher":"IEEE","publisher-place":"Taipei, Taiwan","source":"DOI.org (Crossref)","title":"A pencil balancing robot using a pair of AER dynamic vision sensors","URL":"http://ieeexplore.ieee.org/document/5117867/","author":[{"family":"Conradt","given":"J."},{"family":"Cook","given":"M."},{"family":"Berner","given":"R."},{"family":"Lichtsteiner","given":"P."},{"family":"Douglas","given":"R.J."},{"family":"Delbruck","given":"T."}],"accessed":{"date-parts":[["2021",12,29]]},"issued":{"date-parts":[["2009",5]]}}},{"id":139,"uris":["http://zotero.org/users/local/XvQpfN4m/items/BPZAE29T"],"uri":["http://zotero.org/users/local/XvQpfN4m/items/BPZAE29T"],"itemData":{"id":139,"type":"article-journal","container-title":"Frontiers in Neuroscience","DOI":"10.3389/fnins.2013.00223","ISSN":"1662-453X","journalAbbreviation":"Front. Neurosci.","source":"DOI.org (Crossref)","title":"Robotic goalie with 3 ms reaction time at 4% CPU load using event-based dynamic vision sensor","URL":"http://journal.frontiersin.org/article/10.3389/fnins.2013.00223/abstract","volume":"7","author":[{"family":"Delbruck","given":"Tobi"},{"family":"Lang","given":"Manuel"}],"accessed":{"date-parts":[["2021",12,29]]},"issued":{"date-parts":[["2013"]]}}},{"id":141,"uris":["http://zotero.org/users/local/XvQpfN4m/items/S5EY35SN"],"uri":["http://zotero.org/users/local/XvQpfN4m/items/S5EY35SN"],"itemData":{"id":141,"type":"article-journal","container-title":"Science Robotics","DOI":"10.1126/scirobotics.aaz9712","ISSN":"2470-9476","issue":"40","journalAbbreviation":"Sci. Robot.","language":"en","page":"eaaz9712","source":"DOI.org (Crossref)","title":"Dynamic obstacle avoidance for quadrotors with event cameras","volume":"5","author":[{"family":"Falanga","given":"Davide"},{"family":"Kleber","given":"Kevin"},{"family":"Scaramuzza","given":"Davide"}],"issued":{"date-parts":[["2020",3,25]]}}}],"schema":"https://github.com/citation-style-language/schema/raw/master/csl-citation.json"} </w:instrText>
      </w:r>
      <w:r w:rsidR="00CC461F">
        <w:rPr>
          <w:sz w:val="28"/>
          <w:szCs w:val="28"/>
          <w:lang w:val="ru-RU"/>
        </w:rPr>
        <w:fldChar w:fldCharType="separate"/>
      </w:r>
      <w:r w:rsidR="00CC461F" w:rsidRPr="00CC461F">
        <w:rPr>
          <w:sz w:val="28"/>
        </w:rPr>
        <w:t>[61]–[63]</w:t>
      </w:r>
      <w:r w:rsidR="00CC461F">
        <w:rPr>
          <w:sz w:val="28"/>
          <w:szCs w:val="28"/>
          <w:lang w:val="ru-RU"/>
        </w:rPr>
        <w:fldChar w:fldCharType="end"/>
      </w:r>
      <w:r w:rsidRPr="00922B26">
        <w:rPr>
          <w:sz w:val="28"/>
          <w:szCs w:val="28"/>
          <w:lang w:val="ru-RU"/>
        </w:rPr>
        <w:t xml:space="preserve">, одновременная локализация и отображение (SLAM) </w:t>
      </w:r>
      <w:r w:rsidR="00CC461F">
        <w:rPr>
          <w:sz w:val="28"/>
          <w:szCs w:val="28"/>
          <w:lang w:val="ru-RU"/>
        </w:rPr>
        <w:fldChar w:fldCharType="begin"/>
      </w:r>
      <w:r w:rsidR="00CC461F">
        <w:rPr>
          <w:sz w:val="28"/>
          <w:szCs w:val="28"/>
          <w:lang w:val="ru-RU"/>
        </w:rPr>
        <w:instrText xml:space="preserve"> ADDIN ZOTERO_ITEM CSL_CITATION {"citationID":"HTtk6YX9","properties":{"formattedCitation":"[58], [64]\\uc0\\u8211{}[66]","plainCitation":"[58], [64]–[66]","noteIndex":0},"citationItems":[{"id":130,"uris":["http://zotero.org/users/local/XvQpfN4m/items/R3PZ3CWQ"],"uri":["http://zotero.org/users/local/XvQpfN4m/items/R3PZ3CWQ"],"itemData":{"id":130,"type":"paper-conference","container-title":"Robotics: Science and Systems XI","DOI":"10.15607/RSS.2015.XI.036","event":"Robotics: Science and Systems 2015","ISBN":"978-0-9923747-1-6","publisher":"Robotics: Science and Systems Foundation","source":"DOI.org (Crossref)","title":"Continuous-Time Trajectory Estimation for Event-based Vision Sensors","URL":"http://www.roboticsproceedings.org/rss11/p36.pdf","author":[{"family":"Mueggler","given":"Elias"},{"family":"Gallego","given":"Guillermo"},{"family":"Scaramuzza","given":"Davide"}],"accessed":{"date-parts":[["2021",12,29]]},"issued":{"date-parts":[["2015",7,13]]}}},{"id":143,"uris":["http://zotero.org/users/local/XvQpfN4m/items/IU4CN988"],"uri":["http://zotero.org/users/local/XvQpfN4m/items/IU4CN988"],"itemData":{"id":143,"type":"chapter","container-title":"Computer Vision – ECCV 2016","event-place":"Cham","ISBN":"978-3-319-46465-7","language":"en","note":"collection-title: Lecture Notes in Computer Science\nDOI: 10.1007/978-3-319-46466-4_21","page":"349-364","publisher":"Springer International Publishing","publisher-place":"Cham","source":"DOI.org (Crossref)","title":"Real-Time 3D Reconstruction and 6-DoF Tracking with an Event Camera","URL":"http://link.springer.com/10.1007/978-3-319-46466-4_21","volume":"9910","editor":[{"family":"Leibe","given":"Bastian"},{"family":"Matas","given":"Jiri"},{"family":"Sebe","given":"Nicu"},{"family":"Welling","given":"Max"}],"author":[{"family":"Kim","given":"Hanme"},{"family":"Leutenegger","given":"Stefan"},{"family":"Davison","given":"Andrew J."}],"accessed":{"date-parts":[["2021",12,29]]},"issued":{"date-parts":[["2016"]]}}},{"id":144,"uris":["http://zotero.org/users/local/XvQpfN4m/items/N3XXJ8RL"],"uri":["http://zotero.org/users/local/XvQpfN4m/items/N3XXJ8RL"],"itemData":{"id":144,"type":"article-journal","container-title":"IEEE Robotics and Automation Letters","DOI":"10.1109/LRA.2016.2645143","ISSN":"2377-3766, 2377-3774","issue":"2","journalAbbreviation":"IEEE Robot. Autom. Lett.","page":"593-600","source":"DOI.org (Crossref)","title":"EVO: A Geometric Approach to Event-Based 6-DOF Parallel Tracking and Mapping in Real Time","title-short":"EVO","volume":"2","author":[{"family":"Rebecq","given":"Henri"},{"family":"Horstschaefer","given":"Timo"},{"family":"Gallego","given":"Guillermo"},{"family":"Scaramuzza","given":"Davide"}],"issued":{"date-parts":[["2017",4]]}}},{"id":146,"uris":["http://zotero.org/users/local/XvQpfN4m/items/UV7LBBYY"],"uri":["http://zotero.org/users/local/XvQpfN4m/items/UV7LBBYY"],"itemData":{"id":146,"type":"article-journal","container-title":"IEEE Robotics and Automation Letters","DOI":"10.1109/LRA.2018.2793357","ISSN":"2377-3766, 2377-3774","issue":"2","journalAbbreviation":"IEEE Robot. Autom. Lett.","page":"994-1001","source":"DOI.org (Crossref)","title":"Ultimate SLAM? Combining Events, Images, and IMU for Robust Visual SLAM in HDR and High-Speed Scenarios","title-short":"Ultimate SLAM?","volume":"3","author":[{"family":"Vidal","given":"Antoni Rosinol"},{"family":"Rebecq","given":"Henri"},{"family":"Horstschaefer","given":"Timo"},{"family":"Scaramuzza","given":"Davide"}],"issued":{"date-parts":[["2018",4]]}}}],"schema":"https://github.com/citation-style-language/schema/raw/master/csl-citation.json"} </w:instrText>
      </w:r>
      <w:r w:rsidR="00CC461F">
        <w:rPr>
          <w:sz w:val="28"/>
          <w:szCs w:val="28"/>
          <w:lang w:val="ru-RU"/>
        </w:rPr>
        <w:fldChar w:fldCharType="separate"/>
      </w:r>
      <w:r w:rsidR="00CC461F" w:rsidRPr="00CC461F">
        <w:rPr>
          <w:sz w:val="28"/>
          <w:lang w:val="ru-RU"/>
        </w:rPr>
        <w:t>[58], [64]–[66]</w:t>
      </w:r>
      <w:r w:rsidR="00CC461F">
        <w:rPr>
          <w:sz w:val="28"/>
          <w:szCs w:val="28"/>
          <w:lang w:val="ru-RU"/>
        </w:rPr>
        <w:fldChar w:fldCharType="end"/>
      </w:r>
      <w:r w:rsidRPr="00922B26">
        <w:rPr>
          <w:sz w:val="28"/>
          <w:szCs w:val="28"/>
          <w:lang w:val="ru-RU"/>
        </w:rPr>
        <w:t xml:space="preserve">. Основная проблема восприятия с помощью этих датчиков заключается в разработке новых алгоритмов, которые обрабатывают незнакомый поток изменений интенсивности ("событий") и способны раскрыть потенциал камеры </w:t>
      </w:r>
      <w:r w:rsidR="00CC461F">
        <w:rPr>
          <w:sz w:val="28"/>
          <w:szCs w:val="28"/>
          <w:lang w:val="ru-RU"/>
        </w:rPr>
        <w:fldChar w:fldCharType="begin"/>
      </w:r>
      <w:r w:rsidR="00CC461F">
        <w:rPr>
          <w:sz w:val="28"/>
          <w:szCs w:val="28"/>
          <w:lang w:val="ru-RU"/>
        </w:rPr>
        <w:instrText xml:space="preserve"> ADDIN ZOTERO_ITEM CSL_CITATION {"citationID":"X0PpYsbK","properties":{"formattedCitation":"[67]","plainCitation":"[67]","noteIndex":0},"citationItems":[{"id":122,"uris":["http://zotero.org/users/local/XvQpfN4m/items/T488SCA9"],"uri":["http://zotero.org/users/local/XvQpfN4m/items/T488SCA9"],"itemData":{"id":122,"type":"article-journal","container-title":"IEEE Transactions on Pattern Analysis and Machine Intelligence","DOI":"10.1109/TPAMI.2020.3008413","ISSN":"0162-8828, 2160-9292, 1939-3539","journalAbbreviation":"IEEE Trans. Pattern Anal. Mach. Intell.","page":"1-1","source":"DOI.org (Crossref)","title":"Event-based Vision: A Survey","title-short":"Event-based Vision","author":[{"family":"Gallego","given":"Guillermo"},{"family":"Delbruck","given":"Tobi"},{"family":"Orchard","given":"Garrick Michael"},{"family":"Bartolozzi","given":"Chiara"},{"family":"Taba","given":"Brian"},{"family":"Censi","given":"Andrea"},{"family":"Leutenegger","given":"Stefan"},{"family":"Davison","given":"Andrew"},{"family":"Conradt","given":"Jorg"},{"family":"Daniilidis","given":"Kostas"},{"family":"Scaramuzza","given":"Davide"}],"issued":{"date-parts":[["2020"]]}}}],"schema":"https://github.com/citation-style-language/schema/raw/master/csl-citation.json"} </w:instrText>
      </w:r>
      <w:r w:rsidR="00CC461F">
        <w:rPr>
          <w:sz w:val="28"/>
          <w:szCs w:val="28"/>
          <w:lang w:val="ru-RU"/>
        </w:rPr>
        <w:fldChar w:fldCharType="separate"/>
      </w:r>
      <w:r w:rsidR="00CC461F" w:rsidRPr="00CC461F">
        <w:rPr>
          <w:sz w:val="28"/>
          <w:lang w:val="ru-RU"/>
        </w:rPr>
        <w:t>[67]</w:t>
      </w:r>
      <w:r w:rsidR="00CC461F">
        <w:rPr>
          <w:sz w:val="28"/>
          <w:szCs w:val="28"/>
          <w:lang w:val="ru-RU"/>
        </w:rPr>
        <w:fldChar w:fldCharType="end"/>
      </w:r>
      <w:r w:rsidRPr="00922B26">
        <w:rPr>
          <w:sz w:val="28"/>
          <w:szCs w:val="28"/>
          <w:lang w:val="ru-RU"/>
        </w:rPr>
        <w:t>. В некоторых работах эта проблема решалась путем объединения событийных камер с дополнительными датчиками, такими как датчики глубины</w:t>
      </w:r>
      <w:r w:rsidR="00CC461F">
        <w:rPr>
          <w:sz w:val="28"/>
          <w:szCs w:val="28"/>
          <w:lang w:val="ru-RU"/>
        </w:rPr>
        <w:fldChar w:fldCharType="begin"/>
      </w:r>
      <w:r w:rsidR="00CC461F">
        <w:rPr>
          <w:sz w:val="28"/>
          <w:szCs w:val="28"/>
          <w:lang w:val="ru-RU"/>
        </w:rPr>
        <w:instrText xml:space="preserve"> ADDIN ZOTERO_ITEM CSL_CITATION {"citationID":"obIj0gh0","properties":{"formattedCitation":"[68]","plainCitation":"[68]","noteIndex":0},"citationItems":[{"id":150,"uris":["http://zotero.org/users/local/XvQpfN4m/items/TZEU2YFA"],"uri":["http://zotero.org/users/local/XvQpfN4m/items/TZEU2YFA"],"itemData":{"id":150,"type":"paper-conference","container-title":"2014 IEEE International Conference on Robotics and Automation (ICRA)","DOI":"10.1109/ICRA.2014.6906882","event":"2014 IEEE International Conference on Robotics and Automation (ICRA)","event-place":"Hong Kong, China","ISBN":"978-1-4799-3685-4","page":"359-364","publisher":"IEEE","publisher-place":"Hong Kong, China","source":"DOI.org (Crossref)","title":"Event-based 3D SLAM with a depth-augmented dynamic vision sensor","URL":"http://ieeexplore.ieee.org/document/6906882/","author":[{"family":"Weikersdorfer","given":"David"},{"family":"Adrian","given":"David B."},{"family":"Cremers","given":"Daniel"},{"family":"Conradt","given":"Jorg"}],"accessed":{"date-parts":[["2021",12,29]]},"issued":{"date-parts":[["2014",5]]}}}],"schema":"https://github.com/citation-style-language/schema/raw/master/csl-citation.json"} </w:instrText>
      </w:r>
      <w:r w:rsidR="00CC461F">
        <w:rPr>
          <w:sz w:val="28"/>
          <w:szCs w:val="28"/>
          <w:lang w:val="ru-RU"/>
        </w:rPr>
        <w:fldChar w:fldCharType="separate"/>
      </w:r>
      <w:r w:rsidR="00CC461F" w:rsidRPr="00CC461F">
        <w:rPr>
          <w:sz w:val="28"/>
          <w:lang w:val="ru-RU"/>
        </w:rPr>
        <w:t>[68]</w:t>
      </w:r>
      <w:r w:rsidR="00CC461F">
        <w:rPr>
          <w:sz w:val="28"/>
          <w:szCs w:val="28"/>
          <w:lang w:val="ru-RU"/>
        </w:rPr>
        <w:fldChar w:fldCharType="end"/>
      </w:r>
      <w:r w:rsidRPr="00922B26">
        <w:rPr>
          <w:sz w:val="28"/>
          <w:szCs w:val="28"/>
          <w:lang w:val="ru-RU"/>
        </w:rPr>
        <w:t xml:space="preserve"> или стандартные камеры </w:t>
      </w:r>
      <w:r w:rsidR="00CC461F">
        <w:rPr>
          <w:sz w:val="28"/>
          <w:szCs w:val="28"/>
          <w:lang w:val="ru-RU"/>
        </w:rPr>
        <w:fldChar w:fldCharType="begin"/>
      </w:r>
      <w:r w:rsidR="0035786E">
        <w:rPr>
          <w:sz w:val="28"/>
          <w:szCs w:val="28"/>
          <w:lang w:val="ru-RU"/>
        </w:rPr>
        <w:instrText xml:space="preserve"> ADDIN ZOTERO_ITEM CSL_CITATION {"citationID":"vUorRV4t","properties":{"formattedCitation":"[69, p.], [70]","plainCitation":"[69, p.], [70]","dontUpdate":true,"noteIndex":0},"citationItems":[{"id":151,"uris":["http://zotero.org/users/local/XvQpfN4m/items/46LB58V8"],"uri":["http://zotero.org/users/local/XvQpfN4m/items/46LB58V8"],"itemData":{"id":151,"type":"paper-conference","container-title":"2014 IEEE International Conference on Robotics and Automation (ICRA)","DOI":"10.1109/ICRA.2014.6906931","event":"2014 IEEE International Conference on Robotics and Automation (ICRA)","event-place":"Hong Kong, China","ISBN":"978-1-4799-3685-4","page":"703-710","publisher":"IEEE","publisher-place":"Hong Kong, China","source":"DOI.org (Crossref)","title":"Low-latency event-based visual odometry","URL":"http://ieeexplore.ieee.org/document/6906931/","author":[{"family":"Censi","given":"Andrea"},{"family":"Scaramuzza","given":"Davide"}],"accessed":{"date-parts":[["2021",12,29]]},"issued":{"date-parts":[["2014",5]]}},"locator":"-"},{"id":200,"uris":["http://zotero.org/users/local/XvQpfN4m/items/BJVR6YVA"],"uri":["http://zotero.org/users/local/XvQpfN4m/items/BJVR6YVA"],"itemData":{"id":200,"type":"paper-conference","container-title":"2016 IEEE/RSJ International Conference on Intelligent Robots and Systems (IROS)","DOI":"10.1109/IROS.2016.7758089","event":"2016 IEEE/RSJ International Conference on Intelligent Robots and Systems (IROS)","event-place":"Daejeon, South Korea","ISBN":"978-1-5090-3762-9","page":"16-23","publisher":"IEEE","publisher-place":"Daejeon, South Korea","source":"DOI.org (Crossref)","title":"Low-latency visual odometry using event-based feature tracks","URL":"http://ieeexplore.ieee.org/document/7758089/","author":[{"family":"Kueng","given":"Beat"},{"family":"Mueggler","given":"Elias"},{"family":"Gallego","given":"Guillermo"},{"family":"Scaramuzza","given":"Davide"}],"accessed":{"date-parts":[["2021",12,29]]},"issued":{"date-parts":[["2016",10]]}}}],"schema":"https://github.com/citation-style-language/schema/raw/master/csl-citation.json"} </w:instrText>
      </w:r>
      <w:r w:rsidR="00CC461F">
        <w:rPr>
          <w:sz w:val="28"/>
          <w:szCs w:val="28"/>
          <w:lang w:val="ru-RU"/>
        </w:rPr>
        <w:fldChar w:fldCharType="separate"/>
      </w:r>
      <w:r w:rsidR="0035786E" w:rsidRPr="0035786E">
        <w:rPr>
          <w:sz w:val="28"/>
        </w:rPr>
        <w:t>[69], [70]</w:t>
      </w:r>
      <w:r w:rsidR="00CC461F">
        <w:rPr>
          <w:sz w:val="28"/>
          <w:szCs w:val="28"/>
          <w:lang w:val="ru-RU"/>
        </w:rPr>
        <w:fldChar w:fldCharType="end"/>
      </w:r>
      <w:r w:rsidRPr="00922B26">
        <w:rPr>
          <w:sz w:val="28"/>
          <w:szCs w:val="28"/>
          <w:lang w:val="ru-RU"/>
        </w:rPr>
        <w:t>, чтобы упростить задачу восприятия. Однако это создает сложности в синхронизации таких систем и добавляет узкие места в работу системы, поскольку комбинированная система всегда ограничена скоростью самого медленного датчика и его динамическим диапазоном.</w:t>
      </w:r>
    </w:p>
    <w:p w14:paraId="1A8060C0" w14:textId="046AC839" w:rsidR="00922B26" w:rsidRPr="00922B26" w:rsidRDefault="00922B26" w:rsidP="00922B26">
      <w:pPr>
        <w:spacing w:after="160" w:line="259" w:lineRule="auto"/>
        <w:rPr>
          <w:sz w:val="28"/>
          <w:szCs w:val="28"/>
          <w:lang w:val="ru-RU"/>
        </w:rPr>
      </w:pPr>
      <w:r w:rsidRPr="00922B26">
        <w:rPr>
          <w:sz w:val="28"/>
          <w:szCs w:val="28"/>
          <w:lang w:val="ru-RU"/>
        </w:rPr>
        <w:t xml:space="preserve">В работе </w:t>
      </w:r>
      <w:r w:rsidR="00DC6E06" w:rsidRPr="00922B26">
        <w:rPr>
          <w:sz w:val="28"/>
          <w:szCs w:val="28"/>
          <w:lang w:val="ru-RU"/>
        </w:rPr>
        <w:t xml:space="preserve"> </w:t>
      </w:r>
      <w:r w:rsidR="00DC6E06">
        <w:rPr>
          <w:sz w:val="28"/>
          <w:szCs w:val="28"/>
          <w:lang w:val="ru-RU"/>
        </w:rPr>
        <w:fldChar w:fldCharType="begin"/>
      </w:r>
      <w:r w:rsidR="00CC461F">
        <w:rPr>
          <w:sz w:val="28"/>
          <w:szCs w:val="28"/>
          <w:lang w:val="ru-RU"/>
        </w:rPr>
        <w:instrText xml:space="preserve"> ADDIN ZOTERO_ITEM CSL_CITATION {"citationID":"I29ucfqQ","properties":{"formattedCitation":"[54]","plainCitation":"[54]","noteIndex":0},"citationItems":[{"id":250,"uris":["http://zotero.org/users/local/XvQpfN4m/items/73MMDCLK"],"uri":["http://zotero.org/users/local/XvQpfN4m/items/73MMDCLK"],"itemData":{"id":250,"type":"book","title":"Event-based Stereo Visual Odometry","author":[{"family":"Zhou","given":"Yi"},{"family":"Gallego","given":"Guillermo"},{"family":"Shen","given":"Shaojie"}],"issued":{"date-parts":[["2020",7,30]]}}}],"schema":"https://github.com/citation-style-language/schema/raw/master/csl-citation.json"} </w:instrText>
      </w:r>
      <w:r w:rsidR="00DC6E06">
        <w:rPr>
          <w:sz w:val="28"/>
          <w:szCs w:val="28"/>
          <w:lang w:val="ru-RU"/>
        </w:rPr>
        <w:fldChar w:fldCharType="separate"/>
      </w:r>
      <w:r w:rsidR="00DC6E06" w:rsidRPr="00DC6E06">
        <w:rPr>
          <w:sz w:val="28"/>
          <w:lang w:val="ru-RU"/>
        </w:rPr>
        <w:t>[54]</w:t>
      </w:r>
      <w:r w:rsidR="00DC6E06">
        <w:rPr>
          <w:sz w:val="28"/>
          <w:szCs w:val="28"/>
          <w:lang w:val="ru-RU"/>
        </w:rPr>
        <w:fldChar w:fldCharType="end"/>
      </w:r>
      <w:r w:rsidRPr="00922B26">
        <w:rPr>
          <w:sz w:val="28"/>
          <w:szCs w:val="28"/>
          <w:lang w:val="ru-RU"/>
        </w:rPr>
        <w:t xml:space="preserve"> решается проблема стерео визуальной одометрии (ВО) с помощью камер событий в естественных сценах и произвольном 6-DoF движении. Для этого разработана система, которая обрабатывает </w:t>
      </w:r>
      <w:proofErr w:type="spellStart"/>
      <w:r w:rsidRPr="00922B26">
        <w:rPr>
          <w:sz w:val="28"/>
          <w:szCs w:val="28"/>
          <w:lang w:val="ru-RU"/>
        </w:rPr>
        <w:t>стереопоток</w:t>
      </w:r>
      <w:proofErr w:type="spellEnd"/>
      <w:r w:rsidRPr="00922B26">
        <w:rPr>
          <w:sz w:val="28"/>
          <w:szCs w:val="28"/>
          <w:lang w:val="ru-RU"/>
        </w:rPr>
        <w:t xml:space="preserve"> событий в реальном времени и выдает эго-движение стереосистемы и карту трехмерной (3-D) сцены (см. рис. </w:t>
      </w:r>
      <w:r>
        <w:rPr>
          <w:sz w:val="28"/>
          <w:szCs w:val="28"/>
          <w:lang w:val="ru-RU"/>
        </w:rPr>
        <w:fldChar w:fldCharType="begin"/>
      </w:r>
      <w:r>
        <w:rPr>
          <w:sz w:val="28"/>
          <w:szCs w:val="28"/>
          <w:lang w:val="ru-RU"/>
        </w:rPr>
        <w:instrText xml:space="preserve"> REF _Ref91671220 \h </w:instrText>
      </w:r>
      <w:r>
        <w:rPr>
          <w:sz w:val="28"/>
          <w:szCs w:val="28"/>
          <w:lang w:val="ru-RU"/>
        </w:rPr>
      </w:r>
      <w:r>
        <w:rPr>
          <w:sz w:val="28"/>
          <w:szCs w:val="28"/>
          <w:lang w:val="ru-RU"/>
        </w:rPr>
        <w:fldChar w:fldCharType="separate"/>
      </w:r>
      <w:r>
        <w:rPr>
          <w:noProof/>
          <w:lang w:val="ru-RU"/>
        </w:rPr>
        <w:t>0</w:t>
      </w:r>
      <w:r>
        <w:rPr>
          <w:lang w:val="ru-RU"/>
        </w:rPr>
        <w:noBreakHyphen/>
      </w:r>
      <w:r>
        <w:rPr>
          <w:noProof/>
          <w:lang w:val="ru-RU"/>
        </w:rPr>
        <w:t>1</w:t>
      </w:r>
      <w:r>
        <w:rPr>
          <w:sz w:val="28"/>
          <w:szCs w:val="28"/>
          <w:lang w:val="ru-RU"/>
        </w:rPr>
        <w:fldChar w:fldCharType="end"/>
      </w:r>
      <w:r w:rsidRPr="00922B26">
        <w:rPr>
          <w:sz w:val="28"/>
          <w:szCs w:val="28"/>
          <w:lang w:val="ru-RU"/>
        </w:rPr>
        <w:t xml:space="preserve">). Предлагаемая система в основном следует философии параллельного отслеживания и картографирования </w:t>
      </w:r>
      <w:r w:rsidR="0035786E">
        <w:rPr>
          <w:sz w:val="28"/>
          <w:szCs w:val="28"/>
          <w:lang w:val="ru-RU"/>
        </w:rPr>
        <w:fldChar w:fldCharType="begin"/>
      </w:r>
      <w:r w:rsidR="0035786E">
        <w:rPr>
          <w:sz w:val="28"/>
          <w:szCs w:val="28"/>
          <w:lang w:val="ru-RU"/>
        </w:rPr>
        <w:instrText xml:space="preserve"> ADDIN ZOTERO_ITEM CSL_CITATION {"citationID":"iQG3HNl3","properties":{"formattedCitation":"[4]","plainCitation":"[4]","noteIndex":0},"citationItems":[{"id":"fw26V6HU/wAppOcd0","uris":["http://zotero.org/users/local/TinZTSqN/items/39CYIUL8"],"uri":["http://zotero.org/users/local/TinZTSqN/items/39CYIUL8"],"itemData":{"id":"fw26V6HU/wAppOcd0","type":"paper-conference","container-title":"2007 6th IEEE and ACM International Symposium on Mixed and Augmented Reality","DOI":"10.1109/ISMAR.2007.4538852","event":"2007 6th IEEE International Symposium on Mixed and Augmented Reality (ISMAR)","event-place":"Nara, Japan","ISBN":"978-1-4244-1749-0","page":"1-10","publisher":"IEEE","publisher-place":"Nara, Japan","source":"DOI.org (Crossref)","title":"Parallel Tracking and Mapping for Small AR Workspaces","URL":"http://ieeexplore.ieee.org/document/4538852/","author":[{"family":"Klein","given":"Georg"},{"family":"Murray","given":"David"}],"accessed":{"date-parts":[["2021",12,26]]},"issued":{"date-parts":[["2007",11]]}}}],"schema":"https://github.com/citation-style-language/schema/raw/master/csl-citation.json"} </w:instrText>
      </w:r>
      <w:r w:rsidR="0035786E">
        <w:rPr>
          <w:sz w:val="28"/>
          <w:szCs w:val="28"/>
          <w:lang w:val="ru-RU"/>
        </w:rPr>
        <w:fldChar w:fldCharType="separate"/>
      </w:r>
      <w:r w:rsidR="0035786E" w:rsidRPr="0035786E">
        <w:rPr>
          <w:sz w:val="28"/>
          <w:lang w:val="ru-RU"/>
        </w:rPr>
        <w:t>[4]</w:t>
      </w:r>
      <w:r w:rsidR="0035786E">
        <w:rPr>
          <w:sz w:val="28"/>
          <w:szCs w:val="28"/>
          <w:lang w:val="ru-RU"/>
        </w:rPr>
        <w:fldChar w:fldCharType="end"/>
      </w:r>
      <w:r w:rsidRPr="00922B26">
        <w:rPr>
          <w:sz w:val="28"/>
          <w:szCs w:val="28"/>
          <w:lang w:val="ru-RU"/>
        </w:rPr>
        <w:t xml:space="preserve">, где основные модули работают в чередующемся режиме, оценивая движение </w:t>
      </w:r>
      <w:r w:rsidRPr="00922B26">
        <w:rPr>
          <w:sz w:val="28"/>
          <w:szCs w:val="28"/>
          <w:lang w:val="ru-RU"/>
        </w:rPr>
        <w:lastRenderedPageBreak/>
        <w:t xml:space="preserve">камеры и трехмерную структуру сцены соответственно (более подробный обзор системы приведен на рис. </w:t>
      </w:r>
      <w:r>
        <w:rPr>
          <w:sz w:val="28"/>
          <w:szCs w:val="28"/>
          <w:lang w:val="ru-RU"/>
        </w:rPr>
        <w:fldChar w:fldCharType="begin"/>
      </w:r>
      <w:r>
        <w:rPr>
          <w:sz w:val="28"/>
          <w:szCs w:val="28"/>
          <w:lang w:val="ru-RU"/>
        </w:rPr>
        <w:instrText xml:space="preserve"> REF _Ref91671245 \h </w:instrText>
      </w:r>
      <w:r>
        <w:rPr>
          <w:sz w:val="28"/>
          <w:szCs w:val="28"/>
          <w:lang w:val="ru-RU"/>
        </w:rPr>
      </w:r>
      <w:r>
        <w:rPr>
          <w:sz w:val="28"/>
          <w:szCs w:val="28"/>
          <w:lang w:val="ru-RU"/>
        </w:rPr>
        <w:fldChar w:fldCharType="separate"/>
      </w:r>
      <w:r>
        <w:rPr>
          <w:noProof/>
          <w:lang w:val="ru-RU"/>
        </w:rPr>
        <w:t>0</w:t>
      </w:r>
      <w:r>
        <w:rPr>
          <w:lang w:val="ru-RU"/>
        </w:rPr>
        <w:noBreakHyphen/>
      </w:r>
      <w:r>
        <w:rPr>
          <w:noProof/>
          <w:lang w:val="ru-RU"/>
        </w:rPr>
        <w:t>1</w:t>
      </w:r>
      <w:r>
        <w:rPr>
          <w:sz w:val="28"/>
          <w:szCs w:val="28"/>
          <w:lang w:val="ru-RU"/>
        </w:rPr>
        <w:fldChar w:fldCharType="end"/>
      </w:r>
      <w:r w:rsidRPr="00922B26">
        <w:rPr>
          <w:sz w:val="28"/>
          <w:szCs w:val="28"/>
          <w:lang w:val="ru-RU"/>
        </w:rPr>
        <w:t>).</w:t>
      </w:r>
    </w:p>
    <w:p w14:paraId="4A0C6105" w14:textId="77777777" w:rsidR="00922B26" w:rsidRPr="00922B26" w:rsidRDefault="00922B26" w:rsidP="00922B26">
      <w:pPr>
        <w:spacing w:after="160" w:line="259" w:lineRule="auto"/>
        <w:rPr>
          <w:sz w:val="28"/>
          <w:szCs w:val="28"/>
          <w:lang w:val="ru-RU"/>
        </w:rPr>
      </w:pPr>
      <w:r w:rsidRPr="00922B26">
        <w:rPr>
          <w:sz w:val="28"/>
          <w:szCs w:val="28"/>
          <w:lang w:val="ru-RU"/>
        </w:rPr>
        <w:t xml:space="preserve">Система содержит новый метод отображения стереокадров в пространственные координаты, основанный на оптимизации целевой функции, предназначенной для измерения пространственно-временной согласованности потоков </w:t>
      </w:r>
      <w:proofErr w:type="spellStart"/>
      <w:r w:rsidRPr="00922B26">
        <w:rPr>
          <w:sz w:val="28"/>
          <w:szCs w:val="28"/>
          <w:lang w:val="ru-RU"/>
        </w:rPr>
        <w:t>стереособытий</w:t>
      </w:r>
      <w:proofErr w:type="spellEnd"/>
      <w:r w:rsidRPr="00922B26">
        <w:rPr>
          <w:sz w:val="28"/>
          <w:szCs w:val="28"/>
          <w:lang w:val="ru-RU"/>
        </w:rPr>
        <w:t>. Выработана стратегия слияния на основе вероятностных характеристик оцененной обратной глубины для улучшения плотности и точности восстановленной трехмерной структуры. Представлен новый метод отслеживания камеры на основе 3D.2D регистрации, который использует соответствующую полю глубины природу компактного и эффективного представления событий. Система также эффективна с вычислительной точки зрения и работает в реальном времени, что позволяет рассматривать возможность использования такой или аналогичной системы для задач быстрой локализации и навигации.</w:t>
      </w:r>
    </w:p>
    <w:p w14:paraId="57F2CA4B" w14:textId="2854207E" w:rsidR="00922B26" w:rsidRPr="00922B26" w:rsidRDefault="00922B26" w:rsidP="00922B26">
      <w:pPr>
        <w:spacing w:after="160" w:line="259" w:lineRule="auto"/>
        <w:rPr>
          <w:sz w:val="28"/>
          <w:szCs w:val="28"/>
          <w:lang w:val="ru-RU"/>
        </w:rPr>
      </w:pPr>
      <w:r w:rsidRPr="00922B26">
        <w:rPr>
          <w:sz w:val="28"/>
          <w:szCs w:val="28"/>
          <w:lang w:val="ru-RU"/>
        </w:rPr>
        <w:t>Работа</w:t>
      </w:r>
      <w:r w:rsidR="00DC6E06" w:rsidRPr="00922B26">
        <w:rPr>
          <w:sz w:val="28"/>
          <w:szCs w:val="28"/>
          <w:lang w:val="ru-RU"/>
        </w:rPr>
        <w:t xml:space="preserve"> </w:t>
      </w:r>
      <w:r w:rsidR="00DC6E06">
        <w:rPr>
          <w:sz w:val="28"/>
          <w:szCs w:val="28"/>
          <w:lang w:val="ru-RU"/>
        </w:rPr>
        <w:fldChar w:fldCharType="begin"/>
      </w:r>
      <w:r w:rsidR="00CC461F">
        <w:rPr>
          <w:sz w:val="28"/>
          <w:szCs w:val="28"/>
          <w:lang w:val="ru-RU"/>
        </w:rPr>
        <w:instrText xml:space="preserve"> ADDIN ZOTERO_ITEM CSL_CITATION {"citationID":"5HkLuPXC","properties":{"formattedCitation":"[54]","plainCitation":"[54]","noteIndex":0},"citationItems":[{"id":250,"uris":["http://zotero.org/users/local/XvQpfN4m/items/73MMDCLK"],"uri":["http://zotero.org/users/local/XvQpfN4m/items/73MMDCLK"],"itemData":{"id":250,"type":"book","title":"Event-based Stereo Visual Odometry","author":[{"family":"Zhou","given":"Yi"},{"family":"Gallego","given":"Guillermo"},{"family":"Shen","given":"Shaojie"}],"issued":{"date-parts":[["2020",7,30]]}}}],"schema":"https://github.com/citation-style-language/schema/raw/master/csl-citation.json"} </w:instrText>
      </w:r>
      <w:r w:rsidR="00DC6E06">
        <w:rPr>
          <w:sz w:val="28"/>
          <w:szCs w:val="28"/>
          <w:lang w:val="ru-RU"/>
        </w:rPr>
        <w:fldChar w:fldCharType="separate"/>
      </w:r>
      <w:r w:rsidR="00DC6E06" w:rsidRPr="00DC6E06">
        <w:rPr>
          <w:sz w:val="28"/>
          <w:lang w:val="ru-RU"/>
        </w:rPr>
        <w:t>[54]</w:t>
      </w:r>
      <w:r w:rsidR="00DC6E06">
        <w:rPr>
          <w:sz w:val="28"/>
          <w:szCs w:val="28"/>
          <w:lang w:val="ru-RU"/>
        </w:rPr>
        <w:fldChar w:fldCharType="end"/>
      </w:r>
      <w:r w:rsidRPr="00922B26">
        <w:rPr>
          <w:sz w:val="28"/>
          <w:szCs w:val="28"/>
          <w:lang w:val="ru-RU"/>
        </w:rPr>
        <w:t xml:space="preserve"> значительно расширяет стандартные методы решения проблемы </w:t>
      </w:r>
      <w:proofErr w:type="spellStart"/>
      <w:r w:rsidRPr="00922B26">
        <w:rPr>
          <w:sz w:val="28"/>
          <w:szCs w:val="28"/>
          <w:lang w:val="ru-RU"/>
        </w:rPr>
        <w:t>стереоотображения</w:t>
      </w:r>
      <w:proofErr w:type="spellEnd"/>
      <w:r w:rsidRPr="00922B26">
        <w:rPr>
          <w:sz w:val="28"/>
          <w:szCs w:val="28"/>
          <w:lang w:val="ru-RU"/>
        </w:rPr>
        <w:t xml:space="preserve"> при работе в реальном времени.</w:t>
      </w:r>
    </w:p>
    <w:p w14:paraId="1847720B" w14:textId="77777777" w:rsidR="00922B26" w:rsidRPr="00922B26" w:rsidRDefault="00922B26" w:rsidP="00922B26">
      <w:pPr>
        <w:spacing w:after="160" w:line="259" w:lineRule="auto"/>
        <w:rPr>
          <w:sz w:val="28"/>
          <w:szCs w:val="28"/>
          <w:lang w:val="ru-RU"/>
        </w:rPr>
      </w:pPr>
      <w:r w:rsidRPr="00922B26">
        <w:rPr>
          <w:sz w:val="28"/>
          <w:szCs w:val="28"/>
          <w:lang w:val="ru-RU"/>
        </w:rPr>
        <w:t>Работы в области событийной стерео визуальной одометрии</w:t>
      </w:r>
    </w:p>
    <w:p w14:paraId="07EEDED3" w14:textId="77777777" w:rsidR="00922B26" w:rsidRPr="00922B26" w:rsidRDefault="00922B26" w:rsidP="00922B26">
      <w:pPr>
        <w:spacing w:after="160" w:line="259" w:lineRule="auto"/>
        <w:rPr>
          <w:sz w:val="28"/>
          <w:szCs w:val="28"/>
          <w:lang w:val="ru-RU"/>
        </w:rPr>
      </w:pPr>
      <w:r w:rsidRPr="00922B26">
        <w:rPr>
          <w:sz w:val="28"/>
          <w:szCs w:val="28"/>
          <w:lang w:val="ru-RU"/>
        </w:rPr>
        <w:t xml:space="preserve">Событийная стерео визуальная </w:t>
      </w:r>
      <w:proofErr w:type="spellStart"/>
      <w:r w:rsidRPr="00922B26">
        <w:rPr>
          <w:sz w:val="28"/>
          <w:szCs w:val="28"/>
          <w:lang w:val="ru-RU"/>
        </w:rPr>
        <w:t>одометрия</w:t>
      </w:r>
      <w:proofErr w:type="spellEnd"/>
      <w:r w:rsidRPr="00922B26">
        <w:rPr>
          <w:sz w:val="28"/>
          <w:szCs w:val="28"/>
          <w:lang w:val="ru-RU"/>
        </w:rPr>
        <w:t xml:space="preserve"> (ВО) связана с несколькими проблемами оценки структуры и движения с помощью событийных камер, таких как динамический датчик зрения (DVS).</w:t>
      </w:r>
    </w:p>
    <w:p w14:paraId="71E6FB6C" w14:textId="77777777" w:rsidR="00922B26" w:rsidRPr="00922B26" w:rsidRDefault="00922B26" w:rsidP="0089274C">
      <w:pPr>
        <w:pStyle w:val="2"/>
      </w:pPr>
      <w:r w:rsidRPr="00922B26">
        <w:t>Оценка глубины на основе событий (3-D реконструкция)</w:t>
      </w:r>
    </w:p>
    <w:p w14:paraId="454855F8" w14:textId="4E91304D" w:rsidR="00922B26" w:rsidRPr="00922B26" w:rsidRDefault="00922B26" w:rsidP="00922B26">
      <w:pPr>
        <w:spacing w:after="160" w:line="259" w:lineRule="auto"/>
        <w:rPr>
          <w:sz w:val="28"/>
          <w:szCs w:val="28"/>
          <w:lang w:val="ru-RU"/>
        </w:rPr>
      </w:pPr>
      <w:r w:rsidRPr="00922B26">
        <w:rPr>
          <w:sz w:val="28"/>
          <w:szCs w:val="28"/>
          <w:lang w:val="ru-RU"/>
        </w:rPr>
        <w:t xml:space="preserve">Мгновенное стерео: в литературе по оценке глубины стерео на основе событий преобладают методы, которые решают проблему трехмерной реконструкции с использованием данных от пары синхронизированных и жестко закрепленных событийных камер в течение очень короткого времени (в идеале - на основе каждого события). Цель состоит в том, чтобы использовать преимущества событийных камер для реконструкции динамических сцен на очень высокой скорости и с низким энергопотреблением. Эти работы </w:t>
      </w:r>
      <w:r w:rsidR="0035786E">
        <w:rPr>
          <w:sz w:val="28"/>
          <w:szCs w:val="28"/>
          <w:lang w:val="ru-RU"/>
        </w:rPr>
        <w:fldChar w:fldCharType="begin"/>
      </w:r>
      <w:r w:rsidR="0035786E">
        <w:rPr>
          <w:sz w:val="28"/>
          <w:szCs w:val="28"/>
          <w:lang w:val="ru-RU"/>
        </w:rPr>
        <w:instrText xml:space="preserve"> ADDIN ZOTERO_ITEM CSL_CITATION {"citationID":"i7zCJBQC","properties":{"formattedCitation":"[71], [72]","plainCitation":"[71], [72]","noteIndex":0},"citationItems":[{"id":156,"uris":["http://zotero.org/users/local/XvQpfN4m/items/PMJJE524"],"uri":["http://zotero.org/users/local/XvQpfN4m/items/PMJJE524"],"itemData":{"id":156,"type":"chapter","container-title":"Advances in Visual Computing","event-place":"Berlin, Heidelberg","ISBN":"978-3-642-24027-0","note":"collection-title: Lecture Notes in Computer Science\nDOI: 10.1007/978-3-642-24028-7_62","page":"674-685","publisher":"Springer Berlin Heidelberg","publisher-place":"Berlin, Heidelberg","source":"DOI.org (Crossref)","title":"Event-Based Stereo Matching Approaches for Frameless Address Event Stereo Data","URL":"http://link.springer.com/10.1007/978-3-642-24028-7_62","volume":"6938","editor":[{"family":"Bebis","given":"George"},{"family":"Boyle","given":"Richard"},{"family":"Parvin","given":"Bahram"},{"family":"Koracin","given":"Darko"},{"family":"Wang","given":"Song"},{"family":"Kyungnam","given":"Kim"},{"family":"Benes","given":"Bedrich"},{"family":"Moreland","given":"Kenneth"},{"family":"Borst","given":"Christoph"},{"family":"DiVerdi","given":"Stephen"},{"family":"Yi-Jen","given":"Chiang"},{"family":"Ming","given":"Jiang"}],"author":[{"family":"Kogler","given":"Jurgen"},{"family":"Humenberger","given":"Martin"},{"family":"Sulzbachner","given":"Christoph"}],"accessed":{"date-parts":[["2021",12,29]]},"issued":{"date-parts":[["2011"]]}}},{"id":157,"uris":["http://zotero.org/users/local/XvQpfN4m/items/PU952IWW"],"uri":["http://zotero.org/users/local/XvQpfN4m/items/PU952IWW"],"itemData":{"id":157,"type":"article-journal","container-title":"IEEE Transactions on Neural Networks and Learning Systems","DOI":"10.1109/TNNLS.2011.2180025","ISSN":"2162-237X, 2162-2388","issue":"2","journalAbbreviation":"IEEE Trans. Neural Netw. Learning Syst.","page":"347-353","source":"DOI.org (Crossref)","title":"Asynchronous Event-Based Binocular Stereo Matching","volume":"23","author":[{"family":"Rogister","given":"P."},{"family":"Benosman","given":"R."},{"literal":"Sio-Hoi Ieng"},{"family":"Lichtsteiner","given":"Patrick"},{"family":"Delbruck","given":"Tobi"}],"issued":{"date-parts":[["2012",2]]}}}],"schema":"https://github.com/citation-style-language/schema/raw/master/csl-citation.json"} </w:instrText>
      </w:r>
      <w:r w:rsidR="0035786E">
        <w:rPr>
          <w:sz w:val="28"/>
          <w:szCs w:val="28"/>
          <w:lang w:val="ru-RU"/>
        </w:rPr>
        <w:fldChar w:fldCharType="separate"/>
      </w:r>
      <w:r w:rsidR="0035786E" w:rsidRPr="0035786E">
        <w:rPr>
          <w:sz w:val="28"/>
          <w:lang w:val="ru-RU"/>
        </w:rPr>
        <w:t>[71], [72]</w:t>
      </w:r>
      <w:r w:rsidR="0035786E">
        <w:rPr>
          <w:sz w:val="28"/>
          <w:szCs w:val="28"/>
          <w:lang w:val="ru-RU"/>
        </w:rPr>
        <w:fldChar w:fldCharType="end"/>
      </w:r>
      <w:r w:rsidRPr="00922B26">
        <w:rPr>
          <w:sz w:val="28"/>
          <w:szCs w:val="28"/>
          <w:lang w:val="ru-RU"/>
        </w:rPr>
        <w:t xml:space="preserve"> обычно следуют классическому двухэтапному подходу к задаче поиска </w:t>
      </w:r>
      <w:proofErr w:type="spellStart"/>
      <w:r w:rsidRPr="00922B26">
        <w:rPr>
          <w:sz w:val="28"/>
          <w:szCs w:val="28"/>
          <w:lang w:val="ru-RU"/>
        </w:rPr>
        <w:t>эпиполярных</w:t>
      </w:r>
      <w:proofErr w:type="spellEnd"/>
      <w:r w:rsidRPr="00922B26">
        <w:rPr>
          <w:sz w:val="28"/>
          <w:szCs w:val="28"/>
          <w:lang w:val="ru-RU"/>
        </w:rPr>
        <w:t xml:space="preserve"> совпадений и последующей триангуляции 3-D точки </w:t>
      </w:r>
      <w:r w:rsidR="006D0EA2">
        <w:rPr>
          <w:sz w:val="28"/>
          <w:szCs w:val="28"/>
          <w:lang w:val="ru-RU"/>
        </w:rPr>
        <w:fldChar w:fldCharType="begin"/>
      </w:r>
      <w:r w:rsidR="006D0EA2">
        <w:rPr>
          <w:sz w:val="28"/>
          <w:szCs w:val="28"/>
          <w:lang w:val="ru-RU"/>
        </w:rPr>
        <w:instrText xml:space="preserve"> ADDIN ZOTERO_ITEM CSL_CITATION {"citationID":"9lvmhc6i","properties":{"formattedCitation":"[51]","plainCitation":"[51]","noteIndex":0},"citationItems":[{"id":"fw26V6HU/2c3Oxrse","uris":["http://zotero.org/users/local/TinZTSqN/items/4XBW2Y3P"],"uri":["http://zotero.org/users/local/TinZTSqN/items/4XBW2Y3P"],"itemData":{"id":"fw26V6HU/2c3Oxrse","type":"article-journal","container-title":"Kybernetes","DOI":"10.1108/k.2001.30.9_10.1333.2","ISSN":"0368-492X","issue":"9/10","journalAbbreviation":"Kybernetes","language":"en","page":"1333-1341","source":"DOI.org (Crossref)","title":"Multiple View Geometry in Computer Vision20012Richard Hartley, Andrew Zisserman. &lt;i&gt;Multiple View Geometry in Computer Vision&lt;/i&gt; . Cambridge: Cambridge University Press 2000. xvi + 607 pp., ISBN: 0‐521‐62304‐9 hardback, £60.00","title-short":"Multiple View Geometry in Computer Vision20012Richard Hartley, Andrew Zisserman. &lt;i&gt;Multiple View Geometry in Computer Vision&lt;/i&gt; . Cambridge","volume":"30","author":[{"family":"Andrew","given":"Alex M."}],"issued":{"date-parts":[["2001",12]]}}}],"schema":"https://github.com/citation-style-language/schema/raw/master/csl-citation.json"} </w:instrText>
      </w:r>
      <w:r w:rsidR="006D0EA2">
        <w:rPr>
          <w:sz w:val="28"/>
          <w:szCs w:val="28"/>
          <w:lang w:val="ru-RU"/>
        </w:rPr>
        <w:fldChar w:fldCharType="separate"/>
      </w:r>
      <w:r w:rsidR="006D0EA2" w:rsidRPr="006D0EA2">
        <w:rPr>
          <w:sz w:val="28"/>
          <w:lang w:val="ru-RU"/>
        </w:rPr>
        <w:t>[51]</w:t>
      </w:r>
      <w:r w:rsidR="006D0EA2">
        <w:rPr>
          <w:sz w:val="28"/>
          <w:szCs w:val="28"/>
          <w:lang w:val="ru-RU"/>
        </w:rPr>
        <w:fldChar w:fldCharType="end"/>
      </w:r>
      <w:r w:rsidRPr="00922B26">
        <w:rPr>
          <w:sz w:val="28"/>
          <w:szCs w:val="28"/>
          <w:lang w:val="ru-RU"/>
        </w:rPr>
        <w:t xml:space="preserve">. Сопоставление событий часто решается путем наложения нескольких ограничений, включая временную когерентность (например, одновременность) событий на обеих камерах. Например, </w:t>
      </w:r>
      <w:r w:rsidR="006D0EA2">
        <w:rPr>
          <w:sz w:val="28"/>
          <w:szCs w:val="28"/>
          <w:lang w:val="ru-RU"/>
        </w:rPr>
        <w:fldChar w:fldCharType="begin"/>
      </w:r>
      <w:r w:rsidR="006D0EA2">
        <w:rPr>
          <w:sz w:val="28"/>
          <w:szCs w:val="28"/>
          <w:lang w:val="ru-RU"/>
        </w:rPr>
        <w:instrText xml:space="preserve"> ADDIN ZOTERO_ITEM CSL_CITATION {"citationID":"29neLeXb","properties":{"formattedCitation":"[73]","plainCitation":"[73]","noteIndex":0},"citationItems":[{"id":167,"uris":["http://zotero.org/users/local/XvQpfN4m/items/5377WGW7"],"uri":["http://zotero.org/users/local/XvQpfN4m/items/5377WGW7"],"itemData":{"id":167,"type":"article-journal","container-title":"Frontiers in Neuroscience","DOI":"10.3389/fnins.2018.00442","ISSN":"1662-453X","journalAbbreviation":"Front. Neurosci.","page":"442","source":"DOI.org (Crossref)","title":"Neuromorphic Event-Based Generalized Time-Based Stereovision","volume":"12","author":[{"family":"Ieng","given":"Sio-Hoi"},{"family":"Carneiro","given":"Joao"},{"family":"Osswald","given":"Marc"},{"family":"Benosman","given":"Ryad"}],"issued":{"date-parts":[["2018",7,2]]}}}],"schema":"https://github.com/citation-style-language/schema/raw/master/csl-citation.json"} </w:instrText>
      </w:r>
      <w:r w:rsidR="006D0EA2">
        <w:rPr>
          <w:sz w:val="28"/>
          <w:szCs w:val="28"/>
          <w:lang w:val="ru-RU"/>
        </w:rPr>
        <w:fldChar w:fldCharType="separate"/>
      </w:r>
      <w:r w:rsidR="006D0EA2" w:rsidRPr="006D0EA2">
        <w:rPr>
          <w:sz w:val="28"/>
          <w:lang w:val="ru-RU"/>
        </w:rPr>
        <w:t>[73]</w:t>
      </w:r>
      <w:r w:rsidR="006D0EA2">
        <w:rPr>
          <w:sz w:val="28"/>
          <w:szCs w:val="28"/>
          <w:lang w:val="ru-RU"/>
        </w:rPr>
        <w:fldChar w:fldCharType="end"/>
      </w:r>
      <w:r w:rsidRPr="00922B26">
        <w:rPr>
          <w:sz w:val="28"/>
          <w:szCs w:val="28"/>
          <w:lang w:val="ru-RU"/>
        </w:rPr>
        <w:t xml:space="preserve"> объединили </w:t>
      </w:r>
      <w:proofErr w:type="spellStart"/>
      <w:r w:rsidRPr="00922B26">
        <w:rPr>
          <w:sz w:val="28"/>
          <w:szCs w:val="28"/>
          <w:lang w:val="ru-RU"/>
        </w:rPr>
        <w:t>эпиполярные</w:t>
      </w:r>
      <w:proofErr w:type="spellEnd"/>
      <w:r w:rsidRPr="00922B26">
        <w:rPr>
          <w:sz w:val="28"/>
          <w:szCs w:val="28"/>
          <w:lang w:val="ru-RU"/>
        </w:rPr>
        <w:t xml:space="preserve"> ограничения, временную несогласованность, несогласованность движения и фотометрическую ошибку (доступную только для полутоновых событий, полученных с помощью камер ATIS </w:t>
      </w:r>
      <w:r w:rsidR="006D0EA2">
        <w:rPr>
          <w:sz w:val="28"/>
          <w:szCs w:val="28"/>
          <w:lang w:val="ru-RU"/>
        </w:rPr>
        <w:fldChar w:fldCharType="begin"/>
      </w:r>
      <w:r w:rsidR="006D0EA2">
        <w:rPr>
          <w:sz w:val="28"/>
          <w:szCs w:val="28"/>
          <w:lang w:val="ru-RU"/>
        </w:rPr>
        <w:instrText xml:space="preserve"> ADDIN ZOTERO_ITEM CSL_CITATION {"citationID":"pGMdCaaA","properties":{"formattedCitation":"[74]","plainCitation":"[74]","noteIndex":0},"citationItems":[{"id":243,"uris":["http://zotero.org/users/local/XvQpfN4m/items/ERANITV6"],"uri":["http://zotero.org/users/local/XvQpfN4m/items/ERANITV6"],"itemData":{"id":243,"type":"article-journal","container-title":"IEEE Journal of Solid-State Circuits","DOI":"10.1109/JSSC.2010.2085952","ISSN":"0018-9200, 1558-173X","issue":"1","journalAbbreviation":"IEEE J. Solid-State Circuits","page":"259-275","source":"DOI.org (Crossref)","title":"A QVGA 143 dB Dynamic Range Frame-Free PWM Image Sensor With Lossless Pixel-Level Video Compression and Time-Domain CDS","volume":"46","author":[{"family":"Posch","given":"Christoph"},{"family":"Matolin","given":"Daniel"},{"family":"Wohlgenannt","given":"Rainer"}],"issued":{"date-parts":[["2011",1]]}}}],"schema":"https://github.com/citation-style-language/schema/raw/master/csl-citation.json"} </w:instrText>
      </w:r>
      <w:r w:rsidR="006D0EA2">
        <w:rPr>
          <w:sz w:val="28"/>
          <w:szCs w:val="28"/>
          <w:lang w:val="ru-RU"/>
        </w:rPr>
        <w:fldChar w:fldCharType="separate"/>
      </w:r>
      <w:r w:rsidR="006D0EA2" w:rsidRPr="006D0EA2">
        <w:rPr>
          <w:sz w:val="28"/>
          <w:lang w:val="ru-RU"/>
        </w:rPr>
        <w:t>[74]</w:t>
      </w:r>
      <w:r w:rsidR="006D0EA2">
        <w:rPr>
          <w:sz w:val="28"/>
          <w:szCs w:val="28"/>
          <w:lang w:val="ru-RU"/>
        </w:rPr>
        <w:fldChar w:fldCharType="end"/>
      </w:r>
      <w:r w:rsidRPr="00922B26">
        <w:rPr>
          <w:sz w:val="28"/>
          <w:szCs w:val="28"/>
          <w:lang w:val="ru-RU"/>
        </w:rPr>
        <w:t>) в объективную функцию для вычисления наилучших совпадений.</w:t>
      </w:r>
    </w:p>
    <w:p w14:paraId="0316EF21" w14:textId="7A52E2D9" w:rsidR="00922B26" w:rsidRPr="00922B26" w:rsidRDefault="00922B26" w:rsidP="00922B26">
      <w:pPr>
        <w:spacing w:after="160" w:line="259" w:lineRule="auto"/>
        <w:rPr>
          <w:sz w:val="28"/>
          <w:szCs w:val="28"/>
          <w:lang w:val="ru-RU"/>
        </w:rPr>
      </w:pPr>
      <w:r w:rsidRPr="00922B26">
        <w:rPr>
          <w:sz w:val="28"/>
          <w:szCs w:val="28"/>
          <w:lang w:val="ru-RU"/>
        </w:rPr>
        <w:t xml:space="preserve">Другие работы, такие как </w:t>
      </w:r>
      <w:r w:rsidR="006D0EA2">
        <w:rPr>
          <w:sz w:val="28"/>
          <w:szCs w:val="28"/>
          <w:lang w:val="ru-RU"/>
        </w:rPr>
        <w:fldChar w:fldCharType="begin"/>
      </w:r>
      <w:r w:rsidR="00AA547D">
        <w:rPr>
          <w:sz w:val="28"/>
          <w:szCs w:val="28"/>
          <w:lang w:val="ru-RU"/>
        </w:rPr>
        <w:instrText xml:space="preserve"> ADDIN ZOTERO_ITEM CSL_CITATION {"citationID":"sZvgKu2f","properties":{"formattedCitation":"[75]\\uc0\\u8211{}[77]","plainCitation":"[75]–[77]","noteIndex":0},"citationItems":[{"id":228,"uris":["http://zotero.org/users/local/XvQpfN4m/items/MGSUKYYN"],"uri":["http://zotero.org/users/local/XvQpfN4m/items/MGSUKYYN"],"itemData":{"id":228,"type":"article-journal","container-title":"Measurement Science and Technology","DOI":"10.1088/0957-0233/25/5/055108","ISSN":"0957-0233, 1361-6501","issue":"5","journalAbbreviation":"Meas. Sci. Technol.","page":"055108","source":"DOI.org (Crossref)","title":"Cooperative and asynchronous stereo vision for dynamic vision sensors","volume":"25","author":[{"family":"Piatkowska","given":"E"},{"family":"Belbachir","given":"A N"},{"family":"Gelautz","given":"M"}],"issued":{"date-parts":[["2014",5,1]]}}},{"id":196,"uris":["http://zotero.org/users/local/XvQpfN4m/items/CHCN6AXZ"],"uri":["http://zotero.org/users/local/XvQpfN4m/items/CHCN6AXZ"],"itemData":{"id":196,"type":"article-journal","container-title":"Neural Processing Letters","DOI":"10.1007/s11063-015-9434-5","ISSN":"1370-4621, 1573-773X","issue":"2","journalAbbreviation":"Neural Process Lett","language":"en","page":"311-326","source":"DOI.org (Crossref)","title":"Asynchronous Event-based Cooperative Stereo Matching Using Neuromorphic Silicon Retinas","volume":"43","author":[{"family":"Firouzi","given":"Mohsen"},{"family":"Conradt","given":"Jörg"}],"issued":{"date-parts":[["2016",4]]}}},{"id":206,"uris":["http://zotero.org/users/local/XvQpfN4m/items/XPB79ASB"],"uri":["http://zotero.org/users/local/XvQpfN4m/items/XPB79ASB"],"itemData":{"id":206,"type":"article-journal","abstract":"Abstract\n            Stereo vision is an important feature that enables machine vision systems to perceive their environment in 3D. While machine vision has spawned a variety of software algorithms to solve the stereo-correspondence problem, their implementation and integration in small, fast, and efficient hardware vision systems remains a difficult challenge. Recent advances made in neuromorphic engineering offer a possible solution to this problem, with the use of a new class of event-based vision sensors and neural processing devices inspired by the organizing principles of the brain. Here we propose a radically novel model that solves the stereo-correspondence problem with a spiking neural network that can be directly implemented with massively parallel, compact, low-latency and low-power neuromorphic engineering devices. We validate the model with experimental results, highlighting features that are in agreement with both computational neuroscience stereo vision theories and experimental findings. We demonstrate its features with a prototype neuromorphic hardware system and provide testable predictions on the role of spike-based representations and temporal dynamics in biological stereo vision processing systems.","container-title":"Scientific Reports","DOI":"10.1038/srep40703","ISSN":"2045-2322","issue":"1","journalAbbreviation":"Sci Rep","language":"en","page":"40703","source":"DOI.org (Crossref)","title":"A spiking neural network model of 3D perception for event-based neuromorphic stereo vision systems","volume":"7","author":[{"family":"Osswald","given":"Marc"},{"family":"Ieng","given":"Sio-Hoi"},{"family":"Benosman","given":"Ryad"},{"family":"Indiveri","given":"Giacomo"}],"issued":{"date-parts":[["2017",2,13]]}}}],"schema":"https://github.com/citation-style-language/schema/raw/master/csl-citation.json"} </w:instrText>
      </w:r>
      <w:r w:rsidR="006D0EA2">
        <w:rPr>
          <w:sz w:val="28"/>
          <w:szCs w:val="28"/>
          <w:lang w:val="ru-RU"/>
        </w:rPr>
        <w:fldChar w:fldCharType="separate"/>
      </w:r>
      <w:r w:rsidR="00AA547D" w:rsidRPr="00AA547D">
        <w:rPr>
          <w:sz w:val="28"/>
          <w:lang w:val="ru-RU"/>
        </w:rPr>
        <w:t>[75]–[77]</w:t>
      </w:r>
      <w:r w:rsidR="006D0EA2">
        <w:rPr>
          <w:sz w:val="28"/>
          <w:szCs w:val="28"/>
          <w:lang w:val="ru-RU"/>
        </w:rPr>
        <w:fldChar w:fldCharType="end"/>
      </w:r>
      <w:r w:rsidRPr="00922B26">
        <w:rPr>
          <w:sz w:val="28"/>
          <w:szCs w:val="28"/>
          <w:lang w:val="ru-RU"/>
        </w:rPr>
        <w:t xml:space="preserve">, расширяют кооперативное стерео </w:t>
      </w:r>
      <w:r w:rsidR="00AA547D">
        <w:rPr>
          <w:sz w:val="28"/>
          <w:szCs w:val="28"/>
          <w:lang w:val="ru-RU"/>
        </w:rPr>
        <w:fldChar w:fldCharType="begin"/>
      </w:r>
      <w:r w:rsidR="00AA547D">
        <w:rPr>
          <w:sz w:val="28"/>
          <w:szCs w:val="28"/>
          <w:lang w:val="ru-RU"/>
        </w:rPr>
        <w:instrText xml:space="preserve"> ADDIN ZOTERO_ITEM CSL_CITATION {"citationID":"4V6Gf7D5","properties":{"formattedCitation":"[78]","plainCitation":"[78]","noteIndex":0},"citationItems":[{"id":238,"uris":["http://zotero.org/users/local/XvQpfN4m/items/4QKEEC7Y"],"uri":["http://zotero.org/users/local/XvQpfN4m/items/4QKEEC7Y"],"itemData":{"id":238,"type":"article-journal","container-title":"Science","DOI":"10.1126/science.968482","ISSN":"0036-8075, 1095-9203","issue":"4262","journalAbbreviation":"Science","language":"en","page":"283-287","source":"DOI.org (Crossref)","title":"Cooperative Computation of Stereo Disparity: A cooperative algorithm is derived for extracting disparity information from stereo image pairs.","title-short":"Cooperative Computation of Stereo Disparity","volume":"194","author":[{"family":"Marr","given":"D."},{"family":"Poggio","given":"T."}],"issued":{"date-parts":[["1976",10,15]]}}}],"schema":"https://github.com/citation-style-language/schema/raw/master/csl-citation.json"} </w:instrText>
      </w:r>
      <w:r w:rsidR="00AA547D">
        <w:rPr>
          <w:sz w:val="28"/>
          <w:szCs w:val="28"/>
          <w:lang w:val="ru-RU"/>
        </w:rPr>
        <w:fldChar w:fldCharType="separate"/>
      </w:r>
      <w:r w:rsidR="00AA547D" w:rsidRPr="00AA547D">
        <w:rPr>
          <w:sz w:val="28"/>
          <w:lang w:val="ru-RU"/>
        </w:rPr>
        <w:t>[78]</w:t>
      </w:r>
      <w:r w:rsidR="00AA547D">
        <w:rPr>
          <w:sz w:val="28"/>
          <w:szCs w:val="28"/>
          <w:lang w:val="ru-RU"/>
        </w:rPr>
        <w:fldChar w:fldCharType="end"/>
      </w:r>
      <w:r w:rsidRPr="00922B26">
        <w:rPr>
          <w:sz w:val="28"/>
          <w:szCs w:val="28"/>
          <w:lang w:val="ru-RU"/>
        </w:rPr>
        <w:t xml:space="preserve"> на случай событийных камер </w:t>
      </w:r>
      <w:r w:rsidR="00AA547D">
        <w:rPr>
          <w:sz w:val="28"/>
          <w:szCs w:val="28"/>
          <w:lang w:val="ru-RU"/>
        </w:rPr>
        <w:fldChar w:fldCharType="begin"/>
      </w:r>
      <w:r w:rsidR="00AA547D">
        <w:rPr>
          <w:sz w:val="28"/>
          <w:szCs w:val="28"/>
          <w:lang w:val="ru-RU"/>
        </w:rPr>
        <w:instrText xml:space="preserve"> ADDIN ZOTERO_ITEM CSL_CITATION {"citationID":"z49WRJXx","properties":{"formattedCitation":"[79]","plainCitation":"[79]","noteIndex":0},"citationItems":[{"id":180,"uris":["http://zotero.org/users/local/XvQpfN4m/items/J7NCMEMR"],"uri":["http://zotero.org/users/local/XvQpfN4m/items/J7NCMEMR"],"itemData":{"id":180,"type":"article-journal","container-title":"Frontiers in Neurorobotics","DOI":"10.3389/fnbot.2019.00028","ISSN":"1662-5218","journalAbbreviation":"Front. Neurorobot.","page":"28","source":"DOI.org (Crossref)","title":"Neuromorphic Stereo Vision: A Survey of Bio-Inspired Sensors and Algorithms","title-short":"Neuromorphic Stereo Vision","volume":"13","author":[{"family":"Steffen","given":"Lea"},{"family":"Reichard","given":"Daniel"},{"family":"Weinland","given":"Jakob"},{"family":"Kaiser","given":"Jacques"},{"family":"Roennau","given":"Arne"},{"family":"Dillmann","given":"Rüdiger"}],"issued":{"date-parts":[["2019",5,28]]}}}],"schema":"https://github.com/citation-style-language/schema/raw/master/csl-citation.json"} </w:instrText>
      </w:r>
      <w:r w:rsidR="00AA547D">
        <w:rPr>
          <w:sz w:val="28"/>
          <w:szCs w:val="28"/>
          <w:lang w:val="ru-RU"/>
        </w:rPr>
        <w:fldChar w:fldCharType="separate"/>
      </w:r>
      <w:r w:rsidR="00AA547D" w:rsidRPr="00AA547D">
        <w:rPr>
          <w:sz w:val="28"/>
        </w:rPr>
        <w:t>[79]</w:t>
      </w:r>
      <w:r w:rsidR="00AA547D">
        <w:rPr>
          <w:sz w:val="28"/>
          <w:szCs w:val="28"/>
          <w:lang w:val="ru-RU"/>
        </w:rPr>
        <w:fldChar w:fldCharType="end"/>
      </w:r>
      <w:r w:rsidRPr="00922B26">
        <w:rPr>
          <w:sz w:val="28"/>
          <w:szCs w:val="28"/>
          <w:lang w:val="ru-RU"/>
        </w:rPr>
        <w:t xml:space="preserve">. Эти методы хорошо работают со статичными </w:t>
      </w:r>
      <w:r w:rsidRPr="00922B26">
        <w:rPr>
          <w:sz w:val="28"/>
          <w:szCs w:val="28"/>
          <w:lang w:val="ru-RU"/>
        </w:rPr>
        <w:lastRenderedPageBreak/>
        <w:t>камерами в не загромождённых сценах, так что совпадения событий легко найти среди небольшого количества движущихся объектов.</w:t>
      </w:r>
    </w:p>
    <w:p w14:paraId="21E064E9" w14:textId="46E77786" w:rsidR="00922B26" w:rsidRPr="00922B26" w:rsidRDefault="00922B26" w:rsidP="00922B26">
      <w:pPr>
        <w:spacing w:after="160" w:line="259" w:lineRule="auto"/>
        <w:rPr>
          <w:sz w:val="28"/>
          <w:szCs w:val="28"/>
          <w:lang w:val="ru-RU"/>
        </w:rPr>
      </w:pPr>
      <w:r w:rsidRPr="00922B26">
        <w:rPr>
          <w:sz w:val="28"/>
          <w:szCs w:val="28"/>
          <w:lang w:val="ru-RU"/>
        </w:rPr>
        <w:t xml:space="preserve">Монокулярные методы: Оценка глубины с помощью камеры с одним событием была показана в </w:t>
      </w:r>
      <w:r w:rsidR="00AA547D">
        <w:rPr>
          <w:sz w:val="28"/>
          <w:szCs w:val="28"/>
          <w:lang w:val="ru-RU"/>
        </w:rPr>
        <w:fldChar w:fldCharType="begin"/>
      </w:r>
      <w:r w:rsidR="00AA547D">
        <w:rPr>
          <w:sz w:val="28"/>
          <w:szCs w:val="28"/>
          <w:lang w:val="ru-RU"/>
        </w:rPr>
        <w:instrText xml:space="preserve"> ADDIN ZOTERO_ITEM CSL_CITATION {"citationID":"hvKKmJ1P","properties":{"formattedCitation":"[64], [80]","plainCitation":"[64], [80]","noteIndex":0},"citationItems":[{"id":143,"uris":["http://zotero.org/users/local/XvQpfN4m/items/IU4CN988"],"uri":["http://zotero.org/users/local/XvQpfN4m/items/IU4CN988"],"itemData":{"id":143,"type":"chapter","container-title":"Computer Vision – ECCV 2016","event-place":"Cham","ISBN":"978-3-319-46465-7","language":"en","note":"collection-title: Lecture Notes in Computer Science\nDOI: 10.1007/978-3-319-46466-4_21","page":"349-364","publisher":"Springer International Publishing","publisher-place":"Cham","source":"DOI.org (Crossref)","title":"Real-Time 3D Reconstruction and 6-DoF Tracking with an Event Camera","URL":"http://link.springer.com/10.1007/978-3-319-46466-4_21","volume":"9910","editor":[{"family":"Leibe","given":"Bastian"},{"family":"Matas","given":"Jiri"},{"family":"Sebe","given":"Nicu"},{"family":"Welling","given":"Max"}],"author":[{"family":"Kim","given":"Hanme"},{"family":"Leutenegger","given":"Stefan"},{"family":"Davison","given":"Andrew J."}],"accessed":{"date-parts":[["2021",12,29]]},"issued":{"date-parts":[["2016"]]}}},{"id":163,"uris":["http://zotero.org/users/local/XvQpfN4m/items/8DUDDQ6E"],"uri":["http://zotero.org/users/local/XvQpfN4m/items/8DUDDQ6E"],"itemData":{"id":163,"type":"article-journal","container-title":"International Journal of Computer Vision","DOI":"10.1007/s11263-017-1050-6","ISSN":"0920-5691, 1573-1405","issue":"12","journalAbbreviation":"Int J Comput Vis","language":"en","page":"1394-1414","source":"DOI.org (Crossref)","title":"EMVS: Event-Based Multi-View Stereo—3D Reconstruction with an Event Camera in Real-Time","title-short":"EMVS","volume":"126","author":[{"family":"Rebecq","given":"Henri"},{"family":"Gallego","given":"Guillermo"},{"family":"Mueggler","given":"Elias"},{"family":"Scaramuzza","given":"Davide"}],"issued":{"date-parts":[["2018",12]]}}}],"schema":"https://github.com/citation-style-language/schema/raw/master/csl-citation.json"} </w:instrText>
      </w:r>
      <w:r w:rsidR="00AA547D">
        <w:rPr>
          <w:sz w:val="28"/>
          <w:szCs w:val="28"/>
          <w:lang w:val="ru-RU"/>
        </w:rPr>
        <w:fldChar w:fldCharType="separate"/>
      </w:r>
      <w:r w:rsidR="00AA547D" w:rsidRPr="00AA547D">
        <w:rPr>
          <w:sz w:val="28"/>
          <w:lang w:val="ru-RU"/>
        </w:rPr>
        <w:t>[64], [80]</w:t>
      </w:r>
      <w:r w:rsidR="00AA547D">
        <w:rPr>
          <w:sz w:val="28"/>
          <w:szCs w:val="28"/>
          <w:lang w:val="ru-RU"/>
        </w:rPr>
        <w:fldChar w:fldCharType="end"/>
      </w:r>
      <w:r w:rsidRPr="00922B26">
        <w:rPr>
          <w:sz w:val="28"/>
          <w:szCs w:val="28"/>
          <w:lang w:val="ru-RU"/>
        </w:rPr>
        <w:t xml:space="preserve">. Поскольку мгновенная оценка глубины в монокулярных установках нестабильна, эти методы решают проблему оценки глубины для VO или SLAM: следовательно, они требуют знания движения камеры, чтобы интегрировать информацию от событий за более длительный промежуток времени и быть в состоянии произвести </w:t>
      </w:r>
      <w:proofErr w:type="spellStart"/>
      <w:r w:rsidRPr="00922B26">
        <w:rPr>
          <w:sz w:val="28"/>
          <w:szCs w:val="28"/>
          <w:lang w:val="ru-RU"/>
        </w:rPr>
        <w:t>полуплотную</w:t>
      </w:r>
      <w:proofErr w:type="spellEnd"/>
      <w:r w:rsidRPr="00922B26">
        <w:rPr>
          <w:sz w:val="28"/>
          <w:szCs w:val="28"/>
          <w:lang w:val="ru-RU"/>
        </w:rPr>
        <w:t xml:space="preserve"> трехмерную реконструкцию сцены. Одновременность событий не применяется, следовательно, временную когерентность гораздо сложнее использовать для сопоставления событий во времени, поэтому разрабатываются другие методы.</w:t>
      </w:r>
    </w:p>
    <w:p w14:paraId="388C00A9" w14:textId="77777777" w:rsidR="00922B26" w:rsidRPr="00922B26" w:rsidRDefault="00922B26" w:rsidP="0089274C">
      <w:pPr>
        <w:pStyle w:val="2"/>
      </w:pPr>
      <w:r w:rsidRPr="00922B26">
        <w:t>Оценка позы камеры на основе событий</w:t>
      </w:r>
    </w:p>
    <w:p w14:paraId="6E021ED8" w14:textId="3FC9986A" w:rsidR="00922B26" w:rsidRPr="00922B26" w:rsidRDefault="00922B26" w:rsidP="00922B26">
      <w:pPr>
        <w:spacing w:after="160" w:line="259" w:lineRule="auto"/>
        <w:rPr>
          <w:sz w:val="28"/>
          <w:szCs w:val="28"/>
          <w:lang w:val="ru-RU"/>
        </w:rPr>
      </w:pPr>
      <w:r w:rsidRPr="00922B26">
        <w:rPr>
          <w:sz w:val="28"/>
          <w:szCs w:val="28"/>
          <w:lang w:val="ru-RU"/>
        </w:rPr>
        <w:t xml:space="preserve">Исследования локализации камеры на основе событий развивались путем тестирования сценариев все большей сложности. С точки зрения типа движения, ограниченные движения, такие как чистое вращение </w:t>
      </w:r>
      <w:r w:rsidR="00AA547D">
        <w:rPr>
          <w:sz w:val="28"/>
          <w:szCs w:val="28"/>
          <w:lang w:val="ru-RU"/>
        </w:rPr>
        <w:fldChar w:fldCharType="begin"/>
      </w:r>
      <w:r w:rsidR="00AA547D">
        <w:rPr>
          <w:sz w:val="28"/>
          <w:szCs w:val="28"/>
          <w:lang w:val="ru-RU"/>
        </w:rPr>
        <w:instrText xml:space="preserve"> ADDIN ZOTERO_ITEM CSL_CITATION {"citationID":"aBhkgBqy","properties":{"formattedCitation":"[60], [81]","plainCitation":"[60], [81]","noteIndex":0},"citationItems":[{"id":135,"uris":["http://zotero.org/users/local/XvQpfN4m/items/Q8BXF69C"],"uri":["http://zotero.org/users/local/XvQpfN4m/items/Q8BXF69C"],"itemData":{"id":135,"type":"article-journal","container-title":"IEEE Robotics and Automation Letters","DOI":"10.1109/LRA.2016.2647639","ISSN":"2377-3766, 2377-3774","issue":"2","journalAbbreviation":"IEEE Robot. Autom. Lett.","page":"632-639","source":"DOI.org (Crossref)","title":"Accurate Angular Velocity Estimation With an Event Camera","volume":"2","author":[{"family":"Gallego","given":"Guillermo"},{"family":"Scaramuzza","given":"Davide"}],"issued":{"date-parts":[["2017",4]]}}},{"id":209,"uris":["http://zotero.org/users/local/XvQpfN4m/items/DRM446HC"],"uri":["http://zotero.org/users/local/XvQpfN4m/items/DRM446HC"],"itemData":{"id":209,"type":"article-journal","title":"Real-Time Panoramic Tracking for Event Cameras","author":[{"family":"Reinbacher","given":"Christian"},{"family":"Munda","given":"Gottfried"},{"family":"Pock","given":"Thomas"}],"issued":{"date-parts":[["2017",3,15]]}}}],"schema":"https://github.com/citation-style-language/schema/raw/master/csl-citation.json"} </w:instrText>
      </w:r>
      <w:r w:rsidR="00AA547D">
        <w:rPr>
          <w:sz w:val="28"/>
          <w:szCs w:val="28"/>
          <w:lang w:val="ru-RU"/>
        </w:rPr>
        <w:fldChar w:fldCharType="separate"/>
      </w:r>
      <w:r w:rsidR="00AA547D" w:rsidRPr="00AA547D">
        <w:rPr>
          <w:sz w:val="28"/>
          <w:lang w:val="ru-RU"/>
        </w:rPr>
        <w:t>[60], [81]</w:t>
      </w:r>
      <w:r w:rsidR="00AA547D">
        <w:rPr>
          <w:sz w:val="28"/>
          <w:szCs w:val="28"/>
          <w:lang w:val="ru-RU"/>
        </w:rPr>
        <w:fldChar w:fldCharType="end"/>
      </w:r>
      <w:r w:rsidR="00AA547D" w:rsidRPr="00AA547D">
        <w:rPr>
          <w:sz w:val="28"/>
          <w:szCs w:val="28"/>
          <w:lang w:val="ru-RU"/>
        </w:rPr>
        <w:t xml:space="preserve"> </w:t>
      </w:r>
      <w:r w:rsidRPr="00922B26">
        <w:rPr>
          <w:sz w:val="28"/>
          <w:szCs w:val="28"/>
          <w:lang w:val="ru-RU"/>
        </w:rPr>
        <w:t xml:space="preserve">или плоское движение </w:t>
      </w:r>
      <w:r w:rsidR="00AA547D">
        <w:rPr>
          <w:sz w:val="28"/>
          <w:szCs w:val="28"/>
          <w:lang w:val="ru-RU"/>
        </w:rPr>
        <w:fldChar w:fldCharType="begin"/>
      </w:r>
      <w:r w:rsidR="00AA547D">
        <w:rPr>
          <w:sz w:val="28"/>
          <w:szCs w:val="28"/>
          <w:lang w:val="ru-RU"/>
        </w:rPr>
        <w:instrText xml:space="preserve"> ADDIN ZOTERO_ITEM CSL_CITATION {"citationID":"gz2enfom","properties":{"formattedCitation":"[82], [83]","plainCitation":"[82], [83]","noteIndex":0},"citationItems":[{"id":220,"uris":["http://zotero.org/users/local/XvQpfN4m/items/SKILDKNG"],"uri":["http://zotero.org/users/local/XvQpfN4m/items/SKILDKNG"],"itemData":{"id":220,"type":"paper-conference","container-title":"2012 IEEE International Conference on Robotics and Biomimetics (ROBIO)","DOI":"10.1109/ROBIO.2012.6491077","event":"2012 IEEE International Conference on Robotics and Biomimetics (ROBIO)","event-place":"Guangzhou, China","ISBN":"978-1-4673-2127-3","page":"866-870","publisher":"IEEE","publisher-place":"Guangzhou, China","source":"DOI.org (Crossref)","title":"Event-based particle filtering for robot self-localization","URL":"http://ieeexplore.ieee.org/document/6491077/","author":[{"family":"Weikersdorfer","given":"David"},{"family":"Conradt","given":"Jorg"}],"accessed":{"date-parts":[["2021",12,29]]},"issued":{"date-parts":[["2012",12]]}}},{"id":221,"uris":["http://zotero.org/users/local/XvQpfN4m/items/8YETADP6"],"uri":["http://zotero.org/users/local/XvQpfN4m/items/8YETADP6"],"itemData":{"id":221,"type":"chapter","container-title":"Computer Vision Systems","event-place":"Berlin, Heidelberg","ISBN":"978-3-642-39401-0","note":"collection-title: Lecture Notes in Computer Science\nDOI: 10.1007/978-3-642-39402-7_14","page":"133-142","publisher":"Springer Berlin Heidelberg","publisher-place":"Berlin, Heidelberg","source":"DOI.org (Crossref)","title":"Simultaneous Localization and Mapping for Event-Based Vision Systems","URL":"http://link.springer.com/10.1007/978-3-642-39402-7_14","volume":"7963","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Chen","given":"Mei"},{"family":"Leibe","given":"Bastian"},{"family":"Neumann","given":"Bernd"}],"author":[{"family":"Weikersdorfer","given":"David"},{"family":"Hoffmann","given":"Raoul"},{"family":"Conradt","given":"Jörg"}],"accessed":{"date-parts":[["2021",12,29]]},"issued":{"date-parts":[["2013"]]}}}],"schema":"https://github.com/citation-style-language/schema/raw/master/csl-citation.json"} </w:instrText>
      </w:r>
      <w:r w:rsidR="00AA547D">
        <w:rPr>
          <w:sz w:val="28"/>
          <w:szCs w:val="28"/>
          <w:lang w:val="ru-RU"/>
        </w:rPr>
        <w:fldChar w:fldCharType="separate"/>
      </w:r>
      <w:r w:rsidR="00AA547D" w:rsidRPr="00AA547D">
        <w:rPr>
          <w:sz w:val="28"/>
          <w:lang w:val="ru-RU"/>
        </w:rPr>
        <w:t>[82], [83]</w:t>
      </w:r>
      <w:r w:rsidR="00AA547D">
        <w:rPr>
          <w:sz w:val="28"/>
          <w:szCs w:val="28"/>
          <w:lang w:val="ru-RU"/>
        </w:rPr>
        <w:fldChar w:fldCharType="end"/>
      </w:r>
      <w:r w:rsidRPr="00922B26">
        <w:rPr>
          <w:sz w:val="28"/>
          <w:szCs w:val="28"/>
          <w:lang w:val="ru-RU"/>
        </w:rPr>
        <w:t xml:space="preserve"> были изучены до исследования наиболее общего случая произвольного 6-DoF движения. Что касается типа сцен, то решения для искусственных моделей, таких как высококонтрастные текстуры и/или структуры (линейные или плоскостные карты) </w:t>
      </w:r>
      <w:r w:rsidR="00AA547D">
        <w:rPr>
          <w:sz w:val="28"/>
          <w:szCs w:val="28"/>
          <w:lang w:val="ru-RU"/>
        </w:rPr>
        <w:fldChar w:fldCharType="begin"/>
      </w:r>
      <w:r w:rsidR="002808C5">
        <w:rPr>
          <w:sz w:val="28"/>
          <w:szCs w:val="28"/>
          <w:lang w:val="ru-RU"/>
        </w:rPr>
        <w:instrText xml:space="preserve"> ADDIN ZOTERO_ITEM CSL_CITATION {"citationID":"i0KBzMSY","properties":{"formattedCitation":"[58], [82], [84]","plainCitation":"[58], [82], [84]","noteIndex":0},"citationItems":[{"id":130,"uris":["http://zotero.org/users/local/XvQpfN4m/items/R3PZ3CWQ"],"uri":["http://zotero.org/users/local/XvQpfN4m/items/R3PZ3CWQ"],"itemData":{"id":130,"type":"paper-conference","container-title":"Robotics: Science and Systems XI","DOI":"10.15607/RSS.2015.XI.036","event":"Robotics: Science and Systems 2015","ISBN":"978-0-9923747-1-6","publisher":"Robotics: Science and Systems Foundation","source":"DOI.org (Crossref)","title":"Continuous-Time Trajectory Estimation for Event-based Vision Sensors","URL":"http://www.roboticsproceedings.org/rss11/p36.pdf","author":[{"family":"Mueggler","given":"Elias"},{"family":"Gallego","given":"Guillermo"},{"family":"Scaramuzza","given":"Davide"}],"accessed":{"date-parts":[["2021",12,29]]},"issued":{"date-parts":[["2015",7,13]]}}},{"id":220,"uris":["http://zotero.org/users/local/XvQpfN4m/items/SKILDKNG"],"uri":["http://zotero.org/users/local/XvQpfN4m/items/SKILDKNG"],"itemData":{"id":220,"type":"paper-conference","container-title":"2012 IEEE International Conference on Robotics and Biomimetics (ROBIO)","DOI":"10.1109/ROBIO.2012.6491077","event":"2012 IEEE International Conference on Robotics and Biomimetics (ROBIO)","event-place":"Guangzhou, China","ISBN":"978-1-4673-2127-3","page":"866-870","publisher":"IEEE","publisher-place":"Guangzhou, China","source":"DOI.org (Crossref)","title":"Event-based particle filtering for robot self-localization","URL":"http://ieeexplore.ieee.org/document/6491077/","author":[{"family":"Weikersdorfer","given":"David"},{"family":"Conradt","given":"Jorg"}],"accessed":{"date-parts":[["2021",12,29]]},"issued":{"date-parts":[["2012",12]]}}},{"id":192,"uris":["http://zotero.org/users/local/XvQpfN4m/items/HESC7CQN"],"uri":["http://zotero.org/users/local/XvQpfN4m/items/HESC7CQN"],"itemData":{"id":192,"type":"paper-conference","container-title":"2014 IEEE/RSJ International Conference on Intelligent Robots and Systems","DOI":"10.1109/IROS.2014.6942940","event":"2014 IEEE/RSJ International Conference on Intelligent Robots and Systems (IROS 2014)","event-place":"Chicago, IL, USA","ISBN":"978-1-4799-6934-0","page":"2761-2768","publisher":"IEEE","publisher-place":"Chicago, IL, USA","source":"DOI.org (Crossref)","title":"Event-based, 6-DOF pose tracking for high-speed maneuvers","URL":"http://ieeexplore.ieee.org/document/6942940/","author":[{"family":"Mueggler","given":"Elias"},{"family":"Huber","given":"Basil"},{"family":"Scaramuzza","given":"Davide"}],"accessed":{"date-parts":[["2021",12,29]]},"issued":{"date-parts":[["2014",9]]}}}],"schema":"https://github.com/citation-style-language/schema/raw/master/csl-citation.json"} </w:instrText>
      </w:r>
      <w:r w:rsidR="00AA547D">
        <w:rPr>
          <w:sz w:val="28"/>
          <w:szCs w:val="28"/>
          <w:lang w:val="ru-RU"/>
        </w:rPr>
        <w:fldChar w:fldCharType="separate"/>
      </w:r>
      <w:r w:rsidR="002808C5" w:rsidRPr="002808C5">
        <w:rPr>
          <w:sz w:val="28"/>
          <w:lang w:val="ru-RU"/>
        </w:rPr>
        <w:t>[58], [82], [84]</w:t>
      </w:r>
      <w:r w:rsidR="00AA547D">
        <w:rPr>
          <w:sz w:val="28"/>
          <w:szCs w:val="28"/>
          <w:lang w:val="ru-RU"/>
        </w:rPr>
        <w:fldChar w:fldCharType="end"/>
      </w:r>
      <w:r w:rsidRPr="00922B26">
        <w:rPr>
          <w:sz w:val="28"/>
          <w:szCs w:val="28"/>
          <w:lang w:val="ru-RU"/>
        </w:rPr>
        <w:t xml:space="preserve">, были предложены до решения более сложных случаев: естественных сцен с произвольной трехмерной структурой и фотометрическими вариациями </w:t>
      </w:r>
      <w:r w:rsidR="002808C5">
        <w:rPr>
          <w:sz w:val="28"/>
          <w:szCs w:val="28"/>
          <w:lang w:val="ru-RU"/>
        </w:rPr>
        <w:fldChar w:fldCharType="begin"/>
      </w:r>
      <w:r w:rsidR="002808C5">
        <w:rPr>
          <w:sz w:val="28"/>
          <w:szCs w:val="28"/>
          <w:lang w:val="ru-RU"/>
        </w:rPr>
        <w:instrText xml:space="preserve"> ADDIN ZOTERO_ITEM CSL_CITATION {"citationID":"hUqpyr4I","properties":{"formattedCitation":"[59], [85], [86]","plainCitation":"[59], [85], [86]","noteIndex":0},"citationItems":[{"id":136,"uris":["http://zotero.org/users/local/XvQpfN4m/items/IL4NBXAG"],"uri":["http://zotero.org/users/local/XvQpfN4m/items/IL4NBXAG"],"itemData":{"id":136,"type":"paper-conference","container-title":"2019 International Conference on Robotics and Automation (ICRA)","DOI":"10.1109/ICRA.2019.8794255","event":"2019 International Conference on Robotics and Automation (ICRA)","event-place":"Montreal, QC, Canada","ISBN":"978-1-5386-6027-0","page":"325-331","publisher":"IEEE","publisher-place":"Montreal, QC, Canada","source":"DOI.org (Crossref)","title":"Event-based, Direct Camera Tracking from a Photometric 3D Map using Nonlinear Optimization","URL":"https://ieeexplore.ieee.org/document/8794255/","author":[{"family":"Bryner","given":"Samuel"},{"family":"Gallego","given":"Guillermo"},{"family":"Rebecq","given":"Henri"},{"family":"Scaramuzza","given":"Davide"}],"accessed":{"date-parts":[["2021",12,29]]},"issued":{"date-parts":[["2019",5]]}}},{"id":133,"uris":["http://zotero.org/users/local/XvQpfN4m/items/Y2VE3L8S"],"uri":["http://zotero.org/users/local/XvQpfN4m/items/Y2VE3L8S"],"itemData":{"id":133,"type":"article-journal","container-title":"IEEE Transactions on Pattern Analysis and Machine Intelligence","DOI":"10.1109/TPAMI.2017.2769655","ISSN":"0162-8828, 2160-9292, 1939-3539","issue":"10","journalAbbreviation":"IEEE Trans. Pattern Anal. Mach. Intell.","page":"2402-2412","source":"DOI.org (Crossref)","title":"Event-Based, 6-DOF Camera Tracking from Photometric Depth Maps","volume":"40","author":[{"family":"Gallego","given":"Guillermo"},{"family":"Lund","given":"Jon E.A."},{"family":"Mueggler","given":"Elias"},{"family":"Rebecq","given":"Henri"},{"family":"Delbruck","given":"Tobi"},{"family":"Scaramuzza","given":"Davide"}],"issued":{"date-parts":[["2018",10,1]]}}},{"id":191,"uris":["http://zotero.org/users/local/XvQpfN4m/items/X42D3R3U"],"uri":["http://zotero.org/users/local/XvQpfN4m/items/X42D3R3U"],"itemData":{"id":191,"type":"paper-conference","container-title":"Proceedings of the British Machine Vision Conference 2014","DOI":"10.5244/C.28.26","event":"British Machine Vision Conference 2014","event-place":"Nottingham","ISBN":"978-1-901725-52-0","language":"en","page":"26.1-26.12","publisher":"British Machine Vision Association","publisher-place":"Nottingham","source":"DOI.org (Crossref)","title":"Simultaneous Mosaicing and Tracking with an Event Camera","URL":"http://www.bmva.org/bmvc/2014/papers/paper066/index.html","author":[{"family":"Kim","given":"Hanme"},{"family":"Handa","given":"Ankur"},{"family":"Benosman","given":"Ryad"},{"family":"Ieng","given":"Sio-Hoi"},{"family":"Davison","given":"Andrew"}],"accessed":{"date-parts":[["2021",12,29]]},"issued":{"date-parts":[["2014"]]}}}],"schema":"https://github.com/citation-style-language/schema/raw/master/csl-citation.json"} </w:instrText>
      </w:r>
      <w:r w:rsidR="002808C5">
        <w:rPr>
          <w:sz w:val="28"/>
          <w:szCs w:val="28"/>
          <w:lang w:val="ru-RU"/>
        </w:rPr>
        <w:fldChar w:fldCharType="separate"/>
      </w:r>
      <w:r w:rsidR="002808C5" w:rsidRPr="002808C5">
        <w:rPr>
          <w:sz w:val="28"/>
          <w:lang w:val="ru-RU"/>
        </w:rPr>
        <w:t>[59], [85], [86]</w:t>
      </w:r>
      <w:r w:rsidR="002808C5">
        <w:rPr>
          <w:sz w:val="28"/>
          <w:szCs w:val="28"/>
          <w:lang w:val="ru-RU"/>
        </w:rPr>
        <w:fldChar w:fldCharType="end"/>
      </w:r>
      <w:r w:rsidRPr="00922B26">
        <w:rPr>
          <w:sz w:val="28"/>
          <w:szCs w:val="28"/>
          <w:lang w:val="ru-RU"/>
        </w:rPr>
        <w:t>.</w:t>
      </w:r>
    </w:p>
    <w:p w14:paraId="6266414C" w14:textId="16E0EBC3" w:rsidR="00922B26" w:rsidRPr="00922B26" w:rsidRDefault="00922B26" w:rsidP="00922B26">
      <w:pPr>
        <w:spacing w:after="160" w:line="259" w:lineRule="auto"/>
        <w:rPr>
          <w:sz w:val="28"/>
          <w:szCs w:val="28"/>
          <w:lang w:val="ru-RU"/>
        </w:rPr>
      </w:pPr>
      <w:r w:rsidRPr="00922B26">
        <w:rPr>
          <w:sz w:val="28"/>
          <w:szCs w:val="28"/>
          <w:lang w:val="ru-RU"/>
        </w:rPr>
        <w:t xml:space="preserve">С точки зрения методологии, вероятностные фильтры </w:t>
      </w:r>
      <w:r w:rsidR="002808C5">
        <w:rPr>
          <w:sz w:val="28"/>
          <w:szCs w:val="28"/>
          <w:lang w:val="ru-RU"/>
        </w:rPr>
        <w:fldChar w:fldCharType="begin"/>
      </w:r>
      <w:r w:rsidR="002808C5">
        <w:rPr>
          <w:sz w:val="28"/>
          <w:szCs w:val="28"/>
          <w:lang w:val="ru-RU"/>
        </w:rPr>
        <w:instrText xml:space="preserve"> ADDIN ZOTERO_ITEM CSL_CITATION {"citationID":"jSSmTdMt","properties":{"formattedCitation":"[83]\\uc0\\u8211{}[85]","plainCitation":"[83]–[85]","noteIndex":0},"citationItems":[{"id":221,"uris":["http://zotero.org/users/local/XvQpfN4m/items/8YETADP6"],"uri":["http://zotero.org/users/local/XvQpfN4m/items/8YETADP6"],"itemData":{"id":221,"type":"chapter","container-title":"Computer Vision Systems","event-place":"Berlin, Heidelberg","ISBN":"978-3-642-39401-0","note":"collection-title: Lecture Notes in Computer Science\nDOI: 10.1007/978-3-642-39402-7_14","page":"133-142","publisher":"Springer Berlin Heidelberg","publisher-place":"Berlin, Heidelberg","source":"DOI.org (Crossref)","title":"Simultaneous Localization and Mapping for Event-Based Vision Systems","URL":"http://link.springer.com/10.1007/978-3-642-39402-7_14","volume":"7963","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Chen","given":"Mei"},{"family":"Leibe","given":"Bastian"},{"family":"Neumann","given":"Bernd"}],"author":[{"family":"Weikersdorfer","given":"David"},{"family":"Hoffmann","given":"Raoul"},{"family":"Conradt","given":"Jörg"}],"accessed":{"date-parts":[["2021",12,29]]},"issued":{"date-parts":[["2013"]]}}},{"id":192,"uris":["http://zotero.org/users/local/XvQpfN4m/items/HESC7CQN"],"uri":["http://zotero.org/users/local/XvQpfN4m/items/HESC7CQN"],"itemData":{"id":192,"type":"paper-conference","container-title":"2014 IEEE/RSJ International Conference on Intelligent Robots and Systems","DOI":"10.1109/IROS.2014.6942940","event":"2014 IEEE/RSJ International Conference on Intelligent Robots and Systems (IROS 2014)","event-place":"Chicago, IL, USA","ISBN":"978-1-4799-6934-0","page":"2761-2768","publisher":"IEEE","publisher-place":"Chicago, IL, USA","source":"DOI.org (Crossref)","title":"Event-based, 6-DOF pose tracking for high-speed maneuvers","URL":"http://ieeexplore.ieee.org/document/6942940/","author":[{"family":"Mueggler","given":"Elias"},{"family":"Huber","given":"Basil"},{"family":"Scaramuzza","given":"Davide"}],"accessed":{"date-parts":[["2021",12,29]]},"issued":{"date-parts":[["2014",9]]}}},{"id":133,"uris":["http://zotero.org/users/local/XvQpfN4m/items/Y2VE3L8S"],"uri":["http://zotero.org/users/local/XvQpfN4m/items/Y2VE3L8S"],"itemData":{"id":133,"type":"article-journal","container-title":"IEEE Transactions on Pattern Analysis and Machine Intelligence","DOI":"10.1109/TPAMI.2017.2769655","ISSN":"0162-8828, 2160-9292, 1939-3539","issue":"10","journalAbbreviation":"IEEE Trans. Pattern Anal. Mach. Intell.","page":"2402-2412","source":"DOI.org (Crossref)","title":"Event-Based, 6-DOF Camera Tracking from Photometric Depth Maps","volume":"40","author":[{"family":"Gallego","given":"Guillermo"},{"family":"Lund","given":"Jon E.A."},{"family":"Mueggler","given":"Elias"},{"family":"Rebecq","given":"Henri"},{"family":"Delbruck","given":"Tobi"},{"family":"Scaramuzza","given":"Davide"}],"issued":{"date-parts":[["2018",10,1]]}}}],"schema":"https://github.com/citation-style-language/schema/raw/master/csl-citation.json"} </w:instrText>
      </w:r>
      <w:r w:rsidR="002808C5">
        <w:rPr>
          <w:sz w:val="28"/>
          <w:szCs w:val="28"/>
          <w:lang w:val="ru-RU"/>
        </w:rPr>
        <w:fldChar w:fldCharType="separate"/>
      </w:r>
      <w:r w:rsidR="002808C5" w:rsidRPr="002808C5">
        <w:rPr>
          <w:sz w:val="28"/>
          <w:lang w:val="ru-RU"/>
        </w:rPr>
        <w:t>[83]–[85]</w:t>
      </w:r>
      <w:r w:rsidR="002808C5">
        <w:rPr>
          <w:sz w:val="28"/>
          <w:szCs w:val="28"/>
          <w:lang w:val="ru-RU"/>
        </w:rPr>
        <w:fldChar w:fldCharType="end"/>
      </w:r>
      <w:r w:rsidR="002808C5" w:rsidRPr="002808C5">
        <w:rPr>
          <w:sz w:val="28"/>
          <w:szCs w:val="28"/>
          <w:lang w:val="ru-RU"/>
        </w:rPr>
        <w:t xml:space="preserve"> </w:t>
      </w:r>
      <w:r w:rsidRPr="00922B26">
        <w:rPr>
          <w:sz w:val="28"/>
          <w:szCs w:val="28"/>
          <w:lang w:val="ru-RU"/>
        </w:rPr>
        <w:t>обеспечивают обновление навигации по событиям, достигая таким образом минимальной задержки (микросекунды), в то время как методы, основанные на кадрах (часто нелинейная оптимизация), дают компромисс между задержкой и более стабильными и точными результатами [8], [9].</w:t>
      </w:r>
    </w:p>
    <w:p w14:paraId="07E3F221" w14:textId="77777777" w:rsidR="00922B26" w:rsidRPr="00922B26" w:rsidRDefault="00922B26" w:rsidP="00922B26">
      <w:pPr>
        <w:pStyle w:val="2"/>
      </w:pPr>
      <w:r w:rsidRPr="00922B26">
        <w:t xml:space="preserve">Событийная визуальная </w:t>
      </w:r>
      <w:proofErr w:type="spellStart"/>
      <w:r w:rsidRPr="00922B26">
        <w:t>одометрия</w:t>
      </w:r>
      <w:proofErr w:type="spellEnd"/>
      <w:r w:rsidRPr="00922B26">
        <w:t xml:space="preserve"> (ВО) и SLAM, основанные на событиях</w:t>
      </w:r>
    </w:p>
    <w:p w14:paraId="4ECC9695" w14:textId="1719E1C8" w:rsidR="00922B26" w:rsidRPr="00922B26" w:rsidRDefault="00922B26" w:rsidP="00922B26">
      <w:pPr>
        <w:spacing w:after="160" w:line="259" w:lineRule="auto"/>
        <w:rPr>
          <w:sz w:val="28"/>
          <w:szCs w:val="28"/>
          <w:lang w:val="ru-RU"/>
        </w:rPr>
      </w:pPr>
      <w:r w:rsidRPr="00922B26">
        <w:rPr>
          <w:sz w:val="28"/>
          <w:szCs w:val="28"/>
          <w:lang w:val="ru-RU"/>
        </w:rPr>
        <w:t xml:space="preserve">Монокулярный SLAM: Два метода выделяются как решение проблемы монокулярного событийного VO для 6-DoF движений в естественных трехмерных сценах. В подходе </w:t>
      </w:r>
      <w:r w:rsidR="002808C5">
        <w:rPr>
          <w:sz w:val="28"/>
          <w:szCs w:val="28"/>
          <w:lang w:val="ru-RU"/>
        </w:rPr>
        <w:fldChar w:fldCharType="begin"/>
      </w:r>
      <w:r w:rsidR="002808C5">
        <w:rPr>
          <w:sz w:val="28"/>
          <w:szCs w:val="28"/>
          <w:lang w:val="ru-RU"/>
        </w:rPr>
        <w:instrText xml:space="preserve"> ADDIN ZOTERO_ITEM CSL_CITATION {"citationID":"LhXDJtLw","properties":{"formattedCitation":"[64]","plainCitation":"[64]","noteIndex":0},"citationItems":[{"id":143,"uris":["http://zotero.org/users/local/XvQpfN4m/items/IU4CN988"],"uri":["http://zotero.org/users/local/XvQpfN4m/items/IU4CN988"],"itemData":{"id":143,"type":"chapter","container-title":"Computer Vision – ECCV 2016","event-place":"Cham","ISBN":"978-3-319-46465-7","language":"en","note":"collection-title: Lecture Notes in Computer Science\nDOI: 10.1007/978-3-319-46466-4_21","page":"349-364","publisher":"Springer International Publishing","publisher-place":"Cham","source":"DOI.org (Crossref)","title":"Real-Time 3D Reconstruction and 6-DoF Tracking with an Event Camera","URL":"http://link.springer.com/10.1007/978-3-319-46466-4_21","volume":"9910","editor":[{"family":"Leibe","given":"Bastian"},{"family":"Matas","given":"Jiri"},{"family":"Sebe","given":"Nicu"},{"family":"Welling","given":"Max"}],"author":[{"family":"Kim","given":"Hanme"},{"family":"Leutenegger","given":"Stefan"},{"family":"Davison","given":"Andrew J."}],"accessed":{"date-parts":[["2021",12,29]]},"issued":{"date-parts":[["2016"]]}}}],"schema":"https://github.com/citation-style-language/schema/raw/master/csl-citation.json"} </w:instrText>
      </w:r>
      <w:r w:rsidR="002808C5">
        <w:rPr>
          <w:sz w:val="28"/>
          <w:szCs w:val="28"/>
          <w:lang w:val="ru-RU"/>
        </w:rPr>
        <w:fldChar w:fldCharType="separate"/>
      </w:r>
      <w:r w:rsidR="002808C5" w:rsidRPr="002808C5">
        <w:rPr>
          <w:sz w:val="28"/>
          <w:lang w:val="ru-RU"/>
        </w:rPr>
        <w:t>[64]</w:t>
      </w:r>
      <w:r w:rsidR="002808C5">
        <w:rPr>
          <w:sz w:val="28"/>
          <w:szCs w:val="28"/>
          <w:lang w:val="ru-RU"/>
        </w:rPr>
        <w:fldChar w:fldCharType="end"/>
      </w:r>
      <w:r w:rsidRPr="00922B26">
        <w:rPr>
          <w:sz w:val="28"/>
          <w:szCs w:val="28"/>
          <w:lang w:val="ru-RU"/>
        </w:rPr>
        <w:t xml:space="preserve"> одновременно работают три чередующихся байесовских фильтра, которые оценивают интенсивность изображения, глубину и положение камеры. Восстановление информации об интенсивности и регуляризация глубины делают метод вычислительно трудоемким, поэтому для работы в реальном времени требуется специальное оборудование (GPU). В отличие от этого,</w:t>
      </w:r>
      <w:r w:rsidR="002808C5" w:rsidRPr="002808C5">
        <w:rPr>
          <w:sz w:val="28"/>
          <w:szCs w:val="28"/>
          <w:lang w:val="ru-RU"/>
        </w:rPr>
        <w:t xml:space="preserve"> </w:t>
      </w:r>
      <w:r w:rsidR="002808C5">
        <w:rPr>
          <w:sz w:val="28"/>
          <w:szCs w:val="28"/>
          <w:lang w:val="ru-RU"/>
        </w:rPr>
        <w:fldChar w:fldCharType="begin"/>
      </w:r>
      <w:r w:rsidR="002808C5">
        <w:rPr>
          <w:sz w:val="28"/>
          <w:szCs w:val="28"/>
          <w:lang w:val="ru-RU"/>
        </w:rPr>
        <w:instrText xml:space="preserve"> ADDIN ZOTERO_ITEM CSL_CITATION {"citationID":"iPgfCFkt","properties":{"formattedCitation":"[65]","plainCitation":"[65]","noteIndex":0},"citationItems":[{"id":144,"uris":["http://zotero.org/users/local/XvQpfN4m/items/N3XXJ8RL"],"uri":["http://zotero.org/users/local/XvQpfN4m/items/N3XXJ8RL"],"itemData":{"id":144,"type":"article-journal","container-title":"IEEE Robotics and Automation Letters","DOI":"10.1109/LRA.2016.2645143","ISSN":"2377-3766, 2377-3774","issue":"2","journalAbbreviation":"IEEE Robot. Autom. Lett.","page":"593-600","source":"DOI.org (Crossref)","title":"EVO: A Geometric Approach to Event-Based 6-DOF Parallel Tracking and Mapping in Real Time","title-short":"EVO","volume":"2","author":[{"family":"Rebecq","given":"Henri"},{"family":"Horstschaefer","given":"Timo"},{"family":"Gallego","given":"Guillermo"},{"family":"Scaramuzza","given":"Davide"}],"issued":{"date-parts":[["2017",4]]}}}],"schema":"https://github.com/citation-style-language/schema/raw/master/csl-citation.json"} </w:instrText>
      </w:r>
      <w:r w:rsidR="002808C5">
        <w:rPr>
          <w:sz w:val="28"/>
          <w:szCs w:val="28"/>
          <w:lang w:val="ru-RU"/>
        </w:rPr>
        <w:fldChar w:fldCharType="separate"/>
      </w:r>
      <w:r w:rsidR="002808C5" w:rsidRPr="002808C5">
        <w:rPr>
          <w:sz w:val="28"/>
          <w:lang w:val="ru-RU"/>
        </w:rPr>
        <w:t>[65]</w:t>
      </w:r>
      <w:r w:rsidR="002808C5">
        <w:rPr>
          <w:sz w:val="28"/>
          <w:szCs w:val="28"/>
          <w:lang w:val="ru-RU"/>
        </w:rPr>
        <w:fldChar w:fldCharType="end"/>
      </w:r>
      <w:r w:rsidRPr="00922B26">
        <w:rPr>
          <w:sz w:val="28"/>
          <w:szCs w:val="28"/>
          <w:lang w:val="ru-RU"/>
        </w:rPr>
        <w:t xml:space="preserve"> предложили геометрический подход, основанный на технике </w:t>
      </w:r>
      <w:proofErr w:type="spellStart"/>
      <w:r w:rsidRPr="00922B26">
        <w:rPr>
          <w:sz w:val="28"/>
          <w:szCs w:val="28"/>
          <w:lang w:val="ru-RU"/>
        </w:rPr>
        <w:t>полуплотного</w:t>
      </w:r>
      <w:proofErr w:type="spellEnd"/>
      <w:r w:rsidRPr="00922B26">
        <w:rPr>
          <w:sz w:val="28"/>
          <w:szCs w:val="28"/>
          <w:lang w:val="ru-RU"/>
        </w:rPr>
        <w:t xml:space="preserve"> отображения из </w:t>
      </w:r>
      <w:r w:rsidR="002808C5">
        <w:rPr>
          <w:sz w:val="28"/>
          <w:szCs w:val="28"/>
          <w:lang w:val="ru-RU"/>
        </w:rPr>
        <w:fldChar w:fldCharType="begin"/>
      </w:r>
      <w:r w:rsidR="002808C5">
        <w:rPr>
          <w:sz w:val="28"/>
          <w:szCs w:val="28"/>
          <w:lang w:val="ru-RU"/>
        </w:rPr>
        <w:instrText xml:space="preserve"> ADDIN ZOTERO_ITEM CSL_CITATION {"citationID":"Yehfp7cS","properties":{"formattedCitation":"[80]","plainCitation":"[80]","noteIndex":0},"citationItems":[{"id":163,"uris":["http://zotero.org/users/local/XvQpfN4m/items/8DUDDQ6E"],"uri":["http://zotero.org/users/local/XvQpfN4m/items/8DUDDQ6E"],"itemData":{"id":163,"type":"article-journal","container-title":"International Journal of Computer Vision","DOI":"10.1007/s11263-017-1050-6","ISSN":"0920-5691, 1573-1405","issue":"12","journalAbbreviation":"Int J Comput Vis","language":"en","page":"1394-1414","source":"DOI.org (Crossref)","title":"EMVS: Event-Based Multi-View Stereo—3D Reconstruction with an Event Camera in Real-Time","title-short":"EMVS","volume":"126","author":[{"family":"Rebecq","given":"Henri"},{"family":"Gallego","given":"Guillermo"},{"family":"Mueggler","given":"Elias"},{"family":"Scaramuzza","given":"Davide"}],"issued":{"date-parts":[["2018",12]]}}}],"schema":"https://github.com/citation-style-language/schema/raw/master/csl-citation.json"} </w:instrText>
      </w:r>
      <w:r w:rsidR="002808C5">
        <w:rPr>
          <w:sz w:val="28"/>
          <w:szCs w:val="28"/>
          <w:lang w:val="ru-RU"/>
        </w:rPr>
        <w:fldChar w:fldCharType="separate"/>
      </w:r>
      <w:r w:rsidR="002808C5" w:rsidRPr="002808C5">
        <w:rPr>
          <w:sz w:val="28"/>
          <w:lang w:val="ru-RU"/>
        </w:rPr>
        <w:t>[80]</w:t>
      </w:r>
      <w:r w:rsidR="002808C5">
        <w:rPr>
          <w:sz w:val="28"/>
          <w:szCs w:val="28"/>
          <w:lang w:val="ru-RU"/>
        </w:rPr>
        <w:fldChar w:fldCharType="end"/>
      </w:r>
      <w:r w:rsidR="002808C5" w:rsidRPr="002808C5">
        <w:rPr>
          <w:sz w:val="28"/>
          <w:szCs w:val="28"/>
          <w:lang w:val="ru-RU"/>
        </w:rPr>
        <w:t xml:space="preserve"> </w:t>
      </w:r>
      <w:r w:rsidRPr="00922B26">
        <w:rPr>
          <w:sz w:val="28"/>
          <w:szCs w:val="28"/>
          <w:lang w:val="ru-RU"/>
        </w:rPr>
        <w:lastRenderedPageBreak/>
        <w:t>(фокусировка событий</w:t>
      </w:r>
      <w:r w:rsidR="002808C5" w:rsidRPr="002808C5">
        <w:rPr>
          <w:sz w:val="28"/>
          <w:szCs w:val="28"/>
          <w:lang w:val="ru-RU"/>
        </w:rPr>
        <w:t xml:space="preserve"> </w:t>
      </w:r>
      <w:r w:rsidR="002808C5">
        <w:rPr>
          <w:sz w:val="28"/>
          <w:szCs w:val="28"/>
          <w:lang w:val="ru-RU"/>
        </w:rPr>
        <w:fldChar w:fldCharType="begin"/>
      </w:r>
      <w:r w:rsidR="002808C5">
        <w:rPr>
          <w:sz w:val="28"/>
          <w:szCs w:val="28"/>
          <w:lang w:val="ru-RU"/>
        </w:rPr>
        <w:instrText xml:space="preserve"> ADDIN ZOTERO_ITEM CSL_CITATION {"citationID":"SvU1of9b","properties":{"formattedCitation":"[87]","plainCitation":"[87]","noteIndex":0},"citationItems":[{"id":178,"uris":["http://zotero.org/users/local/XvQpfN4m/items/WFXI8W39"],"uri":["http://zotero.org/users/local/XvQpfN4m/items/WFXI8W39"],"itemData":{"id":178,"type":"paper-conference","container-title":"2019 IEEE/CVF Conference on Computer Vision and Pattern Recognition (CVPR)","DOI":"10.1109/CVPR.2019.01256","event":"2019 IEEE/CVF Conference on Computer Vision and Pattern Recognition (CVPR)","event-place":"Long Beach, CA, USA","ISBN":"978-1-72813-293-8","page":"12272-12281","publisher":"IEEE","publisher-place":"Long Beach, CA, USA","source":"DOI.org (Crossref)","title":"Focus Is All You Need: Loss Functions for Event-Based Vision","title-short":"Focus Is All You Need","URL":"https://ieeexplore.ieee.org/document/8954483/","author":[{"family":"Gallego","given":"Guillermo"},{"family":"Gehrig","given":"Mathias"},{"family":"Scaramuzza","given":"Davide"}],"accessed":{"date-parts":[["2021",12,29]]},"issued":{"date-parts":[["2019",6]]}}}],"schema":"https://github.com/citation-style-language/schema/raw/master/csl-citation.json"} </w:instrText>
      </w:r>
      <w:r w:rsidR="002808C5">
        <w:rPr>
          <w:sz w:val="28"/>
          <w:szCs w:val="28"/>
          <w:lang w:val="ru-RU"/>
        </w:rPr>
        <w:fldChar w:fldCharType="separate"/>
      </w:r>
      <w:r w:rsidR="002808C5" w:rsidRPr="002808C5">
        <w:rPr>
          <w:sz w:val="28"/>
          <w:lang w:val="ru-RU"/>
        </w:rPr>
        <w:t>[87]</w:t>
      </w:r>
      <w:r w:rsidR="002808C5">
        <w:rPr>
          <w:sz w:val="28"/>
          <w:szCs w:val="28"/>
          <w:lang w:val="ru-RU"/>
        </w:rPr>
        <w:fldChar w:fldCharType="end"/>
      </w:r>
      <w:r w:rsidRPr="00922B26">
        <w:rPr>
          <w:sz w:val="28"/>
          <w:szCs w:val="28"/>
          <w:lang w:val="ru-RU"/>
        </w:rPr>
        <w:t xml:space="preserve">) и </w:t>
      </w:r>
      <w:proofErr w:type="spellStart"/>
      <w:r w:rsidRPr="00922B26">
        <w:rPr>
          <w:sz w:val="28"/>
          <w:szCs w:val="28"/>
          <w:lang w:val="ru-RU"/>
        </w:rPr>
        <w:t>трекере</w:t>
      </w:r>
      <w:proofErr w:type="spellEnd"/>
      <w:r w:rsidRPr="00922B26">
        <w:rPr>
          <w:sz w:val="28"/>
          <w:szCs w:val="28"/>
          <w:lang w:val="ru-RU"/>
        </w:rPr>
        <w:t xml:space="preserve"> выравнивания изображений, который работает на изображениях событий. Он не требует восстановления абсолютной интенсивности и работает в реальном времени на центральном процессоре. До сих пор ни один из этих методов не опубликован и не может быть протестирован.</w:t>
      </w:r>
    </w:p>
    <w:p w14:paraId="19B9AD9E" w14:textId="620DA935" w:rsidR="00922B26" w:rsidRPr="00922B26" w:rsidRDefault="00922B26" w:rsidP="00922B26">
      <w:pPr>
        <w:spacing w:after="160" w:line="259" w:lineRule="auto"/>
        <w:rPr>
          <w:sz w:val="28"/>
          <w:szCs w:val="28"/>
          <w:lang w:val="ru-RU"/>
        </w:rPr>
      </w:pPr>
      <w:r w:rsidRPr="00922B26">
        <w:rPr>
          <w:sz w:val="28"/>
          <w:szCs w:val="28"/>
          <w:lang w:val="ru-RU"/>
        </w:rPr>
        <w:t>Стерео: метод итеративно-ближайшей точки (ICP) лежит в основе технологии работы большинства реконструкторов стерео в трехмерную сцену. Метод</w:t>
      </w:r>
      <w:r w:rsidR="00DC6E06" w:rsidRPr="00922B26">
        <w:rPr>
          <w:sz w:val="28"/>
          <w:szCs w:val="28"/>
          <w:lang w:val="ru-RU"/>
        </w:rPr>
        <w:t xml:space="preserve"> </w:t>
      </w:r>
      <w:r w:rsidR="00DC6E06">
        <w:rPr>
          <w:sz w:val="28"/>
          <w:szCs w:val="28"/>
          <w:lang w:val="ru-RU"/>
        </w:rPr>
        <w:fldChar w:fldCharType="begin"/>
      </w:r>
      <w:r w:rsidR="00CC461F">
        <w:rPr>
          <w:sz w:val="28"/>
          <w:szCs w:val="28"/>
          <w:lang w:val="ru-RU"/>
        </w:rPr>
        <w:instrText xml:space="preserve"> ADDIN ZOTERO_ITEM CSL_CITATION {"citationID":"GXluvp94","properties":{"formattedCitation":"[54]","plainCitation":"[54]","noteIndex":0},"citationItems":[{"id":250,"uris":["http://zotero.org/users/local/XvQpfN4m/items/73MMDCLK"],"uri":["http://zotero.org/users/local/XvQpfN4m/items/73MMDCLK"],"itemData":{"id":250,"type":"book","title":"Event-based Stereo Visual Odometry","author":[{"family":"Zhou","given":"Yi"},{"family":"Gallego","given":"Guillermo"},{"family":"Shen","given":"Shaojie"}],"issued":{"date-parts":[["2020",7,30]]}}}],"schema":"https://github.com/citation-style-language/schema/raw/master/csl-citation.json"} </w:instrText>
      </w:r>
      <w:r w:rsidR="00DC6E06">
        <w:rPr>
          <w:sz w:val="28"/>
          <w:szCs w:val="28"/>
          <w:lang w:val="ru-RU"/>
        </w:rPr>
        <w:fldChar w:fldCharType="separate"/>
      </w:r>
      <w:r w:rsidR="00DC6E06" w:rsidRPr="00DC6E06">
        <w:rPr>
          <w:sz w:val="28"/>
          <w:lang w:val="ru-RU"/>
        </w:rPr>
        <w:t>[54]</w:t>
      </w:r>
      <w:r w:rsidR="00DC6E06">
        <w:rPr>
          <w:sz w:val="28"/>
          <w:szCs w:val="28"/>
          <w:lang w:val="ru-RU"/>
        </w:rPr>
        <w:fldChar w:fldCharType="end"/>
      </w:r>
      <w:r w:rsidRPr="00922B26">
        <w:rPr>
          <w:sz w:val="28"/>
          <w:szCs w:val="28"/>
          <w:lang w:val="ru-RU"/>
        </w:rPr>
        <w:t xml:space="preserve"> основан на нашей предыдущей работе</w:t>
      </w:r>
      <w:r w:rsidR="00534707" w:rsidRPr="00534707">
        <w:rPr>
          <w:sz w:val="28"/>
          <w:szCs w:val="28"/>
          <w:lang w:val="ru-RU"/>
        </w:rPr>
        <w:t xml:space="preserve"> </w:t>
      </w:r>
      <w:r w:rsidR="00534707">
        <w:rPr>
          <w:sz w:val="28"/>
          <w:szCs w:val="28"/>
          <w:lang w:val="ru-RU"/>
        </w:rPr>
        <w:fldChar w:fldCharType="begin"/>
      </w:r>
      <w:r w:rsidR="00534707">
        <w:rPr>
          <w:sz w:val="28"/>
          <w:szCs w:val="28"/>
          <w:lang w:val="ru-RU"/>
        </w:rPr>
        <w:instrText xml:space="preserve"> ADDIN ZOTERO_ITEM CSL_CITATION {"citationID":"Q08KAXCQ","properties":{"formattedCitation":"[88]","plainCitation":"[88]","noteIndex":0},"citationItems":[{"id":154,"uris":["http://zotero.org/users/local/XvQpfN4m/items/6SCJYL26"],"uri":["http://zotero.org/users/local/XvQpfN4m/items/6SCJYL26"],"itemData":{"id":154,"type":"chapter","container-title":"Computer Vision – ECCV 2018","event-place":"Cham","ISBN":"978-3-030-01245-8","note":"collection-title: Lecture Notes in Computer Science\nDOI: 10.1007/978-3-030-01246-5_15","page":"242-258","publisher":"Springer International Publishing","publisher-place":"Cham","source":"DOI.org (Crossref)","title":"Semi-dense 3D Reconstruction with a Stereo Event Camera","URL":"http://link.springer.com/10.1007/978-3-030-01246-5_15","volume":"11205","editor":[{"family":"Ferrari","given":"Vittorio"},{"family":"Hebert","given":"Martial"},{"family":"Sminchisescu","given":"Cristian"},{"family":"Weiss","given":"Yair"}],"author":[{"family":"Zhou","given":"Yi"},{"family":"Gallego","given":"Guillermo"},{"family":"Rebecq","given":"Henri"},{"family":"Kneip","given":"Laurent"},{"family":"Li","given":"Hongdong"},{"family":"Scaramuzza","given":"Davide"}],"accessed":{"date-parts":[["2021",12,29]]},"issued":{"date-parts":[["2018"]]}}}],"schema":"https://github.com/citation-style-language/schema/raw/master/csl-citation.json"} </w:instrText>
      </w:r>
      <w:r w:rsidR="00534707">
        <w:rPr>
          <w:sz w:val="28"/>
          <w:szCs w:val="28"/>
          <w:lang w:val="ru-RU"/>
        </w:rPr>
        <w:fldChar w:fldCharType="separate"/>
      </w:r>
      <w:r w:rsidR="00534707" w:rsidRPr="00534707">
        <w:rPr>
          <w:sz w:val="28"/>
          <w:lang w:val="ru-RU"/>
        </w:rPr>
        <w:t>[88]</w:t>
      </w:r>
      <w:r w:rsidR="00534707">
        <w:rPr>
          <w:sz w:val="28"/>
          <w:szCs w:val="28"/>
          <w:lang w:val="ru-RU"/>
        </w:rPr>
        <w:fldChar w:fldCharType="end"/>
      </w:r>
      <w:r w:rsidRPr="00922B26">
        <w:rPr>
          <w:sz w:val="28"/>
          <w:szCs w:val="28"/>
          <w:lang w:val="ru-RU"/>
        </w:rPr>
        <w:t xml:space="preserve">, переработанной, и новом устройстве слежения за камерой, которое повторно использует структуры данных, используемые для отображения. Для отображения не используется классическая модель сопоставления событий плюс триангуляция, а используется подход прямой проекции, который позволяет оценивать глубину без явного установления соответствия событий. Для отслеживания система использует нелинейную оптимизация на временных поверхностях, что напоминает парадигму, основанную на кадрах, которая дает компромисс между задержкой и эффективностью и точностью. Как и в </w:t>
      </w:r>
      <w:r w:rsidR="00534707">
        <w:rPr>
          <w:sz w:val="28"/>
          <w:szCs w:val="28"/>
          <w:lang w:val="ru-RU"/>
        </w:rPr>
        <w:fldChar w:fldCharType="begin"/>
      </w:r>
      <w:r w:rsidR="00534707">
        <w:rPr>
          <w:sz w:val="28"/>
          <w:szCs w:val="28"/>
          <w:lang w:val="ru-RU"/>
        </w:rPr>
        <w:instrText xml:space="preserve"> ADDIN ZOTERO_ITEM CSL_CITATION {"citationID":"4XhyNzpZ","properties":{"formattedCitation":"[65]","plainCitation":"[65]","noteIndex":0},"citationItems":[{"id":144,"uris":["http://zotero.org/users/local/XvQpfN4m/items/N3XXJ8RL"],"uri":["http://zotero.org/users/local/XvQpfN4m/items/N3XXJ8RL"],"itemData":{"id":144,"type":"article-journal","container-title":"IEEE Robotics and Automation Letters","DOI":"10.1109/LRA.2016.2645143","ISSN":"2377-3766, 2377-3774","issue":"2","journalAbbreviation":"IEEE Robot. Autom. Lett.","page":"593-600","source":"DOI.org (Crossref)","title":"EVO: A Geometric Approach to Event-Based 6-DOF Parallel Tracking and Mapping in Real Time","title-short":"EVO","volume":"2","author":[{"family":"Rebecq","given":"Henri"},{"family":"Horstschaefer","given":"Timo"},{"family":"Gallego","given":"Guillermo"},{"family":"Scaramuzza","given":"Davide"}],"issued":{"date-parts":[["2017",4]]}}}],"schema":"https://github.com/citation-style-language/schema/raw/master/csl-citation.json"} </w:instrText>
      </w:r>
      <w:r w:rsidR="00534707">
        <w:rPr>
          <w:sz w:val="28"/>
          <w:szCs w:val="28"/>
          <w:lang w:val="ru-RU"/>
        </w:rPr>
        <w:fldChar w:fldCharType="separate"/>
      </w:r>
      <w:r w:rsidR="00534707" w:rsidRPr="00534707">
        <w:rPr>
          <w:sz w:val="28"/>
          <w:lang w:val="ru-RU"/>
        </w:rPr>
        <w:t>[65]</w:t>
      </w:r>
      <w:r w:rsidR="00534707">
        <w:rPr>
          <w:sz w:val="28"/>
          <w:szCs w:val="28"/>
          <w:lang w:val="ru-RU"/>
        </w:rPr>
        <w:fldChar w:fldCharType="end"/>
      </w:r>
      <w:r w:rsidRPr="00922B26">
        <w:rPr>
          <w:sz w:val="28"/>
          <w:szCs w:val="28"/>
          <w:lang w:val="ru-RU"/>
        </w:rPr>
        <w:t>, система</w:t>
      </w:r>
      <w:r w:rsidR="00DC6E06" w:rsidRPr="00922B26">
        <w:rPr>
          <w:sz w:val="28"/>
          <w:szCs w:val="28"/>
          <w:lang w:val="ru-RU"/>
        </w:rPr>
        <w:t xml:space="preserve"> </w:t>
      </w:r>
      <w:r w:rsidR="00DC6E06">
        <w:rPr>
          <w:sz w:val="28"/>
          <w:szCs w:val="28"/>
          <w:lang w:val="ru-RU"/>
        </w:rPr>
        <w:fldChar w:fldCharType="begin"/>
      </w:r>
      <w:r w:rsidR="00CC461F">
        <w:rPr>
          <w:sz w:val="28"/>
          <w:szCs w:val="28"/>
          <w:lang w:val="ru-RU"/>
        </w:rPr>
        <w:instrText xml:space="preserve"> ADDIN ZOTERO_ITEM CSL_CITATION {"citationID":"RqJEOTXq","properties":{"formattedCitation":"[54]","plainCitation":"[54]","noteIndex":0},"citationItems":[{"id":250,"uris":["http://zotero.org/users/local/XvQpfN4m/items/73MMDCLK"],"uri":["http://zotero.org/users/local/XvQpfN4m/items/73MMDCLK"],"itemData":{"id":250,"type":"book","title":"Event-based Stereo Visual Odometry","author":[{"family":"Zhou","given":"Yi"},{"family":"Gallego","given":"Guillermo"},{"family":"Shen","given":"Shaojie"}],"issued":{"date-parts":[["2020",7,30]]}}}],"schema":"https://github.com/citation-style-language/schema/raw/master/csl-citation.json"} </w:instrText>
      </w:r>
      <w:r w:rsidR="00DC6E06">
        <w:rPr>
          <w:sz w:val="28"/>
          <w:szCs w:val="28"/>
          <w:lang w:val="ru-RU"/>
        </w:rPr>
        <w:fldChar w:fldCharType="separate"/>
      </w:r>
      <w:r w:rsidR="00DC6E06" w:rsidRPr="00DC6E06">
        <w:rPr>
          <w:sz w:val="28"/>
          <w:lang w:val="ru-RU"/>
        </w:rPr>
        <w:t>[54]</w:t>
      </w:r>
      <w:r w:rsidR="00DC6E06">
        <w:rPr>
          <w:sz w:val="28"/>
          <w:szCs w:val="28"/>
          <w:lang w:val="ru-RU"/>
        </w:rPr>
        <w:fldChar w:fldCharType="end"/>
      </w:r>
      <w:r w:rsidRPr="00922B26">
        <w:rPr>
          <w:sz w:val="28"/>
          <w:szCs w:val="28"/>
          <w:lang w:val="ru-RU"/>
        </w:rPr>
        <w:t xml:space="preserve"> не нуждается в восстановлении абсолютной интенсивности и является эффективной, способной работать в реальном времени без специального оборудования (GPU); достаточно стандартного оборудования, такого как CPU ноутбука.</w:t>
      </w:r>
    </w:p>
    <w:p w14:paraId="034657ED" w14:textId="5B397778" w:rsidR="00922B26" w:rsidRPr="0089274C" w:rsidRDefault="00922B26" w:rsidP="00922B26">
      <w:pPr>
        <w:pStyle w:val="2"/>
        <w:rPr>
          <w:lang w:val="en-US"/>
        </w:rPr>
      </w:pPr>
      <w:r w:rsidRPr="00922B26">
        <w:t>Обзор системы</w:t>
      </w:r>
      <w:r w:rsidR="0089274C">
        <w:rPr>
          <w:lang w:val="en-US"/>
        </w:rPr>
        <w:t xml:space="preserve"> </w:t>
      </w:r>
      <w:r w:rsidR="0089274C" w:rsidRPr="00922B26">
        <w:t>визуальн</w:t>
      </w:r>
      <w:r w:rsidR="0089274C">
        <w:t>ой</w:t>
      </w:r>
      <w:r w:rsidR="0089274C" w:rsidRPr="00922B26">
        <w:t xml:space="preserve"> одометри</w:t>
      </w:r>
      <w:r w:rsidR="0089274C">
        <w:t>и</w:t>
      </w:r>
    </w:p>
    <w:p w14:paraId="3CA7C430" w14:textId="77777777" w:rsidR="00922B26" w:rsidRDefault="00922B26" w:rsidP="00922B26">
      <w:pPr>
        <w:keepNext/>
        <w:spacing w:after="160" w:line="259" w:lineRule="auto"/>
      </w:pPr>
      <w:r w:rsidRPr="00922B26">
        <w:rPr>
          <w:noProof/>
          <w:sz w:val="28"/>
          <w:szCs w:val="28"/>
          <w:lang w:val="ru-RU"/>
        </w:rPr>
        <mc:AlternateContent>
          <mc:Choice Requires="wpg">
            <w:drawing>
              <wp:inline distT="0" distB="0" distL="0" distR="0" wp14:anchorId="0F9029C0" wp14:editId="289E57EF">
                <wp:extent cx="2813685" cy="2061210"/>
                <wp:effectExtent l="0" t="0" r="5715" b="0"/>
                <wp:docPr id="93" name="Группа 9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813685" cy="2061210"/>
                          <a:chOff x="1130" y="163"/>
                          <a:chExt cx="4431" cy="3246"/>
                        </a:xfrm>
                      </wpg:grpSpPr>
                      <wps:wsp>
                        <wps:cNvPr id="94" name="Line 38"/>
                        <wps:cNvCnPr>
                          <a:cxnSpLocks noChangeShapeType="1"/>
                        </wps:cNvCnPr>
                        <wps:spPr bwMode="auto">
                          <a:xfrm>
                            <a:off x="2522" y="168"/>
                            <a:ext cx="2188" cy="0"/>
                          </a:xfrm>
                          <a:prstGeom prst="line">
                            <a:avLst/>
                          </a:prstGeom>
                          <a:noFill/>
                          <a:ln w="6045">
                            <a:solidFill>
                              <a:srgbClr val="000000"/>
                            </a:solidFill>
                            <a:prstDash val="sysDash"/>
                            <a:round/>
                            <a:headEnd/>
                            <a:tailEnd/>
                          </a:ln>
                          <a:extLst>
                            <a:ext uri="{909E8E84-426E-40DD-AFC4-6F175D3DCCD1}">
                              <a14:hiddenFill xmlns:a14="http://schemas.microsoft.com/office/drawing/2010/main">
                                <a:noFill/>
                              </a14:hiddenFill>
                            </a:ext>
                          </a:extLst>
                        </wps:spPr>
                        <wps:bodyPr/>
                      </wps:wsp>
                      <wps:wsp>
                        <wps:cNvPr id="95" name="docshape34"/>
                        <wps:cNvSpPr>
                          <a:spLocks/>
                        </wps:cNvSpPr>
                        <wps:spPr bwMode="auto">
                          <a:xfrm>
                            <a:off x="4756" y="167"/>
                            <a:ext cx="47" cy="44"/>
                          </a:xfrm>
                          <a:custGeom>
                            <a:avLst/>
                            <a:gdLst>
                              <a:gd name="T0" fmla="+- 0 4756 4756"/>
                              <a:gd name="T1" fmla="*/ T0 w 47"/>
                              <a:gd name="T2" fmla="+- 0 168 168"/>
                              <a:gd name="T3" fmla="*/ 168 h 44"/>
                              <a:gd name="T4" fmla="+- 0 4803 4756"/>
                              <a:gd name="T5" fmla="*/ T4 w 47"/>
                              <a:gd name="T6" fmla="+- 0 168 168"/>
                              <a:gd name="T7" fmla="*/ 168 h 44"/>
                              <a:gd name="T8" fmla="+- 0 4803 4756"/>
                              <a:gd name="T9" fmla="*/ T8 w 47"/>
                              <a:gd name="T10" fmla="+- 0 211 168"/>
                              <a:gd name="T11" fmla="*/ 211 h 44"/>
                            </a:gdLst>
                            <a:ahLst/>
                            <a:cxnLst>
                              <a:cxn ang="0">
                                <a:pos x="T1" y="T3"/>
                              </a:cxn>
                              <a:cxn ang="0">
                                <a:pos x="T5" y="T7"/>
                              </a:cxn>
                              <a:cxn ang="0">
                                <a:pos x="T9" y="T11"/>
                              </a:cxn>
                            </a:cxnLst>
                            <a:rect l="0" t="0" r="r" b="b"/>
                            <a:pathLst>
                              <a:path w="47" h="44">
                                <a:moveTo>
                                  <a:pt x="0" y="0"/>
                                </a:moveTo>
                                <a:lnTo>
                                  <a:pt x="47" y="0"/>
                                </a:lnTo>
                                <a:lnTo>
                                  <a:pt x="47" y="43"/>
                                </a:lnTo>
                              </a:path>
                            </a:pathLst>
                          </a:custGeom>
                          <a:noFill/>
                          <a:ln w="604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 name="Line 40"/>
                        <wps:cNvCnPr>
                          <a:cxnSpLocks noChangeShapeType="1"/>
                        </wps:cNvCnPr>
                        <wps:spPr bwMode="auto">
                          <a:xfrm>
                            <a:off x="4803" y="255"/>
                            <a:ext cx="0" cy="88"/>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7" name="Line 41"/>
                        <wps:cNvCnPr>
                          <a:cxnSpLocks noChangeShapeType="1"/>
                        </wps:cNvCnPr>
                        <wps:spPr bwMode="auto">
                          <a:xfrm>
                            <a:off x="4803" y="387"/>
                            <a:ext cx="0" cy="87"/>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8" name="Line 42"/>
                        <wps:cNvCnPr>
                          <a:cxnSpLocks noChangeShapeType="1"/>
                        </wps:cNvCnPr>
                        <wps:spPr bwMode="auto">
                          <a:xfrm>
                            <a:off x="4803" y="518"/>
                            <a:ext cx="0" cy="88"/>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9" name="Line 43"/>
                        <wps:cNvCnPr>
                          <a:cxnSpLocks noChangeShapeType="1"/>
                        </wps:cNvCnPr>
                        <wps:spPr bwMode="auto">
                          <a:xfrm>
                            <a:off x="4803" y="649"/>
                            <a:ext cx="0" cy="88"/>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0" name="Line 44"/>
                        <wps:cNvCnPr>
                          <a:cxnSpLocks noChangeShapeType="1"/>
                        </wps:cNvCnPr>
                        <wps:spPr bwMode="auto">
                          <a:xfrm>
                            <a:off x="2429" y="474"/>
                            <a:ext cx="0" cy="0"/>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1" name="Line 45"/>
                        <wps:cNvCnPr>
                          <a:cxnSpLocks noChangeShapeType="1"/>
                        </wps:cNvCnPr>
                        <wps:spPr bwMode="auto">
                          <a:xfrm>
                            <a:off x="2429" y="343"/>
                            <a:ext cx="0" cy="0"/>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2" name="docshape35"/>
                        <wps:cNvSpPr>
                          <a:spLocks/>
                        </wps:cNvSpPr>
                        <wps:spPr bwMode="auto">
                          <a:xfrm>
                            <a:off x="2429" y="167"/>
                            <a:ext cx="47" cy="44"/>
                          </a:xfrm>
                          <a:custGeom>
                            <a:avLst/>
                            <a:gdLst>
                              <a:gd name="T0" fmla="+- 0 2429 2429"/>
                              <a:gd name="T1" fmla="*/ T0 w 47"/>
                              <a:gd name="T2" fmla="+- 0 212 168"/>
                              <a:gd name="T3" fmla="*/ 212 h 44"/>
                              <a:gd name="T4" fmla="+- 0 2429 2429"/>
                              <a:gd name="T5" fmla="*/ T4 w 47"/>
                              <a:gd name="T6" fmla="+- 0 168 168"/>
                              <a:gd name="T7" fmla="*/ 168 h 44"/>
                              <a:gd name="T8" fmla="+- 0 2476 2429"/>
                              <a:gd name="T9" fmla="*/ T8 w 47"/>
                              <a:gd name="T10" fmla="+- 0 168 168"/>
                              <a:gd name="T11" fmla="*/ 168 h 44"/>
                            </a:gdLst>
                            <a:ahLst/>
                            <a:cxnLst>
                              <a:cxn ang="0">
                                <a:pos x="T1" y="T3"/>
                              </a:cxn>
                              <a:cxn ang="0">
                                <a:pos x="T5" y="T7"/>
                              </a:cxn>
                              <a:cxn ang="0">
                                <a:pos x="T9" y="T11"/>
                              </a:cxn>
                            </a:cxnLst>
                            <a:rect l="0" t="0" r="r" b="b"/>
                            <a:pathLst>
                              <a:path w="47" h="44">
                                <a:moveTo>
                                  <a:pt x="0" y="44"/>
                                </a:moveTo>
                                <a:lnTo>
                                  <a:pt x="0" y="0"/>
                                </a:lnTo>
                                <a:lnTo>
                                  <a:pt x="47" y="0"/>
                                </a:lnTo>
                              </a:path>
                            </a:pathLst>
                          </a:custGeom>
                          <a:noFill/>
                          <a:ln w="604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 name="Line 47"/>
                        <wps:cNvCnPr>
                          <a:cxnSpLocks noChangeShapeType="1"/>
                        </wps:cNvCnPr>
                        <wps:spPr bwMode="auto">
                          <a:xfrm>
                            <a:off x="2429" y="737"/>
                            <a:ext cx="0" cy="0"/>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4" name="Line 48"/>
                        <wps:cNvCnPr>
                          <a:cxnSpLocks noChangeShapeType="1"/>
                        </wps:cNvCnPr>
                        <wps:spPr bwMode="auto">
                          <a:xfrm>
                            <a:off x="1500" y="1139"/>
                            <a:ext cx="96" cy="0"/>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5" name="Line 49"/>
                        <wps:cNvCnPr>
                          <a:cxnSpLocks noChangeShapeType="1"/>
                        </wps:cNvCnPr>
                        <wps:spPr bwMode="auto">
                          <a:xfrm>
                            <a:off x="1644" y="1139"/>
                            <a:ext cx="96" cy="0"/>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6" name="Line 50"/>
                        <wps:cNvCnPr>
                          <a:cxnSpLocks noChangeShapeType="1"/>
                        </wps:cNvCnPr>
                        <wps:spPr bwMode="auto">
                          <a:xfrm>
                            <a:off x="1404" y="1461"/>
                            <a:ext cx="0" cy="0"/>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7" name="Line 51"/>
                        <wps:cNvCnPr>
                          <a:cxnSpLocks noChangeShapeType="1"/>
                        </wps:cNvCnPr>
                        <wps:spPr bwMode="auto">
                          <a:xfrm>
                            <a:off x="1404" y="1323"/>
                            <a:ext cx="0" cy="0"/>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8" name="docshape36"/>
                        <wps:cNvSpPr>
                          <a:spLocks/>
                        </wps:cNvSpPr>
                        <wps:spPr bwMode="auto">
                          <a:xfrm>
                            <a:off x="1404" y="1139"/>
                            <a:ext cx="48" cy="46"/>
                          </a:xfrm>
                          <a:custGeom>
                            <a:avLst/>
                            <a:gdLst>
                              <a:gd name="T0" fmla="+- 0 1404 1404"/>
                              <a:gd name="T1" fmla="*/ T0 w 48"/>
                              <a:gd name="T2" fmla="+- 0 1185 1139"/>
                              <a:gd name="T3" fmla="*/ 1185 h 46"/>
                              <a:gd name="T4" fmla="+- 0 1404 1404"/>
                              <a:gd name="T5" fmla="*/ T4 w 48"/>
                              <a:gd name="T6" fmla="+- 0 1139 1139"/>
                              <a:gd name="T7" fmla="*/ 1139 h 46"/>
                              <a:gd name="T8" fmla="+- 0 1452 1404"/>
                              <a:gd name="T9" fmla="*/ T8 w 48"/>
                              <a:gd name="T10" fmla="+- 0 1139 1139"/>
                              <a:gd name="T11" fmla="*/ 1139 h 46"/>
                            </a:gdLst>
                            <a:ahLst/>
                            <a:cxnLst>
                              <a:cxn ang="0">
                                <a:pos x="T1" y="T3"/>
                              </a:cxn>
                              <a:cxn ang="0">
                                <a:pos x="T5" y="T7"/>
                              </a:cxn>
                              <a:cxn ang="0">
                                <a:pos x="T9" y="T11"/>
                              </a:cxn>
                            </a:cxnLst>
                            <a:rect l="0" t="0" r="r" b="b"/>
                            <a:pathLst>
                              <a:path w="48" h="46">
                                <a:moveTo>
                                  <a:pt x="0" y="46"/>
                                </a:moveTo>
                                <a:lnTo>
                                  <a:pt x="0" y="0"/>
                                </a:lnTo>
                                <a:lnTo>
                                  <a:pt x="48" y="0"/>
                                </a:lnTo>
                              </a:path>
                            </a:pathLst>
                          </a:custGeom>
                          <a:noFill/>
                          <a:ln w="604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9" name="Line 53"/>
                        <wps:cNvCnPr>
                          <a:cxnSpLocks noChangeShapeType="1"/>
                        </wps:cNvCnPr>
                        <wps:spPr bwMode="auto">
                          <a:xfrm>
                            <a:off x="2699" y="1369"/>
                            <a:ext cx="0" cy="92"/>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0" name="Line 54"/>
                        <wps:cNvCnPr>
                          <a:cxnSpLocks noChangeShapeType="1"/>
                        </wps:cNvCnPr>
                        <wps:spPr bwMode="auto">
                          <a:xfrm>
                            <a:off x="2699" y="1507"/>
                            <a:ext cx="0" cy="92"/>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1" name="Line 55"/>
                        <wps:cNvCnPr>
                          <a:cxnSpLocks noChangeShapeType="1"/>
                        </wps:cNvCnPr>
                        <wps:spPr bwMode="auto">
                          <a:xfrm>
                            <a:off x="4209" y="1369"/>
                            <a:ext cx="0" cy="92"/>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2" name="Line 56"/>
                        <wps:cNvCnPr>
                          <a:cxnSpLocks noChangeShapeType="1"/>
                        </wps:cNvCnPr>
                        <wps:spPr bwMode="auto">
                          <a:xfrm>
                            <a:off x="4209" y="1507"/>
                            <a:ext cx="0" cy="92"/>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3" name="Line 57"/>
                        <wps:cNvCnPr>
                          <a:cxnSpLocks noChangeShapeType="1"/>
                        </wps:cNvCnPr>
                        <wps:spPr bwMode="auto">
                          <a:xfrm>
                            <a:off x="4209" y="2335"/>
                            <a:ext cx="0" cy="92"/>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4" name="Line 58"/>
                        <wps:cNvCnPr>
                          <a:cxnSpLocks noChangeShapeType="1"/>
                        </wps:cNvCnPr>
                        <wps:spPr bwMode="auto">
                          <a:xfrm>
                            <a:off x="4209" y="2473"/>
                            <a:ext cx="0" cy="92"/>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5" name="docshape37"/>
                        <wps:cNvSpPr>
                          <a:spLocks/>
                        </wps:cNvSpPr>
                        <wps:spPr bwMode="auto">
                          <a:xfrm>
                            <a:off x="4161" y="2610"/>
                            <a:ext cx="49" cy="47"/>
                          </a:xfrm>
                          <a:custGeom>
                            <a:avLst/>
                            <a:gdLst>
                              <a:gd name="T0" fmla="+- 0 4209 4161"/>
                              <a:gd name="T1" fmla="*/ T0 w 49"/>
                              <a:gd name="T2" fmla="+- 0 2611 2611"/>
                              <a:gd name="T3" fmla="*/ 2611 h 47"/>
                              <a:gd name="T4" fmla="+- 0 4209 4161"/>
                              <a:gd name="T5" fmla="*/ T4 w 49"/>
                              <a:gd name="T6" fmla="+- 0 2657 2611"/>
                              <a:gd name="T7" fmla="*/ 2657 h 47"/>
                              <a:gd name="T8" fmla="+- 0 4161 4161"/>
                              <a:gd name="T9" fmla="*/ T8 w 49"/>
                              <a:gd name="T10" fmla="+- 0 2657 2611"/>
                              <a:gd name="T11" fmla="*/ 2657 h 47"/>
                            </a:gdLst>
                            <a:ahLst/>
                            <a:cxnLst>
                              <a:cxn ang="0">
                                <a:pos x="T1" y="T3"/>
                              </a:cxn>
                              <a:cxn ang="0">
                                <a:pos x="T5" y="T7"/>
                              </a:cxn>
                              <a:cxn ang="0">
                                <a:pos x="T9" y="T11"/>
                              </a:cxn>
                            </a:cxnLst>
                            <a:rect l="0" t="0" r="r" b="b"/>
                            <a:pathLst>
                              <a:path w="49" h="47">
                                <a:moveTo>
                                  <a:pt x="48" y="0"/>
                                </a:moveTo>
                                <a:lnTo>
                                  <a:pt x="48" y="46"/>
                                </a:lnTo>
                                <a:lnTo>
                                  <a:pt x="0" y="46"/>
                                </a:lnTo>
                              </a:path>
                            </a:pathLst>
                          </a:custGeom>
                          <a:noFill/>
                          <a:ln w="604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6" name="Line 60"/>
                        <wps:cNvCnPr>
                          <a:cxnSpLocks noChangeShapeType="1"/>
                        </wps:cNvCnPr>
                        <wps:spPr bwMode="auto">
                          <a:xfrm>
                            <a:off x="4113" y="2657"/>
                            <a:ext cx="0" cy="0"/>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7" name="Line 61"/>
                        <wps:cNvCnPr>
                          <a:cxnSpLocks noChangeShapeType="1"/>
                        </wps:cNvCnPr>
                        <wps:spPr bwMode="auto">
                          <a:xfrm>
                            <a:off x="3970" y="2657"/>
                            <a:ext cx="0" cy="0"/>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8" name="Line 62"/>
                        <wps:cNvCnPr>
                          <a:cxnSpLocks noChangeShapeType="1"/>
                        </wps:cNvCnPr>
                        <wps:spPr bwMode="auto">
                          <a:xfrm>
                            <a:off x="3826" y="2657"/>
                            <a:ext cx="0" cy="0"/>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9" name="Line 63"/>
                        <wps:cNvCnPr>
                          <a:cxnSpLocks noChangeShapeType="1"/>
                        </wps:cNvCnPr>
                        <wps:spPr bwMode="auto">
                          <a:xfrm>
                            <a:off x="2915" y="1599"/>
                            <a:ext cx="0" cy="0"/>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20" name="Line 64"/>
                        <wps:cNvCnPr>
                          <a:cxnSpLocks noChangeShapeType="1"/>
                        </wps:cNvCnPr>
                        <wps:spPr bwMode="auto">
                          <a:xfrm>
                            <a:off x="2915" y="1461"/>
                            <a:ext cx="0" cy="0"/>
                          </a:xfrm>
                          <a:prstGeom prst="line">
                            <a:avLst/>
                          </a:prstGeom>
                          <a:noFill/>
                          <a:ln w="6045">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121" name="docshape3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1130" y="260"/>
                            <a:ext cx="4431" cy="31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2" name="docshape39"/>
                        <wps:cNvSpPr>
                          <a:spLocks/>
                        </wps:cNvSpPr>
                        <wps:spPr bwMode="auto">
                          <a:xfrm>
                            <a:off x="1404" y="265"/>
                            <a:ext cx="762" cy="572"/>
                          </a:xfrm>
                          <a:custGeom>
                            <a:avLst/>
                            <a:gdLst>
                              <a:gd name="T0" fmla="+- 0 1404 1404"/>
                              <a:gd name="T1" fmla="*/ T0 w 762"/>
                              <a:gd name="T2" fmla="+- 0 266 266"/>
                              <a:gd name="T3" fmla="*/ 266 h 572"/>
                              <a:gd name="T4" fmla="+- 0 1491 1404"/>
                              <a:gd name="T5" fmla="*/ T4 w 762"/>
                              <a:gd name="T6" fmla="+- 0 320 266"/>
                              <a:gd name="T7" fmla="*/ 320 h 572"/>
                              <a:gd name="T8" fmla="+- 0 1561 1404"/>
                              <a:gd name="T9" fmla="*/ T8 w 762"/>
                              <a:gd name="T10" fmla="+- 0 349 266"/>
                              <a:gd name="T11" fmla="*/ 349 h 572"/>
                              <a:gd name="T12" fmla="+- 0 1616 1404"/>
                              <a:gd name="T13" fmla="*/ T12 w 762"/>
                              <a:gd name="T14" fmla="+- 0 359 266"/>
                              <a:gd name="T15" fmla="*/ 359 h 572"/>
                              <a:gd name="T16" fmla="+- 0 1658 1404"/>
                              <a:gd name="T17" fmla="*/ T16 w 762"/>
                              <a:gd name="T18" fmla="+- 0 360 266"/>
                              <a:gd name="T19" fmla="*/ 360 h 572"/>
                              <a:gd name="T20" fmla="+- 0 1719 1404"/>
                              <a:gd name="T21" fmla="*/ T20 w 762"/>
                              <a:gd name="T22" fmla="+- 0 346 266"/>
                              <a:gd name="T23" fmla="*/ 346 h 572"/>
                              <a:gd name="T24" fmla="+- 0 1785 1404"/>
                              <a:gd name="T25" fmla="*/ T24 w 762"/>
                              <a:gd name="T26" fmla="+- 0 313 266"/>
                              <a:gd name="T27" fmla="*/ 313 h 572"/>
                              <a:gd name="T28" fmla="+- 0 1851 1404"/>
                              <a:gd name="T29" fmla="*/ T28 w 762"/>
                              <a:gd name="T30" fmla="+- 0 281 266"/>
                              <a:gd name="T31" fmla="*/ 281 h 572"/>
                              <a:gd name="T32" fmla="+- 0 1912 1404"/>
                              <a:gd name="T33" fmla="*/ T32 w 762"/>
                              <a:gd name="T34" fmla="+- 0 266 266"/>
                              <a:gd name="T35" fmla="*/ 266 h 572"/>
                              <a:gd name="T36" fmla="+- 0 1954 1404"/>
                              <a:gd name="T37" fmla="*/ T36 w 762"/>
                              <a:gd name="T38" fmla="+- 0 267 266"/>
                              <a:gd name="T39" fmla="*/ 267 h 572"/>
                              <a:gd name="T40" fmla="+- 0 2009 1404"/>
                              <a:gd name="T41" fmla="*/ T40 w 762"/>
                              <a:gd name="T42" fmla="+- 0 278 266"/>
                              <a:gd name="T43" fmla="*/ 278 h 572"/>
                              <a:gd name="T44" fmla="+- 0 2079 1404"/>
                              <a:gd name="T45" fmla="*/ T44 w 762"/>
                              <a:gd name="T46" fmla="+- 0 306 266"/>
                              <a:gd name="T47" fmla="*/ 306 h 572"/>
                              <a:gd name="T48" fmla="+- 0 2166 1404"/>
                              <a:gd name="T49" fmla="*/ T48 w 762"/>
                              <a:gd name="T50" fmla="+- 0 360 266"/>
                              <a:gd name="T51" fmla="*/ 360 h 572"/>
                              <a:gd name="T52" fmla="+- 0 2166 1404"/>
                              <a:gd name="T53" fmla="*/ T52 w 762"/>
                              <a:gd name="T54" fmla="+- 0 837 266"/>
                              <a:gd name="T55" fmla="*/ 837 h 572"/>
                              <a:gd name="T56" fmla="+- 0 2079 1404"/>
                              <a:gd name="T57" fmla="*/ T56 w 762"/>
                              <a:gd name="T58" fmla="+- 0 782 266"/>
                              <a:gd name="T59" fmla="*/ 782 h 572"/>
                              <a:gd name="T60" fmla="+- 0 2009 1404"/>
                              <a:gd name="T61" fmla="*/ T60 w 762"/>
                              <a:gd name="T62" fmla="+- 0 754 266"/>
                              <a:gd name="T63" fmla="*/ 754 h 572"/>
                              <a:gd name="T64" fmla="+- 0 1954 1404"/>
                              <a:gd name="T65" fmla="*/ T64 w 762"/>
                              <a:gd name="T66" fmla="+- 0 743 266"/>
                              <a:gd name="T67" fmla="*/ 743 h 572"/>
                              <a:gd name="T68" fmla="+- 0 1912 1404"/>
                              <a:gd name="T69" fmla="*/ T68 w 762"/>
                              <a:gd name="T70" fmla="+- 0 742 266"/>
                              <a:gd name="T71" fmla="*/ 742 h 572"/>
                              <a:gd name="T72" fmla="+- 0 1851 1404"/>
                              <a:gd name="T73" fmla="*/ T72 w 762"/>
                              <a:gd name="T74" fmla="+- 0 757 266"/>
                              <a:gd name="T75" fmla="*/ 757 h 572"/>
                              <a:gd name="T76" fmla="+- 0 1785 1404"/>
                              <a:gd name="T77" fmla="*/ T76 w 762"/>
                              <a:gd name="T78" fmla="+- 0 789 266"/>
                              <a:gd name="T79" fmla="*/ 789 h 572"/>
                              <a:gd name="T80" fmla="+- 0 1719 1404"/>
                              <a:gd name="T81" fmla="*/ T80 w 762"/>
                              <a:gd name="T82" fmla="+- 0 822 266"/>
                              <a:gd name="T83" fmla="*/ 822 h 572"/>
                              <a:gd name="T84" fmla="+- 0 1658 1404"/>
                              <a:gd name="T85" fmla="*/ T84 w 762"/>
                              <a:gd name="T86" fmla="+- 0 837 266"/>
                              <a:gd name="T87" fmla="*/ 837 h 572"/>
                              <a:gd name="T88" fmla="+- 0 1616 1404"/>
                              <a:gd name="T89" fmla="*/ T88 w 762"/>
                              <a:gd name="T90" fmla="+- 0 835 266"/>
                              <a:gd name="T91" fmla="*/ 835 h 572"/>
                              <a:gd name="T92" fmla="+- 0 1561 1404"/>
                              <a:gd name="T93" fmla="*/ T92 w 762"/>
                              <a:gd name="T94" fmla="+- 0 825 266"/>
                              <a:gd name="T95" fmla="*/ 825 h 572"/>
                              <a:gd name="T96" fmla="+- 0 1491 1404"/>
                              <a:gd name="T97" fmla="*/ T96 w 762"/>
                              <a:gd name="T98" fmla="+- 0 797 266"/>
                              <a:gd name="T99" fmla="*/ 797 h 572"/>
                              <a:gd name="T100" fmla="+- 0 1404 1404"/>
                              <a:gd name="T101" fmla="*/ T100 w 762"/>
                              <a:gd name="T102" fmla="+- 0 742 266"/>
                              <a:gd name="T103" fmla="*/ 742 h 572"/>
                              <a:gd name="T104" fmla="+- 0 1404 1404"/>
                              <a:gd name="T105" fmla="*/ T104 w 762"/>
                              <a:gd name="T106" fmla="+- 0 266 266"/>
                              <a:gd name="T107" fmla="*/ 266 h 57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762" h="572">
                                <a:moveTo>
                                  <a:pt x="0" y="0"/>
                                </a:moveTo>
                                <a:lnTo>
                                  <a:pt x="87" y="54"/>
                                </a:lnTo>
                                <a:lnTo>
                                  <a:pt x="157" y="83"/>
                                </a:lnTo>
                                <a:lnTo>
                                  <a:pt x="212" y="93"/>
                                </a:lnTo>
                                <a:lnTo>
                                  <a:pt x="254" y="94"/>
                                </a:lnTo>
                                <a:lnTo>
                                  <a:pt x="315" y="80"/>
                                </a:lnTo>
                                <a:lnTo>
                                  <a:pt x="381" y="47"/>
                                </a:lnTo>
                                <a:lnTo>
                                  <a:pt x="447" y="15"/>
                                </a:lnTo>
                                <a:lnTo>
                                  <a:pt x="508" y="0"/>
                                </a:lnTo>
                                <a:lnTo>
                                  <a:pt x="550" y="1"/>
                                </a:lnTo>
                                <a:lnTo>
                                  <a:pt x="605" y="12"/>
                                </a:lnTo>
                                <a:lnTo>
                                  <a:pt x="675" y="40"/>
                                </a:lnTo>
                                <a:lnTo>
                                  <a:pt x="762" y="94"/>
                                </a:lnTo>
                                <a:lnTo>
                                  <a:pt x="762" y="571"/>
                                </a:lnTo>
                                <a:lnTo>
                                  <a:pt x="675" y="516"/>
                                </a:lnTo>
                                <a:lnTo>
                                  <a:pt x="605" y="488"/>
                                </a:lnTo>
                                <a:lnTo>
                                  <a:pt x="550" y="477"/>
                                </a:lnTo>
                                <a:lnTo>
                                  <a:pt x="508" y="476"/>
                                </a:lnTo>
                                <a:lnTo>
                                  <a:pt x="447" y="491"/>
                                </a:lnTo>
                                <a:lnTo>
                                  <a:pt x="381" y="523"/>
                                </a:lnTo>
                                <a:lnTo>
                                  <a:pt x="315" y="556"/>
                                </a:lnTo>
                                <a:lnTo>
                                  <a:pt x="254" y="571"/>
                                </a:lnTo>
                                <a:lnTo>
                                  <a:pt x="212" y="569"/>
                                </a:lnTo>
                                <a:lnTo>
                                  <a:pt x="157" y="559"/>
                                </a:lnTo>
                                <a:lnTo>
                                  <a:pt x="87" y="531"/>
                                </a:lnTo>
                                <a:lnTo>
                                  <a:pt x="0" y="476"/>
                                </a:lnTo>
                                <a:lnTo>
                                  <a:pt x="0" y="0"/>
                                </a:lnTo>
                                <a:close/>
                              </a:path>
                            </a:pathLst>
                          </a:custGeom>
                          <a:noFill/>
                          <a:ln w="604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3" name="docshape40"/>
                        <wps:cNvSpPr>
                          <a:spLocks/>
                        </wps:cNvSpPr>
                        <wps:spPr bwMode="auto">
                          <a:xfrm>
                            <a:off x="1614" y="487"/>
                            <a:ext cx="340" cy="88"/>
                          </a:xfrm>
                          <a:custGeom>
                            <a:avLst/>
                            <a:gdLst>
                              <a:gd name="T0" fmla="+- 0 1675 1615"/>
                              <a:gd name="T1" fmla="*/ T0 w 340"/>
                              <a:gd name="T2" fmla="+- 0 565 488"/>
                              <a:gd name="T3" fmla="*/ 565 h 88"/>
                              <a:gd name="T4" fmla="+- 0 1660 1615"/>
                              <a:gd name="T5" fmla="*/ T4 w 340"/>
                              <a:gd name="T6" fmla="+- 0 532 488"/>
                              <a:gd name="T7" fmla="*/ 532 h 88"/>
                              <a:gd name="T8" fmla="+- 0 1666 1615"/>
                              <a:gd name="T9" fmla="*/ T8 w 340"/>
                              <a:gd name="T10" fmla="+- 0 516 488"/>
                              <a:gd name="T11" fmla="*/ 516 h 88"/>
                              <a:gd name="T12" fmla="+- 0 1638 1615"/>
                              <a:gd name="T13" fmla="*/ T12 w 340"/>
                              <a:gd name="T14" fmla="+- 0 526 488"/>
                              <a:gd name="T15" fmla="*/ 526 h 88"/>
                              <a:gd name="T16" fmla="+- 0 1662 1615"/>
                              <a:gd name="T17" fmla="*/ T16 w 340"/>
                              <a:gd name="T18" fmla="+- 0 493 488"/>
                              <a:gd name="T19" fmla="*/ 493 h 88"/>
                              <a:gd name="T20" fmla="+- 0 1678 1615"/>
                              <a:gd name="T21" fmla="*/ T20 w 340"/>
                              <a:gd name="T22" fmla="+- 0 508 488"/>
                              <a:gd name="T23" fmla="*/ 508 h 88"/>
                              <a:gd name="T24" fmla="+- 0 1615 1615"/>
                              <a:gd name="T25" fmla="*/ T24 w 340"/>
                              <a:gd name="T26" fmla="+- 0 492 488"/>
                              <a:gd name="T27" fmla="*/ 492 h 88"/>
                              <a:gd name="T28" fmla="+- 0 1615 1615"/>
                              <a:gd name="T29" fmla="*/ T28 w 340"/>
                              <a:gd name="T30" fmla="+- 0 569 488"/>
                              <a:gd name="T31" fmla="*/ 569 h 88"/>
                              <a:gd name="T32" fmla="+- 0 1683 1615"/>
                              <a:gd name="T33" fmla="*/ T32 w 340"/>
                              <a:gd name="T34" fmla="+- 0 550 488"/>
                              <a:gd name="T35" fmla="*/ 550 h 88"/>
                              <a:gd name="T36" fmla="+- 0 1731 1615"/>
                              <a:gd name="T37" fmla="*/ T36 w 340"/>
                              <a:gd name="T38" fmla="+- 0 516 488"/>
                              <a:gd name="T39" fmla="*/ 516 h 88"/>
                              <a:gd name="T40" fmla="+- 0 1707 1615"/>
                              <a:gd name="T41" fmla="*/ T40 w 340"/>
                              <a:gd name="T42" fmla="+- 0 517 488"/>
                              <a:gd name="T43" fmla="*/ 517 h 88"/>
                              <a:gd name="T44" fmla="+- 0 1689 1615"/>
                              <a:gd name="T45" fmla="*/ T44 w 340"/>
                              <a:gd name="T46" fmla="+- 0 513 488"/>
                              <a:gd name="T47" fmla="*/ 513 h 88"/>
                              <a:gd name="T48" fmla="+- 0 1695 1615"/>
                              <a:gd name="T49" fmla="*/ T48 w 340"/>
                              <a:gd name="T50" fmla="+- 0 517 488"/>
                              <a:gd name="T51" fmla="*/ 517 h 88"/>
                              <a:gd name="T52" fmla="+- 0 1747 1615"/>
                              <a:gd name="T53" fmla="*/ T52 w 340"/>
                              <a:gd name="T54" fmla="+- 0 517 488"/>
                              <a:gd name="T55" fmla="*/ 517 h 88"/>
                              <a:gd name="T56" fmla="+- 0 1806 1615"/>
                              <a:gd name="T57" fmla="*/ T56 w 340"/>
                              <a:gd name="T58" fmla="+- 0 525 488"/>
                              <a:gd name="T59" fmla="*/ 525 h 88"/>
                              <a:gd name="T60" fmla="+- 0 1800 1615"/>
                              <a:gd name="T61" fmla="*/ T60 w 340"/>
                              <a:gd name="T62" fmla="+- 0 511 488"/>
                              <a:gd name="T63" fmla="*/ 511 h 88"/>
                              <a:gd name="T64" fmla="+- 0 1769 1615"/>
                              <a:gd name="T65" fmla="*/ T64 w 340"/>
                              <a:gd name="T66" fmla="+- 0 537 488"/>
                              <a:gd name="T67" fmla="*/ 537 h 88"/>
                              <a:gd name="T68" fmla="+- 0 1770 1615"/>
                              <a:gd name="T69" fmla="*/ T68 w 340"/>
                              <a:gd name="T70" fmla="+- 0 529 488"/>
                              <a:gd name="T71" fmla="*/ 529 h 88"/>
                              <a:gd name="T72" fmla="+- 0 1793 1615"/>
                              <a:gd name="T73" fmla="*/ T72 w 340"/>
                              <a:gd name="T74" fmla="+- 0 525 488"/>
                              <a:gd name="T75" fmla="*/ 525 h 88"/>
                              <a:gd name="T76" fmla="+- 0 1766 1615"/>
                              <a:gd name="T77" fmla="*/ T76 w 340"/>
                              <a:gd name="T78" fmla="+- 0 511 488"/>
                              <a:gd name="T79" fmla="*/ 511 h 88"/>
                              <a:gd name="T80" fmla="+- 0 1759 1615"/>
                              <a:gd name="T81" fmla="*/ T80 w 340"/>
                              <a:gd name="T82" fmla="+- 0 555 488"/>
                              <a:gd name="T83" fmla="*/ 555 h 88"/>
                              <a:gd name="T84" fmla="+- 0 1784 1615"/>
                              <a:gd name="T85" fmla="*/ T84 w 340"/>
                              <a:gd name="T86" fmla="+- 0 573 488"/>
                              <a:gd name="T87" fmla="*/ 573 h 88"/>
                              <a:gd name="T88" fmla="+- 0 1803 1615"/>
                              <a:gd name="T89" fmla="*/ T88 w 340"/>
                              <a:gd name="T90" fmla="+- 0 568 488"/>
                              <a:gd name="T91" fmla="*/ 568 h 88"/>
                              <a:gd name="T92" fmla="+- 0 1789 1615"/>
                              <a:gd name="T93" fmla="*/ T92 w 340"/>
                              <a:gd name="T94" fmla="+- 0 567 488"/>
                              <a:gd name="T95" fmla="*/ 567 h 88"/>
                              <a:gd name="T96" fmla="+- 0 1769 1615"/>
                              <a:gd name="T97" fmla="*/ T96 w 340"/>
                              <a:gd name="T98" fmla="+- 0 542 488"/>
                              <a:gd name="T99" fmla="*/ 542 h 88"/>
                              <a:gd name="T100" fmla="+- 0 1806 1615"/>
                              <a:gd name="T101" fmla="*/ T100 w 340"/>
                              <a:gd name="T102" fmla="+- 0 525 488"/>
                              <a:gd name="T103" fmla="*/ 525 h 88"/>
                              <a:gd name="T104" fmla="+- 0 1865 1615"/>
                              <a:gd name="T105" fmla="*/ T104 w 340"/>
                              <a:gd name="T106" fmla="+- 0 568 488"/>
                              <a:gd name="T107" fmla="*/ 568 h 88"/>
                              <a:gd name="T108" fmla="+- 0 1851 1615"/>
                              <a:gd name="T109" fmla="*/ T108 w 340"/>
                              <a:gd name="T110" fmla="+- 0 512 488"/>
                              <a:gd name="T111" fmla="*/ 512 h 88"/>
                              <a:gd name="T112" fmla="+- 0 1829 1615"/>
                              <a:gd name="T113" fmla="*/ T112 w 340"/>
                              <a:gd name="T114" fmla="+- 0 513 488"/>
                              <a:gd name="T115" fmla="*/ 513 h 88"/>
                              <a:gd name="T116" fmla="+- 0 1817 1615"/>
                              <a:gd name="T117" fmla="*/ T116 w 340"/>
                              <a:gd name="T118" fmla="+- 0 516 488"/>
                              <a:gd name="T119" fmla="*/ 516 h 88"/>
                              <a:gd name="T120" fmla="+- 0 1817 1615"/>
                              <a:gd name="T121" fmla="*/ T120 w 340"/>
                              <a:gd name="T122" fmla="+- 0 569 488"/>
                              <a:gd name="T123" fmla="*/ 569 h 88"/>
                              <a:gd name="T124" fmla="+- 0 1838 1615"/>
                              <a:gd name="T125" fmla="*/ T124 w 340"/>
                              <a:gd name="T126" fmla="+- 0 572 488"/>
                              <a:gd name="T127" fmla="*/ 572 h 88"/>
                              <a:gd name="T128" fmla="+- 0 1830 1615"/>
                              <a:gd name="T129" fmla="*/ T128 w 340"/>
                              <a:gd name="T130" fmla="+- 0 521 488"/>
                              <a:gd name="T131" fmla="*/ 521 h 88"/>
                              <a:gd name="T132" fmla="+- 0 1854 1615"/>
                              <a:gd name="T133" fmla="*/ T132 w 340"/>
                              <a:gd name="T134" fmla="+- 0 530 488"/>
                              <a:gd name="T135" fmla="*/ 530 h 88"/>
                              <a:gd name="T136" fmla="+- 0 1846 1615"/>
                              <a:gd name="T137" fmla="*/ T136 w 340"/>
                              <a:gd name="T138" fmla="+- 0 572 488"/>
                              <a:gd name="T139" fmla="*/ 572 h 88"/>
                              <a:gd name="T140" fmla="+- 0 1908 1615"/>
                              <a:gd name="T141" fmla="*/ T140 w 340"/>
                              <a:gd name="T142" fmla="+- 0 565 488"/>
                              <a:gd name="T143" fmla="*/ 565 h 88"/>
                              <a:gd name="T144" fmla="+- 0 1893 1615"/>
                              <a:gd name="T145" fmla="*/ T144 w 340"/>
                              <a:gd name="T146" fmla="+- 0 558 488"/>
                              <a:gd name="T147" fmla="*/ 558 h 88"/>
                              <a:gd name="T148" fmla="+- 0 1906 1615"/>
                              <a:gd name="T149" fmla="*/ T148 w 340"/>
                              <a:gd name="T150" fmla="+- 0 513 488"/>
                              <a:gd name="T151" fmla="*/ 513 h 88"/>
                              <a:gd name="T152" fmla="+- 0 1889 1615"/>
                              <a:gd name="T153" fmla="*/ T152 w 340"/>
                              <a:gd name="T154" fmla="+- 0 500 488"/>
                              <a:gd name="T155" fmla="*/ 500 h 88"/>
                              <a:gd name="T156" fmla="+- 0 1874 1615"/>
                              <a:gd name="T157" fmla="*/ T156 w 340"/>
                              <a:gd name="T158" fmla="+- 0 514 488"/>
                              <a:gd name="T159" fmla="*/ 514 h 88"/>
                              <a:gd name="T160" fmla="+- 0 1882 1615"/>
                              <a:gd name="T161" fmla="*/ T160 w 340"/>
                              <a:gd name="T162" fmla="+- 0 575 488"/>
                              <a:gd name="T163" fmla="*/ 575 h 88"/>
                              <a:gd name="T164" fmla="+- 0 1908 1615"/>
                              <a:gd name="T165" fmla="*/ T164 w 340"/>
                              <a:gd name="T166" fmla="+- 0 565 488"/>
                              <a:gd name="T167" fmla="*/ 565 h 88"/>
                              <a:gd name="T168" fmla="+- 0 1940 1615"/>
                              <a:gd name="T169" fmla="*/ T168 w 340"/>
                              <a:gd name="T170" fmla="+- 0 539 488"/>
                              <a:gd name="T171" fmla="*/ 539 h 88"/>
                              <a:gd name="T172" fmla="+- 0 1922 1615"/>
                              <a:gd name="T173" fmla="*/ T172 w 340"/>
                              <a:gd name="T174" fmla="+- 0 517 488"/>
                              <a:gd name="T175" fmla="*/ 517 h 88"/>
                              <a:gd name="T176" fmla="+- 0 1947 1615"/>
                              <a:gd name="T177" fmla="*/ T176 w 340"/>
                              <a:gd name="T178" fmla="+- 0 517 488"/>
                              <a:gd name="T179" fmla="*/ 517 h 88"/>
                              <a:gd name="T180" fmla="+- 0 1950 1615"/>
                              <a:gd name="T181" fmla="*/ T180 w 340"/>
                              <a:gd name="T182" fmla="+- 0 514 488"/>
                              <a:gd name="T183" fmla="*/ 514 h 88"/>
                              <a:gd name="T184" fmla="+- 0 1918 1615"/>
                              <a:gd name="T185" fmla="*/ T184 w 340"/>
                              <a:gd name="T186" fmla="+- 0 518 488"/>
                              <a:gd name="T187" fmla="*/ 518 h 88"/>
                              <a:gd name="T188" fmla="+- 0 1930 1615"/>
                              <a:gd name="T189" fmla="*/ T188 w 340"/>
                              <a:gd name="T190" fmla="+- 0 543 488"/>
                              <a:gd name="T191" fmla="*/ 543 h 88"/>
                              <a:gd name="T192" fmla="+- 0 1942 1615"/>
                              <a:gd name="T193" fmla="*/ T192 w 340"/>
                              <a:gd name="T194" fmla="+- 0 564 488"/>
                              <a:gd name="T195" fmla="*/ 564 h 88"/>
                              <a:gd name="T196" fmla="+- 0 1917 1615"/>
                              <a:gd name="T197" fmla="*/ T196 w 340"/>
                              <a:gd name="T198" fmla="+- 0 566 488"/>
                              <a:gd name="T199" fmla="*/ 566 h 88"/>
                              <a:gd name="T200" fmla="+- 0 1914 1615"/>
                              <a:gd name="T201" fmla="*/ T200 w 340"/>
                              <a:gd name="T202" fmla="+- 0 570 488"/>
                              <a:gd name="T203" fmla="*/ 570 h 88"/>
                              <a:gd name="T204" fmla="+- 0 1950 1615"/>
                              <a:gd name="T205" fmla="*/ T204 w 340"/>
                              <a:gd name="T206" fmla="+- 0 567 488"/>
                              <a:gd name="T207" fmla="*/ 567 h 8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Lst>
                            <a:rect l="0" t="0" r="r" b="b"/>
                            <a:pathLst>
                              <a:path w="340" h="88">
                                <a:moveTo>
                                  <a:pt x="68" y="62"/>
                                </a:moveTo>
                                <a:lnTo>
                                  <a:pt x="64" y="62"/>
                                </a:lnTo>
                                <a:lnTo>
                                  <a:pt x="60" y="77"/>
                                </a:lnTo>
                                <a:lnTo>
                                  <a:pt x="23" y="78"/>
                                </a:lnTo>
                                <a:lnTo>
                                  <a:pt x="23" y="44"/>
                                </a:lnTo>
                                <a:lnTo>
                                  <a:pt x="45" y="44"/>
                                </a:lnTo>
                                <a:lnTo>
                                  <a:pt x="47" y="54"/>
                                </a:lnTo>
                                <a:lnTo>
                                  <a:pt x="51" y="54"/>
                                </a:lnTo>
                                <a:lnTo>
                                  <a:pt x="51" y="28"/>
                                </a:lnTo>
                                <a:lnTo>
                                  <a:pt x="47" y="28"/>
                                </a:lnTo>
                                <a:lnTo>
                                  <a:pt x="45" y="38"/>
                                </a:lnTo>
                                <a:lnTo>
                                  <a:pt x="23" y="38"/>
                                </a:lnTo>
                                <a:lnTo>
                                  <a:pt x="23" y="6"/>
                                </a:lnTo>
                                <a:lnTo>
                                  <a:pt x="34" y="6"/>
                                </a:lnTo>
                                <a:lnTo>
                                  <a:pt x="47" y="5"/>
                                </a:lnTo>
                                <a:lnTo>
                                  <a:pt x="57" y="7"/>
                                </a:lnTo>
                                <a:lnTo>
                                  <a:pt x="59" y="20"/>
                                </a:lnTo>
                                <a:lnTo>
                                  <a:pt x="63" y="20"/>
                                </a:lnTo>
                                <a:lnTo>
                                  <a:pt x="63" y="0"/>
                                </a:lnTo>
                                <a:lnTo>
                                  <a:pt x="0" y="0"/>
                                </a:lnTo>
                                <a:lnTo>
                                  <a:pt x="0" y="4"/>
                                </a:lnTo>
                                <a:lnTo>
                                  <a:pt x="11" y="5"/>
                                </a:lnTo>
                                <a:lnTo>
                                  <a:pt x="11" y="79"/>
                                </a:lnTo>
                                <a:lnTo>
                                  <a:pt x="0" y="81"/>
                                </a:lnTo>
                                <a:lnTo>
                                  <a:pt x="0" y="84"/>
                                </a:lnTo>
                                <a:lnTo>
                                  <a:pt x="67" y="84"/>
                                </a:lnTo>
                                <a:lnTo>
                                  <a:pt x="68" y="62"/>
                                </a:lnTo>
                                <a:close/>
                                <a:moveTo>
                                  <a:pt x="138" y="25"/>
                                </a:moveTo>
                                <a:lnTo>
                                  <a:pt x="116" y="25"/>
                                </a:lnTo>
                                <a:lnTo>
                                  <a:pt x="116" y="28"/>
                                </a:lnTo>
                                <a:lnTo>
                                  <a:pt x="125" y="29"/>
                                </a:lnTo>
                                <a:lnTo>
                                  <a:pt x="109" y="70"/>
                                </a:lnTo>
                                <a:lnTo>
                                  <a:pt x="92" y="29"/>
                                </a:lnTo>
                                <a:lnTo>
                                  <a:pt x="101" y="28"/>
                                </a:lnTo>
                                <a:lnTo>
                                  <a:pt x="101" y="25"/>
                                </a:lnTo>
                                <a:lnTo>
                                  <a:pt x="74" y="25"/>
                                </a:lnTo>
                                <a:lnTo>
                                  <a:pt x="73" y="29"/>
                                </a:lnTo>
                                <a:lnTo>
                                  <a:pt x="77" y="28"/>
                                </a:lnTo>
                                <a:lnTo>
                                  <a:pt x="80" y="29"/>
                                </a:lnTo>
                                <a:lnTo>
                                  <a:pt x="104" y="85"/>
                                </a:lnTo>
                                <a:lnTo>
                                  <a:pt x="109" y="85"/>
                                </a:lnTo>
                                <a:lnTo>
                                  <a:pt x="132" y="29"/>
                                </a:lnTo>
                                <a:lnTo>
                                  <a:pt x="138" y="28"/>
                                </a:lnTo>
                                <a:lnTo>
                                  <a:pt x="138" y="25"/>
                                </a:lnTo>
                                <a:close/>
                                <a:moveTo>
                                  <a:pt x="191" y="37"/>
                                </a:moveTo>
                                <a:lnTo>
                                  <a:pt x="191" y="35"/>
                                </a:lnTo>
                                <a:lnTo>
                                  <a:pt x="188" y="30"/>
                                </a:lnTo>
                                <a:lnTo>
                                  <a:pt x="185" y="23"/>
                                </a:lnTo>
                                <a:lnTo>
                                  <a:pt x="179" y="23"/>
                                </a:lnTo>
                                <a:lnTo>
                                  <a:pt x="179" y="49"/>
                                </a:lnTo>
                                <a:lnTo>
                                  <a:pt x="154" y="49"/>
                                </a:lnTo>
                                <a:lnTo>
                                  <a:pt x="154" y="46"/>
                                </a:lnTo>
                                <a:lnTo>
                                  <a:pt x="155" y="43"/>
                                </a:lnTo>
                                <a:lnTo>
                                  <a:pt x="155" y="41"/>
                                </a:lnTo>
                                <a:lnTo>
                                  <a:pt x="161" y="31"/>
                                </a:lnTo>
                                <a:lnTo>
                                  <a:pt x="170" y="30"/>
                                </a:lnTo>
                                <a:lnTo>
                                  <a:pt x="178" y="37"/>
                                </a:lnTo>
                                <a:lnTo>
                                  <a:pt x="179" y="49"/>
                                </a:lnTo>
                                <a:lnTo>
                                  <a:pt x="179" y="23"/>
                                </a:lnTo>
                                <a:lnTo>
                                  <a:pt x="151" y="23"/>
                                </a:lnTo>
                                <a:lnTo>
                                  <a:pt x="143" y="35"/>
                                </a:lnTo>
                                <a:lnTo>
                                  <a:pt x="143" y="54"/>
                                </a:lnTo>
                                <a:lnTo>
                                  <a:pt x="144" y="67"/>
                                </a:lnTo>
                                <a:lnTo>
                                  <a:pt x="149" y="77"/>
                                </a:lnTo>
                                <a:lnTo>
                                  <a:pt x="157" y="83"/>
                                </a:lnTo>
                                <a:lnTo>
                                  <a:pt x="169" y="85"/>
                                </a:lnTo>
                                <a:lnTo>
                                  <a:pt x="176" y="85"/>
                                </a:lnTo>
                                <a:lnTo>
                                  <a:pt x="183" y="83"/>
                                </a:lnTo>
                                <a:lnTo>
                                  <a:pt x="188" y="80"/>
                                </a:lnTo>
                                <a:lnTo>
                                  <a:pt x="188" y="79"/>
                                </a:lnTo>
                                <a:lnTo>
                                  <a:pt x="188" y="77"/>
                                </a:lnTo>
                                <a:lnTo>
                                  <a:pt x="174" y="79"/>
                                </a:lnTo>
                                <a:lnTo>
                                  <a:pt x="162" y="76"/>
                                </a:lnTo>
                                <a:lnTo>
                                  <a:pt x="155" y="68"/>
                                </a:lnTo>
                                <a:lnTo>
                                  <a:pt x="154" y="54"/>
                                </a:lnTo>
                                <a:lnTo>
                                  <a:pt x="190" y="54"/>
                                </a:lnTo>
                                <a:lnTo>
                                  <a:pt x="190" y="49"/>
                                </a:lnTo>
                                <a:lnTo>
                                  <a:pt x="191" y="37"/>
                                </a:lnTo>
                                <a:close/>
                                <a:moveTo>
                                  <a:pt x="258" y="79"/>
                                </a:moveTo>
                                <a:lnTo>
                                  <a:pt x="252" y="81"/>
                                </a:lnTo>
                                <a:lnTo>
                                  <a:pt x="250" y="80"/>
                                </a:lnTo>
                                <a:lnTo>
                                  <a:pt x="250" y="41"/>
                                </a:lnTo>
                                <a:lnTo>
                                  <a:pt x="246" y="29"/>
                                </a:lnTo>
                                <a:lnTo>
                                  <a:pt x="236" y="24"/>
                                </a:lnTo>
                                <a:lnTo>
                                  <a:pt x="225" y="25"/>
                                </a:lnTo>
                                <a:lnTo>
                                  <a:pt x="215" y="30"/>
                                </a:lnTo>
                                <a:lnTo>
                                  <a:pt x="214" y="25"/>
                                </a:lnTo>
                                <a:lnTo>
                                  <a:pt x="197" y="25"/>
                                </a:lnTo>
                                <a:lnTo>
                                  <a:pt x="196" y="30"/>
                                </a:lnTo>
                                <a:lnTo>
                                  <a:pt x="202" y="28"/>
                                </a:lnTo>
                                <a:lnTo>
                                  <a:pt x="204" y="29"/>
                                </a:lnTo>
                                <a:lnTo>
                                  <a:pt x="204" y="80"/>
                                </a:lnTo>
                                <a:lnTo>
                                  <a:pt x="202" y="81"/>
                                </a:lnTo>
                                <a:lnTo>
                                  <a:pt x="196" y="79"/>
                                </a:lnTo>
                                <a:lnTo>
                                  <a:pt x="197" y="84"/>
                                </a:lnTo>
                                <a:lnTo>
                                  <a:pt x="223" y="84"/>
                                </a:lnTo>
                                <a:lnTo>
                                  <a:pt x="223" y="81"/>
                                </a:lnTo>
                                <a:lnTo>
                                  <a:pt x="215" y="80"/>
                                </a:lnTo>
                                <a:lnTo>
                                  <a:pt x="215" y="33"/>
                                </a:lnTo>
                                <a:lnTo>
                                  <a:pt x="224" y="30"/>
                                </a:lnTo>
                                <a:lnTo>
                                  <a:pt x="240" y="29"/>
                                </a:lnTo>
                                <a:lnTo>
                                  <a:pt x="239" y="42"/>
                                </a:lnTo>
                                <a:lnTo>
                                  <a:pt x="239" y="80"/>
                                </a:lnTo>
                                <a:lnTo>
                                  <a:pt x="231" y="81"/>
                                </a:lnTo>
                                <a:lnTo>
                                  <a:pt x="231" y="84"/>
                                </a:lnTo>
                                <a:lnTo>
                                  <a:pt x="257" y="84"/>
                                </a:lnTo>
                                <a:lnTo>
                                  <a:pt x="258" y="79"/>
                                </a:lnTo>
                                <a:close/>
                                <a:moveTo>
                                  <a:pt x="293" y="77"/>
                                </a:moveTo>
                                <a:lnTo>
                                  <a:pt x="286" y="80"/>
                                </a:lnTo>
                                <a:lnTo>
                                  <a:pt x="277" y="79"/>
                                </a:lnTo>
                                <a:lnTo>
                                  <a:pt x="278" y="70"/>
                                </a:lnTo>
                                <a:lnTo>
                                  <a:pt x="278" y="31"/>
                                </a:lnTo>
                                <a:lnTo>
                                  <a:pt x="291" y="31"/>
                                </a:lnTo>
                                <a:lnTo>
                                  <a:pt x="291" y="25"/>
                                </a:lnTo>
                                <a:lnTo>
                                  <a:pt x="278" y="25"/>
                                </a:lnTo>
                                <a:lnTo>
                                  <a:pt x="278" y="12"/>
                                </a:lnTo>
                                <a:lnTo>
                                  <a:pt x="274" y="12"/>
                                </a:lnTo>
                                <a:lnTo>
                                  <a:pt x="267" y="25"/>
                                </a:lnTo>
                                <a:lnTo>
                                  <a:pt x="265" y="27"/>
                                </a:lnTo>
                                <a:lnTo>
                                  <a:pt x="259" y="26"/>
                                </a:lnTo>
                                <a:lnTo>
                                  <a:pt x="260" y="31"/>
                                </a:lnTo>
                                <a:lnTo>
                                  <a:pt x="267" y="31"/>
                                </a:lnTo>
                                <a:lnTo>
                                  <a:pt x="267" y="87"/>
                                </a:lnTo>
                                <a:lnTo>
                                  <a:pt x="284" y="87"/>
                                </a:lnTo>
                                <a:lnTo>
                                  <a:pt x="293" y="82"/>
                                </a:lnTo>
                                <a:lnTo>
                                  <a:pt x="293" y="77"/>
                                </a:lnTo>
                                <a:close/>
                                <a:moveTo>
                                  <a:pt x="339" y="68"/>
                                </a:moveTo>
                                <a:lnTo>
                                  <a:pt x="335" y="56"/>
                                </a:lnTo>
                                <a:lnTo>
                                  <a:pt x="325" y="51"/>
                                </a:lnTo>
                                <a:lnTo>
                                  <a:pt x="314" y="46"/>
                                </a:lnTo>
                                <a:lnTo>
                                  <a:pt x="309" y="38"/>
                                </a:lnTo>
                                <a:lnTo>
                                  <a:pt x="307" y="29"/>
                                </a:lnTo>
                                <a:lnTo>
                                  <a:pt x="317" y="27"/>
                                </a:lnTo>
                                <a:lnTo>
                                  <a:pt x="325" y="29"/>
                                </a:lnTo>
                                <a:lnTo>
                                  <a:pt x="332" y="29"/>
                                </a:lnTo>
                                <a:lnTo>
                                  <a:pt x="328" y="39"/>
                                </a:lnTo>
                                <a:lnTo>
                                  <a:pt x="335" y="38"/>
                                </a:lnTo>
                                <a:lnTo>
                                  <a:pt x="335" y="26"/>
                                </a:lnTo>
                                <a:lnTo>
                                  <a:pt x="323" y="24"/>
                                </a:lnTo>
                                <a:lnTo>
                                  <a:pt x="311" y="25"/>
                                </a:lnTo>
                                <a:lnTo>
                                  <a:pt x="303" y="30"/>
                                </a:lnTo>
                                <a:lnTo>
                                  <a:pt x="299" y="40"/>
                                </a:lnTo>
                                <a:lnTo>
                                  <a:pt x="299" y="57"/>
                                </a:lnTo>
                                <a:lnTo>
                                  <a:pt x="315" y="55"/>
                                </a:lnTo>
                                <a:lnTo>
                                  <a:pt x="325" y="61"/>
                                </a:lnTo>
                                <a:lnTo>
                                  <a:pt x="330" y="68"/>
                                </a:lnTo>
                                <a:lnTo>
                                  <a:pt x="327" y="76"/>
                                </a:lnTo>
                                <a:lnTo>
                                  <a:pt x="320" y="80"/>
                                </a:lnTo>
                                <a:lnTo>
                                  <a:pt x="310" y="79"/>
                                </a:lnTo>
                                <a:lnTo>
                                  <a:pt x="302" y="78"/>
                                </a:lnTo>
                                <a:lnTo>
                                  <a:pt x="306" y="68"/>
                                </a:lnTo>
                                <a:lnTo>
                                  <a:pt x="299" y="68"/>
                                </a:lnTo>
                                <a:lnTo>
                                  <a:pt x="299" y="82"/>
                                </a:lnTo>
                                <a:lnTo>
                                  <a:pt x="312" y="85"/>
                                </a:lnTo>
                                <a:lnTo>
                                  <a:pt x="325" y="84"/>
                                </a:lnTo>
                                <a:lnTo>
                                  <a:pt x="335" y="79"/>
                                </a:lnTo>
                                <a:lnTo>
                                  <a:pt x="339"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2974663F" id="Группа 93" o:spid="_x0000_s1026" style="width:221.55pt;height:162.3pt;mso-position-horizontal-relative:char;mso-position-vertical-relative:line" coordorigin="1130,163" coordsize="4431,32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">
                <v:line id="Line 38" o:spid="_x0000_s1027" style="position:absolute;visibility:visible;mso-wrap-style:square" from="2522,168" to="4710,1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" strokeweight=".16792mm">
                  <v:stroke dashstyle="3 1"/>
                </v:line>
                <v:shape id="docshape34" o:spid="_x0000_s1028" style="position:absolute;left:4756;top:167;width:47;height:44;visibility:visible;mso-wrap-style:square;v-text-anchor:top" coordsize="47,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" path="m,l47,r,43e" filled="f" strokeweight=".16792mm">
                  <v:path arrowok="t" o:connecttype="custom" o:connectlocs="0,168;47,168;47,211" o:connectangles="0,0,0"/>
                </v:shape>
                <v:line id="Line 40" o:spid="_x0000_s1029" style="position:absolute;visibility:visible;mso-wrap-style:square" from="4803,255" to="4803,3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" strokeweight=".16792mm"/>
                <v:line id="Line 41" o:spid="_x0000_s1030" style="position:absolute;visibility:visible;mso-wrap-style:square" from="4803,387" to="4803,4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" strokeweight=".16792mm"/>
                <v:line id="Line 42" o:spid="_x0000_s1031" style="position:absolute;visibility:visible;mso-wrap-style:square" from="4803,518" to="4803,6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" strokeweight=".16792mm"/>
                <v:line id="Line 43" o:spid="_x0000_s1032" style="position:absolute;visibility:visible;mso-wrap-style:square" from="4803,649" to="4803,7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" strokeweight=".16792mm"/>
                <v:line id="Line 44" o:spid="_x0000_s1033" style="position:absolute;visibility:visible;mso-wrap-style:square" from="2429,474" to="2429,4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" strokeweight=".16792mm"/>
                <v:line id="Line 45" o:spid="_x0000_s1034" style="position:absolute;visibility:visible;mso-wrap-style:square" from="2429,343" to="2429,3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" strokeweight=".16792mm"/>
                <v:shape id="docshape35" o:spid="_x0000_s1035" style="position:absolute;left:2429;top:167;width:47;height:44;visibility:visible;mso-wrap-style:square;v-text-anchor:top" coordsize="47,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" path="m,44l,,47,e" filled="f" strokeweight=".16792mm">
                  <v:path arrowok="t" o:connecttype="custom" o:connectlocs="0,212;0,168;47,168" o:connectangles="0,0,0"/>
                </v:shape>
                <v:line id="Line 47" o:spid="_x0000_s1036" style="position:absolute;visibility:visible;mso-wrap-style:square" from="2429,737" to="2429,7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" strokeweight=".16792mm"/>
                <v:line id="Line 48" o:spid="_x0000_s1037" style="position:absolute;visibility:visible;mso-wrap-style:square" from="1500,1139" to="1596,11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" strokeweight=".16792mm"/>
                <v:line id="Line 49" o:spid="_x0000_s1038" style="position:absolute;visibility:visible;mso-wrap-style:square" from="1644,1139" to="1740,11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" strokeweight=".16792mm"/>
                <v:line id="Line 50" o:spid="_x0000_s1039" style="position:absolute;visibility:visible;mso-wrap-style:square" from="1404,1461" to="1404,14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" strokeweight=".16792mm"/>
                <v:line id="Line 51" o:spid="_x0000_s1040" style="position:absolute;visibility:visible;mso-wrap-style:square" from="1404,1323" to="1404,13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" strokeweight=".16792mm"/>
                <v:shape id="docshape36" o:spid="_x0000_s1041" style="position:absolute;left:1404;top:1139;width:48;height:46;visibility:visible;mso-wrap-style:square;v-text-anchor:top" coordsize="4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" path="m,46l,,48,e" filled="f" strokeweight=".16792mm">
                  <v:path arrowok="t" o:connecttype="custom" o:connectlocs="0,1185;0,1139;48,1139" o:connectangles="0,0,0"/>
                </v:shape>
                <v:line id="Line 53" o:spid="_x0000_s1042" style="position:absolute;visibility:visible;mso-wrap-style:square" from="2699,1369" to="2699,14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" strokeweight=".16792mm"/>
                <v:line id="Line 54" o:spid="_x0000_s1043" style="position:absolute;visibility:visible;mso-wrap-style:square" from="2699,1507" to="2699,15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" strokeweight=".16792mm"/>
                <v:line id="Line 55" o:spid="_x0000_s1044" style="position:absolute;visibility:visible;mso-wrap-style:square" from="4209,1369" to="4209,14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" strokeweight=".16792mm"/>
                <v:line id="Line 56" o:spid="_x0000_s1045" style="position:absolute;visibility:visible;mso-wrap-style:square" from="4209,1507" to="4209,15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" strokeweight=".16792mm"/>
                <v:line id="Line 57" o:spid="_x0000_s1046" style="position:absolute;visibility:visible;mso-wrap-style:square" from="4209,2335" to="4209,24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" strokeweight=".16792mm"/>
                <v:line id="Line 58" o:spid="_x0000_s1047" style="position:absolute;visibility:visible;mso-wrap-style:square" from="4209,2473" to="4209,25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" strokeweight=".16792mm"/>
                <v:shape id="docshape37" o:spid="_x0000_s1048" style="position:absolute;left:4161;top:2610;width:49;height:47;visibility:visible;mso-wrap-style:square;v-text-anchor:top" coordsize="49,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" path="m48,r,46l,46e" filled="f" strokeweight=".16792mm">
                  <v:path arrowok="t" o:connecttype="custom" o:connectlocs="48,2611;48,2657;0,2657" o:connectangles="0,0,0"/>
                </v:shape>
                <v:line id="Line 60" o:spid="_x0000_s1049" style="position:absolute;visibility:visible;mso-wrap-style:square" from="4113,2657" to="4113,26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" strokeweight=".16792mm"/>
                <v:line id="Line 61" o:spid="_x0000_s1050" style="position:absolute;visibility:visible;mso-wrap-style:square" from="3970,2657" to="3970,26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" strokeweight=".16792mm"/>
                <v:line id="Line 62" o:spid="_x0000_s1051" style="position:absolute;visibility:visible;mso-wrap-style:square" from="3826,2657" to="3826,26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" strokeweight=".16792mm"/>
                <v:line id="Line 63" o:spid="_x0000_s1052" style="position:absolute;visibility:visible;mso-wrap-style:square" from="2915,1599" to="2915,15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" strokeweight=".16792mm"/>
                <v:line id="Line 64" o:spid="_x0000_s1053" style="position:absolute;visibility:visible;mso-wrap-style:square" from="2915,1461" to="2915,14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" strokeweight=".16792mm"/>
                <v:shape id="docshape38" o:spid="_x0000_s1054" type="#_x0000_t75" style="position:absolute;left:1130;top:260;width:4431;height:3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">
                  <v:imagedata r:id="rId59" o:title=""/>
                </v:shape>
                <v:shape id="docshape39" o:spid="_x0000_s1055" style="position:absolute;left:1404;top:265;width:762;height:572;visibility:visible;mso-wrap-style:square;v-text-anchor:top" coordsize="762,5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" path="m,l87,54r70,29l212,93r42,1l315,80,381,47,447,15,508,r42,1l605,12r70,28l762,94r,477l675,516,605,488,550,477r-42,-1l447,491r-66,32l315,556r-61,15l212,569,157,559,87,531,,476,,xe" filled="f" strokeweight=".16792mm">
                  <v:path arrowok="t" o:connecttype="custom" o:connectlocs="0,266;87,320;157,349;212,359;254,360;315,346;381,313;447,281;508,266;550,267;605,278;675,306;762,360;762,837;675,782;605,754;550,743;508,742;447,757;381,789;315,822;254,837;212,835;157,825;87,797;0,742;0,266" o:connectangles="0,0,0,0,0,0,0,0,0,0,0,0,0,0,0,0,0,0,0,0,0,0,0,0,0,0,0"/>
                </v:shape>
                <v:shape id="docshape40" o:spid="_x0000_s1056" style="position:absolute;left:1614;top:487;width:340;height:88;visibility:visible;mso-wrap-style:square;v-text-anchor:top" coordsize="340,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" path="m68,62r-4,l60,77,23,78r,-34l45,44r2,10l51,54r,-26l47,28,45,38r-22,l23,6r11,l47,5,57,7r2,13l63,20,63,,,,,4,11,5r,74l,81r,3l67,84,68,62xm138,25r-22,l116,28r9,1l109,70,92,29r9,-1l101,25r-27,l73,29r4,-1l80,29r24,56l109,85,132,29r6,-1l138,25xm191,37r,-2l188,30r-3,-7l179,23r,26l154,49r,-3l155,43r,-2l161,31r9,-1l178,37r1,12l179,23r-28,l143,35r,19l144,67r5,10l157,83r12,2l176,85r7,-2l188,80r,-1l188,77r-14,2l162,76r-7,-8l154,54r36,l190,49r1,-12xm258,79r-6,2l250,80r,-39l246,29,236,24r-11,1l215,30r-1,-5l197,25r-1,5l202,28r2,1l204,80r-2,1l196,79r1,5l223,84r,-3l215,80r,-47l224,30r16,-1l239,42r,38l231,81r,3l257,84r1,-5xm293,77r-7,3l277,79r1,-9l278,31r13,l291,25r-13,l278,12r-4,l267,25r-2,2l259,26r1,5l267,31r,56l284,87r9,-5l293,77xm339,68l335,56,325,51,314,46r-5,-8l307,29r10,-2l325,29r7,l328,39r7,-1l335,26,323,24r-12,1l303,30r-4,10l299,57r16,-2l325,61r5,7l327,76r-7,4l310,79r-8,-1l306,68r-7,l299,82r13,3l325,84r10,-5l339,68xe" fillcolor="black" stroked="f">
                  <v:path arrowok="t" o:connecttype="custom" o:connectlocs="60,565;45,532;51,516;23,526;47,493;63,508;0,492;0,569;68,550;116,516;92,517;74,513;80,517;132,517;191,525;185,511;154,537;155,529;178,525;151,511;144,555;169,573;188,568;174,567;154,542;191,525;250,568;236,512;214,513;202,516;202,569;223,572;215,521;239,530;231,572;293,565;278,558;291,513;274,500;259,514;267,575;293,565;325,539;307,517;332,517;335,514;303,518;315,543;327,564;302,566;299,570;335,567" o:connectangles="0,0,0,0,0,0,0,0,0,0,0,0,0,0,0,0,0,0,0,0,0,0,0,0,0,0,0,0,0,0,0,0,0,0,0,0,0,0,0,0,0,0,0,0,0,0,0,0,0,0,0,0"/>
                </v:shape>
                <w10:anchorlock/>
              </v:group>
            </w:pict>
          </mc:Fallback>
        </mc:AlternateContent>
      </w:r>
    </w:p>
    <w:p w14:paraId="0B1E3BE9" w14:textId="77777777" w:rsidR="00922B26" w:rsidRPr="00922B26" w:rsidRDefault="00922B26" w:rsidP="00922B26">
      <w:pPr>
        <w:pStyle w:val="af"/>
        <w:rPr>
          <w:sz w:val="28"/>
          <w:szCs w:val="28"/>
          <w:lang w:val="ru-RU"/>
        </w:rPr>
      </w:pPr>
      <w:bookmarkStart w:id="79" w:name="_Ref91671245"/>
      <w:r w:rsidRPr="00922B26">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0</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1</w:t>
      </w:r>
      <w:r w:rsidR="00AF6891">
        <w:rPr>
          <w:lang w:val="ru-RU"/>
        </w:rPr>
        <w:fldChar w:fldCharType="end"/>
      </w:r>
      <w:bookmarkEnd w:id="79"/>
      <w:r>
        <w:rPr>
          <w:lang w:val="ru-RU"/>
        </w:rPr>
        <w:t xml:space="preserve"> </w:t>
      </w:r>
      <w:r w:rsidRPr="00922B26">
        <w:rPr>
          <w:lang w:val="ru-RU"/>
        </w:rPr>
        <w:t>Блок-схема системы. Основные модули системы, включая Предварительная обработка событий (см. раздел III-A), картирование (см. раздел IV) и отслеживание (см. раздел V) отмечены пунктирными прямоугольниками. Единственным входным сигналом для системы являются необработанные стереоизображения с калиброванных камер, а выходной сигнал состоит из поз камер и облака точек трехмерных краев сцены.</w:t>
      </w:r>
    </w:p>
    <w:p w14:paraId="21ED154A" w14:textId="673C6638" w:rsidR="00922B26" w:rsidRPr="00922B26" w:rsidRDefault="00922B26" w:rsidP="00922B26">
      <w:pPr>
        <w:spacing w:after="160" w:line="259" w:lineRule="auto"/>
        <w:rPr>
          <w:sz w:val="28"/>
          <w:szCs w:val="28"/>
          <w:lang w:val="ru-RU"/>
        </w:rPr>
      </w:pPr>
      <w:r w:rsidRPr="00922B26">
        <w:rPr>
          <w:sz w:val="28"/>
          <w:szCs w:val="28"/>
          <w:lang w:val="ru-RU"/>
        </w:rPr>
        <w:t xml:space="preserve">Предлагаемая стереосистема VO принимает на вход только необработанные события от калиброванных камер и одновременно определяет позу стереокамеры и реконструирует окружение с помощью </w:t>
      </w:r>
      <w:proofErr w:type="spellStart"/>
      <w:r w:rsidRPr="00922B26">
        <w:rPr>
          <w:sz w:val="28"/>
          <w:szCs w:val="28"/>
          <w:lang w:val="ru-RU"/>
        </w:rPr>
        <w:t>полуплотных</w:t>
      </w:r>
      <w:proofErr w:type="spellEnd"/>
      <w:r w:rsidRPr="00922B26">
        <w:rPr>
          <w:sz w:val="28"/>
          <w:szCs w:val="28"/>
          <w:lang w:val="ru-RU"/>
        </w:rPr>
        <w:t xml:space="preserve"> карт глубины. Обзор системы приведен на рис.</w:t>
      </w:r>
      <w:r>
        <w:rPr>
          <w:sz w:val="28"/>
          <w:szCs w:val="28"/>
          <w:lang w:val="ru-RU"/>
        </w:rPr>
        <w:t xml:space="preserve"> </w:t>
      </w:r>
      <w:r>
        <w:rPr>
          <w:sz w:val="28"/>
          <w:szCs w:val="28"/>
          <w:lang w:val="ru-RU"/>
        </w:rPr>
        <w:fldChar w:fldCharType="begin"/>
      </w:r>
      <w:r>
        <w:rPr>
          <w:sz w:val="28"/>
          <w:szCs w:val="28"/>
          <w:lang w:val="ru-RU"/>
        </w:rPr>
        <w:instrText xml:space="preserve"> REF _Ref91671220 \h </w:instrText>
      </w:r>
      <w:r>
        <w:rPr>
          <w:sz w:val="28"/>
          <w:szCs w:val="28"/>
          <w:lang w:val="ru-RU"/>
        </w:rPr>
      </w:r>
      <w:r>
        <w:rPr>
          <w:sz w:val="28"/>
          <w:szCs w:val="28"/>
          <w:lang w:val="ru-RU"/>
        </w:rPr>
        <w:fldChar w:fldCharType="separate"/>
      </w:r>
      <w:r>
        <w:rPr>
          <w:noProof/>
          <w:lang w:val="ru-RU"/>
        </w:rPr>
        <w:t>0</w:t>
      </w:r>
      <w:r>
        <w:rPr>
          <w:lang w:val="ru-RU"/>
        </w:rPr>
        <w:noBreakHyphen/>
      </w:r>
      <w:r>
        <w:rPr>
          <w:noProof/>
          <w:lang w:val="ru-RU"/>
        </w:rPr>
        <w:t>1</w:t>
      </w:r>
      <w:r>
        <w:rPr>
          <w:sz w:val="28"/>
          <w:szCs w:val="28"/>
          <w:lang w:val="ru-RU"/>
        </w:rPr>
        <w:fldChar w:fldCharType="end"/>
      </w:r>
      <w:r w:rsidRPr="00922B26">
        <w:rPr>
          <w:sz w:val="28"/>
          <w:szCs w:val="28"/>
          <w:lang w:val="ru-RU"/>
        </w:rPr>
        <w:t xml:space="preserve">, где основные модули выделены пунктирными линиями. Аналогично классическим SLAM </w:t>
      </w:r>
      <w:r w:rsidRPr="00922B26">
        <w:rPr>
          <w:sz w:val="28"/>
          <w:szCs w:val="28"/>
          <w:lang w:val="ru-RU"/>
        </w:rPr>
        <w:lastRenderedPageBreak/>
        <w:t xml:space="preserve">конвейерам </w:t>
      </w:r>
      <w:r w:rsidR="00534707">
        <w:rPr>
          <w:sz w:val="28"/>
          <w:szCs w:val="28"/>
          <w:lang w:val="ru-RU"/>
        </w:rPr>
        <w:fldChar w:fldCharType="begin"/>
      </w:r>
      <w:r w:rsidR="00534707">
        <w:rPr>
          <w:sz w:val="28"/>
          <w:szCs w:val="28"/>
          <w:lang w:val="ru-RU"/>
        </w:rPr>
        <w:instrText xml:space="preserve"> ADDIN ZOTERO_ITEM CSL_CITATION {"citationID":"O80wyQMH","properties":{"formattedCitation":"[4]","plainCitation":"[4]","noteIndex":0},"citationItems":[{"id":"fw26V6HU/wAppOcd0","uris":["http://zotero.org/users/local/TinZTSqN/items/39CYIUL8"],"uri":["http://zotero.org/users/local/TinZTSqN/items/39CYIUL8"],"itemData":{"id":"fw26V6HU/wAppOcd0","type":"paper-conference","container-title":"2007 6th IEEE and ACM International Symposium on Mixed and Augmented Reality","DOI":"10.1109/ISMAR.2007.4538852","event":"2007 6th IEEE International Symposium on Mixed and Augmented Reality (ISMAR)","event-place":"Nara, Japan","ISBN":"978-1-4244-1749-0","page":"1-10","publisher":"IEEE","publisher-place":"Nara, Japan","source":"DOI.org (Crossref)","title":"Parallel Tracking and Mapping for Small AR Workspaces","URL":"http://ieeexplore.ieee.org/document/4538852/","author":[{"family":"Klein","given":"Georg"},{"family":"Murray","given":"David"}],"accessed":{"date-parts":[["2021",12,26]]},"issued":{"date-parts":[["2007",11]]}}}],"schema":"https://github.com/citation-style-language/schema/raw/master/csl-citation.json"} </w:instrText>
      </w:r>
      <w:r w:rsidR="00534707">
        <w:rPr>
          <w:sz w:val="28"/>
          <w:szCs w:val="28"/>
          <w:lang w:val="ru-RU"/>
        </w:rPr>
        <w:fldChar w:fldCharType="separate"/>
      </w:r>
      <w:r w:rsidR="00534707" w:rsidRPr="00534707">
        <w:rPr>
          <w:sz w:val="28"/>
          <w:lang w:val="ru-RU"/>
        </w:rPr>
        <w:t>[4]</w:t>
      </w:r>
      <w:r w:rsidR="00534707">
        <w:rPr>
          <w:sz w:val="28"/>
          <w:szCs w:val="28"/>
          <w:lang w:val="ru-RU"/>
        </w:rPr>
        <w:fldChar w:fldCharType="end"/>
      </w:r>
      <w:r w:rsidRPr="00922B26">
        <w:rPr>
          <w:sz w:val="28"/>
          <w:szCs w:val="28"/>
          <w:lang w:val="ru-RU"/>
        </w:rPr>
        <w:t>, ядро системы</w:t>
      </w:r>
      <w:r w:rsidR="00DC6E06" w:rsidRPr="00922B26">
        <w:rPr>
          <w:sz w:val="28"/>
          <w:szCs w:val="28"/>
          <w:lang w:val="ru-RU"/>
        </w:rPr>
        <w:t xml:space="preserve"> </w:t>
      </w:r>
      <w:r w:rsidR="00DC6E06">
        <w:rPr>
          <w:sz w:val="28"/>
          <w:szCs w:val="28"/>
          <w:lang w:val="ru-RU"/>
        </w:rPr>
        <w:fldChar w:fldCharType="begin"/>
      </w:r>
      <w:r w:rsidR="00CC461F">
        <w:rPr>
          <w:sz w:val="28"/>
          <w:szCs w:val="28"/>
          <w:lang w:val="ru-RU"/>
        </w:rPr>
        <w:instrText xml:space="preserve"> ADDIN ZOTERO_ITEM CSL_CITATION {"citationID":"clwHAMvf","properties":{"formattedCitation":"[54]","plainCitation":"[54]","noteIndex":0},"citationItems":[{"id":250,"uris":["http://zotero.org/users/local/XvQpfN4m/items/73MMDCLK"],"uri":["http://zotero.org/users/local/XvQpfN4m/items/73MMDCLK"],"itemData":{"id":250,"type":"book","title":"Event-based Stereo Visual Odometry","author":[{"family":"Zhou","given":"Yi"},{"family":"Gallego","given":"Guillermo"},{"family":"Shen","given":"Shaojie"}],"issued":{"date-parts":[["2020",7,30]]}}}],"schema":"https://github.com/citation-style-language/schema/raw/master/csl-citation.json"} </w:instrText>
      </w:r>
      <w:r w:rsidR="00DC6E06">
        <w:rPr>
          <w:sz w:val="28"/>
          <w:szCs w:val="28"/>
          <w:lang w:val="ru-RU"/>
        </w:rPr>
        <w:fldChar w:fldCharType="separate"/>
      </w:r>
      <w:r w:rsidR="00DC6E06" w:rsidRPr="00DC6E06">
        <w:rPr>
          <w:sz w:val="28"/>
          <w:lang w:val="ru-RU"/>
        </w:rPr>
        <w:t>[54]</w:t>
      </w:r>
      <w:r w:rsidR="00DC6E06">
        <w:rPr>
          <w:sz w:val="28"/>
          <w:szCs w:val="28"/>
          <w:lang w:val="ru-RU"/>
        </w:rPr>
        <w:fldChar w:fldCharType="end"/>
      </w:r>
      <w:r w:rsidRPr="00922B26">
        <w:rPr>
          <w:sz w:val="28"/>
          <w:szCs w:val="28"/>
          <w:lang w:val="ru-RU"/>
        </w:rPr>
        <w:t xml:space="preserve"> состоит из двух чередующихся модулей: локализация (отображение) и картирование. Кроме того, существует третий ключевой модуль: предварительная обработка событий.</w:t>
      </w:r>
    </w:p>
    <w:p w14:paraId="1F5681D7" w14:textId="77777777" w:rsidR="00922B26" w:rsidRPr="00922B26" w:rsidRDefault="00922B26" w:rsidP="00922B26">
      <w:pPr>
        <w:spacing w:after="160" w:line="259" w:lineRule="auto"/>
        <w:rPr>
          <w:sz w:val="28"/>
          <w:szCs w:val="28"/>
          <w:lang w:val="ru-RU"/>
        </w:rPr>
      </w:pPr>
      <w:r w:rsidRPr="00922B26">
        <w:rPr>
          <w:sz w:val="28"/>
          <w:szCs w:val="28"/>
          <w:lang w:val="ru-RU"/>
        </w:rPr>
        <w:t>Модуль обработки событий генерирует представление событий, называемое картами временных поверхностей (или просто "временными поверхностями"), которые используются другими модулями. Теоретически, эти карты времени обновляются асинхронно, с каждым входящим событием (наносекундное время обновления). Однако, учитывая, что одно событие не приносит много информации для обновления состояния системы VO, временные поверхности стерео обновляются с более практичной скоростью: например, при наступлении определенного количества событий или с фиксированной частотой (например, 100 Гц в нашей реализации).</w:t>
      </w:r>
    </w:p>
    <w:p w14:paraId="54BFD34C" w14:textId="4E6584A2" w:rsidR="00922B26" w:rsidRPr="00922B26" w:rsidRDefault="00922B26" w:rsidP="00922B26">
      <w:pPr>
        <w:spacing w:after="160" w:line="259" w:lineRule="auto"/>
        <w:rPr>
          <w:sz w:val="28"/>
          <w:szCs w:val="28"/>
          <w:lang w:val="ru-RU"/>
        </w:rPr>
      </w:pPr>
      <w:r w:rsidRPr="00922B26">
        <w:rPr>
          <w:sz w:val="28"/>
          <w:szCs w:val="28"/>
          <w:lang w:val="ru-RU"/>
        </w:rPr>
        <w:t xml:space="preserve">Краткая история временных поверхностей хранится в базе данных (см. правую верхнюю часть рис. 2) для доступа других модулей. Во-вторых, после фазы инициализации модуль отслеживания непрерывно оценивает положение левой камеры относительно локальной карты. Полученные оценки позы хранятся в базе данных преобразований координат (например, TF в ROS </w:t>
      </w:r>
      <w:r w:rsidR="00534707">
        <w:rPr>
          <w:sz w:val="28"/>
          <w:szCs w:val="28"/>
          <w:lang w:val="ru-RU"/>
        </w:rPr>
        <w:fldChar w:fldCharType="begin"/>
      </w:r>
      <w:r w:rsidR="00534707">
        <w:rPr>
          <w:sz w:val="28"/>
          <w:szCs w:val="28"/>
          <w:lang w:val="ru-RU"/>
        </w:rPr>
        <w:instrText xml:space="preserve"> ADDIN ZOTERO_ITEM CSL_CITATION {"citationID":"IY4ZuYHC","properties":{"formattedCitation":"[89]","plainCitation":"[89]","noteIndex":0},"citationItems":[{"id":190,"uris":["http://zotero.org/users/local/XvQpfN4m/items/R8ZJ5CAD"],"uri":["http://zotero.org/users/local/XvQpfN4m/items/R8ZJ5CAD"],"itemData":{"id":190,"type":"article-journal","container-title":"ICRA Workshop on Open Source Software","page":"1-6","title":"ROS: An open-source Robot Operating System","volume":"3","author":[{"family":"Quigley","given":"M."},{"family":"Gerkey","given":"B."},{"family":"Conley","given":"K."},{"family":"Faust","given":"J."},{"family":"Foote","given":"T."},{"family":"Leibs","given":"J."},{"family":"Berger","given":"E."},{"family":"Wheeler","given":"R."},{"family":"Ng","given":"A."}],"issued":{"date-parts":[["2009",1]]}}}],"schema":"https://github.com/citation-style-language/schema/raw/master/csl-citation.json"} </w:instrText>
      </w:r>
      <w:r w:rsidR="00534707">
        <w:rPr>
          <w:sz w:val="28"/>
          <w:szCs w:val="28"/>
          <w:lang w:val="ru-RU"/>
        </w:rPr>
        <w:fldChar w:fldCharType="separate"/>
      </w:r>
      <w:r w:rsidR="00534707" w:rsidRPr="00534707">
        <w:rPr>
          <w:sz w:val="28"/>
          <w:lang w:val="ru-RU"/>
        </w:rPr>
        <w:t>[89]</w:t>
      </w:r>
      <w:r w:rsidR="00534707">
        <w:rPr>
          <w:sz w:val="28"/>
          <w:szCs w:val="28"/>
          <w:lang w:val="ru-RU"/>
        </w:rPr>
        <w:fldChar w:fldCharType="end"/>
      </w:r>
      <w:r w:rsidRPr="00922B26">
        <w:rPr>
          <w:sz w:val="28"/>
          <w:szCs w:val="28"/>
          <w:lang w:val="ru-RU"/>
        </w:rPr>
        <w:t xml:space="preserve">), которая способна вернуть позу в любой момент времени путем интерполяции в SE(3). Наконец, модуль сопоставления берет события, временные поверхности и оценки позы и обновляет локальную карту (представленную в виде вероятностной </w:t>
      </w:r>
      <w:proofErr w:type="spellStart"/>
      <w:r w:rsidRPr="00922B26">
        <w:rPr>
          <w:sz w:val="28"/>
          <w:szCs w:val="28"/>
          <w:lang w:val="ru-RU"/>
        </w:rPr>
        <w:t>полуплотной</w:t>
      </w:r>
      <w:proofErr w:type="spellEnd"/>
      <w:r w:rsidRPr="00922B26">
        <w:rPr>
          <w:sz w:val="28"/>
          <w:szCs w:val="28"/>
          <w:lang w:val="ru-RU"/>
        </w:rPr>
        <w:t xml:space="preserve"> карты глубины), которая используется модулем отслеживания. Локальные карты хранятся в базе данных глобального облака точек для визуализации.</w:t>
      </w:r>
    </w:p>
    <w:p w14:paraId="5E19DB4E" w14:textId="0B00A114" w:rsidR="00922B26" w:rsidRPr="00922B26" w:rsidRDefault="00922B26" w:rsidP="00922B26">
      <w:pPr>
        <w:spacing w:after="160" w:line="259" w:lineRule="auto"/>
        <w:rPr>
          <w:sz w:val="28"/>
          <w:szCs w:val="28"/>
          <w:lang w:val="ru-RU"/>
        </w:rPr>
      </w:pPr>
      <w:r w:rsidRPr="00922B26">
        <w:rPr>
          <w:sz w:val="28"/>
          <w:szCs w:val="28"/>
          <w:lang w:val="ru-RU"/>
        </w:rPr>
        <w:t xml:space="preserve">Инициализация: для начальной загрузки системы применен </w:t>
      </w:r>
      <w:proofErr w:type="spellStart"/>
      <w:r w:rsidRPr="00922B26">
        <w:rPr>
          <w:sz w:val="28"/>
          <w:szCs w:val="28"/>
          <w:lang w:val="ru-RU"/>
        </w:rPr>
        <w:t>стереометод</w:t>
      </w:r>
      <w:proofErr w:type="spellEnd"/>
      <w:r w:rsidRPr="00922B26">
        <w:rPr>
          <w:sz w:val="28"/>
          <w:szCs w:val="28"/>
          <w:lang w:val="ru-RU"/>
        </w:rPr>
        <w:t xml:space="preserve"> (модифицированный метод SGM </w:t>
      </w:r>
      <w:r w:rsidR="00534707">
        <w:rPr>
          <w:sz w:val="28"/>
          <w:szCs w:val="28"/>
          <w:lang w:val="ru-RU"/>
        </w:rPr>
        <w:fldChar w:fldCharType="begin"/>
      </w:r>
      <w:r w:rsidR="00534707">
        <w:rPr>
          <w:sz w:val="28"/>
          <w:szCs w:val="28"/>
          <w:lang w:val="ru-RU"/>
        </w:rPr>
        <w:instrText xml:space="preserve"> ADDIN ZOTERO_ITEM CSL_CITATION {"citationID":"R6zZ3Yr4","properties":{"formattedCitation":"[90]","plainCitation":"[90]","noteIndex":0},"citationItems":[{"id":244,"uris":["http://zotero.org/users/local/XvQpfN4m/items/SJD9VVVX"],"uri":["http://zotero.org/users/local/XvQpfN4m/items/SJD9VVVX"],"itemData":{"id":244,"type":"article-journal","container-title":"in IEEE Transactions on Pattern Analysis and Machine Intelligence","journalAbbreviation":"in IEEE Transactions on Pattern Analysis and Machine Intelligence","page":"328-341","title":"Stereo Processing by Semi-Global Matching and Mutual Information","volume":"30","author":[{"family":"Hirschmüller","given":"Heiko"}],"issued":{"date-parts":[["2008",2,1]]}}}],"schema":"https://github.com/citation-style-language/schema/raw/master/csl-citation.json"} </w:instrText>
      </w:r>
      <w:r w:rsidR="00534707">
        <w:rPr>
          <w:sz w:val="28"/>
          <w:szCs w:val="28"/>
          <w:lang w:val="ru-RU"/>
        </w:rPr>
        <w:fldChar w:fldCharType="separate"/>
      </w:r>
      <w:r w:rsidR="00534707" w:rsidRPr="00534707">
        <w:rPr>
          <w:sz w:val="28"/>
          <w:lang w:val="ru-RU"/>
        </w:rPr>
        <w:t>[90]</w:t>
      </w:r>
      <w:r w:rsidR="00534707">
        <w:rPr>
          <w:sz w:val="28"/>
          <w:szCs w:val="28"/>
          <w:lang w:val="ru-RU"/>
        </w:rPr>
        <w:fldChar w:fldCharType="end"/>
      </w:r>
      <w:r w:rsidRPr="00922B26">
        <w:rPr>
          <w:sz w:val="28"/>
          <w:szCs w:val="28"/>
          <w:lang w:val="ru-RU"/>
        </w:rPr>
        <w:t xml:space="preserve">, о котором говорится в разделе VI-C), который обеспечивает грубую начальную карту. Это позволяет модулю отслеживания начать работу, в то время как модуль отображения также запущен и создает лучшую </w:t>
      </w:r>
      <w:proofErr w:type="spellStart"/>
      <w:r w:rsidRPr="00922B26">
        <w:rPr>
          <w:sz w:val="28"/>
          <w:szCs w:val="28"/>
          <w:lang w:val="ru-RU"/>
        </w:rPr>
        <w:t>полуплотную</w:t>
      </w:r>
      <w:proofErr w:type="spellEnd"/>
      <w:r w:rsidRPr="00922B26">
        <w:rPr>
          <w:sz w:val="28"/>
          <w:szCs w:val="28"/>
          <w:lang w:val="ru-RU"/>
        </w:rPr>
        <w:t xml:space="preserve"> обратную карту глубины (более точную и плотную).</w:t>
      </w:r>
    </w:p>
    <w:p w14:paraId="20FF313B" w14:textId="77777777" w:rsidR="00922B26" w:rsidRPr="00922B26" w:rsidRDefault="00922B26" w:rsidP="00922B26">
      <w:pPr>
        <w:pStyle w:val="2"/>
      </w:pPr>
      <w:r w:rsidRPr="00922B26">
        <w:t>Представление событий</w:t>
      </w:r>
    </w:p>
    <w:p w14:paraId="79105B81" w14:textId="77777777" w:rsidR="00922B26" w:rsidRDefault="00922B26" w:rsidP="00922B26">
      <w:pPr>
        <w:keepNext/>
        <w:spacing w:after="160" w:line="259" w:lineRule="auto"/>
      </w:pPr>
      <w:r w:rsidRPr="00922B26">
        <w:rPr>
          <w:noProof/>
          <w:sz w:val="28"/>
          <w:szCs w:val="28"/>
          <w:lang w:val="ru-RU"/>
        </w:rPr>
        <w:drawing>
          <wp:inline distT="0" distB="0" distL="0" distR="0" wp14:anchorId="5DA0339B" wp14:editId="65E89B98">
            <wp:extent cx="2279904" cy="1146048"/>
            <wp:effectExtent l="0" t="0" r="0" b="0"/>
            <wp:docPr id="53" name="image1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5.jpeg"/>
                    <pic:cNvPicPr/>
                  </pic:nvPicPr>
                  <pic:blipFill>
                    <a:blip r:embed="rId60" cstate="print"/>
                    <a:stretch>
                      <a:fillRect/>
                    </a:stretch>
                  </pic:blipFill>
                  <pic:spPr>
                    <a:xfrm>
                      <a:off x="0" y="0"/>
                      <a:ext cx="2279904" cy="1146048"/>
                    </a:xfrm>
                    <a:prstGeom prst="rect">
                      <a:avLst/>
                    </a:prstGeom>
                  </pic:spPr>
                </pic:pic>
              </a:graphicData>
            </a:graphic>
          </wp:inline>
        </w:drawing>
      </w:r>
    </w:p>
    <w:p w14:paraId="0393511D" w14:textId="12F119E7" w:rsidR="00922B26" w:rsidRPr="00922B26" w:rsidRDefault="00922B26" w:rsidP="00922B26">
      <w:pPr>
        <w:pStyle w:val="af"/>
        <w:rPr>
          <w:sz w:val="28"/>
          <w:szCs w:val="28"/>
          <w:lang w:val="ru-RU"/>
        </w:rPr>
      </w:pPr>
      <w:bookmarkStart w:id="80" w:name="_Ref91670871"/>
      <w:r w:rsidRPr="00922B26">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0</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2</w:t>
      </w:r>
      <w:r w:rsidR="00AF6891">
        <w:rPr>
          <w:lang w:val="ru-RU"/>
        </w:rPr>
        <w:fldChar w:fldCharType="end"/>
      </w:r>
      <w:bookmarkEnd w:id="80"/>
      <w:r>
        <w:rPr>
          <w:lang w:val="ru-RU"/>
        </w:rPr>
        <w:t xml:space="preserve"> </w:t>
      </w:r>
      <w:r w:rsidRPr="00922B26">
        <w:rPr>
          <w:lang w:val="ru-RU"/>
        </w:rPr>
        <w:t>Представление событий. Слева: выход камеры событий при просмотре вращающейся точки. Справа: Карта временной поверхности в момент времени, которая измеряет, насколько далеко во времени (относительно текущего) произошло последнее событие в каждом пикселе. Чем ярче цвет, тем более позднее событие было вызвано</w:t>
      </w:r>
      <w:r w:rsidR="00534707">
        <w:rPr>
          <w:lang w:val="ru-RU"/>
        </w:rPr>
        <w:fldChar w:fldCharType="begin"/>
      </w:r>
      <w:r w:rsidR="00534707">
        <w:rPr>
          <w:lang w:val="ru-RU"/>
        </w:rPr>
        <w:instrText xml:space="preserve"> ADDIN ZOTERO_ITEM CSL_CITATION {"citationID":"WN76YPpS","properties":{"formattedCitation":"[91]","plainCitation":"[91]","noteIndex":0},"citationItems":[{"id":233,"uris":["http://zotero.org/users/local/XvQpfN4m/items/2IZYNJZN"],"uri":["http://zotero.org/users/local/XvQpfN4m/items/2IZYNJZN"],"itemData":{"id":233,"type":"article-journal","container-title":"Current Opinion in Neurobiology","DOI":"10.1016/j.conb.2010.03.007","ISSN":"09594388","issue":"3","journalAbbreviation":"Current Opinion in Neurobiology","language":"en","page":"288-295","source":"DOI.org (Crossref)","title":"Neuromorphic sensory systems","volume":"20","author":[{"family":"Liu","given":"Shih-Chii"},{"family":"Delbruck","given":"Tobi"}],"issued":{"date-parts":[["2010",6]]}}}],"schema":"https://github.com/citation-style-language/schema/raw/master/csl-citation.json"} </w:instrText>
      </w:r>
      <w:r w:rsidR="00534707">
        <w:rPr>
          <w:lang w:val="ru-RU"/>
        </w:rPr>
        <w:fldChar w:fldCharType="separate"/>
      </w:r>
      <w:r w:rsidR="00534707" w:rsidRPr="00534707">
        <w:rPr>
          <w:rFonts w:cs="Times New Roman"/>
        </w:rPr>
        <w:t>[91]</w:t>
      </w:r>
      <w:r w:rsidR="00534707">
        <w:rPr>
          <w:lang w:val="ru-RU"/>
        </w:rPr>
        <w:fldChar w:fldCharType="end"/>
      </w:r>
      <w:r w:rsidRPr="00922B26">
        <w:rPr>
          <w:lang w:val="ru-RU"/>
        </w:rPr>
        <w:t>.</w:t>
      </w:r>
    </w:p>
    <w:p w14:paraId="459B72B8" w14:textId="13B31BEA" w:rsidR="00922B26" w:rsidRPr="00922B26" w:rsidRDefault="00922B26" w:rsidP="00922B26">
      <w:pPr>
        <w:spacing w:after="160" w:line="259" w:lineRule="auto"/>
        <w:rPr>
          <w:sz w:val="28"/>
          <w:szCs w:val="28"/>
          <w:lang w:val="ru-RU"/>
        </w:rPr>
      </w:pPr>
      <w:r w:rsidRPr="00922B26">
        <w:rPr>
          <w:sz w:val="28"/>
          <w:szCs w:val="28"/>
          <w:lang w:val="ru-RU"/>
        </w:rPr>
        <w:lastRenderedPageBreak/>
        <w:t xml:space="preserve">Как показано на рис. </w:t>
      </w:r>
      <w:r>
        <w:rPr>
          <w:sz w:val="28"/>
          <w:szCs w:val="28"/>
          <w:lang w:val="ru-RU"/>
        </w:rPr>
        <w:fldChar w:fldCharType="begin"/>
      </w:r>
      <w:r>
        <w:rPr>
          <w:sz w:val="28"/>
          <w:szCs w:val="28"/>
          <w:lang w:val="ru-RU"/>
        </w:rPr>
        <w:instrText xml:space="preserve"> REF _Ref91670871 \h </w:instrText>
      </w:r>
      <w:r>
        <w:rPr>
          <w:sz w:val="28"/>
          <w:szCs w:val="28"/>
          <w:lang w:val="ru-RU"/>
        </w:rPr>
      </w:r>
      <w:r>
        <w:rPr>
          <w:sz w:val="28"/>
          <w:szCs w:val="28"/>
          <w:lang w:val="ru-RU"/>
        </w:rPr>
        <w:fldChar w:fldCharType="separate"/>
      </w:r>
      <w:r>
        <w:rPr>
          <w:noProof/>
          <w:lang w:val="ru-RU"/>
        </w:rPr>
        <w:t>0</w:t>
      </w:r>
      <w:r>
        <w:rPr>
          <w:lang w:val="ru-RU"/>
        </w:rPr>
        <w:noBreakHyphen/>
      </w:r>
      <w:r>
        <w:rPr>
          <w:noProof/>
          <w:lang w:val="ru-RU"/>
        </w:rPr>
        <w:t>2</w:t>
      </w:r>
      <w:r>
        <w:rPr>
          <w:sz w:val="28"/>
          <w:szCs w:val="28"/>
          <w:lang w:val="ru-RU"/>
        </w:rPr>
        <w:fldChar w:fldCharType="end"/>
      </w:r>
      <w:r w:rsidRPr="00922B26">
        <w:rPr>
          <w:sz w:val="28"/>
          <w:szCs w:val="28"/>
          <w:lang w:val="ru-RU"/>
        </w:rPr>
        <w:t xml:space="preserve"> слева, выходной сигнал камеры событий представляет собой поток асинхронных событий. Каждое событие состоит из пространственно-временных координат, в которых произошло изменение интенсивности заданного размера, и знака этого изменения. Предлагаемая система (см. рис. 2) использует как отдельные события, так и альтернативное представление, называемое временной поверхностью (см. рис. </w:t>
      </w:r>
      <w:r>
        <w:rPr>
          <w:sz w:val="28"/>
          <w:szCs w:val="28"/>
          <w:lang w:val="ru-RU"/>
        </w:rPr>
        <w:fldChar w:fldCharType="begin"/>
      </w:r>
      <w:r>
        <w:rPr>
          <w:sz w:val="28"/>
          <w:szCs w:val="28"/>
          <w:lang w:val="ru-RU"/>
        </w:rPr>
        <w:instrText xml:space="preserve"> REF _Ref91670871 \h </w:instrText>
      </w:r>
      <w:r>
        <w:rPr>
          <w:sz w:val="28"/>
          <w:szCs w:val="28"/>
          <w:lang w:val="ru-RU"/>
        </w:rPr>
      </w:r>
      <w:r>
        <w:rPr>
          <w:sz w:val="28"/>
          <w:szCs w:val="28"/>
          <w:lang w:val="ru-RU"/>
        </w:rPr>
        <w:fldChar w:fldCharType="separate"/>
      </w:r>
      <w:r>
        <w:rPr>
          <w:noProof/>
          <w:lang w:val="ru-RU"/>
        </w:rPr>
        <w:t>0</w:t>
      </w:r>
      <w:r>
        <w:rPr>
          <w:lang w:val="ru-RU"/>
        </w:rPr>
        <w:noBreakHyphen/>
      </w:r>
      <w:r>
        <w:rPr>
          <w:noProof/>
          <w:lang w:val="ru-RU"/>
        </w:rPr>
        <w:t>2</w:t>
      </w:r>
      <w:r>
        <w:rPr>
          <w:sz w:val="28"/>
          <w:szCs w:val="28"/>
          <w:lang w:val="ru-RU"/>
        </w:rPr>
        <w:fldChar w:fldCharType="end"/>
      </w:r>
      <w:r w:rsidRPr="00922B26">
        <w:rPr>
          <w:sz w:val="28"/>
          <w:szCs w:val="28"/>
          <w:lang w:val="ru-RU"/>
        </w:rPr>
        <w:t xml:space="preserve">- справа). Временная поверхность (ВП) — это двухмерная карта, где каждый пиксель хранит одно значение времени, например, временную метку последнего события в этом пикселе </w:t>
      </w:r>
      <w:r w:rsidR="00534707">
        <w:rPr>
          <w:sz w:val="28"/>
          <w:szCs w:val="28"/>
          <w:lang w:val="ru-RU"/>
        </w:rPr>
        <w:fldChar w:fldCharType="begin"/>
      </w:r>
      <w:r w:rsidR="00534707">
        <w:rPr>
          <w:sz w:val="28"/>
          <w:szCs w:val="28"/>
          <w:lang w:val="ru-RU"/>
        </w:rPr>
        <w:instrText xml:space="preserve"> ADDIN ZOTERO_ITEM CSL_CITATION {"citationID":"C5P5exQJ","properties":{"formattedCitation":"[92]","plainCitation":"[92]","noteIndex":0},"citationItems":[{"id":216,"uris":["http://zotero.org/users/local/XvQpfN4m/items/LADUH9DB"],"uri":["http://zotero.org/users/local/XvQpfN4m/items/LADUH9DB"],"itemData":{"id":216,"type":"article-journal","container-title":"Proceedings of the International Symposium on Secure-Life Electronics, Advanced Electronics for Quality Life and Society","DOI":"10.5167/uzh-17620","journalAbbreviation":"Proceedings of the International Symposium on Secure-Life Electronics, Advanced Electronics for Quality Life and Society","title":"Frame-free dynamic digital vision","author":[{"family":"Delbruck","given":"Tobi"}],"issued":{"date-parts":[["2008",3,7]]}}}],"schema":"https://github.com/citation-style-language/schema/raw/master/csl-citation.json"} </w:instrText>
      </w:r>
      <w:r w:rsidR="00534707">
        <w:rPr>
          <w:sz w:val="28"/>
          <w:szCs w:val="28"/>
          <w:lang w:val="ru-RU"/>
        </w:rPr>
        <w:fldChar w:fldCharType="separate"/>
      </w:r>
      <w:r w:rsidR="00534707" w:rsidRPr="00534707">
        <w:rPr>
          <w:sz w:val="28"/>
          <w:lang w:val="ru-RU"/>
        </w:rPr>
        <w:t>[92]</w:t>
      </w:r>
      <w:r w:rsidR="00534707">
        <w:rPr>
          <w:sz w:val="28"/>
          <w:szCs w:val="28"/>
          <w:lang w:val="ru-RU"/>
        </w:rPr>
        <w:fldChar w:fldCharType="end"/>
      </w:r>
      <w:r w:rsidRPr="00922B26">
        <w:rPr>
          <w:sz w:val="28"/>
          <w:szCs w:val="28"/>
          <w:lang w:val="ru-RU"/>
        </w:rPr>
        <w:t xml:space="preserve">. Используя ядро экспоненциального распада </w:t>
      </w:r>
      <w:r w:rsidR="00534707">
        <w:rPr>
          <w:sz w:val="28"/>
          <w:szCs w:val="28"/>
          <w:lang w:val="ru-RU"/>
        </w:rPr>
        <w:fldChar w:fldCharType="begin"/>
      </w:r>
      <w:r w:rsidR="00534707">
        <w:rPr>
          <w:sz w:val="28"/>
          <w:szCs w:val="28"/>
          <w:lang w:val="ru-RU"/>
        </w:rPr>
        <w:instrText xml:space="preserve"> ADDIN ZOTERO_ITEM CSL_CITATION {"citationID":"7wwC7Xwu","properties":{"formattedCitation":"[93]","plainCitation":"[93]","noteIndex":0},"citationItems":[{"id":189,"uris":["http://zotero.org/users/local/XvQpfN4m/items/AVNXM8VL"],"uri":["http://zotero.org/users/local/XvQpfN4m/items/AVNXM8VL"],"itemData":{"id":189,"type":"article-journal","container-title":"IEEE Transactions on Pattern Analysis and Machine Intelligence","DOI":"10.1109/TPAMI.2016.2574707","ISSN":"0162-8828, 2160-9292","issue":"7","journalAbbreviation":"IEEE Trans. Pattern Anal. Mach. Intell.","page":"1346-1359","source":"DOI.org (Crossref)","title":"HOTS: A Hierarchy of Event-Based Time-Surfaces for Pattern Recognition","title-short":"HOTS","volume":"39","author":[{"family":"Lagorce","given":"Xavier"},{"family":"Orchard","given":"Garrick"},{"family":"Galluppi","given":"Francesco"},{"family":"Shi","given":"Bertram E."},{"family":"Benosman","given":"Ryad B."}],"issued":{"date-parts":[["2017",7,1]]}}}],"schema":"https://github.com/citation-style-language/schema/raw/master/csl-citation.json"} </w:instrText>
      </w:r>
      <w:r w:rsidR="00534707">
        <w:rPr>
          <w:sz w:val="28"/>
          <w:szCs w:val="28"/>
          <w:lang w:val="ru-RU"/>
        </w:rPr>
        <w:fldChar w:fldCharType="separate"/>
      </w:r>
      <w:r w:rsidR="00534707" w:rsidRPr="00534707">
        <w:rPr>
          <w:sz w:val="28"/>
          <w:lang w:val="ru-RU"/>
        </w:rPr>
        <w:t>[93]</w:t>
      </w:r>
      <w:r w:rsidR="00534707">
        <w:rPr>
          <w:sz w:val="28"/>
          <w:szCs w:val="28"/>
          <w:lang w:val="ru-RU"/>
        </w:rPr>
        <w:fldChar w:fldCharType="end"/>
      </w:r>
      <w:r w:rsidRPr="00922B26">
        <w:rPr>
          <w:sz w:val="28"/>
          <w:szCs w:val="28"/>
          <w:lang w:val="ru-RU"/>
        </w:rPr>
        <w:t>, которое увеличивает вес последних событий по сравнению с старыми.</w:t>
      </w:r>
    </w:p>
    <w:p w14:paraId="778CC49F" w14:textId="01BD5307" w:rsidR="00922B26" w:rsidRPr="00922B26" w:rsidRDefault="00922B26" w:rsidP="00922B26">
      <w:pPr>
        <w:spacing w:after="160" w:line="259" w:lineRule="auto"/>
        <w:rPr>
          <w:sz w:val="28"/>
          <w:szCs w:val="28"/>
          <w:lang w:val="ru-RU"/>
        </w:rPr>
      </w:pPr>
      <w:r w:rsidRPr="00922B26">
        <w:rPr>
          <w:sz w:val="28"/>
          <w:szCs w:val="28"/>
          <w:lang w:val="ru-RU"/>
        </w:rPr>
        <w:t xml:space="preserve">Как показано на рис. </w:t>
      </w:r>
      <w:r>
        <w:rPr>
          <w:sz w:val="28"/>
          <w:szCs w:val="28"/>
          <w:lang w:val="ru-RU"/>
        </w:rPr>
        <w:fldChar w:fldCharType="begin"/>
      </w:r>
      <w:r>
        <w:rPr>
          <w:sz w:val="28"/>
          <w:szCs w:val="28"/>
          <w:lang w:val="ru-RU"/>
        </w:rPr>
        <w:instrText xml:space="preserve"> REF _Ref91670871 \h </w:instrText>
      </w:r>
      <w:r>
        <w:rPr>
          <w:sz w:val="28"/>
          <w:szCs w:val="28"/>
          <w:lang w:val="ru-RU"/>
        </w:rPr>
      </w:r>
      <w:r>
        <w:rPr>
          <w:sz w:val="28"/>
          <w:szCs w:val="28"/>
          <w:lang w:val="ru-RU"/>
        </w:rPr>
        <w:fldChar w:fldCharType="separate"/>
      </w:r>
      <w:r>
        <w:rPr>
          <w:noProof/>
          <w:lang w:val="ru-RU"/>
        </w:rPr>
        <w:t>0</w:t>
      </w:r>
      <w:r>
        <w:rPr>
          <w:lang w:val="ru-RU"/>
        </w:rPr>
        <w:noBreakHyphen/>
      </w:r>
      <w:r>
        <w:rPr>
          <w:noProof/>
          <w:lang w:val="ru-RU"/>
        </w:rPr>
        <w:t>2</w:t>
      </w:r>
      <w:r>
        <w:rPr>
          <w:sz w:val="28"/>
          <w:szCs w:val="28"/>
          <w:lang w:val="ru-RU"/>
        </w:rPr>
        <w:fldChar w:fldCharType="end"/>
      </w:r>
      <w:r w:rsidRPr="00922B26">
        <w:rPr>
          <w:sz w:val="28"/>
          <w:szCs w:val="28"/>
          <w:lang w:val="ru-RU"/>
        </w:rPr>
        <w:t>-справа, значение времени пикселя представляют недавнюю историю движущихся краев в компактном виде (с использованием 2-мерной сетки). Обсуждение нескольких представлений событий (</w:t>
      </w:r>
      <w:proofErr w:type="spellStart"/>
      <w:r w:rsidRPr="00922B26">
        <w:rPr>
          <w:sz w:val="28"/>
          <w:szCs w:val="28"/>
          <w:lang w:val="ru-RU"/>
        </w:rPr>
        <w:t>воксельные</w:t>
      </w:r>
      <w:proofErr w:type="spellEnd"/>
      <w:r w:rsidRPr="00922B26">
        <w:rPr>
          <w:sz w:val="28"/>
          <w:szCs w:val="28"/>
          <w:lang w:val="ru-RU"/>
        </w:rPr>
        <w:t xml:space="preserve"> сетки, рамки событий и т.д.) можно найти в </w:t>
      </w:r>
      <w:r w:rsidR="00534707">
        <w:rPr>
          <w:sz w:val="28"/>
          <w:szCs w:val="28"/>
          <w:lang w:val="ru-RU"/>
        </w:rPr>
        <w:fldChar w:fldCharType="begin"/>
      </w:r>
      <w:r w:rsidR="00534707">
        <w:rPr>
          <w:sz w:val="28"/>
          <w:szCs w:val="28"/>
          <w:lang w:val="ru-RU"/>
        </w:rPr>
        <w:instrText xml:space="preserve"> ADDIN ZOTERO_ITEM CSL_CITATION {"citationID":"nQDvzkvE","properties":{"formattedCitation":"[67]","plainCitation":"[67]","noteIndex":0},"citationItems":[{"id":122,"uris":["http://zotero.org/users/local/XvQpfN4m/items/T488SCA9"],"uri":["http://zotero.org/users/local/XvQpfN4m/items/T488SCA9"],"itemData":{"id":122,"type":"article-journal","container-title":"IEEE Transactions on Pattern Analysis and Machine Intelligence","DOI":"10.1109/TPAMI.2020.3008413","ISSN":"0162-8828, 2160-9292, 1939-3539","journalAbbreviation":"IEEE Trans. Pattern Anal. Mach. Intell.","page":"1-1","source":"DOI.org (Crossref)","title":"Event-based Vision: A Survey","title-short":"Event-based Vision","author":[{"family":"Gallego","given":"Guillermo"},{"family":"Delbruck","given":"Tobi"},{"family":"Orchard","given":"Garrick Michael"},{"family":"Bartolozzi","given":"Chiara"},{"family":"Taba","given":"Brian"},{"family":"Censi","given":"Andrea"},{"family":"Leutenegger","given":"Stefan"},{"family":"Davison","given":"Andrew"},{"family":"Conradt","given":"Jorg"},{"family":"Daniilidis","given":"Kostas"},{"family":"Scaramuzza","given":"Davide"}],"issued":{"date-parts":[["2020"]]}}}],"schema":"https://github.com/citation-style-language/schema/raw/master/csl-citation.json"} </w:instrText>
      </w:r>
      <w:r w:rsidR="00534707">
        <w:rPr>
          <w:sz w:val="28"/>
          <w:szCs w:val="28"/>
          <w:lang w:val="ru-RU"/>
        </w:rPr>
        <w:fldChar w:fldCharType="separate"/>
      </w:r>
      <w:r w:rsidR="00534707" w:rsidRPr="00534707">
        <w:rPr>
          <w:sz w:val="28"/>
          <w:lang w:val="ru-RU"/>
        </w:rPr>
        <w:t>[67]</w:t>
      </w:r>
      <w:r w:rsidR="00534707">
        <w:rPr>
          <w:sz w:val="28"/>
          <w:szCs w:val="28"/>
          <w:lang w:val="ru-RU"/>
        </w:rPr>
        <w:fldChar w:fldCharType="end"/>
      </w:r>
      <w:r w:rsidRPr="00922B26">
        <w:rPr>
          <w:sz w:val="28"/>
          <w:szCs w:val="28"/>
          <w:lang w:val="ru-RU"/>
        </w:rPr>
        <w:t xml:space="preserve"> и </w:t>
      </w:r>
      <w:r w:rsidR="00534707">
        <w:rPr>
          <w:sz w:val="28"/>
          <w:szCs w:val="28"/>
          <w:lang w:val="ru-RU"/>
        </w:rPr>
        <w:fldChar w:fldCharType="begin"/>
      </w:r>
      <w:r w:rsidR="00091911">
        <w:rPr>
          <w:sz w:val="28"/>
          <w:szCs w:val="28"/>
          <w:lang w:val="ru-RU"/>
        </w:rPr>
        <w:instrText xml:space="preserve"> ADDIN ZOTERO_ITEM CSL_CITATION {"citationID":"zsq2CSKG","properties":{"formattedCitation":"[94]","plainCitation":"[94]","noteIndex":0},"citationItems":[{"id":186,"uris":["http://zotero.org/users/local/XvQpfN4m/items/KFDNU3Q9"],"uri":["http://zotero.org/users/local/XvQpfN4m/items/KFDNU3Q9"],"itemData":{"id":186,"type":"paper-conference","container-title":"2019 IEEE/CVF International Conference on Computer Vision (ICCV)","DOI":"10.1109/ICCV.2019.00573","event":"2019 IEEE/CVF International Conference on Computer Vision (ICCV)","event-place":"Seoul, Korea (South)","ISBN":"978-1-72814-803-8","page":"5632-5642","publisher":"IEEE","publisher-place":"Seoul, Korea (South)","source":"DOI.org (Crossref)","title":"End-to-End Learning of Representations for Asynchronous Event-Based Data","URL":"https://ieeexplore.ieee.org/document/9009469/","author":[{"family":"Gehrig","given":"Daniel"},{"family":"Loquercio","given":"Antonio"},{"family":"Derpanis","given":"Konstantinos"},{"family":"Scaramuzza","given":"Davide"}],"accessed":{"date-parts":[["2021",12,29]]},"issued":{"date-parts":[["2019",10]]}}}],"schema":"https://github.com/citation-style-language/schema/raw/master/csl-citation.json"} </w:instrText>
      </w:r>
      <w:r w:rsidR="00534707">
        <w:rPr>
          <w:sz w:val="28"/>
          <w:szCs w:val="28"/>
          <w:lang w:val="ru-RU"/>
        </w:rPr>
        <w:fldChar w:fldCharType="separate"/>
      </w:r>
      <w:r w:rsidR="00091911" w:rsidRPr="00091911">
        <w:rPr>
          <w:sz w:val="28"/>
          <w:lang w:val="ru-RU"/>
        </w:rPr>
        <w:t>[94]</w:t>
      </w:r>
      <w:r w:rsidR="00534707">
        <w:rPr>
          <w:sz w:val="28"/>
          <w:szCs w:val="28"/>
          <w:lang w:val="ru-RU"/>
        </w:rPr>
        <w:fldChar w:fldCharType="end"/>
      </w:r>
      <w:r w:rsidRPr="00922B26">
        <w:rPr>
          <w:sz w:val="28"/>
          <w:szCs w:val="28"/>
          <w:lang w:val="ru-RU"/>
        </w:rPr>
        <w:t xml:space="preserve">. Такой подход эффективен с точки зрения памяти и вычислений, представления информативны (края - наиболее описательные области сцены для SLAM), интерпретируемы и потому что они доказали свою успешность для движения (оптический поток) </w:t>
      </w:r>
      <w:r w:rsidR="00091911">
        <w:rPr>
          <w:sz w:val="28"/>
          <w:szCs w:val="28"/>
          <w:lang w:val="ru-RU"/>
        </w:rPr>
        <w:fldChar w:fldCharType="begin"/>
      </w:r>
      <w:r w:rsidR="00091911">
        <w:rPr>
          <w:sz w:val="28"/>
          <w:szCs w:val="28"/>
          <w:lang w:val="ru-RU"/>
        </w:rPr>
        <w:instrText xml:space="preserve"> ADDIN ZOTERO_ITEM CSL_CITATION {"citationID":"cEKrAyRn","properties":{"formattedCitation":"[92], [95], [96]","plainCitation":"[92], [95], [96]","noteIndex":0},"citationItems":[{"id":216,"uris":["http://zotero.org/users/local/XvQpfN4m/items/LADUH9DB"],"uri":["http://zotero.org/users/local/XvQpfN4m/items/LADUH9DB"],"itemData":{"id":216,"type":"article-journal","container-title":"Proceedings of the International Symposium on Secure-Life Electronics, Advanced Electronics for Quality Life and Society","DOI":"10.5167/uzh-17620","journalAbbreviation":"Proceedings of the International Symposium on Secure-Life Electronics, Advanced Electronics for Quality Life and Society","title":"Frame-free dynamic digital vision","author":[{"family":"Delbruck","given":"Tobi"}],"issued":{"date-parts":[["2008",3,7]]}}},{"id":219,"uris":["http://zotero.org/users/local/XvQpfN4m/items/58VUC5ER"],"uri":["http://zotero.org/users/local/XvQpfN4m/items/58VUC5ER"],"itemData":{"id":219,"type":"article-journal","container-title":"IEEE Transactions on Neural Networks and Learning Systems","DOI":"10.1109/TNNLS.2013.2273537","ISSN":"2162-237X, 2162-2388","issue":"2","journalAbbreviation":"IEEE Trans. Neural Netw. Learning Syst.","page":"407-417","source":"DOI.org (Crossref)","title":"Event-Based Visual Flow","volume":"25","author":[{"family":"Benosman","given":"Ryad"},{"family":"Clercq","given":"Charles"},{"family":"Lagorce","given":"Xavier"},{"literal":"Sio-Hoi Ieng"},{"family":"Bartolozzi","given":"Chiara"}],"issued":{"date-parts":[["2014",2]]}}},{"id":32,"uris":["http://zotero.org/users/local/XvQpfN4m/items/789J2PET"],"uri":["http://zotero.org/users/local/XvQpfN4m/items/789J2PET"],"itemData":{"id":32,"type":"paper-conference","abstract":"This paper is concerned of the loop closure detection problem, which is one of the most critical parts for visual Simultaneous Localization and Mapping (SLAM) systems. Most of state-of-the-art methods use hand-crafted features and bagof-visual-words (BoVW) to tackle this problem. Recent development in deep learning indicates that CNN features significantly outperform hand-crafted features for image representation. This advanced technology has not been fully exploited in robotics, especially in visual SLAM systems. We propose a loop closure detection method based on convolutional neural networks (CNNs). Images are fed into a pre-trained CNN model to extract features. We pre-process CNN features instead of using them directly as most of the presented approaches did before they are used to detect loops. The workflow of extracting CNN features, processing data, computing similarity score and detecting loops is presented. Finally the performance of proposed method is evaluated on several open datasets by comparing it with Fab-Map using precision-recall metric.","container-title":"Proceedings of the 23rd International Conference on Automation &amp; Computing, University of Huddersfield, Huddersfield, UK, 7-8 September 2017","publisher":"IEEE","title":"Loop Closure Detection for Visual SLAM Systems Using Convolutional Neural Network","author":[{"family":"Zhang","given":"Xiwu"},{"family":"Su","given":"Yan"},{"family":"Zhu","given":"Xinhua"}],"issued":{"date-parts":[["2017",9,8]]}}}],"schema":"https://github.com/citation-style-language/schema/raw/master/csl-citation.json"} </w:instrText>
      </w:r>
      <w:r w:rsidR="00091911">
        <w:rPr>
          <w:sz w:val="28"/>
          <w:szCs w:val="28"/>
          <w:lang w:val="ru-RU"/>
        </w:rPr>
        <w:fldChar w:fldCharType="separate"/>
      </w:r>
      <w:r w:rsidR="00091911" w:rsidRPr="00091911">
        <w:rPr>
          <w:sz w:val="28"/>
          <w:lang w:val="ru-RU"/>
        </w:rPr>
        <w:t>[92], [95], [96]</w:t>
      </w:r>
      <w:r w:rsidR="00091911">
        <w:rPr>
          <w:sz w:val="28"/>
          <w:szCs w:val="28"/>
          <w:lang w:val="ru-RU"/>
        </w:rPr>
        <w:fldChar w:fldCharType="end"/>
      </w:r>
      <w:r w:rsidR="00091911" w:rsidRPr="00091911">
        <w:rPr>
          <w:sz w:val="28"/>
          <w:szCs w:val="28"/>
          <w:lang w:val="ru-RU"/>
        </w:rPr>
        <w:t xml:space="preserve"> </w:t>
      </w:r>
      <w:r w:rsidRPr="00922B26">
        <w:rPr>
          <w:sz w:val="28"/>
          <w:szCs w:val="28"/>
          <w:lang w:val="ru-RU"/>
        </w:rPr>
        <w:t xml:space="preserve">и оценки глубины </w:t>
      </w:r>
      <w:r w:rsidR="00091911">
        <w:rPr>
          <w:sz w:val="28"/>
          <w:szCs w:val="28"/>
          <w:lang w:val="ru-RU"/>
        </w:rPr>
        <w:fldChar w:fldCharType="begin"/>
      </w:r>
      <w:r w:rsidR="00091911">
        <w:rPr>
          <w:sz w:val="28"/>
          <w:szCs w:val="28"/>
          <w:lang w:val="ru-RU"/>
        </w:rPr>
        <w:instrText xml:space="preserve"> ADDIN ZOTERO_ITEM CSL_CITATION {"citationID":"UggH48rj","properties":{"formattedCitation":"[88]","plainCitation":"[88]","noteIndex":0},"citationItems":[{"id":154,"uris":["http://zotero.org/users/local/XvQpfN4m/items/6SCJYL26"],"uri":["http://zotero.org/users/local/XvQpfN4m/items/6SCJYL26"],"itemData":{"id":154,"type":"chapter","container-title":"Computer Vision – ECCV 2018","event-place":"Cham","ISBN":"978-3-030-01245-8","note":"collection-title: Lecture Notes in Computer Science\nDOI: 10.1007/978-3-030-01246-5_15","page":"242-258","publisher":"Springer International Publishing","publisher-place":"Cham","source":"DOI.org (Crossref)","title":"Semi-dense 3D Reconstruction with a Stereo Event Camera","URL":"http://link.springer.com/10.1007/978-3-030-01246-5_15","volume":"11205","editor":[{"family":"Ferrari","given":"Vittorio"},{"family":"Hebert","given":"Martial"},{"family":"Sminchisescu","given":"Cristian"},{"family":"Weiss","given":"Yair"}],"author":[{"family":"Zhou","given":"Yi"},{"family":"Gallego","given":"Guillermo"},{"family":"Rebecq","given":"Henri"},{"family":"Kneip","given":"Laurent"},{"family":"Li","given":"Hongdong"},{"family":"Scaramuzza","given":"Davide"}],"accessed":{"date-parts":[["2021",12,29]]},"issued":{"date-parts":[["2018"]]}}}],"schema":"https://github.com/citation-style-language/schema/raw/master/csl-citation.json"} </w:instrText>
      </w:r>
      <w:r w:rsidR="00091911">
        <w:rPr>
          <w:sz w:val="28"/>
          <w:szCs w:val="28"/>
          <w:lang w:val="ru-RU"/>
        </w:rPr>
        <w:fldChar w:fldCharType="separate"/>
      </w:r>
      <w:r w:rsidR="00091911" w:rsidRPr="00091911">
        <w:rPr>
          <w:sz w:val="28"/>
          <w:lang w:val="ru-RU"/>
        </w:rPr>
        <w:t>[88]</w:t>
      </w:r>
      <w:r w:rsidR="00091911">
        <w:rPr>
          <w:sz w:val="28"/>
          <w:szCs w:val="28"/>
          <w:lang w:val="ru-RU"/>
        </w:rPr>
        <w:fldChar w:fldCharType="end"/>
      </w:r>
      <w:r w:rsidRPr="00922B26">
        <w:rPr>
          <w:sz w:val="28"/>
          <w:szCs w:val="28"/>
          <w:lang w:val="ru-RU"/>
        </w:rPr>
        <w:t xml:space="preserve">. В частности, для </w:t>
      </w:r>
      <w:r w:rsidR="00091911">
        <w:rPr>
          <w:sz w:val="28"/>
          <w:szCs w:val="28"/>
          <w:lang w:val="ru-RU"/>
        </w:rPr>
        <w:t xml:space="preserve">определения позиции камеры </w:t>
      </w:r>
      <w:r w:rsidRPr="00922B26">
        <w:rPr>
          <w:sz w:val="28"/>
          <w:szCs w:val="28"/>
          <w:lang w:val="ru-RU"/>
        </w:rPr>
        <w:t xml:space="preserve">применяется </w:t>
      </w:r>
      <w:proofErr w:type="spellStart"/>
      <w:r w:rsidRPr="00922B26">
        <w:rPr>
          <w:sz w:val="28"/>
          <w:szCs w:val="28"/>
          <w:lang w:val="ru-RU"/>
        </w:rPr>
        <w:t>попиксельное</w:t>
      </w:r>
      <w:proofErr w:type="spellEnd"/>
      <w:r w:rsidRPr="00922B26">
        <w:rPr>
          <w:sz w:val="28"/>
          <w:szCs w:val="28"/>
          <w:lang w:val="ru-RU"/>
        </w:rPr>
        <w:t xml:space="preserve"> сравнение стереопары TS </w:t>
      </w:r>
      <w:r w:rsidR="00091911">
        <w:rPr>
          <w:sz w:val="28"/>
          <w:szCs w:val="28"/>
          <w:lang w:val="ru-RU"/>
        </w:rPr>
        <w:fldChar w:fldCharType="begin"/>
      </w:r>
      <w:r w:rsidR="00091911">
        <w:rPr>
          <w:sz w:val="28"/>
          <w:szCs w:val="28"/>
          <w:lang w:val="ru-RU"/>
        </w:rPr>
        <w:instrText xml:space="preserve"> ADDIN ZOTERO_ITEM CSL_CITATION {"citationID":"6zC9a577","properties":{"formattedCitation":"[88]","plainCitation":"[88]","noteIndex":0},"citationItems":[{"id":154,"uris":["http://zotero.org/users/local/XvQpfN4m/items/6SCJYL26"],"uri":["http://zotero.org/users/local/XvQpfN4m/items/6SCJYL26"],"itemData":{"id":154,"type":"chapter","container-title":"Computer Vision – ECCV 2018","event-place":"Cham","ISBN":"978-3-030-01245-8","note":"collection-title: Lecture Notes in Computer Science\nDOI: 10.1007/978-3-030-01246-5_15","page":"242-258","publisher":"Springer International Publishing","publisher-place":"Cham","source":"DOI.org (Crossref)","title":"Semi-dense 3D Reconstruction with a Stereo Event Camera","URL":"http://link.springer.com/10.1007/978-3-030-01246-5_15","volume":"11205","editor":[{"family":"Ferrari","given":"Vittorio"},{"family":"Hebert","given":"Martial"},{"family":"Sminchisescu","given":"Cristian"},{"family":"Weiss","given":"Yair"}],"author":[{"family":"Zhou","given":"Yi"},{"family":"Gallego","given":"Guillermo"},{"family":"Rebecq","given":"Henri"},{"family":"Kneip","given":"Laurent"},{"family":"Li","given":"Hongdong"},{"family":"Scaramuzza","given":"Davide"}],"accessed":{"date-parts":[["2021",12,29]]},"issued":{"date-parts":[["2018"]]}}}],"schema":"https://github.com/citation-style-language/schema/raw/master/csl-citation.json"} </w:instrText>
      </w:r>
      <w:r w:rsidR="00091911">
        <w:rPr>
          <w:sz w:val="28"/>
          <w:szCs w:val="28"/>
          <w:lang w:val="ru-RU"/>
        </w:rPr>
        <w:fldChar w:fldCharType="separate"/>
      </w:r>
      <w:r w:rsidR="00091911" w:rsidRPr="00091911">
        <w:rPr>
          <w:sz w:val="28"/>
          <w:lang w:val="ru-RU"/>
        </w:rPr>
        <w:t>[88]</w:t>
      </w:r>
      <w:r w:rsidR="00091911">
        <w:rPr>
          <w:sz w:val="28"/>
          <w:szCs w:val="28"/>
          <w:lang w:val="ru-RU"/>
        </w:rPr>
        <w:fldChar w:fldCharType="end"/>
      </w:r>
      <w:r w:rsidRPr="00922B26">
        <w:rPr>
          <w:sz w:val="28"/>
          <w:szCs w:val="28"/>
          <w:lang w:val="ru-RU"/>
        </w:rPr>
        <w:t xml:space="preserve"> в качестве замены критерия </w:t>
      </w:r>
      <w:proofErr w:type="spellStart"/>
      <w:r w:rsidRPr="00922B26">
        <w:rPr>
          <w:sz w:val="28"/>
          <w:szCs w:val="28"/>
          <w:lang w:val="ru-RU"/>
        </w:rPr>
        <w:t>фотосогласованности</w:t>
      </w:r>
      <w:proofErr w:type="spellEnd"/>
      <w:r w:rsidRPr="00922B26">
        <w:rPr>
          <w:sz w:val="28"/>
          <w:szCs w:val="28"/>
          <w:lang w:val="ru-RU"/>
        </w:rPr>
        <w:t xml:space="preserve"> стандартных камер </w:t>
      </w:r>
      <w:r w:rsidR="00091911">
        <w:rPr>
          <w:sz w:val="28"/>
          <w:szCs w:val="28"/>
          <w:lang w:val="ru-RU"/>
        </w:rPr>
        <w:fldChar w:fldCharType="begin"/>
      </w:r>
      <w:r w:rsidR="00091911">
        <w:rPr>
          <w:sz w:val="28"/>
          <w:szCs w:val="28"/>
          <w:lang w:val="ru-RU"/>
        </w:rPr>
        <w:instrText xml:space="preserve"> ADDIN ZOTERO_ITEM CSL_CITATION {"citationID":"nVObjNqK","properties":{"formattedCitation":"[35]","plainCitation":"[35]","noteIndex":0},"citationItems":[{"id":49,"uris":["http://zotero.org/users/local/XvQpfN4m/items/NZ6PG8UH"],"uri":["http://zotero.org/users/local/XvQpfN4m/items/NZ6PG8UH"],"itemData":{"id":49,"type":"chapter","container-title":"Computer Vision – ECCV 2014","event-place":"Cham","ISBN":"978-3-319-10604-5","language":"en","note":"collection-title: Lecture Notes in Computer Science\nDOI: 10.1007/978-3-319-10605-2_54","page":"834-849","publisher":"Springer International Publishing","publisher-place":"Cham","source":"DOI.org (Crossref)","title":"LSD-SLAM: Large-Scale Direct Monocular SLAM","title-short":"LSD-SLAM","URL":"http://link.springer.com/10.1007/978-3-319-10605-2_54","volume":"8690","author":[{"family":"Engel","given":"Jakob"},{"family":"Schöps","given":"Thomas"},{"family":"Cremers","given":"Daniel"}],"editor":[{"family":"Fleet","given":"David"},{"family":"Pajdla","given":"Tomas"},{"family":"Schiele","given":"Bernt"},{"family":"Tuytelaars","given":"Tinne"}],"accessed":{"date-parts":[["2021",12,26]]},"issued":{"date-parts":[["2014"]]}}}],"schema":"https://github.com/citation-style-language/schema/raw/master/csl-citation.json"} </w:instrText>
      </w:r>
      <w:r w:rsidR="00091911">
        <w:rPr>
          <w:sz w:val="28"/>
          <w:szCs w:val="28"/>
          <w:lang w:val="ru-RU"/>
        </w:rPr>
        <w:fldChar w:fldCharType="separate"/>
      </w:r>
      <w:r w:rsidR="00091911" w:rsidRPr="00091911">
        <w:rPr>
          <w:sz w:val="28"/>
          <w:lang w:val="ru-RU"/>
        </w:rPr>
        <w:t>[35]</w:t>
      </w:r>
      <w:r w:rsidR="00091911">
        <w:rPr>
          <w:sz w:val="28"/>
          <w:szCs w:val="28"/>
          <w:lang w:val="ru-RU"/>
        </w:rPr>
        <w:fldChar w:fldCharType="end"/>
      </w:r>
      <w:r w:rsidRPr="00922B26">
        <w:rPr>
          <w:sz w:val="28"/>
          <w:szCs w:val="28"/>
          <w:lang w:val="ru-RU"/>
        </w:rPr>
        <w:t xml:space="preserve">. Поскольку значение времени пикселя кодирует временную информацию, сравнение пятен на этом представлении равносильно измерению пространственно-временной согласованности на небольших объемах данных на плоскостях изображения. Для сопоставления изображения в локализации применен тот факт, что значение времени пикселя действует как анизотропное поле расстояний </w:t>
      </w:r>
      <w:r w:rsidR="00091911">
        <w:rPr>
          <w:sz w:val="28"/>
          <w:szCs w:val="28"/>
          <w:lang w:val="ru-RU"/>
        </w:rPr>
        <w:fldChar w:fldCharType="begin"/>
      </w:r>
      <w:r w:rsidR="00091911">
        <w:rPr>
          <w:sz w:val="28"/>
          <w:szCs w:val="28"/>
          <w:lang w:val="ru-RU"/>
        </w:rPr>
        <w:instrText xml:space="preserve"> ADDIN ZOTERO_ITEM CSL_CITATION {"citationID":"Fqw3aeWC","properties":{"formattedCitation":"[97]","plainCitation":"[97]","noteIndex":0},"citationItems":[{"id":172,"uris":["http://zotero.org/users/local/XvQpfN4m/items/ZGA347XZ"],"uri":["http://zotero.org/users/local/XvQpfN4m/items/ZGA347XZ"],"itemData":{"id":172,"type":"article-journal","container-title":"IEEE Transactions on Robotics","DOI":"10.1109/TRO.2018.2875382","ISSN":"1552-3098, 1941-0468","issue":"1","journalAbbreviation":"IEEE Trans. Robot.","page":"184-199","source":"DOI.org (Crossref)","title":"Canny-VO: Visual Odometry With RGB-D Cameras Based on Geometric 3-D–2-D Edge Alignment","title-short":"Canny-VO","volume":"35","author":[{"family":"Zhou","given":"Yi"},{"family":"Li","given":"Hongdong"},{"family":"Kneip","given":"Laurent"}],"issued":{"date-parts":[["2019",2]]}}}],"schema":"https://github.com/citation-style-language/schema/raw/master/csl-citation.json"} </w:instrText>
      </w:r>
      <w:r w:rsidR="00091911">
        <w:rPr>
          <w:sz w:val="28"/>
          <w:szCs w:val="28"/>
          <w:lang w:val="ru-RU"/>
        </w:rPr>
        <w:fldChar w:fldCharType="separate"/>
      </w:r>
      <w:r w:rsidR="00091911" w:rsidRPr="00091911">
        <w:rPr>
          <w:sz w:val="28"/>
          <w:lang w:val="ru-RU"/>
        </w:rPr>
        <w:t>[97]</w:t>
      </w:r>
      <w:r w:rsidR="00091911">
        <w:rPr>
          <w:sz w:val="28"/>
          <w:szCs w:val="28"/>
          <w:lang w:val="ru-RU"/>
        </w:rPr>
        <w:fldChar w:fldCharType="end"/>
      </w:r>
      <w:r w:rsidRPr="00922B26">
        <w:rPr>
          <w:sz w:val="28"/>
          <w:szCs w:val="28"/>
          <w:lang w:val="ru-RU"/>
        </w:rPr>
        <w:t>, определяемое последними местоположениями краев, для регистрации событий относительно трехмерной карты. Для удобства визуализации и обработки (1) масштабируется из [0,1] в диапазон [0, 255].</w:t>
      </w:r>
    </w:p>
    <w:p w14:paraId="6E600869" w14:textId="77777777" w:rsidR="00922B26" w:rsidRPr="00922B26" w:rsidRDefault="00922B26" w:rsidP="00922B26">
      <w:pPr>
        <w:pStyle w:val="2"/>
      </w:pPr>
      <w:r w:rsidRPr="00922B26">
        <w:lastRenderedPageBreak/>
        <w:t>Картографирование: оценка глубины стереоизображения по пространственно-временной согласованности и слияние</w:t>
      </w:r>
      <w:r>
        <w:t>.</w:t>
      </w:r>
    </w:p>
    <w:p w14:paraId="752F9FB3" w14:textId="77777777" w:rsidR="00922B26" w:rsidRDefault="00922B26" w:rsidP="00922B26">
      <w:pPr>
        <w:keepNext/>
        <w:spacing w:after="160" w:line="259" w:lineRule="auto"/>
      </w:pPr>
      <w:r>
        <w:rPr>
          <w:noProof/>
        </w:rPr>
        <w:drawing>
          <wp:inline distT="0" distB="0" distL="0" distR="0" wp14:anchorId="27A611B4" wp14:editId="2901E70E">
            <wp:extent cx="4943335" cy="2971800"/>
            <wp:effectExtent l="0" t="0" r="0" b="0"/>
            <wp:docPr id="551"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6.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948285" cy="2974776"/>
                    </a:xfrm>
                    <a:prstGeom prst="rect">
                      <a:avLst/>
                    </a:prstGeom>
                  </pic:spPr>
                </pic:pic>
              </a:graphicData>
            </a:graphic>
          </wp:inline>
        </w:drawing>
      </w:r>
    </w:p>
    <w:p w14:paraId="3F0E8419" w14:textId="77777777" w:rsidR="00922B26" w:rsidRPr="00922B26" w:rsidRDefault="00922B26" w:rsidP="00922B26">
      <w:pPr>
        <w:pStyle w:val="af"/>
        <w:rPr>
          <w:lang w:val="ru-RU"/>
        </w:rPr>
      </w:pPr>
      <w:bookmarkStart w:id="81" w:name="_Ref91670960"/>
      <w:r w:rsidRPr="00922B26">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0</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3</w:t>
      </w:r>
      <w:r w:rsidR="00AF6891">
        <w:rPr>
          <w:lang w:val="ru-RU"/>
        </w:rPr>
        <w:fldChar w:fldCharType="end"/>
      </w:r>
      <w:bookmarkEnd w:id="81"/>
      <w:r>
        <w:rPr>
          <w:lang w:val="ru-RU"/>
        </w:rPr>
        <w:t xml:space="preserve"> </w:t>
      </w:r>
      <w:r w:rsidRPr="00922B26">
        <w:rPr>
          <w:lang w:val="ru-RU"/>
        </w:rPr>
        <w:t>Картирование. Геометрия (обратной) оценки глубины. Трехмерные точки, совместимые с событием e = (</w:t>
      </w:r>
      <w:proofErr w:type="spellStart"/>
      <w:r w:rsidRPr="00922B26">
        <w:rPr>
          <w:lang w:val="ru-RU"/>
        </w:rPr>
        <w:t>x,t</w:t>
      </w:r>
      <w:proofErr w:type="spellEnd"/>
      <w:r w:rsidRPr="00922B26">
        <w:rPr>
          <w:lang w:val="ru-RU"/>
        </w:rPr>
        <w:t xml:space="preserve"> E, p) на левой камере, </w:t>
      </w:r>
      <w:proofErr w:type="spellStart"/>
      <w:r w:rsidRPr="00922B26">
        <w:rPr>
          <w:lang w:val="ru-RU"/>
        </w:rPr>
        <w:t>параметризуются</w:t>
      </w:r>
      <w:proofErr w:type="spellEnd"/>
      <w:r w:rsidRPr="00922B26">
        <w:rPr>
          <w:lang w:val="ru-RU"/>
        </w:rPr>
        <w:t xml:space="preserve"> обратной глубиной ρ на луче обзора через пиксель x в момент времени t E. Истинное местоположение 3D-точки, вызвавшей событие, соответствует значению ρ*, которое максимизирует временную согласованность по всему </w:t>
      </w:r>
      <w:proofErr w:type="spellStart"/>
      <w:r w:rsidRPr="00922B26">
        <w:rPr>
          <w:lang w:val="ru-RU"/>
        </w:rPr>
        <w:t>стереонаблюдению</w:t>
      </w:r>
      <w:proofErr w:type="spellEnd"/>
      <w:r w:rsidRPr="00922B26">
        <w:rPr>
          <w:lang w:val="ru-RU"/>
        </w:rPr>
        <w:t xml:space="preserve">. </w:t>
      </w:r>
      <w:proofErr w:type="spellStart"/>
      <w:r w:rsidRPr="00922B26">
        <w:rPr>
          <w:lang w:val="ru-RU"/>
        </w:rPr>
        <w:t>left</w:t>
      </w:r>
      <w:proofErr w:type="spellEnd"/>
      <w:r w:rsidRPr="00922B26">
        <w:rPr>
          <w:lang w:val="ru-RU"/>
        </w:rPr>
        <w:t xml:space="preserve">( , t), </w:t>
      </w:r>
      <w:proofErr w:type="spellStart"/>
      <w:r w:rsidRPr="00922B26">
        <w:rPr>
          <w:lang w:val="ru-RU"/>
        </w:rPr>
        <w:t>right</w:t>
      </w:r>
      <w:proofErr w:type="spellEnd"/>
      <w:r w:rsidRPr="00922B26">
        <w:rPr>
          <w:lang w:val="ru-RU"/>
        </w:rPr>
        <w:t>( , t). Интервал поиска [</w:t>
      </w:r>
      <w:proofErr w:type="spellStart"/>
      <w:r w:rsidRPr="00922B26">
        <w:rPr>
          <w:lang w:val="ru-RU"/>
        </w:rPr>
        <w:t>ρmin</w:t>
      </w:r>
      <w:proofErr w:type="spellEnd"/>
      <w:r w:rsidRPr="00922B26">
        <w:rPr>
          <w:lang w:val="ru-RU"/>
        </w:rPr>
        <w:t xml:space="preserve"> , ρ </w:t>
      </w:r>
      <w:proofErr w:type="spellStart"/>
      <w:r w:rsidRPr="00922B26">
        <w:rPr>
          <w:lang w:val="ru-RU"/>
        </w:rPr>
        <w:t>max</w:t>
      </w:r>
      <w:proofErr w:type="spellEnd"/>
      <w:r w:rsidRPr="00922B26">
        <w:rPr>
          <w:lang w:val="ru-RU"/>
        </w:rPr>
        <w:t>] определяется для ограничения оптимизации вдоль луча обзора.</w:t>
      </w:r>
    </w:p>
    <w:p w14:paraId="2AEE867B" w14:textId="77777777" w:rsidR="00922B26" w:rsidRPr="00922B26" w:rsidRDefault="00922B26" w:rsidP="00922B26">
      <w:pPr>
        <w:spacing w:after="160" w:line="259" w:lineRule="auto"/>
        <w:rPr>
          <w:sz w:val="28"/>
          <w:szCs w:val="28"/>
          <w:lang w:val="ru-RU"/>
        </w:rPr>
      </w:pPr>
      <w:r w:rsidRPr="00922B26">
        <w:rPr>
          <w:sz w:val="28"/>
          <w:szCs w:val="28"/>
          <w:lang w:val="ru-RU"/>
        </w:rPr>
        <w:t xml:space="preserve">Модуль отображения состоит из двух этапов: 1) вычисление оценок глубины событий и 2) объединение таких оценок глубины в точную и наполненную карту глубины. Обзор модуля отображения представлен на рис. </w:t>
      </w:r>
      <w:r>
        <w:rPr>
          <w:sz w:val="28"/>
          <w:szCs w:val="28"/>
          <w:lang w:val="ru-RU"/>
        </w:rPr>
        <w:fldChar w:fldCharType="begin"/>
      </w:r>
      <w:r>
        <w:rPr>
          <w:sz w:val="28"/>
          <w:szCs w:val="28"/>
          <w:lang w:val="ru-RU"/>
        </w:rPr>
        <w:instrText xml:space="preserve"> REF _Ref91670924 \h </w:instrText>
      </w:r>
      <w:r>
        <w:rPr>
          <w:sz w:val="28"/>
          <w:szCs w:val="28"/>
          <w:lang w:val="ru-RU"/>
        </w:rPr>
      </w:r>
      <w:r>
        <w:rPr>
          <w:sz w:val="28"/>
          <w:szCs w:val="28"/>
          <w:lang w:val="ru-RU"/>
        </w:rPr>
        <w:fldChar w:fldCharType="separate"/>
      </w:r>
      <w:r>
        <w:rPr>
          <w:noProof/>
          <w:lang w:val="ru-RU"/>
        </w:rPr>
        <w:t>0</w:t>
      </w:r>
      <w:r>
        <w:rPr>
          <w:lang w:val="ru-RU"/>
        </w:rPr>
        <w:noBreakHyphen/>
      </w:r>
      <w:r>
        <w:rPr>
          <w:noProof/>
          <w:lang w:val="ru-RU"/>
        </w:rPr>
        <w:t>6</w:t>
      </w:r>
      <w:r>
        <w:rPr>
          <w:sz w:val="28"/>
          <w:szCs w:val="28"/>
          <w:lang w:val="ru-RU"/>
        </w:rPr>
        <w:fldChar w:fldCharType="end"/>
      </w:r>
      <w:r w:rsidRPr="00922B26">
        <w:rPr>
          <w:sz w:val="28"/>
          <w:szCs w:val="28"/>
          <w:lang w:val="ru-RU"/>
        </w:rPr>
        <w:t>(a).</w:t>
      </w:r>
    </w:p>
    <w:p w14:paraId="1BA9D688" w14:textId="71AB13C6" w:rsidR="00922B26" w:rsidRPr="00922B26" w:rsidRDefault="00922B26" w:rsidP="00922B26">
      <w:pPr>
        <w:spacing w:after="160" w:line="259" w:lineRule="auto"/>
        <w:rPr>
          <w:sz w:val="28"/>
          <w:szCs w:val="28"/>
          <w:lang w:val="ru-RU"/>
        </w:rPr>
      </w:pPr>
      <w:r w:rsidRPr="00922B26">
        <w:rPr>
          <w:sz w:val="28"/>
          <w:szCs w:val="28"/>
          <w:lang w:val="ru-RU"/>
        </w:rPr>
        <w:t xml:space="preserve">Основополагающими принципами, часто используемыми для оценки глубины стерео на основе событий, являются совместное существование событий и </w:t>
      </w:r>
      <w:proofErr w:type="spellStart"/>
      <w:r w:rsidRPr="00922B26">
        <w:rPr>
          <w:sz w:val="28"/>
          <w:szCs w:val="28"/>
          <w:lang w:val="ru-RU"/>
        </w:rPr>
        <w:t>эпиполярное</w:t>
      </w:r>
      <w:proofErr w:type="spellEnd"/>
      <w:r w:rsidRPr="00922B26">
        <w:rPr>
          <w:sz w:val="28"/>
          <w:szCs w:val="28"/>
          <w:lang w:val="ru-RU"/>
        </w:rPr>
        <w:t xml:space="preserve"> ограничение, которые просто означают, что трехмерная грань должна быть зафиксирована на двух одновременных событиях на соответствующих </w:t>
      </w:r>
      <w:proofErr w:type="spellStart"/>
      <w:r w:rsidRPr="00922B26">
        <w:rPr>
          <w:sz w:val="28"/>
          <w:szCs w:val="28"/>
          <w:lang w:val="ru-RU"/>
        </w:rPr>
        <w:t>эпиполярных</w:t>
      </w:r>
      <w:proofErr w:type="spellEnd"/>
      <w:r w:rsidRPr="00922B26">
        <w:rPr>
          <w:sz w:val="28"/>
          <w:szCs w:val="28"/>
          <w:lang w:val="ru-RU"/>
        </w:rPr>
        <w:t xml:space="preserve"> линиях обеих камер. Однако, как показано в </w:t>
      </w:r>
      <w:r w:rsidR="00091911">
        <w:rPr>
          <w:sz w:val="28"/>
          <w:szCs w:val="28"/>
          <w:lang w:val="ru-RU"/>
        </w:rPr>
        <w:fldChar w:fldCharType="begin"/>
      </w:r>
      <w:r w:rsidR="00091911">
        <w:rPr>
          <w:sz w:val="28"/>
          <w:szCs w:val="28"/>
          <w:lang w:val="ru-RU"/>
        </w:rPr>
        <w:instrText xml:space="preserve"> ADDIN ZOTERO_ITEM CSL_CITATION {"citationID":"bxPdHOkd","properties":{"formattedCitation":"[75]","plainCitation":"[75]","noteIndex":0},"citationItems":[{"id":228,"uris":["http://zotero.org/users/local/XvQpfN4m/items/MGSUKYYN"],"uri":["http://zotero.org/users/local/XvQpfN4m/items/MGSUKYYN"],"itemData":{"id":228,"type":"article-journal","container-title":"Measurement Science and Technology","DOI":"10.1088/0957-0233/25/5/055108","ISSN":"0957-0233, 1361-6501","issue":"5","journalAbbreviation":"Meas. Sci. Technol.","page":"055108","source":"DOI.org (Crossref)","title":"Cooperative and asynchronous stereo vision for dynamic vision sensors","volume":"25","author":[{"family":"Piatkowska","given":"E"},{"family":"Belbachir","given":"A N"},{"family":"Gelautz","given":"M"}],"issued":{"date-parts":[["2014",5,1]]}}}],"schema":"https://github.com/citation-style-language/schema/raw/master/csl-citation.json"} </w:instrText>
      </w:r>
      <w:r w:rsidR="00091911">
        <w:rPr>
          <w:sz w:val="28"/>
          <w:szCs w:val="28"/>
          <w:lang w:val="ru-RU"/>
        </w:rPr>
        <w:fldChar w:fldCharType="separate"/>
      </w:r>
      <w:r w:rsidR="00091911" w:rsidRPr="00091911">
        <w:rPr>
          <w:sz w:val="28"/>
          <w:lang w:val="ru-RU"/>
        </w:rPr>
        <w:t>[75]</w:t>
      </w:r>
      <w:r w:rsidR="00091911">
        <w:rPr>
          <w:sz w:val="28"/>
          <w:szCs w:val="28"/>
          <w:lang w:val="ru-RU"/>
        </w:rPr>
        <w:fldChar w:fldCharType="end"/>
      </w:r>
      <w:r w:rsidRPr="00922B26">
        <w:rPr>
          <w:sz w:val="28"/>
          <w:szCs w:val="28"/>
          <w:lang w:val="ru-RU"/>
        </w:rPr>
        <w:t xml:space="preserve"> и</w:t>
      </w:r>
      <w:r w:rsidR="00091911" w:rsidRPr="00091911">
        <w:rPr>
          <w:sz w:val="28"/>
          <w:szCs w:val="28"/>
          <w:lang w:val="ru-RU"/>
        </w:rPr>
        <w:t xml:space="preserve"> </w:t>
      </w:r>
      <w:r w:rsidR="00091911">
        <w:rPr>
          <w:sz w:val="28"/>
          <w:szCs w:val="28"/>
          <w:lang w:val="ru-RU"/>
        </w:rPr>
        <w:fldChar w:fldCharType="begin"/>
      </w:r>
      <w:r w:rsidR="003A2774">
        <w:rPr>
          <w:sz w:val="28"/>
          <w:szCs w:val="28"/>
          <w:lang w:val="ru-RU"/>
        </w:rPr>
        <w:instrText xml:space="preserve"> ADDIN ZOTERO_ITEM CSL_CITATION {"citationID":"Pu81C45R","properties":{"formattedCitation":"[98]","plainCitation":"[98]","noteIndex":0},"citationItems":[{"id":234,"uris":["http://zotero.org/users/local/XvQpfN4m/items/47YAMC9K"],"uri":["http://zotero.org/users/local/XvQpfN4m/items/47YAMC9K"],"itemData":{"id":234,"type":"article-journal","container-title":"IEEE Transactions on Neural Networks","DOI":"10.1109/TNN.2011.2167239","ISSN":"1045-9227, 1941-0093","issue":"11","journalAbbreviation":"IEEE Trans. Neural Netw.","page":"1723-1734","source":"DOI.org (Crossref)","title":"Asynchronous Event-Based Hebbian Epipolar Geometry","volume":"22","author":[{"family":"Benosman","given":"R."},{"literal":"Sio-Hoï Ieng"},{"family":"Rogister","given":"P."},{"family":"Posch","given":"C."}],"issued":{"date-parts":[["2011",11]]}}}],"schema":"https://github.com/citation-style-language/schema/raw/master/csl-citation.json"} </w:instrText>
      </w:r>
      <w:r w:rsidR="00091911">
        <w:rPr>
          <w:sz w:val="28"/>
          <w:szCs w:val="28"/>
          <w:lang w:val="ru-RU"/>
        </w:rPr>
        <w:fldChar w:fldCharType="separate"/>
      </w:r>
      <w:r w:rsidR="003A2774" w:rsidRPr="003A2774">
        <w:rPr>
          <w:sz w:val="28"/>
          <w:lang w:val="ru-RU"/>
        </w:rPr>
        <w:t>[98]</w:t>
      </w:r>
      <w:r w:rsidR="00091911">
        <w:rPr>
          <w:sz w:val="28"/>
          <w:szCs w:val="28"/>
          <w:lang w:val="ru-RU"/>
        </w:rPr>
        <w:fldChar w:fldCharType="end"/>
      </w:r>
      <w:r w:rsidRPr="00922B26">
        <w:rPr>
          <w:sz w:val="28"/>
          <w:szCs w:val="28"/>
          <w:lang w:val="ru-RU"/>
        </w:rPr>
        <w:t>, стерео-временное совпадение не является строго верным на уровне пикселей из-за задержек, дрожания и несоответствия пикселей (например, различия в частоте срабатывания событий). Следовательно, критерий временной согласованности стереоизображения можно определить по пространственно-временным окрестностям событий, а не путем сравнения временных меток событий в двух отдельных пикселях. В работе</w:t>
      </w:r>
      <w:r w:rsidR="00DC6E06" w:rsidRPr="00922B26">
        <w:rPr>
          <w:sz w:val="28"/>
          <w:szCs w:val="28"/>
          <w:lang w:val="ru-RU"/>
        </w:rPr>
        <w:t xml:space="preserve"> </w:t>
      </w:r>
      <w:r w:rsidR="00DC6E06">
        <w:rPr>
          <w:sz w:val="28"/>
          <w:szCs w:val="28"/>
          <w:lang w:val="ru-RU"/>
        </w:rPr>
        <w:fldChar w:fldCharType="begin"/>
      </w:r>
      <w:r w:rsidR="00CC461F">
        <w:rPr>
          <w:sz w:val="28"/>
          <w:szCs w:val="28"/>
          <w:lang w:val="ru-RU"/>
        </w:rPr>
        <w:instrText xml:space="preserve"> ADDIN ZOTERO_ITEM CSL_CITATION {"citationID":"g9r8DAXf","properties":{"formattedCitation":"[54]","plainCitation":"[54]","noteIndex":0},"citationItems":[{"id":250,"uris":["http://zotero.org/users/local/XvQpfN4m/items/73MMDCLK"],"uri":["http://zotero.org/users/local/XvQpfN4m/items/73MMDCLK"],"itemData":{"id":250,"type":"book","title":"Event-based Stereo Visual Odometry","author":[{"family":"Zhou","given":"Yi"},{"family":"Gallego","given":"Guillermo"},{"family":"Shen","given":"Shaojie"}],"issued":{"date-parts":[["2020",7,30]]}}}],"schema":"https://github.com/citation-style-language/schema/raw/master/csl-citation.json"} </w:instrText>
      </w:r>
      <w:r w:rsidR="00DC6E06">
        <w:rPr>
          <w:sz w:val="28"/>
          <w:szCs w:val="28"/>
          <w:lang w:val="ru-RU"/>
        </w:rPr>
        <w:fldChar w:fldCharType="separate"/>
      </w:r>
      <w:r w:rsidR="00DC6E06" w:rsidRPr="00DC6E06">
        <w:rPr>
          <w:sz w:val="28"/>
          <w:lang w:val="ru-RU"/>
        </w:rPr>
        <w:t>[54]</w:t>
      </w:r>
      <w:r w:rsidR="00DC6E06">
        <w:rPr>
          <w:sz w:val="28"/>
          <w:szCs w:val="28"/>
          <w:lang w:val="ru-RU"/>
        </w:rPr>
        <w:fldChar w:fldCharType="end"/>
      </w:r>
      <w:r w:rsidRPr="00922B26">
        <w:rPr>
          <w:sz w:val="28"/>
          <w:szCs w:val="28"/>
          <w:lang w:val="ru-RU"/>
        </w:rPr>
        <w:t xml:space="preserve"> представлены такие окрестности с помощью временных поверхностей (благодаря их свойствам и естественной интерпретации как информации, связанной во времени) и преобразуют проблему реконструкции трехмерной сцены в задачу минимизации по выбранному критерию.</w:t>
      </w:r>
    </w:p>
    <w:p w14:paraId="5D97DB92" w14:textId="7C325A1C" w:rsidR="00922B26" w:rsidRPr="00922B26" w:rsidRDefault="00922B26" w:rsidP="00922B26">
      <w:pPr>
        <w:spacing w:after="160" w:line="259" w:lineRule="auto"/>
        <w:rPr>
          <w:sz w:val="28"/>
          <w:szCs w:val="28"/>
          <w:lang w:val="ru-RU"/>
        </w:rPr>
      </w:pPr>
      <w:r w:rsidRPr="00922B26">
        <w:rPr>
          <w:sz w:val="28"/>
          <w:szCs w:val="28"/>
          <w:lang w:val="ru-RU"/>
        </w:rPr>
        <w:lastRenderedPageBreak/>
        <w:t xml:space="preserve">В работе </w:t>
      </w:r>
      <w:r w:rsidR="00851371">
        <w:rPr>
          <w:sz w:val="28"/>
          <w:szCs w:val="28"/>
          <w:lang w:val="ru-RU"/>
        </w:rPr>
        <w:fldChar w:fldCharType="begin"/>
      </w:r>
      <w:r w:rsidR="00851371">
        <w:rPr>
          <w:sz w:val="28"/>
          <w:szCs w:val="28"/>
          <w:lang w:val="ru-RU"/>
        </w:rPr>
        <w:instrText xml:space="preserve"> ADDIN ZOTERO_ITEM CSL_CITATION {"citationID":"eo3lfdTb","properties":{"formattedCitation":"[88]","plainCitation":"[88]","noteIndex":0},"citationItems":[{"id":154,"uris":["http://zotero.org/users/local/XvQpfN4m/items/6SCJYL26"],"uri":["http://zotero.org/users/local/XvQpfN4m/items/6SCJYL26"],"itemData":{"id":154,"type":"chapter","container-title":"Computer Vision – ECCV 2018","event-place":"Cham","ISBN":"978-3-030-01245-8","note":"collection-title: Lecture Notes in Computer Science\nDOI: 10.1007/978-3-030-01246-5_15","page":"242-258","publisher":"Springer International Publishing","publisher-place":"Cham","source":"DOI.org (Crossref)","title":"Semi-dense 3D Reconstruction with a Stereo Event Camera","URL":"http://link.springer.com/10.1007/978-3-030-01246-5_15","volume":"11205","editor":[{"family":"Ferrari","given":"Vittorio"},{"family":"Hebert","given":"Martial"},{"family":"Sminchisescu","given":"Cristian"},{"family":"Weiss","given":"Yair"}],"author":[{"family":"Zhou","given":"Yi"},{"family":"Gallego","given":"Guillermo"},{"family":"Rebecq","given":"Henri"},{"family":"Kneip","given":"Laurent"},{"family":"Li","given":"Hongdong"},{"family":"Scaramuzza","given":"Davide"}],"accessed":{"date-parts":[["2021",12,29]]},"issued":{"date-parts":[["2018"]]}}}],"schema":"https://github.com/citation-style-language/schema/raw/master/csl-citation.json"} </w:instrText>
      </w:r>
      <w:r w:rsidR="00851371">
        <w:rPr>
          <w:sz w:val="28"/>
          <w:szCs w:val="28"/>
          <w:lang w:val="ru-RU"/>
        </w:rPr>
        <w:fldChar w:fldCharType="separate"/>
      </w:r>
      <w:r w:rsidR="00851371" w:rsidRPr="00851371">
        <w:rPr>
          <w:sz w:val="28"/>
          <w:lang w:val="ru-RU"/>
        </w:rPr>
        <w:t>[88]</w:t>
      </w:r>
      <w:r w:rsidR="00851371">
        <w:rPr>
          <w:sz w:val="28"/>
          <w:szCs w:val="28"/>
          <w:lang w:val="ru-RU"/>
        </w:rPr>
        <w:fldChar w:fldCharType="end"/>
      </w:r>
      <w:r w:rsidRPr="00922B26">
        <w:rPr>
          <w:sz w:val="28"/>
          <w:szCs w:val="28"/>
          <w:lang w:val="ru-RU"/>
        </w:rPr>
        <w:t xml:space="preserve"> был использован вышеупомянутый двухэтапный процесс и принцип. Основные различия обусловлены целью работы в реальном времени:</w:t>
      </w:r>
    </w:p>
    <w:p w14:paraId="25CF6AC6" w14:textId="58266F2E" w:rsidR="00922B26" w:rsidRPr="00922B26" w:rsidRDefault="00922B26" w:rsidP="00922B26">
      <w:pPr>
        <w:numPr>
          <w:ilvl w:val="0"/>
          <w:numId w:val="32"/>
        </w:numPr>
        <w:spacing w:after="160" w:line="259" w:lineRule="auto"/>
        <w:rPr>
          <w:sz w:val="28"/>
          <w:szCs w:val="28"/>
          <w:lang w:val="ru-RU"/>
        </w:rPr>
      </w:pPr>
      <w:r w:rsidRPr="00922B26">
        <w:rPr>
          <w:sz w:val="28"/>
          <w:szCs w:val="28"/>
          <w:lang w:val="ru-RU"/>
        </w:rPr>
        <w:t xml:space="preserve">Целевая функция построена только по временной несогласованности для одного события карты времени-поверхности, а не на более длительных промежутках времени (таким образом, предлагаемый подход становится ближе к стратегии из </w:t>
      </w:r>
      <w:r w:rsidR="00851371">
        <w:rPr>
          <w:sz w:val="28"/>
          <w:szCs w:val="28"/>
          <w:lang w:val="ru-RU"/>
        </w:rPr>
        <w:fldChar w:fldCharType="begin"/>
      </w:r>
      <w:r w:rsidR="00851371">
        <w:rPr>
          <w:sz w:val="28"/>
          <w:szCs w:val="28"/>
          <w:lang w:val="ru-RU"/>
        </w:rPr>
        <w:instrText xml:space="preserve"> ADDIN ZOTERO_ITEM CSL_CITATION {"citationID":"ZO7zkqGg","properties":{"formattedCitation":"[35]","plainCitation":"[35]","noteIndex":0},"citationItems":[{"id":49,"uris":["http://zotero.org/users/local/XvQpfN4m/items/NZ6PG8UH"],"uri":["http://zotero.org/users/local/XvQpfN4m/items/NZ6PG8UH"],"itemData":{"id":49,"type":"chapter","container-title":"Computer Vision – ECCV 2014","event-place":"Cham","ISBN":"978-3-319-10604-5","language":"en","note":"collection-title: Lecture Notes in Computer Science\nDOI: 10.1007/978-3-319-10605-2_54","page":"834-849","publisher":"Springer International Publishing","publisher-place":"Cham","source":"DOI.org (Crossref)","title":"LSD-SLAM: Large-Scale Direct Monocular SLAM","title-short":"LSD-SLAM","URL":"http://link.springer.com/10.1007/978-3-319-10605-2_54","volume":"8690","author":[{"family":"Engel","given":"Jakob"},{"family":"Schöps","given":"Thomas"},{"family":"Cremers","given":"Daniel"}],"editor":[{"family":"Fleet","given":"David"},{"family":"Pajdla","given":"Tomas"},{"family":"Schiele","given":"Bernt"},{"family":"Tuytelaars","given":"Tinne"}],"accessed":{"date-parts":[["2021",12,26]]},"issued":{"date-parts":[["2014"]]}}}],"schema":"https://github.com/citation-style-language/schema/raw/master/csl-citation.json"} </w:instrText>
      </w:r>
      <w:r w:rsidR="00851371">
        <w:rPr>
          <w:sz w:val="28"/>
          <w:szCs w:val="28"/>
          <w:lang w:val="ru-RU"/>
        </w:rPr>
        <w:fldChar w:fldCharType="separate"/>
      </w:r>
      <w:r w:rsidR="00851371" w:rsidRPr="00851371">
        <w:rPr>
          <w:sz w:val="28"/>
          <w:lang w:val="ru-RU"/>
        </w:rPr>
        <w:t>[35]</w:t>
      </w:r>
      <w:r w:rsidR="00851371">
        <w:rPr>
          <w:sz w:val="28"/>
          <w:szCs w:val="28"/>
          <w:lang w:val="ru-RU"/>
        </w:rPr>
        <w:fldChar w:fldCharType="end"/>
      </w:r>
      <w:r w:rsidRPr="00922B26">
        <w:rPr>
          <w:sz w:val="28"/>
          <w:szCs w:val="28"/>
          <w:lang w:val="ru-RU"/>
        </w:rPr>
        <w:t xml:space="preserve">, чем из </w:t>
      </w:r>
      <w:r w:rsidR="00851371">
        <w:rPr>
          <w:sz w:val="28"/>
          <w:szCs w:val="28"/>
          <w:lang w:val="ru-RU"/>
        </w:rPr>
        <w:fldChar w:fldCharType="begin"/>
      </w:r>
      <w:r w:rsidR="00851371">
        <w:rPr>
          <w:sz w:val="28"/>
          <w:szCs w:val="28"/>
          <w:lang w:val="ru-RU"/>
        </w:rPr>
        <w:instrText xml:space="preserve"> ADDIN ZOTERO_ITEM CSL_CITATION {"citationID":"A4RUlKx3","properties":{"formattedCitation":"[99]","plainCitation":"[99]","noteIndex":0},"citationItems":[{"id":94,"uris":["http://zotero.org/users/local/XvQpfN4m/items/FGRKJFTN"],"uri":["http://zotero.org/users/local/XvQpfN4m/items/FGRKJFTN"],"itemData":{"id":94,"type":"paper-conference","container-title":"2011 International Conference on Computer Vision","DOI":"10.1109/ICCV.2011.6126513","page":"2320-2327","title":"DTAM: Dense tracking and mapping in real-time","author":[{"family":"Newcombe","given":"Richard A."},{"family":"Lovegrove","given":"Steven J."},{"family":"Davison","given":"Andrew J."}],"issued":{"date-parts":[["2011"]]}}}],"schema":"https://github.com/citation-style-language/schema/raw/master/csl-citation.json"} </w:instrText>
      </w:r>
      <w:r w:rsidR="00851371">
        <w:rPr>
          <w:sz w:val="28"/>
          <w:szCs w:val="28"/>
          <w:lang w:val="ru-RU"/>
        </w:rPr>
        <w:fldChar w:fldCharType="separate"/>
      </w:r>
      <w:r w:rsidR="00851371" w:rsidRPr="00851371">
        <w:rPr>
          <w:sz w:val="28"/>
          <w:lang w:val="ru-RU"/>
        </w:rPr>
        <w:t>[99]</w:t>
      </w:r>
      <w:r w:rsidR="00851371">
        <w:rPr>
          <w:sz w:val="28"/>
          <w:szCs w:val="28"/>
          <w:lang w:val="ru-RU"/>
        </w:rPr>
        <w:fldChar w:fldCharType="end"/>
      </w:r>
      <w:r w:rsidRPr="00922B26">
        <w:rPr>
          <w:sz w:val="28"/>
          <w:szCs w:val="28"/>
          <w:lang w:val="ru-RU"/>
        </w:rPr>
        <w:t>).</w:t>
      </w:r>
    </w:p>
    <w:p w14:paraId="213FF5A3" w14:textId="77777777" w:rsidR="00922B26" w:rsidRPr="00922B26" w:rsidRDefault="00922B26" w:rsidP="00922B26">
      <w:pPr>
        <w:numPr>
          <w:ilvl w:val="0"/>
          <w:numId w:val="32"/>
        </w:numPr>
        <w:spacing w:after="160" w:line="259" w:lineRule="auto"/>
        <w:rPr>
          <w:sz w:val="28"/>
          <w:szCs w:val="28"/>
          <w:lang w:val="ru-RU"/>
        </w:rPr>
      </w:pPr>
      <w:r w:rsidRPr="00922B26">
        <w:rPr>
          <w:sz w:val="28"/>
          <w:szCs w:val="28"/>
          <w:lang w:val="ru-RU"/>
        </w:rPr>
        <w:t xml:space="preserve">Система может быть модифицирована предложенным новым алгоритмом глубинного слияния, который построен на основе исследования вероятностных характеристик временных остатков и обратной параметризации глубины, чтобы обеспечить точную оценку глубины на более длительных временных интервалах по сравнению с одной </w:t>
      </w:r>
      <w:proofErr w:type="spellStart"/>
      <w:r w:rsidRPr="00922B26">
        <w:rPr>
          <w:sz w:val="28"/>
          <w:szCs w:val="28"/>
          <w:lang w:val="ru-RU"/>
        </w:rPr>
        <w:t>стереокартой</w:t>
      </w:r>
      <w:proofErr w:type="spellEnd"/>
      <w:r w:rsidRPr="00922B26">
        <w:rPr>
          <w:sz w:val="28"/>
          <w:szCs w:val="28"/>
          <w:lang w:val="ru-RU"/>
        </w:rPr>
        <w:t xml:space="preserve"> временной поверхности.</w:t>
      </w:r>
    </w:p>
    <w:p w14:paraId="2DBF4189" w14:textId="79E7296C" w:rsidR="00922B26" w:rsidRPr="00922B26" w:rsidRDefault="00922B26" w:rsidP="00922B26">
      <w:pPr>
        <w:numPr>
          <w:ilvl w:val="0"/>
          <w:numId w:val="32"/>
        </w:numPr>
        <w:spacing w:after="160" w:line="259" w:lineRule="auto"/>
        <w:rPr>
          <w:sz w:val="28"/>
          <w:szCs w:val="28"/>
          <w:lang w:val="ru-RU"/>
        </w:rPr>
      </w:pPr>
      <w:r w:rsidRPr="00922B26">
        <w:rPr>
          <w:sz w:val="28"/>
          <w:szCs w:val="28"/>
          <w:lang w:val="ru-RU"/>
        </w:rPr>
        <w:t xml:space="preserve">Начальное предположение для минимизации цели определяется с помощью метода блочного сопоставления, который более эффективен, чем перебор </w:t>
      </w:r>
      <w:r w:rsidR="00851371">
        <w:rPr>
          <w:sz w:val="28"/>
          <w:szCs w:val="28"/>
          <w:lang w:val="ru-RU"/>
        </w:rPr>
        <w:fldChar w:fldCharType="begin"/>
      </w:r>
      <w:r w:rsidR="00851371">
        <w:rPr>
          <w:sz w:val="28"/>
          <w:szCs w:val="28"/>
          <w:lang w:val="ru-RU"/>
        </w:rPr>
        <w:instrText xml:space="preserve"> ADDIN ZOTERO_ITEM CSL_CITATION {"citationID":"OrZxdaso","properties":{"formattedCitation":"[88]","plainCitation":"[88]","noteIndex":0},"citationItems":[{"id":154,"uris":["http://zotero.org/users/local/XvQpfN4m/items/6SCJYL26"],"uri":["http://zotero.org/users/local/XvQpfN4m/items/6SCJYL26"],"itemData":{"id":154,"type":"chapter","container-title":"Computer Vision – ECCV 2018","event-place":"Cham","ISBN":"978-3-030-01245-8","note":"collection-title: Lecture Notes in Computer Science\nDOI: 10.1007/978-3-030-01246-5_15","page":"242-258","publisher":"Springer International Publishing","publisher-place":"Cham","source":"DOI.org (Crossref)","title":"Semi-dense 3D Reconstruction with a Stereo Event Camera","URL":"http://link.springer.com/10.1007/978-3-030-01246-5_15","volume":"11205","editor":[{"family":"Ferrari","given":"Vittorio"},{"family":"Hebert","given":"Martial"},{"family":"Sminchisescu","given":"Cristian"},{"family":"Weiss","given":"Yair"}],"author":[{"family":"Zhou","given":"Yi"},{"family":"Gallego","given":"Guillermo"},{"family":"Rebecq","given":"Henri"},{"family":"Kneip","given":"Laurent"},{"family":"Li","given":"Hongdong"},{"family":"Scaramuzza","given":"Davide"}],"accessed":{"date-parts":[["2021",12,29]]},"issued":{"date-parts":[["2018"]]}}}],"schema":"https://github.com/citation-style-language/schema/raw/master/csl-citation.json"} </w:instrText>
      </w:r>
      <w:r w:rsidR="00851371">
        <w:rPr>
          <w:sz w:val="28"/>
          <w:szCs w:val="28"/>
          <w:lang w:val="ru-RU"/>
        </w:rPr>
        <w:fldChar w:fldCharType="separate"/>
      </w:r>
      <w:r w:rsidR="00851371" w:rsidRPr="00851371">
        <w:rPr>
          <w:sz w:val="28"/>
          <w:lang w:val="ru-RU"/>
        </w:rPr>
        <w:t>[88]</w:t>
      </w:r>
      <w:r w:rsidR="00851371">
        <w:rPr>
          <w:sz w:val="28"/>
          <w:szCs w:val="28"/>
          <w:lang w:val="ru-RU"/>
        </w:rPr>
        <w:fldChar w:fldCharType="end"/>
      </w:r>
      <w:r w:rsidRPr="00922B26">
        <w:rPr>
          <w:sz w:val="28"/>
          <w:szCs w:val="28"/>
          <w:lang w:val="ru-RU"/>
        </w:rPr>
        <w:t>.</w:t>
      </w:r>
    </w:p>
    <w:p w14:paraId="1D41FE03" w14:textId="71CD5B78" w:rsidR="00922B26" w:rsidRPr="00922B26" w:rsidRDefault="00922B26" w:rsidP="00922B26">
      <w:pPr>
        <w:numPr>
          <w:ilvl w:val="0"/>
          <w:numId w:val="32"/>
        </w:numPr>
        <w:spacing w:after="160" w:line="259" w:lineRule="auto"/>
        <w:rPr>
          <w:sz w:val="28"/>
          <w:szCs w:val="28"/>
          <w:lang w:val="ru-RU"/>
        </w:rPr>
      </w:pPr>
      <w:r w:rsidRPr="00922B26">
        <w:rPr>
          <w:sz w:val="28"/>
          <w:szCs w:val="28"/>
          <w:lang w:val="ru-RU"/>
        </w:rPr>
        <w:t xml:space="preserve">Неотрицательные невязки по блокам изображений </w:t>
      </w:r>
      <w:r w:rsidR="00851371" w:rsidRPr="00922B26">
        <w:rPr>
          <w:sz w:val="28"/>
          <w:szCs w:val="28"/>
          <w:lang w:val="ru-RU"/>
        </w:rPr>
        <w:t xml:space="preserve"> </w:t>
      </w:r>
      <w:r w:rsidR="00851371">
        <w:rPr>
          <w:sz w:val="28"/>
          <w:szCs w:val="28"/>
          <w:lang w:val="ru-RU"/>
        </w:rPr>
        <w:fldChar w:fldCharType="begin"/>
      </w:r>
      <w:r w:rsidR="00851371">
        <w:rPr>
          <w:sz w:val="28"/>
          <w:szCs w:val="28"/>
          <w:lang w:val="ru-RU"/>
        </w:rPr>
        <w:instrText xml:space="preserve"> ADDIN ZOTERO_ITEM CSL_CITATION {"citationID":"WhHJocdx","properties":{"formattedCitation":"[88]","plainCitation":"[88]","noteIndex":0},"citationItems":[{"id":154,"uris":["http://zotero.org/users/local/XvQpfN4m/items/6SCJYL26"],"uri":["http://zotero.org/users/local/XvQpfN4m/items/6SCJYL26"],"itemData":{"id":154,"type":"chapter","container-title":"Computer Vision – ECCV 2018","event-place":"Cham","ISBN":"978-3-030-01245-8","note":"collection-title: Lecture Notes in Computer Science\nDOI: 10.1007/978-3-030-01246-5_15","page":"242-258","publisher":"Springer International Publishing","publisher-place":"Cham","source":"DOI.org (Crossref)","title":"Semi-dense 3D Reconstruction with a Stereo Event Camera","URL":"http://link.springer.com/10.1007/978-3-030-01246-5_15","volume":"11205","editor":[{"family":"Ferrari","given":"Vittorio"},{"family":"Hebert","given":"Martial"},{"family":"Sminchisescu","given":"Cristian"},{"family":"Weiss","given":"Yair"}],"author":[{"family":"Zhou","given":"Yi"},{"family":"Gallego","given":"Guillermo"},{"family":"Rebecq","given":"Henri"},{"family":"Kneip","given":"Laurent"},{"family":"Li","given":"Hongdong"},{"family":"Scaramuzza","given":"Davide"}],"accessed":{"date-parts":[["2021",12,29]]},"issued":{"date-parts":[["2018"]]}}}],"schema":"https://github.com/citation-style-language/schema/raw/master/csl-citation.json"} </w:instrText>
      </w:r>
      <w:r w:rsidR="00851371">
        <w:rPr>
          <w:sz w:val="28"/>
          <w:szCs w:val="28"/>
          <w:lang w:val="ru-RU"/>
        </w:rPr>
        <w:fldChar w:fldCharType="separate"/>
      </w:r>
      <w:r w:rsidR="00851371" w:rsidRPr="00851371">
        <w:rPr>
          <w:sz w:val="28"/>
          <w:lang w:val="ru-RU"/>
        </w:rPr>
        <w:t>[88]</w:t>
      </w:r>
      <w:r w:rsidR="00851371">
        <w:rPr>
          <w:sz w:val="28"/>
          <w:szCs w:val="28"/>
          <w:lang w:val="ru-RU"/>
        </w:rPr>
        <w:fldChar w:fldCharType="end"/>
      </w:r>
      <w:r w:rsidR="00851371" w:rsidRPr="00851371">
        <w:rPr>
          <w:sz w:val="28"/>
          <w:szCs w:val="28"/>
          <w:lang w:val="ru-RU"/>
        </w:rPr>
        <w:t xml:space="preserve"> </w:t>
      </w:r>
      <w:r w:rsidRPr="00922B26">
        <w:rPr>
          <w:sz w:val="28"/>
          <w:szCs w:val="28"/>
          <w:lang w:val="ru-RU"/>
        </w:rPr>
        <w:t xml:space="preserve">заменяются на подписанные </w:t>
      </w:r>
      <w:proofErr w:type="spellStart"/>
      <w:r w:rsidRPr="00922B26">
        <w:rPr>
          <w:sz w:val="28"/>
          <w:szCs w:val="28"/>
          <w:lang w:val="ru-RU"/>
        </w:rPr>
        <w:t>попиксельные</w:t>
      </w:r>
      <w:proofErr w:type="spellEnd"/>
      <w:r w:rsidRPr="00922B26">
        <w:rPr>
          <w:sz w:val="28"/>
          <w:szCs w:val="28"/>
          <w:lang w:val="ru-RU"/>
        </w:rPr>
        <w:t xml:space="preserve"> невязки, что гарантирует ненулевые якобианы для достоверного распространения неопределенности в динамической модели движения и обновления карты.</w:t>
      </w:r>
    </w:p>
    <w:p w14:paraId="07BA7962" w14:textId="77777777" w:rsidR="00922B26" w:rsidRDefault="00922B26" w:rsidP="00CF2C00">
      <w:pPr>
        <w:pStyle w:val="3"/>
      </w:pPr>
      <w:r w:rsidRPr="00922B26">
        <w:t xml:space="preserve">Обратная </w:t>
      </w:r>
      <w:proofErr w:type="spellStart"/>
      <w:r w:rsidRPr="00922B26">
        <w:t>репараметризация</w:t>
      </w:r>
      <w:proofErr w:type="spellEnd"/>
      <w:r w:rsidRPr="00922B26">
        <w:t xml:space="preserve"> глубины для события</w:t>
      </w:r>
    </w:p>
    <w:p w14:paraId="17CF523C" w14:textId="77777777" w:rsidR="00922B26" w:rsidRPr="00922B26" w:rsidRDefault="00922B26" w:rsidP="00922B26">
      <w:pPr>
        <w:rPr>
          <w:lang w:val="ru-RU"/>
        </w:rPr>
      </w:pPr>
    </w:p>
    <w:p w14:paraId="07929307" w14:textId="77777777" w:rsidR="00922B26" w:rsidRPr="00922B26" w:rsidRDefault="00922B26" w:rsidP="00922B26">
      <w:pPr>
        <w:spacing w:after="160" w:line="259" w:lineRule="auto"/>
        <w:rPr>
          <w:sz w:val="28"/>
          <w:szCs w:val="28"/>
          <w:lang w:val="ru-RU"/>
        </w:rPr>
      </w:pPr>
      <w:r w:rsidRPr="00922B26">
        <w:rPr>
          <w:sz w:val="28"/>
          <w:szCs w:val="28"/>
          <w:lang w:val="ru-RU"/>
        </w:rPr>
        <w:t xml:space="preserve">Рис. </w:t>
      </w:r>
      <w:r>
        <w:rPr>
          <w:sz w:val="28"/>
          <w:szCs w:val="28"/>
          <w:lang w:val="ru-RU"/>
        </w:rPr>
        <w:fldChar w:fldCharType="begin"/>
      </w:r>
      <w:r>
        <w:rPr>
          <w:sz w:val="28"/>
          <w:szCs w:val="28"/>
          <w:lang w:val="ru-RU"/>
        </w:rPr>
        <w:instrText xml:space="preserve"> REF _Ref91670960 \h </w:instrText>
      </w:r>
      <w:r>
        <w:rPr>
          <w:sz w:val="28"/>
          <w:szCs w:val="28"/>
          <w:lang w:val="ru-RU"/>
        </w:rPr>
      </w:r>
      <w:r>
        <w:rPr>
          <w:sz w:val="28"/>
          <w:szCs w:val="28"/>
          <w:lang w:val="ru-RU"/>
        </w:rPr>
        <w:fldChar w:fldCharType="separate"/>
      </w:r>
      <w:r w:rsidRPr="00922B26">
        <w:rPr>
          <w:noProof/>
          <w:lang w:val="ru-RU"/>
        </w:rPr>
        <w:t>0</w:t>
      </w:r>
      <w:r w:rsidRPr="00922B26">
        <w:rPr>
          <w:lang w:val="ru-RU"/>
        </w:rPr>
        <w:noBreakHyphen/>
      </w:r>
      <w:r w:rsidRPr="00922B26">
        <w:rPr>
          <w:noProof/>
          <w:lang w:val="ru-RU"/>
        </w:rPr>
        <w:t>3</w:t>
      </w:r>
      <w:r>
        <w:rPr>
          <w:sz w:val="28"/>
          <w:szCs w:val="28"/>
          <w:lang w:val="ru-RU"/>
        </w:rPr>
        <w:fldChar w:fldCharType="end"/>
      </w:r>
      <w:r w:rsidRPr="00922B26">
        <w:rPr>
          <w:sz w:val="28"/>
          <w:szCs w:val="28"/>
          <w:lang w:val="ru-RU"/>
        </w:rPr>
        <w:t xml:space="preserve"> иллюстрирует геометрию предлагаемого подхода. Без потери общности применена обратная </w:t>
      </w:r>
      <w:proofErr w:type="spellStart"/>
      <w:r w:rsidRPr="00922B26">
        <w:rPr>
          <w:sz w:val="28"/>
          <w:szCs w:val="28"/>
          <w:lang w:val="ru-RU"/>
        </w:rPr>
        <w:t>репараметризация</w:t>
      </w:r>
      <w:proofErr w:type="spellEnd"/>
      <w:r w:rsidRPr="00922B26">
        <w:rPr>
          <w:sz w:val="28"/>
          <w:szCs w:val="28"/>
          <w:lang w:val="ru-RU"/>
        </w:rPr>
        <w:t xml:space="preserve"> глубины, используя левую камеру. Обозначен интервал сопоставления [</w:t>
      </w:r>
      <w:proofErr w:type="spellStart"/>
      <w:r w:rsidRPr="00922B26">
        <w:rPr>
          <w:sz w:val="28"/>
          <w:szCs w:val="28"/>
          <w:lang w:val="ru-RU"/>
        </w:rPr>
        <w:t>min</w:t>
      </w:r>
      <w:proofErr w:type="spellEnd"/>
      <w:r w:rsidRPr="00922B26">
        <w:rPr>
          <w:sz w:val="28"/>
          <w:szCs w:val="28"/>
          <w:lang w:val="ru-RU"/>
        </w:rPr>
        <w:t xml:space="preserve">, </w:t>
      </w:r>
      <w:proofErr w:type="spellStart"/>
      <w:r w:rsidRPr="00922B26">
        <w:rPr>
          <w:sz w:val="28"/>
          <w:szCs w:val="28"/>
          <w:lang w:val="ru-RU"/>
        </w:rPr>
        <w:t>max</w:t>
      </w:r>
      <w:proofErr w:type="spellEnd"/>
      <w:r w:rsidRPr="00922B26">
        <w:rPr>
          <w:sz w:val="28"/>
          <w:szCs w:val="28"/>
          <w:lang w:val="ru-RU"/>
        </w:rPr>
        <w:t>] глубины, в котором проводится оптимизация.</w:t>
      </w:r>
    </w:p>
    <w:p w14:paraId="1D1F351C" w14:textId="77777777" w:rsidR="00922B26" w:rsidRPr="00922B26" w:rsidRDefault="00922B26" w:rsidP="00922B26">
      <w:pPr>
        <w:spacing w:after="160" w:line="259" w:lineRule="auto"/>
        <w:rPr>
          <w:sz w:val="28"/>
          <w:szCs w:val="28"/>
          <w:lang w:val="ru-RU"/>
        </w:rPr>
      </w:pPr>
      <w:r w:rsidRPr="00922B26">
        <w:rPr>
          <w:sz w:val="28"/>
          <w:szCs w:val="28"/>
          <w:lang w:val="ru-RU"/>
        </w:rPr>
        <w:t xml:space="preserve">Для оценки обратной глубины событий, произошедших до </w:t>
      </w:r>
      <w:proofErr w:type="spellStart"/>
      <w:r w:rsidRPr="00922B26">
        <w:rPr>
          <w:sz w:val="28"/>
          <w:szCs w:val="28"/>
          <w:lang w:val="ru-RU"/>
        </w:rPr>
        <w:t>стереонаблюдения</w:t>
      </w:r>
      <w:proofErr w:type="spellEnd"/>
      <w:r w:rsidRPr="00922B26">
        <w:rPr>
          <w:sz w:val="28"/>
          <w:szCs w:val="28"/>
          <w:lang w:val="ru-RU"/>
        </w:rPr>
        <w:t xml:space="preserve"> в момент времени применена процедура оптимизации энергии модели.</w:t>
      </w:r>
    </w:p>
    <w:p w14:paraId="5145242D" w14:textId="77777777" w:rsidR="00922B26" w:rsidRPr="00922B26" w:rsidRDefault="00922B26" w:rsidP="00922B26">
      <w:pPr>
        <w:spacing w:after="160" w:line="259" w:lineRule="auto"/>
        <w:rPr>
          <w:sz w:val="28"/>
          <w:szCs w:val="28"/>
          <w:lang w:val="ru-RU"/>
        </w:rPr>
      </w:pPr>
      <w:proofErr w:type="spellStart"/>
      <w:r w:rsidRPr="00922B26">
        <w:rPr>
          <w:sz w:val="28"/>
          <w:szCs w:val="28"/>
          <w:lang w:val="ru-RU"/>
        </w:rPr>
        <w:t>Стереонаблюдение</w:t>
      </w:r>
      <w:proofErr w:type="spellEnd"/>
      <w:r w:rsidRPr="00922B26">
        <w:rPr>
          <w:sz w:val="28"/>
          <w:szCs w:val="28"/>
          <w:lang w:val="ru-RU"/>
        </w:rPr>
        <w:t xml:space="preserve"> в момент времени t относится к паре временных поверхностей левой и правой (</w:t>
      </w:r>
      <w:proofErr w:type="spellStart"/>
      <w:r w:rsidRPr="00922B26">
        <w:rPr>
          <w:sz w:val="28"/>
          <w:szCs w:val="28"/>
          <w:lang w:val="ru-RU"/>
        </w:rPr>
        <w:t>left</w:t>
      </w:r>
      <w:proofErr w:type="spellEnd"/>
      <w:r w:rsidRPr="00922B26">
        <w:rPr>
          <w:sz w:val="28"/>
          <w:szCs w:val="28"/>
          <w:lang w:val="ru-RU"/>
        </w:rPr>
        <w:t xml:space="preserve">( , t), </w:t>
      </w:r>
      <w:proofErr w:type="spellStart"/>
      <w:r w:rsidRPr="00922B26">
        <w:rPr>
          <w:sz w:val="28"/>
          <w:szCs w:val="28"/>
          <w:lang w:val="ru-RU"/>
        </w:rPr>
        <w:t>right</w:t>
      </w:r>
      <w:proofErr w:type="spellEnd"/>
      <w:r w:rsidRPr="00922B26">
        <w:rPr>
          <w:sz w:val="28"/>
          <w:szCs w:val="28"/>
          <w:lang w:val="ru-RU"/>
        </w:rPr>
        <w:t xml:space="preserve">( , t)), созданных с помощью (1) [см. также рис. </w:t>
      </w:r>
      <w:r>
        <w:rPr>
          <w:sz w:val="28"/>
          <w:szCs w:val="28"/>
          <w:lang w:val="ru-RU"/>
        </w:rPr>
        <w:fldChar w:fldCharType="begin"/>
      </w:r>
      <w:r>
        <w:rPr>
          <w:sz w:val="28"/>
          <w:szCs w:val="28"/>
          <w:lang w:val="ru-RU"/>
        </w:rPr>
        <w:instrText xml:space="preserve"> REF _Ref91670593 \h </w:instrText>
      </w:r>
      <w:r>
        <w:rPr>
          <w:sz w:val="28"/>
          <w:szCs w:val="28"/>
          <w:lang w:val="ru-RU"/>
        </w:rPr>
      </w:r>
      <w:r>
        <w:rPr>
          <w:sz w:val="28"/>
          <w:szCs w:val="28"/>
          <w:lang w:val="ru-RU"/>
        </w:rPr>
        <w:fldChar w:fldCharType="separate"/>
      </w:r>
      <w:r>
        <w:rPr>
          <w:noProof/>
          <w:lang w:val="ru-RU"/>
        </w:rPr>
        <w:t>0</w:t>
      </w:r>
      <w:r>
        <w:rPr>
          <w:lang w:val="ru-RU"/>
        </w:rPr>
        <w:noBreakHyphen/>
      </w:r>
      <w:r>
        <w:rPr>
          <w:noProof/>
          <w:lang w:val="ru-RU"/>
        </w:rPr>
        <w:t>4</w:t>
      </w:r>
      <w:r>
        <w:rPr>
          <w:sz w:val="28"/>
          <w:szCs w:val="28"/>
          <w:lang w:val="ru-RU"/>
        </w:rPr>
        <w:fldChar w:fldCharType="end"/>
      </w:r>
      <w:r w:rsidRPr="00922B26">
        <w:rPr>
          <w:sz w:val="28"/>
          <w:szCs w:val="28"/>
          <w:lang w:val="ru-RU"/>
        </w:rPr>
        <w:t xml:space="preserve">(c) и (d)]. Система решает задачу </w:t>
      </w:r>
      <w:proofErr w:type="spellStart"/>
      <w:r w:rsidRPr="00922B26">
        <w:rPr>
          <w:sz w:val="28"/>
          <w:szCs w:val="28"/>
          <w:lang w:val="ru-RU"/>
        </w:rPr>
        <w:t>стереосопоставления</w:t>
      </w:r>
      <w:proofErr w:type="spellEnd"/>
      <w:r w:rsidRPr="00922B26">
        <w:rPr>
          <w:sz w:val="28"/>
          <w:szCs w:val="28"/>
          <w:lang w:val="ru-RU"/>
        </w:rPr>
        <w:t xml:space="preserve"> кадров как задачу минимизацию выбранного критерия. Предполагается, что калибровка камеры (внутренние и внешние параметры) известна и не меняется.</w:t>
      </w:r>
    </w:p>
    <w:p w14:paraId="6489A43E" w14:textId="77777777" w:rsidR="00922B26" w:rsidRDefault="00922B26" w:rsidP="00922B26">
      <w:pPr>
        <w:keepNext/>
        <w:spacing w:after="160" w:line="259" w:lineRule="auto"/>
      </w:pPr>
      <w:r w:rsidRPr="00922B26">
        <w:rPr>
          <w:noProof/>
          <w:sz w:val="28"/>
          <w:szCs w:val="28"/>
          <w:lang w:val="ru-RU"/>
        </w:rPr>
        <w:lastRenderedPageBreak/>
        <mc:AlternateContent>
          <mc:Choice Requires="wpg">
            <w:drawing>
              <wp:inline distT="0" distB="0" distL="0" distR="0" wp14:anchorId="4909D48F" wp14:editId="192C4EF0">
                <wp:extent cx="3049905" cy="2622550"/>
                <wp:effectExtent l="0" t="0" r="0" b="6350"/>
                <wp:docPr id="124" name="Группа 1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49905" cy="2622550"/>
                          <a:chOff x="859" y="-2114"/>
                          <a:chExt cx="4803" cy="4130"/>
                        </a:xfrm>
                      </wpg:grpSpPr>
                      <pic:pic xmlns:pic="http://schemas.openxmlformats.org/drawingml/2006/picture">
                        <pic:nvPicPr>
                          <pic:cNvPr id="125" name="docshape8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858" y="-1926"/>
                            <a:ext cx="4803" cy="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26" name="docshape8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1845" y="-99"/>
                            <a:ext cx="162" cy="1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7" name="Line 71"/>
                        <wps:cNvCnPr>
                          <a:cxnSpLocks noChangeShapeType="1"/>
                        </wps:cNvCnPr>
                        <wps:spPr bwMode="auto">
                          <a:xfrm>
                            <a:off x="3609" y="-519"/>
                            <a:ext cx="1994"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28" name="Line 72"/>
                        <wps:cNvCnPr>
                          <a:cxnSpLocks noChangeShapeType="1"/>
                        </wps:cNvCnPr>
                        <wps:spPr bwMode="auto">
                          <a:xfrm>
                            <a:off x="3609" y="-1985"/>
                            <a:ext cx="1994"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29" name="Line 73"/>
                        <wps:cNvCnPr>
                          <a:cxnSpLocks noChangeShapeType="1"/>
                        </wps:cNvCnPr>
                        <wps:spPr bwMode="auto">
                          <a:xfrm>
                            <a:off x="3609" y="-519"/>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30" name="Line 74"/>
                        <wps:cNvCnPr>
                          <a:cxnSpLocks noChangeShapeType="1"/>
                        </wps:cNvCnPr>
                        <wps:spPr bwMode="auto">
                          <a:xfrm>
                            <a:off x="4274" y="-519"/>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31" name="Line 75"/>
                        <wps:cNvCnPr>
                          <a:cxnSpLocks noChangeShapeType="1"/>
                        </wps:cNvCnPr>
                        <wps:spPr bwMode="auto">
                          <a:xfrm>
                            <a:off x="4939" y="-519"/>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32" name="Line 76"/>
                        <wps:cNvCnPr>
                          <a:cxnSpLocks noChangeShapeType="1"/>
                        </wps:cNvCnPr>
                        <wps:spPr bwMode="auto">
                          <a:xfrm>
                            <a:off x="5603" y="-519"/>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33" name="Line 77"/>
                        <wps:cNvCnPr>
                          <a:cxnSpLocks noChangeShapeType="1"/>
                        </wps:cNvCnPr>
                        <wps:spPr bwMode="auto">
                          <a:xfrm>
                            <a:off x="3609" y="-1985"/>
                            <a:ext cx="0" cy="2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34" name="Line 78"/>
                        <wps:cNvCnPr>
                          <a:cxnSpLocks noChangeShapeType="1"/>
                        </wps:cNvCnPr>
                        <wps:spPr bwMode="auto">
                          <a:xfrm>
                            <a:off x="4274" y="-1985"/>
                            <a:ext cx="0" cy="2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35" name="Line 79"/>
                        <wps:cNvCnPr>
                          <a:cxnSpLocks noChangeShapeType="1"/>
                        </wps:cNvCnPr>
                        <wps:spPr bwMode="auto">
                          <a:xfrm>
                            <a:off x="4939" y="-1985"/>
                            <a:ext cx="0" cy="2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36" name="Line 80"/>
                        <wps:cNvCnPr>
                          <a:cxnSpLocks noChangeShapeType="1"/>
                        </wps:cNvCnPr>
                        <wps:spPr bwMode="auto">
                          <a:xfrm>
                            <a:off x="5603" y="-1985"/>
                            <a:ext cx="0" cy="2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37" name="docshape86"/>
                        <wps:cNvSpPr>
                          <a:spLocks/>
                        </wps:cNvSpPr>
                        <wps:spPr bwMode="auto">
                          <a:xfrm>
                            <a:off x="3581" y="-467"/>
                            <a:ext cx="2077" cy="261"/>
                          </a:xfrm>
                          <a:custGeom>
                            <a:avLst/>
                            <a:gdLst>
                              <a:gd name="T0" fmla="+- 0 3595 3581"/>
                              <a:gd name="T1" fmla="*/ T0 w 2077"/>
                              <a:gd name="T2" fmla="+- 0 -401 -467"/>
                              <a:gd name="T3" fmla="*/ -401 h 261"/>
                              <a:gd name="T4" fmla="+- 0 3610 3581"/>
                              <a:gd name="T5" fmla="*/ T4 w 2077"/>
                              <a:gd name="T6" fmla="+- 0 -467 -467"/>
                              <a:gd name="T7" fmla="*/ -467 h 261"/>
                              <a:gd name="T8" fmla="+- 0 3587 3581"/>
                              <a:gd name="T9" fmla="*/ T8 w 2077"/>
                              <a:gd name="T10" fmla="+- 0 -403 -467"/>
                              <a:gd name="T11" fmla="*/ -403 h 261"/>
                              <a:gd name="T12" fmla="+- 0 3627 3581"/>
                              <a:gd name="T13" fmla="*/ T12 w 2077"/>
                              <a:gd name="T14" fmla="+- 0 -443 -467"/>
                              <a:gd name="T15" fmla="*/ -443 h 261"/>
                              <a:gd name="T16" fmla="+- 0 4102 3581"/>
                              <a:gd name="T17" fmla="*/ T16 w 2077"/>
                              <a:gd name="T18" fmla="+- 0 -288 -467"/>
                              <a:gd name="T19" fmla="*/ -288 h 261"/>
                              <a:gd name="T20" fmla="+- 0 4096 3581"/>
                              <a:gd name="T21" fmla="*/ T20 w 2077"/>
                              <a:gd name="T22" fmla="+- 0 -277 -467"/>
                              <a:gd name="T23" fmla="*/ -277 h 261"/>
                              <a:gd name="T24" fmla="+- 0 4188 3581"/>
                              <a:gd name="T25" fmla="*/ T24 w 2077"/>
                              <a:gd name="T26" fmla="+- 0 -286 -467"/>
                              <a:gd name="T27" fmla="*/ -286 h 261"/>
                              <a:gd name="T28" fmla="+- 0 4188 3581"/>
                              <a:gd name="T29" fmla="*/ T28 w 2077"/>
                              <a:gd name="T30" fmla="+- 0 -286 -467"/>
                              <a:gd name="T31" fmla="*/ -286 h 261"/>
                              <a:gd name="T32" fmla="+- 0 4235 3581"/>
                              <a:gd name="T33" fmla="*/ T32 w 2077"/>
                              <a:gd name="T34" fmla="+- 0 -263 -467"/>
                              <a:gd name="T35" fmla="*/ -263 h 261"/>
                              <a:gd name="T36" fmla="+- 0 4220 3581"/>
                              <a:gd name="T37" fmla="*/ T36 w 2077"/>
                              <a:gd name="T38" fmla="+- 0 -288 -467"/>
                              <a:gd name="T39" fmla="*/ -288 h 261"/>
                              <a:gd name="T40" fmla="+- 0 4241 3581"/>
                              <a:gd name="T41" fmla="*/ T40 w 2077"/>
                              <a:gd name="T42" fmla="+- 0 -235 -467"/>
                              <a:gd name="T43" fmla="*/ -235 h 261"/>
                              <a:gd name="T44" fmla="+- 0 4206 3581"/>
                              <a:gd name="T45" fmla="*/ T44 w 2077"/>
                              <a:gd name="T46" fmla="+- 0 -243 -467"/>
                              <a:gd name="T47" fmla="*/ -243 h 261"/>
                              <a:gd name="T48" fmla="+- 0 4243 3581"/>
                              <a:gd name="T49" fmla="*/ T48 w 2077"/>
                              <a:gd name="T50" fmla="+- 0 -452 -467"/>
                              <a:gd name="T51" fmla="*/ -452 h 261"/>
                              <a:gd name="T52" fmla="+- 0 4209 3581"/>
                              <a:gd name="T53" fmla="*/ T52 w 2077"/>
                              <a:gd name="T54" fmla="+- 0 -449 -467"/>
                              <a:gd name="T55" fmla="*/ -449 h 261"/>
                              <a:gd name="T56" fmla="+- 0 4210 3581"/>
                              <a:gd name="T57" fmla="*/ T56 w 2077"/>
                              <a:gd name="T58" fmla="+- 0 -464 -467"/>
                              <a:gd name="T59" fmla="*/ -464 h 261"/>
                              <a:gd name="T60" fmla="+- 0 4223 3581"/>
                              <a:gd name="T61" fmla="*/ T60 w 2077"/>
                              <a:gd name="T62" fmla="+- 0 -393 -467"/>
                              <a:gd name="T63" fmla="*/ -393 h 261"/>
                              <a:gd name="T64" fmla="+- 0 4259 3581"/>
                              <a:gd name="T65" fmla="*/ T64 w 2077"/>
                              <a:gd name="T66" fmla="+- 0 -406 -467"/>
                              <a:gd name="T67" fmla="*/ -406 h 261"/>
                              <a:gd name="T68" fmla="+- 0 4265 3581"/>
                              <a:gd name="T69" fmla="*/ T68 w 2077"/>
                              <a:gd name="T70" fmla="+- 0 -276 -467"/>
                              <a:gd name="T71" fmla="*/ -276 h 261"/>
                              <a:gd name="T72" fmla="+- 0 4284 3581"/>
                              <a:gd name="T73" fmla="*/ T72 w 2077"/>
                              <a:gd name="T74" fmla="+- 0 -279 -467"/>
                              <a:gd name="T75" fmla="*/ -279 h 261"/>
                              <a:gd name="T76" fmla="+- 0 4300 3581"/>
                              <a:gd name="T77" fmla="*/ T76 w 2077"/>
                              <a:gd name="T78" fmla="+- 0 -442 -467"/>
                              <a:gd name="T79" fmla="*/ -442 h 261"/>
                              <a:gd name="T80" fmla="+- 0 4291 3581"/>
                              <a:gd name="T81" fmla="*/ T80 w 2077"/>
                              <a:gd name="T82" fmla="+- 0 -427 -467"/>
                              <a:gd name="T83" fmla="*/ -427 h 261"/>
                              <a:gd name="T84" fmla="+- 0 4292 3581"/>
                              <a:gd name="T85" fmla="*/ T84 w 2077"/>
                              <a:gd name="T86" fmla="+- 0 -405 -467"/>
                              <a:gd name="T87" fmla="*/ -405 h 261"/>
                              <a:gd name="T88" fmla="+- 0 4318 3581"/>
                              <a:gd name="T89" fmla="*/ T88 w 2077"/>
                              <a:gd name="T90" fmla="+- 0 -393 -467"/>
                              <a:gd name="T91" fmla="*/ -393 h 261"/>
                              <a:gd name="T92" fmla="+- 0 4304 3581"/>
                              <a:gd name="T93" fmla="*/ T92 w 2077"/>
                              <a:gd name="T94" fmla="+- 0 -280 -467"/>
                              <a:gd name="T95" fmla="*/ -280 h 261"/>
                              <a:gd name="T96" fmla="+- 0 4299 3581"/>
                              <a:gd name="T97" fmla="*/ T96 w 2077"/>
                              <a:gd name="T98" fmla="+- 0 -288 -467"/>
                              <a:gd name="T99" fmla="*/ -288 h 261"/>
                              <a:gd name="T100" fmla="+- 0 4307 3581"/>
                              <a:gd name="T101" fmla="*/ T100 w 2077"/>
                              <a:gd name="T102" fmla="+- 0 -236 -467"/>
                              <a:gd name="T103" fmla="*/ -236 h 261"/>
                              <a:gd name="T104" fmla="+- 0 4297 3581"/>
                              <a:gd name="T105" fmla="*/ T104 w 2077"/>
                              <a:gd name="T106" fmla="+- 0 -227 -467"/>
                              <a:gd name="T107" fmla="*/ -227 h 261"/>
                              <a:gd name="T108" fmla="+- 0 4390 3581"/>
                              <a:gd name="T109" fmla="*/ T108 w 2077"/>
                              <a:gd name="T110" fmla="+- 0 -280 -467"/>
                              <a:gd name="T111" fmla="*/ -280 h 261"/>
                              <a:gd name="T112" fmla="+- 0 4378 3581"/>
                              <a:gd name="T113" fmla="*/ T112 w 2077"/>
                              <a:gd name="T114" fmla="+- 0 -280 -467"/>
                              <a:gd name="T115" fmla="*/ -280 h 261"/>
                              <a:gd name="T116" fmla="+- 0 4344 3581"/>
                              <a:gd name="T117" fmla="*/ T116 w 2077"/>
                              <a:gd name="T118" fmla="+- 0 -257 -467"/>
                              <a:gd name="T119" fmla="*/ -257 h 261"/>
                              <a:gd name="T120" fmla="+- 0 4382 3581"/>
                              <a:gd name="T121" fmla="*/ T120 w 2077"/>
                              <a:gd name="T122" fmla="+- 0 -240 -467"/>
                              <a:gd name="T123" fmla="*/ -240 h 261"/>
                              <a:gd name="T124" fmla="+- 0 4395 3581"/>
                              <a:gd name="T125" fmla="*/ T124 w 2077"/>
                              <a:gd name="T126" fmla="+- 0 -255 -467"/>
                              <a:gd name="T127" fmla="*/ -255 h 261"/>
                              <a:gd name="T128" fmla="+- 0 4467 3581"/>
                              <a:gd name="T129" fmla="*/ T128 w 2077"/>
                              <a:gd name="T130" fmla="+- 0 -236 -467"/>
                              <a:gd name="T131" fmla="*/ -236 h 261"/>
                              <a:gd name="T132" fmla="+- 0 4473 3581"/>
                              <a:gd name="T133" fmla="*/ T132 w 2077"/>
                              <a:gd name="T134" fmla="+- 0 -280 -467"/>
                              <a:gd name="T135" fmla="*/ -280 h 261"/>
                              <a:gd name="T136" fmla="+- 0 4470 3581"/>
                              <a:gd name="T137" fmla="*/ T136 w 2077"/>
                              <a:gd name="T138" fmla="+- 0 -230 -467"/>
                              <a:gd name="T139" fmla="*/ -230 h 261"/>
                              <a:gd name="T140" fmla="+- 0 4544 3581"/>
                              <a:gd name="T141" fmla="*/ T140 w 2077"/>
                              <a:gd name="T142" fmla="+- 0 -264 -467"/>
                              <a:gd name="T143" fmla="*/ -264 h 261"/>
                              <a:gd name="T144" fmla="+- 0 4503 3581"/>
                              <a:gd name="T145" fmla="*/ T144 w 2077"/>
                              <a:gd name="T146" fmla="+- 0 -263 -467"/>
                              <a:gd name="T147" fmla="*/ -263 h 261"/>
                              <a:gd name="T148" fmla="+- 0 4509 3581"/>
                              <a:gd name="T149" fmla="*/ T148 w 2077"/>
                              <a:gd name="T150" fmla="+- 0 -286 -467"/>
                              <a:gd name="T151" fmla="*/ -286 h 261"/>
                              <a:gd name="T152" fmla="+- 0 4541 3581"/>
                              <a:gd name="T153" fmla="*/ T152 w 2077"/>
                              <a:gd name="T154" fmla="+- 0 -236 -467"/>
                              <a:gd name="T155" fmla="*/ -236 h 261"/>
                              <a:gd name="T156" fmla="+- 0 4504 3581"/>
                              <a:gd name="T157" fmla="*/ T156 w 2077"/>
                              <a:gd name="T158" fmla="+- 0 -246 -467"/>
                              <a:gd name="T159" fmla="*/ -246 h 261"/>
                              <a:gd name="T160" fmla="+- 0 4596 3581"/>
                              <a:gd name="T161" fmla="*/ T160 w 2077"/>
                              <a:gd name="T162" fmla="+- 0 -288 -467"/>
                              <a:gd name="T163" fmla="*/ -288 h 261"/>
                              <a:gd name="T164" fmla="+- 0 4570 3581"/>
                              <a:gd name="T165" fmla="*/ T164 w 2077"/>
                              <a:gd name="T166" fmla="+- 0 -280 -467"/>
                              <a:gd name="T167" fmla="*/ -280 h 261"/>
                              <a:gd name="T168" fmla="+- 0 4563 3581"/>
                              <a:gd name="T169" fmla="*/ T168 w 2077"/>
                              <a:gd name="T170" fmla="+- 0 -286 -467"/>
                              <a:gd name="T171" fmla="*/ -286 h 261"/>
                              <a:gd name="T172" fmla="+- 0 4605 3581"/>
                              <a:gd name="T173" fmla="*/ T172 w 2077"/>
                              <a:gd name="T174" fmla="+- 0 -239 -467"/>
                              <a:gd name="T175" fmla="*/ -239 h 261"/>
                              <a:gd name="T176" fmla="+- 0 4611 3581"/>
                              <a:gd name="T177" fmla="*/ T176 w 2077"/>
                              <a:gd name="T178" fmla="+- 0 -279 -467"/>
                              <a:gd name="T179" fmla="*/ -279 h 261"/>
                              <a:gd name="T180" fmla="+- 0 4636 3581"/>
                              <a:gd name="T181" fmla="*/ T180 w 2077"/>
                              <a:gd name="T182" fmla="+- 0 -236 -467"/>
                              <a:gd name="T183" fmla="*/ -236 h 261"/>
                              <a:gd name="T184" fmla="+- 0 4691 3581"/>
                              <a:gd name="T185" fmla="*/ T184 w 2077"/>
                              <a:gd name="T186" fmla="+- 0 -282 -467"/>
                              <a:gd name="T187" fmla="*/ -282 h 261"/>
                              <a:gd name="T188" fmla="+- 0 4656 3581"/>
                              <a:gd name="T189" fmla="*/ T188 w 2077"/>
                              <a:gd name="T190" fmla="+- 0 -230 -467"/>
                              <a:gd name="T191" fmla="*/ -230 h 261"/>
                              <a:gd name="T192" fmla="+- 0 4682 3581"/>
                              <a:gd name="T193" fmla="*/ T192 w 2077"/>
                              <a:gd name="T194" fmla="+- 0 -230 -467"/>
                              <a:gd name="T195" fmla="*/ -230 h 261"/>
                              <a:gd name="T196" fmla="+- 0 4916 3581"/>
                              <a:gd name="T197" fmla="*/ T196 w 2077"/>
                              <a:gd name="T198" fmla="+- 0 -452 -467"/>
                              <a:gd name="T199" fmla="*/ -452 h 261"/>
                              <a:gd name="T200" fmla="+- 0 5551 3581"/>
                              <a:gd name="T201" fmla="*/ T200 w 2077"/>
                              <a:gd name="T202" fmla="+- 0 -456 -467"/>
                              <a:gd name="T203" fmla="*/ -456 h 261"/>
                              <a:gd name="T204" fmla="+- 0 5598 3581"/>
                              <a:gd name="T205" fmla="*/ T204 w 2077"/>
                              <a:gd name="T206" fmla="+- 0 -406 -467"/>
                              <a:gd name="T207" fmla="*/ -406 h 261"/>
                              <a:gd name="T208" fmla="+- 0 5652 3581"/>
                              <a:gd name="T209" fmla="*/ T208 w 2077"/>
                              <a:gd name="T210" fmla="+- 0 -437 -467"/>
                              <a:gd name="T211" fmla="*/ -437 h 261"/>
                              <a:gd name="T212" fmla="+- 0 5618 3581"/>
                              <a:gd name="T213" fmla="*/ T212 w 2077"/>
                              <a:gd name="T214" fmla="+- 0 -465 -467"/>
                              <a:gd name="T215" fmla="*/ -465 h 261"/>
                              <a:gd name="T216" fmla="+- 0 5643 3581"/>
                              <a:gd name="T217" fmla="*/ T216 w 2077"/>
                              <a:gd name="T218" fmla="+- 0 -401 -467"/>
                              <a:gd name="T219" fmla="*/ -401 h 261"/>
                              <a:gd name="T220" fmla="+- 0 5619 3581"/>
                              <a:gd name="T221" fmla="*/ T220 w 2077"/>
                              <a:gd name="T222" fmla="+- 0 -396 -467"/>
                              <a:gd name="T223" fmla="*/ -396 h 2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Lst>
                            <a:rect l="0" t="0" r="r" b="b"/>
                            <a:pathLst>
                              <a:path w="2077" h="261">
                                <a:moveTo>
                                  <a:pt x="46" y="24"/>
                                </a:moveTo>
                                <a:lnTo>
                                  <a:pt x="43" y="15"/>
                                </a:lnTo>
                                <a:lnTo>
                                  <a:pt x="39" y="8"/>
                                </a:lnTo>
                                <a:lnTo>
                                  <a:pt x="37" y="5"/>
                                </a:lnTo>
                                <a:lnTo>
                                  <a:pt x="37" y="18"/>
                                </a:lnTo>
                                <a:lnTo>
                                  <a:pt x="37" y="57"/>
                                </a:lnTo>
                                <a:lnTo>
                                  <a:pt x="32" y="66"/>
                                </a:lnTo>
                                <a:lnTo>
                                  <a:pt x="14" y="66"/>
                                </a:lnTo>
                                <a:lnTo>
                                  <a:pt x="9" y="57"/>
                                </a:lnTo>
                                <a:lnTo>
                                  <a:pt x="9" y="18"/>
                                </a:lnTo>
                                <a:lnTo>
                                  <a:pt x="14" y="8"/>
                                </a:lnTo>
                                <a:lnTo>
                                  <a:pt x="32" y="8"/>
                                </a:lnTo>
                                <a:lnTo>
                                  <a:pt x="37" y="18"/>
                                </a:lnTo>
                                <a:lnTo>
                                  <a:pt x="37" y="5"/>
                                </a:lnTo>
                                <a:lnTo>
                                  <a:pt x="35" y="3"/>
                                </a:lnTo>
                                <a:lnTo>
                                  <a:pt x="29" y="0"/>
                                </a:lnTo>
                                <a:lnTo>
                                  <a:pt x="16" y="0"/>
                                </a:lnTo>
                                <a:lnTo>
                                  <a:pt x="11" y="3"/>
                                </a:lnTo>
                                <a:lnTo>
                                  <a:pt x="7" y="8"/>
                                </a:lnTo>
                                <a:lnTo>
                                  <a:pt x="2" y="14"/>
                                </a:lnTo>
                                <a:lnTo>
                                  <a:pt x="0" y="24"/>
                                </a:lnTo>
                                <a:lnTo>
                                  <a:pt x="0" y="38"/>
                                </a:lnTo>
                                <a:lnTo>
                                  <a:pt x="2" y="53"/>
                                </a:lnTo>
                                <a:lnTo>
                                  <a:pt x="6" y="64"/>
                                </a:lnTo>
                                <a:lnTo>
                                  <a:pt x="13" y="71"/>
                                </a:lnTo>
                                <a:lnTo>
                                  <a:pt x="23" y="74"/>
                                </a:lnTo>
                                <a:lnTo>
                                  <a:pt x="33" y="71"/>
                                </a:lnTo>
                                <a:lnTo>
                                  <a:pt x="38" y="66"/>
                                </a:lnTo>
                                <a:lnTo>
                                  <a:pt x="40" y="64"/>
                                </a:lnTo>
                                <a:lnTo>
                                  <a:pt x="44" y="53"/>
                                </a:lnTo>
                                <a:lnTo>
                                  <a:pt x="46" y="38"/>
                                </a:lnTo>
                                <a:lnTo>
                                  <a:pt x="46" y="24"/>
                                </a:lnTo>
                                <a:close/>
                                <a:moveTo>
                                  <a:pt x="486" y="158"/>
                                </a:moveTo>
                                <a:lnTo>
                                  <a:pt x="475" y="158"/>
                                </a:lnTo>
                                <a:lnTo>
                                  <a:pt x="475" y="237"/>
                                </a:lnTo>
                                <a:lnTo>
                                  <a:pt x="486" y="237"/>
                                </a:lnTo>
                                <a:lnTo>
                                  <a:pt x="486" y="158"/>
                                </a:lnTo>
                                <a:close/>
                                <a:moveTo>
                                  <a:pt x="547" y="185"/>
                                </a:moveTo>
                                <a:lnTo>
                                  <a:pt x="540" y="179"/>
                                </a:lnTo>
                                <a:lnTo>
                                  <a:pt x="521" y="179"/>
                                </a:lnTo>
                                <a:lnTo>
                                  <a:pt x="515" y="182"/>
                                </a:lnTo>
                                <a:lnTo>
                                  <a:pt x="510" y="190"/>
                                </a:lnTo>
                                <a:lnTo>
                                  <a:pt x="510" y="181"/>
                                </a:lnTo>
                                <a:lnTo>
                                  <a:pt x="502" y="181"/>
                                </a:lnTo>
                                <a:lnTo>
                                  <a:pt x="502" y="237"/>
                                </a:lnTo>
                                <a:lnTo>
                                  <a:pt x="511" y="237"/>
                                </a:lnTo>
                                <a:lnTo>
                                  <a:pt x="511" y="194"/>
                                </a:lnTo>
                                <a:lnTo>
                                  <a:pt x="515" y="190"/>
                                </a:lnTo>
                                <a:lnTo>
                                  <a:pt x="517" y="187"/>
                                </a:lnTo>
                                <a:lnTo>
                                  <a:pt x="534" y="187"/>
                                </a:lnTo>
                                <a:lnTo>
                                  <a:pt x="538" y="191"/>
                                </a:lnTo>
                                <a:lnTo>
                                  <a:pt x="538" y="237"/>
                                </a:lnTo>
                                <a:lnTo>
                                  <a:pt x="547" y="237"/>
                                </a:lnTo>
                                <a:lnTo>
                                  <a:pt x="547" y="187"/>
                                </a:lnTo>
                                <a:lnTo>
                                  <a:pt x="547" y="185"/>
                                </a:lnTo>
                                <a:close/>
                                <a:moveTo>
                                  <a:pt x="607" y="181"/>
                                </a:moveTo>
                                <a:lnTo>
                                  <a:pt x="597" y="181"/>
                                </a:lnTo>
                                <a:lnTo>
                                  <a:pt x="581" y="226"/>
                                </a:lnTo>
                                <a:lnTo>
                                  <a:pt x="566" y="181"/>
                                </a:lnTo>
                                <a:lnTo>
                                  <a:pt x="556" y="181"/>
                                </a:lnTo>
                                <a:lnTo>
                                  <a:pt x="575" y="237"/>
                                </a:lnTo>
                                <a:lnTo>
                                  <a:pt x="585" y="237"/>
                                </a:lnTo>
                                <a:lnTo>
                                  <a:pt x="589" y="226"/>
                                </a:lnTo>
                                <a:lnTo>
                                  <a:pt x="607" y="181"/>
                                </a:lnTo>
                                <a:close/>
                                <a:moveTo>
                                  <a:pt x="664" y="203"/>
                                </a:moveTo>
                                <a:lnTo>
                                  <a:pt x="663" y="198"/>
                                </a:lnTo>
                                <a:lnTo>
                                  <a:pt x="661" y="194"/>
                                </a:lnTo>
                                <a:lnTo>
                                  <a:pt x="659" y="187"/>
                                </a:lnTo>
                                <a:lnTo>
                                  <a:pt x="658" y="185"/>
                                </a:lnTo>
                                <a:lnTo>
                                  <a:pt x="654" y="182"/>
                                </a:lnTo>
                                <a:lnTo>
                                  <a:pt x="654" y="194"/>
                                </a:lnTo>
                                <a:lnTo>
                                  <a:pt x="654" y="204"/>
                                </a:lnTo>
                                <a:lnTo>
                                  <a:pt x="622" y="204"/>
                                </a:lnTo>
                                <a:lnTo>
                                  <a:pt x="623" y="194"/>
                                </a:lnTo>
                                <a:lnTo>
                                  <a:pt x="629" y="187"/>
                                </a:lnTo>
                                <a:lnTo>
                                  <a:pt x="648" y="187"/>
                                </a:lnTo>
                                <a:lnTo>
                                  <a:pt x="654" y="194"/>
                                </a:lnTo>
                                <a:lnTo>
                                  <a:pt x="654" y="182"/>
                                </a:lnTo>
                                <a:lnTo>
                                  <a:pt x="649" y="179"/>
                                </a:lnTo>
                                <a:lnTo>
                                  <a:pt x="639" y="179"/>
                                </a:lnTo>
                                <a:lnTo>
                                  <a:pt x="628" y="181"/>
                                </a:lnTo>
                                <a:lnTo>
                                  <a:pt x="620" y="187"/>
                                </a:lnTo>
                                <a:lnTo>
                                  <a:pt x="615" y="197"/>
                                </a:lnTo>
                                <a:lnTo>
                                  <a:pt x="613" y="210"/>
                                </a:lnTo>
                                <a:lnTo>
                                  <a:pt x="613" y="228"/>
                                </a:lnTo>
                                <a:lnTo>
                                  <a:pt x="622" y="240"/>
                                </a:lnTo>
                                <a:lnTo>
                                  <a:pt x="651" y="240"/>
                                </a:lnTo>
                                <a:lnTo>
                                  <a:pt x="660" y="232"/>
                                </a:lnTo>
                                <a:lnTo>
                                  <a:pt x="660" y="231"/>
                                </a:lnTo>
                                <a:lnTo>
                                  <a:pt x="663" y="220"/>
                                </a:lnTo>
                                <a:lnTo>
                                  <a:pt x="654" y="220"/>
                                </a:lnTo>
                                <a:lnTo>
                                  <a:pt x="651" y="227"/>
                                </a:lnTo>
                                <a:lnTo>
                                  <a:pt x="646" y="231"/>
                                </a:lnTo>
                                <a:lnTo>
                                  <a:pt x="633" y="231"/>
                                </a:lnTo>
                                <a:lnTo>
                                  <a:pt x="628" y="229"/>
                                </a:lnTo>
                                <a:lnTo>
                                  <a:pt x="625" y="224"/>
                                </a:lnTo>
                                <a:lnTo>
                                  <a:pt x="623" y="221"/>
                                </a:lnTo>
                                <a:lnTo>
                                  <a:pt x="622" y="217"/>
                                </a:lnTo>
                                <a:lnTo>
                                  <a:pt x="622" y="212"/>
                                </a:lnTo>
                                <a:lnTo>
                                  <a:pt x="664" y="212"/>
                                </a:lnTo>
                                <a:lnTo>
                                  <a:pt x="664" y="204"/>
                                </a:lnTo>
                                <a:lnTo>
                                  <a:pt x="664" y="203"/>
                                </a:lnTo>
                                <a:close/>
                                <a:moveTo>
                                  <a:pt x="664" y="24"/>
                                </a:moveTo>
                                <a:lnTo>
                                  <a:pt x="662" y="15"/>
                                </a:lnTo>
                                <a:lnTo>
                                  <a:pt x="658" y="8"/>
                                </a:lnTo>
                                <a:lnTo>
                                  <a:pt x="656" y="5"/>
                                </a:lnTo>
                                <a:lnTo>
                                  <a:pt x="656" y="18"/>
                                </a:lnTo>
                                <a:lnTo>
                                  <a:pt x="656" y="57"/>
                                </a:lnTo>
                                <a:lnTo>
                                  <a:pt x="651" y="66"/>
                                </a:lnTo>
                                <a:lnTo>
                                  <a:pt x="632" y="66"/>
                                </a:lnTo>
                                <a:lnTo>
                                  <a:pt x="628" y="57"/>
                                </a:lnTo>
                                <a:lnTo>
                                  <a:pt x="628" y="18"/>
                                </a:lnTo>
                                <a:lnTo>
                                  <a:pt x="632" y="8"/>
                                </a:lnTo>
                                <a:lnTo>
                                  <a:pt x="651" y="8"/>
                                </a:lnTo>
                                <a:lnTo>
                                  <a:pt x="656" y="18"/>
                                </a:lnTo>
                                <a:lnTo>
                                  <a:pt x="656" y="5"/>
                                </a:lnTo>
                                <a:lnTo>
                                  <a:pt x="654" y="3"/>
                                </a:lnTo>
                                <a:lnTo>
                                  <a:pt x="648" y="0"/>
                                </a:lnTo>
                                <a:lnTo>
                                  <a:pt x="635" y="0"/>
                                </a:lnTo>
                                <a:lnTo>
                                  <a:pt x="629" y="3"/>
                                </a:lnTo>
                                <a:lnTo>
                                  <a:pt x="626" y="8"/>
                                </a:lnTo>
                                <a:lnTo>
                                  <a:pt x="621" y="14"/>
                                </a:lnTo>
                                <a:lnTo>
                                  <a:pt x="619" y="24"/>
                                </a:lnTo>
                                <a:lnTo>
                                  <a:pt x="619" y="38"/>
                                </a:lnTo>
                                <a:lnTo>
                                  <a:pt x="620" y="53"/>
                                </a:lnTo>
                                <a:lnTo>
                                  <a:pt x="625" y="64"/>
                                </a:lnTo>
                                <a:lnTo>
                                  <a:pt x="632" y="71"/>
                                </a:lnTo>
                                <a:lnTo>
                                  <a:pt x="642" y="74"/>
                                </a:lnTo>
                                <a:lnTo>
                                  <a:pt x="651" y="71"/>
                                </a:lnTo>
                                <a:lnTo>
                                  <a:pt x="656" y="66"/>
                                </a:lnTo>
                                <a:lnTo>
                                  <a:pt x="659" y="64"/>
                                </a:lnTo>
                                <a:lnTo>
                                  <a:pt x="663" y="53"/>
                                </a:lnTo>
                                <a:lnTo>
                                  <a:pt x="664" y="38"/>
                                </a:lnTo>
                                <a:lnTo>
                                  <a:pt x="664" y="24"/>
                                </a:lnTo>
                                <a:close/>
                                <a:moveTo>
                                  <a:pt x="688" y="61"/>
                                </a:moveTo>
                                <a:lnTo>
                                  <a:pt x="678" y="61"/>
                                </a:lnTo>
                                <a:lnTo>
                                  <a:pt x="678" y="71"/>
                                </a:lnTo>
                                <a:lnTo>
                                  <a:pt x="688" y="71"/>
                                </a:lnTo>
                                <a:lnTo>
                                  <a:pt x="688" y="61"/>
                                </a:lnTo>
                                <a:close/>
                                <a:moveTo>
                                  <a:pt x="703" y="179"/>
                                </a:moveTo>
                                <a:lnTo>
                                  <a:pt x="700" y="179"/>
                                </a:lnTo>
                                <a:lnTo>
                                  <a:pt x="694" y="179"/>
                                </a:lnTo>
                                <a:lnTo>
                                  <a:pt x="689" y="182"/>
                                </a:lnTo>
                                <a:lnTo>
                                  <a:pt x="684" y="191"/>
                                </a:lnTo>
                                <a:lnTo>
                                  <a:pt x="684" y="181"/>
                                </a:lnTo>
                                <a:lnTo>
                                  <a:pt x="676" y="181"/>
                                </a:lnTo>
                                <a:lnTo>
                                  <a:pt x="676" y="237"/>
                                </a:lnTo>
                                <a:lnTo>
                                  <a:pt x="685" y="237"/>
                                </a:lnTo>
                                <a:lnTo>
                                  <a:pt x="685" y="194"/>
                                </a:lnTo>
                                <a:lnTo>
                                  <a:pt x="688" y="191"/>
                                </a:lnTo>
                                <a:lnTo>
                                  <a:pt x="691" y="188"/>
                                </a:lnTo>
                                <a:lnTo>
                                  <a:pt x="703" y="188"/>
                                </a:lnTo>
                                <a:lnTo>
                                  <a:pt x="703" y="179"/>
                                </a:lnTo>
                                <a:close/>
                                <a:moveTo>
                                  <a:pt x="747" y="63"/>
                                </a:moveTo>
                                <a:lnTo>
                                  <a:pt x="747" y="35"/>
                                </a:lnTo>
                                <a:lnTo>
                                  <a:pt x="745" y="33"/>
                                </a:lnTo>
                                <a:lnTo>
                                  <a:pt x="742" y="30"/>
                                </a:lnTo>
                                <a:lnTo>
                                  <a:pt x="738" y="25"/>
                                </a:lnTo>
                                <a:lnTo>
                                  <a:pt x="719" y="25"/>
                                </a:lnTo>
                                <a:lnTo>
                                  <a:pt x="716" y="27"/>
                                </a:lnTo>
                                <a:lnTo>
                                  <a:pt x="711" y="30"/>
                                </a:lnTo>
                                <a:lnTo>
                                  <a:pt x="714" y="10"/>
                                </a:lnTo>
                                <a:lnTo>
                                  <a:pt x="743" y="10"/>
                                </a:lnTo>
                                <a:lnTo>
                                  <a:pt x="743" y="2"/>
                                </a:lnTo>
                                <a:lnTo>
                                  <a:pt x="707" y="2"/>
                                </a:lnTo>
                                <a:lnTo>
                                  <a:pt x="702" y="40"/>
                                </a:lnTo>
                                <a:lnTo>
                                  <a:pt x="710" y="40"/>
                                </a:lnTo>
                                <a:lnTo>
                                  <a:pt x="714" y="35"/>
                                </a:lnTo>
                                <a:lnTo>
                                  <a:pt x="717" y="33"/>
                                </a:lnTo>
                                <a:lnTo>
                                  <a:pt x="732" y="33"/>
                                </a:lnTo>
                                <a:lnTo>
                                  <a:pt x="738" y="40"/>
                                </a:lnTo>
                                <a:lnTo>
                                  <a:pt x="738" y="60"/>
                                </a:lnTo>
                                <a:lnTo>
                                  <a:pt x="732" y="66"/>
                                </a:lnTo>
                                <a:lnTo>
                                  <a:pt x="715" y="66"/>
                                </a:lnTo>
                                <a:lnTo>
                                  <a:pt x="711" y="62"/>
                                </a:lnTo>
                                <a:lnTo>
                                  <a:pt x="709" y="54"/>
                                </a:lnTo>
                                <a:lnTo>
                                  <a:pt x="700" y="54"/>
                                </a:lnTo>
                                <a:lnTo>
                                  <a:pt x="701" y="60"/>
                                </a:lnTo>
                                <a:lnTo>
                                  <a:pt x="702" y="63"/>
                                </a:lnTo>
                                <a:lnTo>
                                  <a:pt x="704" y="65"/>
                                </a:lnTo>
                                <a:lnTo>
                                  <a:pt x="708" y="71"/>
                                </a:lnTo>
                                <a:lnTo>
                                  <a:pt x="715" y="74"/>
                                </a:lnTo>
                                <a:lnTo>
                                  <a:pt x="737" y="74"/>
                                </a:lnTo>
                                <a:lnTo>
                                  <a:pt x="744" y="66"/>
                                </a:lnTo>
                                <a:lnTo>
                                  <a:pt x="747" y="63"/>
                                </a:lnTo>
                                <a:close/>
                                <a:moveTo>
                                  <a:pt x="754" y="213"/>
                                </a:moveTo>
                                <a:lnTo>
                                  <a:pt x="749" y="209"/>
                                </a:lnTo>
                                <a:lnTo>
                                  <a:pt x="722" y="202"/>
                                </a:lnTo>
                                <a:lnTo>
                                  <a:pt x="719" y="200"/>
                                </a:lnTo>
                                <a:lnTo>
                                  <a:pt x="719" y="190"/>
                                </a:lnTo>
                                <a:lnTo>
                                  <a:pt x="723" y="187"/>
                                </a:lnTo>
                                <a:lnTo>
                                  <a:pt x="738" y="187"/>
                                </a:lnTo>
                                <a:lnTo>
                                  <a:pt x="742" y="190"/>
                                </a:lnTo>
                                <a:lnTo>
                                  <a:pt x="742" y="196"/>
                                </a:lnTo>
                                <a:lnTo>
                                  <a:pt x="752" y="196"/>
                                </a:lnTo>
                                <a:lnTo>
                                  <a:pt x="751" y="187"/>
                                </a:lnTo>
                                <a:lnTo>
                                  <a:pt x="751" y="185"/>
                                </a:lnTo>
                                <a:lnTo>
                                  <a:pt x="744" y="179"/>
                                </a:lnTo>
                                <a:lnTo>
                                  <a:pt x="718" y="179"/>
                                </a:lnTo>
                                <a:lnTo>
                                  <a:pt x="709" y="186"/>
                                </a:lnTo>
                                <a:lnTo>
                                  <a:pt x="709" y="205"/>
                                </a:lnTo>
                                <a:lnTo>
                                  <a:pt x="714" y="209"/>
                                </a:lnTo>
                                <a:lnTo>
                                  <a:pt x="742" y="216"/>
                                </a:lnTo>
                                <a:lnTo>
                                  <a:pt x="744" y="218"/>
                                </a:lnTo>
                                <a:lnTo>
                                  <a:pt x="744" y="228"/>
                                </a:lnTo>
                                <a:lnTo>
                                  <a:pt x="739" y="231"/>
                                </a:lnTo>
                                <a:lnTo>
                                  <a:pt x="726" y="231"/>
                                </a:lnTo>
                                <a:lnTo>
                                  <a:pt x="722" y="230"/>
                                </a:lnTo>
                                <a:lnTo>
                                  <a:pt x="720" y="227"/>
                                </a:lnTo>
                                <a:lnTo>
                                  <a:pt x="719" y="226"/>
                                </a:lnTo>
                                <a:lnTo>
                                  <a:pt x="718" y="224"/>
                                </a:lnTo>
                                <a:lnTo>
                                  <a:pt x="717" y="220"/>
                                </a:lnTo>
                                <a:lnTo>
                                  <a:pt x="708" y="220"/>
                                </a:lnTo>
                                <a:lnTo>
                                  <a:pt x="708" y="233"/>
                                </a:lnTo>
                                <a:lnTo>
                                  <a:pt x="716" y="240"/>
                                </a:lnTo>
                                <a:lnTo>
                                  <a:pt x="745" y="240"/>
                                </a:lnTo>
                                <a:lnTo>
                                  <a:pt x="754" y="232"/>
                                </a:lnTo>
                                <a:lnTo>
                                  <a:pt x="754" y="231"/>
                                </a:lnTo>
                                <a:lnTo>
                                  <a:pt x="754" y="213"/>
                                </a:lnTo>
                                <a:close/>
                                <a:moveTo>
                                  <a:pt x="814" y="203"/>
                                </a:moveTo>
                                <a:lnTo>
                                  <a:pt x="813" y="198"/>
                                </a:lnTo>
                                <a:lnTo>
                                  <a:pt x="811" y="194"/>
                                </a:lnTo>
                                <a:lnTo>
                                  <a:pt x="809" y="187"/>
                                </a:lnTo>
                                <a:lnTo>
                                  <a:pt x="808" y="185"/>
                                </a:lnTo>
                                <a:lnTo>
                                  <a:pt x="804" y="182"/>
                                </a:lnTo>
                                <a:lnTo>
                                  <a:pt x="804" y="194"/>
                                </a:lnTo>
                                <a:lnTo>
                                  <a:pt x="804" y="204"/>
                                </a:lnTo>
                                <a:lnTo>
                                  <a:pt x="772" y="204"/>
                                </a:lnTo>
                                <a:lnTo>
                                  <a:pt x="773" y="194"/>
                                </a:lnTo>
                                <a:lnTo>
                                  <a:pt x="779" y="187"/>
                                </a:lnTo>
                                <a:lnTo>
                                  <a:pt x="797" y="187"/>
                                </a:lnTo>
                                <a:lnTo>
                                  <a:pt x="804" y="194"/>
                                </a:lnTo>
                                <a:lnTo>
                                  <a:pt x="804" y="182"/>
                                </a:lnTo>
                                <a:lnTo>
                                  <a:pt x="799" y="179"/>
                                </a:lnTo>
                                <a:lnTo>
                                  <a:pt x="788" y="179"/>
                                </a:lnTo>
                                <a:lnTo>
                                  <a:pt x="778" y="181"/>
                                </a:lnTo>
                                <a:lnTo>
                                  <a:pt x="770" y="187"/>
                                </a:lnTo>
                                <a:lnTo>
                                  <a:pt x="764" y="197"/>
                                </a:lnTo>
                                <a:lnTo>
                                  <a:pt x="763" y="210"/>
                                </a:lnTo>
                                <a:lnTo>
                                  <a:pt x="763" y="228"/>
                                </a:lnTo>
                                <a:lnTo>
                                  <a:pt x="772" y="240"/>
                                </a:lnTo>
                                <a:lnTo>
                                  <a:pt x="801" y="240"/>
                                </a:lnTo>
                                <a:lnTo>
                                  <a:pt x="810" y="232"/>
                                </a:lnTo>
                                <a:lnTo>
                                  <a:pt x="810" y="231"/>
                                </a:lnTo>
                                <a:lnTo>
                                  <a:pt x="812" y="220"/>
                                </a:lnTo>
                                <a:lnTo>
                                  <a:pt x="803" y="220"/>
                                </a:lnTo>
                                <a:lnTo>
                                  <a:pt x="801" y="227"/>
                                </a:lnTo>
                                <a:lnTo>
                                  <a:pt x="796" y="231"/>
                                </a:lnTo>
                                <a:lnTo>
                                  <a:pt x="783" y="231"/>
                                </a:lnTo>
                                <a:lnTo>
                                  <a:pt x="778" y="229"/>
                                </a:lnTo>
                                <a:lnTo>
                                  <a:pt x="775" y="224"/>
                                </a:lnTo>
                                <a:lnTo>
                                  <a:pt x="773" y="221"/>
                                </a:lnTo>
                                <a:lnTo>
                                  <a:pt x="772" y="217"/>
                                </a:lnTo>
                                <a:lnTo>
                                  <a:pt x="772" y="212"/>
                                </a:lnTo>
                                <a:lnTo>
                                  <a:pt x="814" y="212"/>
                                </a:lnTo>
                                <a:lnTo>
                                  <a:pt x="814" y="204"/>
                                </a:lnTo>
                                <a:lnTo>
                                  <a:pt x="814" y="203"/>
                                </a:lnTo>
                                <a:close/>
                                <a:moveTo>
                                  <a:pt x="902" y="158"/>
                                </a:moveTo>
                                <a:lnTo>
                                  <a:pt x="893" y="158"/>
                                </a:lnTo>
                                <a:lnTo>
                                  <a:pt x="893" y="188"/>
                                </a:lnTo>
                                <a:lnTo>
                                  <a:pt x="893" y="196"/>
                                </a:lnTo>
                                <a:lnTo>
                                  <a:pt x="893" y="222"/>
                                </a:lnTo>
                                <a:lnTo>
                                  <a:pt x="886" y="231"/>
                                </a:lnTo>
                                <a:lnTo>
                                  <a:pt x="867" y="231"/>
                                </a:lnTo>
                                <a:lnTo>
                                  <a:pt x="860" y="222"/>
                                </a:lnTo>
                                <a:lnTo>
                                  <a:pt x="861" y="196"/>
                                </a:lnTo>
                                <a:lnTo>
                                  <a:pt x="867" y="187"/>
                                </a:lnTo>
                                <a:lnTo>
                                  <a:pt x="886" y="187"/>
                                </a:lnTo>
                                <a:lnTo>
                                  <a:pt x="893" y="196"/>
                                </a:lnTo>
                                <a:lnTo>
                                  <a:pt x="893" y="188"/>
                                </a:lnTo>
                                <a:lnTo>
                                  <a:pt x="892" y="187"/>
                                </a:lnTo>
                                <a:lnTo>
                                  <a:pt x="889" y="182"/>
                                </a:lnTo>
                                <a:lnTo>
                                  <a:pt x="883" y="179"/>
                                </a:lnTo>
                                <a:lnTo>
                                  <a:pt x="861" y="179"/>
                                </a:lnTo>
                                <a:lnTo>
                                  <a:pt x="851" y="191"/>
                                </a:lnTo>
                                <a:lnTo>
                                  <a:pt x="851" y="228"/>
                                </a:lnTo>
                                <a:lnTo>
                                  <a:pt x="860" y="240"/>
                                </a:lnTo>
                                <a:lnTo>
                                  <a:pt x="883" y="240"/>
                                </a:lnTo>
                                <a:lnTo>
                                  <a:pt x="889" y="237"/>
                                </a:lnTo>
                                <a:lnTo>
                                  <a:pt x="893" y="231"/>
                                </a:lnTo>
                                <a:lnTo>
                                  <a:pt x="894" y="230"/>
                                </a:lnTo>
                                <a:lnTo>
                                  <a:pt x="894" y="237"/>
                                </a:lnTo>
                                <a:lnTo>
                                  <a:pt x="902" y="237"/>
                                </a:lnTo>
                                <a:lnTo>
                                  <a:pt x="902" y="230"/>
                                </a:lnTo>
                                <a:lnTo>
                                  <a:pt x="902" y="188"/>
                                </a:lnTo>
                                <a:lnTo>
                                  <a:pt x="902" y="158"/>
                                </a:lnTo>
                                <a:close/>
                                <a:moveTo>
                                  <a:pt x="963" y="203"/>
                                </a:moveTo>
                                <a:lnTo>
                                  <a:pt x="963" y="198"/>
                                </a:lnTo>
                                <a:lnTo>
                                  <a:pt x="961" y="194"/>
                                </a:lnTo>
                                <a:lnTo>
                                  <a:pt x="959" y="187"/>
                                </a:lnTo>
                                <a:lnTo>
                                  <a:pt x="957" y="185"/>
                                </a:lnTo>
                                <a:lnTo>
                                  <a:pt x="954" y="182"/>
                                </a:lnTo>
                                <a:lnTo>
                                  <a:pt x="954" y="194"/>
                                </a:lnTo>
                                <a:lnTo>
                                  <a:pt x="954" y="204"/>
                                </a:lnTo>
                                <a:lnTo>
                                  <a:pt x="922" y="204"/>
                                </a:lnTo>
                                <a:lnTo>
                                  <a:pt x="923" y="194"/>
                                </a:lnTo>
                                <a:lnTo>
                                  <a:pt x="929" y="187"/>
                                </a:lnTo>
                                <a:lnTo>
                                  <a:pt x="947" y="187"/>
                                </a:lnTo>
                                <a:lnTo>
                                  <a:pt x="954" y="194"/>
                                </a:lnTo>
                                <a:lnTo>
                                  <a:pt x="954" y="182"/>
                                </a:lnTo>
                                <a:lnTo>
                                  <a:pt x="949" y="179"/>
                                </a:lnTo>
                                <a:lnTo>
                                  <a:pt x="938" y="179"/>
                                </a:lnTo>
                                <a:lnTo>
                                  <a:pt x="928" y="181"/>
                                </a:lnTo>
                                <a:lnTo>
                                  <a:pt x="919" y="187"/>
                                </a:lnTo>
                                <a:lnTo>
                                  <a:pt x="914" y="197"/>
                                </a:lnTo>
                                <a:lnTo>
                                  <a:pt x="912" y="210"/>
                                </a:lnTo>
                                <a:lnTo>
                                  <a:pt x="912" y="228"/>
                                </a:lnTo>
                                <a:lnTo>
                                  <a:pt x="922" y="240"/>
                                </a:lnTo>
                                <a:lnTo>
                                  <a:pt x="951" y="240"/>
                                </a:lnTo>
                                <a:lnTo>
                                  <a:pt x="960" y="232"/>
                                </a:lnTo>
                                <a:lnTo>
                                  <a:pt x="960" y="231"/>
                                </a:lnTo>
                                <a:lnTo>
                                  <a:pt x="962" y="220"/>
                                </a:lnTo>
                                <a:lnTo>
                                  <a:pt x="953" y="220"/>
                                </a:lnTo>
                                <a:lnTo>
                                  <a:pt x="951" y="227"/>
                                </a:lnTo>
                                <a:lnTo>
                                  <a:pt x="946" y="231"/>
                                </a:lnTo>
                                <a:lnTo>
                                  <a:pt x="933" y="231"/>
                                </a:lnTo>
                                <a:lnTo>
                                  <a:pt x="928" y="229"/>
                                </a:lnTo>
                                <a:lnTo>
                                  <a:pt x="925" y="224"/>
                                </a:lnTo>
                                <a:lnTo>
                                  <a:pt x="923" y="221"/>
                                </a:lnTo>
                                <a:lnTo>
                                  <a:pt x="922" y="217"/>
                                </a:lnTo>
                                <a:lnTo>
                                  <a:pt x="922" y="212"/>
                                </a:lnTo>
                                <a:lnTo>
                                  <a:pt x="963" y="212"/>
                                </a:lnTo>
                                <a:lnTo>
                                  <a:pt x="963" y="204"/>
                                </a:lnTo>
                                <a:lnTo>
                                  <a:pt x="963" y="203"/>
                                </a:lnTo>
                                <a:close/>
                                <a:moveTo>
                                  <a:pt x="1024" y="191"/>
                                </a:moveTo>
                                <a:lnTo>
                                  <a:pt x="1022" y="187"/>
                                </a:lnTo>
                                <a:lnTo>
                                  <a:pt x="1015" y="179"/>
                                </a:lnTo>
                                <a:lnTo>
                                  <a:pt x="1015" y="222"/>
                                </a:lnTo>
                                <a:lnTo>
                                  <a:pt x="1009" y="231"/>
                                </a:lnTo>
                                <a:lnTo>
                                  <a:pt x="989" y="231"/>
                                </a:lnTo>
                                <a:lnTo>
                                  <a:pt x="983" y="222"/>
                                </a:lnTo>
                                <a:lnTo>
                                  <a:pt x="983" y="196"/>
                                </a:lnTo>
                                <a:lnTo>
                                  <a:pt x="988" y="189"/>
                                </a:lnTo>
                                <a:lnTo>
                                  <a:pt x="989" y="187"/>
                                </a:lnTo>
                                <a:lnTo>
                                  <a:pt x="1009" y="187"/>
                                </a:lnTo>
                                <a:lnTo>
                                  <a:pt x="1015" y="196"/>
                                </a:lnTo>
                                <a:lnTo>
                                  <a:pt x="1015" y="222"/>
                                </a:lnTo>
                                <a:lnTo>
                                  <a:pt x="1015" y="179"/>
                                </a:lnTo>
                                <a:lnTo>
                                  <a:pt x="993" y="179"/>
                                </a:lnTo>
                                <a:lnTo>
                                  <a:pt x="986" y="182"/>
                                </a:lnTo>
                                <a:lnTo>
                                  <a:pt x="982" y="189"/>
                                </a:lnTo>
                                <a:lnTo>
                                  <a:pt x="982" y="181"/>
                                </a:lnTo>
                                <a:lnTo>
                                  <a:pt x="974" y="181"/>
                                </a:lnTo>
                                <a:lnTo>
                                  <a:pt x="974" y="261"/>
                                </a:lnTo>
                                <a:lnTo>
                                  <a:pt x="983" y="261"/>
                                </a:lnTo>
                                <a:lnTo>
                                  <a:pt x="983" y="231"/>
                                </a:lnTo>
                                <a:lnTo>
                                  <a:pt x="988" y="237"/>
                                </a:lnTo>
                                <a:lnTo>
                                  <a:pt x="993" y="240"/>
                                </a:lnTo>
                                <a:lnTo>
                                  <a:pt x="1015" y="240"/>
                                </a:lnTo>
                                <a:lnTo>
                                  <a:pt x="1024" y="228"/>
                                </a:lnTo>
                                <a:lnTo>
                                  <a:pt x="1024" y="191"/>
                                </a:lnTo>
                                <a:close/>
                                <a:moveTo>
                                  <a:pt x="1055" y="181"/>
                                </a:moveTo>
                                <a:lnTo>
                                  <a:pt x="1046" y="181"/>
                                </a:lnTo>
                                <a:lnTo>
                                  <a:pt x="1046" y="165"/>
                                </a:lnTo>
                                <a:lnTo>
                                  <a:pt x="1037" y="165"/>
                                </a:lnTo>
                                <a:lnTo>
                                  <a:pt x="1037" y="181"/>
                                </a:lnTo>
                                <a:lnTo>
                                  <a:pt x="1030" y="181"/>
                                </a:lnTo>
                                <a:lnTo>
                                  <a:pt x="1030" y="188"/>
                                </a:lnTo>
                                <a:lnTo>
                                  <a:pt x="1037" y="188"/>
                                </a:lnTo>
                                <a:lnTo>
                                  <a:pt x="1037" y="236"/>
                                </a:lnTo>
                                <a:lnTo>
                                  <a:pt x="1041" y="240"/>
                                </a:lnTo>
                                <a:lnTo>
                                  <a:pt x="1050" y="240"/>
                                </a:lnTo>
                                <a:lnTo>
                                  <a:pt x="1052" y="239"/>
                                </a:lnTo>
                                <a:lnTo>
                                  <a:pt x="1055" y="239"/>
                                </a:lnTo>
                                <a:lnTo>
                                  <a:pt x="1055" y="232"/>
                                </a:lnTo>
                                <a:lnTo>
                                  <a:pt x="1055" y="231"/>
                                </a:lnTo>
                                <a:lnTo>
                                  <a:pt x="1054" y="232"/>
                                </a:lnTo>
                                <a:lnTo>
                                  <a:pt x="1053" y="232"/>
                                </a:lnTo>
                                <a:lnTo>
                                  <a:pt x="1047" y="232"/>
                                </a:lnTo>
                                <a:lnTo>
                                  <a:pt x="1046" y="231"/>
                                </a:lnTo>
                                <a:lnTo>
                                  <a:pt x="1046" y="188"/>
                                </a:lnTo>
                                <a:lnTo>
                                  <a:pt x="1055" y="188"/>
                                </a:lnTo>
                                <a:lnTo>
                                  <a:pt x="1055" y="181"/>
                                </a:lnTo>
                                <a:close/>
                                <a:moveTo>
                                  <a:pt x="1110" y="185"/>
                                </a:moveTo>
                                <a:lnTo>
                                  <a:pt x="1104" y="179"/>
                                </a:lnTo>
                                <a:lnTo>
                                  <a:pt x="1085" y="179"/>
                                </a:lnTo>
                                <a:lnTo>
                                  <a:pt x="1080" y="181"/>
                                </a:lnTo>
                                <a:lnTo>
                                  <a:pt x="1075" y="188"/>
                                </a:lnTo>
                                <a:lnTo>
                                  <a:pt x="1075" y="158"/>
                                </a:lnTo>
                                <a:lnTo>
                                  <a:pt x="1066" y="158"/>
                                </a:lnTo>
                                <a:lnTo>
                                  <a:pt x="1066" y="237"/>
                                </a:lnTo>
                                <a:lnTo>
                                  <a:pt x="1075" y="237"/>
                                </a:lnTo>
                                <a:lnTo>
                                  <a:pt x="1075" y="194"/>
                                </a:lnTo>
                                <a:lnTo>
                                  <a:pt x="1079" y="188"/>
                                </a:lnTo>
                                <a:lnTo>
                                  <a:pt x="1081" y="187"/>
                                </a:lnTo>
                                <a:lnTo>
                                  <a:pt x="1093" y="187"/>
                                </a:lnTo>
                                <a:lnTo>
                                  <a:pt x="1096" y="188"/>
                                </a:lnTo>
                                <a:lnTo>
                                  <a:pt x="1100" y="191"/>
                                </a:lnTo>
                                <a:lnTo>
                                  <a:pt x="1101" y="194"/>
                                </a:lnTo>
                                <a:lnTo>
                                  <a:pt x="1101" y="237"/>
                                </a:lnTo>
                                <a:lnTo>
                                  <a:pt x="1110" y="237"/>
                                </a:lnTo>
                                <a:lnTo>
                                  <a:pt x="1110" y="187"/>
                                </a:lnTo>
                                <a:lnTo>
                                  <a:pt x="1110" y="185"/>
                                </a:lnTo>
                                <a:close/>
                                <a:moveTo>
                                  <a:pt x="1359" y="0"/>
                                </a:moveTo>
                                <a:lnTo>
                                  <a:pt x="1354" y="0"/>
                                </a:lnTo>
                                <a:lnTo>
                                  <a:pt x="1351" y="11"/>
                                </a:lnTo>
                                <a:lnTo>
                                  <a:pt x="1349" y="13"/>
                                </a:lnTo>
                                <a:lnTo>
                                  <a:pt x="1335" y="15"/>
                                </a:lnTo>
                                <a:lnTo>
                                  <a:pt x="1335" y="21"/>
                                </a:lnTo>
                                <a:lnTo>
                                  <a:pt x="1351" y="21"/>
                                </a:lnTo>
                                <a:lnTo>
                                  <a:pt x="1351" y="71"/>
                                </a:lnTo>
                                <a:lnTo>
                                  <a:pt x="1359" y="71"/>
                                </a:lnTo>
                                <a:lnTo>
                                  <a:pt x="1359" y="0"/>
                                </a:lnTo>
                                <a:close/>
                                <a:moveTo>
                                  <a:pt x="1978" y="0"/>
                                </a:moveTo>
                                <a:lnTo>
                                  <a:pt x="1973" y="0"/>
                                </a:lnTo>
                                <a:lnTo>
                                  <a:pt x="1970" y="11"/>
                                </a:lnTo>
                                <a:lnTo>
                                  <a:pt x="1968" y="13"/>
                                </a:lnTo>
                                <a:lnTo>
                                  <a:pt x="1954" y="15"/>
                                </a:lnTo>
                                <a:lnTo>
                                  <a:pt x="1954" y="21"/>
                                </a:lnTo>
                                <a:lnTo>
                                  <a:pt x="1970" y="21"/>
                                </a:lnTo>
                                <a:lnTo>
                                  <a:pt x="1970" y="71"/>
                                </a:lnTo>
                                <a:lnTo>
                                  <a:pt x="1978" y="71"/>
                                </a:lnTo>
                                <a:lnTo>
                                  <a:pt x="1978" y="0"/>
                                </a:lnTo>
                                <a:close/>
                                <a:moveTo>
                                  <a:pt x="2017" y="61"/>
                                </a:moveTo>
                                <a:lnTo>
                                  <a:pt x="2007" y="61"/>
                                </a:lnTo>
                                <a:lnTo>
                                  <a:pt x="2007" y="71"/>
                                </a:lnTo>
                                <a:lnTo>
                                  <a:pt x="2017" y="71"/>
                                </a:lnTo>
                                <a:lnTo>
                                  <a:pt x="2017" y="61"/>
                                </a:lnTo>
                                <a:close/>
                                <a:moveTo>
                                  <a:pt x="2076" y="63"/>
                                </a:moveTo>
                                <a:lnTo>
                                  <a:pt x="2076" y="35"/>
                                </a:lnTo>
                                <a:lnTo>
                                  <a:pt x="2075" y="33"/>
                                </a:lnTo>
                                <a:lnTo>
                                  <a:pt x="2071" y="30"/>
                                </a:lnTo>
                                <a:lnTo>
                                  <a:pt x="2067" y="25"/>
                                </a:lnTo>
                                <a:lnTo>
                                  <a:pt x="2049" y="25"/>
                                </a:lnTo>
                                <a:lnTo>
                                  <a:pt x="2045" y="27"/>
                                </a:lnTo>
                                <a:lnTo>
                                  <a:pt x="2041" y="30"/>
                                </a:lnTo>
                                <a:lnTo>
                                  <a:pt x="2044" y="10"/>
                                </a:lnTo>
                                <a:lnTo>
                                  <a:pt x="2073" y="10"/>
                                </a:lnTo>
                                <a:lnTo>
                                  <a:pt x="2073" y="2"/>
                                </a:lnTo>
                                <a:lnTo>
                                  <a:pt x="2037" y="2"/>
                                </a:lnTo>
                                <a:lnTo>
                                  <a:pt x="2032" y="40"/>
                                </a:lnTo>
                                <a:lnTo>
                                  <a:pt x="2040" y="40"/>
                                </a:lnTo>
                                <a:lnTo>
                                  <a:pt x="2044" y="35"/>
                                </a:lnTo>
                                <a:lnTo>
                                  <a:pt x="2047" y="33"/>
                                </a:lnTo>
                                <a:lnTo>
                                  <a:pt x="2062" y="33"/>
                                </a:lnTo>
                                <a:lnTo>
                                  <a:pt x="2067" y="40"/>
                                </a:lnTo>
                                <a:lnTo>
                                  <a:pt x="2067" y="60"/>
                                </a:lnTo>
                                <a:lnTo>
                                  <a:pt x="2062" y="66"/>
                                </a:lnTo>
                                <a:lnTo>
                                  <a:pt x="2045" y="66"/>
                                </a:lnTo>
                                <a:lnTo>
                                  <a:pt x="2040" y="62"/>
                                </a:lnTo>
                                <a:lnTo>
                                  <a:pt x="2038" y="54"/>
                                </a:lnTo>
                                <a:lnTo>
                                  <a:pt x="2029" y="54"/>
                                </a:lnTo>
                                <a:lnTo>
                                  <a:pt x="2031" y="60"/>
                                </a:lnTo>
                                <a:lnTo>
                                  <a:pt x="2032" y="63"/>
                                </a:lnTo>
                                <a:lnTo>
                                  <a:pt x="2034" y="65"/>
                                </a:lnTo>
                                <a:lnTo>
                                  <a:pt x="2038" y="71"/>
                                </a:lnTo>
                                <a:lnTo>
                                  <a:pt x="2045" y="74"/>
                                </a:lnTo>
                                <a:lnTo>
                                  <a:pt x="2067" y="74"/>
                                </a:lnTo>
                                <a:lnTo>
                                  <a:pt x="2074" y="66"/>
                                </a:lnTo>
                                <a:lnTo>
                                  <a:pt x="2076" y="63"/>
                                </a:lnTo>
                                <a:close/>
                              </a:path>
                            </a:pathLst>
                          </a:custGeom>
                          <a:solidFill>
                            <a:srgbClr val="2626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38" name="docshape8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4829" y="-309"/>
                            <a:ext cx="169" cy="1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9" name="docshape88"/>
                        <wps:cNvSpPr>
                          <a:spLocks/>
                        </wps:cNvSpPr>
                        <wps:spPr bwMode="auto">
                          <a:xfrm>
                            <a:off x="5037" y="-343"/>
                            <a:ext cx="106" cy="136"/>
                          </a:xfrm>
                          <a:custGeom>
                            <a:avLst/>
                            <a:gdLst>
                              <a:gd name="T0" fmla="+- 0 5058 5038"/>
                              <a:gd name="T1" fmla="*/ T0 w 106"/>
                              <a:gd name="T2" fmla="+- 0 -307 -343"/>
                              <a:gd name="T3" fmla="*/ -307 h 136"/>
                              <a:gd name="T4" fmla="+- 0 5038 5038"/>
                              <a:gd name="T5" fmla="*/ T4 w 106"/>
                              <a:gd name="T6" fmla="+- 0 -307 -343"/>
                              <a:gd name="T7" fmla="*/ -307 h 136"/>
                              <a:gd name="T8" fmla="+- 0 5038 5038"/>
                              <a:gd name="T9" fmla="*/ T8 w 106"/>
                              <a:gd name="T10" fmla="+- 0 -301 -343"/>
                              <a:gd name="T11" fmla="*/ -301 h 136"/>
                              <a:gd name="T12" fmla="+- 0 5058 5038"/>
                              <a:gd name="T13" fmla="*/ T12 w 106"/>
                              <a:gd name="T14" fmla="+- 0 -301 -343"/>
                              <a:gd name="T15" fmla="*/ -301 h 136"/>
                              <a:gd name="T16" fmla="+- 0 5058 5038"/>
                              <a:gd name="T17" fmla="*/ T16 w 106"/>
                              <a:gd name="T18" fmla="+- 0 -307 -343"/>
                              <a:gd name="T19" fmla="*/ -307 h 136"/>
                              <a:gd name="T20" fmla="+- 0 5092 5038"/>
                              <a:gd name="T21" fmla="*/ T20 w 106"/>
                              <a:gd name="T22" fmla="+- 0 -343 -343"/>
                              <a:gd name="T23" fmla="*/ -343 h 136"/>
                              <a:gd name="T24" fmla="+- 0 5087 5038"/>
                              <a:gd name="T25" fmla="*/ T24 w 106"/>
                              <a:gd name="T26" fmla="+- 0 -343 -343"/>
                              <a:gd name="T27" fmla="*/ -343 h 136"/>
                              <a:gd name="T28" fmla="+- 0 5085 5038"/>
                              <a:gd name="T29" fmla="*/ T28 w 106"/>
                              <a:gd name="T30" fmla="+- 0 -333 -343"/>
                              <a:gd name="T31" fmla="*/ -333 h 136"/>
                              <a:gd name="T32" fmla="+- 0 5083 5038"/>
                              <a:gd name="T33" fmla="*/ T32 w 106"/>
                              <a:gd name="T34" fmla="+- 0 -332 -343"/>
                              <a:gd name="T35" fmla="*/ -332 h 136"/>
                              <a:gd name="T36" fmla="+- 0 5071 5038"/>
                              <a:gd name="T37" fmla="*/ T36 w 106"/>
                              <a:gd name="T38" fmla="+- 0 -330 -343"/>
                              <a:gd name="T39" fmla="*/ -330 h 136"/>
                              <a:gd name="T40" fmla="+- 0 5071 5038"/>
                              <a:gd name="T41" fmla="*/ T40 w 106"/>
                              <a:gd name="T42" fmla="+- 0 -325 -343"/>
                              <a:gd name="T43" fmla="*/ -325 h 136"/>
                              <a:gd name="T44" fmla="+- 0 5085 5038"/>
                              <a:gd name="T45" fmla="*/ T44 w 106"/>
                              <a:gd name="T46" fmla="+- 0 -325 -343"/>
                              <a:gd name="T47" fmla="*/ -325 h 136"/>
                              <a:gd name="T48" fmla="+- 0 5085 5038"/>
                              <a:gd name="T49" fmla="*/ T48 w 106"/>
                              <a:gd name="T50" fmla="+- 0 -281 -343"/>
                              <a:gd name="T51" fmla="*/ -281 h 136"/>
                              <a:gd name="T52" fmla="+- 0 5092 5038"/>
                              <a:gd name="T53" fmla="*/ T52 w 106"/>
                              <a:gd name="T54" fmla="+- 0 -281 -343"/>
                              <a:gd name="T55" fmla="*/ -281 h 136"/>
                              <a:gd name="T56" fmla="+- 0 5092 5038"/>
                              <a:gd name="T57" fmla="*/ T56 w 106"/>
                              <a:gd name="T58" fmla="+- 0 -343 -343"/>
                              <a:gd name="T59" fmla="*/ -343 h 136"/>
                              <a:gd name="T60" fmla="+- 0 5143 5038"/>
                              <a:gd name="T61" fmla="*/ T60 w 106"/>
                              <a:gd name="T62" fmla="+- 0 -309 -343"/>
                              <a:gd name="T63" fmla="*/ -309 h 136"/>
                              <a:gd name="T64" fmla="+- 0 5123 5038"/>
                              <a:gd name="T65" fmla="*/ T64 w 106"/>
                              <a:gd name="T66" fmla="+- 0 -309 -343"/>
                              <a:gd name="T67" fmla="*/ -309 h 136"/>
                              <a:gd name="T68" fmla="+- 0 5123 5038"/>
                              <a:gd name="T69" fmla="*/ T68 w 106"/>
                              <a:gd name="T70" fmla="+- 0 -301 -343"/>
                              <a:gd name="T71" fmla="*/ -301 h 136"/>
                              <a:gd name="T72" fmla="+- 0 5134 5038"/>
                              <a:gd name="T73" fmla="*/ T72 w 106"/>
                              <a:gd name="T74" fmla="+- 0 -301 -343"/>
                              <a:gd name="T75" fmla="*/ -301 h 136"/>
                              <a:gd name="T76" fmla="+- 0 5134 5038"/>
                              <a:gd name="T77" fmla="*/ T76 w 106"/>
                              <a:gd name="T78" fmla="+- 0 -215 -343"/>
                              <a:gd name="T79" fmla="*/ -215 h 136"/>
                              <a:gd name="T80" fmla="+- 0 5123 5038"/>
                              <a:gd name="T81" fmla="*/ T80 w 106"/>
                              <a:gd name="T82" fmla="+- 0 -215 -343"/>
                              <a:gd name="T83" fmla="*/ -215 h 136"/>
                              <a:gd name="T84" fmla="+- 0 5123 5038"/>
                              <a:gd name="T85" fmla="*/ T84 w 106"/>
                              <a:gd name="T86" fmla="+- 0 -207 -343"/>
                              <a:gd name="T87" fmla="*/ -207 h 136"/>
                              <a:gd name="T88" fmla="+- 0 5143 5038"/>
                              <a:gd name="T89" fmla="*/ T88 w 106"/>
                              <a:gd name="T90" fmla="+- 0 -207 -343"/>
                              <a:gd name="T91" fmla="*/ -207 h 136"/>
                              <a:gd name="T92" fmla="+- 0 5143 5038"/>
                              <a:gd name="T93" fmla="*/ T92 w 106"/>
                              <a:gd name="T94" fmla="+- 0 -309 -343"/>
                              <a:gd name="T95" fmla="*/ -309 h 1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106" h="136">
                                <a:moveTo>
                                  <a:pt x="20" y="36"/>
                                </a:moveTo>
                                <a:lnTo>
                                  <a:pt x="0" y="36"/>
                                </a:lnTo>
                                <a:lnTo>
                                  <a:pt x="0" y="42"/>
                                </a:lnTo>
                                <a:lnTo>
                                  <a:pt x="20" y="42"/>
                                </a:lnTo>
                                <a:lnTo>
                                  <a:pt x="20" y="36"/>
                                </a:lnTo>
                                <a:close/>
                                <a:moveTo>
                                  <a:pt x="54" y="0"/>
                                </a:moveTo>
                                <a:lnTo>
                                  <a:pt x="49" y="0"/>
                                </a:lnTo>
                                <a:lnTo>
                                  <a:pt x="47" y="10"/>
                                </a:lnTo>
                                <a:lnTo>
                                  <a:pt x="45" y="11"/>
                                </a:lnTo>
                                <a:lnTo>
                                  <a:pt x="33" y="13"/>
                                </a:lnTo>
                                <a:lnTo>
                                  <a:pt x="33" y="18"/>
                                </a:lnTo>
                                <a:lnTo>
                                  <a:pt x="47" y="18"/>
                                </a:lnTo>
                                <a:lnTo>
                                  <a:pt x="47" y="62"/>
                                </a:lnTo>
                                <a:lnTo>
                                  <a:pt x="54" y="62"/>
                                </a:lnTo>
                                <a:lnTo>
                                  <a:pt x="54" y="0"/>
                                </a:lnTo>
                                <a:close/>
                                <a:moveTo>
                                  <a:pt x="105" y="34"/>
                                </a:moveTo>
                                <a:lnTo>
                                  <a:pt x="85" y="34"/>
                                </a:lnTo>
                                <a:lnTo>
                                  <a:pt x="85" y="42"/>
                                </a:lnTo>
                                <a:lnTo>
                                  <a:pt x="96" y="42"/>
                                </a:lnTo>
                                <a:lnTo>
                                  <a:pt x="96" y="128"/>
                                </a:lnTo>
                                <a:lnTo>
                                  <a:pt x="85" y="128"/>
                                </a:lnTo>
                                <a:lnTo>
                                  <a:pt x="85" y="136"/>
                                </a:lnTo>
                                <a:lnTo>
                                  <a:pt x="105" y="136"/>
                                </a:lnTo>
                                <a:lnTo>
                                  <a:pt x="105" y="34"/>
                                </a:lnTo>
                                <a:close/>
                              </a:path>
                            </a:pathLst>
                          </a:custGeom>
                          <a:solidFill>
                            <a:srgbClr val="2626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0" name="Line 84"/>
                        <wps:cNvCnPr>
                          <a:cxnSpLocks noChangeShapeType="1"/>
                        </wps:cNvCnPr>
                        <wps:spPr bwMode="auto">
                          <a:xfrm>
                            <a:off x="3609" y="-519"/>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41" name="Line 85"/>
                        <wps:cNvCnPr>
                          <a:cxnSpLocks noChangeShapeType="1"/>
                        </wps:cNvCnPr>
                        <wps:spPr bwMode="auto">
                          <a:xfrm>
                            <a:off x="5603" y="-519"/>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42" name="Line 86"/>
                        <wps:cNvCnPr>
                          <a:cxnSpLocks noChangeShapeType="1"/>
                        </wps:cNvCnPr>
                        <wps:spPr bwMode="auto">
                          <a:xfrm>
                            <a:off x="3609" y="-519"/>
                            <a:ext cx="2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43" name="Line 87"/>
                        <wps:cNvCnPr>
                          <a:cxnSpLocks noChangeShapeType="1"/>
                        </wps:cNvCnPr>
                        <wps:spPr bwMode="auto">
                          <a:xfrm>
                            <a:off x="3609" y="-758"/>
                            <a:ext cx="2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44" name="Line 88"/>
                        <wps:cNvCnPr>
                          <a:cxnSpLocks noChangeShapeType="1"/>
                        </wps:cNvCnPr>
                        <wps:spPr bwMode="auto">
                          <a:xfrm>
                            <a:off x="3609" y="-997"/>
                            <a:ext cx="2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45" name="Line 89"/>
                        <wps:cNvCnPr>
                          <a:cxnSpLocks noChangeShapeType="1"/>
                        </wps:cNvCnPr>
                        <wps:spPr bwMode="auto">
                          <a:xfrm>
                            <a:off x="3609" y="-1235"/>
                            <a:ext cx="2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46" name="Line 90"/>
                        <wps:cNvCnPr>
                          <a:cxnSpLocks noChangeShapeType="1"/>
                        </wps:cNvCnPr>
                        <wps:spPr bwMode="auto">
                          <a:xfrm>
                            <a:off x="3609" y="-1474"/>
                            <a:ext cx="2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47" name="Line 91"/>
                        <wps:cNvCnPr>
                          <a:cxnSpLocks noChangeShapeType="1"/>
                        </wps:cNvCnPr>
                        <wps:spPr bwMode="auto">
                          <a:xfrm>
                            <a:off x="3609" y="-1713"/>
                            <a:ext cx="2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48" name="Line 92"/>
                        <wps:cNvCnPr>
                          <a:cxnSpLocks noChangeShapeType="1"/>
                        </wps:cNvCnPr>
                        <wps:spPr bwMode="auto">
                          <a:xfrm>
                            <a:off x="3609" y="-1951"/>
                            <a:ext cx="2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49" name="Line 93"/>
                        <wps:cNvCnPr>
                          <a:cxnSpLocks noChangeShapeType="1"/>
                        </wps:cNvCnPr>
                        <wps:spPr bwMode="auto">
                          <a:xfrm>
                            <a:off x="5603" y="-519"/>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50" name="Line 94"/>
                        <wps:cNvCnPr>
                          <a:cxnSpLocks noChangeShapeType="1"/>
                        </wps:cNvCnPr>
                        <wps:spPr bwMode="auto">
                          <a:xfrm>
                            <a:off x="5603" y="-758"/>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51" name="Line 95"/>
                        <wps:cNvCnPr>
                          <a:cxnSpLocks noChangeShapeType="1"/>
                        </wps:cNvCnPr>
                        <wps:spPr bwMode="auto">
                          <a:xfrm>
                            <a:off x="5603" y="-997"/>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52" name="Line 96"/>
                        <wps:cNvCnPr>
                          <a:cxnSpLocks noChangeShapeType="1"/>
                        </wps:cNvCnPr>
                        <wps:spPr bwMode="auto">
                          <a:xfrm>
                            <a:off x="5603" y="-1235"/>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53" name="Line 97"/>
                        <wps:cNvCnPr>
                          <a:cxnSpLocks noChangeShapeType="1"/>
                        </wps:cNvCnPr>
                        <wps:spPr bwMode="auto">
                          <a:xfrm>
                            <a:off x="5603" y="-1474"/>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54" name="Line 98"/>
                        <wps:cNvCnPr>
                          <a:cxnSpLocks noChangeShapeType="1"/>
                        </wps:cNvCnPr>
                        <wps:spPr bwMode="auto">
                          <a:xfrm>
                            <a:off x="5603" y="-1713"/>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55" name="Line 99"/>
                        <wps:cNvCnPr>
                          <a:cxnSpLocks noChangeShapeType="1"/>
                        </wps:cNvCnPr>
                        <wps:spPr bwMode="auto">
                          <a:xfrm>
                            <a:off x="5603" y="-1951"/>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56" name="docshape89"/>
                        <wps:cNvSpPr>
                          <a:spLocks/>
                        </wps:cNvSpPr>
                        <wps:spPr bwMode="auto">
                          <a:xfrm>
                            <a:off x="3388" y="-1991"/>
                            <a:ext cx="176" cy="1505"/>
                          </a:xfrm>
                          <a:custGeom>
                            <a:avLst/>
                            <a:gdLst>
                              <a:gd name="T0" fmla="+- 0 3422 3388"/>
                              <a:gd name="T1" fmla="*/ T0 w 176"/>
                              <a:gd name="T2" fmla="+- 0 -1124 -1990"/>
                              <a:gd name="T3" fmla="*/ -1124 h 1505"/>
                              <a:gd name="T4" fmla="+- 0 3467 3388"/>
                              <a:gd name="T5" fmla="*/ T4 w 176"/>
                              <a:gd name="T6" fmla="+- 0 -1071 -1990"/>
                              <a:gd name="T7" fmla="*/ -1071 h 1505"/>
                              <a:gd name="T8" fmla="+- 0 3409 3388"/>
                              <a:gd name="T9" fmla="*/ T8 w 176"/>
                              <a:gd name="T10" fmla="+- 0 -1160 -1990"/>
                              <a:gd name="T11" fmla="*/ -1160 h 1505"/>
                              <a:gd name="T12" fmla="+- 0 3467 3388"/>
                              <a:gd name="T13" fmla="*/ T12 w 176"/>
                              <a:gd name="T14" fmla="+- 0 -1150 -1990"/>
                              <a:gd name="T15" fmla="*/ -1150 h 1505"/>
                              <a:gd name="T16" fmla="+- 0 3467 3388"/>
                              <a:gd name="T17" fmla="*/ T16 w 176"/>
                              <a:gd name="T18" fmla="+- 0 -1186 -1990"/>
                              <a:gd name="T19" fmla="*/ -1186 h 1505"/>
                              <a:gd name="T20" fmla="+- 0 3409 3388"/>
                              <a:gd name="T21" fmla="*/ T20 w 176"/>
                              <a:gd name="T22" fmla="+- 0 -1288 -1990"/>
                              <a:gd name="T23" fmla="*/ -1288 h 1505"/>
                              <a:gd name="T24" fmla="+- 0 3410 3388"/>
                              <a:gd name="T25" fmla="*/ T24 w 176"/>
                              <a:gd name="T26" fmla="+- 0 -1261 -1990"/>
                              <a:gd name="T27" fmla="*/ -1261 h 1505"/>
                              <a:gd name="T28" fmla="+- 0 3450 3388"/>
                              <a:gd name="T29" fmla="*/ T28 w 176"/>
                              <a:gd name="T30" fmla="+- 0 -1239 -1990"/>
                              <a:gd name="T31" fmla="*/ -1239 h 1505"/>
                              <a:gd name="T32" fmla="+- 0 3451 3388"/>
                              <a:gd name="T33" fmla="*/ T32 w 176"/>
                              <a:gd name="T34" fmla="+- 0 -1208 -1990"/>
                              <a:gd name="T35" fmla="*/ -1208 h 1505"/>
                              <a:gd name="T36" fmla="+- 0 3434 3388"/>
                              <a:gd name="T37" fmla="*/ T36 w 176"/>
                              <a:gd name="T38" fmla="+- 0 -1249 -1990"/>
                              <a:gd name="T39" fmla="*/ -1249 h 1505"/>
                              <a:gd name="T40" fmla="+- 0 3424 3388"/>
                              <a:gd name="T41" fmla="*/ T40 w 176"/>
                              <a:gd name="T42" fmla="+- 0 -1239 -1990"/>
                              <a:gd name="T43" fmla="*/ -1239 h 1505"/>
                              <a:gd name="T44" fmla="+- 0 3409 3388"/>
                              <a:gd name="T45" fmla="*/ T44 w 176"/>
                              <a:gd name="T46" fmla="+- 0 -1234 -1990"/>
                              <a:gd name="T47" fmla="*/ -1234 h 1505"/>
                              <a:gd name="T48" fmla="+- 0 3458 3388"/>
                              <a:gd name="T49" fmla="*/ T48 w 176"/>
                              <a:gd name="T50" fmla="+- 0 -1198 -1990"/>
                              <a:gd name="T51" fmla="*/ -1198 h 1505"/>
                              <a:gd name="T52" fmla="+- 0 3487 3388"/>
                              <a:gd name="T53" fmla="*/ T52 w 176"/>
                              <a:gd name="T54" fmla="+- 0 -1332 -1990"/>
                              <a:gd name="T55" fmla="*/ -1332 h 1505"/>
                              <a:gd name="T56" fmla="+- 0 3412 3388"/>
                              <a:gd name="T57" fmla="*/ T56 w 176"/>
                              <a:gd name="T58" fmla="+- 0 -1328 -1990"/>
                              <a:gd name="T59" fmla="*/ -1328 h 1505"/>
                              <a:gd name="T60" fmla="+- 0 3464 3388"/>
                              <a:gd name="T61" fmla="*/ T60 w 176"/>
                              <a:gd name="T62" fmla="+- 0 -1303 -1990"/>
                              <a:gd name="T63" fmla="*/ -1303 h 1505"/>
                              <a:gd name="T64" fmla="+- 0 3461 3388"/>
                              <a:gd name="T65" fmla="*/ T64 w 176"/>
                              <a:gd name="T66" fmla="+- 0 -1308 -1990"/>
                              <a:gd name="T67" fmla="*/ -1308 h 1505"/>
                              <a:gd name="T68" fmla="+- 0 3453 3388"/>
                              <a:gd name="T69" fmla="*/ T68 w 176"/>
                              <a:gd name="T70" fmla="+- 0 -1332 -1990"/>
                              <a:gd name="T71" fmla="*/ -1332 h 1505"/>
                              <a:gd name="T72" fmla="+- 0 3483 3388"/>
                              <a:gd name="T73" fmla="*/ T72 w 176"/>
                              <a:gd name="T74" fmla="+- 0 -1328 -1990"/>
                              <a:gd name="T75" fmla="*/ -1328 h 1505"/>
                              <a:gd name="T76" fmla="+- 0 3490 3388"/>
                              <a:gd name="T77" fmla="*/ T76 w 176"/>
                              <a:gd name="T78" fmla="+- 0 -1304 -1990"/>
                              <a:gd name="T79" fmla="*/ -1304 h 1505"/>
                              <a:gd name="T80" fmla="+- 0 3483 3388"/>
                              <a:gd name="T81" fmla="*/ T80 w 176"/>
                              <a:gd name="T82" fmla="+- 0 -1374 -1990"/>
                              <a:gd name="T83" fmla="*/ -1374 h 1505"/>
                              <a:gd name="T84" fmla="+- 0 3410 3388"/>
                              <a:gd name="T85" fmla="*/ T84 w 176"/>
                              <a:gd name="T86" fmla="+- 0 -1352 -1990"/>
                              <a:gd name="T87" fmla="*/ -1352 h 1505"/>
                              <a:gd name="T88" fmla="+- 0 3481 3388"/>
                              <a:gd name="T89" fmla="*/ T88 w 176"/>
                              <a:gd name="T90" fmla="+- 0 -1355 -1990"/>
                              <a:gd name="T91" fmla="*/ -1355 h 1505"/>
                              <a:gd name="T92" fmla="+- 0 3541 3388"/>
                              <a:gd name="T93" fmla="*/ T92 w 176"/>
                              <a:gd name="T94" fmla="+- 0 -797 -1990"/>
                              <a:gd name="T95" fmla="*/ -797 h 1505"/>
                              <a:gd name="T96" fmla="+- 0 3538 3388"/>
                              <a:gd name="T97" fmla="*/ T96 w 176"/>
                              <a:gd name="T98" fmla="+- 0 -726 -1990"/>
                              <a:gd name="T99" fmla="*/ -726 h 1505"/>
                              <a:gd name="T100" fmla="+- 0 3557 3388"/>
                              <a:gd name="T101" fmla="*/ T100 w 176"/>
                              <a:gd name="T102" fmla="+- 0 -1243 -1990"/>
                              <a:gd name="T103" fmla="*/ -1243 h 1505"/>
                              <a:gd name="T104" fmla="+- 0 3518 3388"/>
                              <a:gd name="T105" fmla="*/ T104 w 176"/>
                              <a:gd name="T106" fmla="+- 0 -1251 -1990"/>
                              <a:gd name="T107" fmla="*/ -1251 h 1505"/>
                              <a:gd name="T108" fmla="+- 0 3547 3388"/>
                              <a:gd name="T109" fmla="*/ T108 w 176"/>
                              <a:gd name="T110" fmla="+- 0 -1267 -1990"/>
                              <a:gd name="T111" fmla="*/ -1267 h 1505"/>
                              <a:gd name="T112" fmla="+- 0 3535 3388"/>
                              <a:gd name="T113" fmla="*/ T112 w 176"/>
                              <a:gd name="T114" fmla="+- 0 -1243 -1990"/>
                              <a:gd name="T115" fmla="*/ -1243 h 1505"/>
                              <a:gd name="T116" fmla="+- 0 3530 3388"/>
                              <a:gd name="T117" fmla="*/ T116 w 176"/>
                              <a:gd name="T118" fmla="+- 0 -1209 -1990"/>
                              <a:gd name="T119" fmla="*/ -1209 h 1505"/>
                              <a:gd name="T120" fmla="+- 0 3523 3388"/>
                              <a:gd name="T121" fmla="*/ T120 w 176"/>
                              <a:gd name="T122" fmla="+- 0 -1204 -1990"/>
                              <a:gd name="T123" fmla="*/ -1204 h 1505"/>
                              <a:gd name="T124" fmla="+- 0 3560 3388"/>
                              <a:gd name="T125" fmla="*/ T124 w 176"/>
                              <a:gd name="T126" fmla="+- 0 -544 -1990"/>
                              <a:gd name="T127" fmla="*/ -544 h 1505"/>
                              <a:gd name="T128" fmla="+- 0 3531 3388"/>
                              <a:gd name="T129" fmla="*/ T128 w 176"/>
                              <a:gd name="T130" fmla="+- 0 -492 -1990"/>
                              <a:gd name="T131" fmla="*/ -492 h 1505"/>
                              <a:gd name="T132" fmla="+- 0 3554 3388"/>
                              <a:gd name="T133" fmla="*/ T132 w 176"/>
                              <a:gd name="T134" fmla="+- 0 -553 -1990"/>
                              <a:gd name="T135" fmla="*/ -553 h 1505"/>
                              <a:gd name="T136" fmla="+- 0 3519 3388"/>
                              <a:gd name="T137" fmla="*/ T136 w 176"/>
                              <a:gd name="T138" fmla="+- 0 -544 -1990"/>
                              <a:gd name="T139" fmla="*/ -544 h 1505"/>
                              <a:gd name="T140" fmla="+- 0 3540 3388"/>
                              <a:gd name="T141" fmla="*/ T140 w 176"/>
                              <a:gd name="T142" fmla="+- 0 -485 -1990"/>
                              <a:gd name="T143" fmla="*/ -485 h 1505"/>
                              <a:gd name="T144" fmla="+- 0 3563 3388"/>
                              <a:gd name="T145" fmla="*/ T144 w 176"/>
                              <a:gd name="T146" fmla="+- 0 -535 -1990"/>
                              <a:gd name="T147" fmla="*/ -535 h 1505"/>
                              <a:gd name="T148" fmla="+- 0 3525 3388"/>
                              <a:gd name="T149" fmla="*/ T148 w 176"/>
                              <a:gd name="T150" fmla="+- 0 -1032 -1990"/>
                              <a:gd name="T151" fmla="*/ -1032 h 1505"/>
                              <a:gd name="T152" fmla="+- 0 3527 3388"/>
                              <a:gd name="T153" fmla="*/ T152 w 176"/>
                              <a:gd name="T154" fmla="+- 0 -1019 -1990"/>
                              <a:gd name="T155" fmla="*/ -1019 h 1505"/>
                              <a:gd name="T156" fmla="+- 0 3551 3388"/>
                              <a:gd name="T157" fmla="*/ T156 w 176"/>
                              <a:gd name="T158" fmla="+- 0 -1004 -1990"/>
                              <a:gd name="T159" fmla="*/ -1004 h 1505"/>
                              <a:gd name="T160" fmla="+- 0 3526 3388"/>
                              <a:gd name="T161" fmla="*/ T160 w 176"/>
                              <a:gd name="T162" fmla="+- 0 -973 -1990"/>
                              <a:gd name="T163" fmla="*/ -973 h 1505"/>
                              <a:gd name="T164" fmla="+- 0 3563 3388"/>
                              <a:gd name="T165" fmla="*/ T164 w 176"/>
                              <a:gd name="T166" fmla="+- 0 -1021 -1990"/>
                              <a:gd name="T167" fmla="*/ -1021 h 1505"/>
                              <a:gd name="T168" fmla="+- 0 3531 3388"/>
                              <a:gd name="T169" fmla="*/ T168 w 176"/>
                              <a:gd name="T170" fmla="+- 0 -1741 -1990"/>
                              <a:gd name="T171" fmla="*/ -1741 h 1505"/>
                              <a:gd name="T172" fmla="+- 0 3530 3388"/>
                              <a:gd name="T173" fmla="*/ T172 w 176"/>
                              <a:gd name="T174" fmla="+- 0 -1717 -1990"/>
                              <a:gd name="T175" fmla="*/ -1717 h 1505"/>
                              <a:gd name="T176" fmla="+- 0 3532 3388"/>
                              <a:gd name="T177" fmla="*/ T176 w 176"/>
                              <a:gd name="T178" fmla="+- 0 -1686 -1990"/>
                              <a:gd name="T179" fmla="*/ -1686 h 1505"/>
                              <a:gd name="T180" fmla="+- 0 3521 3388"/>
                              <a:gd name="T181" fmla="*/ T180 w 176"/>
                              <a:gd name="T182" fmla="+- 0 -1687 -1990"/>
                              <a:gd name="T183" fmla="*/ -1687 h 1505"/>
                              <a:gd name="T184" fmla="+- 0 3563 3388"/>
                              <a:gd name="T185" fmla="*/ T184 w 176"/>
                              <a:gd name="T186" fmla="+- 0 -1954 -1990"/>
                              <a:gd name="T187" fmla="*/ -1954 h 1505"/>
                              <a:gd name="T188" fmla="+- 0 3533 3388"/>
                              <a:gd name="T189" fmla="*/ T188 w 176"/>
                              <a:gd name="T190" fmla="+- 0 -1925 -1990"/>
                              <a:gd name="T191" fmla="*/ -1925 h 1505"/>
                              <a:gd name="T192" fmla="+- 0 3554 3388"/>
                              <a:gd name="T193" fmla="*/ T192 w 176"/>
                              <a:gd name="T194" fmla="+- 0 -1949 -1990"/>
                              <a:gd name="T195" fmla="*/ -1949 h 1505"/>
                              <a:gd name="T196" fmla="+- 0 3532 3388"/>
                              <a:gd name="T197" fmla="*/ T196 w 176"/>
                              <a:gd name="T198" fmla="+- 0 -1982 -1990"/>
                              <a:gd name="T199" fmla="*/ -1982 h 1505"/>
                              <a:gd name="T200" fmla="+- 0 3560 3388"/>
                              <a:gd name="T201" fmla="*/ T200 w 176"/>
                              <a:gd name="T202" fmla="+- 0 -1983 -1990"/>
                              <a:gd name="T203" fmla="*/ -1983 h 1505"/>
                              <a:gd name="T204" fmla="+- 0 3517 3388"/>
                              <a:gd name="T205" fmla="*/ T204 w 176"/>
                              <a:gd name="T206" fmla="+- 0 -1964 -1990"/>
                              <a:gd name="T207" fmla="*/ -1964 h 1505"/>
                              <a:gd name="T208" fmla="+- 0 3554 3388"/>
                              <a:gd name="T209" fmla="*/ T208 w 176"/>
                              <a:gd name="T210" fmla="+- 0 -1917 -1990"/>
                              <a:gd name="T211" fmla="*/ -1917 h 1505"/>
                              <a:gd name="T212" fmla="+- 0 3554 3388"/>
                              <a:gd name="T213" fmla="*/ T212 w 176"/>
                              <a:gd name="T214" fmla="+- 0 -1498 -1990"/>
                              <a:gd name="T215" fmla="*/ -1498 h 1505"/>
                              <a:gd name="T216" fmla="+- 0 3523 3388"/>
                              <a:gd name="T217" fmla="*/ T216 w 176"/>
                              <a:gd name="T218" fmla="+- 0 -1467 -1990"/>
                              <a:gd name="T219" fmla="*/ -1467 h 1505"/>
                              <a:gd name="T220" fmla="+- 0 3545 3388"/>
                              <a:gd name="T221" fmla="*/ T220 w 176"/>
                              <a:gd name="T222" fmla="+- 0 -1442 -1990"/>
                              <a:gd name="T223" fmla="*/ -1442 h 15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Lst>
                            <a:rect l="0" t="0" r="r" b="b"/>
                            <a:pathLst>
                              <a:path w="176" h="1505">
                                <a:moveTo>
                                  <a:pt x="79" y="862"/>
                                </a:moveTo>
                                <a:lnTo>
                                  <a:pt x="70" y="862"/>
                                </a:lnTo>
                                <a:lnTo>
                                  <a:pt x="70" y="909"/>
                                </a:lnTo>
                                <a:lnTo>
                                  <a:pt x="43" y="909"/>
                                </a:lnTo>
                                <a:lnTo>
                                  <a:pt x="43" y="866"/>
                                </a:lnTo>
                                <a:lnTo>
                                  <a:pt x="34" y="866"/>
                                </a:lnTo>
                                <a:lnTo>
                                  <a:pt x="34" y="909"/>
                                </a:lnTo>
                                <a:lnTo>
                                  <a:pt x="9" y="909"/>
                                </a:lnTo>
                                <a:lnTo>
                                  <a:pt x="9" y="864"/>
                                </a:lnTo>
                                <a:lnTo>
                                  <a:pt x="0" y="864"/>
                                </a:lnTo>
                                <a:lnTo>
                                  <a:pt x="0" y="919"/>
                                </a:lnTo>
                                <a:lnTo>
                                  <a:pt x="79" y="919"/>
                                </a:lnTo>
                                <a:lnTo>
                                  <a:pt x="79" y="909"/>
                                </a:lnTo>
                                <a:lnTo>
                                  <a:pt x="79" y="862"/>
                                </a:lnTo>
                                <a:close/>
                                <a:moveTo>
                                  <a:pt x="79" y="804"/>
                                </a:moveTo>
                                <a:lnTo>
                                  <a:pt x="27" y="804"/>
                                </a:lnTo>
                                <a:lnTo>
                                  <a:pt x="21" y="811"/>
                                </a:lnTo>
                                <a:lnTo>
                                  <a:pt x="21" y="830"/>
                                </a:lnTo>
                                <a:lnTo>
                                  <a:pt x="24" y="836"/>
                                </a:lnTo>
                                <a:lnTo>
                                  <a:pt x="32" y="841"/>
                                </a:lnTo>
                                <a:lnTo>
                                  <a:pt x="22" y="841"/>
                                </a:lnTo>
                                <a:lnTo>
                                  <a:pt x="22" y="849"/>
                                </a:lnTo>
                                <a:lnTo>
                                  <a:pt x="79" y="849"/>
                                </a:lnTo>
                                <a:lnTo>
                                  <a:pt x="79" y="840"/>
                                </a:lnTo>
                                <a:lnTo>
                                  <a:pt x="36" y="840"/>
                                </a:lnTo>
                                <a:lnTo>
                                  <a:pt x="29" y="834"/>
                                </a:lnTo>
                                <a:lnTo>
                                  <a:pt x="29" y="817"/>
                                </a:lnTo>
                                <a:lnTo>
                                  <a:pt x="33" y="813"/>
                                </a:lnTo>
                                <a:lnTo>
                                  <a:pt x="79" y="813"/>
                                </a:lnTo>
                                <a:lnTo>
                                  <a:pt x="79" y="804"/>
                                </a:lnTo>
                                <a:close/>
                                <a:moveTo>
                                  <a:pt x="79" y="720"/>
                                </a:moveTo>
                                <a:lnTo>
                                  <a:pt x="50" y="720"/>
                                </a:lnTo>
                                <a:lnTo>
                                  <a:pt x="36" y="720"/>
                                </a:lnTo>
                                <a:lnTo>
                                  <a:pt x="30" y="714"/>
                                </a:lnTo>
                                <a:lnTo>
                                  <a:pt x="30" y="702"/>
                                </a:lnTo>
                                <a:lnTo>
                                  <a:pt x="21" y="702"/>
                                </a:lnTo>
                                <a:lnTo>
                                  <a:pt x="21" y="705"/>
                                </a:lnTo>
                                <a:lnTo>
                                  <a:pt x="21" y="711"/>
                                </a:lnTo>
                                <a:lnTo>
                                  <a:pt x="24" y="716"/>
                                </a:lnTo>
                                <a:lnTo>
                                  <a:pt x="33" y="721"/>
                                </a:lnTo>
                                <a:lnTo>
                                  <a:pt x="22" y="721"/>
                                </a:lnTo>
                                <a:lnTo>
                                  <a:pt x="22" y="729"/>
                                </a:lnTo>
                                <a:lnTo>
                                  <a:pt x="79" y="729"/>
                                </a:lnTo>
                                <a:lnTo>
                                  <a:pt x="79" y="720"/>
                                </a:lnTo>
                                <a:close/>
                                <a:moveTo>
                                  <a:pt x="81" y="754"/>
                                </a:moveTo>
                                <a:lnTo>
                                  <a:pt x="74" y="745"/>
                                </a:lnTo>
                                <a:lnTo>
                                  <a:pt x="62" y="742"/>
                                </a:lnTo>
                                <a:lnTo>
                                  <a:pt x="62" y="751"/>
                                </a:lnTo>
                                <a:lnTo>
                                  <a:pt x="69" y="754"/>
                                </a:lnTo>
                                <a:lnTo>
                                  <a:pt x="73" y="759"/>
                                </a:lnTo>
                                <a:lnTo>
                                  <a:pt x="73" y="772"/>
                                </a:lnTo>
                                <a:lnTo>
                                  <a:pt x="71" y="777"/>
                                </a:lnTo>
                                <a:lnTo>
                                  <a:pt x="66" y="780"/>
                                </a:lnTo>
                                <a:lnTo>
                                  <a:pt x="63" y="782"/>
                                </a:lnTo>
                                <a:lnTo>
                                  <a:pt x="59" y="783"/>
                                </a:lnTo>
                                <a:lnTo>
                                  <a:pt x="54" y="783"/>
                                </a:lnTo>
                                <a:lnTo>
                                  <a:pt x="54" y="751"/>
                                </a:lnTo>
                                <a:lnTo>
                                  <a:pt x="54" y="741"/>
                                </a:lnTo>
                                <a:lnTo>
                                  <a:pt x="46" y="741"/>
                                </a:lnTo>
                                <a:lnTo>
                                  <a:pt x="46" y="751"/>
                                </a:lnTo>
                                <a:lnTo>
                                  <a:pt x="46" y="783"/>
                                </a:lnTo>
                                <a:lnTo>
                                  <a:pt x="36" y="782"/>
                                </a:lnTo>
                                <a:lnTo>
                                  <a:pt x="29" y="775"/>
                                </a:lnTo>
                                <a:lnTo>
                                  <a:pt x="29" y="757"/>
                                </a:lnTo>
                                <a:lnTo>
                                  <a:pt x="36" y="751"/>
                                </a:lnTo>
                                <a:lnTo>
                                  <a:pt x="46" y="751"/>
                                </a:lnTo>
                                <a:lnTo>
                                  <a:pt x="46" y="741"/>
                                </a:lnTo>
                                <a:lnTo>
                                  <a:pt x="45" y="741"/>
                                </a:lnTo>
                                <a:lnTo>
                                  <a:pt x="40" y="742"/>
                                </a:lnTo>
                                <a:lnTo>
                                  <a:pt x="26" y="747"/>
                                </a:lnTo>
                                <a:lnTo>
                                  <a:pt x="21" y="756"/>
                                </a:lnTo>
                                <a:lnTo>
                                  <a:pt x="21" y="766"/>
                                </a:lnTo>
                                <a:lnTo>
                                  <a:pt x="23" y="777"/>
                                </a:lnTo>
                                <a:lnTo>
                                  <a:pt x="29" y="785"/>
                                </a:lnTo>
                                <a:lnTo>
                                  <a:pt x="39" y="790"/>
                                </a:lnTo>
                                <a:lnTo>
                                  <a:pt x="51" y="792"/>
                                </a:lnTo>
                                <a:lnTo>
                                  <a:pt x="70" y="792"/>
                                </a:lnTo>
                                <a:lnTo>
                                  <a:pt x="81" y="783"/>
                                </a:lnTo>
                                <a:lnTo>
                                  <a:pt x="81" y="754"/>
                                </a:lnTo>
                                <a:close/>
                                <a:moveTo>
                                  <a:pt x="102" y="665"/>
                                </a:moveTo>
                                <a:lnTo>
                                  <a:pt x="100" y="658"/>
                                </a:lnTo>
                                <a:lnTo>
                                  <a:pt x="99" y="658"/>
                                </a:lnTo>
                                <a:lnTo>
                                  <a:pt x="90" y="650"/>
                                </a:lnTo>
                                <a:lnTo>
                                  <a:pt x="83" y="649"/>
                                </a:lnTo>
                                <a:lnTo>
                                  <a:pt x="22" y="649"/>
                                </a:lnTo>
                                <a:lnTo>
                                  <a:pt x="22" y="657"/>
                                </a:lnTo>
                                <a:lnTo>
                                  <a:pt x="31" y="657"/>
                                </a:lnTo>
                                <a:lnTo>
                                  <a:pt x="24" y="662"/>
                                </a:lnTo>
                                <a:lnTo>
                                  <a:pt x="21" y="667"/>
                                </a:lnTo>
                                <a:lnTo>
                                  <a:pt x="21" y="687"/>
                                </a:lnTo>
                                <a:lnTo>
                                  <a:pt x="34" y="697"/>
                                </a:lnTo>
                                <a:lnTo>
                                  <a:pt x="61" y="697"/>
                                </a:lnTo>
                                <a:lnTo>
                                  <a:pt x="68" y="695"/>
                                </a:lnTo>
                                <a:lnTo>
                                  <a:pt x="76" y="687"/>
                                </a:lnTo>
                                <a:lnTo>
                                  <a:pt x="79" y="685"/>
                                </a:lnTo>
                                <a:lnTo>
                                  <a:pt x="81" y="680"/>
                                </a:lnTo>
                                <a:lnTo>
                                  <a:pt x="81" y="667"/>
                                </a:lnTo>
                                <a:lnTo>
                                  <a:pt x="78" y="663"/>
                                </a:lnTo>
                                <a:lnTo>
                                  <a:pt x="73" y="659"/>
                                </a:lnTo>
                                <a:lnTo>
                                  <a:pt x="73" y="682"/>
                                </a:lnTo>
                                <a:lnTo>
                                  <a:pt x="65" y="687"/>
                                </a:lnTo>
                                <a:lnTo>
                                  <a:pt x="37" y="687"/>
                                </a:lnTo>
                                <a:lnTo>
                                  <a:pt x="29" y="682"/>
                                </a:lnTo>
                                <a:lnTo>
                                  <a:pt x="29" y="663"/>
                                </a:lnTo>
                                <a:lnTo>
                                  <a:pt x="37" y="658"/>
                                </a:lnTo>
                                <a:lnTo>
                                  <a:pt x="65" y="658"/>
                                </a:lnTo>
                                <a:lnTo>
                                  <a:pt x="73" y="663"/>
                                </a:lnTo>
                                <a:lnTo>
                                  <a:pt x="73" y="682"/>
                                </a:lnTo>
                                <a:lnTo>
                                  <a:pt x="73" y="659"/>
                                </a:lnTo>
                                <a:lnTo>
                                  <a:pt x="71" y="658"/>
                                </a:lnTo>
                                <a:lnTo>
                                  <a:pt x="89" y="658"/>
                                </a:lnTo>
                                <a:lnTo>
                                  <a:pt x="95" y="662"/>
                                </a:lnTo>
                                <a:lnTo>
                                  <a:pt x="95" y="681"/>
                                </a:lnTo>
                                <a:lnTo>
                                  <a:pt x="92" y="685"/>
                                </a:lnTo>
                                <a:lnTo>
                                  <a:pt x="85" y="686"/>
                                </a:lnTo>
                                <a:lnTo>
                                  <a:pt x="85" y="695"/>
                                </a:lnTo>
                                <a:lnTo>
                                  <a:pt x="96" y="694"/>
                                </a:lnTo>
                                <a:lnTo>
                                  <a:pt x="102" y="686"/>
                                </a:lnTo>
                                <a:lnTo>
                                  <a:pt x="102" y="665"/>
                                </a:lnTo>
                                <a:close/>
                                <a:moveTo>
                                  <a:pt x="102" y="626"/>
                                </a:moveTo>
                                <a:lnTo>
                                  <a:pt x="101" y="623"/>
                                </a:lnTo>
                                <a:lnTo>
                                  <a:pt x="99" y="619"/>
                                </a:lnTo>
                                <a:lnTo>
                                  <a:pt x="98" y="618"/>
                                </a:lnTo>
                                <a:lnTo>
                                  <a:pt x="95" y="616"/>
                                </a:lnTo>
                                <a:lnTo>
                                  <a:pt x="91" y="614"/>
                                </a:lnTo>
                                <a:lnTo>
                                  <a:pt x="22" y="589"/>
                                </a:lnTo>
                                <a:lnTo>
                                  <a:pt x="22" y="599"/>
                                </a:lnTo>
                                <a:lnTo>
                                  <a:pt x="66" y="614"/>
                                </a:lnTo>
                                <a:lnTo>
                                  <a:pt x="22" y="629"/>
                                </a:lnTo>
                                <a:lnTo>
                                  <a:pt x="22" y="638"/>
                                </a:lnTo>
                                <a:lnTo>
                                  <a:pt x="79" y="619"/>
                                </a:lnTo>
                                <a:lnTo>
                                  <a:pt x="92" y="624"/>
                                </a:lnTo>
                                <a:lnTo>
                                  <a:pt x="94" y="626"/>
                                </a:lnTo>
                                <a:lnTo>
                                  <a:pt x="94" y="632"/>
                                </a:lnTo>
                                <a:lnTo>
                                  <a:pt x="93" y="633"/>
                                </a:lnTo>
                                <a:lnTo>
                                  <a:pt x="93" y="635"/>
                                </a:lnTo>
                                <a:lnTo>
                                  <a:pt x="101" y="635"/>
                                </a:lnTo>
                                <a:lnTo>
                                  <a:pt x="102" y="633"/>
                                </a:lnTo>
                                <a:lnTo>
                                  <a:pt x="102" y="632"/>
                                </a:lnTo>
                                <a:lnTo>
                                  <a:pt x="102" y="626"/>
                                </a:lnTo>
                                <a:close/>
                                <a:moveTo>
                                  <a:pt x="159" y="1193"/>
                                </a:moveTo>
                                <a:lnTo>
                                  <a:pt x="153" y="1193"/>
                                </a:lnTo>
                                <a:lnTo>
                                  <a:pt x="150" y="1204"/>
                                </a:lnTo>
                                <a:lnTo>
                                  <a:pt x="148" y="1206"/>
                                </a:lnTo>
                                <a:lnTo>
                                  <a:pt x="135" y="1207"/>
                                </a:lnTo>
                                <a:lnTo>
                                  <a:pt x="135" y="1214"/>
                                </a:lnTo>
                                <a:lnTo>
                                  <a:pt x="150" y="1214"/>
                                </a:lnTo>
                                <a:lnTo>
                                  <a:pt x="150" y="1264"/>
                                </a:lnTo>
                                <a:lnTo>
                                  <a:pt x="159" y="1264"/>
                                </a:lnTo>
                                <a:lnTo>
                                  <a:pt x="159" y="1193"/>
                                </a:lnTo>
                                <a:close/>
                                <a:moveTo>
                                  <a:pt x="175" y="758"/>
                                </a:moveTo>
                                <a:lnTo>
                                  <a:pt x="171" y="753"/>
                                </a:lnTo>
                                <a:lnTo>
                                  <a:pt x="163" y="750"/>
                                </a:lnTo>
                                <a:lnTo>
                                  <a:pt x="169" y="747"/>
                                </a:lnTo>
                                <a:lnTo>
                                  <a:pt x="172" y="743"/>
                                </a:lnTo>
                                <a:lnTo>
                                  <a:pt x="172" y="723"/>
                                </a:lnTo>
                                <a:lnTo>
                                  <a:pt x="165" y="716"/>
                                </a:lnTo>
                                <a:lnTo>
                                  <a:pt x="137" y="716"/>
                                </a:lnTo>
                                <a:lnTo>
                                  <a:pt x="130" y="724"/>
                                </a:lnTo>
                                <a:lnTo>
                                  <a:pt x="130" y="739"/>
                                </a:lnTo>
                                <a:lnTo>
                                  <a:pt x="138" y="739"/>
                                </a:lnTo>
                                <a:lnTo>
                                  <a:pt x="138" y="734"/>
                                </a:lnTo>
                                <a:lnTo>
                                  <a:pt x="139" y="732"/>
                                </a:lnTo>
                                <a:lnTo>
                                  <a:pt x="142" y="726"/>
                                </a:lnTo>
                                <a:lnTo>
                                  <a:pt x="146" y="723"/>
                                </a:lnTo>
                                <a:lnTo>
                                  <a:pt x="159" y="723"/>
                                </a:lnTo>
                                <a:lnTo>
                                  <a:pt x="164" y="728"/>
                                </a:lnTo>
                                <a:lnTo>
                                  <a:pt x="164" y="741"/>
                                </a:lnTo>
                                <a:lnTo>
                                  <a:pt x="162" y="744"/>
                                </a:lnTo>
                                <a:lnTo>
                                  <a:pt x="156" y="746"/>
                                </a:lnTo>
                                <a:lnTo>
                                  <a:pt x="153" y="747"/>
                                </a:lnTo>
                                <a:lnTo>
                                  <a:pt x="147" y="747"/>
                                </a:lnTo>
                                <a:lnTo>
                                  <a:pt x="147" y="754"/>
                                </a:lnTo>
                                <a:lnTo>
                                  <a:pt x="161" y="754"/>
                                </a:lnTo>
                                <a:lnTo>
                                  <a:pt x="166" y="759"/>
                                </a:lnTo>
                                <a:lnTo>
                                  <a:pt x="166" y="776"/>
                                </a:lnTo>
                                <a:lnTo>
                                  <a:pt x="160" y="781"/>
                                </a:lnTo>
                                <a:lnTo>
                                  <a:pt x="142" y="781"/>
                                </a:lnTo>
                                <a:lnTo>
                                  <a:pt x="137" y="777"/>
                                </a:lnTo>
                                <a:lnTo>
                                  <a:pt x="137" y="766"/>
                                </a:lnTo>
                                <a:lnTo>
                                  <a:pt x="128" y="766"/>
                                </a:lnTo>
                                <a:lnTo>
                                  <a:pt x="128" y="772"/>
                                </a:lnTo>
                                <a:lnTo>
                                  <a:pt x="129" y="776"/>
                                </a:lnTo>
                                <a:lnTo>
                                  <a:pt x="135" y="786"/>
                                </a:lnTo>
                                <a:lnTo>
                                  <a:pt x="141" y="789"/>
                                </a:lnTo>
                                <a:lnTo>
                                  <a:pt x="165" y="789"/>
                                </a:lnTo>
                                <a:lnTo>
                                  <a:pt x="175" y="780"/>
                                </a:lnTo>
                                <a:lnTo>
                                  <a:pt x="175" y="758"/>
                                </a:lnTo>
                                <a:close/>
                                <a:moveTo>
                                  <a:pt x="175" y="1455"/>
                                </a:moveTo>
                                <a:lnTo>
                                  <a:pt x="172" y="1446"/>
                                </a:lnTo>
                                <a:lnTo>
                                  <a:pt x="168" y="1439"/>
                                </a:lnTo>
                                <a:lnTo>
                                  <a:pt x="166" y="1437"/>
                                </a:lnTo>
                                <a:lnTo>
                                  <a:pt x="166" y="1449"/>
                                </a:lnTo>
                                <a:lnTo>
                                  <a:pt x="166" y="1488"/>
                                </a:lnTo>
                                <a:lnTo>
                                  <a:pt x="161" y="1498"/>
                                </a:lnTo>
                                <a:lnTo>
                                  <a:pt x="143" y="1498"/>
                                </a:lnTo>
                                <a:lnTo>
                                  <a:pt x="138" y="1488"/>
                                </a:lnTo>
                                <a:lnTo>
                                  <a:pt x="138" y="1449"/>
                                </a:lnTo>
                                <a:lnTo>
                                  <a:pt x="143" y="1439"/>
                                </a:lnTo>
                                <a:lnTo>
                                  <a:pt x="161" y="1439"/>
                                </a:lnTo>
                                <a:lnTo>
                                  <a:pt x="166" y="1449"/>
                                </a:lnTo>
                                <a:lnTo>
                                  <a:pt x="166" y="1437"/>
                                </a:lnTo>
                                <a:lnTo>
                                  <a:pt x="164" y="1435"/>
                                </a:lnTo>
                                <a:lnTo>
                                  <a:pt x="158" y="1432"/>
                                </a:lnTo>
                                <a:lnTo>
                                  <a:pt x="145" y="1432"/>
                                </a:lnTo>
                                <a:lnTo>
                                  <a:pt x="139" y="1435"/>
                                </a:lnTo>
                                <a:lnTo>
                                  <a:pt x="136" y="1440"/>
                                </a:lnTo>
                                <a:lnTo>
                                  <a:pt x="131" y="1446"/>
                                </a:lnTo>
                                <a:lnTo>
                                  <a:pt x="129" y="1455"/>
                                </a:lnTo>
                                <a:lnTo>
                                  <a:pt x="129" y="1469"/>
                                </a:lnTo>
                                <a:lnTo>
                                  <a:pt x="131" y="1484"/>
                                </a:lnTo>
                                <a:lnTo>
                                  <a:pt x="135" y="1496"/>
                                </a:lnTo>
                                <a:lnTo>
                                  <a:pt x="142" y="1503"/>
                                </a:lnTo>
                                <a:lnTo>
                                  <a:pt x="152" y="1505"/>
                                </a:lnTo>
                                <a:lnTo>
                                  <a:pt x="162" y="1503"/>
                                </a:lnTo>
                                <a:lnTo>
                                  <a:pt x="167" y="1498"/>
                                </a:lnTo>
                                <a:lnTo>
                                  <a:pt x="169" y="1496"/>
                                </a:lnTo>
                                <a:lnTo>
                                  <a:pt x="173" y="1484"/>
                                </a:lnTo>
                                <a:lnTo>
                                  <a:pt x="175" y="1469"/>
                                </a:lnTo>
                                <a:lnTo>
                                  <a:pt x="175" y="1455"/>
                                </a:lnTo>
                                <a:close/>
                                <a:moveTo>
                                  <a:pt x="175" y="969"/>
                                </a:moveTo>
                                <a:lnTo>
                                  <a:pt x="173" y="964"/>
                                </a:lnTo>
                                <a:lnTo>
                                  <a:pt x="164" y="956"/>
                                </a:lnTo>
                                <a:lnTo>
                                  <a:pt x="159" y="955"/>
                                </a:lnTo>
                                <a:lnTo>
                                  <a:pt x="144" y="955"/>
                                </a:lnTo>
                                <a:lnTo>
                                  <a:pt x="137" y="958"/>
                                </a:lnTo>
                                <a:lnTo>
                                  <a:pt x="131" y="967"/>
                                </a:lnTo>
                                <a:lnTo>
                                  <a:pt x="130" y="972"/>
                                </a:lnTo>
                                <a:lnTo>
                                  <a:pt x="130" y="979"/>
                                </a:lnTo>
                                <a:lnTo>
                                  <a:pt x="138" y="979"/>
                                </a:lnTo>
                                <a:lnTo>
                                  <a:pt x="139" y="974"/>
                                </a:lnTo>
                                <a:lnTo>
                                  <a:pt x="139" y="971"/>
                                </a:lnTo>
                                <a:lnTo>
                                  <a:pt x="143" y="965"/>
                                </a:lnTo>
                                <a:lnTo>
                                  <a:pt x="147" y="962"/>
                                </a:lnTo>
                                <a:lnTo>
                                  <a:pt x="160" y="962"/>
                                </a:lnTo>
                                <a:lnTo>
                                  <a:pt x="166" y="968"/>
                                </a:lnTo>
                                <a:lnTo>
                                  <a:pt x="166" y="981"/>
                                </a:lnTo>
                                <a:lnTo>
                                  <a:pt x="163" y="986"/>
                                </a:lnTo>
                                <a:lnTo>
                                  <a:pt x="133" y="1003"/>
                                </a:lnTo>
                                <a:lnTo>
                                  <a:pt x="129" y="1010"/>
                                </a:lnTo>
                                <a:lnTo>
                                  <a:pt x="128" y="1025"/>
                                </a:lnTo>
                                <a:lnTo>
                                  <a:pt x="175" y="1025"/>
                                </a:lnTo>
                                <a:lnTo>
                                  <a:pt x="175" y="1017"/>
                                </a:lnTo>
                                <a:lnTo>
                                  <a:pt x="138" y="1017"/>
                                </a:lnTo>
                                <a:lnTo>
                                  <a:pt x="139" y="1011"/>
                                </a:lnTo>
                                <a:lnTo>
                                  <a:pt x="142" y="1007"/>
                                </a:lnTo>
                                <a:lnTo>
                                  <a:pt x="150" y="1002"/>
                                </a:lnTo>
                                <a:lnTo>
                                  <a:pt x="170" y="991"/>
                                </a:lnTo>
                                <a:lnTo>
                                  <a:pt x="175" y="984"/>
                                </a:lnTo>
                                <a:lnTo>
                                  <a:pt x="175" y="969"/>
                                </a:lnTo>
                                <a:close/>
                                <a:moveTo>
                                  <a:pt x="175" y="273"/>
                                </a:moveTo>
                                <a:lnTo>
                                  <a:pt x="166" y="264"/>
                                </a:lnTo>
                                <a:lnTo>
                                  <a:pt x="148" y="264"/>
                                </a:lnTo>
                                <a:lnTo>
                                  <a:pt x="144" y="265"/>
                                </a:lnTo>
                                <a:lnTo>
                                  <a:pt x="140" y="268"/>
                                </a:lnTo>
                                <a:lnTo>
                                  <a:pt x="143" y="249"/>
                                </a:lnTo>
                                <a:lnTo>
                                  <a:pt x="172" y="249"/>
                                </a:lnTo>
                                <a:lnTo>
                                  <a:pt x="172" y="240"/>
                                </a:lnTo>
                                <a:lnTo>
                                  <a:pt x="136" y="240"/>
                                </a:lnTo>
                                <a:lnTo>
                                  <a:pt x="130" y="278"/>
                                </a:lnTo>
                                <a:lnTo>
                                  <a:pt x="138" y="278"/>
                                </a:lnTo>
                                <a:lnTo>
                                  <a:pt x="142" y="273"/>
                                </a:lnTo>
                                <a:lnTo>
                                  <a:pt x="146" y="271"/>
                                </a:lnTo>
                                <a:lnTo>
                                  <a:pt x="161" y="271"/>
                                </a:lnTo>
                                <a:lnTo>
                                  <a:pt x="166" y="278"/>
                                </a:lnTo>
                                <a:lnTo>
                                  <a:pt x="166" y="298"/>
                                </a:lnTo>
                                <a:lnTo>
                                  <a:pt x="161" y="304"/>
                                </a:lnTo>
                                <a:lnTo>
                                  <a:pt x="144" y="304"/>
                                </a:lnTo>
                                <a:lnTo>
                                  <a:pt x="139" y="300"/>
                                </a:lnTo>
                                <a:lnTo>
                                  <a:pt x="137" y="292"/>
                                </a:lnTo>
                                <a:lnTo>
                                  <a:pt x="128" y="292"/>
                                </a:lnTo>
                                <a:lnTo>
                                  <a:pt x="129" y="298"/>
                                </a:lnTo>
                                <a:lnTo>
                                  <a:pt x="130" y="301"/>
                                </a:lnTo>
                                <a:lnTo>
                                  <a:pt x="133" y="303"/>
                                </a:lnTo>
                                <a:lnTo>
                                  <a:pt x="136" y="309"/>
                                </a:lnTo>
                                <a:lnTo>
                                  <a:pt x="144" y="312"/>
                                </a:lnTo>
                                <a:lnTo>
                                  <a:pt x="165" y="312"/>
                                </a:lnTo>
                                <a:lnTo>
                                  <a:pt x="175" y="302"/>
                                </a:lnTo>
                                <a:lnTo>
                                  <a:pt x="175" y="273"/>
                                </a:lnTo>
                                <a:close/>
                                <a:moveTo>
                                  <a:pt x="175" y="36"/>
                                </a:moveTo>
                                <a:lnTo>
                                  <a:pt x="174" y="35"/>
                                </a:lnTo>
                                <a:lnTo>
                                  <a:pt x="166" y="27"/>
                                </a:lnTo>
                                <a:lnTo>
                                  <a:pt x="166" y="41"/>
                                </a:lnTo>
                                <a:lnTo>
                                  <a:pt x="166" y="59"/>
                                </a:lnTo>
                                <a:lnTo>
                                  <a:pt x="160" y="65"/>
                                </a:lnTo>
                                <a:lnTo>
                                  <a:pt x="145" y="65"/>
                                </a:lnTo>
                                <a:lnTo>
                                  <a:pt x="138" y="59"/>
                                </a:lnTo>
                                <a:lnTo>
                                  <a:pt x="139" y="41"/>
                                </a:lnTo>
                                <a:lnTo>
                                  <a:pt x="144" y="35"/>
                                </a:lnTo>
                                <a:lnTo>
                                  <a:pt x="161" y="35"/>
                                </a:lnTo>
                                <a:lnTo>
                                  <a:pt x="166" y="41"/>
                                </a:lnTo>
                                <a:lnTo>
                                  <a:pt x="166" y="27"/>
                                </a:lnTo>
                                <a:lnTo>
                                  <a:pt x="147" y="27"/>
                                </a:lnTo>
                                <a:lnTo>
                                  <a:pt x="142" y="30"/>
                                </a:lnTo>
                                <a:lnTo>
                                  <a:pt x="138" y="35"/>
                                </a:lnTo>
                                <a:lnTo>
                                  <a:pt x="138" y="17"/>
                                </a:lnTo>
                                <a:lnTo>
                                  <a:pt x="144" y="8"/>
                                </a:lnTo>
                                <a:lnTo>
                                  <a:pt x="160" y="8"/>
                                </a:lnTo>
                                <a:lnTo>
                                  <a:pt x="164" y="12"/>
                                </a:lnTo>
                                <a:lnTo>
                                  <a:pt x="165" y="18"/>
                                </a:lnTo>
                                <a:lnTo>
                                  <a:pt x="174" y="18"/>
                                </a:lnTo>
                                <a:lnTo>
                                  <a:pt x="172" y="8"/>
                                </a:lnTo>
                                <a:lnTo>
                                  <a:pt x="172" y="7"/>
                                </a:lnTo>
                                <a:lnTo>
                                  <a:pt x="165" y="0"/>
                                </a:lnTo>
                                <a:lnTo>
                                  <a:pt x="146" y="0"/>
                                </a:lnTo>
                                <a:lnTo>
                                  <a:pt x="140" y="4"/>
                                </a:lnTo>
                                <a:lnTo>
                                  <a:pt x="135" y="10"/>
                                </a:lnTo>
                                <a:lnTo>
                                  <a:pt x="131" y="17"/>
                                </a:lnTo>
                                <a:lnTo>
                                  <a:pt x="129" y="26"/>
                                </a:lnTo>
                                <a:lnTo>
                                  <a:pt x="129" y="50"/>
                                </a:lnTo>
                                <a:lnTo>
                                  <a:pt x="131" y="58"/>
                                </a:lnTo>
                                <a:lnTo>
                                  <a:pt x="135" y="64"/>
                                </a:lnTo>
                                <a:lnTo>
                                  <a:pt x="139" y="70"/>
                                </a:lnTo>
                                <a:lnTo>
                                  <a:pt x="145" y="73"/>
                                </a:lnTo>
                                <a:lnTo>
                                  <a:pt x="166" y="73"/>
                                </a:lnTo>
                                <a:lnTo>
                                  <a:pt x="173" y="65"/>
                                </a:lnTo>
                                <a:lnTo>
                                  <a:pt x="175" y="63"/>
                                </a:lnTo>
                                <a:lnTo>
                                  <a:pt x="175" y="36"/>
                                </a:lnTo>
                                <a:close/>
                                <a:moveTo>
                                  <a:pt x="176" y="523"/>
                                </a:moveTo>
                                <a:lnTo>
                                  <a:pt x="166" y="523"/>
                                </a:lnTo>
                                <a:lnTo>
                                  <a:pt x="166" y="492"/>
                                </a:lnTo>
                                <a:lnTo>
                                  <a:pt x="166" y="477"/>
                                </a:lnTo>
                                <a:lnTo>
                                  <a:pt x="159" y="477"/>
                                </a:lnTo>
                                <a:lnTo>
                                  <a:pt x="157" y="480"/>
                                </a:lnTo>
                                <a:lnTo>
                                  <a:pt x="157" y="492"/>
                                </a:lnTo>
                                <a:lnTo>
                                  <a:pt x="157" y="523"/>
                                </a:lnTo>
                                <a:lnTo>
                                  <a:pt x="135" y="523"/>
                                </a:lnTo>
                                <a:lnTo>
                                  <a:pt x="157" y="492"/>
                                </a:lnTo>
                                <a:lnTo>
                                  <a:pt x="157" y="480"/>
                                </a:lnTo>
                                <a:lnTo>
                                  <a:pt x="128" y="522"/>
                                </a:lnTo>
                                <a:lnTo>
                                  <a:pt x="128" y="531"/>
                                </a:lnTo>
                                <a:lnTo>
                                  <a:pt x="157" y="531"/>
                                </a:lnTo>
                                <a:lnTo>
                                  <a:pt x="157" y="548"/>
                                </a:lnTo>
                                <a:lnTo>
                                  <a:pt x="166" y="548"/>
                                </a:lnTo>
                                <a:lnTo>
                                  <a:pt x="166" y="531"/>
                                </a:lnTo>
                                <a:lnTo>
                                  <a:pt x="176" y="531"/>
                                </a:lnTo>
                                <a:lnTo>
                                  <a:pt x="176" y="523"/>
                                </a:lnTo>
                                <a:close/>
                              </a:path>
                            </a:pathLst>
                          </a:custGeom>
                          <a:solidFill>
                            <a:srgbClr val="2626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7" name="docshape9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3623" y="-2115"/>
                            <a:ext cx="233" cy="1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8" name="docshape91"/>
                        <wps:cNvSpPr>
                          <a:spLocks/>
                        </wps:cNvSpPr>
                        <wps:spPr bwMode="auto">
                          <a:xfrm>
                            <a:off x="3742" y="-1986"/>
                            <a:ext cx="1862" cy="1415"/>
                          </a:xfrm>
                          <a:custGeom>
                            <a:avLst/>
                            <a:gdLst>
                              <a:gd name="T0" fmla="+- 0 3769 3742"/>
                              <a:gd name="T1" fmla="*/ T0 w 1862"/>
                              <a:gd name="T2" fmla="+- 0 -1056 -1985"/>
                              <a:gd name="T3" fmla="*/ -1056 h 1415"/>
                              <a:gd name="T4" fmla="+- 0 3822 3742"/>
                              <a:gd name="T5" fmla="*/ T4 w 1862"/>
                              <a:gd name="T6" fmla="+- 0 -1054 -1985"/>
                              <a:gd name="T7" fmla="*/ -1054 h 1415"/>
                              <a:gd name="T8" fmla="+- 0 3875 3742"/>
                              <a:gd name="T9" fmla="*/ T8 w 1862"/>
                              <a:gd name="T10" fmla="+- 0 -1053 -1985"/>
                              <a:gd name="T11" fmla="*/ -1053 h 1415"/>
                              <a:gd name="T12" fmla="+- 0 3928 3742"/>
                              <a:gd name="T13" fmla="*/ T12 w 1862"/>
                              <a:gd name="T14" fmla="+- 0 -1057 -1985"/>
                              <a:gd name="T15" fmla="*/ -1057 h 1415"/>
                              <a:gd name="T16" fmla="+- 0 3981 3742"/>
                              <a:gd name="T17" fmla="*/ T16 w 1862"/>
                              <a:gd name="T18" fmla="+- 0 -1048 -1985"/>
                              <a:gd name="T19" fmla="*/ -1048 h 1415"/>
                              <a:gd name="T20" fmla="+- 0 4035 3742"/>
                              <a:gd name="T21" fmla="*/ T20 w 1862"/>
                              <a:gd name="T22" fmla="+- 0 -1014 -1985"/>
                              <a:gd name="T23" fmla="*/ -1014 h 1415"/>
                              <a:gd name="T24" fmla="+- 0 4088 3742"/>
                              <a:gd name="T25" fmla="*/ T24 w 1862"/>
                              <a:gd name="T26" fmla="+- 0 -962 -1985"/>
                              <a:gd name="T27" fmla="*/ -962 h 1415"/>
                              <a:gd name="T28" fmla="+- 0 4141 3742"/>
                              <a:gd name="T29" fmla="*/ T28 w 1862"/>
                              <a:gd name="T30" fmla="+- 0 -898 -1985"/>
                              <a:gd name="T31" fmla="*/ -898 h 1415"/>
                              <a:gd name="T32" fmla="+- 0 4194 3742"/>
                              <a:gd name="T33" fmla="*/ T32 w 1862"/>
                              <a:gd name="T34" fmla="+- 0 -830 -1985"/>
                              <a:gd name="T35" fmla="*/ -830 h 1415"/>
                              <a:gd name="T36" fmla="+- 0 4247 3742"/>
                              <a:gd name="T37" fmla="*/ T36 w 1862"/>
                              <a:gd name="T38" fmla="+- 0 -760 -1985"/>
                              <a:gd name="T39" fmla="*/ -760 h 1415"/>
                              <a:gd name="T40" fmla="+- 0 4300 3742"/>
                              <a:gd name="T41" fmla="*/ T40 w 1862"/>
                              <a:gd name="T42" fmla="+- 0 -689 -1985"/>
                              <a:gd name="T43" fmla="*/ -689 h 1415"/>
                              <a:gd name="T44" fmla="+- 0 4354 3742"/>
                              <a:gd name="T45" fmla="*/ T44 w 1862"/>
                              <a:gd name="T46" fmla="+- 0 -627 -1985"/>
                              <a:gd name="T47" fmla="*/ -627 h 1415"/>
                              <a:gd name="T48" fmla="+- 0 4407 3742"/>
                              <a:gd name="T49" fmla="*/ T48 w 1862"/>
                              <a:gd name="T50" fmla="+- 0 -583 -1985"/>
                              <a:gd name="T51" fmla="*/ -583 h 1415"/>
                              <a:gd name="T52" fmla="+- 0 4460 3742"/>
                              <a:gd name="T53" fmla="*/ T52 w 1862"/>
                              <a:gd name="T54" fmla="+- 0 -573 -1985"/>
                              <a:gd name="T55" fmla="*/ -573 h 1415"/>
                              <a:gd name="T56" fmla="+- 0 4593 3742"/>
                              <a:gd name="T57" fmla="*/ T56 w 1862"/>
                              <a:gd name="T58" fmla="+- 0 -695 -1985"/>
                              <a:gd name="T59" fmla="*/ -695 h 1415"/>
                              <a:gd name="T60" fmla="+- 0 4646 3742"/>
                              <a:gd name="T61" fmla="*/ T60 w 1862"/>
                              <a:gd name="T62" fmla="+- 0 -786 -1985"/>
                              <a:gd name="T63" fmla="*/ -786 h 1415"/>
                              <a:gd name="T64" fmla="+- 0 4699 3742"/>
                              <a:gd name="T65" fmla="*/ T64 w 1862"/>
                              <a:gd name="T66" fmla="+- 0 -895 -1985"/>
                              <a:gd name="T67" fmla="*/ -895 h 1415"/>
                              <a:gd name="T68" fmla="+- 0 4752 3742"/>
                              <a:gd name="T69" fmla="*/ T68 w 1862"/>
                              <a:gd name="T70" fmla="+- 0 -1021 -1985"/>
                              <a:gd name="T71" fmla="*/ -1021 h 1415"/>
                              <a:gd name="T72" fmla="+- 0 4806 3742"/>
                              <a:gd name="T73" fmla="*/ T72 w 1862"/>
                              <a:gd name="T74" fmla="+- 0 -1154 -1985"/>
                              <a:gd name="T75" fmla="*/ -1154 h 1415"/>
                              <a:gd name="T76" fmla="+- 0 4859 3742"/>
                              <a:gd name="T77" fmla="*/ T76 w 1862"/>
                              <a:gd name="T78" fmla="+- 0 -1283 -1985"/>
                              <a:gd name="T79" fmla="*/ -1283 h 1415"/>
                              <a:gd name="T80" fmla="+- 0 4912 3742"/>
                              <a:gd name="T81" fmla="*/ T80 w 1862"/>
                              <a:gd name="T82" fmla="+- 0 -1358 -1985"/>
                              <a:gd name="T83" fmla="*/ -1358 h 1415"/>
                              <a:gd name="T84" fmla="+- 0 4965 3742"/>
                              <a:gd name="T85" fmla="*/ T84 w 1862"/>
                              <a:gd name="T86" fmla="+- 0 -1396 -1985"/>
                              <a:gd name="T87" fmla="*/ -1396 h 1415"/>
                              <a:gd name="T88" fmla="+- 0 5018 3742"/>
                              <a:gd name="T89" fmla="*/ T88 w 1862"/>
                              <a:gd name="T90" fmla="+- 0 -1416 -1985"/>
                              <a:gd name="T91" fmla="*/ -1416 h 1415"/>
                              <a:gd name="T92" fmla="+- 0 5072 3742"/>
                              <a:gd name="T93" fmla="*/ T92 w 1862"/>
                              <a:gd name="T94" fmla="+- 0 -1444 -1985"/>
                              <a:gd name="T95" fmla="*/ -1444 h 1415"/>
                              <a:gd name="T96" fmla="+- 0 5125 3742"/>
                              <a:gd name="T97" fmla="*/ T96 w 1862"/>
                              <a:gd name="T98" fmla="+- 0 -1486 -1985"/>
                              <a:gd name="T99" fmla="*/ -1486 h 1415"/>
                              <a:gd name="T100" fmla="+- 0 5178 3742"/>
                              <a:gd name="T101" fmla="*/ T100 w 1862"/>
                              <a:gd name="T102" fmla="+- 0 -1509 -1985"/>
                              <a:gd name="T103" fmla="*/ -1509 h 1415"/>
                              <a:gd name="T104" fmla="+- 0 5231 3742"/>
                              <a:gd name="T105" fmla="*/ T104 w 1862"/>
                              <a:gd name="T106" fmla="+- 0 -1545 -1985"/>
                              <a:gd name="T107" fmla="*/ -1545 h 1415"/>
                              <a:gd name="T108" fmla="+- 0 5284 3742"/>
                              <a:gd name="T109" fmla="*/ T108 w 1862"/>
                              <a:gd name="T110" fmla="+- 0 -1602 -1985"/>
                              <a:gd name="T111" fmla="*/ -1602 h 1415"/>
                              <a:gd name="T112" fmla="+- 0 5337 3742"/>
                              <a:gd name="T113" fmla="*/ T112 w 1862"/>
                              <a:gd name="T114" fmla="+- 0 -1683 -1985"/>
                              <a:gd name="T115" fmla="*/ -1683 h 1415"/>
                              <a:gd name="T116" fmla="+- 0 5391 3742"/>
                              <a:gd name="T117" fmla="*/ T116 w 1862"/>
                              <a:gd name="T118" fmla="+- 0 -1787 -1985"/>
                              <a:gd name="T119" fmla="*/ -1787 h 1415"/>
                              <a:gd name="T120" fmla="+- 0 5444 3742"/>
                              <a:gd name="T121" fmla="*/ T120 w 1862"/>
                              <a:gd name="T122" fmla="+- 0 -1869 -1985"/>
                              <a:gd name="T123" fmla="*/ -1869 h 1415"/>
                              <a:gd name="T124" fmla="+- 0 5497 3742"/>
                              <a:gd name="T125" fmla="*/ T124 w 1862"/>
                              <a:gd name="T126" fmla="+- 0 -1932 -1985"/>
                              <a:gd name="T127" fmla="*/ -1932 h 1415"/>
                              <a:gd name="T128" fmla="+- 0 5550 3742"/>
                              <a:gd name="T129" fmla="*/ T128 w 1862"/>
                              <a:gd name="T130" fmla="+- 0 -1965 -1985"/>
                              <a:gd name="T131" fmla="*/ -1965 h 1415"/>
                              <a:gd name="T132" fmla="+- 0 5603 3742"/>
                              <a:gd name="T133" fmla="*/ T132 w 1862"/>
                              <a:gd name="T134" fmla="+- 0 -1957 -1985"/>
                              <a:gd name="T135" fmla="*/ -1957 h 14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1862" h="1415">
                                <a:moveTo>
                                  <a:pt x="0" y="929"/>
                                </a:moveTo>
                                <a:lnTo>
                                  <a:pt x="27" y="929"/>
                                </a:lnTo>
                                <a:lnTo>
                                  <a:pt x="53" y="929"/>
                                </a:lnTo>
                                <a:lnTo>
                                  <a:pt x="80" y="931"/>
                                </a:lnTo>
                                <a:lnTo>
                                  <a:pt x="106" y="930"/>
                                </a:lnTo>
                                <a:lnTo>
                                  <a:pt x="133" y="932"/>
                                </a:lnTo>
                                <a:lnTo>
                                  <a:pt x="160" y="930"/>
                                </a:lnTo>
                                <a:lnTo>
                                  <a:pt x="186" y="928"/>
                                </a:lnTo>
                                <a:lnTo>
                                  <a:pt x="213" y="937"/>
                                </a:lnTo>
                                <a:lnTo>
                                  <a:pt x="239" y="937"/>
                                </a:lnTo>
                                <a:lnTo>
                                  <a:pt x="266" y="953"/>
                                </a:lnTo>
                                <a:lnTo>
                                  <a:pt x="293" y="971"/>
                                </a:lnTo>
                                <a:lnTo>
                                  <a:pt x="319" y="986"/>
                                </a:lnTo>
                                <a:lnTo>
                                  <a:pt x="346" y="1023"/>
                                </a:lnTo>
                                <a:lnTo>
                                  <a:pt x="372" y="1049"/>
                                </a:lnTo>
                                <a:lnTo>
                                  <a:pt x="399" y="1087"/>
                                </a:lnTo>
                                <a:lnTo>
                                  <a:pt x="425" y="1125"/>
                                </a:lnTo>
                                <a:lnTo>
                                  <a:pt x="452" y="1155"/>
                                </a:lnTo>
                                <a:lnTo>
                                  <a:pt x="479" y="1196"/>
                                </a:lnTo>
                                <a:lnTo>
                                  <a:pt x="505" y="1225"/>
                                </a:lnTo>
                                <a:lnTo>
                                  <a:pt x="532" y="1262"/>
                                </a:lnTo>
                                <a:lnTo>
                                  <a:pt x="558" y="1296"/>
                                </a:lnTo>
                                <a:lnTo>
                                  <a:pt x="585" y="1321"/>
                                </a:lnTo>
                                <a:lnTo>
                                  <a:pt x="612" y="1358"/>
                                </a:lnTo>
                                <a:lnTo>
                                  <a:pt x="638" y="1381"/>
                                </a:lnTo>
                                <a:lnTo>
                                  <a:pt x="665" y="1402"/>
                                </a:lnTo>
                                <a:lnTo>
                                  <a:pt x="691" y="1414"/>
                                </a:lnTo>
                                <a:lnTo>
                                  <a:pt x="718" y="1412"/>
                                </a:lnTo>
                                <a:lnTo>
                                  <a:pt x="798" y="1365"/>
                                </a:lnTo>
                                <a:lnTo>
                                  <a:pt x="851" y="1290"/>
                                </a:lnTo>
                                <a:lnTo>
                                  <a:pt x="878" y="1253"/>
                                </a:lnTo>
                                <a:lnTo>
                                  <a:pt x="904" y="1199"/>
                                </a:lnTo>
                                <a:lnTo>
                                  <a:pt x="931" y="1148"/>
                                </a:lnTo>
                                <a:lnTo>
                                  <a:pt x="957" y="1090"/>
                                </a:lnTo>
                                <a:lnTo>
                                  <a:pt x="984" y="1018"/>
                                </a:lnTo>
                                <a:lnTo>
                                  <a:pt x="1010" y="964"/>
                                </a:lnTo>
                                <a:lnTo>
                                  <a:pt x="1037" y="890"/>
                                </a:lnTo>
                                <a:lnTo>
                                  <a:pt x="1064" y="831"/>
                                </a:lnTo>
                                <a:lnTo>
                                  <a:pt x="1090" y="774"/>
                                </a:lnTo>
                                <a:lnTo>
                                  <a:pt x="1117" y="702"/>
                                </a:lnTo>
                                <a:lnTo>
                                  <a:pt x="1143" y="676"/>
                                </a:lnTo>
                                <a:lnTo>
                                  <a:pt x="1170" y="627"/>
                                </a:lnTo>
                                <a:lnTo>
                                  <a:pt x="1197" y="602"/>
                                </a:lnTo>
                                <a:lnTo>
                                  <a:pt x="1223" y="589"/>
                                </a:lnTo>
                                <a:lnTo>
                                  <a:pt x="1250" y="557"/>
                                </a:lnTo>
                                <a:lnTo>
                                  <a:pt x="1276" y="569"/>
                                </a:lnTo>
                                <a:lnTo>
                                  <a:pt x="1303" y="550"/>
                                </a:lnTo>
                                <a:lnTo>
                                  <a:pt x="1330" y="541"/>
                                </a:lnTo>
                                <a:lnTo>
                                  <a:pt x="1356" y="534"/>
                                </a:lnTo>
                                <a:lnTo>
                                  <a:pt x="1383" y="499"/>
                                </a:lnTo>
                                <a:lnTo>
                                  <a:pt x="1409" y="503"/>
                                </a:lnTo>
                                <a:lnTo>
                                  <a:pt x="1436" y="476"/>
                                </a:lnTo>
                                <a:lnTo>
                                  <a:pt x="1462" y="457"/>
                                </a:lnTo>
                                <a:lnTo>
                                  <a:pt x="1489" y="440"/>
                                </a:lnTo>
                                <a:lnTo>
                                  <a:pt x="1516" y="394"/>
                                </a:lnTo>
                                <a:lnTo>
                                  <a:pt x="1542" y="383"/>
                                </a:lnTo>
                                <a:lnTo>
                                  <a:pt x="1569" y="340"/>
                                </a:lnTo>
                                <a:lnTo>
                                  <a:pt x="1595" y="302"/>
                                </a:lnTo>
                                <a:lnTo>
                                  <a:pt x="1622" y="265"/>
                                </a:lnTo>
                                <a:lnTo>
                                  <a:pt x="1649" y="198"/>
                                </a:lnTo>
                                <a:lnTo>
                                  <a:pt x="1675" y="173"/>
                                </a:lnTo>
                                <a:lnTo>
                                  <a:pt x="1702" y="116"/>
                                </a:lnTo>
                                <a:lnTo>
                                  <a:pt x="1728" y="77"/>
                                </a:lnTo>
                                <a:lnTo>
                                  <a:pt x="1755" y="53"/>
                                </a:lnTo>
                                <a:lnTo>
                                  <a:pt x="1782" y="0"/>
                                </a:lnTo>
                                <a:lnTo>
                                  <a:pt x="1808" y="20"/>
                                </a:lnTo>
                                <a:lnTo>
                                  <a:pt x="1835" y="14"/>
                                </a:lnTo>
                                <a:lnTo>
                                  <a:pt x="1861" y="28"/>
                                </a:lnTo>
                                <a:lnTo>
                                  <a:pt x="1862" y="28"/>
                                </a:lnTo>
                              </a:path>
                            </a:pathLst>
                          </a:custGeom>
                          <a:noFill/>
                          <a:ln w="19456">
                            <a:solidFill>
                              <a:srgbClr val="FF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9" name="Line 103"/>
                        <wps:cNvCnPr>
                          <a:cxnSpLocks noChangeShapeType="1"/>
                        </wps:cNvCnPr>
                        <wps:spPr bwMode="auto">
                          <a:xfrm>
                            <a:off x="4449" y="-519"/>
                            <a:ext cx="0" cy="0"/>
                          </a:xfrm>
                          <a:prstGeom prst="line">
                            <a:avLst/>
                          </a:prstGeom>
                          <a:noFill/>
                          <a:ln w="11671">
                            <a:solidFill>
                              <a:srgbClr val="000000"/>
                            </a:solidFill>
                            <a:prstDash val="dash"/>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160" name="docshape9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4435" y="-100"/>
                            <a:ext cx="171" cy="1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1" name="docshape93"/>
                        <wps:cNvSpPr>
                          <a:spLocks/>
                        </wps:cNvSpPr>
                        <wps:spPr bwMode="auto">
                          <a:xfrm>
                            <a:off x="1229" y="732"/>
                            <a:ext cx="2578" cy="119"/>
                          </a:xfrm>
                          <a:custGeom>
                            <a:avLst/>
                            <a:gdLst>
                              <a:gd name="T0" fmla="+- 0 1230 1230"/>
                              <a:gd name="T1" fmla="*/ T0 w 2578"/>
                              <a:gd name="T2" fmla="+- 0 851 733"/>
                              <a:gd name="T3" fmla="*/ 851 h 119"/>
                              <a:gd name="T4" fmla="+- 0 1348 1230"/>
                              <a:gd name="T5" fmla="*/ T4 w 2578"/>
                              <a:gd name="T6" fmla="+- 0 851 733"/>
                              <a:gd name="T7" fmla="*/ 851 h 119"/>
                              <a:gd name="T8" fmla="+- 0 1348 1230"/>
                              <a:gd name="T9" fmla="*/ T8 w 2578"/>
                              <a:gd name="T10" fmla="+- 0 733 733"/>
                              <a:gd name="T11" fmla="*/ 733 h 119"/>
                              <a:gd name="T12" fmla="+- 0 1230 1230"/>
                              <a:gd name="T13" fmla="*/ T12 w 2578"/>
                              <a:gd name="T14" fmla="+- 0 733 733"/>
                              <a:gd name="T15" fmla="*/ 733 h 119"/>
                              <a:gd name="T16" fmla="+- 0 1230 1230"/>
                              <a:gd name="T17" fmla="*/ T16 w 2578"/>
                              <a:gd name="T18" fmla="+- 0 851 733"/>
                              <a:gd name="T19" fmla="*/ 851 h 119"/>
                              <a:gd name="T20" fmla="+- 0 3689 1230"/>
                              <a:gd name="T21" fmla="*/ T20 w 2578"/>
                              <a:gd name="T22" fmla="+- 0 851 733"/>
                              <a:gd name="T23" fmla="*/ 851 h 119"/>
                              <a:gd name="T24" fmla="+- 0 3807 1230"/>
                              <a:gd name="T25" fmla="*/ T24 w 2578"/>
                              <a:gd name="T26" fmla="+- 0 851 733"/>
                              <a:gd name="T27" fmla="*/ 851 h 119"/>
                              <a:gd name="T28" fmla="+- 0 3807 1230"/>
                              <a:gd name="T29" fmla="*/ T28 w 2578"/>
                              <a:gd name="T30" fmla="+- 0 733 733"/>
                              <a:gd name="T31" fmla="*/ 733 h 119"/>
                              <a:gd name="T32" fmla="+- 0 3689 1230"/>
                              <a:gd name="T33" fmla="*/ T32 w 2578"/>
                              <a:gd name="T34" fmla="+- 0 733 733"/>
                              <a:gd name="T35" fmla="*/ 733 h 119"/>
                              <a:gd name="T36" fmla="+- 0 3689 1230"/>
                              <a:gd name="T37" fmla="*/ T36 w 2578"/>
                              <a:gd name="T38" fmla="+- 0 851 733"/>
                              <a:gd name="T39" fmla="*/ 851 h 1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2578" h="119">
                                <a:moveTo>
                                  <a:pt x="0" y="118"/>
                                </a:moveTo>
                                <a:lnTo>
                                  <a:pt x="118" y="118"/>
                                </a:lnTo>
                                <a:lnTo>
                                  <a:pt x="118" y="0"/>
                                </a:lnTo>
                                <a:lnTo>
                                  <a:pt x="0" y="0"/>
                                </a:lnTo>
                                <a:lnTo>
                                  <a:pt x="0" y="118"/>
                                </a:lnTo>
                                <a:close/>
                                <a:moveTo>
                                  <a:pt x="2459" y="118"/>
                                </a:moveTo>
                                <a:lnTo>
                                  <a:pt x="2577" y="118"/>
                                </a:lnTo>
                                <a:lnTo>
                                  <a:pt x="2577" y="0"/>
                                </a:lnTo>
                                <a:lnTo>
                                  <a:pt x="2459" y="0"/>
                                </a:lnTo>
                                <a:lnTo>
                                  <a:pt x="2459" y="118"/>
                                </a:lnTo>
                                <a:close/>
                              </a:path>
                            </a:pathLst>
                          </a:custGeom>
                          <a:noFill/>
                          <a:ln w="11112">
                            <a:solidFill>
                              <a:srgbClr val="FF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8176DFE" id="Группа 124" o:spid="_x0000_s1026" style="width:240.15pt;height:206.5pt;mso-position-horizontal-relative:char;mso-position-vertical-relative:line" coordorigin="859,-2114" coordsize="4803,413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">
                <v:shape id="docshape84" o:spid="_x0000_s1027" type="#_x0000_t75" style="position:absolute;left:858;top:-1926;width:4803;height:39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">
                  <v:imagedata r:id="rId67" o:title=""/>
                </v:shape>
                <v:shape id="docshape85" o:spid="_x0000_s1028" type="#_x0000_t75" style="position:absolute;left:1845;top:-99;width:162;height:1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">
                  <v:imagedata r:id="rId68" o:title=""/>
                </v:shape>
                <v:line id="Line 71" o:spid="_x0000_s1029" style="position:absolute;visibility:visible;mso-wrap-style:square" from="3609,-519" to="5603,-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" strokecolor="#262626" strokeweight=".35pt"/>
                <v:line id="Line 72" o:spid="_x0000_s1030" style="position:absolute;visibility:visible;mso-wrap-style:square" from="3609,-1985" to="5603,-19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" strokecolor="#262626" strokeweight=".35pt"/>
                <v:line id="Line 73" o:spid="_x0000_s1031" style="position:absolute;visibility:visible;mso-wrap-style:square" from="3609,-519" to="3609,-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" strokecolor="#262626" strokeweight=".35pt"/>
                <v:line id="Line 74" o:spid="_x0000_s1032" style="position:absolute;visibility:visible;mso-wrap-style:square" from="4274,-519" to="4274,-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" strokecolor="#262626" strokeweight=".35pt"/>
                <v:line id="Line 75" o:spid="_x0000_s1033" style="position:absolute;visibility:visible;mso-wrap-style:square" from="4939,-519" to="4939,-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" strokecolor="#262626" strokeweight=".35pt"/>
                <v:line id="Line 76" o:spid="_x0000_s1034" style="position:absolute;visibility:visible;mso-wrap-style:square" from="5603,-519" to="5603,-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" strokecolor="#262626" strokeweight=".35pt"/>
                <v:line id="Line 77" o:spid="_x0000_s1035" style="position:absolute;visibility:visible;mso-wrap-style:square" from="3609,-1985" to="3609,-19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" strokecolor="#262626" strokeweight=".35pt"/>
                <v:line id="Line 78" o:spid="_x0000_s1036" style="position:absolute;visibility:visible;mso-wrap-style:square" from="4274,-1985" to="4274,-19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" strokecolor="#262626" strokeweight=".35pt"/>
                <v:line id="Line 79" o:spid="_x0000_s1037" style="position:absolute;visibility:visible;mso-wrap-style:square" from="4939,-1985" to="4939,-19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" strokecolor="#262626" strokeweight=".35pt"/>
                <v:line id="Line 80" o:spid="_x0000_s1038" style="position:absolute;visibility:visible;mso-wrap-style:square" from="5603,-1985" to="5603,-19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" strokecolor="#262626" strokeweight=".35pt"/>
                <v:shape id="docshape86" o:spid="_x0000_s1039" style="position:absolute;left:3581;top:-467;width:2077;height:261;visibility:visible;mso-wrap-style:square;v-text-anchor:top" coordsize="2077,2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" path="m46,24l43,15,39,8,37,5r,13l37,57r-5,9l14,66,9,57,9,18,14,8r18,l37,18,37,5,35,3,29,,16,,11,3,7,8,2,14,,24,,38,2,53,6,64r7,7l23,74,33,71r5,-5l40,64,44,53,46,38r,-14xm486,158r-11,l475,237r11,l486,158xm547,185r-7,-6l521,179r-6,3l510,190r,-9l502,181r,56l511,237r,-43l515,190r2,-3l534,187r4,4l538,237r9,l547,187r,-2xm607,181r-10,l581,226,566,181r-10,l575,237r10,l589,226r18,-45xm664,203r-1,-5l661,194r-2,-7l658,185r-4,-3l654,194r,10l622,204r1,-10l629,187r19,l654,194r,-12l649,179r-10,l628,181r-8,6l615,197r-2,13l613,228r9,12l651,240r9,-8l660,231r3,-11l654,220r-3,7l646,231r-13,l628,229r-3,-5l623,221r-1,-4l622,212r42,l664,204r,-1xm664,24r-2,-9l658,8,656,5r,13l656,57r-5,9l632,66r-4,-9l628,18,632,8r19,l656,18r,-13l654,3,648,,635,r-6,3l626,8r-5,6l619,24r,14l620,53r5,11l632,71r10,3l651,71r5,-5l659,64r4,-11l664,38r,-14xm688,61r-10,l678,71r10,l688,61xm703,179r-3,l694,179r-5,3l684,191r,-10l676,181r,56l685,237r,-43l688,191r3,-3l703,188r,-9xm747,63r,-28l745,33r-3,-3l738,25r-19,l716,27r-5,3l714,10r29,l743,2r-36,l702,40r8,l714,35r3,-2l732,33r6,7l738,60r-6,6l715,66r-4,-4l709,54r-9,l701,60r1,3l704,65r4,6l715,74r22,l744,66r3,-3xm754,213r-5,-4l722,202r-3,-2l719,190r4,-3l738,187r4,3l742,196r10,l751,187r,-2l744,179r-26,l709,186r,19l714,209r28,7l744,218r,10l739,231r-13,l722,230r-2,-3l719,226r-1,-2l717,220r-9,l708,233r8,7l745,240r9,-8l754,231r,-18xm814,203r-1,-5l811,194r-2,-7l808,185r-4,-3l804,194r,10l772,204r1,-10l779,187r18,l804,194r,-12l799,179r-11,l778,181r-8,6l764,197r-1,13l763,228r9,12l801,240r9,-8l810,231r2,-11l803,220r-2,7l796,231r-13,l778,229r-3,-5l773,221r-1,-4l772,212r42,l814,204r,-1xm902,158r-9,l893,188r,8l893,222r-7,9l867,231r-7,-9l861,196r6,-9l886,187r7,9l893,188r-1,-1l889,182r-6,-3l861,179r-10,12l851,228r9,12l883,240r6,-3l893,231r1,-1l894,237r8,l902,230r,-42l902,158xm963,203r,-5l961,194r-2,-7l957,185r-3,-3l954,194r,10l922,204r1,-10l929,187r18,l954,194r,-12l949,179r-11,l928,181r-9,6l914,197r-2,13l912,228r10,12l951,240r9,-8l960,231r2,-11l953,220r-2,7l946,231r-13,l928,229r-3,-5l923,221r-1,-4l922,212r41,l963,204r,-1xm1024,191r-2,-4l1015,179r,43l1009,231r-20,l983,222r,-26l988,189r1,-2l1009,187r6,9l1015,222r,-43l993,179r-7,3l982,189r,-8l974,181r,80l983,261r,-30l988,237r5,3l1015,240r9,-12l1024,191xm1055,181r-9,l1046,165r-9,l1037,181r-7,l1030,188r7,l1037,236r4,4l1050,240r2,-1l1055,239r,-7l1055,231r-1,1l1053,232r-6,l1046,231r,-43l1055,188r,-7xm1110,185r-6,-6l1085,179r-5,2l1075,188r,-30l1066,158r,79l1075,237r,-43l1079,188r2,-1l1093,187r3,1l1100,191r1,3l1101,237r9,l1110,187r,-2xm1359,r-5,l1351,11r-2,2l1335,15r,6l1351,21r,50l1359,71r,-71xm1978,r-5,l1970,11r-2,2l1954,15r,6l1970,21r,50l1978,71r,-71xm2017,61r-10,l2007,71r10,l2017,61xm2076,63r,-28l2075,33r-4,-3l2067,25r-18,l2045,27r-4,3l2044,10r29,l2073,2r-36,l2032,40r8,l2044,35r3,-2l2062,33r5,7l2067,60r-5,6l2045,66r-5,-4l2038,54r-9,l2031,60r1,3l2034,65r4,6l2045,74r22,l2074,66r2,-3xe" fillcolor="#262626" stroked="f">
                  <v:path arrowok="t" o:connecttype="custom" o:connectlocs="14,-401;29,-467;6,-403;46,-443;521,-288;515,-277;607,-286;607,-286;654,-263;639,-288;660,-235;625,-243;662,-452;628,-449;629,-464;642,-393;678,-406;684,-276;703,-279;719,-442;710,-427;711,-405;737,-393;723,-280;718,-288;726,-236;716,-227;809,-280;797,-280;763,-257;801,-240;814,-255;886,-236;892,-280;889,-230;963,-264;922,-263;928,-286;960,-236;923,-246;1015,-288;989,-280;982,-286;1024,-239;1030,-279;1055,-236;1110,-282;1075,-230;1101,-230;1335,-452;1970,-456;2017,-406;2071,-437;2037,-465;2062,-401;2038,-396" o:connectangles="0,0,0,0,0,0,0,0,0,0,0,0,0,0,0,0,0,0,0,0,0,0,0,0,0,0,0,0,0,0,0,0,0,0,0,0,0,0,0,0,0,0,0,0,0,0,0,0,0,0,0,0,0,0,0,0"/>
                </v:shape>
                <v:shape id="docshape87" o:spid="_x0000_s1040" type="#_x0000_t75" style="position:absolute;left:4829;top:-309;width:169;height:1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">
                  <v:imagedata r:id="rId69" o:title=""/>
                </v:shape>
                <v:shape id="docshape88" o:spid="_x0000_s1041" style="position:absolute;left:5037;top:-343;width:106;height:136;visibility:visible;mso-wrap-style:square;v-text-anchor:top" coordsize="10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" path="m20,36l,36r,6l20,42r,-6xm54,l49,,47,10r-2,1l33,13r,5l47,18r,44l54,62,54,xm105,34r-20,l85,42r11,l96,128r-11,l85,136r20,l105,34xe" fillcolor="#262626" stroked="f">
                  <v:path arrowok="t" o:connecttype="custom" o:connectlocs="20,-307;0,-307;0,-301;20,-301;20,-307;54,-343;49,-343;47,-333;45,-332;33,-330;33,-325;47,-325;47,-281;54,-281;54,-343;105,-309;85,-309;85,-301;96,-301;96,-215;85,-215;85,-207;105,-207;105,-309" o:connectangles="0,0,0,0,0,0,0,0,0,0,0,0,0,0,0,0,0,0,0,0,0,0,0,0"/>
                </v:shape>
                <v:line id="Line 84" o:spid="_x0000_s1042" style="position:absolute;visibility:visible;mso-wrap-style:square" from="3609,-519" to="3609,-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" strokecolor="#262626" strokeweight=".35pt"/>
                <v:line id="Line 85" o:spid="_x0000_s1043" style="position:absolute;visibility:visible;mso-wrap-style:square" from="5603,-519" to="5603,-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" strokecolor="#262626" strokeweight=".35pt"/>
                <v:line id="Line 86" o:spid="_x0000_s1044" style="position:absolute;visibility:visible;mso-wrap-style:square" from="3609,-519" to="3629,-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" strokecolor="#262626" strokeweight=".35pt"/>
                <v:line id="Line 87" o:spid="_x0000_s1045" style="position:absolute;visibility:visible;mso-wrap-style:square" from="3609,-758" to="3629,-7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" strokecolor="#262626" strokeweight=".35pt"/>
                <v:line id="Line 88" o:spid="_x0000_s1046" style="position:absolute;visibility:visible;mso-wrap-style:square" from="3609,-997" to="3629,-9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" strokecolor="#262626" strokeweight=".35pt"/>
                <v:line id="Line 89" o:spid="_x0000_s1047" style="position:absolute;visibility:visible;mso-wrap-style:square" from="3609,-1235" to="3629,-1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" strokecolor="#262626" strokeweight=".35pt"/>
                <v:line id="Line 90" o:spid="_x0000_s1048" style="position:absolute;visibility:visible;mso-wrap-style:square" from="3609,-1474" to="3629,-14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" strokecolor="#262626" strokeweight=".35pt"/>
                <v:line id="Line 91" o:spid="_x0000_s1049" style="position:absolute;visibility:visible;mso-wrap-style:square" from="3609,-1713" to="3629,-17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" strokecolor="#262626" strokeweight=".35pt"/>
                <v:line id="Line 92" o:spid="_x0000_s1050" style="position:absolute;visibility:visible;mso-wrap-style:square" from="3609,-1951" to="3629,-19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" strokecolor="#262626" strokeweight=".35pt"/>
                <v:line id="Line 93" o:spid="_x0000_s1051" style="position:absolute;visibility:visible;mso-wrap-style:square" from="5603,-519" to="5603,-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" strokecolor="#262626" strokeweight=".35pt"/>
                <v:line id="Line 94" o:spid="_x0000_s1052" style="position:absolute;visibility:visible;mso-wrap-style:square" from="5603,-758" to="5603,-7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" strokecolor="#262626" strokeweight=".35pt"/>
                <v:line id="Line 95" o:spid="_x0000_s1053" style="position:absolute;visibility:visible;mso-wrap-style:square" from="5603,-997" to="5603,-9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" strokecolor="#262626" strokeweight=".35pt"/>
                <v:line id="Line 96" o:spid="_x0000_s1054" style="position:absolute;visibility:visible;mso-wrap-style:square" from="5603,-1235" to="5603,-1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" strokecolor="#262626" strokeweight=".35pt"/>
                <v:line id="Line 97" o:spid="_x0000_s1055" style="position:absolute;visibility:visible;mso-wrap-style:square" from="5603,-1474" to="5603,-14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" strokecolor="#262626" strokeweight=".35pt"/>
                <v:line id="Line 98" o:spid="_x0000_s1056" style="position:absolute;visibility:visible;mso-wrap-style:square" from="5603,-1713" to="5603,-17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" strokecolor="#262626" strokeweight=".35pt"/>
                <v:line id="Line 99" o:spid="_x0000_s1057" style="position:absolute;visibility:visible;mso-wrap-style:square" from="5603,-1951" to="5603,-19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" strokecolor="#262626" strokeweight=".35pt"/>
                <v:shape id="docshape89" o:spid="_x0000_s1058" style="position:absolute;left:3388;top:-1991;width:176;height:1505;visibility:visible;mso-wrap-style:square;v-text-anchor:top" coordsize="176,15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" path="m79,862r-9,l70,909r-27,l43,866r-9,l34,909r-25,l9,864r-9,l,919r79,l79,909r,-47xm79,804r-52,l21,811r,19l24,836r8,5l22,841r,8l79,849r,-9l36,840r-7,-6l29,817r4,-4l79,813r,-9xm79,720r-29,l36,720r-6,-6l30,702r-9,l21,705r,6l24,716r9,5l22,721r,8l79,729r,-9xm81,754r-7,-9l62,742r,9l69,754r4,5l73,772r-2,5l66,780r-3,2l59,783r-5,l54,751r,-10l46,741r,10l46,783,36,782r-7,-7l29,757r7,-6l46,751r,-10l45,741r-5,1l26,747r-5,9l21,766r2,11l29,785r10,5l51,792r19,l81,783r,-29xm102,665r-2,-7l99,658r-9,-8l83,649r-61,l22,657r9,l24,662r-3,5l21,687r13,10l61,697r7,-2l76,687r3,-2l81,680r,-13l78,663r-5,-4l73,682r-8,5l37,687r-8,-5l29,663r8,-5l65,658r8,5l73,682r,-23l71,658r18,l95,662r,19l92,685r-7,1l85,695r11,-1l102,686r,-21xm102,626r-1,-3l99,619r-1,-1l95,616r-4,-2l22,589r,10l66,614,22,629r,9l79,619r13,5l94,626r,6l93,633r,2l101,635r1,-2l102,632r,-6xm159,1193r-6,l150,1204r-2,2l135,1207r,7l150,1214r,50l159,1264r,-71xm175,758r-4,-5l163,750r6,-3l172,743r,-20l165,716r-28,l130,724r,15l138,739r,-5l139,732r3,-6l146,723r13,l164,728r,13l162,744r-6,2l153,747r-6,l147,754r14,l166,759r,17l160,781r-18,l137,777r,-11l128,766r,6l129,776r6,10l141,789r24,l175,780r,-22xm175,1455r-3,-9l168,1439r-2,-2l166,1449r,39l161,1498r-18,l138,1488r,-39l143,1439r18,l166,1449r,-12l164,1435r-6,-3l145,1432r-6,3l136,1440r-5,6l129,1455r,14l131,1484r4,12l142,1503r10,2l162,1503r5,-5l169,1496r4,-12l175,1469r,-14xm175,969r-2,-5l164,956r-5,-1l144,955r-7,3l131,967r-1,5l130,979r8,l139,974r,-3l143,965r4,-3l160,962r6,6l166,981r-3,5l133,1003r-4,7l128,1025r47,l175,1017r-37,l139,1011r3,-4l150,1002r20,-11l175,984r,-15xm175,273r-9,-9l148,264r-4,1l140,268r3,-19l172,249r,-9l136,240r-6,38l138,278r4,-5l146,271r15,l166,278r,20l161,304r-17,l139,300r-2,-8l128,292r1,6l130,301r3,2l136,309r8,3l165,312r10,-10l175,273xm175,36r-1,-1l166,27r,14l166,59r-6,6l145,65r-7,-6l139,41r5,-6l161,35r5,6l166,27r-19,l142,30r-4,5l138,17r6,-9l160,8r4,4l165,18r9,l172,8r,-1l165,,146,r-6,4l135,10r-4,7l129,26r,24l131,58r4,6l139,70r6,3l166,73r7,-8l175,63r,-27xm176,523r-10,l166,492r,-15l159,477r-2,3l157,492r,31l135,523r22,-31l157,480r-29,42l128,531r29,l157,548r9,l166,531r10,l176,523xe" fillcolor="#262626" stroked="f">
                  <v:path arrowok="t" o:connecttype="custom" o:connectlocs="34,-1124;79,-1071;21,-1160;79,-1150;79,-1186;21,-1288;22,-1261;62,-1239;63,-1208;46,-1249;36,-1239;21,-1234;70,-1198;99,-1332;24,-1328;76,-1303;73,-1308;65,-1332;95,-1328;102,-1304;95,-1374;22,-1352;93,-1355;153,-797;150,-726;169,-1243;130,-1251;159,-1267;147,-1243;142,-1209;135,-1204;172,-544;143,-492;166,-553;131,-544;152,-485;175,-535;137,-1032;139,-1019;163,-1004;138,-973;175,-1021;143,-1741;142,-1717;144,-1686;133,-1687;175,-1954;145,-1925;166,-1949;144,-1982;172,-1983;129,-1964;166,-1917;166,-1498;135,-1467;157,-1442" o:connectangles="0,0,0,0,0,0,0,0,0,0,0,0,0,0,0,0,0,0,0,0,0,0,0,0,0,0,0,0,0,0,0,0,0,0,0,0,0,0,0,0,0,0,0,0,0,0,0,0,0,0,0,0,0,0,0,0"/>
                </v:shape>
                <v:shape id="docshape90" o:spid="_x0000_s1059" type="#_x0000_t75" style="position:absolute;left:3623;top:-2115;width:233;height: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">
                  <v:imagedata r:id="rId70" o:title=""/>
                </v:shape>
                <v:shape id="docshape91" o:spid="_x0000_s1060" style="position:absolute;left:3742;top:-1986;width:1862;height:1415;visibility:visible;mso-wrap-style:square;v-text-anchor:top" coordsize="1862,14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" path="m,929r27,l53,929r27,2l106,930r27,2l160,930r26,-2l213,937r26,l266,953r27,18l319,986r27,37l372,1049r27,38l425,1125r27,30l479,1196r26,29l532,1262r26,34l585,1321r27,37l638,1381r27,21l691,1414r27,-2l798,1365r53,-75l878,1253r26,-54l931,1148r26,-58l984,1018r26,-54l1037,890r27,-59l1090,774r27,-72l1143,676r27,-49l1197,602r26,-13l1250,557r26,12l1303,550r27,-9l1356,534r27,-35l1409,503r27,-27l1462,457r27,-17l1516,394r26,-11l1569,340r26,-38l1622,265r27,-67l1675,173r27,-57l1728,77r27,-24l1782,r26,20l1835,14r26,14l1862,28e" filled="f" strokecolor="red" strokeweight=".54044mm">
                  <v:path arrowok="t" o:connecttype="custom" o:connectlocs="27,-1056;80,-1054;133,-1053;186,-1057;239,-1048;293,-1014;346,-962;399,-898;452,-830;505,-760;558,-689;612,-627;665,-583;718,-573;851,-695;904,-786;957,-895;1010,-1021;1064,-1154;1117,-1283;1170,-1358;1223,-1396;1276,-1416;1330,-1444;1383,-1486;1436,-1509;1489,-1545;1542,-1602;1595,-1683;1649,-1787;1702,-1869;1755,-1932;1808,-1965;1861,-1957" o:connectangles="0,0,0,0,0,0,0,0,0,0,0,0,0,0,0,0,0,0,0,0,0,0,0,0,0,0,0,0,0,0,0,0,0,0"/>
                </v:shape>
                <v:line id="Line 103" o:spid="_x0000_s1061" style="position:absolute;visibility:visible;mso-wrap-style:square" from="4449,-519" to="4449,-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" strokeweight=".32419mm">
                  <v:stroke dashstyle="dash"/>
                </v:line>
                <v:shape id="docshape92" o:spid="_x0000_s1062" type="#_x0000_t75" style="position:absolute;left:4435;top:-100;width:171;height: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">
                  <v:imagedata r:id="rId71" o:title=""/>
                </v:shape>
                <v:shape id="docshape93" o:spid="_x0000_s1063" style="position:absolute;left:1229;top:732;width:2578;height:119;visibility:visible;mso-wrap-style:square;v-text-anchor:top" coordsize="2578,1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" path="m,118r118,l118,,,,,118xm2459,118r118,l2577,,2459,r,118xe" filled="f" strokecolor="red" strokeweight=".30867mm">
                  <v:path arrowok="t" o:connecttype="custom" o:connectlocs="0,851;118,851;118,733;0,733;0,851;2459,851;2577,851;2577,733;2459,733;2459,851" o:connectangles="0,0,0,0,0,0,0,0,0,0"/>
                </v:shape>
                <w10:anchorlock/>
              </v:group>
            </w:pict>
          </mc:Fallback>
        </mc:AlternateContent>
      </w:r>
    </w:p>
    <w:p w14:paraId="0F6ECCD2" w14:textId="77777777" w:rsidR="00922B26" w:rsidRPr="00922B26" w:rsidRDefault="00922B26" w:rsidP="00922B26">
      <w:pPr>
        <w:pStyle w:val="af"/>
        <w:rPr>
          <w:sz w:val="28"/>
          <w:szCs w:val="28"/>
          <w:lang w:val="ru-RU"/>
        </w:rPr>
      </w:pPr>
      <w:bookmarkStart w:id="82" w:name="_Ref91670593"/>
      <w:r w:rsidRPr="00922B26">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0</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4</w:t>
      </w:r>
      <w:r w:rsidR="00AF6891">
        <w:rPr>
          <w:lang w:val="ru-RU"/>
        </w:rPr>
        <w:fldChar w:fldCharType="end"/>
      </w:r>
      <w:bookmarkEnd w:id="82"/>
      <w:r>
        <w:rPr>
          <w:lang w:val="ru-RU"/>
        </w:rPr>
        <w:t xml:space="preserve"> </w:t>
      </w:r>
      <w:r w:rsidRPr="004A49D9">
        <w:rPr>
          <w:lang w:val="ru-RU"/>
        </w:rPr>
        <w:t>Сопоставление. Пространственно-временная согласованность. (a) Кадр интенсивности</w:t>
      </w:r>
      <w:r>
        <w:rPr>
          <w:lang w:val="ru-RU"/>
        </w:rPr>
        <w:t>.</w:t>
      </w:r>
      <w:r w:rsidRPr="00922B26">
        <w:rPr>
          <w:lang w:val="ru-RU"/>
        </w:rPr>
        <w:t xml:space="preserve"> (b) Объективная функция</w:t>
      </w:r>
      <w:r>
        <w:rPr>
          <w:lang w:val="ru-RU"/>
        </w:rPr>
        <w:t xml:space="preserve"> </w:t>
      </w:r>
      <w:r w:rsidRPr="00922B26">
        <w:rPr>
          <w:lang w:val="ru-RU"/>
        </w:rPr>
        <w:t>несоответстви</w:t>
      </w:r>
      <w:r>
        <w:rPr>
          <w:lang w:val="ru-RU"/>
        </w:rPr>
        <w:t xml:space="preserve">я, </w:t>
      </w:r>
      <w:r w:rsidRPr="00922B26">
        <w:rPr>
          <w:lang w:val="ru-RU"/>
        </w:rPr>
        <w:t>временные поверхности (c) и (d)</w:t>
      </w:r>
    </w:p>
    <w:p w14:paraId="28B45627" w14:textId="77777777" w:rsidR="00922B26" w:rsidRDefault="00922B26" w:rsidP="00922B26">
      <w:pPr>
        <w:spacing w:after="160" w:line="259" w:lineRule="auto"/>
        <w:rPr>
          <w:sz w:val="28"/>
          <w:szCs w:val="28"/>
          <w:lang w:val="ru-RU"/>
        </w:rPr>
      </w:pPr>
      <w:r>
        <w:rPr>
          <w:sz w:val="28"/>
          <w:szCs w:val="28"/>
          <w:lang w:val="ru-RU"/>
        </w:rPr>
        <w:t xml:space="preserve">На рисунке </w:t>
      </w:r>
      <w:r>
        <w:rPr>
          <w:sz w:val="28"/>
          <w:szCs w:val="28"/>
          <w:lang w:val="ru-RU"/>
        </w:rPr>
        <w:fldChar w:fldCharType="begin"/>
      </w:r>
      <w:r>
        <w:rPr>
          <w:sz w:val="28"/>
          <w:szCs w:val="28"/>
          <w:lang w:val="ru-RU"/>
        </w:rPr>
        <w:instrText xml:space="preserve"> REF _Ref91670593 \h </w:instrText>
      </w:r>
      <w:r>
        <w:rPr>
          <w:sz w:val="28"/>
          <w:szCs w:val="28"/>
          <w:lang w:val="ru-RU"/>
        </w:rPr>
      </w:r>
      <w:r>
        <w:rPr>
          <w:sz w:val="28"/>
          <w:szCs w:val="28"/>
          <w:lang w:val="ru-RU"/>
        </w:rPr>
        <w:fldChar w:fldCharType="separate"/>
      </w:r>
      <w:r w:rsidRPr="00922B26">
        <w:rPr>
          <w:noProof/>
          <w:lang w:val="ru-RU"/>
        </w:rPr>
        <w:t>8</w:t>
      </w:r>
      <w:r w:rsidRPr="00922B26">
        <w:rPr>
          <w:lang w:val="ru-RU"/>
        </w:rPr>
        <w:noBreakHyphen/>
      </w:r>
      <w:r w:rsidRPr="00922B26">
        <w:rPr>
          <w:noProof/>
          <w:lang w:val="ru-RU"/>
        </w:rPr>
        <w:t>4</w:t>
      </w:r>
      <w:r>
        <w:rPr>
          <w:sz w:val="28"/>
          <w:szCs w:val="28"/>
          <w:lang w:val="ru-RU"/>
        </w:rPr>
        <w:fldChar w:fldCharType="end"/>
      </w:r>
      <w:r>
        <w:rPr>
          <w:sz w:val="28"/>
          <w:szCs w:val="28"/>
          <w:lang w:val="ru-RU"/>
        </w:rPr>
        <w:t xml:space="preserve"> показан процесс</w:t>
      </w:r>
      <w:r w:rsidRPr="00922B26">
        <w:rPr>
          <w:sz w:val="28"/>
          <w:szCs w:val="28"/>
          <w:lang w:val="ru-RU"/>
        </w:rPr>
        <w:t xml:space="preserve"> </w:t>
      </w:r>
      <w:r>
        <w:rPr>
          <w:sz w:val="28"/>
          <w:szCs w:val="28"/>
          <w:lang w:val="ru-RU"/>
        </w:rPr>
        <w:t>с</w:t>
      </w:r>
      <w:r w:rsidRPr="00922B26">
        <w:rPr>
          <w:sz w:val="28"/>
          <w:szCs w:val="28"/>
          <w:lang w:val="ru-RU"/>
        </w:rPr>
        <w:t>опоставление</w:t>
      </w:r>
      <w:r>
        <w:rPr>
          <w:sz w:val="28"/>
          <w:szCs w:val="28"/>
          <w:lang w:val="ru-RU"/>
        </w:rPr>
        <w:t xml:space="preserve"> изображений по пространственно</w:t>
      </w:r>
      <w:r w:rsidRPr="00922B26">
        <w:rPr>
          <w:sz w:val="28"/>
          <w:szCs w:val="28"/>
          <w:lang w:val="ru-RU"/>
        </w:rPr>
        <w:t>-временная согласованност</w:t>
      </w:r>
      <w:r>
        <w:rPr>
          <w:sz w:val="28"/>
          <w:szCs w:val="28"/>
          <w:lang w:val="ru-RU"/>
        </w:rPr>
        <w:t>и</w:t>
      </w:r>
      <w:r w:rsidRPr="00922B26">
        <w:rPr>
          <w:sz w:val="28"/>
          <w:szCs w:val="28"/>
          <w:lang w:val="ru-RU"/>
        </w:rPr>
        <w:t xml:space="preserve">. </w:t>
      </w:r>
    </w:p>
    <w:p w14:paraId="2959E30C" w14:textId="29C12887" w:rsidR="00922B26" w:rsidRPr="00922B26" w:rsidRDefault="00922B26" w:rsidP="00922B26">
      <w:pPr>
        <w:spacing w:after="160" w:line="259" w:lineRule="auto"/>
        <w:rPr>
          <w:sz w:val="28"/>
          <w:szCs w:val="28"/>
          <w:lang w:val="ru-RU"/>
        </w:rPr>
      </w:pPr>
      <w:r w:rsidRPr="00922B26">
        <w:rPr>
          <w:sz w:val="28"/>
          <w:szCs w:val="28"/>
          <w:lang w:val="ru-RU"/>
        </w:rPr>
        <w:t>(a) Кадр интенсивности показывает визуальный вид сцены. Наш метод не использует кадры интенсивности; только события</w:t>
      </w:r>
      <w:bookmarkStart w:id="83" w:name="_Hlk91670554"/>
      <w:r w:rsidRPr="00922B26">
        <w:rPr>
          <w:sz w:val="28"/>
          <w:szCs w:val="28"/>
          <w:lang w:val="ru-RU"/>
        </w:rPr>
        <w:t>. (b) Объективная функция измеряет несоответствие</w:t>
      </w:r>
      <w:bookmarkEnd w:id="83"/>
      <w:r w:rsidRPr="00922B26">
        <w:rPr>
          <w:sz w:val="28"/>
          <w:szCs w:val="28"/>
          <w:lang w:val="ru-RU"/>
        </w:rPr>
        <w:t xml:space="preserve"> между содержанием истории движения [</w:t>
      </w:r>
      <w:bookmarkStart w:id="84" w:name="_Hlk91670570"/>
      <w:r w:rsidRPr="00922B26">
        <w:rPr>
          <w:sz w:val="28"/>
          <w:szCs w:val="28"/>
          <w:lang w:val="ru-RU"/>
        </w:rPr>
        <w:t>временные поверхности (c) и (d)</w:t>
      </w:r>
      <w:bookmarkEnd w:id="84"/>
      <w:r w:rsidRPr="00922B26">
        <w:rPr>
          <w:sz w:val="28"/>
          <w:szCs w:val="28"/>
          <w:lang w:val="ru-RU"/>
        </w:rPr>
        <w:t xml:space="preserve">] на левой и правой сетчатках, заменяя таким образом фотометрическую ошибку в стерео на основе кадров. В частности, (b) изображает изменение C(x, ρ, </w:t>
      </w:r>
      <w:proofErr w:type="spellStart"/>
      <w:r w:rsidRPr="00922B26">
        <w:rPr>
          <w:sz w:val="28"/>
          <w:szCs w:val="28"/>
          <w:lang w:val="ru-RU"/>
        </w:rPr>
        <w:t>left</w:t>
      </w:r>
      <w:proofErr w:type="spellEnd"/>
      <w:r w:rsidRPr="00922B26">
        <w:rPr>
          <w:sz w:val="28"/>
          <w:szCs w:val="28"/>
          <w:lang w:val="ru-RU"/>
        </w:rPr>
        <w:t xml:space="preserve">( , t), </w:t>
      </w:r>
      <w:proofErr w:type="spellStart"/>
      <w:r w:rsidRPr="00922B26">
        <w:rPr>
          <w:sz w:val="28"/>
          <w:szCs w:val="28"/>
          <w:lang w:val="ru-RU"/>
        </w:rPr>
        <w:t>right</w:t>
      </w:r>
      <w:proofErr w:type="spellEnd"/>
      <w:r w:rsidRPr="00922B26">
        <w:rPr>
          <w:sz w:val="28"/>
          <w:szCs w:val="28"/>
          <w:lang w:val="ru-RU"/>
        </w:rPr>
        <w:t xml:space="preserve">( , t), T </w:t>
      </w:r>
      <w:proofErr w:type="spellStart"/>
      <w:r w:rsidRPr="00922B26">
        <w:rPr>
          <w:sz w:val="28"/>
          <w:szCs w:val="28"/>
          <w:lang w:val="ru-RU"/>
        </w:rPr>
        <w:t>tδt:t</w:t>
      </w:r>
      <w:proofErr w:type="spellEnd"/>
      <w:r w:rsidRPr="00922B26">
        <w:rPr>
          <w:sz w:val="28"/>
          <w:szCs w:val="28"/>
          <w:lang w:val="ru-RU"/>
        </w:rPr>
        <w:t xml:space="preserve">) с обратной глубиной ρ. Вертикальная пунктирная линия (черная) указывает на обратную глубину. (c), (d) показывают временные поверхности стереокамеры событий в момент наблюдения, где пиксели для измерения временного остатка в (b) выделены красным цветом. (a) Сцена в наборе данных </w:t>
      </w:r>
      <w:r w:rsidR="00851371">
        <w:rPr>
          <w:sz w:val="28"/>
          <w:szCs w:val="28"/>
          <w:lang w:val="ru-RU"/>
        </w:rPr>
        <w:fldChar w:fldCharType="begin"/>
      </w:r>
      <w:r w:rsidR="00851371">
        <w:rPr>
          <w:sz w:val="28"/>
          <w:szCs w:val="28"/>
          <w:lang w:val="ru-RU"/>
        </w:rPr>
        <w:instrText xml:space="preserve"> ADDIN ZOTERO_ITEM CSL_CITATION {"citationID":"uQ8mkJKY","properties":{"formattedCitation":"[100]","plainCitation":"[100]","noteIndex":0},"citationItems":[{"id":160,"uris":["http://zotero.org/users/local/XvQpfN4m/items/SUJVUR5W"],"uri":["http://zotero.org/users/local/XvQpfN4m/items/SUJVUR5W"],"itemData":{"id":160,"type":"article-journal","container-title":"IEEE Robotics and Automation Letters","DOI":"10.1109/LRA.2018.2800793","ISSN":"2377-3766, 2377-3774","issue":"3","journalAbbreviation":"IEEE Robot. Autom. Lett.","page":"2032-2039","source":"DOI.org (Crossref)","title":"The Multivehicle Stereo Event Camera Dataset: An Event Camera Dataset for 3D Perception","title-short":"The Multivehicle Stereo Event Camera Dataset","volume":"3","author":[{"family":"Zhu","given":"Alex Zihao"},{"family":"Thakur","given":"Dinesh"},{"family":"Ozaslan","given":"Tolga"},{"family":"Pfrommer","given":"Bernd"},{"family":"Kumar","given":"Vijay"},{"family":"Daniilidis","given":"Kostas"}],"issued":{"date-parts":[["2018",7]]}}}],"schema":"https://github.com/citation-style-language/schema/raw/master/csl-citation.json"} </w:instrText>
      </w:r>
      <w:r w:rsidR="00851371">
        <w:rPr>
          <w:sz w:val="28"/>
          <w:szCs w:val="28"/>
          <w:lang w:val="ru-RU"/>
        </w:rPr>
        <w:fldChar w:fldCharType="separate"/>
      </w:r>
      <w:r w:rsidR="00851371" w:rsidRPr="00851371">
        <w:rPr>
          <w:sz w:val="28"/>
        </w:rPr>
        <w:t>[100]</w:t>
      </w:r>
      <w:r w:rsidR="00851371">
        <w:rPr>
          <w:sz w:val="28"/>
          <w:szCs w:val="28"/>
          <w:lang w:val="ru-RU"/>
        </w:rPr>
        <w:fldChar w:fldCharType="end"/>
      </w:r>
      <w:r w:rsidRPr="00922B26">
        <w:rPr>
          <w:sz w:val="28"/>
          <w:szCs w:val="28"/>
          <w:lang w:val="ru-RU"/>
        </w:rPr>
        <w:t>. (b) Целевая функция (3) (красным цветом). (c) Временная поверхность (левый DVS). (d) Временная поверхность (правая DVS).</w:t>
      </w:r>
    </w:p>
    <w:p w14:paraId="786804C5" w14:textId="77777777" w:rsidR="00922B26" w:rsidRDefault="00922B26" w:rsidP="00922B26">
      <w:pPr>
        <w:spacing w:after="160" w:line="259" w:lineRule="auto"/>
        <w:rPr>
          <w:sz w:val="28"/>
          <w:szCs w:val="28"/>
          <w:lang w:val="ru-RU"/>
        </w:rPr>
      </w:pPr>
      <w:r w:rsidRPr="00922B26">
        <w:rPr>
          <w:sz w:val="28"/>
          <w:szCs w:val="28"/>
          <w:lang w:val="ru-RU"/>
        </w:rPr>
        <w:t xml:space="preserve">Как показано на рис. </w:t>
      </w:r>
      <w:r>
        <w:rPr>
          <w:sz w:val="28"/>
          <w:szCs w:val="28"/>
          <w:lang w:val="ru-RU"/>
        </w:rPr>
        <w:fldChar w:fldCharType="begin"/>
      </w:r>
      <w:r>
        <w:rPr>
          <w:sz w:val="28"/>
          <w:szCs w:val="28"/>
          <w:lang w:val="ru-RU"/>
        </w:rPr>
        <w:instrText xml:space="preserve"> REF _Ref91670960 \h </w:instrText>
      </w:r>
      <w:r>
        <w:rPr>
          <w:sz w:val="28"/>
          <w:szCs w:val="28"/>
          <w:lang w:val="ru-RU"/>
        </w:rPr>
      </w:r>
      <w:r>
        <w:rPr>
          <w:sz w:val="28"/>
          <w:szCs w:val="28"/>
          <w:lang w:val="ru-RU"/>
        </w:rPr>
        <w:fldChar w:fldCharType="separate"/>
      </w:r>
      <w:r w:rsidRPr="00922B26">
        <w:rPr>
          <w:noProof/>
          <w:lang w:val="ru-RU"/>
        </w:rPr>
        <w:t>0</w:t>
      </w:r>
      <w:r w:rsidRPr="00922B26">
        <w:rPr>
          <w:lang w:val="ru-RU"/>
        </w:rPr>
        <w:noBreakHyphen/>
      </w:r>
      <w:r w:rsidRPr="00922B26">
        <w:rPr>
          <w:noProof/>
          <w:lang w:val="ru-RU"/>
        </w:rPr>
        <w:t>3</w:t>
      </w:r>
      <w:r>
        <w:rPr>
          <w:sz w:val="28"/>
          <w:szCs w:val="28"/>
          <w:lang w:val="ru-RU"/>
        </w:rPr>
        <w:fldChar w:fldCharType="end"/>
      </w:r>
      <w:r w:rsidRPr="00922B26">
        <w:rPr>
          <w:sz w:val="28"/>
          <w:szCs w:val="28"/>
          <w:lang w:val="ru-RU"/>
        </w:rPr>
        <w:t xml:space="preserve">, предположение об обратной глубине ρ дает трехмерную точку (x, ρ), проекция которой на обе плоскости стереоизображения в момент времени t дает точки x 1(ρ) и x 2(ρ), окрестности которых сравниваются в объективной функции. Следовательно, обратная гипотеза глубины ρ устанавливает кандидата на совпадение </w:t>
      </w:r>
      <w:proofErr w:type="spellStart"/>
      <w:r w:rsidRPr="00922B26">
        <w:rPr>
          <w:sz w:val="28"/>
          <w:szCs w:val="28"/>
          <w:lang w:val="ru-RU"/>
        </w:rPr>
        <w:t>стереособытий</w:t>
      </w:r>
      <w:proofErr w:type="spellEnd"/>
      <w:r w:rsidRPr="00922B26">
        <w:rPr>
          <w:sz w:val="28"/>
          <w:szCs w:val="28"/>
          <w:lang w:val="ru-RU"/>
        </w:rPr>
        <w:t>, а наилучшее совпадение обеспечивается тем ρ, который минимизирует цель. Нелинейный решатель для оценки глубины: Объективная функция оптимизируется с помощью нелинейных методов наименьших квадратов, таких как метод Гаусса-Ньютона, которые итеративно находят корень из необходимого условия оптимальности.</w:t>
      </w:r>
    </w:p>
    <w:p w14:paraId="498BE95C" w14:textId="77777777" w:rsidR="00922B26" w:rsidRDefault="00922B26">
      <w:pPr>
        <w:spacing w:after="160" w:line="259" w:lineRule="auto"/>
        <w:rPr>
          <w:sz w:val="28"/>
          <w:szCs w:val="28"/>
          <w:lang w:val="ru-RU"/>
        </w:rPr>
      </w:pPr>
      <w:r>
        <w:rPr>
          <w:sz w:val="28"/>
          <w:szCs w:val="28"/>
          <w:lang w:val="ru-RU"/>
        </w:rPr>
        <w:br w:type="page"/>
      </w:r>
    </w:p>
    <w:p w14:paraId="17844890" w14:textId="77777777" w:rsidR="00922B26" w:rsidRPr="00922B26" w:rsidRDefault="00922B26" w:rsidP="00922B26">
      <w:pPr>
        <w:spacing w:after="160" w:line="259" w:lineRule="auto"/>
        <w:rPr>
          <w:sz w:val="28"/>
          <w:szCs w:val="28"/>
          <w:lang w:val="ru-RU"/>
        </w:rPr>
      </w:pPr>
    </w:p>
    <w:p w14:paraId="48E0837F" w14:textId="77777777" w:rsidR="00922B26" w:rsidRDefault="00922B26" w:rsidP="00922B26">
      <w:pPr>
        <w:keepNext/>
        <w:spacing w:after="160" w:line="259" w:lineRule="auto"/>
      </w:pPr>
      <w:r w:rsidRPr="00922B26">
        <w:rPr>
          <w:noProof/>
          <w:sz w:val="28"/>
          <w:szCs w:val="28"/>
          <w:lang w:val="ru-RU"/>
        </w:rPr>
        <mc:AlternateContent>
          <mc:Choice Requires="wpg">
            <w:drawing>
              <wp:inline distT="0" distB="0" distL="0" distR="0" wp14:anchorId="53DD109F" wp14:editId="62D38FE2">
                <wp:extent cx="1433195" cy="1070610"/>
                <wp:effectExtent l="0" t="9525" r="5080" b="5715"/>
                <wp:docPr id="162" name="Группа 1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33195" cy="1070610"/>
                          <a:chOff x="0" y="0"/>
                          <a:chExt cx="2257" cy="1686"/>
                        </a:xfrm>
                      </wpg:grpSpPr>
                      <wps:wsp>
                        <wps:cNvPr id="163" name="docshape64"/>
                        <wps:cNvSpPr>
                          <a:spLocks/>
                        </wps:cNvSpPr>
                        <wps:spPr bwMode="auto">
                          <a:xfrm>
                            <a:off x="352" y="36"/>
                            <a:ext cx="19" cy="1406"/>
                          </a:xfrm>
                          <a:custGeom>
                            <a:avLst/>
                            <a:gdLst>
                              <a:gd name="T0" fmla="+- 0 353 353"/>
                              <a:gd name="T1" fmla="*/ T0 w 19"/>
                              <a:gd name="T2" fmla="+- 0 1442 36"/>
                              <a:gd name="T3" fmla="*/ 1442 h 1406"/>
                              <a:gd name="T4" fmla="+- 0 353 353"/>
                              <a:gd name="T5" fmla="*/ T4 w 19"/>
                              <a:gd name="T6" fmla="+- 0 36 36"/>
                              <a:gd name="T7" fmla="*/ 36 h 1406"/>
                              <a:gd name="T8" fmla="+- 0 353 353"/>
                              <a:gd name="T9" fmla="*/ T8 w 19"/>
                              <a:gd name="T10" fmla="+- 0 1442 36"/>
                              <a:gd name="T11" fmla="*/ 1442 h 1406"/>
                              <a:gd name="T12" fmla="+- 0 371 353"/>
                              <a:gd name="T13" fmla="*/ T12 w 19"/>
                              <a:gd name="T14" fmla="+- 0 1442 36"/>
                              <a:gd name="T15" fmla="*/ 1442 h 1406"/>
                            </a:gdLst>
                            <a:ahLst/>
                            <a:cxnLst>
                              <a:cxn ang="0">
                                <a:pos x="T1" y="T3"/>
                              </a:cxn>
                              <a:cxn ang="0">
                                <a:pos x="T5" y="T7"/>
                              </a:cxn>
                              <a:cxn ang="0">
                                <a:pos x="T9" y="T11"/>
                              </a:cxn>
                              <a:cxn ang="0">
                                <a:pos x="T13" y="T15"/>
                              </a:cxn>
                            </a:cxnLst>
                            <a:rect l="0" t="0" r="r" b="b"/>
                            <a:pathLst>
                              <a:path w="19" h="1406">
                                <a:moveTo>
                                  <a:pt x="0" y="1406"/>
                                </a:moveTo>
                                <a:lnTo>
                                  <a:pt x="0" y="0"/>
                                </a:lnTo>
                                <a:moveTo>
                                  <a:pt x="0" y="1406"/>
                                </a:moveTo>
                                <a:lnTo>
                                  <a:pt x="18" y="1406"/>
                                </a:lnTo>
                              </a:path>
                            </a:pathLst>
                          </a:custGeom>
                          <a:noFill/>
                          <a:ln w="4445">
                            <a:solidFill>
                              <a:srgbClr val="26262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4" name="Line 108"/>
                        <wps:cNvCnPr>
                          <a:cxnSpLocks noChangeShapeType="1"/>
                        </wps:cNvCnPr>
                        <wps:spPr bwMode="auto">
                          <a:xfrm>
                            <a:off x="353" y="1090"/>
                            <a:ext cx="18"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65" name="Line 109"/>
                        <wps:cNvCnPr>
                          <a:cxnSpLocks noChangeShapeType="1"/>
                        </wps:cNvCnPr>
                        <wps:spPr bwMode="auto">
                          <a:xfrm>
                            <a:off x="353" y="739"/>
                            <a:ext cx="18"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66" name="Line 110"/>
                        <wps:cNvCnPr>
                          <a:cxnSpLocks noChangeShapeType="1"/>
                        </wps:cNvCnPr>
                        <wps:spPr bwMode="auto">
                          <a:xfrm>
                            <a:off x="353" y="388"/>
                            <a:ext cx="18"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67" name="Line 111"/>
                        <wps:cNvCnPr>
                          <a:cxnSpLocks noChangeShapeType="1"/>
                        </wps:cNvCnPr>
                        <wps:spPr bwMode="auto">
                          <a:xfrm>
                            <a:off x="353" y="36"/>
                            <a:ext cx="18"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68" name="docshape65"/>
                        <wps:cNvSpPr>
                          <a:spLocks/>
                        </wps:cNvSpPr>
                        <wps:spPr bwMode="auto">
                          <a:xfrm>
                            <a:off x="0" y="0"/>
                            <a:ext cx="310" cy="1475"/>
                          </a:xfrm>
                          <a:custGeom>
                            <a:avLst/>
                            <a:gdLst>
                              <a:gd name="T0" fmla="*/ 11 w 310"/>
                              <a:gd name="T1" fmla="*/ 636 h 1475"/>
                              <a:gd name="T2" fmla="*/ 30 w 310"/>
                              <a:gd name="T3" fmla="*/ 939 h 1475"/>
                              <a:gd name="T4" fmla="*/ 73 w 310"/>
                              <a:gd name="T5" fmla="*/ 658 h 1475"/>
                              <a:gd name="T6" fmla="*/ 76 w 310"/>
                              <a:gd name="T7" fmla="*/ 878 h 1475"/>
                              <a:gd name="T8" fmla="*/ 60 w 310"/>
                              <a:gd name="T9" fmla="*/ 877 h 1475"/>
                              <a:gd name="T10" fmla="*/ 76 w 310"/>
                              <a:gd name="T11" fmla="*/ 878 h 1475"/>
                              <a:gd name="T12" fmla="*/ 35 w 310"/>
                              <a:gd name="T13" fmla="*/ 820 h 1475"/>
                              <a:gd name="T14" fmla="*/ 0 w 310"/>
                              <a:gd name="T15" fmla="*/ 850 h 1475"/>
                              <a:gd name="T16" fmla="*/ 75 w 310"/>
                              <a:gd name="T17" fmla="*/ 754 h 1475"/>
                              <a:gd name="T18" fmla="*/ 28 w 310"/>
                              <a:gd name="T19" fmla="*/ 800 h 1475"/>
                              <a:gd name="T20" fmla="*/ 42 w 310"/>
                              <a:gd name="T21" fmla="*/ 771 h 1475"/>
                              <a:gd name="T22" fmla="*/ 73 w 310"/>
                              <a:gd name="T23" fmla="*/ 774 h 1475"/>
                              <a:gd name="T24" fmla="*/ 47 w 310"/>
                              <a:gd name="T25" fmla="*/ 769 h 1475"/>
                              <a:gd name="T26" fmla="*/ 76 w 310"/>
                              <a:gd name="T27" fmla="*/ 758 h 1475"/>
                              <a:gd name="T28" fmla="*/ 35 w 310"/>
                              <a:gd name="T29" fmla="*/ 708 h 1475"/>
                              <a:gd name="T30" fmla="*/ 0 w 310"/>
                              <a:gd name="T31" fmla="*/ 738 h 1475"/>
                              <a:gd name="T32" fmla="*/ 76 w 310"/>
                              <a:gd name="T33" fmla="*/ 606 h 1475"/>
                              <a:gd name="T34" fmla="*/ 6 w 310"/>
                              <a:gd name="T35" fmla="*/ 612 h 1475"/>
                              <a:gd name="T36" fmla="*/ 73 w 310"/>
                              <a:gd name="T37" fmla="*/ 991 h 1475"/>
                              <a:gd name="T38" fmla="*/ 60 w 310"/>
                              <a:gd name="T39" fmla="*/ 966 h 1475"/>
                              <a:gd name="T40" fmla="*/ 21 w 310"/>
                              <a:gd name="T41" fmla="*/ 997 h 1475"/>
                              <a:gd name="T42" fmla="*/ 21 w 310"/>
                              <a:gd name="T43" fmla="*/ 552 h 1475"/>
                              <a:gd name="T44" fmla="*/ 87 w 310"/>
                              <a:gd name="T45" fmla="*/ 593 h 1475"/>
                              <a:gd name="T46" fmla="*/ 155 w 310"/>
                              <a:gd name="T47" fmla="*/ 1070 h 1475"/>
                              <a:gd name="T48" fmla="*/ 153 w 310"/>
                              <a:gd name="T49" fmla="*/ 1057 h 1475"/>
                              <a:gd name="T50" fmla="*/ 133 w 310"/>
                              <a:gd name="T51" fmla="*/ 1120 h 1475"/>
                              <a:gd name="T52" fmla="*/ 155 w 310"/>
                              <a:gd name="T53" fmla="*/ 719 h 1475"/>
                              <a:gd name="T54" fmla="*/ 153 w 310"/>
                              <a:gd name="T55" fmla="*/ 705 h 1475"/>
                              <a:gd name="T56" fmla="*/ 133 w 310"/>
                              <a:gd name="T57" fmla="*/ 769 h 1475"/>
                              <a:gd name="T58" fmla="*/ 155 w 310"/>
                              <a:gd name="T59" fmla="*/ 367 h 1475"/>
                              <a:gd name="T60" fmla="*/ 153 w 310"/>
                              <a:gd name="T61" fmla="*/ 354 h 1475"/>
                              <a:gd name="T62" fmla="*/ 133 w 310"/>
                              <a:gd name="T63" fmla="*/ 418 h 1475"/>
                              <a:gd name="T64" fmla="*/ 155 w 310"/>
                              <a:gd name="T65" fmla="*/ 16 h 1475"/>
                              <a:gd name="T66" fmla="*/ 153 w 310"/>
                              <a:gd name="T67" fmla="*/ 3 h 1475"/>
                              <a:gd name="T68" fmla="*/ 133 w 310"/>
                              <a:gd name="T69" fmla="*/ 66 h 1475"/>
                              <a:gd name="T70" fmla="*/ 185 w 310"/>
                              <a:gd name="T71" fmla="*/ 1111 h 1475"/>
                              <a:gd name="T72" fmla="*/ 185 w 310"/>
                              <a:gd name="T73" fmla="*/ 408 h 1475"/>
                              <a:gd name="T74" fmla="*/ 231 w 310"/>
                              <a:gd name="T75" fmla="*/ 1070 h 1475"/>
                              <a:gd name="T76" fmla="*/ 230 w 310"/>
                              <a:gd name="T77" fmla="*/ 1057 h 1475"/>
                              <a:gd name="T78" fmla="*/ 209 w 310"/>
                              <a:gd name="T79" fmla="*/ 1120 h 1475"/>
                              <a:gd name="T80" fmla="*/ 231 w 310"/>
                              <a:gd name="T81" fmla="*/ 719 h 1475"/>
                              <a:gd name="T82" fmla="*/ 230 w 310"/>
                              <a:gd name="T83" fmla="*/ 705 h 1475"/>
                              <a:gd name="T84" fmla="*/ 209 w 310"/>
                              <a:gd name="T85" fmla="*/ 769 h 1475"/>
                              <a:gd name="T86" fmla="*/ 231 w 310"/>
                              <a:gd name="T87" fmla="*/ 367 h 1475"/>
                              <a:gd name="T88" fmla="*/ 230 w 310"/>
                              <a:gd name="T89" fmla="*/ 354 h 1475"/>
                              <a:gd name="T90" fmla="*/ 209 w 310"/>
                              <a:gd name="T91" fmla="*/ 418 h 1475"/>
                              <a:gd name="T92" fmla="*/ 231 w 310"/>
                              <a:gd name="T93" fmla="*/ 16 h 1475"/>
                              <a:gd name="T94" fmla="*/ 230 w 310"/>
                              <a:gd name="T95" fmla="*/ 3 h 1475"/>
                              <a:gd name="T96" fmla="*/ 209 w 310"/>
                              <a:gd name="T97" fmla="*/ 66 h 1475"/>
                              <a:gd name="T98" fmla="*/ 253 w 310"/>
                              <a:gd name="T99" fmla="*/ 1067 h 1475"/>
                              <a:gd name="T100" fmla="*/ 288 w 310"/>
                              <a:gd name="T101" fmla="*/ 376 h 1475"/>
                              <a:gd name="T102" fmla="*/ 260 w 310"/>
                              <a:gd name="T103" fmla="*/ 361 h 1475"/>
                              <a:gd name="T104" fmla="*/ 277 w 310"/>
                              <a:gd name="T105" fmla="*/ 387 h 1475"/>
                              <a:gd name="T106" fmla="*/ 253 w 310"/>
                              <a:gd name="T107" fmla="*/ 417 h 1475"/>
                              <a:gd name="T108" fmla="*/ 281 w 310"/>
                              <a:gd name="T109" fmla="*/ 704 h 1475"/>
                              <a:gd name="T110" fmla="*/ 257 w 310"/>
                              <a:gd name="T111" fmla="*/ 719 h 1475"/>
                              <a:gd name="T112" fmla="*/ 248 w 310"/>
                              <a:gd name="T113" fmla="*/ 755 h 1475"/>
                              <a:gd name="T114" fmla="*/ 291 w 310"/>
                              <a:gd name="T115" fmla="*/ 717 h 1475"/>
                              <a:gd name="T116" fmla="*/ 274 w 310"/>
                              <a:gd name="T117" fmla="*/ 14 h 1475"/>
                              <a:gd name="T118" fmla="*/ 309 w 310"/>
                              <a:gd name="T119" fmla="*/ 1427 h 1475"/>
                              <a:gd name="T120" fmla="*/ 279 w 310"/>
                              <a:gd name="T121" fmla="*/ 1413 h 1475"/>
                              <a:gd name="T122" fmla="*/ 267 w 310"/>
                              <a:gd name="T123" fmla="*/ 1427 h 14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310" h="1475">
                                <a:moveTo>
                                  <a:pt x="11" y="681"/>
                                </a:moveTo>
                                <a:lnTo>
                                  <a:pt x="0" y="681"/>
                                </a:lnTo>
                                <a:lnTo>
                                  <a:pt x="0" y="689"/>
                                </a:lnTo>
                                <a:lnTo>
                                  <a:pt x="11" y="689"/>
                                </a:lnTo>
                                <a:lnTo>
                                  <a:pt x="11" y="681"/>
                                </a:lnTo>
                                <a:close/>
                                <a:moveTo>
                                  <a:pt x="11" y="636"/>
                                </a:moveTo>
                                <a:lnTo>
                                  <a:pt x="0" y="636"/>
                                </a:lnTo>
                                <a:lnTo>
                                  <a:pt x="0" y="644"/>
                                </a:lnTo>
                                <a:lnTo>
                                  <a:pt x="11" y="644"/>
                                </a:lnTo>
                                <a:lnTo>
                                  <a:pt x="11" y="636"/>
                                </a:lnTo>
                                <a:close/>
                                <a:moveTo>
                                  <a:pt x="73" y="938"/>
                                </a:moveTo>
                                <a:lnTo>
                                  <a:pt x="46" y="938"/>
                                </a:lnTo>
                                <a:lnTo>
                                  <a:pt x="33" y="938"/>
                                </a:lnTo>
                                <a:lnTo>
                                  <a:pt x="28" y="933"/>
                                </a:lnTo>
                                <a:lnTo>
                                  <a:pt x="28" y="921"/>
                                </a:lnTo>
                                <a:lnTo>
                                  <a:pt x="19" y="921"/>
                                </a:lnTo>
                                <a:lnTo>
                                  <a:pt x="19" y="925"/>
                                </a:lnTo>
                                <a:lnTo>
                                  <a:pt x="19" y="930"/>
                                </a:lnTo>
                                <a:lnTo>
                                  <a:pt x="22" y="934"/>
                                </a:lnTo>
                                <a:lnTo>
                                  <a:pt x="30" y="939"/>
                                </a:lnTo>
                                <a:lnTo>
                                  <a:pt x="21" y="939"/>
                                </a:lnTo>
                                <a:lnTo>
                                  <a:pt x="21" y="947"/>
                                </a:lnTo>
                                <a:lnTo>
                                  <a:pt x="73" y="947"/>
                                </a:lnTo>
                                <a:lnTo>
                                  <a:pt x="73" y="938"/>
                                </a:lnTo>
                                <a:close/>
                                <a:moveTo>
                                  <a:pt x="73" y="681"/>
                                </a:moveTo>
                                <a:lnTo>
                                  <a:pt x="21" y="681"/>
                                </a:lnTo>
                                <a:lnTo>
                                  <a:pt x="21" y="689"/>
                                </a:lnTo>
                                <a:lnTo>
                                  <a:pt x="73" y="689"/>
                                </a:lnTo>
                                <a:lnTo>
                                  <a:pt x="73" y="681"/>
                                </a:lnTo>
                                <a:close/>
                                <a:moveTo>
                                  <a:pt x="73" y="658"/>
                                </a:moveTo>
                                <a:lnTo>
                                  <a:pt x="0" y="658"/>
                                </a:lnTo>
                                <a:lnTo>
                                  <a:pt x="0" y="667"/>
                                </a:lnTo>
                                <a:lnTo>
                                  <a:pt x="73" y="667"/>
                                </a:lnTo>
                                <a:lnTo>
                                  <a:pt x="73" y="658"/>
                                </a:lnTo>
                                <a:close/>
                                <a:moveTo>
                                  <a:pt x="73" y="636"/>
                                </a:moveTo>
                                <a:lnTo>
                                  <a:pt x="21" y="636"/>
                                </a:lnTo>
                                <a:lnTo>
                                  <a:pt x="21" y="644"/>
                                </a:lnTo>
                                <a:lnTo>
                                  <a:pt x="73" y="644"/>
                                </a:lnTo>
                                <a:lnTo>
                                  <a:pt x="73" y="636"/>
                                </a:lnTo>
                                <a:close/>
                                <a:moveTo>
                                  <a:pt x="76" y="878"/>
                                </a:moveTo>
                                <a:lnTo>
                                  <a:pt x="76" y="877"/>
                                </a:lnTo>
                                <a:lnTo>
                                  <a:pt x="68" y="871"/>
                                </a:lnTo>
                                <a:lnTo>
                                  <a:pt x="68" y="883"/>
                                </a:lnTo>
                                <a:lnTo>
                                  <a:pt x="68" y="902"/>
                                </a:lnTo>
                                <a:lnTo>
                                  <a:pt x="60" y="908"/>
                                </a:lnTo>
                                <a:lnTo>
                                  <a:pt x="35" y="908"/>
                                </a:lnTo>
                                <a:lnTo>
                                  <a:pt x="27" y="902"/>
                                </a:lnTo>
                                <a:lnTo>
                                  <a:pt x="27" y="883"/>
                                </a:lnTo>
                                <a:lnTo>
                                  <a:pt x="35" y="877"/>
                                </a:lnTo>
                                <a:lnTo>
                                  <a:pt x="60" y="877"/>
                                </a:lnTo>
                                <a:lnTo>
                                  <a:pt x="68" y="883"/>
                                </a:lnTo>
                                <a:lnTo>
                                  <a:pt x="68" y="871"/>
                                </a:lnTo>
                                <a:lnTo>
                                  <a:pt x="65" y="869"/>
                                </a:lnTo>
                                <a:lnTo>
                                  <a:pt x="30" y="869"/>
                                </a:lnTo>
                                <a:lnTo>
                                  <a:pt x="19" y="877"/>
                                </a:lnTo>
                                <a:lnTo>
                                  <a:pt x="19" y="908"/>
                                </a:lnTo>
                                <a:lnTo>
                                  <a:pt x="30" y="917"/>
                                </a:lnTo>
                                <a:lnTo>
                                  <a:pt x="65" y="917"/>
                                </a:lnTo>
                                <a:lnTo>
                                  <a:pt x="76" y="908"/>
                                </a:lnTo>
                                <a:lnTo>
                                  <a:pt x="76" y="878"/>
                                </a:lnTo>
                                <a:close/>
                                <a:moveTo>
                                  <a:pt x="76" y="820"/>
                                </a:moveTo>
                                <a:lnTo>
                                  <a:pt x="75" y="820"/>
                                </a:lnTo>
                                <a:lnTo>
                                  <a:pt x="68" y="814"/>
                                </a:lnTo>
                                <a:lnTo>
                                  <a:pt x="68" y="826"/>
                                </a:lnTo>
                                <a:lnTo>
                                  <a:pt x="68" y="844"/>
                                </a:lnTo>
                                <a:lnTo>
                                  <a:pt x="60" y="850"/>
                                </a:lnTo>
                                <a:lnTo>
                                  <a:pt x="35" y="850"/>
                                </a:lnTo>
                                <a:lnTo>
                                  <a:pt x="27" y="844"/>
                                </a:lnTo>
                                <a:lnTo>
                                  <a:pt x="27" y="826"/>
                                </a:lnTo>
                                <a:lnTo>
                                  <a:pt x="35" y="820"/>
                                </a:lnTo>
                                <a:lnTo>
                                  <a:pt x="60" y="820"/>
                                </a:lnTo>
                                <a:lnTo>
                                  <a:pt x="68" y="826"/>
                                </a:lnTo>
                                <a:lnTo>
                                  <a:pt x="68" y="814"/>
                                </a:lnTo>
                                <a:lnTo>
                                  <a:pt x="64" y="811"/>
                                </a:lnTo>
                                <a:lnTo>
                                  <a:pt x="30" y="811"/>
                                </a:lnTo>
                                <a:lnTo>
                                  <a:pt x="19" y="820"/>
                                </a:lnTo>
                                <a:lnTo>
                                  <a:pt x="19" y="841"/>
                                </a:lnTo>
                                <a:lnTo>
                                  <a:pt x="22" y="846"/>
                                </a:lnTo>
                                <a:lnTo>
                                  <a:pt x="28" y="850"/>
                                </a:lnTo>
                                <a:lnTo>
                                  <a:pt x="0" y="850"/>
                                </a:lnTo>
                                <a:lnTo>
                                  <a:pt x="0" y="859"/>
                                </a:lnTo>
                                <a:lnTo>
                                  <a:pt x="73" y="859"/>
                                </a:lnTo>
                                <a:lnTo>
                                  <a:pt x="73" y="851"/>
                                </a:lnTo>
                                <a:lnTo>
                                  <a:pt x="67" y="851"/>
                                </a:lnTo>
                                <a:lnTo>
                                  <a:pt x="73" y="847"/>
                                </a:lnTo>
                                <a:lnTo>
                                  <a:pt x="76" y="842"/>
                                </a:lnTo>
                                <a:lnTo>
                                  <a:pt x="76" y="820"/>
                                </a:lnTo>
                                <a:close/>
                                <a:moveTo>
                                  <a:pt x="76" y="758"/>
                                </a:moveTo>
                                <a:lnTo>
                                  <a:pt x="76" y="757"/>
                                </a:lnTo>
                                <a:lnTo>
                                  <a:pt x="75" y="754"/>
                                </a:lnTo>
                                <a:lnTo>
                                  <a:pt x="69" y="754"/>
                                </a:lnTo>
                                <a:lnTo>
                                  <a:pt x="69" y="756"/>
                                </a:lnTo>
                                <a:lnTo>
                                  <a:pt x="69" y="759"/>
                                </a:lnTo>
                                <a:lnTo>
                                  <a:pt x="67" y="760"/>
                                </a:lnTo>
                                <a:lnTo>
                                  <a:pt x="24" y="760"/>
                                </a:lnTo>
                                <a:lnTo>
                                  <a:pt x="19" y="767"/>
                                </a:lnTo>
                                <a:lnTo>
                                  <a:pt x="19" y="788"/>
                                </a:lnTo>
                                <a:lnTo>
                                  <a:pt x="21" y="794"/>
                                </a:lnTo>
                                <a:lnTo>
                                  <a:pt x="25" y="798"/>
                                </a:lnTo>
                                <a:lnTo>
                                  <a:pt x="28" y="800"/>
                                </a:lnTo>
                                <a:lnTo>
                                  <a:pt x="31" y="801"/>
                                </a:lnTo>
                                <a:lnTo>
                                  <a:pt x="36" y="801"/>
                                </a:lnTo>
                                <a:lnTo>
                                  <a:pt x="36" y="793"/>
                                </a:lnTo>
                                <a:lnTo>
                                  <a:pt x="30" y="792"/>
                                </a:lnTo>
                                <a:lnTo>
                                  <a:pt x="27" y="788"/>
                                </a:lnTo>
                                <a:lnTo>
                                  <a:pt x="27" y="773"/>
                                </a:lnTo>
                                <a:lnTo>
                                  <a:pt x="30" y="769"/>
                                </a:lnTo>
                                <a:lnTo>
                                  <a:pt x="37" y="769"/>
                                </a:lnTo>
                                <a:lnTo>
                                  <a:pt x="41" y="769"/>
                                </a:lnTo>
                                <a:lnTo>
                                  <a:pt x="42" y="771"/>
                                </a:lnTo>
                                <a:lnTo>
                                  <a:pt x="44" y="789"/>
                                </a:lnTo>
                                <a:lnTo>
                                  <a:pt x="45" y="791"/>
                                </a:lnTo>
                                <a:lnTo>
                                  <a:pt x="46" y="794"/>
                                </a:lnTo>
                                <a:lnTo>
                                  <a:pt x="49" y="801"/>
                                </a:lnTo>
                                <a:lnTo>
                                  <a:pt x="53" y="804"/>
                                </a:lnTo>
                                <a:lnTo>
                                  <a:pt x="70" y="804"/>
                                </a:lnTo>
                                <a:lnTo>
                                  <a:pt x="76" y="797"/>
                                </a:lnTo>
                                <a:lnTo>
                                  <a:pt x="76" y="795"/>
                                </a:lnTo>
                                <a:lnTo>
                                  <a:pt x="76" y="780"/>
                                </a:lnTo>
                                <a:lnTo>
                                  <a:pt x="73" y="774"/>
                                </a:lnTo>
                                <a:lnTo>
                                  <a:pt x="68" y="769"/>
                                </a:lnTo>
                                <a:lnTo>
                                  <a:pt x="68" y="780"/>
                                </a:lnTo>
                                <a:lnTo>
                                  <a:pt x="68" y="791"/>
                                </a:lnTo>
                                <a:lnTo>
                                  <a:pt x="65" y="795"/>
                                </a:lnTo>
                                <a:lnTo>
                                  <a:pt x="54" y="795"/>
                                </a:lnTo>
                                <a:lnTo>
                                  <a:pt x="52" y="791"/>
                                </a:lnTo>
                                <a:lnTo>
                                  <a:pt x="50" y="782"/>
                                </a:lnTo>
                                <a:lnTo>
                                  <a:pt x="49" y="773"/>
                                </a:lnTo>
                                <a:lnTo>
                                  <a:pt x="49" y="772"/>
                                </a:lnTo>
                                <a:lnTo>
                                  <a:pt x="47" y="769"/>
                                </a:lnTo>
                                <a:lnTo>
                                  <a:pt x="60" y="769"/>
                                </a:lnTo>
                                <a:lnTo>
                                  <a:pt x="61" y="770"/>
                                </a:lnTo>
                                <a:lnTo>
                                  <a:pt x="67" y="776"/>
                                </a:lnTo>
                                <a:lnTo>
                                  <a:pt x="68" y="780"/>
                                </a:lnTo>
                                <a:lnTo>
                                  <a:pt x="68" y="769"/>
                                </a:lnTo>
                                <a:lnTo>
                                  <a:pt x="68" y="768"/>
                                </a:lnTo>
                                <a:lnTo>
                                  <a:pt x="73" y="768"/>
                                </a:lnTo>
                                <a:lnTo>
                                  <a:pt x="76" y="765"/>
                                </a:lnTo>
                                <a:lnTo>
                                  <a:pt x="76" y="758"/>
                                </a:lnTo>
                                <a:close/>
                                <a:moveTo>
                                  <a:pt x="76" y="708"/>
                                </a:moveTo>
                                <a:lnTo>
                                  <a:pt x="75" y="708"/>
                                </a:lnTo>
                                <a:lnTo>
                                  <a:pt x="68" y="702"/>
                                </a:lnTo>
                                <a:lnTo>
                                  <a:pt x="68" y="714"/>
                                </a:lnTo>
                                <a:lnTo>
                                  <a:pt x="68" y="732"/>
                                </a:lnTo>
                                <a:lnTo>
                                  <a:pt x="60" y="738"/>
                                </a:lnTo>
                                <a:lnTo>
                                  <a:pt x="35" y="738"/>
                                </a:lnTo>
                                <a:lnTo>
                                  <a:pt x="27" y="732"/>
                                </a:lnTo>
                                <a:lnTo>
                                  <a:pt x="27" y="714"/>
                                </a:lnTo>
                                <a:lnTo>
                                  <a:pt x="35" y="708"/>
                                </a:lnTo>
                                <a:lnTo>
                                  <a:pt x="60" y="708"/>
                                </a:lnTo>
                                <a:lnTo>
                                  <a:pt x="68" y="714"/>
                                </a:lnTo>
                                <a:lnTo>
                                  <a:pt x="68" y="702"/>
                                </a:lnTo>
                                <a:lnTo>
                                  <a:pt x="64" y="699"/>
                                </a:lnTo>
                                <a:lnTo>
                                  <a:pt x="30" y="699"/>
                                </a:lnTo>
                                <a:lnTo>
                                  <a:pt x="19" y="708"/>
                                </a:lnTo>
                                <a:lnTo>
                                  <a:pt x="19" y="729"/>
                                </a:lnTo>
                                <a:lnTo>
                                  <a:pt x="22" y="734"/>
                                </a:lnTo>
                                <a:lnTo>
                                  <a:pt x="28" y="738"/>
                                </a:lnTo>
                                <a:lnTo>
                                  <a:pt x="0" y="738"/>
                                </a:lnTo>
                                <a:lnTo>
                                  <a:pt x="0" y="746"/>
                                </a:lnTo>
                                <a:lnTo>
                                  <a:pt x="73" y="746"/>
                                </a:lnTo>
                                <a:lnTo>
                                  <a:pt x="73" y="739"/>
                                </a:lnTo>
                                <a:lnTo>
                                  <a:pt x="67" y="739"/>
                                </a:lnTo>
                                <a:lnTo>
                                  <a:pt x="73" y="735"/>
                                </a:lnTo>
                                <a:lnTo>
                                  <a:pt x="76" y="730"/>
                                </a:lnTo>
                                <a:lnTo>
                                  <a:pt x="76" y="708"/>
                                </a:lnTo>
                                <a:close/>
                                <a:moveTo>
                                  <a:pt x="76" y="616"/>
                                </a:moveTo>
                                <a:lnTo>
                                  <a:pt x="76" y="607"/>
                                </a:lnTo>
                                <a:lnTo>
                                  <a:pt x="76" y="606"/>
                                </a:lnTo>
                                <a:lnTo>
                                  <a:pt x="75" y="603"/>
                                </a:lnTo>
                                <a:lnTo>
                                  <a:pt x="68" y="603"/>
                                </a:lnTo>
                                <a:lnTo>
                                  <a:pt x="68" y="606"/>
                                </a:lnTo>
                                <a:lnTo>
                                  <a:pt x="68" y="611"/>
                                </a:lnTo>
                                <a:lnTo>
                                  <a:pt x="67" y="612"/>
                                </a:lnTo>
                                <a:lnTo>
                                  <a:pt x="28" y="612"/>
                                </a:lnTo>
                                <a:lnTo>
                                  <a:pt x="28" y="603"/>
                                </a:lnTo>
                                <a:lnTo>
                                  <a:pt x="21" y="603"/>
                                </a:lnTo>
                                <a:lnTo>
                                  <a:pt x="21" y="612"/>
                                </a:lnTo>
                                <a:lnTo>
                                  <a:pt x="6" y="612"/>
                                </a:lnTo>
                                <a:lnTo>
                                  <a:pt x="6" y="620"/>
                                </a:lnTo>
                                <a:lnTo>
                                  <a:pt x="21" y="620"/>
                                </a:lnTo>
                                <a:lnTo>
                                  <a:pt x="21" y="627"/>
                                </a:lnTo>
                                <a:lnTo>
                                  <a:pt x="28" y="627"/>
                                </a:lnTo>
                                <a:lnTo>
                                  <a:pt x="28" y="620"/>
                                </a:lnTo>
                                <a:lnTo>
                                  <a:pt x="73" y="620"/>
                                </a:lnTo>
                                <a:lnTo>
                                  <a:pt x="76" y="616"/>
                                </a:lnTo>
                                <a:close/>
                                <a:moveTo>
                                  <a:pt x="95" y="996"/>
                                </a:moveTo>
                                <a:lnTo>
                                  <a:pt x="68" y="996"/>
                                </a:lnTo>
                                <a:lnTo>
                                  <a:pt x="73" y="991"/>
                                </a:lnTo>
                                <a:lnTo>
                                  <a:pt x="76" y="987"/>
                                </a:lnTo>
                                <a:lnTo>
                                  <a:pt x="76" y="966"/>
                                </a:lnTo>
                                <a:lnTo>
                                  <a:pt x="68" y="960"/>
                                </a:lnTo>
                                <a:lnTo>
                                  <a:pt x="68" y="990"/>
                                </a:lnTo>
                                <a:lnTo>
                                  <a:pt x="60" y="996"/>
                                </a:lnTo>
                                <a:lnTo>
                                  <a:pt x="35" y="996"/>
                                </a:lnTo>
                                <a:lnTo>
                                  <a:pt x="27" y="990"/>
                                </a:lnTo>
                                <a:lnTo>
                                  <a:pt x="27" y="972"/>
                                </a:lnTo>
                                <a:lnTo>
                                  <a:pt x="35" y="966"/>
                                </a:lnTo>
                                <a:lnTo>
                                  <a:pt x="60" y="966"/>
                                </a:lnTo>
                                <a:lnTo>
                                  <a:pt x="68" y="972"/>
                                </a:lnTo>
                                <a:lnTo>
                                  <a:pt x="68" y="990"/>
                                </a:lnTo>
                                <a:lnTo>
                                  <a:pt x="68" y="960"/>
                                </a:lnTo>
                                <a:lnTo>
                                  <a:pt x="65" y="957"/>
                                </a:lnTo>
                                <a:lnTo>
                                  <a:pt x="30" y="957"/>
                                </a:lnTo>
                                <a:lnTo>
                                  <a:pt x="19" y="966"/>
                                </a:lnTo>
                                <a:lnTo>
                                  <a:pt x="19" y="987"/>
                                </a:lnTo>
                                <a:lnTo>
                                  <a:pt x="22" y="993"/>
                                </a:lnTo>
                                <a:lnTo>
                                  <a:pt x="29" y="997"/>
                                </a:lnTo>
                                <a:lnTo>
                                  <a:pt x="21" y="997"/>
                                </a:lnTo>
                                <a:lnTo>
                                  <a:pt x="21" y="1004"/>
                                </a:lnTo>
                                <a:lnTo>
                                  <a:pt x="95" y="1004"/>
                                </a:lnTo>
                                <a:lnTo>
                                  <a:pt x="95" y="996"/>
                                </a:lnTo>
                                <a:close/>
                                <a:moveTo>
                                  <a:pt x="95" y="587"/>
                                </a:moveTo>
                                <a:lnTo>
                                  <a:pt x="95" y="584"/>
                                </a:lnTo>
                                <a:lnTo>
                                  <a:pt x="92" y="581"/>
                                </a:lnTo>
                                <a:lnTo>
                                  <a:pt x="91" y="579"/>
                                </a:lnTo>
                                <a:lnTo>
                                  <a:pt x="89" y="577"/>
                                </a:lnTo>
                                <a:lnTo>
                                  <a:pt x="85" y="576"/>
                                </a:lnTo>
                                <a:lnTo>
                                  <a:pt x="21" y="552"/>
                                </a:lnTo>
                                <a:lnTo>
                                  <a:pt x="21" y="561"/>
                                </a:lnTo>
                                <a:lnTo>
                                  <a:pt x="62" y="576"/>
                                </a:lnTo>
                                <a:lnTo>
                                  <a:pt x="21" y="590"/>
                                </a:lnTo>
                                <a:lnTo>
                                  <a:pt x="21" y="599"/>
                                </a:lnTo>
                                <a:lnTo>
                                  <a:pt x="74" y="581"/>
                                </a:lnTo>
                                <a:lnTo>
                                  <a:pt x="82" y="584"/>
                                </a:lnTo>
                                <a:lnTo>
                                  <a:pt x="86" y="585"/>
                                </a:lnTo>
                                <a:lnTo>
                                  <a:pt x="87" y="587"/>
                                </a:lnTo>
                                <a:lnTo>
                                  <a:pt x="87" y="592"/>
                                </a:lnTo>
                                <a:lnTo>
                                  <a:pt x="87" y="593"/>
                                </a:lnTo>
                                <a:lnTo>
                                  <a:pt x="87" y="595"/>
                                </a:lnTo>
                                <a:lnTo>
                                  <a:pt x="94" y="595"/>
                                </a:lnTo>
                                <a:lnTo>
                                  <a:pt x="95" y="593"/>
                                </a:lnTo>
                                <a:lnTo>
                                  <a:pt x="95" y="592"/>
                                </a:lnTo>
                                <a:lnTo>
                                  <a:pt x="95" y="587"/>
                                </a:lnTo>
                                <a:close/>
                                <a:moveTo>
                                  <a:pt x="163" y="1076"/>
                                </a:moveTo>
                                <a:lnTo>
                                  <a:pt x="161" y="1067"/>
                                </a:lnTo>
                                <a:lnTo>
                                  <a:pt x="157" y="1061"/>
                                </a:lnTo>
                                <a:lnTo>
                                  <a:pt x="155" y="1059"/>
                                </a:lnTo>
                                <a:lnTo>
                                  <a:pt x="155" y="1070"/>
                                </a:lnTo>
                                <a:lnTo>
                                  <a:pt x="155" y="1107"/>
                                </a:lnTo>
                                <a:lnTo>
                                  <a:pt x="151" y="1116"/>
                                </a:lnTo>
                                <a:lnTo>
                                  <a:pt x="133" y="1116"/>
                                </a:lnTo>
                                <a:lnTo>
                                  <a:pt x="129" y="1107"/>
                                </a:lnTo>
                                <a:lnTo>
                                  <a:pt x="129" y="1070"/>
                                </a:lnTo>
                                <a:lnTo>
                                  <a:pt x="133" y="1061"/>
                                </a:lnTo>
                                <a:lnTo>
                                  <a:pt x="150" y="1061"/>
                                </a:lnTo>
                                <a:lnTo>
                                  <a:pt x="155" y="1070"/>
                                </a:lnTo>
                                <a:lnTo>
                                  <a:pt x="155" y="1059"/>
                                </a:lnTo>
                                <a:lnTo>
                                  <a:pt x="153" y="1057"/>
                                </a:lnTo>
                                <a:lnTo>
                                  <a:pt x="148" y="1054"/>
                                </a:lnTo>
                                <a:lnTo>
                                  <a:pt x="136" y="1054"/>
                                </a:lnTo>
                                <a:lnTo>
                                  <a:pt x="130" y="1057"/>
                                </a:lnTo>
                                <a:lnTo>
                                  <a:pt x="127" y="1061"/>
                                </a:lnTo>
                                <a:lnTo>
                                  <a:pt x="123" y="1067"/>
                                </a:lnTo>
                                <a:lnTo>
                                  <a:pt x="120" y="1076"/>
                                </a:lnTo>
                                <a:lnTo>
                                  <a:pt x="120" y="1088"/>
                                </a:lnTo>
                                <a:lnTo>
                                  <a:pt x="122" y="1103"/>
                                </a:lnTo>
                                <a:lnTo>
                                  <a:pt x="126" y="1114"/>
                                </a:lnTo>
                                <a:lnTo>
                                  <a:pt x="133" y="1120"/>
                                </a:lnTo>
                                <a:lnTo>
                                  <a:pt x="142" y="1123"/>
                                </a:lnTo>
                                <a:lnTo>
                                  <a:pt x="155" y="1123"/>
                                </a:lnTo>
                                <a:lnTo>
                                  <a:pt x="160" y="1116"/>
                                </a:lnTo>
                                <a:lnTo>
                                  <a:pt x="163" y="1111"/>
                                </a:lnTo>
                                <a:lnTo>
                                  <a:pt x="163" y="1076"/>
                                </a:lnTo>
                                <a:close/>
                                <a:moveTo>
                                  <a:pt x="163" y="725"/>
                                </a:moveTo>
                                <a:lnTo>
                                  <a:pt x="161" y="716"/>
                                </a:lnTo>
                                <a:lnTo>
                                  <a:pt x="157" y="710"/>
                                </a:lnTo>
                                <a:lnTo>
                                  <a:pt x="155" y="707"/>
                                </a:lnTo>
                                <a:lnTo>
                                  <a:pt x="155" y="719"/>
                                </a:lnTo>
                                <a:lnTo>
                                  <a:pt x="155" y="756"/>
                                </a:lnTo>
                                <a:lnTo>
                                  <a:pt x="151" y="765"/>
                                </a:lnTo>
                                <a:lnTo>
                                  <a:pt x="133" y="765"/>
                                </a:lnTo>
                                <a:lnTo>
                                  <a:pt x="129" y="756"/>
                                </a:lnTo>
                                <a:lnTo>
                                  <a:pt x="129" y="719"/>
                                </a:lnTo>
                                <a:lnTo>
                                  <a:pt x="133" y="710"/>
                                </a:lnTo>
                                <a:lnTo>
                                  <a:pt x="150" y="710"/>
                                </a:lnTo>
                                <a:lnTo>
                                  <a:pt x="155" y="719"/>
                                </a:lnTo>
                                <a:lnTo>
                                  <a:pt x="155" y="707"/>
                                </a:lnTo>
                                <a:lnTo>
                                  <a:pt x="153" y="705"/>
                                </a:lnTo>
                                <a:lnTo>
                                  <a:pt x="148" y="703"/>
                                </a:lnTo>
                                <a:lnTo>
                                  <a:pt x="136" y="703"/>
                                </a:lnTo>
                                <a:lnTo>
                                  <a:pt x="130" y="706"/>
                                </a:lnTo>
                                <a:lnTo>
                                  <a:pt x="127" y="710"/>
                                </a:lnTo>
                                <a:lnTo>
                                  <a:pt x="123" y="716"/>
                                </a:lnTo>
                                <a:lnTo>
                                  <a:pt x="120" y="725"/>
                                </a:lnTo>
                                <a:lnTo>
                                  <a:pt x="120" y="737"/>
                                </a:lnTo>
                                <a:lnTo>
                                  <a:pt x="122" y="752"/>
                                </a:lnTo>
                                <a:lnTo>
                                  <a:pt x="126" y="763"/>
                                </a:lnTo>
                                <a:lnTo>
                                  <a:pt x="133" y="769"/>
                                </a:lnTo>
                                <a:lnTo>
                                  <a:pt x="142" y="771"/>
                                </a:lnTo>
                                <a:lnTo>
                                  <a:pt x="155" y="771"/>
                                </a:lnTo>
                                <a:lnTo>
                                  <a:pt x="160" y="765"/>
                                </a:lnTo>
                                <a:lnTo>
                                  <a:pt x="163" y="759"/>
                                </a:lnTo>
                                <a:lnTo>
                                  <a:pt x="163" y="725"/>
                                </a:lnTo>
                                <a:close/>
                                <a:moveTo>
                                  <a:pt x="163" y="373"/>
                                </a:moveTo>
                                <a:lnTo>
                                  <a:pt x="161" y="365"/>
                                </a:lnTo>
                                <a:lnTo>
                                  <a:pt x="157" y="359"/>
                                </a:lnTo>
                                <a:lnTo>
                                  <a:pt x="155" y="356"/>
                                </a:lnTo>
                                <a:lnTo>
                                  <a:pt x="155" y="367"/>
                                </a:lnTo>
                                <a:lnTo>
                                  <a:pt x="155" y="404"/>
                                </a:lnTo>
                                <a:lnTo>
                                  <a:pt x="151" y="413"/>
                                </a:lnTo>
                                <a:lnTo>
                                  <a:pt x="133" y="413"/>
                                </a:lnTo>
                                <a:lnTo>
                                  <a:pt x="129" y="404"/>
                                </a:lnTo>
                                <a:lnTo>
                                  <a:pt x="129" y="367"/>
                                </a:lnTo>
                                <a:lnTo>
                                  <a:pt x="133" y="359"/>
                                </a:lnTo>
                                <a:lnTo>
                                  <a:pt x="150" y="359"/>
                                </a:lnTo>
                                <a:lnTo>
                                  <a:pt x="155" y="367"/>
                                </a:lnTo>
                                <a:lnTo>
                                  <a:pt x="155" y="356"/>
                                </a:lnTo>
                                <a:lnTo>
                                  <a:pt x="153" y="354"/>
                                </a:lnTo>
                                <a:lnTo>
                                  <a:pt x="148" y="351"/>
                                </a:lnTo>
                                <a:lnTo>
                                  <a:pt x="136" y="351"/>
                                </a:lnTo>
                                <a:lnTo>
                                  <a:pt x="130" y="354"/>
                                </a:lnTo>
                                <a:lnTo>
                                  <a:pt x="127" y="359"/>
                                </a:lnTo>
                                <a:lnTo>
                                  <a:pt x="123" y="364"/>
                                </a:lnTo>
                                <a:lnTo>
                                  <a:pt x="120" y="373"/>
                                </a:lnTo>
                                <a:lnTo>
                                  <a:pt x="120" y="386"/>
                                </a:lnTo>
                                <a:lnTo>
                                  <a:pt x="122" y="400"/>
                                </a:lnTo>
                                <a:lnTo>
                                  <a:pt x="126" y="411"/>
                                </a:lnTo>
                                <a:lnTo>
                                  <a:pt x="133" y="418"/>
                                </a:lnTo>
                                <a:lnTo>
                                  <a:pt x="142" y="420"/>
                                </a:lnTo>
                                <a:lnTo>
                                  <a:pt x="155" y="420"/>
                                </a:lnTo>
                                <a:lnTo>
                                  <a:pt x="160" y="413"/>
                                </a:lnTo>
                                <a:lnTo>
                                  <a:pt x="163" y="408"/>
                                </a:lnTo>
                                <a:lnTo>
                                  <a:pt x="163" y="373"/>
                                </a:lnTo>
                                <a:close/>
                                <a:moveTo>
                                  <a:pt x="163" y="22"/>
                                </a:moveTo>
                                <a:lnTo>
                                  <a:pt x="161" y="13"/>
                                </a:lnTo>
                                <a:lnTo>
                                  <a:pt x="157" y="7"/>
                                </a:lnTo>
                                <a:lnTo>
                                  <a:pt x="155" y="5"/>
                                </a:lnTo>
                                <a:lnTo>
                                  <a:pt x="155" y="16"/>
                                </a:lnTo>
                                <a:lnTo>
                                  <a:pt x="155" y="53"/>
                                </a:lnTo>
                                <a:lnTo>
                                  <a:pt x="151" y="62"/>
                                </a:lnTo>
                                <a:lnTo>
                                  <a:pt x="133" y="62"/>
                                </a:lnTo>
                                <a:lnTo>
                                  <a:pt x="129" y="53"/>
                                </a:lnTo>
                                <a:lnTo>
                                  <a:pt x="129" y="16"/>
                                </a:lnTo>
                                <a:lnTo>
                                  <a:pt x="133" y="7"/>
                                </a:lnTo>
                                <a:lnTo>
                                  <a:pt x="150" y="7"/>
                                </a:lnTo>
                                <a:lnTo>
                                  <a:pt x="155" y="16"/>
                                </a:lnTo>
                                <a:lnTo>
                                  <a:pt x="155" y="5"/>
                                </a:lnTo>
                                <a:lnTo>
                                  <a:pt x="153" y="3"/>
                                </a:lnTo>
                                <a:lnTo>
                                  <a:pt x="148" y="0"/>
                                </a:lnTo>
                                <a:lnTo>
                                  <a:pt x="136" y="0"/>
                                </a:lnTo>
                                <a:lnTo>
                                  <a:pt x="130" y="3"/>
                                </a:lnTo>
                                <a:lnTo>
                                  <a:pt x="127" y="7"/>
                                </a:lnTo>
                                <a:lnTo>
                                  <a:pt x="123" y="13"/>
                                </a:lnTo>
                                <a:lnTo>
                                  <a:pt x="120" y="22"/>
                                </a:lnTo>
                                <a:lnTo>
                                  <a:pt x="120" y="34"/>
                                </a:lnTo>
                                <a:lnTo>
                                  <a:pt x="122" y="49"/>
                                </a:lnTo>
                                <a:lnTo>
                                  <a:pt x="126" y="60"/>
                                </a:lnTo>
                                <a:lnTo>
                                  <a:pt x="133" y="66"/>
                                </a:lnTo>
                                <a:lnTo>
                                  <a:pt x="142" y="68"/>
                                </a:lnTo>
                                <a:lnTo>
                                  <a:pt x="155" y="68"/>
                                </a:lnTo>
                                <a:lnTo>
                                  <a:pt x="160" y="62"/>
                                </a:lnTo>
                                <a:lnTo>
                                  <a:pt x="163" y="57"/>
                                </a:lnTo>
                                <a:lnTo>
                                  <a:pt x="163" y="22"/>
                                </a:lnTo>
                                <a:close/>
                                <a:moveTo>
                                  <a:pt x="185" y="1111"/>
                                </a:moveTo>
                                <a:lnTo>
                                  <a:pt x="175" y="1111"/>
                                </a:lnTo>
                                <a:lnTo>
                                  <a:pt x="175" y="1121"/>
                                </a:lnTo>
                                <a:lnTo>
                                  <a:pt x="185" y="1121"/>
                                </a:lnTo>
                                <a:lnTo>
                                  <a:pt x="185" y="1111"/>
                                </a:lnTo>
                                <a:close/>
                                <a:moveTo>
                                  <a:pt x="185" y="760"/>
                                </a:moveTo>
                                <a:lnTo>
                                  <a:pt x="175" y="760"/>
                                </a:lnTo>
                                <a:lnTo>
                                  <a:pt x="175" y="769"/>
                                </a:lnTo>
                                <a:lnTo>
                                  <a:pt x="185" y="769"/>
                                </a:lnTo>
                                <a:lnTo>
                                  <a:pt x="185" y="760"/>
                                </a:lnTo>
                                <a:close/>
                                <a:moveTo>
                                  <a:pt x="185" y="408"/>
                                </a:moveTo>
                                <a:lnTo>
                                  <a:pt x="175" y="408"/>
                                </a:lnTo>
                                <a:lnTo>
                                  <a:pt x="175" y="418"/>
                                </a:lnTo>
                                <a:lnTo>
                                  <a:pt x="185" y="418"/>
                                </a:lnTo>
                                <a:lnTo>
                                  <a:pt x="185" y="408"/>
                                </a:lnTo>
                                <a:close/>
                                <a:moveTo>
                                  <a:pt x="185" y="57"/>
                                </a:moveTo>
                                <a:lnTo>
                                  <a:pt x="175" y="57"/>
                                </a:lnTo>
                                <a:lnTo>
                                  <a:pt x="175" y="66"/>
                                </a:lnTo>
                                <a:lnTo>
                                  <a:pt x="185" y="66"/>
                                </a:lnTo>
                                <a:lnTo>
                                  <a:pt x="185" y="57"/>
                                </a:lnTo>
                                <a:close/>
                                <a:moveTo>
                                  <a:pt x="239" y="1076"/>
                                </a:moveTo>
                                <a:lnTo>
                                  <a:pt x="237" y="1067"/>
                                </a:lnTo>
                                <a:lnTo>
                                  <a:pt x="233" y="1061"/>
                                </a:lnTo>
                                <a:lnTo>
                                  <a:pt x="231" y="1059"/>
                                </a:lnTo>
                                <a:lnTo>
                                  <a:pt x="231" y="1070"/>
                                </a:lnTo>
                                <a:lnTo>
                                  <a:pt x="231" y="1107"/>
                                </a:lnTo>
                                <a:lnTo>
                                  <a:pt x="227" y="1116"/>
                                </a:lnTo>
                                <a:lnTo>
                                  <a:pt x="209" y="1116"/>
                                </a:lnTo>
                                <a:lnTo>
                                  <a:pt x="205" y="1107"/>
                                </a:lnTo>
                                <a:lnTo>
                                  <a:pt x="205" y="1070"/>
                                </a:lnTo>
                                <a:lnTo>
                                  <a:pt x="209" y="1061"/>
                                </a:lnTo>
                                <a:lnTo>
                                  <a:pt x="227" y="1061"/>
                                </a:lnTo>
                                <a:lnTo>
                                  <a:pt x="231" y="1070"/>
                                </a:lnTo>
                                <a:lnTo>
                                  <a:pt x="231" y="1059"/>
                                </a:lnTo>
                                <a:lnTo>
                                  <a:pt x="230" y="1057"/>
                                </a:lnTo>
                                <a:lnTo>
                                  <a:pt x="224" y="1054"/>
                                </a:lnTo>
                                <a:lnTo>
                                  <a:pt x="212" y="1054"/>
                                </a:lnTo>
                                <a:lnTo>
                                  <a:pt x="207" y="1057"/>
                                </a:lnTo>
                                <a:lnTo>
                                  <a:pt x="203" y="1061"/>
                                </a:lnTo>
                                <a:lnTo>
                                  <a:pt x="199" y="1067"/>
                                </a:lnTo>
                                <a:lnTo>
                                  <a:pt x="197" y="1076"/>
                                </a:lnTo>
                                <a:lnTo>
                                  <a:pt x="197" y="1088"/>
                                </a:lnTo>
                                <a:lnTo>
                                  <a:pt x="198" y="1103"/>
                                </a:lnTo>
                                <a:lnTo>
                                  <a:pt x="202" y="1114"/>
                                </a:lnTo>
                                <a:lnTo>
                                  <a:pt x="209" y="1120"/>
                                </a:lnTo>
                                <a:lnTo>
                                  <a:pt x="218" y="1123"/>
                                </a:lnTo>
                                <a:lnTo>
                                  <a:pt x="232" y="1123"/>
                                </a:lnTo>
                                <a:lnTo>
                                  <a:pt x="236" y="1116"/>
                                </a:lnTo>
                                <a:lnTo>
                                  <a:pt x="239" y="1111"/>
                                </a:lnTo>
                                <a:lnTo>
                                  <a:pt x="239" y="1076"/>
                                </a:lnTo>
                                <a:close/>
                                <a:moveTo>
                                  <a:pt x="239" y="725"/>
                                </a:moveTo>
                                <a:lnTo>
                                  <a:pt x="237" y="716"/>
                                </a:lnTo>
                                <a:lnTo>
                                  <a:pt x="233" y="710"/>
                                </a:lnTo>
                                <a:lnTo>
                                  <a:pt x="231" y="707"/>
                                </a:lnTo>
                                <a:lnTo>
                                  <a:pt x="231" y="719"/>
                                </a:lnTo>
                                <a:lnTo>
                                  <a:pt x="231" y="756"/>
                                </a:lnTo>
                                <a:lnTo>
                                  <a:pt x="227" y="765"/>
                                </a:lnTo>
                                <a:lnTo>
                                  <a:pt x="209" y="765"/>
                                </a:lnTo>
                                <a:lnTo>
                                  <a:pt x="205" y="756"/>
                                </a:lnTo>
                                <a:lnTo>
                                  <a:pt x="205" y="719"/>
                                </a:lnTo>
                                <a:lnTo>
                                  <a:pt x="209" y="710"/>
                                </a:lnTo>
                                <a:lnTo>
                                  <a:pt x="227" y="710"/>
                                </a:lnTo>
                                <a:lnTo>
                                  <a:pt x="231" y="719"/>
                                </a:lnTo>
                                <a:lnTo>
                                  <a:pt x="231" y="707"/>
                                </a:lnTo>
                                <a:lnTo>
                                  <a:pt x="230" y="705"/>
                                </a:lnTo>
                                <a:lnTo>
                                  <a:pt x="224" y="703"/>
                                </a:lnTo>
                                <a:lnTo>
                                  <a:pt x="212" y="703"/>
                                </a:lnTo>
                                <a:lnTo>
                                  <a:pt x="207" y="706"/>
                                </a:lnTo>
                                <a:lnTo>
                                  <a:pt x="203" y="710"/>
                                </a:lnTo>
                                <a:lnTo>
                                  <a:pt x="199" y="716"/>
                                </a:lnTo>
                                <a:lnTo>
                                  <a:pt x="197" y="725"/>
                                </a:lnTo>
                                <a:lnTo>
                                  <a:pt x="197" y="737"/>
                                </a:lnTo>
                                <a:lnTo>
                                  <a:pt x="198" y="752"/>
                                </a:lnTo>
                                <a:lnTo>
                                  <a:pt x="202" y="763"/>
                                </a:lnTo>
                                <a:lnTo>
                                  <a:pt x="209" y="769"/>
                                </a:lnTo>
                                <a:lnTo>
                                  <a:pt x="218" y="771"/>
                                </a:lnTo>
                                <a:lnTo>
                                  <a:pt x="232" y="771"/>
                                </a:lnTo>
                                <a:lnTo>
                                  <a:pt x="236" y="765"/>
                                </a:lnTo>
                                <a:lnTo>
                                  <a:pt x="239" y="759"/>
                                </a:lnTo>
                                <a:lnTo>
                                  <a:pt x="239" y="725"/>
                                </a:lnTo>
                                <a:close/>
                                <a:moveTo>
                                  <a:pt x="239" y="373"/>
                                </a:moveTo>
                                <a:lnTo>
                                  <a:pt x="237" y="365"/>
                                </a:lnTo>
                                <a:lnTo>
                                  <a:pt x="233" y="359"/>
                                </a:lnTo>
                                <a:lnTo>
                                  <a:pt x="231" y="356"/>
                                </a:lnTo>
                                <a:lnTo>
                                  <a:pt x="231" y="367"/>
                                </a:lnTo>
                                <a:lnTo>
                                  <a:pt x="231" y="404"/>
                                </a:lnTo>
                                <a:lnTo>
                                  <a:pt x="227" y="413"/>
                                </a:lnTo>
                                <a:lnTo>
                                  <a:pt x="209" y="413"/>
                                </a:lnTo>
                                <a:lnTo>
                                  <a:pt x="205" y="404"/>
                                </a:lnTo>
                                <a:lnTo>
                                  <a:pt x="205" y="367"/>
                                </a:lnTo>
                                <a:lnTo>
                                  <a:pt x="209" y="359"/>
                                </a:lnTo>
                                <a:lnTo>
                                  <a:pt x="227" y="359"/>
                                </a:lnTo>
                                <a:lnTo>
                                  <a:pt x="231" y="367"/>
                                </a:lnTo>
                                <a:lnTo>
                                  <a:pt x="231" y="356"/>
                                </a:lnTo>
                                <a:lnTo>
                                  <a:pt x="230" y="354"/>
                                </a:lnTo>
                                <a:lnTo>
                                  <a:pt x="224" y="351"/>
                                </a:lnTo>
                                <a:lnTo>
                                  <a:pt x="212" y="351"/>
                                </a:lnTo>
                                <a:lnTo>
                                  <a:pt x="207" y="354"/>
                                </a:lnTo>
                                <a:lnTo>
                                  <a:pt x="203" y="359"/>
                                </a:lnTo>
                                <a:lnTo>
                                  <a:pt x="199" y="364"/>
                                </a:lnTo>
                                <a:lnTo>
                                  <a:pt x="197" y="373"/>
                                </a:lnTo>
                                <a:lnTo>
                                  <a:pt x="197" y="386"/>
                                </a:lnTo>
                                <a:lnTo>
                                  <a:pt x="198" y="400"/>
                                </a:lnTo>
                                <a:lnTo>
                                  <a:pt x="202" y="411"/>
                                </a:lnTo>
                                <a:lnTo>
                                  <a:pt x="209" y="418"/>
                                </a:lnTo>
                                <a:lnTo>
                                  <a:pt x="218" y="420"/>
                                </a:lnTo>
                                <a:lnTo>
                                  <a:pt x="232" y="420"/>
                                </a:lnTo>
                                <a:lnTo>
                                  <a:pt x="236" y="413"/>
                                </a:lnTo>
                                <a:lnTo>
                                  <a:pt x="239" y="408"/>
                                </a:lnTo>
                                <a:lnTo>
                                  <a:pt x="239" y="373"/>
                                </a:lnTo>
                                <a:close/>
                                <a:moveTo>
                                  <a:pt x="239" y="22"/>
                                </a:moveTo>
                                <a:lnTo>
                                  <a:pt x="237" y="13"/>
                                </a:lnTo>
                                <a:lnTo>
                                  <a:pt x="233" y="7"/>
                                </a:lnTo>
                                <a:lnTo>
                                  <a:pt x="231" y="5"/>
                                </a:lnTo>
                                <a:lnTo>
                                  <a:pt x="231" y="16"/>
                                </a:lnTo>
                                <a:lnTo>
                                  <a:pt x="231" y="53"/>
                                </a:lnTo>
                                <a:lnTo>
                                  <a:pt x="227" y="62"/>
                                </a:lnTo>
                                <a:lnTo>
                                  <a:pt x="209" y="62"/>
                                </a:lnTo>
                                <a:lnTo>
                                  <a:pt x="205" y="53"/>
                                </a:lnTo>
                                <a:lnTo>
                                  <a:pt x="205" y="16"/>
                                </a:lnTo>
                                <a:lnTo>
                                  <a:pt x="209" y="7"/>
                                </a:lnTo>
                                <a:lnTo>
                                  <a:pt x="227" y="7"/>
                                </a:lnTo>
                                <a:lnTo>
                                  <a:pt x="231" y="16"/>
                                </a:lnTo>
                                <a:lnTo>
                                  <a:pt x="231" y="5"/>
                                </a:lnTo>
                                <a:lnTo>
                                  <a:pt x="230" y="3"/>
                                </a:lnTo>
                                <a:lnTo>
                                  <a:pt x="224" y="0"/>
                                </a:lnTo>
                                <a:lnTo>
                                  <a:pt x="212" y="0"/>
                                </a:lnTo>
                                <a:lnTo>
                                  <a:pt x="207" y="3"/>
                                </a:lnTo>
                                <a:lnTo>
                                  <a:pt x="203" y="7"/>
                                </a:lnTo>
                                <a:lnTo>
                                  <a:pt x="199" y="13"/>
                                </a:lnTo>
                                <a:lnTo>
                                  <a:pt x="197" y="22"/>
                                </a:lnTo>
                                <a:lnTo>
                                  <a:pt x="197" y="34"/>
                                </a:lnTo>
                                <a:lnTo>
                                  <a:pt x="198" y="49"/>
                                </a:lnTo>
                                <a:lnTo>
                                  <a:pt x="202" y="60"/>
                                </a:lnTo>
                                <a:lnTo>
                                  <a:pt x="209" y="66"/>
                                </a:lnTo>
                                <a:lnTo>
                                  <a:pt x="218" y="68"/>
                                </a:lnTo>
                                <a:lnTo>
                                  <a:pt x="232" y="68"/>
                                </a:lnTo>
                                <a:lnTo>
                                  <a:pt x="236" y="62"/>
                                </a:lnTo>
                                <a:lnTo>
                                  <a:pt x="239" y="57"/>
                                </a:lnTo>
                                <a:lnTo>
                                  <a:pt x="239" y="22"/>
                                </a:lnTo>
                                <a:close/>
                                <a:moveTo>
                                  <a:pt x="276" y="1054"/>
                                </a:moveTo>
                                <a:lnTo>
                                  <a:pt x="270" y="1054"/>
                                </a:lnTo>
                                <a:lnTo>
                                  <a:pt x="268" y="1064"/>
                                </a:lnTo>
                                <a:lnTo>
                                  <a:pt x="266" y="1066"/>
                                </a:lnTo>
                                <a:lnTo>
                                  <a:pt x="253" y="1067"/>
                                </a:lnTo>
                                <a:lnTo>
                                  <a:pt x="253" y="1073"/>
                                </a:lnTo>
                                <a:lnTo>
                                  <a:pt x="268" y="1073"/>
                                </a:lnTo>
                                <a:lnTo>
                                  <a:pt x="268" y="1120"/>
                                </a:lnTo>
                                <a:lnTo>
                                  <a:pt x="276" y="1120"/>
                                </a:lnTo>
                                <a:lnTo>
                                  <a:pt x="276" y="1054"/>
                                </a:lnTo>
                                <a:close/>
                                <a:moveTo>
                                  <a:pt x="290" y="391"/>
                                </a:moveTo>
                                <a:lnTo>
                                  <a:pt x="287" y="386"/>
                                </a:lnTo>
                                <a:lnTo>
                                  <a:pt x="279" y="383"/>
                                </a:lnTo>
                                <a:lnTo>
                                  <a:pt x="285" y="381"/>
                                </a:lnTo>
                                <a:lnTo>
                                  <a:pt x="288" y="376"/>
                                </a:lnTo>
                                <a:lnTo>
                                  <a:pt x="288" y="358"/>
                                </a:lnTo>
                                <a:lnTo>
                                  <a:pt x="281" y="351"/>
                                </a:lnTo>
                                <a:lnTo>
                                  <a:pt x="256" y="351"/>
                                </a:lnTo>
                                <a:lnTo>
                                  <a:pt x="249" y="359"/>
                                </a:lnTo>
                                <a:lnTo>
                                  <a:pt x="248" y="373"/>
                                </a:lnTo>
                                <a:lnTo>
                                  <a:pt x="256" y="373"/>
                                </a:lnTo>
                                <a:lnTo>
                                  <a:pt x="256" y="369"/>
                                </a:lnTo>
                                <a:lnTo>
                                  <a:pt x="257" y="366"/>
                                </a:lnTo>
                                <a:lnTo>
                                  <a:pt x="260" y="361"/>
                                </a:lnTo>
                                <a:lnTo>
                                  <a:pt x="264" y="358"/>
                                </a:lnTo>
                                <a:lnTo>
                                  <a:pt x="276" y="358"/>
                                </a:lnTo>
                                <a:lnTo>
                                  <a:pt x="280" y="363"/>
                                </a:lnTo>
                                <a:lnTo>
                                  <a:pt x="280" y="375"/>
                                </a:lnTo>
                                <a:lnTo>
                                  <a:pt x="279" y="377"/>
                                </a:lnTo>
                                <a:lnTo>
                                  <a:pt x="273" y="380"/>
                                </a:lnTo>
                                <a:lnTo>
                                  <a:pt x="270" y="380"/>
                                </a:lnTo>
                                <a:lnTo>
                                  <a:pt x="264" y="380"/>
                                </a:lnTo>
                                <a:lnTo>
                                  <a:pt x="264" y="387"/>
                                </a:lnTo>
                                <a:lnTo>
                                  <a:pt x="277" y="387"/>
                                </a:lnTo>
                                <a:lnTo>
                                  <a:pt x="282" y="391"/>
                                </a:lnTo>
                                <a:lnTo>
                                  <a:pt x="282" y="408"/>
                                </a:lnTo>
                                <a:lnTo>
                                  <a:pt x="277" y="413"/>
                                </a:lnTo>
                                <a:lnTo>
                                  <a:pt x="260" y="413"/>
                                </a:lnTo>
                                <a:lnTo>
                                  <a:pt x="256" y="408"/>
                                </a:lnTo>
                                <a:lnTo>
                                  <a:pt x="255" y="398"/>
                                </a:lnTo>
                                <a:lnTo>
                                  <a:pt x="247" y="398"/>
                                </a:lnTo>
                                <a:lnTo>
                                  <a:pt x="247" y="404"/>
                                </a:lnTo>
                                <a:lnTo>
                                  <a:pt x="248" y="407"/>
                                </a:lnTo>
                                <a:lnTo>
                                  <a:pt x="253" y="417"/>
                                </a:lnTo>
                                <a:lnTo>
                                  <a:pt x="259" y="420"/>
                                </a:lnTo>
                                <a:lnTo>
                                  <a:pt x="282" y="420"/>
                                </a:lnTo>
                                <a:lnTo>
                                  <a:pt x="289" y="413"/>
                                </a:lnTo>
                                <a:lnTo>
                                  <a:pt x="290" y="412"/>
                                </a:lnTo>
                                <a:lnTo>
                                  <a:pt x="290" y="391"/>
                                </a:lnTo>
                                <a:close/>
                                <a:moveTo>
                                  <a:pt x="291" y="717"/>
                                </a:moveTo>
                                <a:lnTo>
                                  <a:pt x="289" y="711"/>
                                </a:lnTo>
                                <a:lnTo>
                                  <a:pt x="287" y="710"/>
                                </a:lnTo>
                                <a:lnTo>
                                  <a:pt x="285" y="708"/>
                                </a:lnTo>
                                <a:lnTo>
                                  <a:pt x="281" y="704"/>
                                </a:lnTo>
                                <a:lnTo>
                                  <a:pt x="276" y="703"/>
                                </a:lnTo>
                                <a:lnTo>
                                  <a:pt x="262" y="703"/>
                                </a:lnTo>
                                <a:lnTo>
                                  <a:pt x="256" y="706"/>
                                </a:lnTo>
                                <a:lnTo>
                                  <a:pt x="252" y="711"/>
                                </a:lnTo>
                                <a:lnTo>
                                  <a:pt x="250" y="715"/>
                                </a:lnTo>
                                <a:lnTo>
                                  <a:pt x="249" y="719"/>
                                </a:lnTo>
                                <a:lnTo>
                                  <a:pt x="249" y="726"/>
                                </a:lnTo>
                                <a:lnTo>
                                  <a:pt x="257" y="726"/>
                                </a:lnTo>
                                <a:lnTo>
                                  <a:pt x="257" y="721"/>
                                </a:lnTo>
                                <a:lnTo>
                                  <a:pt x="257" y="719"/>
                                </a:lnTo>
                                <a:lnTo>
                                  <a:pt x="261" y="712"/>
                                </a:lnTo>
                                <a:lnTo>
                                  <a:pt x="265" y="710"/>
                                </a:lnTo>
                                <a:lnTo>
                                  <a:pt x="277" y="710"/>
                                </a:lnTo>
                                <a:lnTo>
                                  <a:pt x="283" y="715"/>
                                </a:lnTo>
                                <a:lnTo>
                                  <a:pt x="283" y="728"/>
                                </a:lnTo>
                                <a:lnTo>
                                  <a:pt x="280" y="732"/>
                                </a:lnTo>
                                <a:lnTo>
                                  <a:pt x="274" y="736"/>
                                </a:lnTo>
                                <a:lnTo>
                                  <a:pt x="265" y="740"/>
                                </a:lnTo>
                                <a:lnTo>
                                  <a:pt x="252" y="748"/>
                                </a:lnTo>
                                <a:lnTo>
                                  <a:pt x="248" y="755"/>
                                </a:lnTo>
                                <a:lnTo>
                                  <a:pt x="247" y="769"/>
                                </a:lnTo>
                                <a:lnTo>
                                  <a:pt x="290" y="769"/>
                                </a:lnTo>
                                <a:lnTo>
                                  <a:pt x="290" y="761"/>
                                </a:lnTo>
                                <a:lnTo>
                                  <a:pt x="256" y="761"/>
                                </a:lnTo>
                                <a:lnTo>
                                  <a:pt x="257" y="756"/>
                                </a:lnTo>
                                <a:lnTo>
                                  <a:pt x="260" y="752"/>
                                </a:lnTo>
                                <a:lnTo>
                                  <a:pt x="268" y="747"/>
                                </a:lnTo>
                                <a:lnTo>
                                  <a:pt x="286" y="737"/>
                                </a:lnTo>
                                <a:lnTo>
                                  <a:pt x="291" y="730"/>
                                </a:lnTo>
                                <a:lnTo>
                                  <a:pt x="291" y="717"/>
                                </a:lnTo>
                                <a:close/>
                                <a:moveTo>
                                  <a:pt x="292" y="43"/>
                                </a:moveTo>
                                <a:lnTo>
                                  <a:pt x="282" y="43"/>
                                </a:lnTo>
                                <a:lnTo>
                                  <a:pt x="282" y="14"/>
                                </a:lnTo>
                                <a:lnTo>
                                  <a:pt x="282" y="0"/>
                                </a:lnTo>
                                <a:lnTo>
                                  <a:pt x="276" y="0"/>
                                </a:lnTo>
                                <a:lnTo>
                                  <a:pt x="274" y="3"/>
                                </a:lnTo>
                                <a:lnTo>
                                  <a:pt x="274" y="14"/>
                                </a:lnTo>
                                <a:lnTo>
                                  <a:pt x="274" y="43"/>
                                </a:lnTo>
                                <a:lnTo>
                                  <a:pt x="254" y="43"/>
                                </a:lnTo>
                                <a:lnTo>
                                  <a:pt x="274" y="14"/>
                                </a:lnTo>
                                <a:lnTo>
                                  <a:pt x="274" y="3"/>
                                </a:lnTo>
                                <a:lnTo>
                                  <a:pt x="247" y="42"/>
                                </a:lnTo>
                                <a:lnTo>
                                  <a:pt x="247" y="50"/>
                                </a:lnTo>
                                <a:lnTo>
                                  <a:pt x="274" y="50"/>
                                </a:lnTo>
                                <a:lnTo>
                                  <a:pt x="274" y="66"/>
                                </a:lnTo>
                                <a:lnTo>
                                  <a:pt x="282" y="66"/>
                                </a:lnTo>
                                <a:lnTo>
                                  <a:pt x="282" y="50"/>
                                </a:lnTo>
                                <a:lnTo>
                                  <a:pt x="292" y="50"/>
                                </a:lnTo>
                                <a:lnTo>
                                  <a:pt x="292" y="43"/>
                                </a:lnTo>
                                <a:close/>
                                <a:moveTo>
                                  <a:pt x="309" y="1427"/>
                                </a:moveTo>
                                <a:lnTo>
                                  <a:pt x="307" y="1419"/>
                                </a:lnTo>
                                <a:lnTo>
                                  <a:pt x="303" y="1413"/>
                                </a:lnTo>
                                <a:lnTo>
                                  <a:pt x="301" y="1410"/>
                                </a:lnTo>
                                <a:lnTo>
                                  <a:pt x="301" y="1422"/>
                                </a:lnTo>
                                <a:lnTo>
                                  <a:pt x="301" y="1459"/>
                                </a:lnTo>
                                <a:lnTo>
                                  <a:pt x="297" y="1467"/>
                                </a:lnTo>
                                <a:lnTo>
                                  <a:pt x="279" y="1467"/>
                                </a:lnTo>
                                <a:lnTo>
                                  <a:pt x="275" y="1459"/>
                                </a:lnTo>
                                <a:lnTo>
                                  <a:pt x="275" y="1422"/>
                                </a:lnTo>
                                <a:lnTo>
                                  <a:pt x="279" y="1413"/>
                                </a:lnTo>
                                <a:lnTo>
                                  <a:pt x="297" y="1413"/>
                                </a:lnTo>
                                <a:lnTo>
                                  <a:pt x="301" y="1422"/>
                                </a:lnTo>
                                <a:lnTo>
                                  <a:pt x="301" y="1410"/>
                                </a:lnTo>
                                <a:lnTo>
                                  <a:pt x="299" y="1408"/>
                                </a:lnTo>
                                <a:lnTo>
                                  <a:pt x="294" y="1406"/>
                                </a:lnTo>
                                <a:lnTo>
                                  <a:pt x="282" y="1406"/>
                                </a:lnTo>
                                <a:lnTo>
                                  <a:pt x="276" y="1408"/>
                                </a:lnTo>
                                <a:lnTo>
                                  <a:pt x="273" y="1413"/>
                                </a:lnTo>
                                <a:lnTo>
                                  <a:pt x="269" y="1419"/>
                                </a:lnTo>
                                <a:lnTo>
                                  <a:pt x="267" y="1427"/>
                                </a:lnTo>
                                <a:lnTo>
                                  <a:pt x="267" y="1440"/>
                                </a:lnTo>
                                <a:lnTo>
                                  <a:pt x="268" y="1455"/>
                                </a:lnTo>
                                <a:lnTo>
                                  <a:pt x="272" y="1465"/>
                                </a:lnTo>
                                <a:lnTo>
                                  <a:pt x="279" y="1472"/>
                                </a:lnTo>
                                <a:lnTo>
                                  <a:pt x="288" y="1474"/>
                                </a:lnTo>
                                <a:lnTo>
                                  <a:pt x="302" y="1474"/>
                                </a:lnTo>
                                <a:lnTo>
                                  <a:pt x="306" y="1467"/>
                                </a:lnTo>
                                <a:lnTo>
                                  <a:pt x="309" y="1462"/>
                                </a:lnTo>
                                <a:lnTo>
                                  <a:pt x="309" y="1427"/>
                                </a:lnTo>
                                <a:close/>
                              </a:path>
                            </a:pathLst>
                          </a:custGeom>
                          <a:solidFill>
                            <a:srgbClr val="2626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9" name="docshape66"/>
                        <wps:cNvSpPr>
                          <a:spLocks/>
                        </wps:cNvSpPr>
                        <wps:spPr bwMode="auto">
                          <a:xfrm>
                            <a:off x="2178" y="36"/>
                            <a:ext cx="19" cy="1406"/>
                          </a:xfrm>
                          <a:custGeom>
                            <a:avLst/>
                            <a:gdLst>
                              <a:gd name="T0" fmla="+- 0 2197 2178"/>
                              <a:gd name="T1" fmla="*/ T0 w 19"/>
                              <a:gd name="T2" fmla="+- 0 1442 36"/>
                              <a:gd name="T3" fmla="*/ 1442 h 1406"/>
                              <a:gd name="T4" fmla="+- 0 2197 2178"/>
                              <a:gd name="T5" fmla="*/ T4 w 19"/>
                              <a:gd name="T6" fmla="+- 0 36 36"/>
                              <a:gd name="T7" fmla="*/ 36 h 1406"/>
                              <a:gd name="T8" fmla="+- 0 2197 2178"/>
                              <a:gd name="T9" fmla="*/ T8 w 19"/>
                              <a:gd name="T10" fmla="+- 0 1442 36"/>
                              <a:gd name="T11" fmla="*/ 1442 h 1406"/>
                              <a:gd name="T12" fmla="+- 0 2178 2178"/>
                              <a:gd name="T13" fmla="*/ T12 w 19"/>
                              <a:gd name="T14" fmla="+- 0 1442 36"/>
                              <a:gd name="T15" fmla="*/ 1442 h 1406"/>
                            </a:gdLst>
                            <a:ahLst/>
                            <a:cxnLst>
                              <a:cxn ang="0">
                                <a:pos x="T1" y="T3"/>
                              </a:cxn>
                              <a:cxn ang="0">
                                <a:pos x="T5" y="T7"/>
                              </a:cxn>
                              <a:cxn ang="0">
                                <a:pos x="T9" y="T11"/>
                              </a:cxn>
                              <a:cxn ang="0">
                                <a:pos x="T13" y="T15"/>
                              </a:cxn>
                            </a:cxnLst>
                            <a:rect l="0" t="0" r="r" b="b"/>
                            <a:pathLst>
                              <a:path w="19" h="1406">
                                <a:moveTo>
                                  <a:pt x="19" y="1406"/>
                                </a:moveTo>
                                <a:lnTo>
                                  <a:pt x="19" y="0"/>
                                </a:lnTo>
                                <a:moveTo>
                                  <a:pt x="19" y="1406"/>
                                </a:moveTo>
                                <a:lnTo>
                                  <a:pt x="0" y="1406"/>
                                </a:lnTo>
                              </a:path>
                            </a:pathLst>
                          </a:custGeom>
                          <a:noFill/>
                          <a:ln w="4445">
                            <a:solidFill>
                              <a:srgbClr val="26262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0" name="Line 114"/>
                        <wps:cNvCnPr>
                          <a:cxnSpLocks noChangeShapeType="1"/>
                        </wps:cNvCnPr>
                        <wps:spPr bwMode="auto">
                          <a:xfrm>
                            <a:off x="2197" y="1090"/>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71" name="Line 115"/>
                        <wps:cNvCnPr>
                          <a:cxnSpLocks noChangeShapeType="1"/>
                        </wps:cNvCnPr>
                        <wps:spPr bwMode="auto">
                          <a:xfrm>
                            <a:off x="2197" y="739"/>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72" name="Line 116"/>
                        <wps:cNvCnPr>
                          <a:cxnSpLocks noChangeShapeType="1"/>
                        </wps:cNvCnPr>
                        <wps:spPr bwMode="auto">
                          <a:xfrm>
                            <a:off x="2197" y="388"/>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73" name="Line 117"/>
                        <wps:cNvCnPr>
                          <a:cxnSpLocks noChangeShapeType="1"/>
                        </wps:cNvCnPr>
                        <wps:spPr bwMode="auto">
                          <a:xfrm>
                            <a:off x="2197" y="36"/>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74" name="Line 118"/>
                        <wps:cNvCnPr>
                          <a:cxnSpLocks noChangeShapeType="1"/>
                        </wps:cNvCnPr>
                        <wps:spPr bwMode="auto">
                          <a:xfrm>
                            <a:off x="353" y="1442"/>
                            <a:ext cx="1844"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75" name="Line 119"/>
                        <wps:cNvCnPr>
                          <a:cxnSpLocks noChangeShapeType="1"/>
                        </wps:cNvCnPr>
                        <wps:spPr bwMode="auto">
                          <a:xfrm>
                            <a:off x="478"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76" name="Line 120"/>
                        <wps:cNvCnPr>
                          <a:cxnSpLocks noChangeShapeType="1"/>
                        </wps:cNvCnPr>
                        <wps:spPr bwMode="auto">
                          <a:xfrm>
                            <a:off x="531"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77" name="Line 121"/>
                        <wps:cNvCnPr>
                          <a:cxnSpLocks noChangeShapeType="1"/>
                        </wps:cNvCnPr>
                        <wps:spPr bwMode="auto">
                          <a:xfrm>
                            <a:off x="584"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78" name="Line 122"/>
                        <wps:cNvCnPr>
                          <a:cxnSpLocks noChangeShapeType="1"/>
                        </wps:cNvCnPr>
                        <wps:spPr bwMode="auto">
                          <a:xfrm>
                            <a:off x="637"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79" name="Line 123"/>
                        <wps:cNvCnPr>
                          <a:cxnSpLocks noChangeShapeType="1"/>
                        </wps:cNvCnPr>
                        <wps:spPr bwMode="auto">
                          <a:xfrm>
                            <a:off x="690"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80" name="Line 124"/>
                        <wps:cNvCnPr>
                          <a:cxnSpLocks noChangeShapeType="1"/>
                        </wps:cNvCnPr>
                        <wps:spPr bwMode="auto">
                          <a:xfrm>
                            <a:off x="743"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81" name="Line 125"/>
                        <wps:cNvCnPr>
                          <a:cxnSpLocks noChangeShapeType="1"/>
                        </wps:cNvCnPr>
                        <wps:spPr bwMode="auto">
                          <a:xfrm>
                            <a:off x="796"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82" name="Line 126"/>
                        <wps:cNvCnPr>
                          <a:cxnSpLocks noChangeShapeType="1"/>
                        </wps:cNvCnPr>
                        <wps:spPr bwMode="auto">
                          <a:xfrm>
                            <a:off x="849"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83" name="Line 127"/>
                        <wps:cNvCnPr>
                          <a:cxnSpLocks noChangeShapeType="1"/>
                        </wps:cNvCnPr>
                        <wps:spPr bwMode="auto">
                          <a:xfrm>
                            <a:off x="902"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84" name="Line 128"/>
                        <wps:cNvCnPr>
                          <a:cxnSpLocks noChangeShapeType="1"/>
                        </wps:cNvCnPr>
                        <wps:spPr bwMode="auto">
                          <a:xfrm>
                            <a:off x="955"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85" name="Line 129"/>
                        <wps:cNvCnPr>
                          <a:cxnSpLocks noChangeShapeType="1"/>
                        </wps:cNvCnPr>
                        <wps:spPr bwMode="auto">
                          <a:xfrm>
                            <a:off x="1008"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86" name="Line 130"/>
                        <wps:cNvCnPr>
                          <a:cxnSpLocks noChangeShapeType="1"/>
                        </wps:cNvCnPr>
                        <wps:spPr bwMode="auto">
                          <a:xfrm>
                            <a:off x="1061"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87" name="Line 131"/>
                        <wps:cNvCnPr>
                          <a:cxnSpLocks noChangeShapeType="1"/>
                        </wps:cNvCnPr>
                        <wps:spPr bwMode="auto">
                          <a:xfrm>
                            <a:off x="1114"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88" name="Line 132"/>
                        <wps:cNvCnPr>
                          <a:cxnSpLocks noChangeShapeType="1"/>
                        </wps:cNvCnPr>
                        <wps:spPr bwMode="auto">
                          <a:xfrm>
                            <a:off x="1167"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89" name="Line 133"/>
                        <wps:cNvCnPr>
                          <a:cxnSpLocks noChangeShapeType="1"/>
                        </wps:cNvCnPr>
                        <wps:spPr bwMode="auto">
                          <a:xfrm>
                            <a:off x="1220"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90" name="Line 134"/>
                        <wps:cNvCnPr>
                          <a:cxnSpLocks noChangeShapeType="1"/>
                        </wps:cNvCnPr>
                        <wps:spPr bwMode="auto">
                          <a:xfrm>
                            <a:off x="1273"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91" name="Line 135"/>
                        <wps:cNvCnPr>
                          <a:cxnSpLocks noChangeShapeType="1"/>
                        </wps:cNvCnPr>
                        <wps:spPr bwMode="auto">
                          <a:xfrm>
                            <a:off x="1326"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92" name="Line 136"/>
                        <wps:cNvCnPr>
                          <a:cxnSpLocks noChangeShapeType="1"/>
                        </wps:cNvCnPr>
                        <wps:spPr bwMode="auto">
                          <a:xfrm>
                            <a:off x="1379"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93" name="Line 137"/>
                        <wps:cNvCnPr>
                          <a:cxnSpLocks noChangeShapeType="1"/>
                        </wps:cNvCnPr>
                        <wps:spPr bwMode="auto">
                          <a:xfrm>
                            <a:off x="1432"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94" name="Line 138"/>
                        <wps:cNvCnPr>
                          <a:cxnSpLocks noChangeShapeType="1"/>
                        </wps:cNvCnPr>
                        <wps:spPr bwMode="auto">
                          <a:xfrm>
                            <a:off x="1485"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95" name="Line 139"/>
                        <wps:cNvCnPr>
                          <a:cxnSpLocks noChangeShapeType="1"/>
                        </wps:cNvCnPr>
                        <wps:spPr bwMode="auto">
                          <a:xfrm>
                            <a:off x="1538"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96" name="Line 140"/>
                        <wps:cNvCnPr>
                          <a:cxnSpLocks noChangeShapeType="1"/>
                        </wps:cNvCnPr>
                        <wps:spPr bwMode="auto">
                          <a:xfrm>
                            <a:off x="1591"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97" name="Line 141"/>
                        <wps:cNvCnPr>
                          <a:cxnSpLocks noChangeShapeType="1"/>
                        </wps:cNvCnPr>
                        <wps:spPr bwMode="auto">
                          <a:xfrm>
                            <a:off x="1644"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98" name="Line 142"/>
                        <wps:cNvCnPr>
                          <a:cxnSpLocks noChangeShapeType="1"/>
                        </wps:cNvCnPr>
                        <wps:spPr bwMode="auto">
                          <a:xfrm>
                            <a:off x="1697"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199" name="Line 143"/>
                        <wps:cNvCnPr>
                          <a:cxnSpLocks noChangeShapeType="1"/>
                        </wps:cNvCnPr>
                        <wps:spPr bwMode="auto">
                          <a:xfrm>
                            <a:off x="1750"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00" name="Line 144"/>
                        <wps:cNvCnPr>
                          <a:cxnSpLocks noChangeShapeType="1"/>
                        </wps:cNvCnPr>
                        <wps:spPr bwMode="auto">
                          <a:xfrm>
                            <a:off x="1803"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01" name="Line 145"/>
                        <wps:cNvCnPr>
                          <a:cxnSpLocks noChangeShapeType="1"/>
                        </wps:cNvCnPr>
                        <wps:spPr bwMode="auto">
                          <a:xfrm>
                            <a:off x="1856"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02" name="Line 146"/>
                        <wps:cNvCnPr>
                          <a:cxnSpLocks noChangeShapeType="1"/>
                        </wps:cNvCnPr>
                        <wps:spPr bwMode="auto">
                          <a:xfrm>
                            <a:off x="1909"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03" name="Line 147"/>
                        <wps:cNvCnPr>
                          <a:cxnSpLocks noChangeShapeType="1"/>
                        </wps:cNvCnPr>
                        <wps:spPr bwMode="auto">
                          <a:xfrm>
                            <a:off x="1962"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04" name="Line 148"/>
                        <wps:cNvCnPr>
                          <a:cxnSpLocks noChangeShapeType="1"/>
                        </wps:cNvCnPr>
                        <wps:spPr bwMode="auto">
                          <a:xfrm>
                            <a:off x="2015"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05" name="Line 149"/>
                        <wps:cNvCnPr>
                          <a:cxnSpLocks noChangeShapeType="1"/>
                        </wps:cNvCnPr>
                        <wps:spPr bwMode="auto">
                          <a:xfrm>
                            <a:off x="2068"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06" name="Line 150"/>
                        <wps:cNvCnPr>
                          <a:cxnSpLocks noChangeShapeType="1"/>
                        </wps:cNvCnPr>
                        <wps:spPr bwMode="auto">
                          <a:xfrm>
                            <a:off x="2121" y="1442"/>
                            <a:ext cx="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07" name="docshape67"/>
                        <wps:cNvSpPr>
                          <a:spLocks/>
                        </wps:cNvSpPr>
                        <wps:spPr bwMode="auto">
                          <a:xfrm>
                            <a:off x="352" y="202"/>
                            <a:ext cx="1845" cy="1239"/>
                          </a:xfrm>
                          <a:custGeom>
                            <a:avLst/>
                            <a:gdLst>
                              <a:gd name="T0" fmla="+- 0 376 353"/>
                              <a:gd name="T1" fmla="*/ T0 w 1845"/>
                              <a:gd name="T2" fmla="+- 0 1441 203"/>
                              <a:gd name="T3" fmla="*/ 1441 h 1239"/>
                              <a:gd name="T4" fmla="+- 0 408 353"/>
                              <a:gd name="T5" fmla="*/ T4 w 1845"/>
                              <a:gd name="T6" fmla="+- 0 1441 203"/>
                              <a:gd name="T7" fmla="*/ 1441 h 1239"/>
                              <a:gd name="T8" fmla="+- 0 436 353"/>
                              <a:gd name="T9" fmla="*/ T8 w 1845"/>
                              <a:gd name="T10" fmla="+- 0 1441 203"/>
                              <a:gd name="T11" fmla="*/ 1441 h 1239"/>
                              <a:gd name="T12" fmla="+- 0 459 353"/>
                              <a:gd name="T13" fmla="*/ T12 w 1845"/>
                              <a:gd name="T14" fmla="+- 0 1441 203"/>
                              <a:gd name="T15" fmla="*/ 1441 h 1239"/>
                              <a:gd name="T16" fmla="+- 0 500 353"/>
                              <a:gd name="T17" fmla="*/ T16 w 1845"/>
                              <a:gd name="T18" fmla="+- 0 1441 203"/>
                              <a:gd name="T19" fmla="*/ 1441 h 1239"/>
                              <a:gd name="T20" fmla="+- 0 532 353"/>
                              <a:gd name="T21" fmla="*/ T20 w 1845"/>
                              <a:gd name="T22" fmla="+- 0 1441 203"/>
                              <a:gd name="T23" fmla="*/ 1441 h 1239"/>
                              <a:gd name="T24" fmla="+- 0 560 353"/>
                              <a:gd name="T25" fmla="*/ T24 w 1845"/>
                              <a:gd name="T26" fmla="+- 0 1441 203"/>
                              <a:gd name="T27" fmla="*/ 1441 h 1239"/>
                              <a:gd name="T28" fmla="+- 0 583 353"/>
                              <a:gd name="T29" fmla="*/ T28 w 1845"/>
                              <a:gd name="T30" fmla="+- 0 1441 203"/>
                              <a:gd name="T31" fmla="*/ 1441 h 1239"/>
                              <a:gd name="T32" fmla="+- 0 602 353"/>
                              <a:gd name="T33" fmla="*/ T32 w 1845"/>
                              <a:gd name="T34" fmla="+- 0 1441 203"/>
                              <a:gd name="T35" fmla="*/ 1441 h 1239"/>
                              <a:gd name="T36" fmla="+- 0 634 353"/>
                              <a:gd name="T37" fmla="*/ T36 w 1845"/>
                              <a:gd name="T38" fmla="+- 0 1441 203"/>
                              <a:gd name="T39" fmla="*/ 1441 h 1239"/>
                              <a:gd name="T40" fmla="+- 0 657 353"/>
                              <a:gd name="T41" fmla="*/ T40 w 1845"/>
                              <a:gd name="T42" fmla="+- 0 1441 203"/>
                              <a:gd name="T43" fmla="*/ 1441 h 1239"/>
                              <a:gd name="T44" fmla="+- 0 675 353"/>
                              <a:gd name="T45" fmla="*/ T44 w 1845"/>
                              <a:gd name="T46" fmla="+- 0 1441 203"/>
                              <a:gd name="T47" fmla="*/ 1441 h 1239"/>
                              <a:gd name="T48" fmla="+- 0 694 353"/>
                              <a:gd name="T49" fmla="*/ T48 w 1845"/>
                              <a:gd name="T50" fmla="+- 0 1440 203"/>
                              <a:gd name="T51" fmla="*/ 1440 h 1239"/>
                              <a:gd name="T52" fmla="+- 0 749 353"/>
                              <a:gd name="T53" fmla="*/ T52 w 1845"/>
                              <a:gd name="T54" fmla="+- 0 1440 203"/>
                              <a:gd name="T55" fmla="*/ 1440 h 1239"/>
                              <a:gd name="T56" fmla="+- 0 777 353"/>
                              <a:gd name="T57" fmla="*/ T56 w 1845"/>
                              <a:gd name="T58" fmla="+- 0 1440 203"/>
                              <a:gd name="T59" fmla="*/ 1440 h 1239"/>
                              <a:gd name="T60" fmla="+- 0 804 353"/>
                              <a:gd name="T61" fmla="*/ T60 w 1845"/>
                              <a:gd name="T62" fmla="+- 0 1439 203"/>
                              <a:gd name="T63" fmla="*/ 1439 h 1239"/>
                              <a:gd name="T64" fmla="+- 0 827 353"/>
                              <a:gd name="T65" fmla="*/ T64 w 1845"/>
                              <a:gd name="T66" fmla="+- 0 1439 203"/>
                              <a:gd name="T67" fmla="*/ 1439 h 1239"/>
                              <a:gd name="T68" fmla="+- 0 846 353"/>
                              <a:gd name="T69" fmla="*/ T68 w 1845"/>
                              <a:gd name="T70" fmla="+- 0 1438 203"/>
                              <a:gd name="T71" fmla="*/ 1438 h 1239"/>
                              <a:gd name="T72" fmla="+- 0 864 353"/>
                              <a:gd name="T73" fmla="*/ T72 w 1845"/>
                              <a:gd name="T74" fmla="+- 0 1438 203"/>
                              <a:gd name="T75" fmla="*/ 1438 h 1239"/>
                              <a:gd name="T76" fmla="+- 0 892 353"/>
                              <a:gd name="T77" fmla="*/ T76 w 1845"/>
                              <a:gd name="T78" fmla="+- 0 1437 203"/>
                              <a:gd name="T79" fmla="*/ 1437 h 1239"/>
                              <a:gd name="T80" fmla="+- 0 910 353"/>
                              <a:gd name="T81" fmla="*/ T80 w 1845"/>
                              <a:gd name="T82" fmla="+- 0 1436 203"/>
                              <a:gd name="T83" fmla="*/ 1436 h 1239"/>
                              <a:gd name="T84" fmla="+- 0 938 353"/>
                              <a:gd name="T85" fmla="*/ T84 w 1845"/>
                              <a:gd name="T86" fmla="+- 0 1434 203"/>
                              <a:gd name="T87" fmla="*/ 1434 h 1239"/>
                              <a:gd name="T88" fmla="+- 0 957 353"/>
                              <a:gd name="T89" fmla="*/ T88 w 1845"/>
                              <a:gd name="T90" fmla="+- 0 1433 203"/>
                              <a:gd name="T91" fmla="*/ 1433 h 1239"/>
                              <a:gd name="T92" fmla="+- 0 975 353"/>
                              <a:gd name="T93" fmla="*/ T92 w 1845"/>
                              <a:gd name="T94" fmla="+- 0 1431 203"/>
                              <a:gd name="T95" fmla="*/ 1431 h 1239"/>
                              <a:gd name="T96" fmla="+- 0 1159 353"/>
                              <a:gd name="T97" fmla="*/ T96 w 1845"/>
                              <a:gd name="T98" fmla="+- 0 1288 203"/>
                              <a:gd name="T99" fmla="*/ 1288 h 1239"/>
                              <a:gd name="T100" fmla="+- 0 1210 353"/>
                              <a:gd name="T101" fmla="*/ T100 w 1845"/>
                              <a:gd name="T102" fmla="+- 0 965 203"/>
                              <a:gd name="T103" fmla="*/ 965 h 1239"/>
                              <a:gd name="T104" fmla="+- 0 1233 353"/>
                              <a:gd name="T105" fmla="*/ T104 w 1845"/>
                              <a:gd name="T106" fmla="+- 0 652 203"/>
                              <a:gd name="T107" fmla="*/ 652 h 1239"/>
                              <a:gd name="T108" fmla="+- 0 1252 353"/>
                              <a:gd name="T109" fmla="*/ T108 w 1845"/>
                              <a:gd name="T110" fmla="+- 0 365 203"/>
                              <a:gd name="T111" fmla="*/ 365 h 1239"/>
                              <a:gd name="T112" fmla="+- 0 1288 353"/>
                              <a:gd name="T113" fmla="*/ T112 w 1845"/>
                              <a:gd name="T114" fmla="+- 0 298 203"/>
                              <a:gd name="T115" fmla="*/ 298 h 1239"/>
                              <a:gd name="T116" fmla="+- 0 1311 353"/>
                              <a:gd name="T117" fmla="*/ T116 w 1845"/>
                              <a:gd name="T118" fmla="+- 0 641 203"/>
                              <a:gd name="T119" fmla="*/ 641 h 1239"/>
                              <a:gd name="T120" fmla="+- 0 1335 353"/>
                              <a:gd name="T121" fmla="*/ T120 w 1845"/>
                              <a:gd name="T122" fmla="+- 0 957 203"/>
                              <a:gd name="T123" fmla="*/ 957 h 1239"/>
                              <a:gd name="T124" fmla="+- 0 1376 353"/>
                              <a:gd name="T125" fmla="*/ T124 w 1845"/>
                              <a:gd name="T126" fmla="+- 0 1252 203"/>
                              <a:gd name="T127" fmla="*/ 1252 h 1239"/>
                              <a:gd name="T128" fmla="+- 0 1519 353"/>
                              <a:gd name="T129" fmla="*/ T128 w 1845"/>
                              <a:gd name="T130" fmla="+- 0 1423 203"/>
                              <a:gd name="T131" fmla="*/ 1423 h 1239"/>
                              <a:gd name="T132" fmla="+- 0 1588 353"/>
                              <a:gd name="T133" fmla="*/ T132 w 1845"/>
                              <a:gd name="T134" fmla="+- 0 1433 203"/>
                              <a:gd name="T135" fmla="*/ 1433 h 1239"/>
                              <a:gd name="T136" fmla="+- 0 1616 353"/>
                              <a:gd name="T137" fmla="*/ T136 w 1845"/>
                              <a:gd name="T138" fmla="+- 0 1435 203"/>
                              <a:gd name="T139" fmla="*/ 1435 h 1239"/>
                              <a:gd name="T140" fmla="+- 0 1634 353"/>
                              <a:gd name="T141" fmla="*/ T140 w 1845"/>
                              <a:gd name="T142" fmla="+- 0 1436 203"/>
                              <a:gd name="T143" fmla="*/ 1436 h 1239"/>
                              <a:gd name="T144" fmla="+- 0 1657 353"/>
                              <a:gd name="T145" fmla="*/ T144 w 1845"/>
                              <a:gd name="T146" fmla="+- 0 1437 203"/>
                              <a:gd name="T147" fmla="*/ 1437 h 1239"/>
                              <a:gd name="T148" fmla="+- 0 1676 353"/>
                              <a:gd name="T149" fmla="*/ T148 w 1845"/>
                              <a:gd name="T150" fmla="+- 0 1438 203"/>
                              <a:gd name="T151" fmla="*/ 1438 h 1239"/>
                              <a:gd name="T152" fmla="+- 0 1694 353"/>
                              <a:gd name="T153" fmla="*/ T152 w 1845"/>
                              <a:gd name="T154" fmla="+- 0 1438 203"/>
                              <a:gd name="T155" fmla="*/ 1438 h 1239"/>
                              <a:gd name="T156" fmla="+- 0 1713 353"/>
                              <a:gd name="T157" fmla="*/ T156 w 1845"/>
                              <a:gd name="T158" fmla="+- 0 1439 203"/>
                              <a:gd name="T159" fmla="*/ 1439 h 1239"/>
                              <a:gd name="T160" fmla="+- 0 1731 353"/>
                              <a:gd name="T161" fmla="*/ T160 w 1845"/>
                              <a:gd name="T162" fmla="+- 0 1439 203"/>
                              <a:gd name="T163" fmla="*/ 1439 h 1239"/>
                              <a:gd name="T164" fmla="+- 0 1768 353"/>
                              <a:gd name="T165" fmla="*/ T164 w 1845"/>
                              <a:gd name="T166" fmla="+- 0 1440 203"/>
                              <a:gd name="T167" fmla="*/ 1440 h 1239"/>
                              <a:gd name="T168" fmla="+- 0 1796 353"/>
                              <a:gd name="T169" fmla="*/ T168 w 1845"/>
                              <a:gd name="T170" fmla="+- 0 1440 203"/>
                              <a:gd name="T171" fmla="*/ 1440 h 1239"/>
                              <a:gd name="T172" fmla="+- 0 1814 353"/>
                              <a:gd name="T173" fmla="*/ T172 w 1845"/>
                              <a:gd name="T174" fmla="+- 0 1440 203"/>
                              <a:gd name="T175" fmla="*/ 1440 h 1239"/>
                              <a:gd name="T176" fmla="+- 0 1855 353"/>
                              <a:gd name="T177" fmla="*/ T176 w 1845"/>
                              <a:gd name="T178" fmla="+- 0 1440 203"/>
                              <a:gd name="T179" fmla="*/ 1440 h 1239"/>
                              <a:gd name="T180" fmla="+- 0 1874 353"/>
                              <a:gd name="T181" fmla="*/ T180 w 1845"/>
                              <a:gd name="T182" fmla="+- 0 1441 203"/>
                              <a:gd name="T183" fmla="*/ 1441 h 1239"/>
                              <a:gd name="T184" fmla="+- 0 1892 353"/>
                              <a:gd name="T185" fmla="*/ T184 w 1845"/>
                              <a:gd name="T186" fmla="+- 0 1441 203"/>
                              <a:gd name="T187" fmla="*/ 1441 h 1239"/>
                              <a:gd name="T188" fmla="+- 0 1929 353"/>
                              <a:gd name="T189" fmla="*/ T188 w 1845"/>
                              <a:gd name="T190" fmla="+- 0 1441 203"/>
                              <a:gd name="T191" fmla="*/ 1441 h 1239"/>
                              <a:gd name="T192" fmla="+- 0 1948 353"/>
                              <a:gd name="T193" fmla="*/ T192 w 1845"/>
                              <a:gd name="T194" fmla="+- 0 1441 203"/>
                              <a:gd name="T195" fmla="*/ 1441 h 1239"/>
                              <a:gd name="T196" fmla="+- 0 1971 353"/>
                              <a:gd name="T197" fmla="*/ T196 w 1845"/>
                              <a:gd name="T198" fmla="+- 0 1441 203"/>
                              <a:gd name="T199" fmla="*/ 1441 h 1239"/>
                              <a:gd name="T200" fmla="+- 0 1994 353"/>
                              <a:gd name="T201" fmla="*/ T200 w 1845"/>
                              <a:gd name="T202" fmla="+- 0 1441 203"/>
                              <a:gd name="T203" fmla="*/ 1441 h 1239"/>
                              <a:gd name="T204" fmla="+- 0 2026 353"/>
                              <a:gd name="T205" fmla="*/ T204 w 1845"/>
                              <a:gd name="T206" fmla="+- 0 1441 203"/>
                              <a:gd name="T207" fmla="*/ 1441 h 1239"/>
                              <a:gd name="T208" fmla="+- 0 2063 353"/>
                              <a:gd name="T209" fmla="*/ T208 w 1845"/>
                              <a:gd name="T210" fmla="+- 0 1441 203"/>
                              <a:gd name="T211" fmla="*/ 1441 h 1239"/>
                              <a:gd name="T212" fmla="+- 0 2095 353"/>
                              <a:gd name="T213" fmla="*/ T212 w 1845"/>
                              <a:gd name="T214" fmla="+- 0 1441 203"/>
                              <a:gd name="T215" fmla="*/ 1441 h 1239"/>
                              <a:gd name="T216" fmla="+- 0 2118 353"/>
                              <a:gd name="T217" fmla="*/ T216 w 1845"/>
                              <a:gd name="T218" fmla="+- 0 1441 203"/>
                              <a:gd name="T219" fmla="*/ 1441 h 1239"/>
                              <a:gd name="T220" fmla="+- 0 2146 353"/>
                              <a:gd name="T221" fmla="*/ T220 w 1845"/>
                              <a:gd name="T222" fmla="+- 0 1441 203"/>
                              <a:gd name="T223" fmla="*/ 1441 h 1239"/>
                              <a:gd name="T224" fmla="+- 0 2178 353"/>
                              <a:gd name="T225" fmla="*/ T224 w 1845"/>
                              <a:gd name="T226" fmla="+- 0 1441 203"/>
                              <a:gd name="T227" fmla="*/ 1441 h 123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Lst>
                            <a:rect l="0" t="0" r="r" b="b"/>
                            <a:pathLst>
                              <a:path w="1845" h="1239">
                                <a:moveTo>
                                  <a:pt x="0" y="1238"/>
                                </a:moveTo>
                                <a:lnTo>
                                  <a:pt x="9" y="1238"/>
                                </a:lnTo>
                                <a:lnTo>
                                  <a:pt x="13" y="1238"/>
                                </a:lnTo>
                                <a:lnTo>
                                  <a:pt x="23" y="1238"/>
                                </a:lnTo>
                                <a:lnTo>
                                  <a:pt x="27" y="1238"/>
                                </a:lnTo>
                                <a:lnTo>
                                  <a:pt x="41" y="1238"/>
                                </a:lnTo>
                                <a:lnTo>
                                  <a:pt x="46" y="1238"/>
                                </a:lnTo>
                                <a:lnTo>
                                  <a:pt x="55" y="1238"/>
                                </a:lnTo>
                                <a:lnTo>
                                  <a:pt x="60" y="1238"/>
                                </a:lnTo>
                                <a:lnTo>
                                  <a:pt x="69" y="1238"/>
                                </a:lnTo>
                                <a:lnTo>
                                  <a:pt x="73" y="1238"/>
                                </a:lnTo>
                                <a:lnTo>
                                  <a:pt x="83" y="1238"/>
                                </a:lnTo>
                                <a:lnTo>
                                  <a:pt x="87" y="1238"/>
                                </a:lnTo>
                                <a:lnTo>
                                  <a:pt x="92" y="1238"/>
                                </a:lnTo>
                                <a:lnTo>
                                  <a:pt x="96" y="1238"/>
                                </a:lnTo>
                                <a:lnTo>
                                  <a:pt x="106" y="1238"/>
                                </a:lnTo>
                                <a:lnTo>
                                  <a:pt x="110" y="1238"/>
                                </a:lnTo>
                                <a:lnTo>
                                  <a:pt x="124" y="1238"/>
                                </a:lnTo>
                                <a:lnTo>
                                  <a:pt x="129" y="1238"/>
                                </a:lnTo>
                                <a:lnTo>
                                  <a:pt x="147" y="1238"/>
                                </a:lnTo>
                                <a:lnTo>
                                  <a:pt x="152" y="1238"/>
                                </a:lnTo>
                                <a:lnTo>
                                  <a:pt x="161" y="1238"/>
                                </a:lnTo>
                                <a:lnTo>
                                  <a:pt x="166" y="1238"/>
                                </a:lnTo>
                                <a:lnTo>
                                  <a:pt x="179" y="1238"/>
                                </a:lnTo>
                                <a:lnTo>
                                  <a:pt x="184" y="1238"/>
                                </a:lnTo>
                                <a:lnTo>
                                  <a:pt x="193" y="1238"/>
                                </a:lnTo>
                                <a:lnTo>
                                  <a:pt x="198" y="1238"/>
                                </a:lnTo>
                                <a:lnTo>
                                  <a:pt x="207" y="1238"/>
                                </a:lnTo>
                                <a:lnTo>
                                  <a:pt x="212" y="1238"/>
                                </a:lnTo>
                                <a:lnTo>
                                  <a:pt x="216" y="1238"/>
                                </a:lnTo>
                                <a:lnTo>
                                  <a:pt x="221" y="1238"/>
                                </a:lnTo>
                                <a:lnTo>
                                  <a:pt x="230" y="1238"/>
                                </a:lnTo>
                                <a:lnTo>
                                  <a:pt x="235" y="1238"/>
                                </a:lnTo>
                                <a:lnTo>
                                  <a:pt x="239" y="1238"/>
                                </a:lnTo>
                                <a:lnTo>
                                  <a:pt x="244" y="1238"/>
                                </a:lnTo>
                                <a:lnTo>
                                  <a:pt x="249" y="1238"/>
                                </a:lnTo>
                                <a:lnTo>
                                  <a:pt x="253" y="1238"/>
                                </a:lnTo>
                                <a:lnTo>
                                  <a:pt x="258" y="1238"/>
                                </a:lnTo>
                                <a:lnTo>
                                  <a:pt x="276" y="1238"/>
                                </a:lnTo>
                                <a:lnTo>
                                  <a:pt x="281" y="1238"/>
                                </a:lnTo>
                                <a:lnTo>
                                  <a:pt x="290" y="1238"/>
                                </a:lnTo>
                                <a:lnTo>
                                  <a:pt x="295" y="1238"/>
                                </a:lnTo>
                                <a:lnTo>
                                  <a:pt x="299" y="1238"/>
                                </a:lnTo>
                                <a:lnTo>
                                  <a:pt x="304" y="1238"/>
                                </a:lnTo>
                                <a:lnTo>
                                  <a:pt x="308" y="1238"/>
                                </a:lnTo>
                                <a:lnTo>
                                  <a:pt x="313" y="1238"/>
                                </a:lnTo>
                                <a:lnTo>
                                  <a:pt x="318" y="1238"/>
                                </a:lnTo>
                                <a:lnTo>
                                  <a:pt x="322" y="1238"/>
                                </a:lnTo>
                                <a:lnTo>
                                  <a:pt x="327" y="1238"/>
                                </a:lnTo>
                                <a:lnTo>
                                  <a:pt x="332" y="1238"/>
                                </a:lnTo>
                                <a:lnTo>
                                  <a:pt x="336" y="1237"/>
                                </a:lnTo>
                                <a:lnTo>
                                  <a:pt x="341" y="1237"/>
                                </a:lnTo>
                                <a:lnTo>
                                  <a:pt x="382" y="1237"/>
                                </a:lnTo>
                                <a:lnTo>
                                  <a:pt x="387" y="1237"/>
                                </a:lnTo>
                                <a:lnTo>
                                  <a:pt x="391" y="1237"/>
                                </a:lnTo>
                                <a:lnTo>
                                  <a:pt x="396" y="1237"/>
                                </a:lnTo>
                                <a:lnTo>
                                  <a:pt x="401" y="1237"/>
                                </a:lnTo>
                                <a:lnTo>
                                  <a:pt x="405" y="1237"/>
                                </a:lnTo>
                                <a:lnTo>
                                  <a:pt x="419" y="1237"/>
                                </a:lnTo>
                                <a:lnTo>
                                  <a:pt x="424" y="1237"/>
                                </a:lnTo>
                                <a:lnTo>
                                  <a:pt x="428" y="1237"/>
                                </a:lnTo>
                                <a:lnTo>
                                  <a:pt x="442" y="1236"/>
                                </a:lnTo>
                                <a:lnTo>
                                  <a:pt x="447" y="1236"/>
                                </a:lnTo>
                                <a:lnTo>
                                  <a:pt x="451" y="1236"/>
                                </a:lnTo>
                                <a:lnTo>
                                  <a:pt x="456" y="1236"/>
                                </a:lnTo>
                                <a:lnTo>
                                  <a:pt x="465" y="1236"/>
                                </a:lnTo>
                                <a:lnTo>
                                  <a:pt x="470" y="1236"/>
                                </a:lnTo>
                                <a:lnTo>
                                  <a:pt x="474" y="1236"/>
                                </a:lnTo>
                                <a:lnTo>
                                  <a:pt x="479" y="1236"/>
                                </a:lnTo>
                                <a:lnTo>
                                  <a:pt x="484" y="1236"/>
                                </a:lnTo>
                                <a:lnTo>
                                  <a:pt x="488" y="1235"/>
                                </a:lnTo>
                                <a:lnTo>
                                  <a:pt x="493" y="1235"/>
                                </a:lnTo>
                                <a:lnTo>
                                  <a:pt x="497" y="1235"/>
                                </a:lnTo>
                                <a:lnTo>
                                  <a:pt x="502" y="1235"/>
                                </a:lnTo>
                                <a:lnTo>
                                  <a:pt x="507" y="1235"/>
                                </a:lnTo>
                                <a:lnTo>
                                  <a:pt x="511" y="1235"/>
                                </a:lnTo>
                                <a:lnTo>
                                  <a:pt x="521" y="1234"/>
                                </a:lnTo>
                                <a:lnTo>
                                  <a:pt x="525" y="1234"/>
                                </a:lnTo>
                                <a:lnTo>
                                  <a:pt x="530" y="1234"/>
                                </a:lnTo>
                                <a:lnTo>
                                  <a:pt x="539" y="1234"/>
                                </a:lnTo>
                                <a:lnTo>
                                  <a:pt x="544" y="1234"/>
                                </a:lnTo>
                                <a:lnTo>
                                  <a:pt x="548" y="1233"/>
                                </a:lnTo>
                                <a:lnTo>
                                  <a:pt x="553" y="1233"/>
                                </a:lnTo>
                                <a:lnTo>
                                  <a:pt x="557" y="1233"/>
                                </a:lnTo>
                                <a:lnTo>
                                  <a:pt x="567" y="1232"/>
                                </a:lnTo>
                                <a:lnTo>
                                  <a:pt x="576" y="1232"/>
                                </a:lnTo>
                                <a:lnTo>
                                  <a:pt x="580" y="1232"/>
                                </a:lnTo>
                                <a:lnTo>
                                  <a:pt x="585" y="1231"/>
                                </a:lnTo>
                                <a:lnTo>
                                  <a:pt x="590" y="1231"/>
                                </a:lnTo>
                                <a:lnTo>
                                  <a:pt x="594" y="1231"/>
                                </a:lnTo>
                                <a:lnTo>
                                  <a:pt x="599" y="1230"/>
                                </a:lnTo>
                                <a:lnTo>
                                  <a:pt x="604" y="1230"/>
                                </a:lnTo>
                                <a:lnTo>
                                  <a:pt x="608" y="1230"/>
                                </a:lnTo>
                                <a:lnTo>
                                  <a:pt x="613" y="1229"/>
                                </a:lnTo>
                                <a:lnTo>
                                  <a:pt x="617" y="1229"/>
                                </a:lnTo>
                                <a:lnTo>
                                  <a:pt x="622" y="1228"/>
                                </a:lnTo>
                                <a:lnTo>
                                  <a:pt x="682" y="1218"/>
                                </a:lnTo>
                                <a:lnTo>
                                  <a:pt x="737" y="1194"/>
                                </a:lnTo>
                                <a:lnTo>
                                  <a:pt x="779" y="1149"/>
                                </a:lnTo>
                                <a:lnTo>
                                  <a:pt x="806" y="1085"/>
                                </a:lnTo>
                                <a:lnTo>
                                  <a:pt x="825" y="1010"/>
                                </a:lnTo>
                                <a:lnTo>
                                  <a:pt x="839" y="927"/>
                                </a:lnTo>
                                <a:lnTo>
                                  <a:pt x="848" y="853"/>
                                </a:lnTo>
                                <a:lnTo>
                                  <a:pt x="857" y="762"/>
                                </a:lnTo>
                                <a:lnTo>
                                  <a:pt x="866" y="651"/>
                                </a:lnTo>
                                <a:lnTo>
                                  <a:pt x="871" y="588"/>
                                </a:lnTo>
                                <a:lnTo>
                                  <a:pt x="875" y="520"/>
                                </a:lnTo>
                                <a:lnTo>
                                  <a:pt x="880" y="449"/>
                                </a:lnTo>
                                <a:lnTo>
                                  <a:pt x="885" y="376"/>
                                </a:lnTo>
                                <a:lnTo>
                                  <a:pt x="889" y="302"/>
                                </a:lnTo>
                                <a:lnTo>
                                  <a:pt x="894" y="230"/>
                                </a:lnTo>
                                <a:lnTo>
                                  <a:pt x="899" y="162"/>
                                </a:lnTo>
                                <a:lnTo>
                                  <a:pt x="908" y="54"/>
                                </a:lnTo>
                                <a:lnTo>
                                  <a:pt x="922" y="0"/>
                                </a:lnTo>
                                <a:lnTo>
                                  <a:pt x="926" y="16"/>
                                </a:lnTo>
                                <a:lnTo>
                                  <a:pt x="935" y="95"/>
                                </a:lnTo>
                                <a:lnTo>
                                  <a:pt x="945" y="219"/>
                                </a:lnTo>
                                <a:lnTo>
                                  <a:pt x="949" y="291"/>
                                </a:lnTo>
                                <a:lnTo>
                                  <a:pt x="954" y="364"/>
                                </a:lnTo>
                                <a:lnTo>
                                  <a:pt x="958" y="438"/>
                                </a:lnTo>
                                <a:lnTo>
                                  <a:pt x="963" y="509"/>
                                </a:lnTo>
                                <a:lnTo>
                                  <a:pt x="968" y="577"/>
                                </a:lnTo>
                                <a:lnTo>
                                  <a:pt x="972" y="641"/>
                                </a:lnTo>
                                <a:lnTo>
                                  <a:pt x="982" y="754"/>
                                </a:lnTo>
                                <a:lnTo>
                                  <a:pt x="991" y="847"/>
                                </a:lnTo>
                                <a:lnTo>
                                  <a:pt x="1000" y="922"/>
                                </a:lnTo>
                                <a:lnTo>
                                  <a:pt x="1009" y="982"/>
                                </a:lnTo>
                                <a:lnTo>
                                  <a:pt x="1023" y="1049"/>
                                </a:lnTo>
                                <a:lnTo>
                                  <a:pt x="1041" y="1109"/>
                                </a:lnTo>
                                <a:lnTo>
                                  <a:pt x="1074" y="1168"/>
                                </a:lnTo>
                                <a:lnTo>
                                  <a:pt x="1124" y="1206"/>
                                </a:lnTo>
                                <a:lnTo>
                                  <a:pt x="1166" y="1220"/>
                                </a:lnTo>
                                <a:lnTo>
                                  <a:pt x="1171" y="1221"/>
                                </a:lnTo>
                                <a:lnTo>
                                  <a:pt x="1226" y="1229"/>
                                </a:lnTo>
                                <a:lnTo>
                                  <a:pt x="1230" y="1229"/>
                                </a:lnTo>
                                <a:lnTo>
                                  <a:pt x="1235" y="1230"/>
                                </a:lnTo>
                                <a:lnTo>
                                  <a:pt x="1240" y="1230"/>
                                </a:lnTo>
                                <a:lnTo>
                                  <a:pt x="1254" y="1231"/>
                                </a:lnTo>
                                <a:lnTo>
                                  <a:pt x="1258" y="1232"/>
                                </a:lnTo>
                                <a:lnTo>
                                  <a:pt x="1263" y="1232"/>
                                </a:lnTo>
                                <a:lnTo>
                                  <a:pt x="1267" y="1232"/>
                                </a:lnTo>
                                <a:lnTo>
                                  <a:pt x="1272" y="1232"/>
                                </a:lnTo>
                                <a:lnTo>
                                  <a:pt x="1277" y="1233"/>
                                </a:lnTo>
                                <a:lnTo>
                                  <a:pt x="1281" y="1233"/>
                                </a:lnTo>
                                <a:lnTo>
                                  <a:pt x="1286" y="1233"/>
                                </a:lnTo>
                                <a:lnTo>
                                  <a:pt x="1295" y="1234"/>
                                </a:lnTo>
                                <a:lnTo>
                                  <a:pt x="1300" y="1234"/>
                                </a:lnTo>
                                <a:lnTo>
                                  <a:pt x="1304" y="1234"/>
                                </a:lnTo>
                                <a:lnTo>
                                  <a:pt x="1309" y="1234"/>
                                </a:lnTo>
                                <a:lnTo>
                                  <a:pt x="1313" y="1234"/>
                                </a:lnTo>
                                <a:lnTo>
                                  <a:pt x="1318" y="1234"/>
                                </a:lnTo>
                                <a:lnTo>
                                  <a:pt x="1323" y="1235"/>
                                </a:lnTo>
                                <a:lnTo>
                                  <a:pt x="1327" y="1235"/>
                                </a:lnTo>
                                <a:lnTo>
                                  <a:pt x="1332" y="1235"/>
                                </a:lnTo>
                                <a:lnTo>
                                  <a:pt x="1337" y="1235"/>
                                </a:lnTo>
                                <a:lnTo>
                                  <a:pt x="1341" y="1235"/>
                                </a:lnTo>
                                <a:lnTo>
                                  <a:pt x="1346" y="1235"/>
                                </a:lnTo>
                                <a:lnTo>
                                  <a:pt x="1350" y="1235"/>
                                </a:lnTo>
                                <a:lnTo>
                                  <a:pt x="1355" y="1236"/>
                                </a:lnTo>
                                <a:lnTo>
                                  <a:pt x="1360" y="1236"/>
                                </a:lnTo>
                                <a:lnTo>
                                  <a:pt x="1364" y="1236"/>
                                </a:lnTo>
                                <a:lnTo>
                                  <a:pt x="1369" y="1236"/>
                                </a:lnTo>
                                <a:lnTo>
                                  <a:pt x="1373" y="1236"/>
                                </a:lnTo>
                                <a:lnTo>
                                  <a:pt x="1378" y="1236"/>
                                </a:lnTo>
                                <a:lnTo>
                                  <a:pt x="1383" y="1236"/>
                                </a:lnTo>
                                <a:lnTo>
                                  <a:pt x="1406" y="1236"/>
                                </a:lnTo>
                                <a:lnTo>
                                  <a:pt x="1410" y="1237"/>
                                </a:lnTo>
                                <a:lnTo>
                                  <a:pt x="1415" y="1237"/>
                                </a:lnTo>
                                <a:lnTo>
                                  <a:pt x="1419" y="1237"/>
                                </a:lnTo>
                                <a:lnTo>
                                  <a:pt x="1433" y="1237"/>
                                </a:lnTo>
                                <a:lnTo>
                                  <a:pt x="1438" y="1237"/>
                                </a:lnTo>
                                <a:lnTo>
                                  <a:pt x="1443" y="1237"/>
                                </a:lnTo>
                                <a:lnTo>
                                  <a:pt x="1447" y="1237"/>
                                </a:lnTo>
                                <a:lnTo>
                                  <a:pt x="1452" y="1237"/>
                                </a:lnTo>
                                <a:lnTo>
                                  <a:pt x="1456" y="1237"/>
                                </a:lnTo>
                                <a:lnTo>
                                  <a:pt x="1461" y="1237"/>
                                </a:lnTo>
                                <a:lnTo>
                                  <a:pt x="1466" y="1237"/>
                                </a:lnTo>
                                <a:lnTo>
                                  <a:pt x="1470" y="1237"/>
                                </a:lnTo>
                                <a:lnTo>
                                  <a:pt x="1475" y="1237"/>
                                </a:lnTo>
                                <a:lnTo>
                                  <a:pt x="1502" y="1237"/>
                                </a:lnTo>
                                <a:lnTo>
                                  <a:pt x="1507" y="1238"/>
                                </a:lnTo>
                                <a:lnTo>
                                  <a:pt x="1512" y="1238"/>
                                </a:lnTo>
                                <a:lnTo>
                                  <a:pt x="1516" y="1238"/>
                                </a:lnTo>
                                <a:lnTo>
                                  <a:pt x="1521" y="1238"/>
                                </a:lnTo>
                                <a:lnTo>
                                  <a:pt x="1526" y="1238"/>
                                </a:lnTo>
                                <a:lnTo>
                                  <a:pt x="1530" y="1238"/>
                                </a:lnTo>
                                <a:lnTo>
                                  <a:pt x="1535" y="1238"/>
                                </a:lnTo>
                                <a:lnTo>
                                  <a:pt x="1539" y="1238"/>
                                </a:lnTo>
                                <a:lnTo>
                                  <a:pt x="1544" y="1238"/>
                                </a:lnTo>
                                <a:lnTo>
                                  <a:pt x="1549" y="1238"/>
                                </a:lnTo>
                                <a:lnTo>
                                  <a:pt x="1572" y="1238"/>
                                </a:lnTo>
                                <a:lnTo>
                                  <a:pt x="1576" y="1238"/>
                                </a:lnTo>
                                <a:lnTo>
                                  <a:pt x="1581" y="1238"/>
                                </a:lnTo>
                                <a:lnTo>
                                  <a:pt x="1585" y="1238"/>
                                </a:lnTo>
                                <a:lnTo>
                                  <a:pt x="1590" y="1238"/>
                                </a:lnTo>
                                <a:lnTo>
                                  <a:pt x="1595" y="1238"/>
                                </a:lnTo>
                                <a:lnTo>
                                  <a:pt x="1599" y="1238"/>
                                </a:lnTo>
                                <a:lnTo>
                                  <a:pt x="1604" y="1238"/>
                                </a:lnTo>
                                <a:lnTo>
                                  <a:pt x="1608" y="1238"/>
                                </a:lnTo>
                                <a:lnTo>
                                  <a:pt x="1618" y="1238"/>
                                </a:lnTo>
                                <a:lnTo>
                                  <a:pt x="1622" y="1238"/>
                                </a:lnTo>
                                <a:lnTo>
                                  <a:pt x="1627" y="1238"/>
                                </a:lnTo>
                                <a:lnTo>
                                  <a:pt x="1632" y="1238"/>
                                </a:lnTo>
                                <a:lnTo>
                                  <a:pt x="1641" y="1238"/>
                                </a:lnTo>
                                <a:lnTo>
                                  <a:pt x="1645" y="1238"/>
                                </a:lnTo>
                                <a:lnTo>
                                  <a:pt x="1659" y="1238"/>
                                </a:lnTo>
                                <a:lnTo>
                                  <a:pt x="1664" y="1238"/>
                                </a:lnTo>
                                <a:lnTo>
                                  <a:pt x="1673" y="1238"/>
                                </a:lnTo>
                                <a:lnTo>
                                  <a:pt x="1678" y="1238"/>
                                </a:lnTo>
                                <a:lnTo>
                                  <a:pt x="1687" y="1238"/>
                                </a:lnTo>
                                <a:lnTo>
                                  <a:pt x="1691" y="1238"/>
                                </a:lnTo>
                                <a:lnTo>
                                  <a:pt x="1710" y="1238"/>
                                </a:lnTo>
                                <a:lnTo>
                                  <a:pt x="1715" y="1238"/>
                                </a:lnTo>
                                <a:lnTo>
                                  <a:pt x="1728" y="1238"/>
                                </a:lnTo>
                                <a:lnTo>
                                  <a:pt x="1733" y="1238"/>
                                </a:lnTo>
                                <a:lnTo>
                                  <a:pt x="1742" y="1238"/>
                                </a:lnTo>
                                <a:lnTo>
                                  <a:pt x="1747" y="1238"/>
                                </a:lnTo>
                                <a:lnTo>
                                  <a:pt x="1751" y="1238"/>
                                </a:lnTo>
                                <a:lnTo>
                                  <a:pt x="1756" y="1238"/>
                                </a:lnTo>
                                <a:lnTo>
                                  <a:pt x="1765" y="1238"/>
                                </a:lnTo>
                                <a:lnTo>
                                  <a:pt x="1770" y="1238"/>
                                </a:lnTo>
                                <a:lnTo>
                                  <a:pt x="1779" y="1238"/>
                                </a:lnTo>
                                <a:lnTo>
                                  <a:pt x="1784" y="1238"/>
                                </a:lnTo>
                                <a:lnTo>
                                  <a:pt x="1793" y="1238"/>
                                </a:lnTo>
                                <a:lnTo>
                                  <a:pt x="1798" y="1238"/>
                                </a:lnTo>
                                <a:lnTo>
                                  <a:pt x="1811" y="1238"/>
                                </a:lnTo>
                                <a:lnTo>
                                  <a:pt x="1816" y="1238"/>
                                </a:lnTo>
                                <a:lnTo>
                                  <a:pt x="1825" y="1238"/>
                                </a:lnTo>
                                <a:lnTo>
                                  <a:pt x="1830" y="1238"/>
                                </a:lnTo>
                                <a:lnTo>
                                  <a:pt x="1844" y="1238"/>
                                </a:lnTo>
                              </a:path>
                            </a:pathLst>
                          </a:custGeom>
                          <a:noFill/>
                          <a:ln w="7277">
                            <a:solidFill>
                              <a:srgbClr val="0072B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8" name="Line 152"/>
                        <wps:cNvCnPr>
                          <a:cxnSpLocks noChangeShapeType="1"/>
                        </wps:cNvCnPr>
                        <wps:spPr bwMode="auto">
                          <a:xfrm>
                            <a:off x="353" y="1442"/>
                            <a:ext cx="1844"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09" name="Line 153"/>
                        <wps:cNvCnPr>
                          <a:cxnSpLocks noChangeShapeType="1"/>
                        </wps:cNvCnPr>
                        <wps:spPr bwMode="auto">
                          <a:xfrm>
                            <a:off x="353" y="36"/>
                            <a:ext cx="1844"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10" name="Line 154"/>
                        <wps:cNvCnPr>
                          <a:cxnSpLocks noChangeShapeType="1"/>
                        </wps:cNvCnPr>
                        <wps:spPr bwMode="auto">
                          <a:xfrm>
                            <a:off x="353" y="1442"/>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11" name="Line 155"/>
                        <wps:cNvCnPr>
                          <a:cxnSpLocks noChangeShapeType="1"/>
                        </wps:cNvCnPr>
                        <wps:spPr bwMode="auto">
                          <a:xfrm>
                            <a:off x="814" y="1442"/>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12" name="Line 156"/>
                        <wps:cNvCnPr>
                          <a:cxnSpLocks noChangeShapeType="1"/>
                        </wps:cNvCnPr>
                        <wps:spPr bwMode="auto">
                          <a:xfrm>
                            <a:off x="1275" y="1442"/>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13" name="Line 157"/>
                        <wps:cNvCnPr>
                          <a:cxnSpLocks noChangeShapeType="1"/>
                        </wps:cNvCnPr>
                        <wps:spPr bwMode="auto">
                          <a:xfrm>
                            <a:off x="1736" y="1442"/>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14" name="Line 158"/>
                        <wps:cNvCnPr>
                          <a:cxnSpLocks noChangeShapeType="1"/>
                        </wps:cNvCnPr>
                        <wps:spPr bwMode="auto">
                          <a:xfrm>
                            <a:off x="2197" y="1442"/>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15" name="Line 159"/>
                        <wps:cNvCnPr>
                          <a:cxnSpLocks noChangeShapeType="1"/>
                        </wps:cNvCnPr>
                        <wps:spPr bwMode="auto">
                          <a:xfrm>
                            <a:off x="353" y="36"/>
                            <a:ext cx="0" cy="19"/>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16" name="Line 160"/>
                        <wps:cNvCnPr>
                          <a:cxnSpLocks noChangeShapeType="1"/>
                        </wps:cNvCnPr>
                        <wps:spPr bwMode="auto">
                          <a:xfrm>
                            <a:off x="814" y="36"/>
                            <a:ext cx="0" cy="19"/>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17" name="Line 161"/>
                        <wps:cNvCnPr>
                          <a:cxnSpLocks noChangeShapeType="1"/>
                        </wps:cNvCnPr>
                        <wps:spPr bwMode="auto">
                          <a:xfrm>
                            <a:off x="1275" y="36"/>
                            <a:ext cx="0" cy="19"/>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18" name="Line 162"/>
                        <wps:cNvCnPr>
                          <a:cxnSpLocks noChangeShapeType="1"/>
                        </wps:cNvCnPr>
                        <wps:spPr bwMode="auto">
                          <a:xfrm>
                            <a:off x="1736" y="36"/>
                            <a:ext cx="0" cy="19"/>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19" name="Line 163"/>
                        <wps:cNvCnPr>
                          <a:cxnSpLocks noChangeShapeType="1"/>
                        </wps:cNvCnPr>
                        <wps:spPr bwMode="auto">
                          <a:xfrm>
                            <a:off x="2197" y="36"/>
                            <a:ext cx="0" cy="19"/>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20" name="docshape68"/>
                        <wps:cNvSpPr>
                          <a:spLocks/>
                        </wps:cNvSpPr>
                        <wps:spPr bwMode="auto">
                          <a:xfrm>
                            <a:off x="251" y="1491"/>
                            <a:ext cx="2006" cy="195"/>
                          </a:xfrm>
                          <a:custGeom>
                            <a:avLst/>
                            <a:gdLst>
                              <a:gd name="T0" fmla="+- 0 319 252"/>
                              <a:gd name="T1" fmla="*/ T0 w 2006"/>
                              <a:gd name="T2" fmla="+- 0 1496 1491"/>
                              <a:gd name="T3" fmla="*/ 1496 h 195"/>
                              <a:gd name="T4" fmla="+- 0 290 252"/>
                              <a:gd name="T5" fmla="*/ T4 w 2006"/>
                              <a:gd name="T6" fmla="+- 0 1514 1491"/>
                              <a:gd name="T7" fmla="*/ 1514 h 195"/>
                              <a:gd name="T8" fmla="+- 0 286 252"/>
                              <a:gd name="T9" fmla="*/ T8 w 2006"/>
                              <a:gd name="T10" fmla="+- 0 1537 1491"/>
                              <a:gd name="T11" fmla="*/ 1537 h 195"/>
                              <a:gd name="T12" fmla="+- 0 320 252"/>
                              <a:gd name="T13" fmla="*/ T12 w 2006"/>
                              <a:gd name="T14" fmla="+- 0 1526 1491"/>
                              <a:gd name="T15" fmla="*/ 1526 h 195"/>
                              <a:gd name="T16" fmla="+- 0 363 252"/>
                              <a:gd name="T17" fmla="*/ T16 w 2006"/>
                              <a:gd name="T18" fmla="+- 0 1553 1491"/>
                              <a:gd name="T19" fmla="*/ 1553 h 195"/>
                              <a:gd name="T20" fmla="+- 0 360 252"/>
                              <a:gd name="T21" fmla="*/ T20 w 2006"/>
                              <a:gd name="T22" fmla="+- 0 1491 1491"/>
                              <a:gd name="T23" fmla="*/ 1491 h 195"/>
                              <a:gd name="T24" fmla="+- 0 345 252"/>
                              <a:gd name="T25" fmla="*/ T24 w 2006"/>
                              <a:gd name="T26" fmla="+- 0 1557 1491"/>
                              <a:gd name="T27" fmla="*/ 1557 h 195"/>
                              <a:gd name="T28" fmla="+- 0 418 252"/>
                              <a:gd name="T29" fmla="*/ T28 w 2006"/>
                              <a:gd name="T30" fmla="+- 0 1496 1491"/>
                              <a:gd name="T31" fmla="*/ 1496 h 195"/>
                              <a:gd name="T32" fmla="+- 0 418 252"/>
                              <a:gd name="T33" fmla="*/ T32 w 2006"/>
                              <a:gd name="T34" fmla="+- 0 1507 1491"/>
                              <a:gd name="T35" fmla="*/ 1507 h 195"/>
                              <a:gd name="T36" fmla="+- 0 384 252"/>
                              <a:gd name="T37" fmla="*/ T36 w 2006"/>
                              <a:gd name="T38" fmla="+- 0 1525 1491"/>
                              <a:gd name="T39" fmla="*/ 1525 h 195"/>
                              <a:gd name="T40" fmla="+- 0 734 252"/>
                              <a:gd name="T41" fmla="*/ T40 w 2006"/>
                              <a:gd name="T42" fmla="+- 0 1529 1491"/>
                              <a:gd name="T43" fmla="*/ 1529 h 195"/>
                              <a:gd name="T44" fmla="+- 0 748 252"/>
                              <a:gd name="T45" fmla="*/ T44 w 2006"/>
                              <a:gd name="T46" fmla="+- 0 1504 1491"/>
                              <a:gd name="T47" fmla="*/ 1504 h 195"/>
                              <a:gd name="T48" fmla="+- 0 828 252"/>
                              <a:gd name="T49" fmla="*/ T48 w 2006"/>
                              <a:gd name="T50" fmla="+- 0 1496 1491"/>
                              <a:gd name="T51" fmla="*/ 1496 h 195"/>
                              <a:gd name="T52" fmla="+- 0 828 252"/>
                              <a:gd name="T53" fmla="*/ T52 w 2006"/>
                              <a:gd name="T54" fmla="+- 0 1507 1491"/>
                              <a:gd name="T55" fmla="*/ 1507 h 195"/>
                              <a:gd name="T56" fmla="+- 0 794 252"/>
                              <a:gd name="T57" fmla="*/ T56 w 2006"/>
                              <a:gd name="T58" fmla="+- 0 1525 1491"/>
                              <a:gd name="T59" fmla="*/ 1525 h 195"/>
                              <a:gd name="T60" fmla="+- 0 887 252"/>
                              <a:gd name="T61" fmla="*/ T60 w 2006"/>
                              <a:gd name="T62" fmla="+- 0 1513 1491"/>
                              <a:gd name="T63" fmla="*/ 1513 h 195"/>
                              <a:gd name="T64" fmla="+- 0 853 252"/>
                              <a:gd name="T65" fmla="*/ T64 w 2006"/>
                              <a:gd name="T66" fmla="+- 0 1507 1491"/>
                              <a:gd name="T67" fmla="*/ 1507 h 195"/>
                              <a:gd name="T68" fmla="+- 0 851 252"/>
                              <a:gd name="T69" fmla="*/ T68 w 2006"/>
                              <a:gd name="T70" fmla="+- 0 1498 1491"/>
                              <a:gd name="T71" fmla="*/ 1498 h 195"/>
                              <a:gd name="T72" fmla="+- 0 884 252"/>
                              <a:gd name="T73" fmla="*/ T72 w 2006"/>
                              <a:gd name="T74" fmla="+- 0 1553 1491"/>
                              <a:gd name="T75" fmla="*/ 1553 h 195"/>
                              <a:gd name="T76" fmla="+- 0 1080 252"/>
                              <a:gd name="T77" fmla="*/ T76 w 2006"/>
                              <a:gd name="T78" fmla="+- 0 1631 1491"/>
                              <a:gd name="T79" fmla="*/ 1631 h 195"/>
                              <a:gd name="T80" fmla="+- 0 1158 252"/>
                              <a:gd name="T81" fmla="*/ T80 w 2006"/>
                              <a:gd name="T82" fmla="+- 0 1652 1491"/>
                              <a:gd name="T83" fmla="*/ 1652 h 195"/>
                              <a:gd name="T84" fmla="+- 0 1126 252"/>
                              <a:gd name="T85" fmla="*/ T84 w 2006"/>
                              <a:gd name="T86" fmla="+- 0 1637 1491"/>
                              <a:gd name="T87" fmla="*/ 1637 h 195"/>
                              <a:gd name="T88" fmla="+- 0 1146 252"/>
                              <a:gd name="T89" fmla="*/ T88 w 2006"/>
                              <a:gd name="T90" fmla="+- 0 1686 1491"/>
                              <a:gd name="T91" fmla="*/ 1686 h 195"/>
                              <a:gd name="T92" fmla="+- 0 1122 252"/>
                              <a:gd name="T93" fmla="*/ T92 w 2006"/>
                              <a:gd name="T94" fmla="+- 0 1671 1491"/>
                              <a:gd name="T95" fmla="*/ 1671 h 195"/>
                              <a:gd name="T96" fmla="+- 0 1179 252"/>
                              <a:gd name="T97" fmla="*/ T96 w 2006"/>
                              <a:gd name="T98" fmla="+- 0 1651 1491"/>
                              <a:gd name="T99" fmla="*/ 1651 h 195"/>
                              <a:gd name="T100" fmla="+- 0 1206 252"/>
                              <a:gd name="T101" fmla="*/ T100 w 2006"/>
                              <a:gd name="T102" fmla="+- 0 1635 1491"/>
                              <a:gd name="T103" fmla="*/ 1635 h 195"/>
                              <a:gd name="T104" fmla="+- 0 1195 252"/>
                              <a:gd name="T105" fmla="*/ T104 w 2006"/>
                              <a:gd name="T106" fmla="+- 0 1678 1491"/>
                              <a:gd name="T107" fmla="*/ 1678 h 195"/>
                              <a:gd name="T108" fmla="+- 0 1173 252"/>
                              <a:gd name="T109" fmla="*/ T108 w 2006"/>
                              <a:gd name="T110" fmla="+- 0 1686 1491"/>
                              <a:gd name="T111" fmla="*/ 1686 h 195"/>
                              <a:gd name="T112" fmla="+- 0 1228 252"/>
                              <a:gd name="T113" fmla="*/ T112 w 2006"/>
                              <a:gd name="T114" fmla="+- 0 1631 1491"/>
                              <a:gd name="T115" fmla="*/ 1631 h 195"/>
                              <a:gd name="T116" fmla="+- 0 1277 252"/>
                              <a:gd name="T117" fmla="*/ T116 w 2006"/>
                              <a:gd name="T118" fmla="+- 0 1645 1491"/>
                              <a:gd name="T119" fmla="*/ 1645 h 195"/>
                              <a:gd name="T120" fmla="+- 0 1277 252"/>
                              <a:gd name="T121" fmla="*/ T120 w 2006"/>
                              <a:gd name="T122" fmla="+- 0 1637 1491"/>
                              <a:gd name="T123" fmla="*/ 1637 h 195"/>
                              <a:gd name="T124" fmla="+- 0 1273 252"/>
                              <a:gd name="T125" fmla="*/ T124 w 2006"/>
                              <a:gd name="T126" fmla="+- 0 1683 1491"/>
                              <a:gd name="T127" fmla="*/ 1683 h 195"/>
                              <a:gd name="T128" fmla="+- 0 1289 252"/>
                              <a:gd name="T129" fmla="*/ T128 w 2006"/>
                              <a:gd name="T130" fmla="+- 0 1505 1491"/>
                              <a:gd name="T131" fmla="*/ 1505 h 195"/>
                              <a:gd name="T132" fmla="+- 0 1261 252"/>
                              <a:gd name="T133" fmla="*/ T132 w 2006"/>
                              <a:gd name="T134" fmla="+- 0 1498 1491"/>
                              <a:gd name="T135" fmla="*/ 1498 h 195"/>
                              <a:gd name="T136" fmla="+- 0 1251 252"/>
                              <a:gd name="T137" fmla="*/ T136 w 2006"/>
                              <a:gd name="T138" fmla="+- 0 1504 1491"/>
                              <a:gd name="T139" fmla="*/ 1504 h 195"/>
                              <a:gd name="T140" fmla="+- 0 1291 252"/>
                              <a:gd name="T141" fmla="*/ T140 w 2006"/>
                              <a:gd name="T142" fmla="+- 0 1548 1491"/>
                              <a:gd name="T143" fmla="*/ 1548 h 195"/>
                              <a:gd name="T144" fmla="+- 0 1298 252"/>
                              <a:gd name="T145" fmla="*/ T144 w 2006"/>
                              <a:gd name="T146" fmla="+- 0 1631 1491"/>
                              <a:gd name="T147" fmla="*/ 1631 h 195"/>
                              <a:gd name="T148" fmla="+- 0 1340 252"/>
                              <a:gd name="T149" fmla="*/ T148 w 2006"/>
                              <a:gd name="T150" fmla="+- 0 1676 1491"/>
                              <a:gd name="T151" fmla="*/ 1676 h 195"/>
                              <a:gd name="T152" fmla="+- 0 1395 252"/>
                              <a:gd name="T153" fmla="*/ T152 w 2006"/>
                              <a:gd name="T154" fmla="+- 0 1634 1491"/>
                              <a:gd name="T155" fmla="*/ 1634 h 195"/>
                              <a:gd name="T156" fmla="+- 0 1363 252"/>
                              <a:gd name="T157" fmla="*/ T156 w 2006"/>
                              <a:gd name="T158" fmla="+- 0 1640 1491"/>
                              <a:gd name="T159" fmla="*/ 1640 h 195"/>
                              <a:gd name="T160" fmla="+- 0 1364 252"/>
                              <a:gd name="T161" fmla="*/ T160 w 2006"/>
                              <a:gd name="T162" fmla="+- 0 1679 1491"/>
                              <a:gd name="T163" fmla="*/ 1679 h 195"/>
                              <a:gd name="T164" fmla="+- 0 1386 252"/>
                              <a:gd name="T165" fmla="*/ T164 w 2006"/>
                              <a:gd name="T166" fmla="+- 0 1651 1491"/>
                              <a:gd name="T167" fmla="*/ 1651 h 195"/>
                              <a:gd name="T168" fmla="+- 0 1375 252"/>
                              <a:gd name="T169" fmla="*/ T168 w 2006"/>
                              <a:gd name="T170" fmla="+- 0 1686 1491"/>
                              <a:gd name="T171" fmla="*/ 1686 h 195"/>
                              <a:gd name="T172" fmla="+- 0 1401 252"/>
                              <a:gd name="T173" fmla="*/ T172 w 2006"/>
                              <a:gd name="T174" fmla="+- 0 1679 1491"/>
                              <a:gd name="T175" fmla="*/ 1679 h 195"/>
                              <a:gd name="T176" fmla="+- 0 1671 252"/>
                              <a:gd name="T177" fmla="*/ T176 w 2006"/>
                              <a:gd name="T178" fmla="+- 0 1501 1491"/>
                              <a:gd name="T179" fmla="*/ 1501 h 195"/>
                              <a:gd name="T180" fmla="+- 0 1743 252"/>
                              <a:gd name="T181" fmla="*/ T180 w 2006"/>
                              <a:gd name="T182" fmla="+- 0 1505 1491"/>
                              <a:gd name="T183" fmla="*/ 1505 h 195"/>
                              <a:gd name="T184" fmla="+- 0 1715 252"/>
                              <a:gd name="T185" fmla="*/ T184 w 2006"/>
                              <a:gd name="T186" fmla="+- 0 1498 1491"/>
                              <a:gd name="T187" fmla="*/ 1498 h 195"/>
                              <a:gd name="T188" fmla="+- 0 1705 252"/>
                              <a:gd name="T189" fmla="*/ T188 w 2006"/>
                              <a:gd name="T190" fmla="+- 0 1504 1491"/>
                              <a:gd name="T191" fmla="*/ 1504 h 195"/>
                              <a:gd name="T192" fmla="+- 0 1745 252"/>
                              <a:gd name="T193" fmla="*/ T192 w 2006"/>
                              <a:gd name="T194" fmla="+- 0 1548 1491"/>
                              <a:gd name="T195" fmla="*/ 1548 h 195"/>
                              <a:gd name="T196" fmla="+- 0 1766 252"/>
                              <a:gd name="T197" fmla="*/ T196 w 2006"/>
                              <a:gd name="T198" fmla="+- 0 1553 1491"/>
                              <a:gd name="T199" fmla="*/ 1553 h 195"/>
                              <a:gd name="T200" fmla="+- 0 1769 252"/>
                              <a:gd name="T201" fmla="*/ T200 w 2006"/>
                              <a:gd name="T202" fmla="+- 0 1491 1491"/>
                              <a:gd name="T203" fmla="*/ 1491 h 195"/>
                              <a:gd name="T204" fmla="+- 0 1775 252"/>
                              <a:gd name="T205" fmla="*/ T204 w 2006"/>
                              <a:gd name="T206" fmla="+- 0 1560 1491"/>
                              <a:gd name="T207" fmla="*/ 1560 h 195"/>
                              <a:gd name="T208" fmla="+- 0 2149 252"/>
                              <a:gd name="T209" fmla="*/ T208 w 2006"/>
                              <a:gd name="T210" fmla="+- 0 1496 1491"/>
                              <a:gd name="T211" fmla="*/ 1496 h 195"/>
                              <a:gd name="T212" fmla="+- 0 2121 252"/>
                              <a:gd name="T213" fmla="*/ T212 w 2006"/>
                              <a:gd name="T214" fmla="+- 0 1514 1491"/>
                              <a:gd name="T215" fmla="*/ 1514 h 195"/>
                              <a:gd name="T216" fmla="+- 0 2144 252"/>
                              <a:gd name="T217" fmla="*/ T216 w 2006"/>
                              <a:gd name="T218" fmla="+- 0 1521 1491"/>
                              <a:gd name="T219" fmla="*/ 1521 h 195"/>
                              <a:gd name="T220" fmla="+- 0 2122 252"/>
                              <a:gd name="T221" fmla="*/ T220 w 2006"/>
                              <a:gd name="T222" fmla="+- 0 1544 1491"/>
                              <a:gd name="T223" fmla="*/ 1544 h 195"/>
                              <a:gd name="T224" fmla="+- 0 2198 252"/>
                              <a:gd name="T225" fmla="*/ T224 w 2006"/>
                              <a:gd name="T226" fmla="+- 0 1507 1491"/>
                              <a:gd name="T227" fmla="*/ 1507 h 195"/>
                              <a:gd name="T228" fmla="+- 0 2198 252"/>
                              <a:gd name="T229" fmla="*/ T228 w 2006"/>
                              <a:gd name="T230" fmla="+- 0 1496 1491"/>
                              <a:gd name="T231" fmla="*/ 1496 h 195"/>
                              <a:gd name="T232" fmla="+- 0 2165 252"/>
                              <a:gd name="T233" fmla="*/ T232 w 2006"/>
                              <a:gd name="T234" fmla="+- 0 1540 1491"/>
                              <a:gd name="T235" fmla="*/ 1540 h 195"/>
                              <a:gd name="T236" fmla="+- 0 2255 252"/>
                              <a:gd name="T237" fmla="*/ T236 w 2006"/>
                              <a:gd name="T238" fmla="+- 0 1505 1491"/>
                              <a:gd name="T239" fmla="*/ 1505 h 195"/>
                              <a:gd name="T240" fmla="+- 0 2227 252"/>
                              <a:gd name="T241" fmla="*/ T240 w 2006"/>
                              <a:gd name="T242" fmla="+- 0 1498 1491"/>
                              <a:gd name="T243" fmla="*/ 1498 h 195"/>
                              <a:gd name="T244" fmla="+- 0 2217 252"/>
                              <a:gd name="T245" fmla="*/ T244 w 2006"/>
                              <a:gd name="T246" fmla="+- 0 1504 1491"/>
                              <a:gd name="T247" fmla="*/ 1504 h 195"/>
                              <a:gd name="T248" fmla="+- 0 2257 252"/>
                              <a:gd name="T249" fmla="*/ T248 w 2006"/>
                              <a:gd name="T250" fmla="+- 0 1548 1491"/>
                              <a:gd name="T251" fmla="*/ 1548 h 1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 ang="0">
                                <a:pos x="T241" y="T243"/>
                              </a:cxn>
                              <a:cxn ang="0">
                                <a:pos x="T245" y="T247"/>
                              </a:cxn>
                              <a:cxn ang="0">
                                <a:pos x="T249" y="T251"/>
                              </a:cxn>
                            </a:cxnLst>
                            <a:rect l="0" t="0" r="r" b="b"/>
                            <a:pathLst>
                              <a:path w="2006" h="195">
                                <a:moveTo>
                                  <a:pt x="21" y="38"/>
                                </a:moveTo>
                                <a:lnTo>
                                  <a:pt x="0" y="38"/>
                                </a:lnTo>
                                <a:lnTo>
                                  <a:pt x="0" y="45"/>
                                </a:lnTo>
                                <a:lnTo>
                                  <a:pt x="21" y="45"/>
                                </a:lnTo>
                                <a:lnTo>
                                  <a:pt x="21" y="38"/>
                                </a:lnTo>
                                <a:close/>
                                <a:moveTo>
                                  <a:pt x="73" y="14"/>
                                </a:moveTo>
                                <a:lnTo>
                                  <a:pt x="70" y="9"/>
                                </a:lnTo>
                                <a:lnTo>
                                  <a:pt x="69" y="7"/>
                                </a:lnTo>
                                <a:lnTo>
                                  <a:pt x="67" y="5"/>
                                </a:lnTo>
                                <a:lnTo>
                                  <a:pt x="63" y="2"/>
                                </a:lnTo>
                                <a:lnTo>
                                  <a:pt x="58" y="0"/>
                                </a:lnTo>
                                <a:lnTo>
                                  <a:pt x="44" y="0"/>
                                </a:lnTo>
                                <a:lnTo>
                                  <a:pt x="37" y="3"/>
                                </a:lnTo>
                                <a:lnTo>
                                  <a:pt x="34" y="9"/>
                                </a:lnTo>
                                <a:lnTo>
                                  <a:pt x="32" y="12"/>
                                </a:lnTo>
                                <a:lnTo>
                                  <a:pt x="31" y="16"/>
                                </a:lnTo>
                                <a:lnTo>
                                  <a:pt x="30" y="23"/>
                                </a:lnTo>
                                <a:lnTo>
                                  <a:pt x="38" y="23"/>
                                </a:lnTo>
                                <a:lnTo>
                                  <a:pt x="39" y="19"/>
                                </a:lnTo>
                                <a:lnTo>
                                  <a:pt x="39" y="16"/>
                                </a:lnTo>
                                <a:lnTo>
                                  <a:pt x="43" y="10"/>
                                </a:lnTo>
                                <a:lnTo>
                                  <a:pt x="47" y="7"/>
                                </a:lnTo>
                                <a:lnTo>
                                  <a:pt x="59" y="7"/>
                                </a:lnTo>
                                <a:lnTo>
                                  <a:pt x="64" y="13"/>
                                </a:lnTo>
                                <a:lnTo>
                                  <a:pt x="64" y="25"/>
                                </a:lnTo>
                                <a:lnTo>
                                  <a:pt x="61" y="30"/>
                                </a:lnTo>
                                <a:lnTo>
                                  <a:pt x="34" y="46"/>
                                </a:lnTo>
                                <a:lnTo>
                                  <a:pt x="30" y="52"/>
                                </a:lnTo>
                                <a:lnTo>
                                  <a:pt x="29" y="66"/>
                                </a:lnTo>
                                <a:lnTo>
                                  <a:pt x="72" y="66"/>
                                </a:lnTo>
                                <a:lnTo>
                                  <a:pt x="72" y="59"/>
                                </a:lnTo>
                                <a:lnTo>
                                  <a:pt x="38" y="59"/>
                                </a:lnTo>
                                <a:lnTo>
                                  <a:pt x="39" y="53"/>
                                </a:lnTo>
                                <a:lnTo>
                                  <a:pt x="42" y="50"/>
                                </a:lnTo>
                                <a:lnTo>
                                  <a:pt x="50" y="45"/>
                                </a:lnTo>
                                <a:lnTo>
                                  <a:pt x="68" y="35"/>
                                </a:lnTo>
                                <a:lnTo>
                                  <a:pt x="73" y="28"/>
                                </a:lnTo>
                                <a:lnTo>
                                  <a:pt x="73" y="14"/>
                                </a:lnTo>
                                <a:close/>
                                <a:moveTo>
                                  <a:pt x="123" y="22"/>
                                </a:moveTo>
                                <a:lnTo>
                                  <a:pt x="121" y="14"/>
                                </a:lnTo>
                                <a:lnTo>
                                  <a:pt x="117" y="7"/>
                                </a:lnTo>
                                <a:lnTo>
                                  <a:pt x="115" y="5"/>
                                </a:lnTo>
                                <a:lnTo>
                                  <a:pt x="115" y="16"/>
                                </a:lnTo>
                                <a:lnTo>
                                  <a:pt x="115" y="53"/>
                                </a:lnTo>
                                <a:lnTo>
                                  <a:pt x="111" y="62"/>
                                </a:lnTo>
                                <a:lnTo>
                                  <a:pt x="93" y="62"/>
                                </a:lnTo>
                                <a:lnTo>
                                  <a:pt x="89" y="53"/>
                                </a:lnTo>
                                <a:lnTo>
                                  <a:pt x="89" y="16"/>
                                </a:lnTo>
                                <a:lnTo>
                                  <a:pt x="93" y="7"/>
                                </a:lnTo>
                                <a:lnTo>
                                  <a:pt x="111" y="7"/>
                                </a:lnTo>
                                <a:lnTo>
                                  <a:pt x="115" y="16"/>
                                </a:lnTo>
                                <a:lnTo>
                                  <a:pt x="115" y="5"/>
                                </a:lnTo>
                                <a:lnTo>
                                  <a:pt x="114" y="3"/>
                                </a:lnTo>
                                <a:lnTo>
                                  <a:pt x="108" y="0"/>
                                </a:lnTo>
                                <a:lnTo>
                                  <a:pt x="96" y="0"/>
                                </a:lnTo>
                                <a:lnTo>
                                  <a:pt x="90" y="3"/>
                                </a:lnTo>
                                <a:lnTo>
                                  <a:pt x="87" y="7"/>
                                </a:lnTo>
                                <a:lnTo>
                                  <a:pt x="83" y="13"/>
                                </a:lnTo>
                                <a:lnTo>
                                  <a:pt x="81" y="22"/>
                                </a:lnTo>
                                <a:lnTo>
                                  <a:pt x="81" y="34"/>
                                </a:lnTo>
                                <a:lnTo>
                                  <a:pt x="82" y="49"/>
                                </a:lnTo>
                                <a:lnTo>
                                  <a:pt x="86" y="60"/>
                                </a:lnTo>
                                <a:lnTo>
                                  <a:pt x="93" y="66"/>
                                </a:lnTo>
                                <a:lnTo>
                                  <a:pt x="102" y="69"/>
                                </a:lnTo>
                                <a:lnTo>
                                  <a:pt x="116" y="69"/>
                                </a:lnTo>
                                <a:lnTo>
                                  <a:pt x="120" y="62"/>
                                </a:lnTo>
                                <a:lnTo>
                                  <a:pt x="123" y="57"/>
                                </a:lnTo>
                                <a:lnTo>
                                  <a:pt x="123" y="22"/>
                                </a:lnTo>
                                <a:close/>
                                <a:moveTo>
                                  <a:pt x="174" y="22"/>
                                </a:moveTo>
                                <a:lnTo>
                                  <a:pt x="172" y="14"/>
                                </a:lnTo>
                                <a:lnTo>
                                  <a:pt x="168" y="7"/>
                                </a:lnTo>
                                <a:lnTo>
                                  <a:pt x="166" y="5"/>
                                </a:lnTo>
                                <a:lnTo>
                                  <a:pt x="166" y="16"/>
                                </a:lnTo>
                                <a:lnTo>
                                  <a:pt x="166" y="53"/>
                                </a:lnTo>
                                <a:lnTo>
                                  <a:pt x="162" y="62"/>
                                </a:lnTo>
                                <a:lnTo>
                                  <a:pt x="144" y="62"/>
                                </a:lnTo>
                                <a:lnTo>
                                  <a:pt x="140" y="53"/>
                                </a:lnTo>
                                <a:lnTo>
                                  <a:pt x="140" y="16"/>
                                </a:lnTo>
                                <a:lnTo>
                                  <a:pt x="144" y="7"/>
                                </a:lnTo>
                                <a:lnTo>
                                  <a:pt x="162" y="7"/>
                                </a:lnTo>
                                <a:lnTo>
                                  <a:pt x="166" y="16"/>
                                </a:lnTo>
                                <a:lnTo>
                                  <a:pt x="166" y="5"/>
                                </a:lnTo>
                                <a:lnTo>
                                  <a:pt x="165" y="3"/>
                                </a:lnTo>
                                <a:lnTo>
                                  <a:pt x="159" y="0"/>
                                </a:lnTo>
                                <a:lnTo>
                                  <a:pt x="147" y="0"/>
                                </a:lnTo>
                                <a:lnTo>
                                  <a:pt x="141" y="3"/>
                                </a:lnTo>
                                <a:lnTo>
                                  <a:pt x="138" y="7"/>
                                </a:lnTo>
                                <a:lnTo>
                                  <a:pt x="134" y="13"/>
                                </a:lnTo>
                                <a:lnTo>
                                  <a:pt x="132" y="22"/>
                                </a:lnTo>
                                <a:lnTo>
                                  <a:pt x="132" y="34"/>
                                </a:lnTo>
                                <a:lnTo>
                                  <a:pt x="133" y="49"/>
                                </a:lnTo>
                                <a:lnTo>
                                  <a:pt x="137" y="60"/>
                                </a:lnTo>
                                <a:lnTo>
                                  <a:pt x="144" y="66"/>
                                </a:lnTo>
                                <a:lnTo>
                                  <a:pt x="153" y="69"/>
                                </a:lnTo>
                                <a:lnTo>
                                  <a:pt x="167" y="69"/>
                                </a:lnTo>
                                <a:lnTo>
                                  <a:pt x="171" y="62"/>
                                </a:lnTo>
                                <a:lnTo>
                                  <a:pt x="174" y="57"/>
                                </a:lnTo>
                                <a:lnTo>
                                  <a:pt x="174" y="22"/>
                                </a:lnTo>
                                <a:close/>
                                <a:moveTo>
                                  <a:pt x="482" y="38"/>
                                </a:moveTo>
                                <a:lnTo>
                                  <a:pt x="461" y="38"/>
                                </a:lnTo>
                                <a:lnTo>
                                  <a:pt x="461" y="45"/>
                                </a:lnTo>
                                <a:lnTo>
                                  <a:pt x="482" y="45"/>
                                </a:lnTo>
                                <a:lnTo>
                                  <a:pt x="482" y="38"/>
                                </a:lnTo>
                                <a:close/>
                                <a:moveTo>
                                  <a:pt x="519" y="0"/>
                                </a:moveTo>
                                <a:lnTo>
                                  <a:pt x="513" y="0"/>
                                </a:lnTo>
                                <a:lnTo>
                                  <a:pt x="510" y="10"/>
                                </a:lnTo>
                                <a:lnTo>
                                  <a:pt x="509" y="12"/>
                                </a:lnTo>
                                <a:lnTo>
                                  <a:pt x="496" y="13"/>
                                </a:lnTo>
                                <a:lnTo>
                                  <a:pt x="496" y="19"/>
                                </a:lnTo>
                                <a:lnTo>
                                  <a:pt x="511" y="19"/>
                                </a:lnTo>
                                <a:lnTo>
                                  <a:pt x="511" y="67"/>
                                </a:lnTo>
                                <a:lnTo>
                                  <a:pt x="519" y="67"/>
                                </a:lnTo>
                                <a:lnTo>
                                  <a:pt x="519" y="0"/>
                                </a:lnTo>
                                <a:close/>
                                <a:moveTo>
                                  <a:pt x="584" y="22"/>
                                </a:moveTo>
                                <a:lnTo>
                                  <a:pt x="582" y="14"/>
                                </a:lnTo>
                                <a:lnTo>
                                  <a:pt x="578" y="7"/>
                                </a:lnTo>
                                <a:lnTo>
                                  <a:pt x="576" y="5"/>
                                </a:lnTo>
                                <a:lnTo>
                                  <a:pt x="576" y="16"/>
                                </a:lnTo>
                                <a:lnTo>
                                  <a:pt x="576" y="53"/>
                                </a:lnTo>
                                <a:lnTo>
                                  <a:pt x="572" y="62"/>
                                </a:lnTo>
                                <a:lnTo>
                                  <a:pt x="554" y="62"/>
                                </a:lnTo>
                                <a:lnTo>
                                  <a:pt x="550" y="53"/>
                                </a:lnTo>
                                <a:lnTo>
                                  <a:pt x="550" y="16"/>
                                </a:lnTo>
                                <a:lnTo>
                                  <a:pt x="554" y="7"/>
                                </a:lnTo>
                                <a:lnTo>
                                  <a:pt x="572" y="7"/>
                                </a:lnTo>
                                <a:lnTo>
                                  <a:pt x="576" y="16"/>
                                </a:lnTo>
                                <a:lnTo>
                                  <a:pt x="576" y="5"/>
                                </a:lnTo>
                                <a:lnTo>
                                  <a:pt x="575" y="3"/>
                                </a:lnTo>
                                <a:lnTo>
                                  <a:pt x="569" y="0"/>
                                </a:lnTo>
                                <a:lnTo>
                                  <a:pt x="557" y="0"/>
                                </a:lnTo>
                                <a:lnTo>
                                  <a:pt x="551" y="3"/>
                                </a:lnTo>
                                <a:lnTo>
                                  <a:pt x="548" y="7"/>
                                </a:lnTo>
                                <a:lnTo>
                                  <a:pt x="544" y="13"/>
                                </a:lnTo>
                                <a:lnTo>
                                  <a:pt x="542" y="22"/>
                                </a:lnTo>
                                <a:lnTo>
                                  <a:pt x="542" y="34"/>
                                </a:lnTo>
                                <a:lnTo>
                                  <a:pt x="543" y="49"/>
                                </a:lnTo>
                                <a:lnTo>
                                  <a:pt x="547" y="60"/>
                                </a:lnTo>
                                <a:lnTo>
                                  <a:pt x="554" y="66"/>
                                </a:lnTo>
                                <a:lnTo>
                                  <a:pt x="563" y="69"/>
                                </a:lnTo>
                                <a:lnTo>
                                  <a:pt x="577" y="69"/>
                                </a:lnTo>
                                <a:lnTo>
                                  <a:pt x="581" y="62"/>
                                </a:lnTo>
                                <a:lnTo>
                                  <a:pt x="584" y="57"/>
                                </a:lnTo>
                                <a:lnTo>
                                  <a:pt x="584" y="22"/>
                                </a:lnTo>
                                <a:close/>
                                <a:moveTo>
                                  <a:pt x="635" y="22"/>
                                </a:moveTo>
                                <a:lnTo>
                                  <a:pt x="633" y="14"/>
                                </a:lnTo>
                                <a:lnTo>
                                  <a:pt x="629" y="7"/>
                                </a:lnTo>
                                <a:lnTo>
                                  <a:pt x="627" y="5"/>
                                </a:lnTo>
                                <a:lnTo>
                                  <a:pt x="627" y="16"/>
                                </a:lnTo>
                                <a:lnTo>
                                  <a:pt x="627" y="53"/>
                                </a:lnTo>
                                <a:lnTo>
                                  <a:pt x="623" y="62"/>
                                </a:lnTo>
                                <a:lnTo>
                                  <a:pt x="605" y="62"/>
                                </a:lnTo>
                                <a:lnTo>
                                  <a:pt x="601" y="53"/>
                                </a:lnTo>
                                <a:lnTo>
                                  <a:pt x="601" y="16"/>
                                </a:lnTo>
                                <a:lnTo>
                                  <a:pt x="605" y="7"/>
                                </a:lnTo>
                                <a:lnTo>
                                  <a:pt x="623" y="7"/>
                                </a:lnTo>
                                <a:lnTo>
                                  <a:pt x="627" y="16"/>
                                </a:lnTo>
                                <a:lnTo>
                                  <a:pt x="627" y="5"/>
                                </a:lnTo>
                                <a:lnTo>
                                  <a:pt x="626" y="3"/>
                                </a:lnTo>
                                <a:lnTo>
                                  <a:pt x="620" y="0"/>
                                </a:lnTo>
                                <a:lnTo>
                                  <a:pt x="608" y="0"/>
                                </a:lnTo>
                                <a:lnTo>
                                  <a:pt x="602" y="3"/>
                                </a:lnTo>
                                <a:lnTo>
                                  <a:pt x="599" y="7"/>
                                </a:lnTo>
                                <a:lnTo>
                                  <a:pt x="595" y="13"/>
                                </a:lnTo>
                                <a:lnTo>
                                  <a:pt x="593" y="22"/>
                                </a:lnTo>
                                <a:lnTo>
                                  <a:pt x="593" y="34"/>
                                </a:lnTo>
                                <a:lnTo>
                                  <a:pt x="594" y="49"/>
                                </a:lnTo>
                                <a:lnTo>
                                  <a:pt x="598" y="60"/>
                                </a:lnTo>
                                <a:lnTo>
                                  <a:pt x="605" y="66"/>
                                </a:lnTo>
                                <a:lnTo>
                                  <a:pt x="614" y="69"/>
                                </a:lnTo>
                                <a:lnTo>
                                  <a:pt x="628" y="69"/>
                                </a:lnTo>
                                <a:lnTo>
                                  <a:pt x="632" y="62"/>
                                </a:lnTo>
                                <a:lnTo>
                                  <a:pt x="635" y="57"/>
                                </a:lnTo>
                                <a:lnTo>
                                  <a:pt x="635" y="22"/>
                                </a:lnTo>
                                <a:close/>
                                <a:moveTo>
                                  <a:pt x="853" y="139"/>
                                </a:moveTo>
                                <a:lnTo>
                                  <a:pt x="850" y="138"/>
                                </a:lnTo>
                                <a:lnTo>
                                  <a:pt x="844" y="138"/>
                                </a:lnTo>
                                <a:lnTo>
                                  <a:pt x="840" y="142"/>
                                </a:lnTo>
                                <a:lnTo>
                                  <a:pt x="835" y="149"/>
                                </a:lnTo>
                                <a:lnTo>
                                  <a:pt x="835" y="140"/>
                                </a:lnTo>
                                <a:lnTo>
                                  <a:pt x="828" y="140"/>
                                </a:lnTo>
                                <a:lnTo>
                                  <a:pt x="828" y="193"/>
                                </a:lnTo>
                                <a:lnTo>
                                  <a:pt x="836" y="193"/>
                                </a:lnTo>
                                <a:lnTo>
                                  <a:pt x="836" y="153"/>
                                </a:lnTo>
                                <a:lnTo>
                                  <a:pt x="839" y="149"/>
                                </a:lnTo>
                                <a:lnTo>
                                  <a:pt x="841" y="147"/>
                                </a:lnTo>
                                <a:lnTo>
                                  <a:pt x="853" y="147"/>
                                </a:lnTo>
                                <a:lnTo>
                                  <a:pt x="853" y="139"/>
                                </a:lnTo>
                                <a:close/>
                                <a:moveTo>
                                  <a:pt x="906" y="161"/>
                                </a:moveTo>
                                <a:lnTo>
                                  <a:pt x="905" y="156"/>
                                </a:lnTo>
                                <a:lnTo>
                                  <a:pt x="901" y="146"/>
                                </a:lnTo>
                                <a:lnTo>
                                  <a:pt x="900" y="144"/>
                                </a:lnTo>
                                <a:lnTo>
                                  <a:pt x="897" y="141"/>
                                </a:lnTo>
                                <a:lnTo>
                                  <a:pt x="897" y="153"/>
                                </a:lnTo>
                                <a:lnTo>
                                  <a:pt x="897" y="162"/>
                                </a:lnTo>
                                <a:lnTo>
                                  <a:pt x="867" y="162"/>
                                </a:lnTo>
                                <a:lnTo>
                                  <a:pt x="868" y="152"/>
                                </a:lnTo>
                                <a:lnTo>
                                  <a:pt x="874" y="146"/>
                                </a:lnTo>
                                <a:lnTo>
                                  <a:pt x="891" y="146"/>
                                </a:lnTo>
                                <a:lnTo>
                                  <a:pt x="897" y="153"/>
                                </a:lnTo>
                                <a:lnTo>
                                  <a:pt x="897" y="141"/>
                                </a:lnTo>
                                <a:lnTo>
                                  <a:pt x="892" y="138"/>
                                </a:lnTo>
                                <a:lnTo>
                                  <a:pt x="868" y="138"/>
                                </a:lnTo>
                                <a:lnTo>
                                  <a:pt x="858" y="149"/>
                                </a:lnTo>
                                <a:lnTo>
                                  <a:pt x="858" y="184"/>
                                </a:lnTo>
                                <a:lnTo>
                                  <a:pt x="867" y="195"/>
                                </a:lnTo>
                                <a:lnTo>
                                  <a:pt x="894" y="195"/>
                                </a:lnTo>
                                <a:lnTo>
                                  <a:pt x="903" y="188"/>
                                </a:lnTo>
                                <a:lnTo>
                                  <a:pt x="903" y="187"/>
                                </a:lnTo>
                                <a:lnTo>
                                  <a:pt x="905" y="177"/>
                                </a:lnTo>
                                <a:lnTo>
                                  <a:pt x="896" y="177"/>
                                </a:lnTo>
                                <a:lnTo>
                                  <a:pt x="894" y="184"/>
                                </a:lnTo>
                                <a:lnTo>
                                  <a:pt x="889" y="187"/>
                                </a:lnTo>
                                <a:lnTo>
                                  <a:pt x="877" y="187"/>
                                </a:lnTo>
                                <a:lnTo>
                                  <a:pt x="873" y="185"/>
                                </a:lnTo>
                                <a:lnTo>
                                  <a:pt x="870" y="180"/>
                                </a:lnTo>
                                <a:lnTo>
                                  <a:pt x="868" y="177"/>
                                </a:lnTo>
                                <a:lnTo>
                                  <a:pt x="867" y="174"/>
                                </a:lnTo>
                                <a:lnTo>
                                  <a:pt x="867" y="169"/>
                                </a:lnTo>
                                <a:lnTo>
                                  <a:pt x="906" y="169"/>
                                </a:lnTo>
                                <a:lnTo>
                                  <a:pt x="906" y="162"/>
                                </a:lnTo>
                                <a:lnTo>
                                  <a:pt x="906" y="161"/>
                                </a:lnTo>
                                <a:close/>
                                <a:moveTo>
                                  <a:pt x="957" y="170"/>
                                </a:moveTo>
                                <a:lnTo>
                                  <a:pt x="952" y="166"/>
                                </a:lnTo>
                                <a:lnTo>
                                  <a:pt x="927" y="160"/>
                                </a:lnTo>
                                <a:lnTo>
                                  <a:pt x="924" y="158"/>
                                </a:lnTo>
                                <a:lnTo>
                                  <a:pt x="924" y="149"/>
                                </a:lnTo>
                                <a:lnTo>
                                  <a:pt x="928" y="146"/>
                                </a:lnTo>
                                <a:lnTo>
                                  <a:pt x="942" y="146"/>
                                </a:lnTo>
                                <a:lnTo>
                                  <a:pt x="945" y="149"/>
                                </a:lnTo>
                                <a:lnTo>
                                  <a:pt x="946" y="155"/>
                                </a:lnTo>
                                <a:lnTo>
                                  <a:pt x="954" y="155"/>
                                </a:lnTo>
                                <a:lnTo>
                                  <a:pt x="954" y="146"/>
                                </a:lnTo>
                                <a:lnTo>
                                  <a:pt x="954" y="144"/>
                                </a:lnTo>
                                <a:lnTo>
                                  <a:pt x="947" y="138"/>
                                </a:lnTo>
                                <a:lnTo>
                                  <a:pt x="923" y="138"/>
                                </a:lnTo>
                                <a:lnTo>
                                  <a:pt x="915" y="145"/>
                                </a:lnTo>
                                <a:lnTo>
                                  <a:pt x="915" y="163"/>
                                </a:lnTo>
                                <a:lnTo>
                                  <a:pt x="919" y="167"/>
                                </a:lnTo>
                                <a:lnTo>
                                  <a:pt x="945" y="173"/>
                                </a:lnTo>
                                <a:lnTo>
                                  <a:pt x="948" y="175"/>
                                </a:lnTo>
                                <a:lnTo>
                                  <a:pt x="948" y="184"/>
                                </a:lnTo>
                                <a:lnTo>
                                  <a:pt x="943" y="187"/>
                                </a:lnTo>
                                <a:lnTo>
                                  <a:pt x="931" y="187"/>
                                </a:lnTo>
                                <a:lnTo>
                                  <a:pt x="927" y="186"/>
                                </a:lnTo>
                                <a:lnTo>
                                  <a:pt x="925" y="184"/>
                                </a:lnTo>
                                <a:lnTo>
                                  <a:pt x="924" y="182"/>
                                </a:lnTo>
                                <a:lnTo>
                                  <a:pt x="923" y="181"/>
                                </a:lnTo>
                                <a:lnTo>
                                  <a:pt x="923" y="177"/>
                                </a:lnTo>
                                <a:lnTo>
                                  <a:pt x="914" y="177"/>
                                </a:lnTo>
                                <a:lnTo>
                                  <a:pt x="914" y="189"/>
                                </a:lnTo>
                                <a:lnTo>
                                  <a:pt x="921" y="195"/>
                                </a:lnTo>
                                <a:lnTo>
                                  <a:pt x="948" y="195"/>
                                </a:lnTo>
                                <a:lnTo>
                                  <a:pt x="957" y="188"/>
                                </a:lnTo>
                                <a:lnTo>
                                  <a:pt x="957" y="187"/>
                                </a:lnTo>
                                <a:lnTo>
                                  <a:pt x="957" y="170"/>
                                </a:lnTo>
                                <a:close/>
                                <a:moveTo>
                                  <a:pt x="976" y="140"/>
                                </a:moveTo>
                                <a:lnTo>
                                  <a:pt x="967" y="140"/>
                                </a:lnTo>
                                <a:lnTo>
                                  <a:pt x="967" y="193"/>
                                </a:lnTo>
                                <a:lnTo>
                                  <a:pt x="976" y="193"/>
                                </a:lnTo>
                                <a:lnTo>
                                  <a:pt x="976" y="140"/>
                                </a:lnTo>
                                <a:close/>
                                <a:moveTo>
                                  <a:pt x="976" y="119"/>
                                </a:moveTo>
                                <a:lnTo>
                                  <a:pt x="967" y="119"/>
                                </a:lnTo>
                                <a:lnTo>
                                  <a:pt x="967" y="130"/>
                                </a:lnTo>
                                <a:lnTo>
                                  <a:pt x="976" y="130"/>
                                </a:lnTo>
                                <a:lnTo>
                                  <a:pt x="976" y="119"/>
                                </a:lnTo>
                                <a:close/>
                                <a:moveTo>
                                  <a:pt x="1033" y="119"/>
                                </a:moveTo>
                                <a:lnTo>
                                  <a:pt x="1025" y="119"/>
                                </a:lnTo>
                                <a:lnTo>
                                  <a:pt x="1025" y="146"/>
                                </a:lnTo>
                                <a:lnTo>
                                  <a:pt x="1025" y="154"/>
                                </a:lnTo>
                                <a:lnTo>
                                  <a:pt x="1025" y="179"/>
                                </a:lnTo>
                                <a:lnTo>
                                  <a:pt x="1019" y="187"/>
                                </a:lnTo>
                                <a:lnTo>
                                  <a:pt x="1001" y="187"/>
                                </a:lnTo>
                                <a:lnTo>
                                  <a:pt x="995" y="179"/>
                                </a:lnTo>
                                <a:lnTo>
                                  <a:pt x="995" y="154"/>
                                </a:lnTo>
                                <a:lnTo>
                                  <a:pt x="1001" y="146"/>
                                </a:lnTo>
                                <a:lnTo>
                                  <a:pt x="1019" y="146"/>
                                </a:lnTo>
                                <a:lnTo>
                                  <a:pt x="1025" y="154"/>
                                </a:lnTo>
                                <a:lnTo>
                                  <a:pt x="1025" y="146"/>
                                </a:lnTo>
                                <a:lnTo>
                                  <a:pt x="1024" y="146"/>
                                </a:lnTo>
                                <a:lnTo>
                                  <a:pt x="1021" y="141"/>
                                </a:lnTo>
                                <a:lnTo>
                                  <a:pt x="1015" y="138"/>
                                </a:lnTo>
                                <a:lnTo>
                                  <a:pt x="995" y="138"/>
                                </a:lnTo>
                                <a:lnTo>
                                  <a:pt x="986" y="149"/>
                                </a:lnTo>
                                <a:lnTo>
                                  <a:pt x="986" y="184"/>
                                </a:lnTo>
                                <a:lnTo>
                                  <a:pt x="994" y="195"/>
                                </a:lnTo>
                                <a:lnTo>
                                  <a:pt x="1016" y="195"/>
                                </a:lnTo>
                                <a:lnTo>
                                  <a:pt x="1021" y="192"/>
                                </a:lnTo>
                                <a:lnTo>
                                  <a:pt x="1025" y="187"/>
                                </a:lnTo>
                                <a:lnTo>
                                  <a:pt x="1026" y="186"/>
                                </a:lnTo>
                                <a:lnTo>
                                  <a:pt x="1026" y="193"/>
                                </a:lnTo>
                                <a:lnTo>
                                  <a:pt x="1033" y="193"/>
                                </a:lnTo>
                                <a:lnTo>
                                  <a:pt x="1033" y="186"/>
                                </a:lnTo>
                                <a:lnTo>
                                  <a:pt x="1033" y="146"/>
                                </a:lnTo>
                                <a:lnTo>
                                  <a:pt x="1033" y="119"/>
                                </a:lnTo>
                                <a:close/>
                                <a:moveTo>
                                  <a:pt x="1039" y="22"/>
                                </a:moveTo>
                                <a:lnTo>
                                  <a:pt x="1037" y="14"/>
                                </a:lnTo>
                                <a:lnTo>
                                  <a:pt x="1033" y="7"/>
                                </a:lnTo>
                                <a:lnTo>
                                  <a:pt x="1031" y="5"/>
                                </a:lnTo>
                                <a:lnTo>
                                  <a:pt x="1031" y="16"/>
                                </a:lnTo>
                                <a:lnTo>
                                  <a:pt x="1031" y="53"/>
                                </a:lnTo>
                                <a:lnTo>
                                  <a:pt x="1027" y="62"/>
                                </a:lnTo>
                                <a:lnTo>
                                  <a:pt x="1009" y="62"/>
                                </a:lnTo>
                                <a:lnTo>
                                  <a:pt x="1005" y="53"/>
                                </a:lnTo>
                                <a:lnTo>
                                  <a:pt x="1005" y="16"/>
                                </a:lnTo>
                                <a:lnTo>
                                  <a:pt x="1009" y="7"/>
                                </a:lnTo>
                                <a:lnTo>
                                  <a:pt x="1026" y="7"/>
                                </a:lnTo>
                                <a:lnTo>
                                  <a:pt x="1031" y="16"/>
                                </a:lnTo>
                                <a:lnTo>
                                  <a:pt x="1031" y="5"/>
                                </a:lnTo>
                                <a:lnTo>
                                  <a:pt x="1029" y="3"/>
                                </a:lnTo>
                                <a:lnTo>
                                  <a:pt x="1024" y="0"/>
                                </a:lnTo>
                                <a:lnTo>
                                  <a:pt x="1012" y="0"/>
                                </a:lnTo>
                                <a:lnTo>
                                  <a:pt x="1006" y="3"/>
                                </a:lnTo>
                                <a:lnTo>
                                  <a:pt x="1003" y="7"/>
                                </a:lnTo>
                                <a:lnTo>
                                  <a:pt x="999" y="13"/>
                                </a:lnTo>
                                <a:lnTo>
                                  <a:pt x="996" y="22"/>
                                </a:lnTo>
                                <a:lnTo>
                                  <a:pt x="996" y="34"/>
                                </a:lnTo>
                                <a:lnTo>
                                  <a:pt x="998" y="49"/>
                                </a:lnTo>
                                <a:lnTo>
                                  <a:pt x="1002" y="60"/>
                                </a:lnTo>
                                <a:lnTo>
                                  <a:pt x="1009" y="66"/>
                                </a:lnTo>
                                <a:lnTo>
                                  <a:pt x="1018" y="69"/>
                                </a:lnTo>
                                <a:lnTo>
                                  <a:pt x="1032" y="69"/>
                                </a:lnTo>
                                <a:lnTo>
                                  <a:pt x="1036" y="62"/>
                                </a:lnTo>
                                <a:lnTo>
                                  <a:pt x="1039" y="57"/>
                                </a:lnTo>
                                <a:lnTo>
                                  <a:pt x="1039" y="22"/>
                                </a:lnTo>
                                <a:close/>
                                <a:moveTo>
                                  <a:pt x="1088" y="140"/>
                                </a:moveTo>
                                <a:lnTo>
                                  <a:pt x="1079" y="140"/>
                                </a:lnTo>
                                <a:lnTo>
                                  <a:pt x="1079" y="181"/>
                                </a:lnTo>
                                <a:lnTo>
                                  <a:pt x="1074" y="188"/>
                                </a:lnTo>
                                <a:lnTo>
                                  <a:pt x="1058" y="188"/>
                                </a:lnTo>
                                <a:lnTo>
                                  <a:pt x="1054" y="184"/>
                                </a:lnTo>
                                <a:lnTo>
                                  <a:pt x="1054" y="140"/>
                                </a:lnTo>
                                <a:lnTo>
                                  <a:pt x="1046" y="140"/>
                                </a:lnTo>
                                <a:lnTo>
                                  <a:pt x="1046" y="189"/>
                                </a:lnTo>
                                <a:lnTo>
                                  <a:pt x="1052" y="195"/>
                                </a:lnTo>
                                <a:lnTo>
                                  <a:pt x="1070" y="195"/>
                                </a:lnTo>
                                <a:lnTo>
                                  <a:pt x="1075" y="192"/>
                                </a:lnTo>
                                <a:lnTo>
                                  <a:pt x="1079" y="188"/>
                                </a:lnTo>
                                <a:lnTo>
                                  <a:pt x="1080" y="185"/>
                                </a:lnTo>
                                <a:lnTo>
                                  <a:pt x="1080" y="193"/>
                                </a:lnTo>
                                <a:lnTo>
                                  <a:pt x="1088" y="193"/>
                                </a:lnTo>
                                <a:lnTo>
                                  <a:pt x="1088" y="185"/>
                                </a:lnTo>
                                <a:lnTo>
                                  <a:pt x="1088" y="140"/>
                                </a:lnTo>
                                <a:close/>
                                <a:moveTo>
                                  <a:pt x="1149" y="188"/>
                                </a:moveTo>
                                <a:lnTo>
                                  <a:pt x="1147" y="188"/>
                                </a:lnTo>
                                <a:lnTo>
                                  <a:pt x="1144" y="188"/>
                                </a:lnTo>
                                <a:lnTo>
                                  <a:pt x="1144" y="187"/>
                                </a:lnTo>
                                <a:lnTo>
                                  <a:pt x="1143" y="186"/>
                                </a:lnTo>
                                <a:lnTo>
                                  <a:pt x="1143" y="167"/>
                                </a:lnTo>
                                <a:lnTo>
                                  <a:pt x="1143" y="146"/>
                                </a:lnTo>
                                <a:lnTo>
                                  <a:pt x="1143" y="143"/>
                                </a:lnTo>
                                <a:lnTo>
                                  <a:pt x="1136" y="138"/>
                                </a:lnTo>
                                <a:lnTo>
                                  <a:pt x="1115" y="138"/>
                                </a:lnTo>
                                <a:lnTo>
                                  <a:pt x="1109" y="141"/>
                                </a:lnTo>
                                <a:lnTo>
                                  <a:pt x="1105" y="144"/>
                                </a:lnTo>
                                <a:lnTo>
                                  <a:pt x="1103" y="147"/>
                                </a:lnTo>
                                <a:lnTo>
                                  <a:pt x="1102" y="150"/>
                                </a:lnTo>
                                <a:lnTo>
                                  <a:pt x="1102" y="155"/>
                                </a:lnTo>
                                <a:lnTo>
                                  <a:pt x="1110" y="155"/>
                                </a:lnTo>
                                <a:lnTo>
                                  <a:pt x="1111" y="149"/>
                                </a:lnTo>
                                <a:lnTo>
                                  <a:pt x="1115" y="146"/>
                                </a:lnTo>
                                <a:lnTo>
                                  <a:pt x="1130" y="146"/>
                                </a:lnTo>
                                <a:lnTo>
                                  <a:pt x="1134" y="149"/>
                                </a:lnTo>
                                <a:lnTo>
                                  <a:pt x="1134" y="167"/>
                                </a:lnTo>
                                <a:lnTo>
                                  <a:pt x="1134" y="179"/>
                                </a:lnTo>
                                <a:lnTo>
                                  <a:pt x="1134" y="181"/>
                                </a:lnTo>
                                <a:lnTo>
                                  <a:pt x="1128" y="186"/>
                                </a:lnTo>
                                <a:lnTo>
                                  <a:pt x="1124" y="188"/>
                                </a:lnTo>
                                <a:lnTo>
                                  <a:pt x="1112" y="188"/>
                                </a:lnTo>
                                <a:lnTo>
                                  <a:pt x="1108" y="184"/>
                                </a:lnTo>
                                <a:lnTo>
                                  <a:pt x="1108" y="174"/>
                                </a:lnTo>
                                <a:lnTo>
                                  <a:pt x="1112" y="171"/>
                                </a:lnTo>
                                <a:lnTo>
                                  <a:pt x="1121" y="169"/>
                                </a:lnTo>
                                <a:lnTo>
                                  <a:pt x="1130" y="168"/>
                                </a:lnTo>
                                <a:lnTo>
                                  <a:pt x="1132" y="168"/>
                                </a:lnTo>
                                <a:lnTo>
                                  <a:pt x="1134" y="167"/>
                                </a:lnTo>
                                <a:lnTo>
                                  <a:pt x="1134" y="149"/>
                                </a:lnTo>
                                <a:lnTo>
                                  <a:pt x="1134" y="160"/>
                                </a:lnTo>
                                <a:lnTo>
                                  <a:pt x="1133" y="161"/>
                                </a:lnTo>
                                <a:lnTo>
                                  <a:pt x="1114" y="164"/>
                                </a:lnTo>
                                <a:lnTo>
                                  <a:pt x="1112" y="164"/>
                                </a:lnTo>
                                <a:lnTo>
                                  <a:pt x="1109" y="165"/>
                                </a:lnTo>
                                <a:lnTo>
                                  <a:pt x="1103" y="168"/>
                                </a:lnTo>
                                <a:lnTo>
                                  <a:pt x="1099" y="172"/>
                                </a:lnTo>
                                <a:lnTo>
                                  <a:pt x="1099" y="189"/>
                                </a:lnTo>
                                <a:lnTo>
                                  <a:pt x="1106" y="195"/>
                                </a:lnTo>
                                <a:lnTo>
                                  <a:pt x="1123" y="195"/>
                                </a:lnTo>
                                <a:lnTo>
                                  <a:pt x="1129" y="193"/>
                                </a:lnTo>
                                <a:lnTo>
                                  <a:pt x="1134" y="188"/>
                                </a:lnTo>
                                <a:lnTo>
                                  <a:pt x="1135" y="187"/>
                                </a:lnTo>
                                <a:lnTo>
                                  <a:pt x="1135" y="193"/>
                                </a:lnTo>
                                <a:lnTo>
                                  <a:pt x="1138" y="195"/>
                                </a:lnTo>
                                <a:lnTo>
                                  <a:pt x="1145" y="195"/>
                                </a:lnTo>
                                <a:lnTo>
                                  <a:pt x="1146" y="195"/>
                                </a:lnTo>
                                <a:lnTo>
                                  <a:pt x="1149" y="194"/>
                                </a:lnTo>
                                <a:lnTo>
                                  <a:pt x="1149" y="188"/>
                                </a:lnTo>
                                <a:close/>
                                <a:moveTo>
                                  <a:pt x="1167" y="119"/>
                                </a:moveTo>
                                <a:lnTo>
                                  <a:pt x="1158" y="119"/>
                                </a:lnTo>
                                <a:lnTo>
                                  <a:pt x="1158" y="193"/>
                                </a:lnTo>
                                <a:lnTo>
                                  <a:pt x="1167" y="193"/>
                                </a:lnTo>
                                <a:lnTo>
                                  <a:pt x="1167" y="119"/>
                                </a:lnTo>
                                <a:close/>
                                <a:moveTo>
                                  <a:pt x="1427" y="0"/>
                                </a:moveTo>
                                <a:lnTo>
                                  <a:pt x="1422" y="0"/>
                                </a:lnTo>
                                <a:lnTo>
                                  <a:pt x="1419" y="10"/>
                                </a:lnTo>
                                <a:lnTo>
                                  <a:pt x="1417" y="12"/>
                                </a:lnTo>
                                <a:lnTo>
                                  <a:pt x="1405" y="13"/>
                                </a:lnTo>
                                <a:lnTo>
                                  <a:pt x="1405" y="19"/>
                                </a:lnTo>
                                <a:lnTo>
                                  <a:pt x="1419" y="19"/>
                                </a:lnTo>
                                <a:lnTo>
                                  <a:pt x="1419" y="67"/>
                                </a:lnTo>
                                <a:lnTo>
                                  <a:pt x="1427" y="67"/>
                                </a:lnTo>
                                <a:lnTo>
                                  <a:pt x="1427" y="0"/>
                                </a:lnTo>
                                <a:close/>
                                <a:moveTo>
                                  <a:pt x="1493" y="22"/>
                                </a:moveTo>
                                <a:lnTo>
                                  <a:pt x="1491" y="14"/>
                                </a:lnTo>
                                <a:lnTo>
                                  <a:pt x="1487" y="7"/>
                                </a:lnTo>
                                <a:lnTo>
                                  <a:pt x="1485" y="5"/>
                                </a:lnTo>
                                <a:lnTo>
                                  <a:pt x="1485" y="16"/>
                                </a:lnTo>
                                <a:lnTo>
                                  <a:pt x="1485" y="53"/>
                                </a:lnTo>
                                <a:lnTo>
                                  <a:pt x="1481" y="62"/>
                                </a:lnTo>
                                <a:lnTo>
                                  <a:pt x="1463" y="62"/>
                                </a:lnTo>
                                <a:lnTo>
                                  <a:pt x="1459" y="53"/>
                                </a:lnTo>
                                <a:lnTo>
                                  <a:pt x="1459" y="16"/>
                                </a:lnTo>
                                <a:lnTo>
                                  <a:pt x="1463" y="7"/>
                                </a:lnTo>
                                <a:lnTo>
                                  <a:pt x="1480" y="7"/>
                                </a:lnTo>
                                <a:lnTo>
                                  <a:pt x="1485" y="16"/>
                                </a:lnTo>
                                <a:lnTo>
                                  <a:pt x="1485" y="5"/>
                                </a:lnTo>
                                <a:lnTo>
                                  <a:pt x="1483" y="3"/>
                                </a:lnTo>
                                <a:lnTo>
                                  <a:pt x="1478" y="0"/>
                                </a:lnTo>
                                <a:lnTo>
                                  <a:pt x="1466" y="0"/>
                                </a:lnTo>
                                <a:lnTo>
                                  <a:pt x="1460" y="3"/>
                                </a:lnTo>
                                <a:lnTo>
                                  <a:pt x="1457" y="7"/>
                                </a:lnTo>
                                <a:lnTo>
                                  <a:pt x="1453" y="13"/>
                                </a:lnTo>
                                <a:lnTo>
                                  <a:pt x="1450" y="22"/>
                                </a:lnTo>
                                <a:lnTo>
                                  <a:pt x="1450" y="34"/>
                                </a:lnTo>
                                <a:lnTo>
                                  <a:pt x="1452" y="49"/>
                                </a:lnTo>
                                <a:lnTo>
                                  <a:pt x="1456" y="60"/>
                                </a:lnTo>
                                <a:lnTo>
                                  <a:pt x="1463" y="66"/>
                                </a:lnTo>
                                <a:lnTo>
                                  <a:pt x="1472" y="69"/>
                                </a:lnTo>
                                <a:lnTo>
                                  <a:pt x="1485" y="69"/>
                                </a:lnTo>
                                <a:lnTo>
                                  <a:pt x="1490" y="62"/>
                                </a:lnTo>
                                <a:lnTo>
                                  <a:pt x="1493" y="57"/>
                                </a:lnTo>
                                <a:lnTo>
                                  <a:pt x="1493" y="22"/>
                                </a:lnTo>
                                <a:close/>
                                <a:moveTo>
                                  <a:pt x="1544" y="22"/>
                                </a:moveTo>
                                <a:lnTo>
                                  <a:pt x="1542" y="14"/>
                                </a:lnTo>
                                <a:lnTo>
                                  <a:pt x="1538" y="7"/>
                                </a:lnTo>
                                <a:lnTo>
                                  <a:pt x="1536" y="5"/>
                                </a:lnTo>
                                <a:lnTo>
                                  <a:pt x="1536" y="16"/>
                                </a:lnTo>
                                <a:lnTo>
                                  <a:pt x="1536" y="53"/>
                                </a:lnTo>
                                <a:lnTo>
                                  <a:pt x="1531" y="62"/>
                                </a:lnTo>
                                <a:lnTo>
                                  <a:pt x="1514" y="62"/>
                                </a:lnTo>
                                <a:lnTo>
                                  <a:pt x="1510" y="53"/>
                                </a:lnTo>
                                <a:lnTo>
                                  <a:pt x="1510" y="16"/>
                                </a:lnTo>
                                <a:lnTo>
                                  <a:pt x="1514" y="7"/>
                                </a:lnTo>
                                <a:lnTo>
                                  <a:pt x="1531" y="7"/>
                                </a:lnTo>
                                <a:lnTo>
                                  <a:pt x="1536" y="16"/>
                                </a:lnTo>
                                <a:lnTo>
                                  <a:pt x="1536" y="5"/>
                                </a:lnTo>
                                <a:lnTo>
                                  <a:pt x="1534" y="3"/>
                                </a:lnTo>
                                <a:lnTo>
                                  <a:pt x="1529" y="0"/>
                                </a:lnTo>
                                <a:lnTo>
                                  <a:pt x="1517" y="0"/>
                                </a:lnTo>
                                <a:lnTo>
                                  <a:pt x="1511" y="3"/>
                                </a:lnTo>
                                <a:lnTo>
                                  <a:pt x="1508" y="7"/>
                                </a:lnTo>
                                <a:lnTo>
                                  <a:pt x="1503" y="13"/>
                                </a:lnTo>
                                <a:lnTo>
                                  <a:pt x="1501" y="22"/>
                                </a:lnTo>
                                <a:lnTo>
                                  <a:pt x="1501" y="34"/>
                                </a:lnTo>
                                <a:lnTo>
                                  <a:pt x="1503" y="49"/>
                                </a:lnTo>
                                <a:lnTo>
                                  <a:pt x="1507" y="60"/>
                                </a:lnTo>
                                <a:lnTo>
                                  <a:pt x="1513" y="66"/>
                                </a:lnTo>
                                <a:lnTo>
                                  <a:pt x="1523" y="69"/>
                                </a:lnTo>
                                <a:lnTo>
                                  <a:pt x="1536" y="69"/>
                                </a:lnTo>
                                <a:lnTo>
                                  <a:pt x="1541" y="62"/>
                                </a:lnTo>
                                <a:lnTo>
                                  <a:pt x="1544" y="57"/>
                                </a:lnTo>
                                <a:lnTo>
                                  <a:pt x="1544" y="22"/>
                                </a:lnTo>
                                <a:close/>
                                <a:moveTo>
                                  <a:pt x="1903" y="28"/>
                                </a:moveTo>
                                <a:lnTo>
                                  <a:pt x="1903" y="14"/>
                                </a:lnTo>
                                <a:lnTo>
                                  <a:pt x="1901" y="9"/>
                                </a:lnTo>
                                <a:lnTo>
                                  <a:pt x="1899" y="7"/>
                                </a:lnTo>
                                <a:lnTo>
                                  <a:pt x="1897" y="5"/>
                                </a:lnTo>
                                <a:lnTo>
                                  <a:pt x="1893" y="2"/>
                                </a:lnTo>
                                <a:lnTo>
                                  <a:pt x="1889" y="0"/>
                                </a:lnTo>
                                <a:lnTo>
                                  <a:pt x="1874" y="0"/>
                                </a:lnTo>
                                <a:lnTo>
                                  <a:pt x="1868" y="3"/>
                                </a:lnTo>
                                <a:lnTo>
                                  <a:pt x="1865" y="9"/>
                                </a:lnTo>
                                <a:lnTo>
                                  <a:pt x="1862" y="12"/>
                                </a:lnTo>
                                <a:lnTo>
                                  <a:pt x="1861" y="16"/>
                                </a:lnTo>
                                <a:lnTo>
                                  <a:pt x="1861" y="23"/>
                                </a:lnTo>
                                <a:lnTo>
                                  <a:pt x="1869" y="23"/>
                                </a:lnTo>
                                <a:lnTo>
                                  <a:pt x="1869" y="19"/>
                                </a:lnTo>
                                <a:lnTo>
                                  <a:pt x="1870" y="16"/>
                                </a:lnTo>
                                <a:lnTo>
                                  <a:pt x="1871" y="14"/>
                                </a:lnTo>
                                <a:lnTo>
                                  <a:pt x="1873" y="10"/>
                                </a:lnTo>
                                <a:lnTo>
                                  <a:pt x="1877" y="7"/>
                                </a:lnTo>
                                <a:lnTo>
                                  <a:pt x="1890" y="7"/>
                                </a:lnTo>
                                <a:lnTo>
                                  <a:pt x="1895" y="13"/>
                                </a:lnTo>
                                <a:lnTo>
                                  <a:pt x="1895" y="25"/>
                                </a:lnTo>
                                <a:lnTo>
                                  <a:pt x="1892" y="30"/>
                                </a:lnTo>
                                <a:lnTo>
                                  <a:pt x="1886" y="33"/>
                                </a:lnTo>
                                <a:lnTo>
                                  <a:pt x="1878" y="38"/>
                                </a:lnTo>
                                <a:lnTo>
                                  <a:pt x="1864" y="46"/>
                                </a:lnTo>
                                <a:lnTo>
                                  <a:pt x="1860" y="52"/>
                                </a:lnTo>
                                <a:lnTo>
                                  <a:pt x="1860" y="66"/>
                                </a:lnTo>
                                <a:lnTo>
                                  <a:pt x="1903" y="66"/>
                                </a:lnTo>
                                <a:lnTo>
                                  <a:pt x="1903" y="59"/>
                                </a:lnTo>
                                <a:lnTo>
                                  <a:pt x="1869" y="59"/>
                                </a:lnTo>
                                <a:lnTo>
                                  <a:pt x="1870" y="53"/>
                                </a:lnTo>
                                <a:lnTo>
                                  <a:pt x="1872" y="50"/>
                                </a:lnTo>
                                <a:lnTo>
                                  <a:pt x="1880" y="45"/>
                                </a:lnTo>
                                <a:lnTo>
                                  <a:pt x="1899" y="35"/>
                                </a:lnTo>
                                <a:lnTo>
                                  <a:pt x="1903" y="28"/>
                                </a:lnTo>
                                <a:close/>
                                <a:moveTo>
                                  <a:pt x="1954" y="22"/>
                                </a:moveTo>
                                <a:lnTo>
                                  <a:pt x="1952" y="14"/>
                                </a:lnTo>
                                <a:lnTo>
                                  <a:pt x="1948" y="7"/>
                                </a:lnTo>
                                <a:lnTo>
                                  <a:pt x="1946" y="5"/>
                                </a:lnTo>
                                <a:lnTo>
                                  <a:pt x="1946" y="16"/>
                                </a:lnTo>
                                <a:lnTo>
                                  <a:pt x="1946" y="53"/>
                                </a:lnTo>
                                <a:lnTo>
                                  <a:pt x="1942" y="62"/>
                                </a:lnTo>
                                <a:lnTo>
                                  <a:pt x="1924" y="62"/>
                                </a:lnTo>
                                <a:lnTo>
                                  <a:pt x="1920" y="53"/>
                                </a:lnTo>
                                <a:lnTo>
                                  <a:pt x="1920" y="16"/>
                                </a:lnTo>
                                <a:lnTo>
                                  <a:pt x="1924" y="7"/>
                                </a:lnTo>
                                <a:lnTo>
                                  <a:pt x="1941" y="7"/>
                                </a:lnTo>
                                <a:lnTo>
                                  <a:pt x="1946" y="16"/>
                                </a:lnTo>
                                <a:lnTo>
                                  <a:pt x="1946" y="5"/>
                                </a:lnTo>
                                <a:lnTo>
                                  <a:pt x="1944" y="3"/>
                                </a:lnTo>
                                <a:lnTo>
                                  <a:pt x="1939" y="0"/>
                                </a:lnTo>
                                <a:lnTo>
                                  <a:pt x="1927" y="0"/>
                                </a:lnTo>
                                <a:lnTo>
                                  <a:pt x="1921" y="3"/>
                                </a:lnTo>
                                <a:lnTo>
                                  <a:pt x="1918" y="7"/>
                                </a:lnTo>
                                <a:lnTo>
                                  <a:pt x="1914" y="13"/>
                                </a:lnTo>
                                <a:lnTo>
                                  <a:pt x="1911" y="22"/>
                                </a:lnTo>
                                <a:lnTo>
                                  <a:pt x="1911" y="34"/>
                                </a:lnTo>
                                <a:lnTo>
                                  <a:pt x="1913" y="49"/>
                                </a:lnTo>
                                <a:lnTo>
                                  <a:pt x="1917" y="60"/>
                                </a:lnTo>
                                <a:lnTo>
                                  <a:pt x="1924" y="66"/>
                                </a:lnTo>
                                <a:lnTo>
                                  <a:pt x="1933" y="69"/>
                                </a:lnTo>
                                <a:lnTo>
                                  <a:pt x="1946" y="69"/>
                                </a:lnTo>
                                <a:lnTo>
                                  <a:pt x="1951" y="62"/>
                                </a:lnTo>
                                <a:lnTo>
                                  <a:pt x="1954" y="57"/>
                                </a:lnTo>
                                <a:lnTo>
                                  <a:pt x="1954" y="22"/>
                                </a:lnTo>
                                <a:close/>
                                <a:moveTo>
                                  <a:pt x="2005" y="22"/>
                                </a:moveTo>
                                <a:lnTo>
                                  <a:pt x="2003" y="14"/>
                                </a:lnTo>
                                <a:lnTo>
                                  <a:pt x="1999" y="7"/>
                                </a:lnTo>
                                <a:lnTo>
                                  <a:pt x="1997" y="5"/>
                                </a:lnTo>
                                <a:lnTo>
                                  <a:pt x="1997" y="16"/>
                                </a:lnTo>
                                <a:lnTo>
                                  <a:pt x="1997" y="53"/>
                                </a:lnTo>
                                <a:lnTo>
                                  <a:pt x="1993" y="62"/>
                                </a:lnTo>
                                <a:lnTo>
                                  <a:pt x="1975" y="62"/>
                                </a:lnTo>
                                <a:lnTo>
                                  <a:pt x="1971" y="53"/>
                                </a:lnTo>
                                <a:lnTo>
                                  <a:pt x="1971" y="16"/>
                                </a:lnTo>
                                <a:lnTo>
                                  <a:pt x="1975" y="7"/>
                                </a:lnTo>
                                <a:lnTo>
                                  <a:pt x="1992" y="7"/>
                                </a:lnTo>
                                <a:lnTo>
                                  <a:pt x="1997" y="16"/>
                                </a:lnTo>
                                <a:lnTo>
                                  <a:pt x="1997" y="5"/>
                                </a:lnTo>
                                <a:lnTo>
                                  <a:pt x="1995" y="3"/>
                                </a:lnTo>
                                <a:lnTo>
                                  <a:pt x="1990" y="0"/>
                                </a:lnTo>
                                <a:lnTo>
                                  <a:pt x="1978" y="0"/>
                                </a:lnTo>
                                <a:lnTo>
                                  <a:pt x="1972" y="3"/>
                                </a:lnTo>
                                <a:lnTo>
                                  <a:pt x="1969" y="7"/>
                                </a:lnTo>
                                <a:lnTo>
                                  <a:pt x="1965" y="13"/>
                                </a:lnTo>
                                <a:lnTo>
                                  <a:pt x="1962" y="22"/>
                                </a:lnTo>
                                <a:lnTo>
                                  <a:pt x="1962" y="34"/>
                                </a:lnTo>
                                <a:lnTo>
                                  <a:pt x="1964" y="49"/>
                                </a:lnTo>
                                <a:lnTo>
                                  <a:pt x="1968" y="60"/>
                                </a:lnTo>
                                <a:lnTo>
                                  <a:pt x="1974" y="66"/>
                                </a:lnTo>
                                <a:lnTo>
                                  <a:pt x="1984" y="69"/>
                                </a:lnTo>
                                <a:lnTo>
                                  <a:pt x="1997" y="69"/>
                                </a:lnTo>
                                <a:lnTo>
                                  <a:pt x="2002" y="62"/>
                                </a:lnTo>
                                <a:lnTo>
                                  <a:pt x="2005" y="57"/>
                                </a:lnTo>
                                <a:lnTo>
                                  <a:pt x="2005" y="22"/>
                                </a:lnTo>
                                <a:close/>
                              </a:path>
                            </a:pathLst>
                          </a:custGeom>
                          <a:solidFill>
                            <a:srgbClr val="2626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1" name="docshape69"/>
                        <wps:cNvSpPr>
                          <a:spLocks noChangeArrowheads="1"/>
                        </wps:cNvSpPr>
                        <wps:spPr bwMode="auto">
                          <a:xfrm>
                            <a:off x="1388" y="92"/>
                            <a:ext cx="753" cy="2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2" name="docshape70"/>
                        <wps:cNvSpPr>
                          <a:spLocks/>
                        </wps:cNvSpPr>
                        <wps:spPr bwMode="auto">
                          <a:xfrm>
                            <a:off x="1596" y="118"/>
                            <a:ext cx="351" cy="79"/>
                          </a:xfrm>
                          <a:custGeom>
                            <a:avLst/>
                            <a:gdLst>
                              <a:gd name="T0" fmla="+- 0 1603 1596"/>
                              <a:gd name="T1" fmla="*/ T0 w 351"/>
                              <a:gd name="T2" fmla="+- 0 146 118"/>
                              <a:gd name="T3" fmla="*/ 146 h 79"/>
                              <a:gd name="T4" fmla="+- 0 1617 1596"/>
                              <a:gd name="T5" fmla="*/ T4 w 351"/>
                              <a:gd name="T6" fmla="+- 0 140 118"/>
                              <a:gd name="T7" fmla="*/ 140 h 79"/>
                              <a:gd name="T8" fmla="+- 0 1631 1596"/>
                              <a:gd name="T9" fmla="*/ T8 w 351"/>
                              <a:gd name="T10" fmla="+- 0 179 118"/>
                              <a:gd name="T11" fmla="*/ 179 h 79"/>
                              <a:gd name="T12" fmla="+- 0 1603 1596"/>
                              <a:gd name="T13" fmla="*/ T12 w 351"/>
                              <a:gd name="T14" fmla="+- 0 141 118"/>
                              <a:gd name="T15" fmla="*/ 141 h 79"/>
                              <a:gd name="T16" fmla="+- 0 1625 1596"/>
                              <a:gd name="T17" fmla="*/ T16 w 351"/>
                              <a:gd name="T18" fmla="+- 0 134 118"/>
                              <a:gd name="T19" fmla="*/ 134 h 79"/>
                              <a:gd name="T20" fmla="+- 0 1649 1596"/>
                              <a:gd name="T21" fmla="*/ T20 w 351"/>
                              <a:gd name="T22" fmla="+- 0 135 118"/>
                              <a:gd name="T23" fmla="*/ 135 h 79"/>
                              <a:gd name="T24" fmla="+- 0 1649 1596"/>
                              <a:gd name="T25" fmla="*/ T24 w 351"/>
                              <a:gd name="T26" fmla="+- 0 118 118"/>
                              <a:gd name="T27" fmla="*/ 118 h 79"/>
                              <a:gd name="T28" fmla="+- 0 1686 1596"/>
                              <a:gd name="T29" fmla="*/ T28 w 351"/>
                              <a:gd name="T30" fmla="+- 0 181 118"/>
                              <a:gd name="T31" fmla="*/ 181 h 79"/>
                              <a:gd name="T32" fmla="+- 0 1667 1596"/>
                              <a:gd name="T33" fmla="*/ T32 w 351"/>
                              <a:gd name="T34" fmla="+- 0 171 118"/>
                              <a:gd name="T35" fmla="*/ 171 h 79"/>
                              <a:gd name="T36" fmla="+- 0 1665 1596"/>
                              <a:gd name="T37" fmla="*/ T36 w 351"/>
                              <a:gd name="T38" fmla="+- 0 134 118"/>
                              <a:gd name="T39" fmla="*/ 134 h 79"/>
                              <a:gd name="T40" fmla="+- 0 1685 1596"/>
                              <a:gd name="T41" fmla="*/ T40 w 351"/>
                              <a:gd name="T42" fmla="+- 0 164 118"/>
                              <a:gd name="T43" fmla="*/ 164 h 79"/>
                              <a:gd name="T44" fmla="+- 0 1689 1596"/>
                              <a:gd name="T45" fmla="*/ T44 w 351"/>
                              <a:gd name="T46" fmla="+- 0 157 118"/>
                              <a:gd name="T47" fmla="*/ 157 h 79"/>
                              <a:gd name="T48" fmla="+- 0 1691 1596"/>
                              <a:gd name="T49" fmla="*/ T48 w 351"/>
                              <a:gd name="T50" fmla="+- 0 140 118"/>
                              <a:gd name="T51" fmla="*/ 140 h 79"/>
                              <a:gd name="T52" fmla="+- 0 1683 1596"/>
                              <a:gd name="T53" fmla="*/ T52 w 351"/>
                              <a:gd name="T54" fmla="+- 0 143 118"/>
                              <a:gd name="T55" fmla="*/ 143 h 79"/>
                              <a:gd name="T56" fmla="+- 0 1703 1596"/>
                              <a:gd name="T57" fmla="*/ T56 w 351"/>
                              <a:gd name="T58" fmla="+- 0 141 118"/>
                              <a:gd name="T59" fmla="*/ 141 h 79"/>
                              <a:gd name="T60" fmla="+- 0 1717 1596"/>
                              <a:gd name="T61" fmla="*/ T60 w 351"/>
                              <a:gd name="T62" fmla="+- 0 180 118"/>
                              <a:gd name="T63" fmla="*/ 180 h 79"/>
                              <a:gd name="T64" fmla="+- 0 1717 1596"/>
                              <a:gd name="T65" fmla="*/ T64 w 351"/>
                              <a:gd name="T66" fmla="+- 0 174 118"/>
                              <a:gd name="T67" fmla="*/ 174 h 79"/>
                              <a:gd name="T68" fmla="+- 0 1697 1596"/>
                              <a:gd name="T69" fmla="*/ T68 w 351"/>
                              <a:gd name="T70" fmla="+- 0 135 118"/>
                              <a:gd name="T71" fmla="*/ 135 h 79"/>
                              <a:gd name="T72" fmla="+- 0 1703 1596"/>
                              <a:gd name="T73" fmla="*/ T72 w 351"/>
                              <a:gd name="T74" fmla="+- 0 123 118"/>
                              <a:gd name="T75" fmla="*/ 123 h 79"/>
                              <a:gd name="T76" fmla="+- 0 1729 1596"/>
                              <a:gd name="T77" fmla="*/ T76 w 351"/>
                              <a:gd name="T78" fmla="+- 0 134 118"/>
                              <a:gd name="T79" fmla="*/ 134 h 79"/>
                              <a:gd name="T80" fmla="+- 0 1759 1596"/>
                              <a:gd name="T81" fmla="*/ T80 w 351"/>
                              <a:gd name="T82" fmla="+- 0 174 118"/>
                              <a:gd name="T83" fmla="*/ 174 h 79"/>
                              <a:gd name="T84" fmla="+- 0 1759 1596"/>
                              <a:gd name="T85" fmla="*/ T84 w 351"/>
                              <a:gd name="T86" fmla="+- 0 140 118"/>
                              <a:gd name="T87" fmla="*/ 140 h 79"/>
                              <a:gd name="T88" fmla="+- 0 1754 1596"/>
                              <a:gd name="T89" fmla="*/ T88 w 351"/>
                              <a:gd name="T90" fmla="+- 0 168 118"/>
                              <a:gd name="T91" fmla="*/ 168 h 79"/>
                              <a:gd name="T92" fmla="+- 0 1759 1596"/>
                              <a:gd name="T93" fmla="*/ T92 w 351"/>
                              <a:gd name="T94" fmla="+- 0 140 118"/>
                              <a:gd name="T95" fmla="*/ 140 h 79"/>
                              <a:gd name="T96" fmla="+- 0 1792 1596"/>
                              <a:gd name="T97" fmla="*/ T96 w 351"/>
                              <a:gd name="T98" fmla="+- 0 197 118"/>
                              <a:gd name="T99" fmla="*/ 197 h 79"/>
                              <a:gd name="T100" fmla="+- 0 1776 1596"/>
                              <a:gd name="T101" fmla="*/ T100 w 351"/>
                              <a:gd name="T102" fmla="+- 0 184 118"/>
                              <a:gd name="T103" fmla="*/ 184 h 79"/>
                              <a:gd name="T104" fmla="+- 0 1800 1596"/>
                              <a:gd name="T105" fmla="*/ T104 w 351"/>
                              <a:gd name="T106" fmla="+- 0 191 118"/>
                              <a:gd name="T107" fmla="*/ 191 h 79"/>
                              <a:gd name="T108" fmla="+- 0 1775 1596"/>
                              <a:gd name="T109" fmla="*/ T108 w 351"/>
                              <a:gd name="T110" fmla="+- 0 134 118"/>
                              <a:gd name="T111" fmla="*/ 134 h 79"/>
                              <a:gd name="T112" fmla="+- 0 1781 1596"/>
                              <a:gd name="T113" fmla="*/ T112 w 351"/>
                              <a:gd name="T114" fmla="+- 0 181 118"/>
                              <a:gd name="T115" fmla="*/ 181 h 79"/>
                              <a:gd name="T116" fmla="+- 0 1775 1596"/>
                              <a:gd name="T117" fmla="*/ T116 w 351"/>
                              <a:gd name="T118" fmla="+- 0 168 118"/>
                              <a:gd name="T119" fmla="*/ 168 h 79"/>
                              <a:gd name="T120" fmla="+- 0 1791 1596"/>
                              <a:gd name="T121" fmla="*/ T120 w 351"/>
                              <a:gd name="T122" fmla="+- 0 134 118"/>
                              <a:gd name="T123" fmla="*/ 134 h 79"/>
                              <a:gd name="T124" fmla="+- 0 1793 1596"/>
                              <a:gd name="T125" fmla="*/ T124 w 351"/>
                              <a:gd name="T126" fmla="+- 0 174 118"/>
                              <a:gd name="T127" fmla="*/ 174 h 79"/>
                              <a:gd name="T128" fmla="+- 0 1798 1596"/>
                              <a:gd name="T129" fmla="*/ T128 w 351"/>
                              <a:gd name="T130" fmla="+- 0 142 118"/>
                              <a:gd name="T131" fmla="*/ 142 h 79"/>
                              <a:gd name="T132" fmla="+- 0 1805 1596"/>
                              <a:gd name="T133" fmla="*/ T132 w 351"/>
                              <a:gd name="T134" fmla="+- 0 142 118"/>
                              <a:gd name="T135" fmla="*/ 142 h 79"/>
                              <a:gd name="T136" fmla="+- 0 1823 1596"/>
                              <a:gd name="T137" fmla="*/ T136 w 351"/>
                              <a:gd name="T138" fmla="+- 0 179 118"/>
                              <a:gd name="T139" fmla="*/ 179 h 79"/>
                              <a:gd name="T140" fmla="+- 0 1835 1596"/>
                              <a:gd name="T141" fmla="*/ T140 w 351"/>
                              <a:gd name="T142" fmla="+- 0 134 118"/>
                              <a:gd name="T143" fmla="*/ 134 h 79"/>
                              <a:gd name="T144" fmla="+- 0 1828 1596"/>
                              <a:gd name="T145" fmla="*/ T144 w 351"/>
                              <a:gd name="T146" fmla="+- 0 141 118"/>
                              <a:gd name="T147" fmla="*/ 141 h 79"/>
                              <a:gd name="T148" fmla="+- 0 1828 1596"/>
                              <a:gd name="T149" fmla="*/ T148 w 351"/>
                              <a:gd name="T150" fmla="+- 0 141 118"/>
                              <a:gd name="T151" fmla="*/ 141 h 79"/>
                              <a:gd name="T152" fmla="+- 0 1870 1596"/>
                              <a:gd name="T153" fmla="*/ T152 w 351"/>
                              <a:gd name="T154" fmla="+- 0 143 118"/>
                              <a:gd name="T155" fmla="*/ 143 h 79"/>
                              <a:gd name="T156" fmla="+- 0 1849 1596"/>
                              <a:gd name="T157" fmla="*/ T156 w 351"/>
                              <a:gd name="T158" fmla="+- 0 156 118"/>
                              <a:gd name="T159" fmla="*/ 156 h 79"/>
                              <a:gd name="T160" fmla="+- 0 1861 1596"/>
                              <a:gd name="T161" fmla="*/ T160 w 351"/>
                              <a:gd name="T162" fmla="+- 0 181 118"/>
                              <a:gd name="T163" fmla="*/ 181 h 79"/>
                              <a:gd name="T164" fmla="+- 0 1849 1596"/>
                              <a:gd name="T165" fmla="*/ T164 w 351"/>
                              <a:gd name="T166" fmla="+- 0 163 118"/>
                              <a:gd name="T167" fmla="*/ 163 h 79"/>
                              <a:gd name="T168" fmla="+- 0 1877 1596"/>
                              <a:gd name="T169" fmla="*/ T168 w 351"/>
                              <a:gd name="T170" fmla="+- 0 157 118"/>
                              <a:gd name="T171" fmla="*/ 157 h 79"/>
                              <a:gd name="T172" fmla="+- 0 1873 1596"/>
                              <a:gd name="T173" fmla="*/ T172 w 351"/>
                              <a:gd name="T174" fmla="+- 0 181 118"/>
                              <a:gd name="T175" fmla="*/ 181 h 79"/>
                              <a:gd name="T176" fmla="+- 0 1878 1596"/>
                              <a:gd name="T177" fmla="*/ T176 w 351"/>
                              <a:gd name="T178" fmla="+- 0 175 118"/>
                              <a:gd name="T179" fmla="*/ 175 h 79"/>
                              <a:gd name="T180" fmla="+- 0 1882 1596"/>
                              <a:gd name="T181" fmla="*/ T180 w 351"/>
                              <a:gd name="T182" fmla="+- 0 175 118"/>
                              <a:gd name="T183" fmla="*/ 175 h 79"/>
                              <a:gd name="T184" fmla="+- 0 1865 1596"/>
                              <a:gd name="T185" fmla="*/ T184 w 351"/>
                              <a:gd name="T186" fmla="+- 0 173 118"/>
                              <a:gd name="T187" fmla="*/ 173 h 79"/>
                              <a:gd name="T188" fmla="+- 0 1877 1596"/>
                              <a:gd name="T189" fmla="*/ T188 w 351"/>
                              <a:gd name="T190" fmla="+- 0 174 118"/>
                              <a:gd name="T191" fmla="*/ 174 h 79"/>
                              <a:gd name="T192" fmla="+- 0 1847 1596"/>
                              <a:gd name="T193" fmla="*/ T192 w 351"/>
                              <a:gd name="T194" fmla="+- 0 139 118"/>
                              <a:gd name="T195" fmla="*/ 139 h 79"/>
                              <a:gd name="T196" fmla="+- 0 1851 1596"/>
                              <a:gd name="T197" fmla="*/ T196 w 351"/>
                              <a:gd name="T198" fmla="+- 0 143 118"/>
                              <a:gd name="T199" fmla="*/ 143 h 79"/>
                              <a:gd name="T200" fmla="+- 0 1896 1596"/>
                              <a:gd name="T201" fmla="*/ T200 w 351"/>
                              <a:gd name="T202" fmla="+- 0 135 118"/>
                              <a:gd name="T203" fmla="*/ 135 h 79"/>
                              <a:gd name="T204" fmla="+- 0 1900 1596"/>
                              <a:gd name="T205" fmla="*/ T204 w 351"/>
                              <a:gd name="T206" fmla="+- 0 141 118"/>
                              <a:gd name="T207" fmla="*/ 141 h 79"/>
                              <a:gd name="T208" fmla="+- 0 1915 1596"/>
                              <a:gd name="T209" fmla="*/ T208 w 351"/>
                              <a:gd name="T210" fmla="+- 0 143 118"/>
                              <a:gd name="T211" fmla="*/ 143 h 79"/>
                              <a:gd name="T212" fmla="+- 0 1921 1596"/>
                              <a:gd name="T213" fmla="*/ T212 w 351"/>
                              <a:gd name="T214" fmla="+- 0 141 118"/>
                              <a:gd name="T215" fmla="*/ 141 h 79"/>
                              <a:gd name="T216" fmla="+- 0 1940 1596"/>
                              <a:gd name="T217" fmla="*/ T216 w 351"/>
                              <a:gd name="T218" fmla="+- 0 179 118"/>
                              <a:gd name="T219" fmla="*/ 179 h 79"/>
                              <a:gd name="T220" fmla="+- 0 1900 1596"/>
                              <a:gd name="T221" fmla="*/ T220 w 351"/>
                              <a:gd name="T222" fmla="+- 0 136 118"/>
                              <a:gd name="T223" fmla="*/ 136 h 79"/>
                              <a:gd name="T224" fmla="+- 0 1919 1596"/>
                              <a:gd name="T225" fmla="*/ T224 w 351"/>
                              <a:gd name="T226" fmla="+- 0 136 118"/>
                              <a:gd name="T227" fmla="*/ 136 h 79"/>
                              <a:gd name="T228" fmla="+- 0 1921 1596"/>
                              <a:gd name="T229" fmla="*/ T228 w 351"/>
                              <a:gd name="T230" fmla="+- 0 141 118"/>
                              <a:gd name="T231" fmla="*/ 141 h 79"/>
                              <a:gd name="T232" fmla="+- 0 1943 1596"/>
                              <a:gd name="T233" fmla="*/ T232 w 351"/>
                              <a:gd name="T234" fmla="+- 0 134 118"/>
                              <a:gd name="T235" fmla="*/ 134 h 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Lst>
                            <a:rect l="0" t="0" r="r" b="b"/>
                            <a:pathLst>
                              <a:path w="351" h="79">
                                <a:moveTo>
                                  <a:pt x="7" y="0"/>
                                </a:moveTo>
                                <a:lnTo>
                                  <a:pt x="0" y="0"/>
                                </a:lnTo>
                                <a:lnTo>
                                  <a:pt x="0" y="61"/>
                                </a:lnTo>
                                <a:lnTo>
                                  <a:pt x="7" y="61"/>
                                </a:lnTo>
                                <a:lnTo>
                                  <a:pt x="7" y="28"/>
                                </a:lnTo>
                                <a:lnTo>
                                  <a:pt x="11" y="23"/>
                                </a:lnTo>
                                <a:lnTo>
                                  <a:pt x="7" y="23"/>
                                </a:lnTo>
                                <a:lnTo>
                                  <a:pt x="7" y="0"/>
                                </a:lnTo>
                                <a:close/>
                                <a:moveTo>
                                  <a:pt x="35" y="22"/>
                                </a:moveTo>
                                <a:lnTo>
                                  <a:pt x="21" y="22"/>
                                </a:lnTo>
                                <a:lnTo>
                                  <a:pt x="23" y="23"/>
                                </a:lnTo>
                                <a:lnTo>
                                  <a:pt x="27" y="26"/>
                                </a:lnTo>
                                <a:lnTo>
                                  <a:pt x="28" y="28"/>
                                </a:lnTo>
                                <a:lnTo>
                                  <a:pt x="28" y="61"/>
                                </a:lnTo>
                                <a:lnTo>
                                  <a:pt x="35" y="61"/>
                                </a:lnTo>
                                <a:lnTo>
                                  <a:pt x="35" y="22"/>
                                </a:lnTo>
                                <a:close/>
                                <a:moveTo>
                                  <a:pt x="29" y="16"/>
                                </a:moveTo>
                                <a:lnTo>
                                  <a:pt x="15" y="16"/>
                                </a:lnTo>
                                <a:lnTo>
                                  <a:pt x="11" y="18"/>
                                </a:lnTo>
                                <a:lnTo>
                                  <a:pt x="7" y="23"/>
                                </a:lnTo>
                                <a:lnTo>
                                  <a:pt x="11" y="23"/>
                                </a:lnTo>
                                <a:lnTo>
                                  <a:pt x="12" y="22"/>
                                </a:lnTo>
                                <a:lnTo>
                                  <a:pt x="35" y="22"/>
                                </a:lnTo>
                                <a:lnTo>
                                  <a:pt x="35" y="21"/>
                                </a:lnTo>
                                <a:lnTo>
                                  <a:pt x="29" y="16"/>
                                </a:lnTo>
                                <a:close/>
                                <a:moveTo>
                                  <a:pt x="53" y="17"/>
                                </a:moveTo>
                                <a:lnTo>
                                  <a:pt x="46" y="17"/>
                                </a:lnTo>
                                <a:lnTo>
                                  <a:pt x="46" y="61"/>
                                </a:lnTo>
                                <a:lnTo>
                                  <a:pt x="53" y="61"/>
                                </a:lnTo>
                                <a:lnTo>
                                  <a:pt x="53" y="17"/>
                                </a:lnTo>
                                <a:close/>
                                <a:moveTo>
                                  <a:pt x="53" y="0"/>
                                </a:moveTo>
                                <a:lnTo>
                                  <a:pt x="46" y="0"/>
                                </a:lnTo>
                                <a:lnTo>
                                  <a:pt x="46" y="9"/>
                                </a:lnTo>
                                <a:lnTo>
                                  <a:pt x="53" y="9"/>
                                </a:lnTo>
                                <a:lnTo>
                                  <a:pt x="53" y="0"/>
                                </a:lnTo>
                                <a:close/>
                                <a:moveTo>
                                  <a:pt x="69" y="48"/>
                                </a:moveTo>
                                <a:lnTo>
                                  <a:pt x="62" y="48"/>
                                </a:lnTo>
                                <a:lnTo>
                                  <a:pt x="62" y="58"/>
                                </a:lnTo>
                                <a:lnTo>
                                  <a:pt x="67" y="63"/>
                                </a:lnTo>
                                <a:lnTo>
                                  <a:pt x="90" y="63"/>
                                </a:lnTo>
                                <a:lnTo>
                                  <a:pt x="97" y="57"/>
                                </a:lnTo>
                                <a:lnTo>
                                  <a:pt x="97" y="56"/>
                                </a:lnTo>
                                <a:lnTo>
                                  <a:pt x="76" y="56"/>
                                </a:lnTo>
                                <a:lnTo>
                                  <a:pt x="73" y="55"/>
                                </a:lnTo>
                                <a:lnTo>
                                  <a:pt x="71" y="53"/>
                                </a:lnTo>
                                <a:lnTo>
                                  <a:pt x="70" y="52"/>
                                </a:lnTo>
                                <a:lnTo>
                                  <a:pt x="69" y="51"/>
                                </a:lnTo>
                                <a:lnTo>
                                  <a:pt x="69" y="48"/>
                                </a:lnTo>
                                <a:close/>
                                <a:moveTo>
                                  <a:pt x="89" y="16"/>
                                </a:moveTo>
                                <a:lnTo>
                                  <a:pt x="69" y="16"/>
                                </a:lnTo>
                                <a:lnTo>
                                  <a:pt x="63" y="21"/>
                                </a:lnTo>
                                <a:lnTo>
                                  <a:pt x="63" y="36"/>
                                </a:lnTo>
                                <a:lnTo>
                                  <a:pt x="66" y="39"/>
                                </a:lnTo>
                                <a:lnTo>
                                  <a:pt x="88" y="45"/>
                                </a:lnTo>
                                <a:lnTo>
                                  <a:pt x="89" y="46"/>
                                </a:lnTo>
                                <a:lnTo>
                                  <a:pt x="89" y="53"/>
                                </a:lnTo>
                                <a:lnTo>
                                  <a:pt x="85" y="56"/>
                                </a:lnTo>
                                <a:lnTo>
                                  <a:pt x="97" y="56"/>
                                </a:lnTo>
                                <a:lnTo>
                                  <a:pt x="97" y="42"/>
                                </a:lnTo>
                                <a:lnTo>
                                  <a:pt x="93" y="39"/>
                                </a:lnTo>
                                <a:lnTo>
                                  <a:pt x="72" y="34"/>
                                </a:lnTo>
                                <a:lnTo>
                                  <a:pt x="70" y="32"/>
                                </a:lnTo>
                                <a:lnTo>
                                  <a:pt x="70" y="25"/>
                                </a:lnTo>
                                <a:lnTo>
                                  <a:pt x="73" y="22"/>
                                </a:lnTo>
                                <a:lnTo>
                                  <a:pt x="95" y="22"/>
                                </a:lnTo>
                                <a:lnTo>
                                  <a:pt x="95" y="21"/>
                                </a:lnTo>
                                <a:lnTo>
                                  <a:pt x="89" y="16"/>
                                </a:lnTo>
                                <a:close/>
                                <a:moveTo>
                                  <a:pt x="95" y="22"/>
                                </a:moveTo>
                                <a:lnTo>
                                  <a:pt x="85" y="22"/>
                                </a:lnTo>
                                <a:lnTo>
                                  <a:pt x="87" y="25"/>
                                </a:lnTo>
                                <a:lnTo>
                                  <a:pt x="88" y="29"/>
                                </a:lnTo>
                                <a:lnTo>
                                  <a:pt x="95" y="29"/>
                                </a:lnTo>
                                <a:lnTo>
                                  <a:pt x="95" y="22"/>
                                </a:lnTo>
                                <a:close/>
                                <a:moveTo>
                                  <a:pt x="114" y="23"/>
                                </a:moveTo>
                                <a:lnTo>
                                  <a:pt x="107" y="23"/>
                                </a:lnTo>
                                <a:lnTo>
                                  <a:pt x="107" y="60"/>
                                </a:lnTo>
                                <a:lnTo>
                                  <a:pt x="110" y="63"/>
                                </a:lnTo>
                                <a:lnTo>
                                  <a:pt x="117" y="63"/>
                                </a:lnTo>
                                <a:lnTo>
                                  <a:pt x="119" y="62"/>
                                </a:lnTo>
                                <a:lnTo>
                                  <a:pt x="121" y="62"/>
                                </a:lnTo>
                                <a:lnTo>
                                  <a:pt x="121" y="57"/>
                                </a:lnTo>
                                <a:lnTo>
                                  <a:pt x="115" y="57"/>
                                </a:lnTo>
                                <a:lnTo>
                                  <a:pt x="114" y="56"/>
                                </a:lnTo>
                                <a:lnTo>
                                  <a:pt x="114" y="23"/>
                                </a:lnTo>
                                <a:close/>
                                <a:moveTo>
                                  <a:pt x="121" y="56"/>
                                </a:moveTo>
                                <a:lnTo>
                                  <a:pt x="118" y="57"/>
                                </a:lnTo>
                                <a:lnTo>
                                  <a:pt x="121" y="57"/>
                                </a:lnTo>
                                <a:lnTo>
                                  <a:pt x="121" y="56"/>
                                </a:lnTo>
                                <a:close/>
                                <a:moveTo>
                                  <a:pt x="121" y="17"/>
                                </a:moveTo>
                                <a:lnTo>
                                  <a:pt x="101" y="17"/>
                                </a:lnTo>
                                <a:lnTo>
                                  <a:pt x="101" y="23"/>
                                </a:lnTo>
                                <a:lnTo>
                                  <a:pt x="121" y="23"/>
                                </a:lnTo>
                                <a:lnTo>
                                  <a:pt x="121" y="17"/>
                                </a:lnTo>
                                <a:close/>
                                <a:moveTo>
                                  <a:pt x="114" y="5"/>
                                </a:moveTo>
                                <a:lnTo>
                                  <a:pt x="107" y="5"/>
                                </a:lnTo>
                                <a:lnTo>
                                  <a:pt x="107" y="17"/>
                                </a:lnTo>
                                <a:lnTo>
                                  <a:pt x="114" y="17"/>
                                </a:lnTo>
                                <a:lnTo>
                                  <a:pt x="114" y="5"/>
                                </a:lnTo>
                                <a:close/>
                                <a:moveTo>
                                  <a:pt x="158" y="16"/>
                                </a:moveTo>
                                <a:lnTo>
                                  <a:pt x="133" y="16"/>
                                </a:lnTo>
                                <a:lnTo>
                                  <a:pt x="126" y="25"/>
                                </a:lnTo>
                                <a:lnTo>
                                  <a:pt x="126" y="54"/>
                                </a:lnTo>
                                <a:lnTo>
                                  <a:pt x="133" y="63"/>
                                </a:lnTo>
                                <a:lnTo>
                                  <a:pt x="158" y="63"/>
                                </a:lnTo>
                                <a:lnTo>
                                  <a:pt x="163" y="56"/>
                                </a:lnTo>
                                <a:lnTo>
                                  <a:pt x="138" y="56"/>
                                </a:lnTo>
                                <a:lnTo>
                                  <a:pt x="133" y="50"/>
                                </a:lnTo>
                                <a:lnTo>
                                  <a:pt x="133" y="29"/>
                                </a:lnTo>
                                <a:lnTo>
                                  <a:pt x="138" y="22"/>
                                </a:lnTo>
                                <a:lnTo>
                                  <a:pt x="163" y="22"/>
                                </a:lnTo>
                                <a:lnTo>
                                  <a:pt x="158" y="16"/>
                                </a:lnTo>
                                <a:close/>
                                <a:moveTo>
                                  <a:pt x="163" y="22"/>
                                </a:moveTo>
                                <a:lnTo>
                                  <a:pt x="153" y="22"/>
                                </a:lnTo>
                                <a:lnTo>
                                  <a:pt x="158" y="29"/>
                                </a:lnTo>
                                <a:lnTo>
                                  <a:pt x="158" y="50"/>
                                </a:lnTo>
                                <a:lnTo>
                                  <a:pt x="153" y="56"/>
                                </a:lnTo>
                                <a:lnTo>
                                  <a:pt x="163" y="56"/>
                                </a:lnTo>
                                <a:lnTo>
                                  <a:pt x="165" y="54"/>
                                </a:lnTo>
                                <a:lnTo>
                                  <a:pt x="165" y="25"/>
                                </a:lnTo>
                                <a:lnTo>
                                  <a:pt x="163" y="22"/>
                                </a:lnTo>
                                <a:close/>
                                <a:moveTo>
                                  <a:pt x="180" y="66"/>
                                </a:moveTo>
                                <a:lnTo>
                                  <a:pt x="173" y="66"/>
                                </a:lnTo>
                                <a:lnTo>
                                  <a:pt x="174" y="74"/>
                                </a:lnTo>
                                <a:lnTo>
                                  <a:pt x="180" y="79"/>
                                </a:lnTo>
                                <a:lnTo>
                                  <a:pt x="196" y="79"/>
                                </a:lnTo>
                                <a:lnTo>
                                  <a:pt x="201" y="77"/>
                                </a:lnTo>
                                <a:lnTo>
                                  <a:pt x="204" y="73"/>
                                </a:lnTo>
                                <a:lnTo>
                                  <a:pt x="184" y="73"/>
                                </a:lnTo>
                                <a:lnTo>
                                  <a:pt x="181" y="71"/>
                                </a:lnTo>
                                <a:lnTo>
                                  <a:pt x="180" y="66"/>
                                </a:lnTo>
                                <a:close/>
                                <a:moveTo>
                                  <a:pt x="209" y="55"/>
                                </a:moveTo>
                                <a:lnTo>
                                  <a:pt x="202" y="55"/>
                                </a:lnTo>
                                <a:lnTo>
                                  <a:pt x="202" y="69"/>
                                </a:lnTo>
                                <a:lnTo>
                                  <a:pt x="198" y="73"/>
                                </a:lnTo>
                                <a:lnTo>
                                  <a:pt x="204" y="73"/>
                                </a:lnTo>
                                <a:lnTo>
                                  <a:pt x="207" y="69"/>
                                </a:lnTo>
                                <a:lnTo>
                                  <a:pt x="209" y="64"/>
                                </a:lnTo>
                                <a:lnTo>
                                  <a:pt x="209" y="55"/>
                                </a:lnTo>
                                <a:close/>
                                <a:moveTo>
                                  <a:pt x="195" y="16"/>
                                </a:moveTo>
                                <a:lnTo>
                                  <a:pt x="179" y="16"/>
                                </a:lnTo>
                                <a:lnTo>
                                  <a:pt x="172" y="26"/>
                                </a:lnTo>
                                <a:lnTo>
                                  <a:pt x="172" y="47"/>
                                </a:lnTo>
                                <a:lnTo>
                                  <a:pt x="173" y="52"/>
                                </a:lnTo>
                                <a:lnTo>
                                  <a:pt x="180" y="60"/>
                                </a:lnTo>
                                <a:lnTo>
                                  <a:pt x="185" y="63"/>
                                </a:lnTo>
                                <a:lnTo>
                                  <a:pt x="194" y="63"/>
                                </a:lnTo>
                                <a:lnTo>
                                  <a:pt x="198" y="60"/>
                                </a:lnTo>
                                <a:lnTo>
                                  <a:pt x="201" y="56"/>
                                </a:lnTo>
                                <a:lnTo>
                                  <a:pt x="183" y="56"/>
                                </a:lnTo>
                                <a:lnTo>
                                  <a:pt x="179" y="50"/>
                                </a:lnTo>
                                <a:lnTo>
                                  <a:pt x="179" y="29"/>
                                </a:lnTo>
                                <a:lnTo>
                                  <a:pt x="183" y="22"/>
                                </a:lnTo>
                                <a:lnTo>
                                  <a:pt x="201" y="22"/>
                                </a:lnTo>
                                <a:lnTo>
                                  <a:pt x="199" y="18"/>
                                </a:lnTo>
                                <a:lnTo>
                                  <a:pt x="195" y="16"/>
                                </a:lnTo>
                                <a:close/>
                                <a:moveTo>
                                  <a:pt x="201" y="22"/>
                                </a:moveTo>
                                <a:lnTo>
                                  <a:pt x="197" y="22"/>
                                </a:lnTo>
                                <a:lnTo>
                                  <a:pt x="202" y="29"/>
                                </a:lnTo>
                                <a:lnTo>
                                  <a:pt x="202" y="50"/>
                                </a:lnTo>
                                <a:lnTo>
                                  <a:pt x="197" y="56"/>
                                </a:lnTo>
                                <a:lnTo>
                                  <a:pt x="201" y="56"/>
                                </a:lnTo>
                                <a:lnTo>
                                  <a:pt x="202" y="55"/>
                                </a:lnTo>
                                <a:lnTo>
                                  <a:pt x="209" y="55"/>
                                </a:lnTo>
                                <a:lnTo>
                                  <a:pt x="209" y="24"/>
                                </a:lnTo>
                                <a:lnTo>
                                  <a:pt x="202" y="24"/>
                                </a:lnTo>
                                <a:lnTo>
                                  <a:pt x="201" y="22"/>
                                </a:lnTo>
                                <a:close/>
                                <a:moveTo>
                                  <a:pt x="209" y="17"/>
                                </a:moveTo>
                                <a:lnTo>
                                  <a:pt x="202" y="17"/>
                                </a:lnTo>
                                <a:lnTo>
                                  <a:pt x="202" y="24"/>
                                </a:lnTo>
                                <a:lnTo>
                                  <a:pt x="209" y="24"/>
                                </a:lnTo>
                                <a:lnTo>
                                  <a:pt x="209" y="17"/>
                                </a:lnTo>
                                <a:close/>
                                <a:moveTo>
                                  <a:pt x="227" y="17"/>
                                </a:moveTo>
                                <a:lnTo>
                                  <a:pt x="220" y="17"/>
                                </a:lnTo>
                                <a:lnTo>
                                  <a:pt x="220" y="61"/>
                                </a:lnTo>
                                <a:lnTo>
                                  <a:pt x="227" y="61"/>
                                </a:lnTo>
                                <a:lnTo>
                                  <a:pt x="227" y="28"/>
                                </a:lnTo>
                                <a:lnTo>
                                  <a:pt x="230" y="25"/>
                                </a:lnTo>
                                <a:lnTo>
                                  <a:pt x="227" y="25"/>
                                </a:lnTo>
                                <a:lnTo>
                                  <a:pt x="227" y="17"/>
                                </a:lnTo>
                                <a:close/>
                                <a:moveTo>
                                  <a:pt x="239" y="16"/>
                                </a:moveTo>
                                <a:lnTo>
                                  <a:pt x="234" y="16"/>
                                </a:lnTo>
                                <a:lnTo>
                                  <a:pt x="231" y="19"/>
                                </a:lnTo>
                                <a:lnTo>
                                  <a:pt x="227" y="25"/>
                                </a:lnTo>
                                <a:lnTo>
                                  <a:pt x="230" y="25"/>
                                </a:lnTo>
                                <a:lnTo>
                                  <a:pt x="232" y="23"/>
                                </a:lnTo>
                                <a:lnTo>
                                  <a:pt x="241" y="23"/>
                                </a:lnTo>
                                <a:lnTo>
                                  <a:pt x="241" y="16"/>
                                </a:lnTo>
                                <a:lnTo>
                                  <a:pt x="239" y="16"/>
                                </a:lnTo>
                                <a:close/>
                                <a:moveTo>
                                  <a:pt x="241" y="23"/>
                                </a:moveTo>
                                <a:lnTo>
                                  <a:pt x="232" y="23"/>
                                </a:lnTo>
                                <a:lnTo>
                                  <a:pt x="241" y="23"/>
                                </a:lnTo>
                                <a:close/>
                                <a:moveTo>
                                  <a:pt x="281" y="22"/>
                                </a:moveTo>
                                <a:lnTo>
                                  <a:pt x="271" y="22"/>
                                </a:lnTo>
                                <a:lnTo>
                                  <a:pt x="274" y="25"/>
                                </a:lnTo>
                                <a:lnTo>
                                  <a:pt x="274" y="34"/>
                                </a:lnTo>
                                <a:lnTo>
                                  <a:pt x="273" y="35"/>
                                </a:lnTo>
                                <a:lnTo>
                                  <a:pt x="257" y="37"/>
                                </a:lnTo>
                                <a:lnTo>
                                  <a:pt x="256" y="37"/>
                                </a:lnTo>
                                <a:lnTo>
                                  <a:pt x="253" y="38"/>
                                </a:lnTo>
                                <a:lnTo>
                                  <a:pt x="248" y="40"/>
                                </a:lnTo>
                                <a:lnTo>
                                  <a:pt x="246" y="44"/>
                                </a:lnTo>
                                <a:lnTo>
                                  <a:pt x="246" y="58"/>
                                </a:lnTo>
                                <a:lnTo>
                                  <a:pt x="251" y="63"/>
                                </a:lnTo>
                                <a:lnTo>
                                  <a:pt x="265" y="63"/>
                                </a:lnTo>
                                <a:lnTo>
                                  <a:pt x="270" y="61"/>
                                </a:lnTo>
                                <a:lnTo>
                                  <a:pt x="274" y="57"/>
                                </a:lnTo>
                                <a:lnTo>
                                  <a:pt x="256" y="57"/>
                                </a:lnTo>
                                <a:lnTo>
                                  <a:pt x="253" y="54"/>
                                </a:lnTo>
                                <a:lnTo>
                                  <a:pt x="253" y="45"/>
                                </a:lnTo>
                                <a:lnTo>
                                  <a:pt x="256" y="43"/>
                                </a:lnTo>
                                <a:lnTo>
                                  <a:pt x="271" y="41"/>
                                </a:lnTo>
                                <a:lnTo>
                                  <a:pt x="272" y="40"/>
                                </a:lnTo>
                                <a:lnTo>
                                  <a:pt x="274" y="39"/>
                                </a:lnTo>
                                <a:lnTo>
                                  <a:pt x="281" y="39"/>
                                </a:lnTo>
                                <a:lnTo>
                                  <a:pt x="281" y="22"/>
                                </a:lnTo>
                                <a:close/>
                                <a:moveTo>
                                  <a:pt x="282" y="56"/>
                                </a:moveTo>
                                <a:lnTo>
                                  <a:pt x="275" y="56"/>
                                </a:lnTo>
                                <a:lnTo>
                                  <a:pt x="275" y="61"/>
                                </a:lnTo>
                                <a:lnTo>
                                  <a:pt x="277" y="63"/>
                                </a:lnTo>
                                <a:lnTo>
                                  <a:pt x="283" y="63"/>
                                </a:lnTo>
                                <a:lnTo>
                                  <a:pt x="284" y="62"/>
                                </a:lnTo>
                                <a:lnTo>
                                  <a:pt x="286" y="62"/>
                                </a:lnTo>
                                <a:lnTo>
                                  <a:pt x="286" y="57"/>
                                </a:lnTo>
                                <a:lnTo>
                                  <a:pt x="282" y="57"/>
                                </a:lnTo>
                                <a:lnTo>
                                  <a:pt x="282" y="56"/>
                                </a:lnTo>
                                <a:close/>
                                <a:moveTo>
                                  <a:pt x="286" y="57"/>
                                </a:moveTo>
                                <a:lnTo>
                                  <a:pt x="285" y="57"/>
                                </a:lnTo>
                                <a:lnTo>
                                  <a:pt x="286" y="57"/>
                                </a:lnTo>
                                <a:close/>
                                <a:moveTo>
                                  <a:pt x="281" y="39"/>
                                </a:moveTo>
                                <a:lnTo>
                                  <a:pt x="274" y="39"/>
                                </a:lnTo>
                                <a:lnTo>
                                  <a:pt x="274" y="49"/>
                                </a:lnTo>
                                <a:lnTo>
                                  <a:pt x="274" y="51"/>
                                </a:lnTo>
                                <a:lnTo>
                                  <a:pt x="269" y="55"/>
                                </a:lnTo>
                                <a:lnTo>
                                  <a:pt x="265" y="57"/>
                                </a:lnTo>
                                <a:lnTo>
                                  <a:pt x="274" y="57"/>
                                </a:lnTo>
                                <a:lnTo>
                                  <a:pt x="275" y="56"/>
                                </a:lnTo>
                                <a:lnTo>
                                  <a:pt x="282" y="56"/>
                                </a:lnTo>
                                <a:lnTo>
                                  <a:pt x="281" y="56"/>
                                </a:lnTo>
                                <a:lnTo>
                                  <a:pt x="281" y="39"/>
                                </a:lnTo>
                                <a:close/>
                                <a:moveTo>
                                  <a:pt x="276" y="16"/>
                                </a:moveTo>
                                <a:lnTo>
                                  <a:pt x="259" y="16"/>
                                </a:lnTo>
                                <a:lnTo>
                                  <a:pt x="254" y="18"/>
                                </a:lnTo>
                                <a:lnTo>
                                  <a:pt x="251" y="21"/>
                                </a:lnTo>
                                <a:lnTo>
                                  <a:pt x="249" y="23"/>
                                </a:lnTo>
                                <a:lnTo>
                                  <a:pt x="248" y="26"/>
                                </a:lnTo>
                                <a:lnTo>
                                  <a:pt x="248" y="30"/>
                                </a:lnTo>
                                <a:lnTo>
                                  <a:pt x="255" y="30"/>
                                </a:lnTo>
                                <a:lnTo>
                                  <a:pt x="255" y="25"/>
                                </a:lnTo>
                                <a:lnTo>
                                  <a:pt x="258" y="22"/>
                                </a:lnTo>
                                <a:lnTo>
                                  <a:pt x="281" y="22"/>
                                </a:lnTo>
                                <a:lnTo>
                                  <a:pt x="281" y="20"/>
                                </a:lnTo>
                                <a:lnTo>
                                  <a:pt x="276" y="16"/>
                                </a:lnTo>
                                <a:close/>
                                <a:moveTo>
                                  <a:pt x="300" y="17"/>
                                </a:moveTo>
                                <a:lnTo>
                                  <a:pt x="294" y="17"/>
                                </a:lnTo>
                                <a:lnTo>
                                  <a:pt x="294" y="61"/>
                                </a:lnTo>
                                <a:lnTo>
                                  <a:pt x="301" y="61"/>
                                </a:lnTo>
                                <a:lnTo>
                                  <a:pt x="301" y="27"/>
                                </a:lnTo>
                                <a:lnTo>
                                  <a:pt x="304" y="23"/>
                                </a:lnTo>
                                <a:lnTo>
                                  <a:pt x="300" y="23"/>
                                </a:lnTo>
                                <a:lnTo>
                                  <a:pt x="300" y="17"/>
                                </a:lnTo>
                                <a:close/>
                                <a:moveTo>
                                  <a:pt x="325" y="22"/>
                                </a:moveTo>
                                <a:lnTo>
                                  <a:pt x="316" y="22"/>
                                </a:lnTo>
                                <a:lnTo>
                                  <a:pt x="319" y="25"/>
                                </a:lnTo>
                                <a:lnTo>
                                  <a:pt x="319" y="61"/>
                                </a:lnTo>
                                <a:lnTo>
                                  <a:pt x="326" y="61"/>
                                </a:lnTo>
                                <a:lnTo>
                                  <a:pt x="326" y="27"/>
                                </a:lnTo>
                                <a:lnTo>
                                  <a:pt x="330" y="23"/>
                                </a:lnTo>
                                <a:lnTo>
                                  <a:pt x="325" y="23"/>
                                </a:lnTo>
                                <a:lnTo>
                                  <a:pt x="325" y="22"/>
                                </a:lnTo>
                                <a:close/>
                                <a:moveTo>
                                  <a:pt x="351" y="22"/>
                                </a:moveTo>
                                <a:lnTo>
                                  <a:pt x="341" y="22"/>
                                </a:lnTo>
                                <a:lnTo>
                                  <a:pt x="344" y="25"/>
                                </a:lnTo>
                                <a:lnTo>
                                  <a:pt x="344" y="61"/>
                                </a:lnTo>
                                <a:lnTo>
                                  <a:pt x="351" y="61"/>
                                </a:lnTo>
                                <a:lnTo>
                                  <a:pt x="351" y="22"/>
                                </a:lnTo>
                                <a:close/>
                                <a:moveTo>
                                  <a:pt x="319" y="16"/>
                                </a:moveTo>
                                <a:lnTo>
                                  <a:pt x="308" y="16"/>
                                </a:lnTo>
                                <a:lnTo>
                                  <a:pt x="304" y="18"/>
                                </a:lnTo>
                                <a:lnTo>
                                  <a:pt x="300" y="23"/>
                                </a:lnTo>
                                <a:lnTo>
                                  <a:pt x="304" y="23"/>
                                </a:lnTo>
                                <a:lnTo>
                                  <a:pt x="305" y="22"/>
                                </a:lnTo>
                                <a:lnTo>
                                  <a:pt x="325" y="22"/>
                                </a:lnTo>
                                <a:lnTo>
                                  <a:pt x="323" y="18"/>
                                </a:lnTo>
                                <a:lnTo>
                                  <a:pt x="319" y="16"/>
                                </a:lnTo>
                                <a:close/>
                                <a:moveTo>
                                  <a:pt x="347" y="16"/>
                                </a:moveTo>
                                <a:lnTo>
                                  <a:pt x="333" y="16"/>
                                </a:lnTo>
                                <a:lnTo>
                                  <a:pt x="329" y="18"/>
                                </a:lnTo>
                                <a:lnTo>
                                  <a:pt x="325" y="23"/>
                                </a:lnTo>
                                <a:lnTo>
                                  <a:pt x="330" y="23"/>
                                </a:lnTo>
                                <a:lnTo>
                                  <a:pt x="330" y="22"/>
                                </a:lnTo>
                                <a:lnTo>
                                  <a:pt x="351" y="22"/>
                                </a:lnTo>
                                <a:lnTo>
                                  <a:pt x="351" y="20"/>
                                </a:lnTo>
                                <a:lnTo>
                                  <a:pt x="347"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3" name="Line 167"/>
                        <wps:cNvCnPr>
                          <a:cxnSpLocks noChangeShapeType="1"/>
                        </wps:cNvCnPr>
                        <wps:spPr bwMode="auto">
                          <a:xfrm>
                            <a:off x="1406" y="151"/>
                            <a:ext cx="120" cy="0"/>
                          </a:xfrm>
                          <a:prstGeom prst="line">
                            <a:avLst/>
                          </a:prstGeom>
                          <a:noFill/>
                          <a:ln w="1092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24" name="docshape71"/>
                        <wps:cNvSpPr>
                          <a:spLocks/>
                        </wps:cNvSpPr>
                        <wps:spPr bwMode="auto">
                          <a:xfrm>
                            <a:off x="1591" y="220"/>
                            <a:ext cx="443" cy="63"/>
                          </a:xfrm>
                          <a:custGeom>
                            <a:avLst/>
                            <a:gdLst>
                              <a:gd name="T0" fmla="+- 0 1608 1592"/>
                              <a:gd name="T1" fmla="*/ T0 w 443"/>
                              <a:gd name="T2" fmla="+- 0 283 220"/>
                              <a:gd name="T3" fmla="*/ 283 h 63"/>
                              <a:gd name="T4" fmla="+- 0 1604 1592"/>
                              <a:gd name="T5" fmla="*/ T4 w 443"/>
                              <a:gd name="T6" fmla="+- 0 276 220"/>
                              <a:gd name="T7" fmla="*/ 276 h 63"/>
                              <a:gd name="T8" fmla="+- 0 1611 1592"/>
                              <a:gd name="T9" fmla="*/ T8 w 443"/>
                              <a:gd name="T10" fmla="+- 0 276 220"/>
                              <a:gd name="T11" fmla="*/ 276 h 63"/>
                              <a:gd name="T12" fmla="+- 0 1611 1592"/>
                              <a:gd name="T13" fmla="*/ T12 w 443"/>
                              <a:gd name="T14" fmla="+- 0 237 220"/>
                              <a:gd name="T15" fmla="*/ 237 h 63"/>
                              <a:gd name="T16" fmla="+- 0 1604 1592"/>
                              <a:gd name="T17" fmla="*/ T16 w 443"/>
                              <a:gd name="T18" fmla="+- 0 226 220"/>
                              <a:gd name="T19" fmla="*/ 226 h 63"/>
                              <a:gd name="T20" fmla="+- 0 1637 1592"/>
                              <a:gd name="T21" fmla="*/ T20 w 443"/>
                              <a:gd name="T22" fmla="+- 0 255 220"/>
                              <a:gd name="T23" fmla="*/ 255 h 63"/>
                              <a:gd name="T24" fmla="+- 0 1650 1592"/>
                              <a:gd name="T25" fmla="*/ T24 w 443"/>
                              <a:gd name="T26" fmla="+- 0 283 220"/>
                              <a:gd name="T27" fmla="*/ 283 h 63"/>
                              <a:gd name="T28" fmla="+- 0 1650 1592"/>
                              <a:gd name="T29" fmla="*/ T28 w 443"/>
                              <a:gd name="T30" fmla="+- 0 270 220"/>
                              <a:gd name="T31" fmla="*/ 270 h 63"/>
                              <a:gd name="T32" fmla="+- 0 1667 1592"/>
                              <a:gd name="T33" fmla="*/ T32 w 443"/>
                              <a:gd name="T34" fmla="+- 0 236 220"/>
                              <a:gd name="T35" fmla="*/ 236 h 63"/>
                              <a:gd name="T36" fmla="+- 0 1682 1592"/>
                              <a:gd name="T37" fmla="*/ T36 w 443"/>
                              <a:gd name="T38" fmla="+- 0 275 220"/>
                              <a:gd name="T39" fmla="*/ 275 h 63"/>
                              <a:gd name="T40" fmla="+- 0 1670 1592"/>
                              <a:gd name="T41" fmla="*/ T40 w 443"/>
                              <a:gd name="T42" fmla="+- 0 276 220"/>
                              <a:gd name="T43" fmla="*/ 276 h 63"/>
                              <a:gd name="T44" fmla="+- 0 1675 1592"/>
                              <a:gd name="T45" fmla="*/ T44 w 443"/>
                              <a:gd name="T46" fmla="+- 0 243 220"/>
                              <a:gd name="T47" fmla="*/ 243 h 63"/>
                              <a:gd name="T48" fmla="+- 0 1682 1592"/>
                              <a:gd name="T49" fmla="*/ T48 w 443"/>
                              <a:gd name="T50" fmla="+- 0 243 220"/>
                              <a:gd name="T51" fmla="*/ 243 h 63"/>
                              <a:gd name="T52" fmla="+- 0 1699 1592"/>
                              <a:gd name="T53" fmla="*/ T52 w 443"/>
                              <a:gd name="T54" fmla="+- 0 281 220"/>
                              <a:gd name="T55" fmla="*/ 281 h 63"/>
                              <a:gd name="T56" fmla="+- 0 1699 1592"/>
                              <a:gd name="T57" fmla="*/ T56 w 443"/>
                              <a:gd name="T58" fmla="+- 0 229 220"/>
                              <a:gd name="T59" fmla="*/ 229 h 63"/>
                              <a:gd name="T60" fmla="+- 0 1714 1592"/>
                              <a:gd name="T61" fmla="*/ T60 w 443"/>
                              <a:gd name="T62" fmla="+- 0 283 220"/>
                              <a:gd name="T63" fmla="*/ 283 h 63"/>
                              <a:gd name="T64" fmla="+- 0 1719 1592"/>
                              <a:gd name="T65" fmla="*/ T64 w 443"/>
                              <a:gd name="T66" fmla="+- 0 275 220"/>
                              <a:gd name="T67" fmla="*/ 275 h 63"/>
                              <a:gd name="T68" fmla="+- 0 1736 1592"/>
                              <a:gd name="T69" fmla="*/ T68 w 443"/>
                              <a:gd name="T70" fmla="+- 0 236 220"/>
                              <a:gd name="T71" fmla="*/ 236 h 63"/>
                              <a:gd name="T72" fmla="+- 0 1734 1592"/>
                              <a:gd name="T73" fmla="*/ T72 w 443"/>
                              <a:gd name="T74" fmla="+- 0 265 220"/>
                              <a:gd name="T75" fmla="*/ 265 h 63"/>
                              <a:gd name="T76" fmla="+- 0 1743 1592"/>
                              <a:gd name="T77" fmla="*/ T76 w 443"/>
                              <a:gd name="T78" fmla="+- 0 262 220"/>
                              <a:gd name="T79" fmla="*/ 262 h 63"/>
                              <a:gd name="T80" fmla="+- 0 1720 1592"/>
                              <a:gd name="T81" fmla="*/ T80 w 443"/>
                              <a:gd name="T82" fmla="+- 0 243 220"/>
                              <a:gd name="T83" fmla="*/ 243 h 63"/>
                              <a:gd name="T84" fmla="+- 0 1731 1592"/>
                              <a:gd name="T85" fmla="*/ T84 w 443"/>
                              <a:gd name="T86" fmla="+- 0 243 220"/>
                              <a:gd name="T87" fmla="*/ 243 h 63"/>
                              <a:gd name="T88" fmla="+- 0 1760 1592"/>
                              <a:gd name="T89" fmla="*/ T88 w 443"/>
                              <a:gd name="T90" fmla="+- 0 243 220"/>
                              <a:gd name="T91" fmla="*/ 243 h 63"/>
                              <a:gd name="T92" fmla="+- 0 1765 1592"/>
                              <a:gd name="T93" fmla="*/ T92 w 443"/>
                              <a:gd name="T94" fmla="+- 0 282 220"/>
                              <a:gd name="T95" fmla="*/ 282 h 63"/>
                              <a:gd name="T96" fmla="+- 0 1760 1592"/>
                              <a:gd name="T97" fmla="*/ T96 w 443"/>
                              <a:gd name="T98" fmla="+- 0 243 220"/>
                              <a:gd name="T99" fmla="*/ 243 h 63"/>
                              <a:gd name="T100" fmla="+- 0 1767 1592"/>
                              <a:gd name="T101" fmla="*/ T100 w 443"/>
                              <a:gd name="T102" fmla="+- 0 237 220"/>
                              <a:gd name="T103" fmla="*/ 237 h 63"/>
                              <a:gd name="T104" fmla="+- 0 1760 1592"/>
                              <a:gd name="T105" fmla="*/ T104 w 443"/>
                              <a:gd name="T106" fmla="+- 0 226 220"/>
                              <a:gd name="T107" fmla="*/ 226 h 63"/>
                              <a:gd name="T108" fmla="+- 0 1781 1592"/>
                              <a:gd name="T109" fmla="*/ T108 w 443"/>
                              <a:gd name="T110" fmla="+- 0 237 220"/>
                              <a:gd name="T111" fmla="*/ 237 h 63"/>
                              <a:gd name="T112" fmla="+- 0 1784 1592"/>
                              <a:gd name="T113" fmla="*/ T112 w 443"/>
                              <a:gd name="T114" fmla="+- 0 245 220"/>
                              <a:gd name="T115" fmla="*/ 245 h 63"/>
                              <a:gd name="T116" fmla="+- 0 1785 1592"/>
                              <a:gd name="T117" fmla="*/ T116 w 443"/>
                              <a:gd name="T118" fmla="+- 0 239 220"/>
                              <a:gd name="T119" fmla="*/ 239 h 63"/>
                              <a:gd name="T120" fmla="+- 0 1796 1592"/>
                              <a:gd name="T121" fmla="*/ T120 w 443"/>
                              <a:gd name="T122" fmla="+- 0 236 220"/>
                              <a:gd name="T123" fmla="*/ 236 h 63"/>
                              <a:gd name="T124" fmla="+- 0 1796 1592"/>
                              <a:gd name="T125" fmla="*/ T124 w 443"/>
                              <a:gd name="T126" fmla="+- 0 243 220"/>
                              <a:gd name="T127" fmla="*/ 243 h 63"/>
                              <a:gd name="T128" fmla="+- 0 1809 1592"/>
                              <a:gd name="T129" fmla="*/ T128 w 443"/>
                              <a:gd name="T130" fmla="+- 0 237 220"/>
                              <a:gd name="T131" fmla="*/ 237 h 63"/>
                              <a:gd name="T132" fmla="+- 0 1809 1592"/>
                              <a:gd name="T133" fmla="*/ T132 w 443"/>
                              <a:gd name="T134" fmla="+- 0 220 220"/>
                              <a:gd name="T135" fmla="*/ 220 h 63"/>
                              <a:gd name="T136" fmla="+- 0 1851 1592"/>
                              <a:gd name="T137" fmla="*/ T136 w 443"/>
                              <a:gd name="T138" fmla="+- 0 283 220"/>
                              <a:gd name="T139" fmla="*/ 283 h 63"/>
                              <a:gd name="T140" fmla="+- 0 1820 1592"/>
                              <a:gd name="T141" fmla="*/ T140 w 443"/>
                              <a:gd name="T142" fmla="+- 0 220 220"/>
                              <a:gd name="T143" fmla="*/ 220 h 63"/>
                              <a:gd name="T144" fmla="+- 0 1826 1592"/>
                              <a:gd name="T145" fmla="*/ T144 w 443"/>
                              <a:gd name="T146" fmla="+- 0 270 220"/>
                              <a:gd name="T147" fmla="*/ 270 h 63"/>
                              <a:gd name="T148" fmla="+- 0 1857 1592"/>
                              <a:gd name="T149" fmla="*/ T148 w 443"/>
                              <a:gd name="T150" fmla="+- 0 243 220"/>
                              <a:gd name="T151" fmla="*/ 243 h 63"/>
                              <a:gd name="T152" fmla="+- 0 1856 1592"/>
                              <a:gd name="T153" fmla="*/ T152 w 443"/>
                              <a:gd name="T154" fmla="+- 0 276 220"/>
                              <a:gd name="T155" fmla="*/ 276 h 63"/>
                              <a:gd name="T156" fmla="+- 0 1834 1592"/>
                              <a:gd name="T157" fmla="*/ T156 w 443"/>
                              <a:gd name="T158" fmla="+- 0 236 220"/>
                              <a:gd name="T159" fmla="*/ 236 h 63"/>
                              <a:gd name="T160" fmla="+- 0 1857 1592"/>
                              <a:gd name="T161" fmla="*/ T160 w 443"/>
                              <a:gd name="T162" fmla="+- 0 243 220"/>
                              <a:gd name="T163" fmla="*/ 243 h 63"/>
                              <a:gd name="T164" fmla="+- 0 1872 1592"/>
                              <a:gd name="T165" fmla="*/ T164 w 443"/>
                              <a:gd name="T166" fmla="+- 0 283 220"/>
                              <a:gd name="T167" fmla="*/ 283 h 63"/>
                              <a:gd name="T168" fmla="+- 0 1873 1592"/>
                              <a:gd name="T169" fmla="*/ T168 w 443"/>
                              <a:gd name="T170" fmla="+- 0 273 220"/>
                              <a:gd name="T171" fmla="*/ 273 h 63"/>
                              <a:gd name="T172" fmla="+- 0 1901 1592"/>
                              <a:gd name="T173" fmla="*/ T172 w 443"/>
                              <a:gd name="T174" fmla="+- 0 281 220"/>
                              <a:gd name="T175" fmla="*/ 281 h 63"/>
                              <a:gd name="T176" fmla="+- 0 1889 1592"/>
                              <a:gd name="T177" fmla="*/ T176 w 443"/>
                              <a:gd name="T178" fmla="+- 0 277 220"/>
                              <a:gd name="T179" fmla="*/ 277 h 63"/>
                              <a:gd name="T180" fmla="+- 0 1921 1592"/>
                              <a:gd name="T181" fmla="*/ T180 w 443"/>
                              <a:gd name="T182" fmla="+- 0 243 220"/>
                              <a:gd name="T183" fmla="*/ 243 h 63"/>
                              <a:gd name="T184" fmla="+- 0 1926 1592"/>
                              <a:gd name="T185" fmla="*/ T184 w 443"/>
                              <a:gd name="T186" fmla="+- 0 282 220"/>
                              <a:gd name="T187" fmla="*/ 282 h 63"/>
                              <a:gd name="T188" fmla="+- 0 1921 1592"/>
                              <a:gd name="T189" fmla="*/ T188 w 443"/>
                              <a:gd name="T190" fmla="+- 0 243 220"/>
                              <a:gd name="T191" fmla="*/ 243 h 63"/>
                              <a:gd name="T192" fmla="+- 0 1928 1592"/>
                              <a:gd name="T193" fmla="*/ T192 w 443"/>
                              <a:gd name="T194" fmla="+- 0 237 220"/>
                              <a:gd name="T195" fmla="*/ 237 h 63"/>
                              <a:gd name="T196" fmla="+- 0 1921 1592"/>
                              <a:gd name="T197" fmla="*/ T196 w 443"/>
                              <a:gd name="T198" fmla="+- 0 226 220"/>
                              <a:gd name="T199" fmla="*/ 226 h 63"/>
                              <a:gd name="T200" fmla="+- 0 1942 1592"/>
                              <a:gd name="T201" fmla="*/ T200 w 443"/>
                              <a:gd name="T202" fmla="+- 0 237 220"/>
                              <a:gd name="T203" fmla="*/ 237 h 63"/>
                              <a:gd name="T204" fmla="+- 0 1942 1592"/>
                              <a:gd name="T205" fmla="*/ T204 w 443"/>
                              <a:gd name="T206" fmla="+- 0 220 220"/>
                              <a:gd name="T207" fmla="*/ 220 h 63"/>
                              <a:gd name="T208" fmla="+- 0 1983 1592"/>
                              <a:gd name="T209" fmla="*/ T208 w 443"/>
                              <a:gd name="T210" fmla="+- 0 236 220"/>
                              <a:gd name="T211" fmla="*/ 236 h 63"/>
                              <a:gd name="T212" fmla="+- 0 1983 1592"/>
                              <a:gd name="T213" fmla="*/ T212 w 443"/>
                              <a:gd name="T214" fmla="+- 0 283 220"/>
                              <a:gd name="T215" fmla="*/ 283 h 63"/>
                              <a:gd name="T216" fmla="+- 0 1963 1592"/>
                              <a:gd name="T217" fmla="*/ T216 w 443"/>
                              <a:gd name="T218" fmla="+- 0 243 220"/>
                              <a:gd name="T219" fmla="*/ 243 h 63"/>
                              <a:gd name="T220" fmla="+- 0 1983 1592"/>
                              <a:gd name="T221" fmla="*/ T220 w 443"/>
                              <a:gd name="T222" fmla="+- 0 249 220"/>
                              <a:gd name="T223" fmla="*/ 249 h 63"/>
                              <a:gd name="T224" fmla="+- 0 1990 1592"/>
                              <a:gd name="T225" fmla="*/ T224 w 443"/>
                              <a:gd name="T226" fmla="+- 0 245 220"/>
                              <a:gd name="T227" fmla="*/ 245 h 63"/>
                              <a:gd name="T228" fmla="+- 0 2007 1592"/>
                              <a:gd name="T229" fmla="*/ T228 w 443"/>
                              <a:gd name="T230" fmla="+- 0 281 220"/>
                              <a:gd name="T231" fmla="*/ 281 h 63"/>
                              <a:gd name="T232" fmla="+- 0 2034 1592"/>
                              <a:gd name="T233" fmla="*/ T232 w 443"/>
                              <a:gd name="T234" fmla="+- 0 242 220"/>
                              <a:gd name="T235" fmla="*/ 242 h 63"/>
                              <a:gd name="T236" fmla="+- 0 2034 1592"/>
                              <a:gd name="T237" fmla="*/ T236 w 443"/>
                              <a:gd name="T238" fmla="+- 0 242 220"/>
                              <a:gd name="T239" fmla="*/ 242 h 63"/>
                              <a:gd name="T240" fmla="+- 0 2009 1592"/>
                              <a:gd name="T241" fmla="*/ T240 w 443"/>
                              <a:gd name="T242" fmla="+- 0 245 220"/>
                              <a:gd name="T243" fmla="*/ 245 h 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 ang="0">
                                <a:pos x="T241" y="T243"/>
                              </a:cxn>
                            </a:cxnLst>
                            <a:rect l="0" t="0" r="r" b="b"/>
                            <a:pathLst>
                              <a:path w="443" h="63">
                                <a:moveTo>
                                  <a:pt x="12" y="23"/>
                                </a:moveTo>
                                <a:lnTo>
                                  <a:pt x="6" y="23"/>
                                </a:lnTo>
                                <a:lnTo>
                                  <a:pt x="6" y="60"/>
                                </a:lnTo>
                                <a:lnTo>
                                  <a:pt x="9" y="63"/>
                                </a:lnTo>
                                <a:lnTo>
                                  <a:pt x="16" y="63"/>
                                </a:lnTo>
                                <a:lnTo>
                                  <a:pt x="17" y="62"/>
                                </a:lnTo>
                                <a:lnTo>
                                  <a:pt x="19" y="62"/>
                                </a:lnTo>
                                <a:lnTo>
                                  <a:pt x="19" y="57"/>
                                </a:lnTo>
                                <a:lnTo>
                                  <a:pt x="13" y="57"/>
                                </a:lnTo>
                                <a:lnTo>
                                  <a:pt x="12" y="56"/>
                                </a:lnTo>
                                <a:lnTo>
                                  <a:pt x="12" y="23"/>
                                </a:lnTo>
                                <a:close/>
                                <a:moveTo>
                                  <a:pt x="19" y="56"/>
                                </a:moveTo>
                                <a:lnTo>
                                  <a:pt x="16" y="57"/>
                                </a:lnTo>
                                <a:lnTo>
                                  <a:pt x="19" y="57"/>
                                </a:lnTo>
                                <a:lnTo>
                                  <a:pt x="19" y="56"/>
                                </a:lnTo>
                                <a:close/>
                                <a:moveTo>
                                  <a:pt x="19" y="17"/>
                                </a:moveTo>
                                <a:lnTo>
                                  <a:pt x="0" y="17"/>
                                </a:lnTo>
                                <a:lnTo>
                                  <a:pt x="0" y="23"/>
                                </a:lnTo>
                                <a:lnTo>
                                  <a:pt x="19" y="23"/>
                                </a:lnTo>
                                <a:lnTo>
                                  <a:pt x="19" y="17"/>
                                </a:lnTo>
                                <a:close/>
                                <a:moveTo>
                                  <a:pt x="12" y="6"/>
                                </a:moveTo>
                                <a:lnTo>
                                  <a:pt x="6" y="6"/>
                                </a:lnTo>
                                <a:lnTo>
                                  <a:pt x="6" y="17"/>
                                </a:lnTo>
                                <a:lnTo>
                                  <a:pt x="12" y="17"/>
                                </a:lnTo>
                                <a:lnTo>
                                  <a:pt x="12" y="6"/>
                                </a:lnTo>
                                <a:close/>
                                <a:moveTo>
                                  <a:pt x="45" y="35"/>
                                </a:moveTo>
                                <a:lnTo>
                                  <a:pt x="25" y="35"/>
                                </a:lnTo>
                                <a:lnTo>
                                  <a:pt x="25" y="41"/>
                                </a:lnTo>
                                <a:lnTo>
                                  <a:pt x="45" y="41"/>
                                </a:lnTo>
                                <a:lnTo>
                                  <a:pt x="45" y="35"/>
                                </a:lnTo>
                                <a:close/>
                                <a:moveTo>
                                  <a:pt x="75" y="16"/>
                                </a:moveTo>
                                <a:lnTo>
                                  <a:pt x="58" y="16"/>
                                </a:lnTo>
                                <a:lnTo>
                                  <a:pt x="51" y="25"/>
                                </a:lnTo>
                                <a:lnTo>
                                  <a:pt x="51" y="54"/>
                                </a:lnTo>
                                <a:lnTo>
                                  <a:pt x="58" y="63"/>
                                </a:lnTo>
                                <a:lnTo>
                                  <a:pt x="76" y="63"/>
                                </a:lnTo>
                                <a:lnTo>
                                  <a:pt x="80" y="60"/>
                                </a:lnTo>
                                <a:lnTo>
                                  <a:pt x="83" y="56"/>
                                </a:lnTo>
                                <a:lnTo>
                                  <a:pt x="63" y="56"/>
                                </a:lnTo>
                                <a:lnTo>
                                  <a:pt x="58" y="50"/>
                                </a:lnTo>
                                <a:lnTo>
                                  <a:pt x="58" y="29"/>
                                </a:lnTo>
                                <a:lnTo>
                                  <a:pt x="63" y="23"/>
                                </a:lnTo>
                                <a:lnTo>
                                  <a:pt x="83" y="23"/>
                                </a:lnTo>
                                <a:lnTo>
                                  <a:pt x="80" y="18"/>
                                </a:lnTo>
                                <a:lnTo>
                                  <a:pt x="75" y="16"/>
                                </a:lnTo>
                                <a:close/>
                                <a:moveTo>
                                  <a:pt x="90" y="55"/>
                                </a:moveTo>
                                <a:lnTo>
                                  <a:pt x="84" y="55"/>
                                </a:lnTo>
                                <a:lnTo>
                                  <a:pt x="84" y="61"/>
                                </a:lnTo>
                                <a:lnTo>
                                  <a:pt x="90" y="61"/>
                                </a:lnTo>
                                <a:lnTo>
                                  <a:pt x="90" y="55"/>
                                </a:lnTo>
                                <a:close/>
                                <a:moveTo>
                                  <a:pt x="83" y="23"/>
                                </a:moveTo>
                                <a:lnTo>
                                  <a:pt x="78" y="23"/>
                                </a:lnTo>
                                <a:lnTo>
                                  <a:pt x="83" y="29"/>
                                </a:lnTo>
                                <a:lnTo>
                                  <a:pt x="83" y="50"/>
                                </a:lnTo>
                                <a:lnTo>
                                  <a:pt x="78" y="56"/>
                                </a:lnTo>
                                <a:lnTo>
                                  <a:pt x="83" y="56"/>
                                </a:lnTo>
                                <a:lnTo>
                                  <a:pt x="84" y="55"/>
                                </a:lnTo>
                                <a:lnTo>
                                  <a:pt x="90" y="55"/>
                                </a:lnTo>
                                <a:lnTo>
                                  <a:pt x="90" y="23"/>
                                </a:lnTo>
                                <a:lnTo>
                                  <a:pt x="83" y="23"/>
                                </a:lnTo>
                                <a:close/>
                                <a:moveTo>
                                  <a:pt x="90" y="0"/>
                                </a:moveTo>
                                <a:lnTo>
                                  <a:pt x="83" y="0"/>
                                </a:lnTo>
                                <a:lnTo>
                                  <a:pt x="83" y="23"/>
                                </a:lnTo>
                                <a:lnTo>
                                  <a:pt x="90" y="23"/>
                                </a:lnTo>
                                <a:lnTo>
                                  <a:pt x="90" y="0"/>
                                </a:lnTo>
                                <a:close/>
                                <a:moveTo>
                                  <a:pt x="107" y="17"/>
                                </a:moveTo>
                                <a:lnTo>
                                  <a:pt x="100" y="17"/>
                                </a:lnTo>
                                <a:lnTo>
                                  <a:pt x="100" y="61"/>
                                </a:lnTo>
                                <a:lnTo>
                                  <a:pt x="107" y="61"/>
                                </a:lnTo>
                                <a:lnTo>
                                  <a:pt x="107" y="17"/>
                                </a:lnTo>
                                <a:close/>
                                <a:moveTo>
                                  <a:pt x="107" y="0"/>
                                </a:moveTo>
                                <a:lnTo>
                                  <a:pt x="100" y="0"/>
                                </a:lnTo>
                                <a:lnTo>
                                  <a:pt x="100" y="9"/>
                                </a:lnTo>
                                <a:lnTo>
                                  <a:pt x="107" y="9"/>
                                </a:lnTo>
                                <a:lnTo>
                                  <a:pt x="107" y="0"/>
                                </a:lnTo>
                                <a:close/>
                                <a:moveTo>
                                  <a:pt x="123" y="48"/>
                                </a:moveTo>
                                <a:lnTo>
                                  <a:pt x="116" y="48"/>
                                </a:lnTo>
                                <a:lnTo>
                                  <a:pt x="116" y="58"/>
                                </a:lnTo>
                                <a:lnTo>
                                  <a:pt x="122" y="63"/>
                                </a:lnTo>
                                <a:lnTo>
                                  <a:pt x="144" y="63"/>
                                </a:lnTo>
                                <a:lnTo>
                                  <a:pt x="151" y="57"/>
                                </a:lnTo>
                                <a:lnTo>
                                  <a:pt x="151" y="56"/>
                                </a:lnTo>
                                <a:lnTo>
                                  <a:pt x="130" y="56"/>
                                </a:lnTo>
                                <a:lnTo>
                                  <a:pt x="127" y="55"/>
                                </a:lnTo>
                                <a:lnTo>
                                  <a:pt x="125" y="53"/>
                                </a:lnTo>
                                <a:lnTo>
                                  <a:pt x="124" y="52"/>
                                </a:lnTo>
                                <a:lnTo>
                                  <a:pt x="124" y="51"/>
                                </a:lnTo>
                                <a:lnTo>
                                  <a:pt x="123" y="48"/>
                                </a:lnTo>
                                <a:close/>
                                <a:moveTo>
                                  <a:pt x="144" y="16"/>
                                </a:moveTo>
                                <a:lnTo>
                                  <a:pt x="124" y="16"/>
                                </a:lnTo>
                                <a:lnTo>
                                  <a:pt x="117" y="21"/>
                                </a:lnTo>
                                <a:lnTo>
                                  <a:pt x="117" y="36"/>
                                </a:lnTo>
                                <a:lnTo>
                                  <a:pt x="121" y="39"/>
                                </a:lnTo>
                                <a:lnTo>
                                  <a:pt x="142" y="45"/>
                                </a:lnTo>
                                <a:lnTo>
                                  <a:pt x="144" y="46"/>
                                </a:lnTo>
                                <a:lnTo>
                                  <a:pt x="144" y="53"/>
                                </a:lnTo>
                                <a:lnTo>
                                  <a:pt x="140" y="56"/>
                                </a:lnTo>
                                <a:lnTo>
                                  <a:pt x="151" y="56"/>
                                </a:lnTo>
                                <a:lnTo>
                                  <a:pt x="151" y="42"/>
                                </a:lnTo>
                                <a:lnTo>
                                  <a:pt x="147" y="39"/>
                                </a:lnTo>
                                <a:lnTo>
                                  <a:pt x="127" y="34"/>
                                </a:lnTo>
                                <a:lnTo>
                                  <a:pt x="124" y="32"/>
                                </a:lnTo>
                                <a:lnTo>
                                  <a:pt x="124" y="25"/>
                                </a:lnTo>
                                <a:lnTo>
                                  <a:pt x="128" y="23"/>
                                </a:lnTo>
                                <a:lnTo>
                                  <a:pt x="149" y="23"/>
                                </a:lnTo>
                                <a:lnTo>
                                  <a:pt x="149" y="21"/>
                                </a:lnTo>
                                <a:lnTo>
                                  <a:pt x="144" y="16"/>
                                </a:lnTo>
                                <a:close/>
                                <a:moveTo>
                                  <a:pt x="149" y="23"/>
                                </a:moveTo>
                                <a:lnTo>
                                  <a:pt x="139" y="23"/>
                                </a:lnTo>
                                <a:lnTo>
                                  <a:pt x="142" y="25"/>
                                </a:lnTo>
                                <a:lnTo>
                                  <a:pt x="142" y="29"/>
                                </a:lnTo>
                                <a:lnTo>
                                  <a:pt x="149" y="29"/>
                                </a:lnTo>
                                <a:lnTo>
                                  <a:pt x="149" y="23"/>
                                </a:lnTo>
                                <a:close/>
                                <a:moveTo>
                                  <a:pt x="168" y="23"/>
                                </a:moveTo>
                                <a:lnTo>
                                  <a:pt x="161" y="23"/>
                                </a:lnTo>
                                <a:lnTo>
                                  <a:pt x="161" y="60"/>
                                </a:lnTo>
                                <a:lnTo>
                                  <a:pt x="164" y="63"/>
                                </a:lnTo>
                                <a:lnTo>
                                  <a:pt x="172" y="63"/>
                                </a:lnTo>
                                <a:lnTo>
                                  <a:pt x="173" y="62"/>
                                </a:lnTo>
                                <a:lnTo>
                                  <a:pt x="175" y="62"/>
                                </a:lnTo>
                                <a:lnTo>
                                  <a:pt x="175" y="57"/>
                                </a:lnTo>
                                <a:lnTo>
                                  <a:pt x="169" y="57"/>
                                </a:lnTo>
                                <a:lnTo>
                                  <a:pt x="168" y="56"/>
                                </a:lnTo>
                                <a:lnTo>
                                  <a:pt x="168" y="23"/>
                                </a:lnTo>
                                <a:close/>
                                <a:moveTo>
                                  <a:pt x="175" y="56"/>
                                </a:moveTo>
                                <a:lnTo>
                                  <a:pt x="172" y="57"/>
                                </a:lnTo>
                                <a:lnTo>
                                  <a:pt x="175" y="57"/>
                                </a:lnTo>
                                <a:lnTo>
                                  <a:pt x="175" y="56"/>
                                </a:lnTo>
                                <a:close/>
                                <a:moveTo>
                                  <a:pt x="175" y="17"/>
                                </a:moveTo>
                                <a:lnTo>
                                  <a:pt x="156" y="17"/>
                                </a:lnTo>
                                <a:lnTo>
                                  <a:pt x="156" y="23"/>
                                </a:lnTo>
                                <a:lnTo>
                                  <a:pt x="175" y="23"/>
                                </a:lnTo>
                                <a:lnTo>
                                  <a:pt x="175" y="17"/>
                                </a:lnTo>
                                <a:close/>
                                <a:moveTo>
                                  <a:pt x="168" y="6"/>
                                </a:moveTo>
                                <a:lnTo>
                                  <a:pt x="161" y="6"/>
                                </a:lnTo>
                                <a:lnTo>
                                  <a:pt x="161" y="17"/>
                                </a:lnTo>
                                <a:lnTo>
                                  <a:pt x="168" y="17"/>
                                </a:lnTo>
                                <a:lnTo>
                                  <a:pt x="168" y="6"/>
                                </a:lnTo>
                                <a:close/>
                                <a:moveTo>
                                  <a:pt x="189" y="17"/>
                                </a:moveTo>
                                <a:lnTo>
                                  <a:pt x="183" y="17"/>
                                </a:lnTo>
                                <a:lnTo>
                                  <a:pt x="183" y="61"/>
                                </a:lnTo>
                                <a:lnTo>
                                  <a:pt x="190" y="61"/>
                                </a:lnTo>
                                <a:lnTo>
                                  <a:pt x="190" y="28"/>
                                </a:lnTo>
                                <a:lnTo>
                                  <a:pt x="192" y="25"/>
                                </a:lnTo>
                                <a:lnTo>
                                  <a:pt x="189" y="25"/>
                                </a:lnTo>
                                <a:lnTo>
                                  <a:pt x="189" y="17"/>
                                </a:lnTo>
                                <a:close/>
                                <a:moveTo>
                                  <a:pt x="201" y="16"/>
                                </a:moveTo>
                                <a:lnTo>
                                  <a:pt x="197" y="16"/>
                                </a:lnTo>
                                <a:lnTo>
                                  <a:pt x="193" y="19"/>
                                </a:lnTo>
                                <a:lnTo>
                                  <a:pt x="189" y="25"/>
                                </a:lnTo>
                                <a:lnTo>
                                  <a:pt x="192" y="25"/>
                                </a:lnTo>
                                <a:lnTo>
                                  <a:pt x="194" y="23"/>
                                </a:lnTo>
                                <a:lnTo>
                                  <a:pt x="204" y="23"/>
                                </a:lnTo>
                                <a:lnTo>
                                  <a:pt x="204" y="16"/>
                                </a:lnTo>
                                <a:lnTo>
                                  <a:pt x="201" y="16"/>
                                </a:lnTo>
                                <a:close/>
                                <a:moveTo>
                                  <a:pt x="204" y="23"/>
                                </a:moveTo>
                                <a:lnTo>
                                  <a:pt x="194" y="23"/>
                                </a:lnTo>
                                <a:lnTo>
                                  <a:pt x="204" y="23"/>
                                </a:lnTo>
                                <a:close/>
                                <a:moveTo>
                                  <a:pt x="217" y="17"/>
                                </a:moveTo>
                                <a:lnTo>
                                  <a:pt x="210" y="17"/>
                                </a:lnTo>
                                <a:lnTo>
                                  <a:pt x="210" y="61"/>
                                </a:lnTo>
                                <a:lnTo>
                                  <a:pt x="217" y="61"/>
                                </a:lnTo>
                                <a:lnTo>
                                  <a:pt x="217" y="17"/>
                                </a:lnTo>
                                <a:close/>
                                <a:moveTo>
                                  <a:pt x="217" y="0"/>
                                </a:moveTo>
                                <a:lnTo>
                                  <a:pt x="210" y="0"/>
                                </a:lnTo>
                                <a:lnTo>
                                  <a:pt x="210" y="9"/>
                                </a:lnTo>
                                <a:lnTo>
                                  <a:pt x="217" y="9"/>
                                </a:lnTo>
                                <a:lnTo>
                                  <a:pt x="217" y="0"/>
                                </a:lnTo>
                                <a:close/>
                                <a:moveTo>
                                  <a:pt x="238" y="55"/>
                                </a:moveTo>
                                <a:lnTo>
                                  <a:pt x="234" y="55"/>
                                </a:lnTo>
                                <a:lnTo>
                                  <a:pt x="237" y="60"/>
                                </a:lnTo>
                                <a:lnTo>
                                  <a:pt x="242" y="63"/>
                                </a:lnTo>
                                <a:lnTo>
                                  <a:pt x="259" y="63"/>
                                </a:lnTo>
                                <a:lnTo>
                                  <a:pt x="264" y="56"/>
                                </a:lnTo>
                                <a:lnTo>
                                  <a:pt x="239" y="56"/>
                                </a:lnTo>
                                <a:lnTo>
                                  <a:pt x="238" y="55"/>
                                </a:lnTo>
                                <a:close/>
                                <a:moveTo>
                                  <a:pt x="234" y="0"/>
                                </a:moveTo>
                                <a:lnTo>
                                  <a:pt x="228" y="0"/>
                                </a:lnTo>
                                <a:lnTo>
                                  <a:pt x="228" y="61"/>
                                </a:lnTo>
                                <a:lnTo>
                                  <a:pt x="234" y="61"/>
                                </a:lnTo>
                                <a:lnTo>
                                  <a:pt x="234" y="55"/>
                                </a:lnTo>
                                <a:lnTo>
                                  <a:pt x="238" y="55"/>
                                </a:lnTo>
                                <a:lnTo>
                                  <a:pt x="234" y="50"/>
                                </a:lnTo>
                                <a:lnTo>
                                  <a:pt x="234" y="29"/>
                                </a:lnTo>
                                <a:lnTo>
                                  <a:pt x="239" y="23"/>
                                </a:lnTo>
                                <a:lnTo>
                                  <a:pt x="234" y="23"/>
                                </a:lnTo>
                                <a:lnTo>
                                  <a:pt x="234" y="0"/>
                                </a:lnTo>
                                <a:close/>
                                <a:moveTo>
                                  <a:pt x="265" y="23"/>
                                </a:moveTo>
                                <a:lnTo>
                                  <a:pt x="254" y="23"/>
                                </a:lnTo>
                                <a:lnTo>
                                  <a:pt x="259" y="29"/>
                                </a:lnTo>
                                <a:lnTo>
                                  <a:pt x="259" y="50"/>
                                </a:lnTo>
                                <a:lnTo>
                                  <a:pt x="254" y="56"/>
                                </a:lnTo>
                                <a:lnTo>
                                  <a:pt x="264" y="56"/>
                                </a:lnTo>
                                <a:lnTo>
                                  <a:pt x="266" y="53"/>
                                </a:lnTo>
                                <a:lnTo>
                                  <a:pt x="266" y="25"/>
                                </a:lnTo>
                                <a:lnTo>
                                  <a:pt x="265" y="23"/>
                                </a:lnTo>
                                <a:close/>
                                <a:moveTo>
                                  <a:pt x="259" y="16"/>
                                </a:moveTo>
                                <a:lnTo>
                                  <a:pt x="242" y="16"/>
                                </a:lnTo>
                                <a:lnTo>
                                  <a:pt x="238" y="18"/>
                                </a:lnTo>
                                <a:lnTo>
                                  <a:pt x="234" y="23"/>
                                </a:lnTo>
                                <a:lnTo>
                                  <a:pt x="239" y="23"/>
                                </a:lnTo>
                                <a:lnTo>
                                  <a:pt x="265" y="23"/>
                                </a:lnTo>
                                <a:lnTo>
                                  <a:pt x="259" y="16"/>
                                </a:lnTo>
                                <a:close/>
                                <a:moveTo>
                                  <a:pt x="281" y="17"/>
                                </a:moveTo>
                                <a:lnTo>
                                  <a:pt x="274" y="17"/>
                                </a:lnTo>
                                <a:lnTo>
                                  <a:pt x="274" y="58"/>
                                </a:lnTo>
                                <a:lnTo>
                                  <a:pt x="280" y="63"/>
                                </a:lnTo>
                                <a:lnTo>
                                  <a:pt x="295" y="63"/>
                                </a:lnTo>
                                <a:lnTo>
                                  <a:pt x="299" y="60"/>
                                </a:lnTo>
                                <a:lnTo>
                                  <a:pt x="301" y="57"/>
                                </a:lnTo>
                                <a:lnTo>
                                  <a:pt x="285" y="57"/>
                                </a:lnTo>
                                <a:lnTo>
                                  <a:pt x="281" y="53"/>
                                </a:lnTo>
                                <a:lnTo>
                                  <a:pt x="281" y="17"/>
                                </a:lnTo>
                                <a:close/>
                                <a:moveTo>
                                  <a:pt x="309" y="55"/>
                                </a:moveTo>
                                <a:lnTo>
                                  <a:pt x="303" y="55"/>
                                </a:lnTo>
                                <a:lnTo>
                                  <a:pt x="303" y="61"/>
                                </a:lnTo>
                                <a:lnTo>
                                  <a:pt x="309" y="61"/>
                                </a:lnTo>
                                <a:lnTo>
                                  <a:pt x="309" y="55"/>
                                </a:lnTo>
                                <a:close/>
                                <a:moveTo>
                                  <a:pt x="309" y="17"/>
                                </a:moveTo>
                                <a:lnTo>
                                  <a:pt x="302" y="17"/>
                                </a:lnTo>
                                <a:lnTo>
                                  <a:pt x="302" y="51"/>
                                </a:lnTo>
                                <a:lnTo>
                                  <a:pt x="297" y="57"/>
                                </a:lnTo>
                                <a:lnTo>
                                  <a:pt x="301" y="57"/>
                                </a:lnTo>
                                <a:lnTo>
                                  <a:pt x="303" y="55"/>
                                </a:lnTo>
                                <a:lnTo>
                                  <a:pt x="309" y="55"/>
                                </a:lnTo>
                                <a:lnTo>
                                  <a:pt x="309" y="17"/>
                                </a:lnTo>
                                <a:close/>
                                <a:moveTo>
                                  <a:pt x="329" y="23"/>
                                </a:moveTo>
                                <a:lnTo>
                                  <a:pt x="322" y="23"/>
                                </a:lnTo>
                                <a:lnTo>
                                  <a:pt x="322" y="60"/>
                                </a:lnTo>
                                <a:lnTo>
                                  <a:pt x="325" y="63"/>
                                </a:lnTo>
                                <a:lnTo>
                                  <a:pt x="332" y="63"/>
                                </a:lnTo>
                                <a:lnTo>
                                  <a:pt x="334" y="62"/>
                                </a:lnTo>
                                <a:lnTo>
                                  <a:pt x="336" y="62"/>
                                </a:lnTo>
                                <a:lnTo>
                                  <a:pt x="336" y="57"/>
                                </a:lnTo>
                                <a:lnTo>
                                  <a:pt x="330" y="57"/>
                                </a:lnTo>
                                <a:lnTo>
                                  <a:pt x="329" y="56"/>
                                </a:lnTo>
                                <a:lnTo>
                                  <a:pt x="329" y="23"/>
                                </a:lnTo>
                                <a:close/>
                                <a:moveTo>
                                  <a:pt x="336" y="56"/>
                                </a:moveTo>
                                <a:lnTo>
                                  <a:pt x="333" y="57"/>
                                </a:lnTo>
                                <a:lnTo>
                                  <a:pt x="336" y="57"/>
                                </a:lnTo>
                                <a:lnTo>
                                  <a:pt x="336" y="56"/>
                                </a:lnTo>
                                <a:close/>
                                <a:moveTo>
                                  <a:pt x="336" y="17"/>
                                </a:moveTo>
                                <a:lnTo>
                                  <a:pt x="316" y="17"/>
                                </a:lnTo>
                                <a:lnTo>
                                  <a:pt x="316" y="23"/>
                                </a:lnTo>
                                <a:lnTo>
                                  <a:pt x="336" y="23"/>
                                </a:lnTo>
                                <a:lnTo>
                                  <a:pt x="336" y="17"/>
                                </a:lnTo>
                                <a:close/>
                                <a:moveTo>
                                  <a:pt x="329" y="6"/>
                                </a:moveTo>
                                <a:lnTo>
                                  <a:pt x="322" y="6"/>
                                </a:lnTo>
                                <a:lnTo>
                                  <a:pt x="322" y="17"/>
                                </a:lnTo>
                                <a:lnTo>
                                  <a:pt x="329" y="17"/>
                                </a:lnTo>
                                <a:lnTo>
                                  <a:pt x="329" y="6"/>
                                </a:lnTo>
                                <a:close/>
                                <a:moveTo>
                                  <a:pt x="350" y="17"/>
                                </a:moveTo>
                                <a:lnTo>
                                  <a:pt x="343" y="17"/>
                                </a:lnTo>
                                <a:lnTo>
                                  <a:pt x="343" y="61"/>
                                </a:lnTo>
                                <a:lnTo>
                                  <a:pt x="350" y="61"/>
                                </a:lnTo>
                                <a:lnTo>
                                  <a:pt x="350" y="17"/>
                                </a:lnTo>
                                <a:close/>
                                <a:moveTo>
                                  <a:pt x="350" y="0"/>
                                </a:moveTo>
                                <a:lnTo>
                                  <a:pt x="343" y="0"/>
                                </a:lnTo>
                                <a:lnTo>
                                  <a:pt x="343" y="9"/>
                                </a:lnTo>
                                <a:lnTo>
                                  <a:pt x="350" y="9"/>
                                </a:lnTo>
                                <a:lnTo>
                                  <a:pt x="350" y="0"/>
                                </a:lnTo>
                                <a:close/>
                                <a:moveTo>
                                  <a:pt x="391" y="16"/>
                                </a:moveTo>
                                <a:lnTo>
                                  <a:pt x="366" y="16"/>
                                </a:lnTo>
                                <a:lnTo>
                                  <a:pt x="359" y="25"/>
                                </a:lnTo>
                                <a:lnTo>
                                  <a:pt x="359" y="54"/>
                                </a:lnTo>
                                <a:lnTo>
                                  <a:pt x="366" y="63"/>
                                </a:lnTo>
                                <a:lnTo>
                                  <a:pt x="391" y="63"/>
                                </a:lnTo>
                                <a:lnTo>
                                  <a:pt x="396" y="56"/>
                                </a:lnTo>
                                <a:lnTo>
                                  <a:pt x="371" y="56"/>
                                </a:lnTo>
                                <a:lnTo>
                                  <a:pt x="366" y="50"/>
                                </a:lnTo>
                                <a:lnTo>
                                  <a:pt x="366" y="29"/>
                                </a:lnTo>
                                <a:lnTo>
                                  <a:pt x="371" y="23"/>
                                </a:lnTo>
                                <a:lnTo>
                                  <a:pt x="397" y="23"/>
                                </a:lnTo>
                                <a:lnTo>
                                  <a:pt x="391" y="16"/>
                                </a:lnTo>
                                <a:close/>
                                <a:moveTo>
                                  <a:pt x="397" y="23"/>
                                </a:moveTo>
                                <a:lnTo>
                                  <a:pt x="387" y="23"/>
                                </a:lnTo>
                                <a:lnTo>
                                  <a:pt x="391" y="29"/>
                                </a:lnTo>
                                <a:lnTo>
                                  <a:pt x="391" y="50"/>
                                </a:lnTo>
                                <a:lnTo>
                                  <a:pt x="386" y="56"/>
                                </a:lnTo>
                                <a:lnTo>
                                  <a:pt x="396" y="56"/>
                                </a:lnTo>
                                <a:lnTo>
                                  <a:pt x="398" y="54"/>
                                </a:lnTo>
                                <a:lnTo>
                                  <a:pt x="398" y="25"/>
                                </a:lnTo>
                                <a:lnTo>
                                  <a:pt x="397" y="23"/>
                                </a:lnTo>
                                <a:close/>
                                <a:moveTo>
                                  <a:pt x="414" y="17"/>
                                </a:moveTo>
                                <a:lnTo>
                                  <a:pt x="408" y="17"/>
                                </a:lnTo>
                                <a:lnTo>
                                  <a:pt x="408" y="61"/>
                                </a:lnTo>
                                <a:lnTo>
                                  <a:pt x="415" y="61"/>
                                </a:lnTo>
                                <a:lnTo>
                                  <a:pt x="415" y="28"/>
                                </a:lnTo>
                                <a:lnTo>
                                  <a:pt x="417" y="25"/>
                                </a:lnTo>
                                <a:lnTo>
                                  <a:pt x="414" y="25"/>
                                </a:lnTo>
                                <a:lnTo>
                                  <a:pt x="414" y="17"/>
                                </a:lnTo>
                                <a:close/>
                                <a:moveTo>
                                  <a:pt x="442" y="22"/>
                                </a:moveTo>
                                <a:lnTo>
                                  <a:pt x="432" y="22"/>
                                </a:lnTo>
                                <a:lnTo>
                                  <a:pt x="435" y="26"/>
                                </a:lnTo>
                                <a:lnTo>
                                  <a:pt x="435" y="61"/>
                                </a:lnTo>
                                <a:lnTo>
                                  <a:pt x="442" y="61"/>
                                </a:lnTo>
                                <a:lnTo>
                                  <a:pt x="442" y="22"/>
                                </a:lnTo>
                                <a:close/>
                                <a:moveTo>
                                  <a:pt x="437" y="16"/>
                                </a:moveTo>
                                <a:lnTo>
                                  <a:pt x="422" y="16"/>
                                </a:lnTo>
                                <a:lnTo>
                                  <a:pt x="418" y="19"/>
                                </a:lnTo>
                                <a:lnTo>
                                  <a:pt x="414" y="25"/>
                                </a:lnTo>
                                <a:lnTo>
                                  <a:pt x="417" y="25"/>
                                </a:lnTo>
                                <a:lnTo>
                                  <a:pt x="419" y="22"/>
                                </a:lnTo>
                                <a:lnTo>
                                  <a:pt x="442" y="22"/>
                                </a:lnTo>
                                <a:lnTo>
                                  <a:pt x="442" y="21"/>
                                </a:lnTo>
                                <a:lnTo>
                                  <a:pt x="437"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5" name="Line 169"/>
                        <wps:cNvCnPr>
                          <a:cxnSpLocks noChangeShapeType="1"/>
                        </wps:cNvCnPr>
                        <wps:spPr bwMode="auto">
                          <a:xfrm>
                            <a:off x="1406" y="253"/>
                            <a:ext cx="172" cy="0"/>
                          </a:xfrm>
                          <a:prstGeom prst="line">
                            <a:avLst/>
                          </a:prstGeom>
                          <a:noFill/>
                          <a:ln w="7277">
                            <a:solidFill>
                              <a:srgbClr val="0072BD"/>
                            </a:solidFill>
                            <a:prstDash val="solid"/>
                            <a:round/>
                            <a:headEnd/>
                            <a:tailEnd/>
                          </a:ln>
                          <a:extLst>
                            <a:ext uri="{909E8E84-426E-40DD-AFC4-6F175D3DCCD1}">
                              <a14:hiddenFill xmlns:a14="http://schemas.microsoft.com/office/drawing/2010/main">
                                <a:noFill/>
                              </a14:hiddenFill>
                            </a:ext>
                          </a:extLst>
                        </wps:spPr>
                        <wps:bodyPr/>
                      </wps:wsp>
                      <wps:wsp>
                        <wps:cNvPr id="226" name="docshape72"/>
                        <wps:cNvSpPr>
                          <a:spLocks noChangeArrowheads="1"/>
                        </wps:cNvSpPr>
                        <wps:spPr bwMode="auto">
                          <a:xfrm>
                            <a:off x="1388" y="92"/>
                            <a:ext cx="753" cy="220"/>
                          </a:xfrm>
                          <a:prstGeom prst="rect">
                            <a:avLst/>
                          </a:prstGeom>
                          <a:noFill/>
                          <a:ln w="4445">
                            <a:solidFill>
                              <a:srgbClr val="262626"/>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03F1215" id="Группа 162" o:spid="_x0000_s1026" style="width:112.85pt;height:84.3pt;mso-position-horizontal-relative:char;mso-position-vertical-relative:line" coordsize="2257,16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">
                <v:shape id="docshape64" o:spid="_x0000_s1027" style="position:absolute;left:352;top:36;width:19;height:1406;visibility:visible;mso-wrap-style:square;v-text-anchor:top" coordsize="19,14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" path="m,1406l,m,1406r18,e" filled="f" strokecolor="#262626" strokeweight=".35pt">
                  <v:path arrowok="t" o:connecttype="custom" o:connectlocs="0,1442;0,36;0,1442;18,1442" o:connectangles="0,0,0,0"/>
                </v:shape>
                <v:line id="Line 108" o:spid="_x0000_s1028" style="position:absolute;visibility:visible;mso-wrap-style:square" from="353,1090" to="371,10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" strokecolor="#262626" strokeweight=".35pt"/>
                <v:line id="Line 109" o:spid="_x0000_s1029" style="position:absolute;visibility:visible;mso-wrap-style:square" from="353,739" to="371,7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" strokecolor="#262626" strokeweight=".35pt"/>
                <v:line id="Line 110" o:spid="_x0000_s1030" style="position:absolute;visibility:visible;mso-wrap-style:square" from="353,388" to="371,3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" strokecolor="#262626" strokeweight=".35pt"/>
                <v:line id="Line 111" o:spid="_x0000_s1031" style="position:absolute;visibility:visible;mso-wrap-style:square" from="353,36" to="371,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" strokecolor="#262626" strokeweight=".35pt"/>
                <v:shape id="docshape65" o:spid="_x0000_s1032" style="position:absolute;width:310;height:1475;visibility:visible;mso-wrap-style:square;v-text-anchor:top" coordsize="310,14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" path="m11,681l,681r,8l11,689r,-8xm11,636l,636r,8l11,644r,-8xm73,938r-27,l33,938r-5,-5l28,921r-9,l19,925r,5l22,934r8,5l21,939r,8l73,947r,-9xm73,681r-52,l21,689r52,l73,681xm73,658l,658r,9l73,667r,-9xm73,636r-52,l21,644r52,l73,636xm76,878r,-1l68,871r,12l68,902r-8,6l35,908r-8,-6l27,883r8,-6l60,877r8,6l68,871r-3,-2l30,869r-11,8l19,908r11,9l65,917r11,-9l76,878xm76,820r-1,l68,814r,12l68,844r-8,6l35,850r-8,-6l27,826r8,-6l60,820r8,6l68,814r-4,-3l30,811r-11,9l19,841r3,5l28,850,,850r,9l73,859r,-8l67,851r6,-4l76,842r,-22xm76,758r,-1l75,754r-6,l69,756r,3l67,760r-43,l19,767r,21l21,794r4,4l28,800r3,1l36,801r,-8l30,792r-3,-4l27,773r3,-4l37,769r4,l42,771r2,18l45,791r1,3l49,801r4,3l70,804r6,-7l76,795r,-15l73,774r-5,-5l68,780r,11l65,795r-11,l52,791r-2,-9l49,773r,-1l47,769r13,l61,770r6,6l68,780r,-11l68,768r5,l76,765r,-7xm76,708r-1,l68,702r,12l68,732r-8,6l35,738r-8,-6l27,714r8,-6l60,708r8,6l68,702r-4,-3l30,699r-11,9l19,729r3,5l28,738,,738r,8l73,746r,-7l67,739r6,-4l76,730r,-22xm76,616r,-9l76,606r-1,-3l68,603r,3l68,611r-1,1l28,612r,-9l21,603r,9l6,612r,8l21,620r,7l28,627r,-7l73,620r3,-4xm95,996r-27,l73,991r3,-4l76,966r-8,-6l68,990r-8,6l35,996r-8,-6l27,972r8,-6l60,966r8,6l68,990r,-30l65,957r-35,l19,966r,21l22,993r7,4l21,997r,7l95,1004r,-8xm95,587r,-3l92,581r-1,-2l89,577r-4,-1l21,552r,9l62,576,21,590r,9l74,581r8,3l86,585r1,2l87,592r,1l87,595r7,l95,593r,-1l95,587xm163,1076r-2,-9l157,1061r-2,-2l155,1070r,37l151,1116r-18,l129,1107r,-37l133,1061r17,l155,1070r,-11l153,1057r-5,-3l136,1054r-6,3l127,1061r-4,6l120,1076r,12l122,1103r4,11l133,1120r9,3l155,1123r5,-7l163,1111r,-35xm163,725r-2,-9l157,710r-2,-3l155,719r,37l151,765r-18,l129,756r,-37l133,710r17,l155,719r,-12l153,705r-5,-2l136,703r-6,3l127,710r-4,6l120,725r,12l122,752r4,11l133,769r9,2l155,771r5,-6l163,759r,-34xm163,373r-2,-8l157,359r-2,-3l155,367r,37l151,413r-18,l129,404r,-37l133,359r17,l155,367r,-11l153,354r-5,-3l136,351r-6,3l127,359r-4,5l120,373r,13l122,400r4,11l133,418r9,2l155,420r5,-7l163,408r,-35xm163,22r-2,-9l157,7,155,5r,11l155,53r-4,9l133,62r-4,-9l129,16r4,-9l150,7r5,9l155,5,153,3,148,,136,r-6,3l127,7r-4,6l120,22r,12l122,49r4,11l133,66r9,2l155,68r5,-6l163,57r,-35xm185,1111r-10,l175,1121r10,l185,1111xm185,760r-10,l175,769r10,l185,760xm185,408r-10,l175,418r10,l185,408xm185,57r-10,l175,66r10,l185,57xm239,1076r-2,-9l233,1061r-2,-2l231,1070r,37l227,1116r-18,l205,1107r,-37l209,1061r18,l231,1070r,-11l230,1057r-6,-3l212,1054r-5,3l203,1061r-4,6l197,1076r,12l198,1103r4,11l209,1120r9,3l232,1123r4,-7l239,1111r,-35xm239,725r-2,-9l233,710r-2,-3l231,719r,37l227,765r-18,l205,756r,-37l209,710r18,l231,719r,-12l230,705r-6,-2l212,703r-5,3l203,710r-4,6l197,725r,12l198,752r4,11l209,769r9,2l232,771r4,-6l239,759r,-34xm239,373r-2,-8l233,359r-2,-3l231,367r,37l227,413r-18,l205,404r,-37l209,359r18,l231,367r,-11l230,354r-6,-3l212,351r-5,3l203,359r-4,5l197,373r,13l198,400r4,11l209,418r9,2l232,420r4,-7l239,408r,-35xm239,22r-2,-9l233,7,231,5r,11l231,53r-4,9l209,62r-4,-9l205,16r4,-9l227,7r4,9l231,5,230,3,224,,212,r-5,3l203,7r-4,6l197,22r,12l198,49r4,11l209,66r9,2l232,68r4,-6l239,57r,-35xm276,1054r-6,l268,1064r-2,2l253,1067r,6l268,1073r,47l276,1120r,-66xm290,391r-3,-5l279,383r6,-2l288,376r,-18l281,351r-25,l249,359r-1,14l256,373r,-4l257,366r3,-5l264,358r12,l280,363r,12l279,377r-6,3l270,380r-6,l264,387r13,l282,391r,17l277,413r-17,l256,408r-1,-10l247,398r,6l248,407r5,10l259,420r23,l289,413r1,-1l290,391xm291,717r-2,-6l287,710r-2,-2l281,704r-5,-1l262,703r-6,3l252,711r-2,4l249,719r,7l257,726r,-5l257,719r4,-7l265,710r12,l283,715r,13l280,732r-6,4l265,740r-13,8l248,755r-1,14l290,769r,-8l256,761r1,-5l260,752r8,-5l286,737r5,-7l291,717xm292,43r-10,l282,14,282,r-6,l274,3r,11l274,43r-20,l274,14r,-11l247,42r,8l274,50r,16l282,66r,-16l292,50r,-7xm309,1427r-2,-8l303,1413r-2,-3l301,1422r,37l297,1467r-18,l275,1459r,-37l279,1413r18,l301,1422r,-12l299,1408r-5,-2l282,1406r-6,2l273,1413r-4,6l267,1427r,13l268,1455r4,10l279,1472r9,2l302,1474r4,-7l309,1462r,-35xe" fillcolor="#262626" stroked="f">
                  <v:path arrowok="t" o:connecttype="custom" o:connectlocs="11,636;30,939;73,658;76,878;60,877;76,878;35,820;0,850;75,754;28,800;42,771;73,774;47,769;76,758;35,708;0,738;76,606;6,612;73,991;60,966;21,997;21,552;87,593;155,1070;153,1057;133,1120;155,719;153,705;133,769;155,367;153,354;133,418;155,16;153,3;133,66;185,1111;185,408;231,1070;230,1057;209,1120;231,719;230,705;209,769;231,367;230,354;209,418;231,16;230,3;209,66;253,1067;288,376;260,361;277,387;253,417;281,704;257,719;248,755;291,717;274,14;309,1427;279,1413;267,1427" o:connectangles="0,0,0,0,0,0,0,0,0,0,0,0,0,0,0,0,0,0,0,0,0,0,0,0,0,0,0,0,0,0,0,0,0,0,0,0,0,0,0,0,0,0,0,0,0,0,0,0,0,0,0,0,0,0,0,0,0,0,0,0,0,0"/>
                </v:shape>
                <v:shape id="docshape66" o:spid="_x0000_s1033" style="position:absolute;left:2178;top:36;width:19;height:1406;visibility:visible;mso-wrap-style:square;v-text-anchor:top" coordsize="19,14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" path="m19,1406l19,t,1406l,1406e" filled="f" strokecolor="#262626" strokeweight=".35pt">
                  <v:path arrowok="t" o:connecttype="custom" o:connectlocs="19,1442;19,36;19,1442;0,1442" o:connectangles="0,0,0,0"/>
                </v:shape>
                <v:line id="Line 114" o:spid="_x0000_s1034" style="position:absolute;visibility:visible;mso-wrap-style:square" from="2197,1090" to="2197,10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" strokecolor="#262626" strokeweight=".35pt"/>
                <v:line id="Line 115" o:spid="_x0000_s1035" style="position:absolute;visibility:visible;mso-wrap-style:square" from="2197,739" to="2197,7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" strokecolor="#262626" strokeweight=".35pt"/>
                <v:line id="Line 116" o:spid="_x0000_s1036" style="position:absolute;visibility:visible;mso-wrap-style:square" from="2197,388" to="2197,3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" strokecolor="#262626" strokeweight=".35pt"/>
                <v:line id="Line 117" o:spid="_x0000_s1037" style="position:absolute;visibility:visible;mso-wrap-style:square" from="2197,36" to="2197,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" strokecolor="#262626" strokeweight=".35pt"/>
                <v:line id="Line 118" o:spid="_x0000_s1038" style="position:absolute;visibility:visible;mso-wrap-style:square" from="353,1442" to="2197,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" strokecolor="#262626" strokeweight=".35pt"/>
                <v:line id="Line 119" o:spid="_x0000_s1039" style="position:absolute;visibility:visible;mso-wrap-style:square" from="478,1442" to="478,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" strokecolor="#3ca0a0" strokeweight=".86pt"/>
                <v:line id="Line 120" o:spid="_x0000_s1040" style="position:absolute;visibility:visible;mso-wrap-style:square" from="531,1442" to="531,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" strokecolor="#3ca0a0" strokeweight=".86pt"/>
                <v:line id="Line 121" o:spid="_x0000_s1041" style="position:absolute;visibility:visible;mso-wrap-style:square" from="584,1442" to="584,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" strokecolor="#3ca0a0" strokeweight=".86pt"/>
                <v:line id="Line 122" o:spid="_x0000_s1042" style="position:absolute;visibility:visible;mso-wrap-style:square" from="637,1442" to="637,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" strokecolor="#3ca0a0" strokeweight=".86pt"/>
                <v:line id="Line 123" o:spid="_x0000_s1043" style="position:absolute;visibility:visible;mso-wrap-style:square" from="690,1442" to="690,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" strokecolor="#3ca0a0" strokeweight=".86pt"/>
                <v:line id="Line 124" o:spid="_x0000_s1044" style="position:absolute;visibility:visible;mso-wrap-style:square" from="743,1442" to="743,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" strokecolor="#3ca0a0" strokeweight=".86pt"/>
                <v:line id="Line 125" o:spid="_x0000_s1045" style="position:absolute;visibility:visible;mso-wrap-style:square" from="796,1442" to="796,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" strokecolor="#3ca0a0" strokeweight=".86pt"/>
                <v:line id="Line 126" o:spid="_x0000_s1046" style="position:absolute;visibility:visible;mso-wrap-style:square" from="849,1442" to="849,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" strokecolor="#3ca0a0" strokeweight=".86pt"/>
                <v:line id="Line 127" o:spid="_x0000_s1047" style="position:absolute;visibility:visible;mso-wrap-style:square" from="902,1442" to="902,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" strokecolor="#3ca0a0" strokeweight=".86pt"/>
                <v:line id="Line 128" o:spid="_x0000_s1048" style="position:absolute;visibility:visible;mso-wrap-style:square" from="955,1442" to="955,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" strokecolor="#3ca0a0" strokeweight=".86pt"/>
                <v:line id="Line 129" o:spid="_x0000_s1049" style="position:absolute;visibility:visible;mso-wrap-style:square" from="1008,1442" to="1008,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" strokecolor="#3ca0a0" strokeweight=".86pt"/>
                <v:line id="Line 130" o:spid="_x0000_s1050" style="position:absolute;visibility:visible;mso-wrap-style:square" from="1061,1442" to="1061,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" strokecolor="#3ca0a0" strokeweight=".86pt"/>
                <v:line id="Line 131" o:spid="_x0000_s1051" style="position:absolute;visibility:visible;mso-wrap-style:square" from="1114,1442" to="1114,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" strokecolor="#3ca0a0" strokeweight=".86pt"/>
                <v:line id="Line 132" o:spid="_x0000_s1052" style="position:absolute;visibility:visible;mso-wrap-style:square" from="1167,1442" to="1167,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" strokecolor="#3ca0a0" strokeweight=".86pt"/>
                <v:line id="Line 133" o:spid="_x0000_s1053" style="position:absolute;visibility:visible;mso-wrap-style:square" from="1220,1442" to="1220,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" strokecolor="#3ca0a0" strokeweight=".86pt"/>
                <v:line id="Line 134" o:spid="_x0000_s1054" style="position:absolute;visibility:visible;mso-wrap-style:square" from="1273,1442" to="1273,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" strokecolor="#3ca0a0" strokeweight=".86pt"/>
                <v:line id="Line 135" o:spid="_x0000_s1055" style="position:absolute;visibility:visible;mso-wrap-style:square" from="1326,1442" to="1326,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" strokecolor="#3ca0a0" strokeweight=".86pt"/>
                <v:line id="Line 136" o:spid="_x0000_s1056" style="position:absolute;visibility:visible;mso-wrap-style:square" from="1379,1442" to="1379,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" strokecolor="#3ca0a0" strokeweight=".86pt"/>
                <v:line id="Line 137" o:spid="_x0000_s1057" style="position:absolute;visibility:visible;mso-wrap-style:square" from="1432,1442" to="1432,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" strokecolor="#3ca0a0" strokeweight=".86pt"/>
                <v:line id="Line 138" o:spid="_x0000_s1058" style="position:absolute;visibility:visible;mso-wrap-style:square" from="1485,1442" to="1485,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" strokecolor="#3ca0a0" strokeweight=".86pt"/>
                <v:line id="Line 139" o:spid="_x0000_s1059" style="position:absolute;visibility:visible;mso-wrap-style:square" from="1538,1442" to="1538,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" strokecolor="#3ca0a0" strokeweight=".86pt"/>
                <v:line id="Line 140" o:spid="_x0000_s1060" style="position:absolute;visibility:visible;mso-wrap-style:square" from="1591,1442" to="1591,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" strokecolor="#3ca0a0" strokeweight=".86pt"/>
                <v:line id="Line 141" o:spid="_x0000_s1061" style="position:absolute;visibility:visible;mso-wrap-style:square" from="1644,1442" to="1644,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" strokecolor="#3ca0a0" strokeweight=".86pt"/>
                <v:line id="Line 142" o:spid="_x0000_s1062" style="position:absolute;visibility:visible;mso-wrap-style:square" from="1697,1442" to="1697,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" strokecolor="#3ca0a0" strokeweight=".86pt"/>
                <v:line id="Line 143" o:spid="_x0000_s1063" style="position:absolute;visibility:visible;mso-wrap-style:square" from="1750,1442" to="1750,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" strokecolor="#3ca0a0" strokeweight=".86pt"/>
                <v:line id="Line 144" o:spid="_x0000_s1064" style="position:absolute;visibility:visible;mso-wrap-style:square" from="1803,1442" to="1803,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" strokecolor="#3ca0a0" strokeweight=".86pt"/>
                <v:line id="Line 145" o:spid="_x0000_s1065" style="position:absolute;visibility:visible;mso-wrap-style:square" from="1856,1442" to="1856,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" strokecolor="#3ca0a0" strokeweight=".86pt"/>
                <v:line id="Line 146" o:spid="_x0000_s1066" style="position:absolute;visibility:visible;mso-wrap-style:square" from="1909,1442" to="1909,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" strokecolor="#3ca0a0" strokeweight=".86pt"/>
                <v:line id="Line 147" o:spid="_x0000_s1067" style="position:absolute;visibility:visible;mso-wrap-style:square" from="1962,1442" to="1962,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" strokecolor="#3ca0a0" strokeweight=".86pt"/>
                <v:line id="Line 148" o:spid="_x0000_s1068" style="position:absolute;visibility:visible;mso-wrap-style:square" from="2015,1442" to="2015,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" strokecolor="#3ca0a0" strokeweight=".86pt"/>
                <v:line id="Line 149" o:spid="_x0000_s1069" style="position:absolute;visibility:visible;mso-wrap-style:square" from="2068,1442" to="2068,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" strokecolor="#3ca0a0" strokeweight=".86pt"/>
                <v:line id="Line 150" o:spid="_x0000_s1070" style="position:absolute;visibility:visible;mso-wrap-style:square" from="2121,1442" to="2121,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" strokecolor="#3ca0a0" strokeweight=".86pt"/>
                <v:shape id="docshape67" o:spid="_x0000_s1071" style="position:absolute;left:352;top:202;width:1845;height:1239;visibility:visible;mso-wrap-style:square;v-text-anchor:top" coordsize="1845,12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" path="m,1238r9,l13,1238r10,l27,1238r14,l46,1238r9,l60,1238r9,l73,1238r10,l87,1238r5,l96,1238r10,l110,1238r14,l129,1238r18,l152,1238r9,l166,1238r13,l184,1238r9,l198,1238r9,l212,1238r4,l221,1238r9,l235,1238r4,l244,1238r5,l253,1238r5,l276,1238r5,l290,1238r5,l299,1238r5,l308,1238r5,l318,1238r4,l327,1238r5,l336,1237r5,l382,1237r5,l391,1237r5,l401,1237r4,l419,1237r5,l428,1237r14,-1l447,1236r4,l456,1236r9,l470,1236r4,l479,1236r5,l488,1235r5,l497,1235r5,l507,1235r4,l521,1234r4,l530,1234r9,l544,1234r4,-1l553,1233r4,l567,1232r9,l580,1232r5,-1l590,1231r4,l599,1230r5,l608,1230r5,-1l617,1229r5,-1l682,1218r55,-24l779,1149r27,-64l825,1010r14,-83l848,853r9,-91l866,651r5,-63l875,520r5,-71l885,376r4,-74l894,230r5,-68l908,54,922,r4,16l935,95r10,124l949,291r5,73l958,438r5,71l968,577r4,64l982,754r9,93l1000,922r9,60l1023,1049r18,60l1074,1168r50,38l1166,1220r5,1l1226,1229r4,l1235,1230r5,l1254,1231r4,1l1263,1232r4,l1272,1232r5,1l1281,1233r5,l1295,1234r5,l1304,1234r5,l1313,1234r5,l1323,1235r4,l1332,1235r5,l1341,1235r5,l1350,1235r5,1l1360,1236r4,l1369,1236r4,l1378,1236r5,l1406,1236r4,1l1415,1237r4,l1433,1237r5,l1443,1237r4,l1452,1237r4,l1461,1237r5,l1470,1237r5,l1502,1237r5,1l1512,1238r4,l1521,1238r5,l1530,1238r5,l1539,1238r5,l1549,1238r23,l1576,1238r5,l1585,1238r5,l1595,1238r4,l1604,1238r4,l1618,1238r4,l1627,1238r5,l1641,1238r4,l1659,1238r5,l1673,1238r5,l1687,1238r4,l1710,1238r5,l1728,1238r5,l1742,1238r5,l1751,1238r5,l1765,1238r5,l1779,1238r5,l1793,1238r5,l1811,1238r5,l1825,1238r5,l1844,1238e" filled="f" strokecolor="#0072bd" strokeweight=".20214mm">
                  <v:path arrowok="t" o:connecttype="custom" o:connectlocs="23,1441;55,1441;83,1441;106,1441;147,1441;179,1441;207,1441;230,1441;249,1441;281,1441;304,1441;322,1441;341,1440;396,1440;424,1440;451,1439;474,1439;493,1438;511,1438;539,1437;557,1436;585,1434;604,1433;622,1431;806,1288;857,965;880,652;899,365;935,298;958,641;982,957;1023,1252;1166,1423;1235,1433;1263,1435;1281,1436;1304,1437;1323,1438;1341,1438;1360,1439;1378,1439;1415,1440;1443,1440;1461,1440;1502,1440;1521,1441;1539,1441;1576,1441;1595,1441;1618,1441;1641,1441;1673,1441;1710,1441;1742,1441;1765,1441;1793,1441;1825,1441" o:connectangles="0,0,0,0,0,0,0,0,0,0,0,0,0,0,0,0,0,0,0,0,0,0,0,0,0,0,0,0,0,0,0,0,0,0,0,0,0,0,0,0,0,0,0,0,0,0,0,0,0,0,0,0,0,0,0,0,0"/>
                </v:shape>
                <v:line id="Line 152" o:spid="_x0000_s1072" style="position:absolute;visibility:visible;mso-wrap-style:square" from="353,1442" to="2197,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" strokecolor="#262626" strokeweight=".35pt"/>
                <v:line id="Line 153" o:spid="_x0000_s1073" style="position:absolute;visibility:visible;mso-wrap-style:square" from="353,36" to="2197,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" strokecolor="#262626" strokeweight=".35pt"/>
                <v:line id="Line 154" o:spid="_x0000_s1074" style="position:absolute;visibility:visible;mso-wrap-style:square" from="353,1442" to="353,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" strokecolor="#262626" strokeweight=".35pt"/>
                <v:line id="Line 155" o:spid="_x0000_s1075" style="position:absolute;visibility:visible;mso-wrap-style:square" from="814,1442" to="814,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" strokecolor="#262626" strokeweight=".35pt"/>
                <v:line id="Line 156" o:spid="_x0000_s1076" style="position:absolute;visibility:visible;mso-wrap-style:square" from="1275,1442" to="1275,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" strokecolor="#262626" strokeweight=".35pt"/>
                <v:line id="Line 157" o:spid="_x0000_s1077" style="position:absolute;visibility:visible;mso-wrap-style:square" from="1736,1442" to="1736,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" strokecolor="#262626" strokeweight=".35pt"/>
                <v:line id="Line 158" o:spid="_x0000_s1078" style="position:absolute;visibility:visible;mso-wrap-style:square" from="2197,1442" to="2197,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" strokecolor="#262626" strokeweight=".35pt"/>
                <v:line id="Line 159" o:spid="_x0000_s1079" style="position:absolute;visibility:visible;mso-wrap-style:square" from="353,36" to="353,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" strokecolor="#262626" strokeweight=".35pt"/>
                <v:line id="Line 160" o:spid="_x0000_s1080" style="position:absolute;visibility:visible;mso-wrap-style:square" from="814,36" to="814,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" strokecolor="#262626" strokeweight=".35pt"/>
                <v:line id="Line 161" o:spid="_x0000_s1081" style="position:absolute;visibility:visible;mso-wrap-style:square" from="1275,36" to="1275,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" strokecolor="#262626" strokeweight=".35pt"/>
                <v:line id="Line 162" o:spid="_x0000_s1082" style="position:absolute;visibility:visible;mso-wrap-style:square" from="1736,36" to="1736,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" strokecolor="#262626" strokeweight=".35pt"/>
                <v:line id="Line 163" o:spid="_x0000_s1083" style="position:absolute;visibility:visible;mso-wrap-style:square" from="2197,36" to="2197,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" strokecolor="#262626" strokeweight=".35pt"/>
                <v:shape id="docshape68" o:spid="_x0000_s1084" style="position:absolute;left:251;top:1491;width:2006;height:195;visibility:visible;mso-wrap-style:square;v-text-anchor:top" coordsize="2006,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" path="m21,38l,38r,7l21,45r,-7xm73,14l70,9,69,7,67,5,63,2,58,,44,,37,3,34,9r-2,3l31,16r-1,7l38,23r1,-4l39,16r4,-6l47,7r12,l64,13r,12l61,30,34,46r-4,6l29,66r43,l72,59r-34,l39,53r3,-3l50,45,68,35r5,-7l73,14xm123,22r-2,-8l117,7,115,5r,11l115,53r-4,9l93,62,89,53r,-37l93,7r18,l115,16r,-11l114,3,108,,96,,90,3,87,7r-4,6l81,22r,12l82,49r4,11l93,66r9,3l116,69r4,-7l123,57r,-35xm174,22r-2,-8l168,7,166,5r,11l166,53r-4,9l144,62r-4,-9l140,16r4,-9l162,7r4,9l166,5,165,3,159,,147,r-6,3l138,7r-4,6l132,22r,12l133,49r4,11l144,66r9,3l167,69r4,-7l174,57r,-35xm482,38r-21,l461,45r21,l482,38xm519,r-6,l510,10r-1,2l496,13r,6l511,19r,48l519,67,519,xm584,22r-2,-8l578,7,576,5r,11l576,53r-4,9l554,62r-4,-9l550,16r4,-9l572,7r4,9l576,5,575,3,569,,557,r-6,3l548,7r-4,6l542,22r,12l543,49r4,11l554,66r9,3l577,69r4,-7l584,57r,-35xm635,22r-2,-8l629,7,627,5r,11l627,53r-4,9l605,62r-4,-9l601,16r4,-9l623,7r4,9l627,5,626,3,620,,608,r-6,3l599,7r-4,6l593,22r,12l594,49r4,11l605,66r9,3l628,69r4,-7l635,57r,-35xm853,139r-3,-1l844,138r-4,4l835,149r,-9l828,140r,53l836,193r,-40l839,149r2,-2l853,147r,-8xm906,161r-1,-5l901,146r-1,-2l897,141r,12l897,162r-30,l868,152r6,-6l891,146r6,7l897,141r-5,-3l868,138r-10,11l858,184r9,11l894,195r9,-7l903,187r2,-10l896,177r-2,7l889,187r-12,l873,185r-3,-5l868,177r-1,-3l867,169r39,l906,162r,-1xm957,170r-5,-4l927,160r-3,-2l924,149r4,-3l942,146r3,3l946,155r8,l954,146r,-2l947,138r-24,l915,145r,18l919,167r26,6l948,175r,9l943,187r-12,l927,186r-2,-2l924,182r-1,-1l923,177r-9,l914,189r7,6l948,195r9,-7l957,187r,-17xm976,140r-9,l967,193r9,l976,140xm976,119r-9,l967,130r9,l976,119xm1033,119r-8,l1025,146r,8l1025,179r-6,8l1001,187r-6,-8l995,154r6,-8l1019,146r6,8l1025,146r-1,l1021,141r-6,-3l995,138r-9,11l986,184r8,11l1016,195r5,-3l1025,187r1,-1l1026,193r7,l1033,186r,-40l1033,119xm1039,22r-2,-8l1033,7r-2,-2l1031,16r,37l1027,62r-18,l1005,53r,-37l1009,7r17,l1031,16r,-11l1029,3,1024,r-12,l1006,3r-3,4l999,13r-3,9l996,34r2,15l1002,60r7,6l1018,69r14,l1036,62r3,-5l1039,22xm1088,140r-9,l1079,181r-5,7l1058,188r-4,-4l1054,140r-8,l1046,189r6,6l1070,195r5,-3l1079,188r1,-3l1080,193r8,l1088,185r,-45xm1149,188r-2,l1144,188r,-1l1143,186r,-19l1143,146r,-3l1136,138r-21,l1109,141r-4,3l1103,147r-1,3l1102,155r8,l1111,149r4,-3l1130,146r4,3l1134,167r,12l1134,181r-6,5l1124,188r-12,l1108,184r,-10l1112,171r9,-2l1130,168r2,l1134,167r,-18l1134,160r-1,1l1114,164r-2,l1109,165r-6,3l1099,172r,17l1106,195r17,l1129,193r5,-5l1135,187r,6l1138,195r7,l1146,195r3,-1l1149,188xm1167,119r-9,l1158,193r9,l1167,119xm1427,r-5,l1419,10r-2,2l1405,13r,6l1419,19r,48l1427,67r,-67xm1493,22r-2,-8l1487,7r-2,-2l1485,16r,37l1481,62r-18,l1459,53r,-37l1463,7r17,l1485,16r,-11l1483,3,1478,r-12,l1460,3r-3,4l1453,13r-3,9l1450,34r2,15l1456,60r7,6l1472,69r13,l1490,62r3,-5l1493,22xm1544,22r-2,-8l1538,7r-2,-2l1536,16r,37l1531,62r-17,l1510,53r,-37l1514,7r17,l1536,16r,-11l1534,3,1529,r-12,l1511,3r-3,4l1503,13r-2,9l1501,34r2,15l1507,60r6,6l1523,69r13,l1541,62r3,-5l1544,22xm1903,28r,-14l1901,9r-2,-2l1897,5r-4,-3l1889,r-15,l1868,3r-3,6l1862,12r-1,4l1861,23r8,l1869,19r1,-3l1871,14r2,-4l1877,7r13,l1895,13r,12l1892,30r-6,3l1878,38r-14,8l1860,52r,14l1903,66r,-7l1869,59r1,-6l1872,50r8,-5l1899,35r4,-7xm1954,22r-2,-8l1948,7r-2,-2l1946,16r,37l1942,62r-18,l1920,53r,-37l1924,7r17,l1946,16r,-11l1944,3,1939,r-12,l1921,3r-3,4l1914,13r-3,9l1911,34r2,15l1917,60r7,6l1933,69r13,l1951,62r3,-5l1954,22xm2005,22r-2,-8l1999,7r-2,-2l1997,16r,37l1993,62r-18,l1971,53r,-37l1975,7r17,l1997,16r,-11l1995,3,1990,r-12,l1972,3r-3,4l1965,13r-3,9l1962,34r2,15l1968,60r6,6l1984,69r13,l2002,62r3,-5l2005,22xe" fillcolor="#262626" stroked="f">
                  <v:path arrowok="t" o:connecttype="custom" o:connectlocs="67,1496;38,1514;34,1537;68,1526;111,1553;108,1491;93,1557;166,1496;166,1507;132,1525;482,1529;496,1504;576,1496;576,1507;542,1525;635,1513;601,1507;599,1498;632,1553;828,1631;906,1652;874,1637;894,1686;870,1671;927,1651;954,1635;943,1678;921,1686;976,1631;1025,1645;1025,1637;1021,1683;1037,1505;1009,1498;999,1504;1039,1548;1046,1631;1088,1676;1143,1634;1111,1640;1112,1679;1134,1651;1123,1686;1149,1679;1419,1501;1491,1505;1463,1498;1453,1504;1493,1548;1514,1553;1517,1491;1523,1560;1897,1496;1869,1514;1892,1521;1870,1544;1946,1507;1946,1496;1913,1540;2003,1505;1975,1498;1965,1504;2005,1548" o:connectangles="0,0,0,0,0,0,0,0,0,0,0,0,0,0,0,0,0,0,0,0,0,0,0,0,0,0,0,0,0,0,0,0,0,0,0,0,0,0,0,0,0,0,0,0,0,0,0,0,0,0,0,0,0,0,0,0,0,0,0,0,0,0,0"/>
                </v:shape>
                <v:rect id="docshape69" o:spid="_x0000_s1085" style="position:absolute;left:1388;top:92;width:753;height: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" stroked="f"/>
                <v:shape id="docshape70" o:spid="_x0000_s1086" style="position:absolute;left:1596;top:118;width:351;height:79;visibility:visible;mso-wrap-style:square;v-text-anchor:top" coordsize="35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" path="m7,l,,,61r7,l7,28r4,-5l7,23,7,xm35,22r-14,l23,23r4,3l28,28r,33l35,61r,-39xm29,16r-14,l11,18,7,23r4,l12,22r23,l35,21,29,16xm53,17r-7,l46,61r7,l53,17xm53,l46,r,9l53,9,53,xm69,48r-7,l62,58r5,5l90,63r7,-6l97,56r-21,l73,55,71,53,70,52,69,51r,-3xm89,16r-20,l63,21r,15l66,39r22,6l89,46r,7l85,56r12,l97,42,93,39,72,34,70,32r,-7l73,22r22,l95,21,89,16xm95,22r-10,l87,25r1,4l95,29r,-7xm114,23r-7,l107,60r3,3l117,63r2,-1l121,62r,-5l115,57r-1,-1l114,23xm121,56r-3,1l121,57r,-1xm121,17r-20,l101,23r20,l121,17xm114,5r-7,l107,17r7,l114,5xm158,16r-25,l126,25r,29l133,63r25,l163,56r-25,l133,50r,-21l138,22r25,l158,16xm163,22r-10,l158,29r,21l153,56r10,l165,54r,-29l163,22xm180,66r-7,l174,74r6,5l196,79r5,-2l204,73r-20,l181,71r-1,-5xm209,55r-7,l202,69r-4,4l204,73r3,-4l209,64r,-9xm195,16r-16,l172,26r,21l173,52r7,8l185,63r9,l198,60r3,-4l183,56r-4,-6l179,29r4,-7l201,22r-2,-4l195,16xm201,22r-4,l202,29r,21l197,56r4,l202,55r7,l209,24r-7,l201,22xm209,17r-7,l202,24r7,l209,17xm227,17r-7,l220,61r7,l227,28r3,-3l227,25r,-8xm239,16r-5,l231,19r-4,6l230,25r2,-2l241,23r,-7l239,16xm241,23r-9,l241,23xm281,22r-10,l274,25r,9l273,35r-16,2l256,37r-3,1l248,40r-2,4l246,58r5,5l265,63r5,-2l274,57r-18,l253,54r,-9l256,43r15,-2l272,40r2,-1l281,39r,-17xm282,56r-7,l275,61r2,2l283,63r1,-1l286,62r,-5l282,57r,-1xm286,57r-1,l286,57xm281,39r-7,l274,49r,2l269,55r-4,2l274,57r1,-1l282,56r-1,l281,39xm276,16r-17,l254,18r-3,3l249,23r-1,3l248,30r7,l255,25r3,-3l281,22r,-2l276,16xm300,17r-6,l294,61r7,l301,27r3,-4l300,23r,-6xm325,22r-9,l319,25r,36l326,61r,-34l330,23r-5,l325,22xm351,22r-10,l344,25r,36l351,61r,-39xm319,16r-11,l304,18r-4,5l304,23r1,-1l325,22r-2,-4l319,16xm347,16r-14,l329,18r-4,5l330,23r,-1l351,22r,-2l347,16xe" fillcolor="black" stroked="f">
                  <v:path arrowok="t" o:connecttype="custom" o:connectlocs="7,146;21,140;35,179;7,141;29,134;53,135;53,118;90,181;71,171;69,134;89,164;93,157;95,140;87,143;107,141;121,180;121,174;101,135;107,123;133,134;163,174;163,140;158,168;163,140;196,197;180,184;204,191;179,134;185,181;179,168;195,134;197,174;202,142;209,142;227,179;239,134;232,141;232,141;274,143;253,156;265,181;253,163;281,157;277,181;282,175;286,175;269,173;281,174;251,139;255,143;300,135;304,141;319,143;325,141;344,179;304,136;323,136;325,141;347,134" o:connectangles="0,0,0,0,0,0,0,0,0,0,0,0,0,0,0,0,0,0,0,0,0,0,0,0,0,0,0,0,0,0,0,0,0,0,0,0,0,0,0,0,0,0,0,0,0,0,0,0,0,0,0,0,0,0,0,0,0,0,0"/>
                </v:shape>
                <v:line id="Line 167" o:spid="_x0000_s1087" style="position:absolute;visibility:visible;mso-wrap-style:square" from="1406,151" to="1526,1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" strokecolor="#3ca0a0" strokeweight=".86pt"/>
                <v:shape id="docshape71" o:spid="_x0000_s1088" style="position:absolute;left:1591;top:220;width:443;height:63;visibility:visible;mso-wrap-style:square;v-text-anchor:top" coordsize="443,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" path="m12,23r-6,l6,60r3,3l16,63r1,-1l19,62r,-5l13,57,12,56r,-33xm19,56r-3,1l19,57r,-1xm19,17l,17r,6l19,23r,-6xm12,6l6,6r,11l12,17,12,6xm45,35r-20,l25,41r20,l45,35xm75,16r-17,l51,25r,29l58,63r18,l80,60r3,-4l63,56,58,50r,-21l63,23r20,l80,18,75,16xm90,55r-6,l84,61r6,l90,55xm83,23r-5,l83,29r,21l78,56r5,l84,55r6,l90,23r-7,xm90,l83,r,23l90,23,90,xm107,17r-7,l100,61r7,l107,17xm107,r-7,l100,9r7,l107,xm123,48r-7,l116,58r6,5l144,63r7,-6l151,56r-21,l127,55r-2,-2l124,52r,-1l123,48xm144,16r-20,l117,21r,15l121,39r21,6l144,46r,7l140,56r11,l151,42r-4,-3l127,34r-3,-2l124,25r4,-2l149,23r,-2l144,16xm149,23r-10,l142,25r,4l149,29r,-6xm168,23r-7,l161,60r3,3l172,63r1,-1l175,62r,-5l169,57r-1,-1l168,23xm175,56r-3,1l175,57r,-1xm175,17r-19,l156,23r19,l175,17xm168,6r-7,l161,17r7,l168,6xm189,17r-6,l183,61r7,l190,28r2,-3l189,25r,-8xm201,16r-4,l193,19r-4,6l192,25r2,-2l204,23r,-7l201,16xm204,23r-10,l204,23xm217,17r-7,l210,61r7,l217,17xm217,r-7,l210,9r7,l217,xm238,55r-4,l237,60r5,3l259,63r5,-7l239,56r-1,-1xm234,r-6,l228,61r6,l234,55r4,l234,50r,-21l239,23r-5,l234,xm265,23r-11,l259,29r,21l254,56r10,l266,53r,-28l265,23xm259,16r-17,l238,18r-4,5l239,23r26,l259,16xm281,17r-7,l274,58r6,5l295,63r4,-3l301,57r-16,l281,53r,-36xm309,55r-6,l303,61r6,l309,55xm309,17r-7,l302,51r-5,6l301,57r2,-2l309,55r,-38xm329,23r-7,l322,60r3,3l332,63r2,-1l336,62r,-5l330,57r-1,-1l329,23xm336,56r-3,1l336,57r,-1xm336,17r-20,l316,23r20,l336,17xm329,6r-7,l322,17r7,l329,6xm350,17r-7,l343,61r7,l350,17xm350,r-7,l343,9r7,l350,xm391,16r-25,l359,25r,29l366,63r25,l396,56r-25,l366,50r,-21l371,23r26,l391,16xm397,23r-10,l391,29r,21l386,56r10,l398,54r,-29l397,23xm414,17r-6,l408,61r7,l415,28r2,-3l414,25r,-8xm442,22r-10,l435,26r,35l442,61r,-39xm437,16r-15,l418,19r-4,6l417,25r2,-3l442,22r,-1l437,16xe" fillcolor="black" stroked="f">
                  <v:path arrowok="t" o:connecttype="custom" o:connectlocs="16,283;12,276;19,276;19,237;12,226;45,255;58,283;58,270;75,236;90,275;78,276;83,243;90,243;107,281;107,229;122,283;127,275;144,236;142,265;151,262;128,243;139,243;168,243;173,282;168,243;175,237;168,226;189,237;192,245;193,239;204,236;204,243;217,237;217,220;259,283;228,220;234,270;265,243;264,276;242,236;265,243;280,283;281,273;309,281;297,277;329,243;334,282;329,243;336,237;329,226;350,237;350,220;391,236;391,283;371,243;391,249;398,245;415,281;442,242;442,242;417,245" o:connectangles="0,0,0,0,0,0,0,0,0,0,0,0,0,0,0,0,0,0,0,0,0,0,0,0,0,0,0,0,0,0,0,0,0,0,0,0,0,0,0,0,0,0,0,0,0,0,0,0,0,0,0,0,0,0,0,0,0,0,0,0,0"/>
                </v:shape>
                <v:line id="Line 169" o:spid="_x0000_s1089" style="position:absolute;visibility:visible;mso-wrap-style:square" from="1406,253" to="1578,2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" strokecolor="#0072bd" strokeweight=".20214mm"/>
                <v:rect id="docshape72" o:spid="_x0000_s1090" style="position:absolute;left:1388;top:92;width:753;height: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" filled="f" strokecolor="#262626" strokeweight=".35pt"/>
                <w10:anchorlock/>
              </v:group>
            </w:pict>
          </mc:Fallback>
        </mc:AlternateContent>
      </w:r>
      <w:r w:rsidRPr="00922B26">
        <w:rPr>
          <w:noProof/>
          <w:sz w:val="28"/>
          <w:szCs w:val="28"/>
          <w:lang w:val="ru-RU"/>
        </w:rPr>
        <mc:AlternateContent>
          <mc:Choice Requires="wpg">
            <w:drawing>
              <wp:inline distT="0" distB="0" distL="0" distR="0" wp14:anchorId="6943AF0F" wp14:editId="649FCA1C">
                <wp:extent cx="1433830" cy="1089660"/>
                <wp:effectExtent l="9525" t="9525" r="4445" b="5715"/>
                <wp:docPr id="227" name="Группа 2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33830" cy="1089660"/>
                          <a:chOff x="0" y="0"/>
                          <a:chExt cx="2258" cy="1716"/>
                        </a:xfrm>
                      </wpg:grpSpPr>
                      <wps:wsp>
                        <wps:cNvPr id="228" name="docshape74"/>
                        <wps:cNvSpPr>
                          <a:spLocks/>
                        </wps:cNvSpPr>
                        <wps:spPr bwMode="auto">
                          <a:xfrm>
                            <a:off x="420" y="36"/>
                            <a:ext cx="18" cy="1431"/>
                          </a:xfrm>
                          <a:custGeom>
                            <a:avLst/>
                            <a:gdLst>
                              <a:gd name="T0" fmla="+- 0 420 420"/>
                              <a:gd name="T1" fmla="*/ T0 w 18"/>
                              <a:gd name="T2" fmla="+- 0 1467 37"/>
                              <a:gd name="T3" fmla="*/ 1467 h 1431"/>
                              <a:gd name="T4" fmla="+- 0 420 420"/>
                              <a:gd name="T5" fmla="*/ T4 w 18"/>
                              <a:gd name="T6" fmla="+- 0 37 37"/>
                              <a:gd name="T7" fmla="*/ 37 h 1431"/>
                              <a:gd name="T8" fmla="+- 0 420 420"/>
                              <a:gd name="T9" fmla="*/ T8 w 18"/>
                              <a:gd name="T10" fmla="+- 0 1467 37"/>
                              <a:gd name="T11" fmla="*/ 1467 h 1431"/>
                              <a:gd name="T12" fmla="+- 0 438 420"/>
                              <a:gd name="T13" fmla="*/ T12 w 18"/>
                              <a:gd name="T14" fmla="+- 0 1467 37"/>
                              <a:gd name="T15" fmla="*/ 1467 h 1431"/>
                            </a:gdLst>
                            <a:ahLst/>
                            <a:cxnLst>
                              <a:cxn ang="0">
                                <a:pos x="T1" y="T3"/>
                              </a:cxn>
                              <a:cxn ang="0">
                                <a:pos x="T5" y="T7"/>
                              </a:cxn>
                              <a:cxn ang="0">
                                <a:pos x="T9" y="T11"/>
                              </a:cxn>
                              <a:cxn ang="0">
                                <a:pos x="T13" y="T15"/>
                              </a:cxn>
                            </a:cxnLst>
                            <a:rect l="0" t="0" r="r" b="b"/>
                            <a:pathLst>
                              <a:path w="18" h="1431">
                                <a:moveTo>
                                  <a:pt x="0" y="1430"/>
                                </a:moveTo>
                                <a:lnTo>
                                  <a:pt x="0" y="0"/>
                                </a:lnTo>
                                <a:moveTo>
                                  <a:pt x="0" y="1430"/>
                                </a:moveTo>
                                <a:lnTo>
                                  <a:pt x="18" y="1430"/>
                                </a:lnTo>
                              </a:path>
                            </a:pathLst>
                          </a:custGeom>
                          <a:noFill/>
                          <a:ln w="4445">
                            <a:solidFill>
                              <a:srgbClr val="26262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9" name="Line 173"/>
                        <wps:cNvCnPr>
                          <a:cxnSpLocks noChangeShapeType="1"/>
                        </wps:cNvCnPr>
                        <wps:spPr bwMode="auto">
                          <a:xfrm>
                            <a:off x="420" y="1181"/>
                            <a:ext cx="18"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30" name="Line 174"/>
                        <wps:cNvCnPr>
                          <a:cxnSpLocks noChangeShapeType="1"/>
                        </wps:cNvCnPr>
                        <wps:spPr bwMode="auto">
                          <a:xfrm>
                            <a:off x="420" y="895"/>
                            <a:ext cx="18"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31" name="Line 175"/>
                        <wps:cNvCnPr>
                          <a:cxnSpLocks noChangeShapeType="1"/>
                        </wps:cNvCnPr>
                        <wps:spPr bwMode="auto">
                          <a:xfrm>
                            <a:off x="420" y="609"/>
                            <a:ext cx="18"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32" name="Line 176"/>
                        <wps:cNvCnPr>
                          <a:cxnSpLocks noChangeShapeType="1"/>
                        </wps:cNvCnPr>
                        <wps:spPr bwMode="auto">
                          <a:xfrm>
                            <a:off x="420" y="323"/>
                            <a:ext cx="18"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33" name="Line 177"/>
                        <wps:cNvCnPr>
                          <a:cxnSpLocks noChangeShapeType="1"/>
                        </wps:cNvCnPr>
                        <wps:spPr bwMode="auto">
                          <a:xfrm>
                            <a:off x="420" y="37"/>
                            <a:ext cx="18"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34" name="docshape75"/>
                        <wps:cNvSpPr>
                          <a:spLocks/>
                        </wps:cNvSpPr>
                        <wps:spPr bwMode="auto">
                          <a:xfrm>
                            <a:off x="-1" y="0"/>
                            <a:ext cx="376" cy="1501"/>
                          </a:xfrm>
                          <a:custGeom>
                            <a:avLst/>
                            <a:gdLst>
                              <a:gd name="T0" fmla="*/ 34 w 376"/>
                              <a:gd name="T1" fmla="*/ 955 h 1501"/>
                              <a:gd name="T2" fmla="*/ 0 w 376"/>
                              <a:gd name="T3" fmla="*/ 670 h 1501"/>
                              <a:gd name="T4" fmla="*/ 75 w 376"/>
                              <a:gd name="T5" fmla="*/ 647 h 1501"/>
                              <a:gd name="T6" fmla="*/ 69 w 376"/>
                              <a:gd name="T7" fmla="*/ 887 h 1501"/>
                              <a:gd name="T8" fmla="*/ 69 w 376"/>
                              <a:gd name="T9" fmla="*/ 859 h 1501"/>
                              <a:gd name="T10" fmla="*/ 22 w 376"/>
                              <a:gd name="T11" fmla="*/ 861 h 1501"/>
                              <a:gd name="T12" fmla="*/ 70 w 376"/>
                              <a:gd name="T13" fmla="*/ 767 h 1501"/>
                              <a:gd name="T14" fmla="*/ 30 w 376"/>
                              <a:gd name="T15" fmla="*/ 806 h 1501"/>
                              <a:gd name="T16" fmla="*/ 71 w 376"/>
                              <a:gd name="T17" fmla="*/ 818 h 1501"/>
                              <a:gd name="T18" fmla="*/ 48 w 376"/>
                              <a:gd name="T19" fmla="*/ 782 h 1501"/>
                              <a:gd name="T20" fmla="*/ 69 w 376"/>
                              <a:gd name="T21" fmla="*/ 727 h 1501"/>
                              <a:gd name="T22" fmla="*/ 20 w 376"/>
                              <a:gd name="T23" fmla="*/ 742 h 1501"/>
                              <a:gd name="T24" fmla="*/ 76 w 376"/>
                              <a:gd name="T25" fmla="*/ 614 h 1501"/>
                              <a:gd name="T26" fmla="*/ 28 w 376"/>
                              <a:gd name="T27" fmla="*/ 638 h 1501"/>
                              <a:gd name="T28" fmla="*/ 27 w 376"/>
                              <a:gd name="T29" fmla="*/ 1008 h 1501"/>
                              <a:gd name="T30" fmla="*/ 21 w 376"/>
                              <a:gd name="T31" fmla="*/ 1014 h 1501"/>
                              <a:gd name="T32" fmla="*/ 21 w 376"/>
                              <a:gd name="T33" fmla="*/ 600 h 1501"/>
                              <a:gd name="T34" fmla="*/ 164 w 376"/>
                              <a:gd name="T35" fmla="*/ 1158 h 1501"/>
                              <a:gd name="T36" fmla="*/ 156 w 376"/>
                              <a:gd name="T37" fmla="*/ 1147 h 1501"/>
                              <a:gd name="T38" fmla="*/ 158 w 376"/>
                              <a:gd name="T39" fmla="*/ 1207 h 1501"/>
                              <a:gd name="T40" fmla="*/ 131 w 376"/>
                              <a:gd name="T41" fmla="*/ 626 h 1501"/>
                              <a:gd name="T42" fmla="*/ 123 w 376"/>
                              <a:gd name="T43" fmla="*/ 608 h 1501"/>
                              <a:gd name="T44" fmla="*/ 159 w 376"/>
                              <a:gd name="T45" fmla="*/ 7 h 1501"/>
                              <a:gd name="T46" fmla="*/ 150 w 376"/>
                              <a:gd name="T47" fmla="*/ 0 h 1501"/>
                              <a:gd name="T48" fmla="*/ 160 w 376"/>
                              <a:gd name="T49" fmla="*/ 61 h 1501"/>
                              <a:gd name="T50" fmla="*/ 188 w 376"/>
                              <a:gd name="T51" fmla="*/ 630 h 1501"/>
                              <a:gd name="T52" fmla="*/ 197 w 376"/>
                              <a:gd name="T53" fmla="*/ 921 h 1501"/>
                              <a:gd name="T54" fmla="*/ 184 w 376"/>
                              <a:gd name="T55" fmla="*/ 881 h 1501"/>
                              <a:gd name="T56" fmla="*/ 225 w 376"/>
                              <a:gd name="T57" fmla="*/ 300 h 1501"/>
                              <a:gd name="T58" fmla="*/ 217 w 376"/>
                              <a:gd name="T59" fmla="*/ 289 h 1501"/>
                              <a:gd name="T60" fmla="*/ 219 w 376"/>
                              <a:gd name="T61" fmla="*/ 349 h 1501"/>
                              <a:gd name="T62" fmla="*/ 209 w 376"/>
                              <a:gd name="T63" fmla="*/ 1198 h 1501"/>
                              <a:gd name="T64" fmla="*/ 200 w 376"/>
                              <a:gd name="T65" fmla="*/ 1180 h 1501"/>
                              <a:gd name="T66" fmla="*/ 237 w 376"/>
                              <a:gd name="T67" fmla="*/ 579 h 1501"/>
                              <a:gd name="T68" fmla="*/ 228 w 376"/>
                              <a:gd name="T69" fmla="*/ 572 h 1501"/>
                              <a:gd name="T70" fmla="*/ 238 w 376"/>
                              <a:gd name="T71" fmla="*/ 633 h 1501"/>
                              <a:gd name="T72" fmla="*/ 209 w 376"/>
                              <a:gd name="T73" fmla="*/ 16 h 1501"/>
                              <a:gd name="T74" fmla="*/ 202 w 376"/>
                              <a:gd name="T75" fmla="*/ 50 h 1501"/>
                              <a:gd name="T76" fmla="*/ 250 w 376"/>
                              <a:gd name="T77" fmla="*/ 926 h 1501"/>
                              <a:gd name="T78" fmla="*/ 272 w 376"/>
                              <a:gd name="T79" fmla="*/ 592 h 1501"/>
                              <a:gd name="T80" fmla="*/ 261 w 376"/>
                              <a:gd name="T81" fmla="*/ 1161 h 1501"/>
                              <a:gd name="T82" fmla="*/ 254 w 376"/>
                              <a:gd name="T83" fmla="*/ 1194 h 1501"/>
                              <a:gd name="T84" fmla="*/ 292 w 376"/>
                              <a:gd name="T85" fmla="*/ 7 h 1501"/>
                              <a:gd name="T86" fmla="*/ 263 w 376"/>
                              <a:gd name="T87" fmla="*/ 14 h 1501"/>
                              <a:gd name="T88" fmla="*/ 295 w 376"/>
                              <a:gd name="T89" fmla="*/ 59 h 1501"/>
                              <a:gd name="T90" fmla="*/ 292 w 376"/>
                              <a:gd name="T91" fmla="*/ 921 h 1501"/>
                              <a:gd name="T92" fmla="*/ 264 w 376"/>
                              <a:gd name="T93" fmla="*/ 872 h 1501"/>
                              <a:gd name="T94" fmla="*/ 305 w 376"/>
                              <a:gd name="T95" fmla="*/ 308 h 1501"/>
                              <a:gd name="T96" fmla="*/ 297 w 376"/>
                              <a:gd name="T97" fmla="*/ 291 h 1501"/>
                              <a:gd name="T98" fmla="*/ 293 w 376"/>
                              <a:gd name="T99" fmla="*/ 354 h 1501"/>
                              <a:gd name="T100" fmla="*/ 334 w 376"/>
                              <a:gd name="T101" fmla="*/ 926 h 1501"/>
                              <a:gd name="T102" fmla="*/ 345 w 376"/>
                              <a:gd name="T103" fmla="*/ 1146 h 1501"/>
                              <a:gd name="T104" fmla="*/ 303 w 376"/>
                              <a:gd name="T105" fmla="*/ 1196 h 1501"/>
                              <a:gd name="T106" fmla="*/ 339 w 376"/>
                              <a:gd name="T107" fmla="*/ 596 h 1501"/>
                              <a:gd name="T108" fmla="*/ 340 w 376"/>
                              <a:gd name="T109" fmla="*/ 609 h 1501"/>
                              <a:gd name="T110" fmla="*/ 346 w 376"/>
                              <a:gd name="T111" fmla="*/ 635 h 1501"/>
                              <a:gd name="T112" fmla="*/ 310 w 376"/>
                              <a:gd name="T113" fmla="*/ 1 h 1501"/>
                              <a:gd name="T114" fmla="*/ 305 w 376"/>
                              <a:gd name="T115" fmla="*/ 57 h 1501"/>
                              <a:gd name="T116" fmla="*/ 347 w 376"/>
                              <a:gd name="T117" fmla="*/ 288 h 1501"/>
                              <a:gd name="T118" fmla="*/ 343 w 376"/>
                              <a:gd name="T119" fmla="*/ 293 h 1501"/>
                              <a:gd name="T120" fmla="*/ 326 w 376"/>
                              <a:gd name="T121" fmla="*/ 336 h 1501"/>
                              <a:gd name="T122" fmla="*/ 341 w 376"/>
                              <a:gd name="T123" fmla="*/ 1447 h 1501"/>
                              <a:gd name="T124" fmla="*/ 334 w 376"/>
                              <a:gd name="T125" fmla="*/ 1480 h 15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376" h="1501">
                                <a:moveTo>
                                  <a:pt x="11" y="693"/>
                                </a:moveTo>
                                <a:lnTo>
                                  <a:pt x="0" y="693"/>
                                </a:lnTo>
                                <a:lnTo>
                                  <a:pt x="0" y="701"/>
                                </a:lnTo>
                                <a:lnTo>
                                  <a:pt x="11" y="701"/>
                                </a:lnTo>
                                <a:lnTo>
                                  <a:pt x="11" y="693"/>
                                </a:lnTo>
                                <a:close/>
                                <a:moveTo>
                                  <a:pt x="11" y="647"/>
                                </a:moveTo>
                                <a:lnTo>
                                  <a:pt x="0" y="647"/>
                                </a:lnTo>
                                <a:lnTo>
                                  <a:pt x="0" y="656"/>
                                </a:lnTo>
                                <a:lnTo>
                                  <a:pt x="11" y="656"/>
                                </a:lnTo>
                                <a:lnTo>
                                  <a:pt x="11" y="647"/>
                                </a:lnTo>
                                <a:close/>
                                <a:moveTo>
                                  <a:pt x="75" y="955"/>
                                </a:moveTo>
                                <a:lnTo>
                                  <a:pt x="47" y="955"/>
                                </a:lnTo>
                                <a:lnTo>
                                  <a:pt x="34" y="955"/>
                                </a:lnTo>
                                <a:lnTo>
                                  <a:pt x="28" y="949"/>
                                </a:lnTo>
                                <a:lnTo>
                                  <a:pt x="29" y="938"/>
                                </a:lnTo>
                                <a:lnTo>
                                  <a:pt x="20" y="938"/>
                                </a:lnTo>
                                <a:lnTo>
                                  <a:pt x="20" y="941"/>
                                </a:lnTo>
                                <a:lnTo>
                                  <a:pt x="20" y="947"/>
                                </a:lnTo>
                                <a:lnTo>
                                  <a:pt x="23" y="951"/>
                                </a:lnTo>
                                <a:lnTo>
                                  <a:pt x="31" y="956"/>
                                </a:lnTo>
                                <a:lnTo>
                                  <a:pt x="21" y="956"/>
                                </a:lnTo>
                                <a:lnTo>
                                  <a:pt x="21" y="964"/>
                                </a:lnTo>
                                <a:lnTo>
                                  <a:pt x="75" y="964"/>
                                </a:lnTo>
                                <a:lnTo>
                                  <a:pt x="75" y="955"/>
                                </a:lnTo>
                                <a:close/>
                                <a:moveTo>
                                  <a:pt x="75" y="670"/>
                                </a:moveTo>
                                <a:lnTo>
                                  <a:pt x="0" y="670"/>
                                </a:lnTo>
                                <a:lnTo>
                                  <a:pt x="0" y="678"/>
                                </a:lnTo>
                                <a:lnTo>
                                  <a:pt x="75" y="678"/>
                                </a:lnTo>
                                <a:lnTo>
                                  <a:pt x="75" y="670"/>
                                </a:lnTo>
                                <a:close/>
                                <a:moveTo>
                                  <a:pt x="75" y="693"/>
                                </a:moveTo>
                                <a:lnTo>
                                  <a:pt x="21" y="693"/>
                                </a:lnTo>
                                <a:lnTo>
                                  <a:pt x="21" y="701"/>
                                </a:lnTo>
                                <a:lnTo>
                                  <a:pt x="75" y="701"/>
                                </a:lnTo>
                                <a:lnTo>
                                  <a:pt x="75" y="693"/>
                                </a:lnTo>
                                <a:close/>
                                <a:moveTo>
                                  <a:pt x="75" y="647"/>
                                </a:moveTo>
                                <a:lnTo>
                                  <a:pt x="21" y="647"/>
                                </a:lnTo>
                                <a:lnTo>
                                  <a:pt x="21" y="656"/>
                                </a:lnTo>
                                <a:lnTo>
                                  <a:pt x="75" y="656"/>
                                </a:lnTo>
                                <a:lnTo>
                                  <a:pt x="75" y="647"/>
                                </a:lnTo>
                                <a:close/>
                                <a:moveTo>
                                  <a:pt x="77" y="893"/>
                                </a:moveTo>
                                <a:lnTo>
                                  <a:pt x="77" y="893"/>
                                </a:lnTo>
                                <a:lnTo>
                                  <a:pt x="69" y="887"/>
                                </a:lnTo>
                                <a:lnTo>
                                  <a:pt x="69" y="899"/>
                                </a:lnTo>
                                <a:lnTo>
                                  <a:pt x="69" y="918"/>
                                </a:lnTo>
                                <a:lnTo>
                                  <a:pt x="61" y="924"/>
                                </a:lnTo>
                                <a:lnTo>
                                  <a:pt x="35" y="924"/>
                                </a:lnTo>
                                <a:lnTo>
                                  <a:pt x="27" y="918"/>
                                </a:lnTo>
                                <a:lnTo>
                                  <a:pt x="27" y="899"/>
                                </a:lnTo>
                                <a:lnTo>
                                  <a:pt x="35" y="893"/>
                                </a:lnTo>
                                <a:lnTo>
                                  <a:pt x="61" y="893"/>
                                </a:lnTo>
                                <a:lnTo>
                                  <a:pt x="69" y="899"/>
                                </a:lnTo>
                                <a:lnTo>
                                  <a:pt x="69" y="887"/>
                                </a:lnTo>
                                <a:lnTo>
                                  <a:pt x="66" y="884"/>
                                </a:lnTo>
                                <a:lnTo>
                                  <a:pt x="30" y="884"/>
                                </a:lnTo>
                                <a:lnTo>
                                  <a:pt x="20" y="893"/>
                                </a:lnTo>
                                <a:lnTo>
                                  <a:pt x="20" y="924"/>
                                </a:lnTo>
                                <a:lnTo>
                                  <a:pt x="30" y="933"/>
                                </a:lnTo>
                                <a:lnTo>
                                  <a:pt x="66" y="933"/>
                                </a:lnTo>
                                <a:lnTo>
                                  <a:pt x="77" y="924"/>
                                </a:lnTo>
                                <a:lnTo>
                                  <a:pt x="77" y="893"/>
                                </a:lnTo>
                                <a:close/>
                                <a:moveTo>
                                  <a:pt x="77" y="835"/>
                                </a:moveTo>
                                <a:lnTo>
                                  <a:pt x="77" y="835"/>
                                </a:lnTo>
                                <a:lnTo>
                                  <a:pt x="69" y="829"/>
                                </a:lnTo>
                                <a:lnTo>
                                  <a:pt x="69" y="841"/>
                                </a:lnTo>
                                <a:lnTo>
                                  <a:pt x="69" y="859"/>
                                </a:lnTo>
                                <a:lnTo>
                                  <a:pt x="61" y="865"/>
                                </a:lnTo>
                                <a:lnTo>
                                  <a:pt x="36" y="865"/>
                                </a:lnTo>
                                <a:lnTo>
                                  <a:pt x="27" y="859"/>
                                </a:lnTo>
                                <a:lnTo>
                                  <a:pt x="27" y="841"/>
                                </a:lnTo>
                                <a:lnTo>
                                  <a:pt x="36" y="835"/>
                                </a:lnTo>
                                <a:lnTo>
                                  <a:pt x="61" y="835"/>
                                </a:lnTo>
                                <a:lnTo>
                                  <a:pt x="69" y="841"/>
                                </a:lnTo>
                                <a:lnTo>
                                  <a:pt x="69" y="829"/>
                                </a:lnTo>
                                <a:lnTo>
                                  <a:pt x="66" y="826"/>
                                </a:lnTo>
                                <a:lnTo>
                                  <a:pt x="30" y="826"/>
                                </a:lnTo>
                                <a:lnTo>
                                  <a:pt x="20" y="834"/>
                                </a:lnTo>
                                <a:lnTo>
                                  <a:pt x="20" y="856"/>
                                </a:lnTo>
                                <a:lnTo>
                                  <a:pt x="22" y="861"/>
                                </a:lnTo>
                                <a:lnTo>
                                  <a:pt x="28" y="865"/>
                                </a:lnTo>
                                <a:lnTo>
                                  <a:pt x="0" y="865"/>
                                </a:lnTo>
                                <a:lnTo>
                                  <a:pt x="0" y="874"/>
                                </a:lnTo>
                                <a:lnTo>
                                  <a:pt x="75" y="874"/>
                                </a:lnTo>
                                <a:lnTo>
                                  <a:pt x="75" y="866"/>
                                </a:lnTo>
                                <a:lnTo>
                                  <a:pt x="68" y="866"/>
                                </a:lnTo>
                                <a:lnTo>
                                  <a:pt x="74" y="862"/>
                                </a:lnTo>
                                <a:lnTo>
                                  <a:pt x="77" y="857"/>
                                </a:lnTo>
                                <a:lnTo>
                                  <a:pt x="77" y="835"/>
                                </a:lnTo>
                                <a:close/>
                                <a:moveTo>
                                  <a:pt x="77" y="779"/>
                                </a:moveTo>
                                <a:lnTo>
                                  <a:pt x="77" y="770"/>
                                </a:lnTo>
                                <a:lnTo>
                                  <a:pt x="76" y="767"/>
                                </a:lnTo>
                                <a:lnTo>
                                  <a:pt x="70" y="767"/>
                                </a:lnTo>
                                <a:lnTo>
                                  <a:pt x="70" y="769"/>
                                </a:lnTo>
                                <a:lnTo>
                                  <a:pt x="70" y="772"/>
                                </a:lnTo>
                                <a:lnTo>
                                  <a:pt x="68" y="774"/>
                                </a:lnTo>
                                <a:lnTo>
                                  <a:pt x="25" y="774"/>
                                </a:lnTo>
                                <a:lnTo>
                                  <a:pt x="20" y="781"/>
                                </a:lnTo>
                                <a:lnTo>
                                  <a:pt x="20" y="802"/>
                                </a:lnTo>
                                <a:lnTo>
                                  <a:pt x="22" y="808"/>
                                </a:lnTo>
                                <a:lnTo>
                                  <a:pt x="26" y="812"/>
                                </a:lnTo>
                                <a:lnTo>
                                  <a:pt x="29" y="814"/>
                                </a:lnTo>
                                <a:lnTo>
                                  <a:pt x="32" y="815"/>
                                </a:lnTo>
                                <a:lnTo>
                                  <a:pt x="37" y="816"/>
                                </a:lnTo>
                                <a:lnTo>
                                  <a:pt x="37" y="807"/>
                                </a:lnTo>
                                <a:lnTo>
                                  <a:pt x="30" y="806"/>
                                </a:lnTo>
                                <a:lnTo>
                                  <a:pt x="27" y="802"/>
                                </a:lnTo>
                                <a:lnTo>
                                  <a:pt x="27" y="787"/>
                                </a:lnTo>
                                <a:lnTo>
                                  <a:pt x="30" y="782"/>
                                </a:lnTo>
                                <a:lnTo>
                                  <a:pt x="38" y="782"/>
                                </a:lnTo>
                                <a:lnTo>
                                  <a:pt x="41" y="782"/>
                                </a:lnTo>
                                <a:lnTo>
                                  <a:pt x="43" y="784"/>
                                </a:lnTo>
                                <a:lnTo>
                                  <a:pt x="44" y="794"/>
                                </a:lnTo>
                                <a:lnTo>
                                  <a:pt x="45" y="803"/>
                                </a:lnTo>
                                <a:lnTo>
                                  <a:pt x="46" y="805"/>
                                </a:lnTo>
                                <a:lnTo>
                                  <a:pt x="47" y="809"/>
                                </a:lnTo>
                                <a:lnTo>
                                  <a:pt x="50" y="815"/>
                                </a:lnTo>
                                <a:lnTo>
                                  <a:pt x="54" y="818"/>
                                </a:lnTo>
                                <a:lnTo>
                                  <a:pt x="71" y="818"/>
                                </a:lnTo>
                                <a:lnTo>
                                  <a:pt x="77" y="811"/>
                                </a:lnTo>
                                <a:lnTo>
                                  <a:pt x="77" y="809"/>
                                </a:lnTo>
                                <a:lnTo>
                                  <a:pt x="77" y="793"/>
                                </a:lnTo>
                                <a:lnTo>
                                  <a:pt x="75" y="788"/>
                                </a:lnTo>
                                <a:lnTo>
                                  <a:pt x="70" y="783"/>
                                </a:lnTo>
                                <a:lnTo>
                                  <a:pt x="70" y="793"/>
                                </a:lnTo>
                                <a:lnTo>
                                  <a:pt x="70" y="805"/>
                                </a:lnTo>
                                <a:lnTo>
                                  <a:pt x="66" y="809"/>
                                </a:lnTo>
                                <a:lnTo>
                                  <a:pt x="55" y="809"/>
                                </a:lnTo>
                                <a:lnTo>
                                  <a:pt x="53" y="805"/>
                                </a:lnTo>
                                <a:lnTo>
                                  <a:pt x="50" y="787"/>
                                </a:lnTo>
                                <a:lnTo>
                                  <a:pt x="50" y="785"/>
                                </a:lnTo>
                                <a:lnTo>
                                  <a:pt x="48" y="782"/>
                                </a:lnTo>
                                <a:lnTo>
                                  <a:pt x="61" y="782"/>
                                </a:lnTo>
                                <a:lnTo>
                                  <a:pt x="62" y="783"/>
                                </a:lnTo>
                                <a:lnTo>
                                  <a:pt x="68" y="789"/>
                                </a:lnTo>
                                <a:lnTo>
                                  <a:pt x="70" y="793"/>
                                </a:lnTo>
                                <a:lnTo>
                                  <a:pt x="70" y="783"/>
                                </a:lnTo>
                                <a:lnTo>
                                  <a:pt x="70" y="782"/>
                                </a:lnTo>
                                <a:lnTo>
                                  <a:pt x="69" y="782"/>
                                </a:lnTo>
                                <a:lnTo>
                                  <a:pt x="75" y="781"/>
                                </a:lnTo>
                                <a:lnTo>
                                  <a:pt x="77" y="779"/>
                                </a:lnTo>
                                <a:close/>
                                <a:moveTo>
                                  <a:pt x="77" y="721"/>
                                </a:moveTo>
                                <a:lnTo>
                                  <a:pt x="77" y="720"/>
                                </a:lnTo>
                                <a:lnTo>
                                  <a:pt x="69" y="714"/>
                                </a:lnTo>
                                <a:lnTo>
                                  <a:pt x="69" y="727"/>
                                </a:lnTo>
                                <a:lnTo>
                                  <a:pt x="69" y="745"/>
                                </a:lnTo>
                                <a:lnTo>
                                  <a:pt x="61" y="751"/>
                                </a:lnTo>
                                <a:lnTo>
                                  <a:pt x="36" y="751"/>
                                </a:lnTo>
                                <a:lnTo>
                                  <a:pt x="27" y="745"/>
                                </a:lnTo>
                                <a:lnTo>
                                  <a:pt x="27" y="727"/>
                                </a:lnTo>
                                <a:lnTo>
                                  <a:pt x="36" y="720"/>
                                </a:lnTo>
                                <a:lnTo>
                                  <a:pt x="61" y="720"/>
                                </a:lnTo>
                                <a:lnTo>
                                  <a:pt x="69" y="727"/>
                                </a:lnTo>
                                <a:lnTo>
                                  <a:pt x="69" y="714"/>
                                </a:lnTo>
                                <a:lnTo>
                                  <a:pt x="66" y="712"/>
                                </a:lnTo>
                                <a:lnTo>
                                  <a:pt x="30" y="712"/>
                                </a:lnTo>
                                <a:lnTo>
                                  <a:pt x="20" y="720"/>
                                </a:lnTo>
                                <a:lnTo>
                                  <a:pt x="20" y="742"/>
                                </a:lnTo>
                                <a:lnTo>
                                  <a:pt x="22" y="747"/>
                                </a:lnTo>
                                <a:lnTo>
                                  <a:pt x="28" y="751"/>
                                </a:lnTo>
                                <a:lnTo>
                                  <a:pt x="0" y="751"/>
                                </a:lnTo>
                                <a:lnTo>
                                  <a:pt x="0" y="760"/>
                                </a:lnTo>
                                <a:lnTo>
                                  <a:pt x="75" y="760"/>
                                </a:lnTo>
                                <a:lnTo>
                                  <a:pt x="75" y="752"/>
                                </a:lnTo>
                                <a:lnTo>
                                  <a:pt x="68" y="752"/>
                                </a:lnTo>
                                <a:lnTo>
                                  <a:pt x="74" y="748"/>
                                </a:lnTo>
                                <a:lnTo>
                                  <a:pt x="77" y="742"/>
                                </a:lnTo>
                                <a:lnTo>
                                  <a:pt x="77" y="721"/>
                                </a:lnTo>
                                <a:close/>
                                <a:moveTo>
                                  <a:pt x="77" y="627"/>
                                </a:moveTo>
                                <a:lnTo>
                                  <a:pt x="77" y="617"/>
                                </a:lnTo>
                                <a:lnTo>
                                  <a:pt x="76" y="614"/>
                                </a:lnTo>
                                <a:lnTo>
                                  <a:pt x="69" y="614"/>
                                </a:lnTo>
                                <a:lnTo>
                                  <a:pt x="70" y="617"/>
                                </a:lnTo>
                                <a:lnTo>
                                  <a:pt x="70" y="621"/>
                                </a:lnTo>
                                <a:lnTo>
                                  <a:pt x="69" y="623"/>
                                </a:lnTo>
                                <a:lnTo>
                                  <a:pt x="28" y="623"/>
                                </a:lnTo>
                                <a:lnTo>
                                  <a:pt x="28" y="614"/>
                                </a:lnTo>
                                <a:lnTo>
                                  <a:pt x="21" y="614"/>
                                </a:lnTo>
                                <a:lnTo>
                                  <a:pt x="21" y="623"/>
                                </a:lnTo>
                                <a:lnTo>
                                  <a:pt x="6" y="623"/>
                                </a:lnTo>
                                <a:lnTo>
                                  <a:pt x="6" y="631"/>
                                </a:lnTo>
                                <a:lnTo>
                                  <a:pt x="21" y="631"/>
                                </a:lnTo>
                                <a:lnTo>
                                  <a:pt x="21" y="638"/>
                                </a:lnTo>
                                <a:lnTo>
                                  <a:pt x="28" y="638"/>
                                </a:lnTo>
                                <a:lnTo>
                                  <a:pt x="28" y="631"/>
                                </a:lnTo>
                                <a:lnTo>
                                  <a:pt x="74" y="631"/>
                                </a:lnTo>
                                <a:lnTo>
                                  <a:pt x="77" y="627"/>
                                </a:lnTo>
                                <a:close/>
                                <a:moveTo>
                                  <a:pt x="97" y="1014"/>
                                </a:moveTo>
                                <a:lnTo>
                                  <a:pt x="69" y="1014"/>
                                </a:lnTo>
                                <a:lnTo>
                                  <a:pt x="75" y="1009"/>
                                </a:lnTo>
                                <a:lnTo>
                                  <a:pt x="77" y="1004"/>
                                </a:lnTo>
                                <a:lnTo>
                                  <a:pt x="77" y="983"/>
                                </a:lnTo>
                                <a:lnTo>
                                  <a:pt x="69" y="977"/>
                                </a:lnTo>
                                <a:lnTo>
                                  <a:pt x="69" y="1008"/>
                                </a:lnTo>
                                <a:lnTo>
                                  <a:pt x="61" y="1014"/>
                                </a:lnTo>
                                <a:lnTo>
                                  <a:pt x="36" y="1014"/>
                                </a:lnTo>
                                <a:lnTo>
                                  <a:pt x="27" y="1008"/>
                                </a:lnTo>
                                <a:lnTo>
                                  <a:pt x="27" y="989"/>
                                </a:lnTo>
                                <a:lnTo>
                                  <a:pt x="36" y="983"/>
                                </a:lnTo>
                                <a:lnTo>
                                  <a:pt x="61" y="983"/>
                                </a:lnTo>
                                <a:lnTo>
                                  <a:pt x="69" y="989"/>
                                </a:lnTo>
                                <a:lnTo>
                                  <a:pt x="69" y="1008"/>
                                </a:lnTo>
                                <a:lnTo>
                                  <a:pt x="69" y="977"/>
                                </a:lnTo>
                                <a:lnTo>
                                  <a:pt x="66" y="974"/>
                                </a:lnTo>
                                <a:lnTo>
                                  <a:pt x="31" y="974"/>
                                </a:lnTo>
                                <a:lnTo>
                                  <a:pt x="20" y="983"/>
                                </a:lnTo>
                                <a:lnTo>
                                  <a:pt x="20" y="1004"/>
                                </a:lnTo>
                                <a:lnTo>
                                  <a:pt x="23" y="1010"/>
                                </a:lnTo>
                                <a:lnTo>
                                  <a:pt x="29" y="1014"/>
                                </a:lnTo>
                                <a:lnTo>
                                  <a:pt x="21" y="1014"/>
                                </a:lnTo>
                                <a:lnTo>
                                  <a:pt x="21" y="1022"/>
                                </a:lnTo>
                                <a:lnTo>
                                  <a:pt x="97" y="1022"/>
                                </a:lnTo>
                                <a:lnTo>
                                  <a:pt x="97" y="1014"/>
                                </a:lnTo>
                                <a:close/>
                                <a:moveTo>
                                  <a:pt x="97" y="597"/>
                                </a:moveTo>
                                <a:lnTo>
                                  <a:pt x="96" y="594"/>
                                </a:lnTo>
                                <a:lnTo>
                                  <a:pt x="94" y="591"/>
                                </a:lnTo>
                                <a:lnTo>
                                  <a:pt x="93" y="589"/>
                                </a:lnTo>
                                <a:lnTo>
                                  <a:pt x="90" y="588"/>
                                </a:lnTo>
                                <a:lnTo>
                                  <a:pt x="86" y="586"/>
                                </a:lnTo>
                                <a:lnTo>
                                  <a:pt x="21" y="562"/>
                                </a:lnTo>
                                <a:lnTo>
                                  <a:pt x="21" y="571"/>
                                </a:lnTo>
                                <a:lnTo>
                                  <a:pt x="63" y="586"/>
                                </a:lnTo>
                                <a:lnTo>
                                  <a:pt x="21" y="600"/>
                                </a:lnTo>
                                <a:lnTo>
                                  <a:pt x="21" y="609"/>
                                </a:lnTo>
                                <a:lnTo>
                                  <a:pt x="75" y="591"/>
                                </a:lnTo>
                                <a:lnTo>
                                  <a:pt x="87" y="596"/>
                                </a:lnTo>
                                <a:lnTo>
                                  <a:pt x="89" y="598"/>
                                </a:lnTo>
                                <a:lnTo>
                                  <a:pt x="89" y="603"/>
                                </a:lnTo>
                                <a:lnTo>
                                  <a:pt x="89" y="604"/>
                                </a:lnTo>
                                <a:lnTo>
                                  <a:pt x="88" y="606"/>
                                </a:lnTo>
                                <a:lnTo>
                                  <a:pt x="96" y="606"/>
                                </a:lnTo>
                                <a:lnTo>
                                  <a:pt x="97" y="604"/>
                                </a:lnTo>
                                <a:lnTo>
                                  <a:pt x="97" y="603"/>
                                </a:lnTo>
                                <a:lnTo>
                                  <a:pt x="97" y="597"/>
                                </a:lnTo>
                                <a:close/>
                                <a:moveTo>
                                  <a:pt x="166" y="1167"/>
                                </a:moveTo>
                                <a:lnTo>
                                  <a:pt x="164" y="1158"/>
                                </a:lnTo>
                                <a:lnTo>
                                  <a:pt x="159" y="1152"/>
                                </a:lnTo>
                                <a:lnTo>
                                  <a:pt x="157" y="1149"/>
                                </a:lnTo>
                                <a:lnTo>
                                  <a:pt x="157" y="1161"/>
                                </a:lnTo>
                                <a:lnTo>
                                  <a:pt x="157" y="1198"/>
                                </a:lnTo>
                                <a:lnTo>
                                  <a:pt x="153" y="1207"/>
                                </a:lnTo>
                                <a:lnTo>
                                  <a:pt x="135" y="1207"/>
                                </a:lnTo>
                                <a:lnTo>
                                  <a:pt x="131" y="1198"/>
                                </a:lnTo>
                                <a:lnTo>
                                  <a:pt x="131" y="1161"/>
                                </a:lnTo>
                                <a:lnTo>
                                  <a:pt x="135" y="1152"/>
                                </a:lnTo>
                                <a:lnTo>
                                  <a:pt x="153" y="1152"/>
                                </a:lnTo>
                                <a:lnTo>
                                  <a:pt x="157" y="1161"/>
                                </a:lnTo>
                                <a:lnTo>
                                  <a:pt x="157" y="1149"/>
                                </a:lnTo>
                                <a:lnTo>
                                  <a:pt x="156" y="1147"/>
                                </a:lnTo>
                                <a:lnTo>
                                  <a:pt x="150" y="1144"/>
                                </a:lnTo>
                                <a:lnTo>
                                  <a:pt x="138" y="1144"/>
                                </a:lnTo>
                                <a:lnTo>
                                  <a:pt x="132" y="1147"/>
                                </a:lnTo>
                                <a:lnTo>
                                  <a:pt x="129" y="1152"/>
                                </a:lnTo>
                                <a:lnTo>
                                  <a:pt x="125" y="1158"/>
                                </a:lnTo>
                                <a:lnTo>
                                  <a:pt x="123" y="1167"/>
                                </a:lnTo>
                                <a:lnTo>
                                  <a:pt x="123" y="1180"/>
                                </a:lnTo>
                                <a:lnTo>
                                  <a:pt x="124" y="1194"/>
                                </a:lnTo>
                                <a:lnTo>
                                  <a:pt x="128" y="1205"/>
                                </a:lnTo>
                                <a:lnTo>
                                  <a:pt x="135" y="1212"/>
                                </a:lnTo>
                                <a:lnTo>
                                  <a:pt x="144" y="1214"/>
                                </a:lnTo>
                                <a:lnTo>
                                  <a:pt x="154" y="1212"/>
                                </a:lnTo>
                                <a:lnTo>
                                  <a:pt x="158" y="1207"/>
                                </a:lnTo>
                                <a:lnTo>
                                  <a:pt x="160" y="1205"/>
                                </a:lnTo>
                                <a:lnTo>
                                  <a:pt x="164" y="1194"/>
                                </a:lnTo>
                                <a:lnTo>
                                  <a:pt x="166" y="1180"/>
                                </a:lnTo>
                                <a:lnTo>
                                  <a:pt x="166" y="1167"/>
                                </a:lnTo>
                                <a:close/>
                                <a:moveTo>
                                  <a:pt x="166" y="594"/>
                                </a:moveTo>
                                <a:lnTo>
                                  <a:pt x="164" y="586"/>
                                </a:lnTo>
                                <a:lnTo>
                                  <a:pt x="159" y="579"/>
                                </a:lnTo>
                                <a:lnTo>
                                  <a:pt x="157" y="577"/>
                                </a:lnTo>
                                <a:lnTo>
                                  <a:pt x="157" y="589"/>
                                </a:lnTo>
                                <a:lnTo>
                                  <a:pt x="157" y="626"/>
                                </a:lnTo>
                                <a:lnTo>
                                  <a:pt x="153" y="635"/>
                                </a:lnTo>
                                <a:lnTo>
                                  <a:pt x="135" y="635"/>
                                </a:lnTo>
                                <a:lnTo>
                                  <a:pt x="131" y="626"/>
                                </a:lnTo>
                                <a:lnTo>
                                  <a:pt x="131" y="589"/>
                                </a:lnTo>
                                <a:lnTo>
                                  <a:pt x="135" y="579"/>
                                </a:lnTo>
                                <a:lnTo>
                                  <a:pt x="153" y="579"/>
                                </a:lnTo>
                                <a:lnTo>
                                  <a:pt x="157" y="589"/>
                                </a:lnTo>
                                <a:lnTo>
                                  <a:pt x="157" y="577"/>
                                </a:lnTo>
                                <a:lnTo>
                                  <a:pt x="156" y="575"/>
                                </a:lnTo>
                                <a:lnTo>
                                  <a:pt x="150" y="572"/>
                                </a:lnTo>
                                <a:lnTo>
                                  <a:pt x="138" y="572"/>
                                </a:lnTo>
                                <a:lnTo>
                                  <a:pt x="132" y="575"/>
                                </a:lnTo>
                                <a:lnTo>
                                  <a:pt x="129" y="580"/>
                                </a:lnTo>
                                <a:lnTo>
                                  <a:pt x="125" y="586"/>
                                </a:lnTo>
                                <a:lnTo>
                                  <a:pt x="123" y="594"/>
                                </a:lnTo>
                                <a:lnTo>
                                  <a:pt x="123" y="608"/>
                                </a:lnTo>
                                <a:lnTo>
                                  <a:pt x="124" y="622"/>
                                </a:lnTo>
                                <a:lnTo>
                                  <a:pt x="128" y="633"/>
                                </a:lnTo>
                                <a:lnTo>
                                  <a:pt x="135" y="640"/>
                                </a:lnTo>
                                <a:lnTo>
                                  <a:pt x="144" y="642"/>
                                </a:lnTo>
                                <a:lnTo>
                                  <a:pt x="154" y="640"/>
                                </a:lnTo>
                                <a:lnTo>
                                  <a:pt x="158" y="635"/>
                                </a:lnTo>
                                <a:lnTo>
                                  <a:pt x="160" y="633"/>
                                </a:lnTo>
                                <a:lnTo>
                                  <a:pt x="164" y="622"/>
                                </a:lnTo>
                                <a:lnTo>
                                  <a:pt x="166" y="608"/>
                                </a:lnTo>
                                <a:lnTo>
                                  <a:pt x="166" y="594"/>
                                </a:lnTo>
                                <a:close/>
                                <a:moveTo>
                                  <a:pt x="166" y="22"/>
                                </a:moveTo>
                                <a:lnTo>
                                  <a:pt x="164" y="14"/>
                                </a:lnTo>
                                <a:lnTo>
                                  <a:pt x="159" y="7"/>
                                </a:lnTo>
                                <a:lnTo>
                                  <a:pt x="157" y="5"/>
                                </a:lnTo>
                                <a:lnTo>
                                  <a:pt x="157" y="16"/>
                                </a:lnTo>
                                <a:lnTo>
                                  <a:pt x="157" y="54"/>
                                </a:lnTo>
                                <a:lnTo>
                                  <a:pt x="153" y="63"/>
                                </a:lnTo>
                                <a:lnTo>
                                  <a:pt x="135" y="63"/>
                                </a:lnTo>
                                <a:lnTo>
                                  <a:pt x="131" y="54"/>
                                </a:lnTo>
                                <a:lnTo>
                                  <a:pt x="131" y="16"/>
                                </a:lnTo>
                                <a:lnTo>
                                  <a:pt x="135" y="7"/>
                                </a:lnTo>
                                <a:lnTo>
                                  <a:pt x="153" y="7"/>
                                </a:lnTo>
                                <a:lnTo>
                                  <a:pt x="157" y="16"/>
                                </a:lnTo>
                                <a:lnTo>
                                  <a:pt x="157" y="5"/>
                                </a:lnTo>
                                <a:lnTo>
                                  <a:pt x="156" y="3"/>
                                </a:lnTo>
                                <a:lnTo>
                                  <a:pt x="150" y="0"/>
                                </a:lnTo>
                                <a:lnTo>
                                  <a:pt x="138" y="0"/>
                                </a:lnTo>
                                <a:lnTo>
                                  <a:pt x="132" y="3"/>
                                </a:lnTo>
                                <a:lnTo>
                                  <a:pt x="129" y="7"/>
                                </a:lnTo>
                                <a:lnTo>
                                  <a:pt x="125" y="13"/>
                                </a:lnTo>
                                <a:lnTo>
                                  <a:pt x="123" y="22"/>
                                </a:lnTo>
                                <a:lnTo>
                                  <a:pt x="123" y="35"/>
                                </a:lnTo>
                                <a:lnTo>
                                  <a:pt x="124" y="50"/>
                                </a:lnTo>
                                <a:lnTo>
                                  <a:pt x="128" y="61"/>
                                </a:lnTo>
                                <a:lnTo>
                                  <a:pt x="135" y="67"/>
                                </a:lnTo>
                                <a:lnTo>
                                  <a:pt x="144" y="70"/>
                                </a:lnTo>
                                <a:lnTo>
                                  <a:pt x="154" y="67"/>
                                </a:lnTo>
                                <a:lnTo>
                                  <a:pt x="158" y="63"/>
                                </a:lnTo>
                                <a:lnTo>
                                  <a:pt x="160" y="61"/>
                                </a:lnTo>
                                <a:lnTo>
                                  <a:pt x="164" y="50"/>
                                </a:lnTo>
                                <a:lnTo>
                                  <a:pt x="166" y="35"/>
                                </a:lnTo>
                                <a:lnTo>
                                  <a:pt x="166" y="22"/>
                                </a:lnTo>
                                <a:close/>
                                <a:moveTo>
                                  <a:pt x="188" y="1202"/>
                                </a:moveTo>
                                <a:lnTo>
                                  <a:pt x="179" y="1202"/>
                                </a:lnTo>
                                <a:lnTo>
                                  <a:pt x="179" y="1212"/>
                                </a:lnTo>
                                <a:lnTo>
                                  <a:pt x="188" y="1212"/>
                                </a:lnTo>
                                <a:lnTo>
                                  <a:pt x="188" y="1202"/>
                                </a:lnTo>
                                <a:close/>
                                <a:moveTo>
                                  <a:pt x="188" y="630"/>
                                </a:moveTo>
                                <a:lnTo>
                                  <a:pt x="179" y="630"/>
                                </a:lnTo>
                                <a:lnTo>
                                  <a:pt x="179" y="640"/>
                                </a:lnTo>
                                <a:lnTo>
                                  <a:pt x="188" y="640"/>
                                </a:lnTo>
                                <a:lnTo>
                                  <a:pt x="188" y="630"/>
                                </a:lnTo>
                                <a:close/>
                                <a:moveTo>
                                  <a:pt x="188" y="58"/>
                                </a:moveTo>
                                <a:lnTo>
                                  <a:pt x="179" y="58"/>
                                </a:lnTo>
                                <a:lnTo>
                                  <a:pt x="179" y="67"/>
                                </a:lnTo>
                                <a:lnTo>
                                  <a:pt x="188" y="67"/>
                                </a:lnTo>
                                <a:lnTo>
                                  <a:pt x="188" y="58"/>
                                </a:lnTo>
                                <a:close/>
                                <a:moveTo>
                                  <a:pt x="227" y="881"/>
                                </a:moveTo>
                                <a:lnTo>
                                  <a:pt x="225" y="872"/>
                                </a:lnTo>
                                <a:lnTo>
                                  <a:pt x="221" y="866"/>
                                </a:lnTo>
                                <a:lnTo>
                                  <a:pt x="219" y="863"/>
                                </a:lnTo>
                                <a:lnTo>
                                  <a:pt x="219" y="875"/>
                                </a:lnTo>
                                <a:lnTo>
                                  <a:pt x="219" y="912"/>
                                </a:lnTo>
                                <a:lnTo>
                                  <a:pt x="214" y="921"/>
                                </a:lnTo>
                                <a:lnTo>
                                  <a:pt x="197" y="921"/>
                                </a:lnTo>
                                <a:lnTo>
                                  <a:pt x="192" y="912"/>
                                </a:lnTo>
                                <a:lnTo>
                                  <a:pt x="192" y="875"/>
                                </a:lnTo>
                                <a:lnTo>
                                  <a:pt x="197" y="866"/>
                                </a:lnTo>
                                <a:lnTo>
                                  <a:pt x="214" y="866"/>
                                </a:lnTo>
                                <a:lnTo>
                                  <a:pt x="219" y="875"/>
                                </a:lnTo>
                                <a:lnTo>
                                  <a:pt x="219" y="863"/>
                                </a:lnTo>
                                <a:lnTo>
                                  <a:pt x="217" y="861"/>
                                </a:lnTo>
                                <a:lnTo>
                                  <a:pt x="212" y="858"/>
                                </a:lnTo>
                                <a:lnTo>
                                  <a:pt x="199" y="858"/>
                                </a:lnTo>
                                <a:lnTo>
                                  <a:pt x="194" y="861"/>
                                </a:lnTo>
                                <a:lnTo>
                                  <a:pt x="190" y="866"/>
                                </a:lnTo>
                                <a:lnTo>
                                  <a:pt x="186" y="872"/>
                                </a:lnTo>
                                <a:lnTo>
                                  <a:pt x="184" y="881"/>
                                </a:lnTo>
                                <a:lnTo>
                                  <a:pt x="184" y="894"/>
                                </a:lnTo>
                                <a:lnTo>
                                  <a:pt x="185" y="908"/>
                                </a:lnTo>
                                <a:lnTo>
                                  <a:pt x="189" y="919"/>
                                </a:lnTo>
                                <a:lnTo>
                                  <a:pt x="196" y="926"/>
                                </a:lnTo>
                                <a:lnTo>
                                  <a:pt x="205" y="928"/>
                                </a:lnTo>
                                <a:lnTo>
                                  <a:pt x="215" y="926"/>
                                </a:lnTo>
                                <a:lnTo>
                                  <a:pt x="219" y="921"/>
                                </a:lnTo>
                                <a:lnTo>
                                  <a:pt x="222" y="919"/>
                                </a:lnTo>
                                <a:lnTo>
                                  <a:pt x="226" y="908"/>
                                </a:lnTo>
                                <a:lnTo>
                                  <a:pt x="227" y="894"/>
                                </a:lnTo>
                                <a:lnTo>
                                  <a:pt x="227" y="881"/>
                                </a:lnTo>
                                <a:close/>
                                <a:moveTo>
                                  <a:pt x="227" y="308"/>
                                </a:moveTo>
                                <a:lnTo>
                                  <a:pt x="225" y="300"/>
                                </a:lnTo>
                                <a:lnTo>
                                  <a:pt x="221" y="293"/>
                                </a:lnTo>
                                <a:lnTo>
                                  <a:pt x="219" y="291"/>
                                </a:lnTo>
                                <a:lnTo>
                                  <a:pt x="219" y="302"/>
                                </a:lnTo>
                                <a:lnTo>
                                  <a:pt x="219" y="340"/>
                                </a:lnTo>
                                <a:lnTo>
                                  <a:pt x="214" y="349"/>
                                </a:lnTo>
                                <a:lnTo>
                                  <a:pt x="197" y="349"/>
                                </a:lnTo>
                                <a:lnTo>
                                  <a:pt x="192" y="340"/>
                                </a:lnTo>
                                <a:lnTo>
                                  <a:pt x="192" y="302"/>
                                </a:lnTo>
                                <a:lnTo>
                                  <a:pt x="197" y="293"/>
                                </a:lnTo>
                                <a:lnTo>
                                  <a:pt x="214" y="293"/>
                                </a:lnTo>
                                <a:lnTo>
                                  <a:pt x="219" y="302"/>
                                </a:lnTo>
                                <a:lnTo>
                                  <a:pt x="219" y="291"/>
                                </a:lnTo>
                                <a:lnTo>
                                  <a:pt x="217" y="289"/>
                                </a:lnTo>
                                <a:lnTo>
                                  <a:pt x="212" y="286"/>
                                </a:lnTo>
                                <a:lnTo>
                                  <a:pt x="199" y="286"/>
                                </a:lnTo>
                                <a:lnTo>
                                  <a:pt x="194" y="289"/>
                                </a:lnTo>
                                <a:lnTo>
                                  <a:pt x="190" y="293"/>
                                </a:lnTo>
                                <a:lnTo>
                                  <a:pt x="186" y="299"/>
                                </a:lnTo>
                                <a:lnTo>
                                  <a:pt x="184" y="308"/>
                                </a:lnTo>
                                <a:lnTo>
                                  <a:pt x="184" y="321"/>
                                </a:lnTo>
                                <a:lnTo>
                                  <a:pt x="185" y="336"/>
                                </a:lnTo>
                                <a:lnTo>
                                  <a:pt x="189" y="347"/>
                                </a:lnTo>
                                <a:lnTo>
                                  <a:pt x="196" y="354"/>
                                </a:lnTo>
                                <a:lnTo>
                                  <a:pt x="205" y="356"/>
                                </a:lnTo>
                                <a:lnTo>
                                  <a:pt x="215" y="354"/>
                                </a:lnTo>
                                <a:lnTo>
                                  <a:pt x="219" y="349"/>
                                </a:lnTo>
                                <a:lnTo>
                                  <a:pt x="222" y="347"/>
                                </a:lnTo>
                                <a:lnTo>
                                  <a:pt x="226" y="336"/>
                                </a:lnTo>
                                <a:lnTo>
                                  <a:pt x="227" y="321"/>
                                </a:lnTo>
                                <a:lnTo>
                                  <a:pt x="227" y="308"/>
                                </a:lnTo>
                                <a:close/>
                                <a:moveTo>
                                  <a:pt x="244" y="1167"/>
                                </a:moveTo>
                                <a:lnTo>
                                  <a:pt x="242" y="1158"/>
                                </a:lnTo>
                                <a:lnTo>
                                  <a:pt x="237" y="1152"/>
                                </a:lnTo>
                                <a:lnTo>
                                  <a:pt x="235" y="1149"/>
                                </a:lnTo>
                                <a:lnTo>
                                  <a:pt x="235" y="1161"/>
                                </a:lnTo>
                                <a:lnTo>
                                  <a:pt x="235" y="1198"/>
                                </a:lnTo>
                                <a:lnTo>
                                  <a:pt x="231" y="1207"/>
                                </a:lnTo>
                                <a:lnTo>
                                  <a:pt x="213" y="1207"/>
                                </a:lnTo>
                                <a:lnTo>
                                  <a:pt x="209" y="1198"/>
                                </a:lnTo>
                                <a:lnTo>
                                  <a:pt x="209" y="1161"/>
                                </a:lnTo>
                                <a:lnTo>
                                  <a:pt x="213" y="1152"/>
                                </a:lnTo>
                                <a:lnTo>
                                  <a:pt x="231" y="1152"/>
                                </a:lnTo>
                                <a:lnTo>
                                  <a:pt x="235" y="1161"/>
                                </a:lnTo>
                                <a:lnTo>
                                  <a:pt x="235" y="1149"/>
                                </a:lnTo>
                                <a:lnTo>
                                  <a:pt x="234" y="1147"/>
                                </a:lnTo>
                                <a:lnTo>
                                  <a:pt x="228" y="1144"/>
                                </a:lnTo>
                                <a:lnTo>
                                  <a:pt x="216" y="1144"/>
                                </a:lnTo>
                                <a:lnTo>
                                  <a:pt x="210" y="1147"/>
                                </a:lnTo>
                                <a:lnTo>
                                  <a:pt x="207" y="1152"/>
                                </a:lnTo>
                                <a:lnTo>
                                  <a:pt x="203" y="1158"/>
                                </a:lnTo>
                                <a:lnTo>
                                  <a:pt x="200" y="1167"/>
                                </a:lnTo>
                                <a:lnTo>
                                  <a:pt x="200" y="1180"/>
                                </a:lnTo>
                                <a:lnTo>
                                  <a:pt x="202" y="1194"/>
                                </a:lnTo>
                                <a:lnTo>
                                  <a:pt x="206" y="1205"/>
                                </a:lnTo>
                                <a:lnTo>
                                  <a:pt x="213" y="1212"/>
                                </a:lnTo>
                                <a:lnTo>
                                  <a:pt x="222" y="1214"/>
                                </a:lnTo>
                                <a:lnTo>
                                  <a:pt x="231" y="1212"/>
                                </a:lnTo>
                                <a:lnTo>
                                  <a:pt x="236" y="1207"/>
                                </a:lnTo>
                                <a:lnTo>
                                  <a:pt x="238" y="1205"/>
                                </a:lnTo>
                                <a:lnTo>
                                  <a:pt x="242" y="1194"/>
                                </a:lnTo>
                                <a:lnTo>
                                  <a:pt x="244" y="1180"/>
                                </a:lnTo>
                                <a:lnTo>
                                  <a:pt x="244" y="1167"/>
                                </a:lnTo>
                                <a:close/>
                                <a:moveTo>
                                  <a:pt x="244" y="594"/>
                                </a:moveTo>
                                <a:lnTo>
                                  <a:pt x="242" y="586"/>
                                </a:lnTo>
                                <a:lnTo>
                                  <a:pt x="237" y="579"/>
                                </a:lnTo>
                                <a:lnTo>
                                  <a:pt x="235" y="577"/>
                                </a:lnTo>
                                <a:lnTo>
                                  <a:pt x="235" y="589"/>
                                </a:lnTo>
                                <a:lnTo>
                                  <a:pt x="235" y="626"/>
                                </a:lnTo>
                                <a:lnTo>
                                  <a:pt x="231" y="635"/>
                                </a:lnTo>
                                <a:lnTo>
                                  <a:pt x="213" y="635"/>
                                </a:lnTo>
                                <a:lnTo>
                                  <a:pt x="209" y="626"/>
                                </a:lnTo>
                                <a:lnTo>
                                  <a:pt x="209" y="589"/>
                                </a:lnTo>
                                <a:lnTo>
                                  <a:pt x="213" y="579"/>
                                </a:lnTo>
                                <a:lnTo>
                                  <a:pt x="231" y="579"/>
                                </a:lnTo>
                                <a:lnTo>
                                  <a:pt x="235" y="589"/>
                                </a:lnTo>
                                <a:lnTo>
                                  <a:pt x="235" y="577"/>
                                </a:lnTo>
                                <a:lnTo>
                                  <a:pt x="234" y="575"/>
                                </a:lnTo>
                                <a:lnTo>
                                  <a:pt x="228" y="572"/>
                                </a:lnTo>
                                <a:lnTo>
                                  <a:pt x="216" y="572"/>
                                </a:lnTo>
                                <a:lnTo>
                                  <a:pt x="210" y="575"/>
                                </a:lnTo>
                                <a:lnTo>
                                  <a:pt x="207" y="580"/>
                                </a:lnTo>
                                <a:lnTo>
                                  <a:pt x="203" y="586"/>
                                </a:lnTo>
                                <a:lnTo>
                                  <a:pt x="200" y="594"/>
                                </a:lnTo>
                                <a:lnTo>
                                  <a:pt x="200" y="608"/>
                                </a:lnTo>
                                <a:lnTo>
                                  <a:pt x="202" y="622"/>
                                </a:lnTo>
                                <a:lnTo>
                                  <a:pt x="206" y="633"/>
                                </a:lnTo>
                                <a:lnTo>
                                  <a:pt x="213" y="640"/>
                                </a:lnTo>
                                <a:lnTo>
                                  <a:pt x="222" y="642"/>
                                </a:lnTo>
                                <a:lnTo>
                                  <a:pt x="231" y="640"/>
                                </a:lnTo>
                                <a:lnTo>
                                  <a:pt x="236" y="635"/>
                                </a:lnTo>
                                <a:lnTo>
                                  <a:pt x="238" y="633"/>
                                </a:lnTo>
                                <a:lnTo>
                                  <a:pt x="242" y="622"/>
                                </a:lnTo>
                                <a:lnTo>
                                  <a:pt x="244" y="608"/>
                                </a:lnTo>
                                <a:lnTo>
                                  <a:pt x="244" y="594"/>
                                </a:lnTo>
                                <a:close/>
                                <a:moveTo>
                                  <a:pt x="244" y="22"/>
                                </a:moveTo>
                                <a:lnTo>
                                  <a:pt x="242" y="14"/>
                                </a:lnTo>
                                <a:lnTo>
                                  <a:pt x="237" y="7"/>
                                </a:lnTo>
                                <a:lnTo>
                                  <a:pt x="235" y="5"/>
                                </a:lnTo>
                                <a:lnTo>
                                  <a:pt x="235" y="16"/>
                                </a:lnTo>
                                <a:lnTo>
                                  <a:pt x="235" y="54"/>
                                </a:lnTo>
                                <a:lnTo>
                                  <a:pt x="231" y="63"/>
                                </a:lnTo>
                                <a:lnTo>
                                  <a:pt x="213" y="63"/>
                                </a:lnTo>
                                <a:lnTo>
                                  <a:pt x="209" y="54"/>
                                </a:lnTo>
                                <a:lnTo>
                                  <a:pt x="209" y="16"/>
                                </a:lnTo>
                                <a:lnTo>
                                  <a:pt x="213" y="7"/>
                                </a:lnTo>
                                <a:lnTo>
                                  <a:pt x="231" y="7"/>
                                </a:lnTo>
                                <a:lnTo>
                                  <a:pt x="235" y="16"/>
                                </a:lnTo>
                                <a:lnTo>
                                  <a:pt x="235" y="5"/>
                                </a:lnTo>
                                <a:lnTo>
                                  <a:pt x="234" y="3"/>
                                </a:lnTo>
                                <a:lnTo>
                                  <a:pt x="228" y="0"/>
                                </a:lnTo>
                                <a:lnTo>
                                  <a:pt x="216" y="0"/>
                                </a:lnTo>
                                <a:lnTo>
                                  <a:pt x="210" y="3"/>
                                </a:lnTo>
                                <a:lnTo>
                                  <a:pt x="207" y="7"/>
                                </a:lnTo>
                                <a:lnTo>
                                  <a:pt x="203" y="13"/>
                                </a:lnTo>
                                <a:lnTo>
                                  <a:pt x="200" y="22"/>
                                </a:lnTo>
                                <a:lnTo>
                                  <a:pt x="200" y="35"/>
                                </a:lnTo>
                                <a:lnTo>
                                  <a:pt x="202" y="50"/>
                                </a:lnTo>
                                <a:lnTo>
                                  <a:pt x="206" y="61"/>
                                </a:lnTo>
                                <a:lnTo>
                                  <a:pt x="213" y="67"/>
                                </a:lnTo>
                                <a:lnTo>
                                  <a:pt x="222" y="70"/>
                                </a:lnTo>
                                <a:lnTo>
                                  <a:pt x="231" y="67"/>
                                </a:lnTo>
                                <a:lnTo>
                                  <a:pt x="236" y="63"/>
                                </a:lnTo>
                                <a:lnTo>
                                  <a:pt x="238" y="61"/>
                                </a:lnTo>
                                <a:lnTo>
                                  <a:pt x="242" y="50"/>
                                </a:lnTo>
                                <a:lnTo>
                                  <a:pt x="244" y="35"/>
                                </a:lnTo>
                                <a:lnTo>
                                  <a:pt x="244" y="22"/>
                                </a:lnTo>
                                <a:close/>
                                <a:moveTo>
                                  <a:pt x="250" y="916"/>
                                </a:moveTo>
                                <a:lnTo>
                                  <a:pt x="240" y="916"/>
                                </a:lnTo>
                                <a:lnTo>
                                  <a:pt x="240" y="926"/>
                                </a:lnTo>
                                <a:lnTo>
                                  <a:pt x="250" y="926"/>
                                </a:lnTo>
                                <a:lnTo>
                                  <a:pt x="250" y="916"/>
                                </a:lnTo>
                                <a:close/>
                                <a:moveTo>
                                  <a:pt x="250" y="344"/>
                                </a:moveTo>
                                <a:lnTo>
                                  <a:pt x="240" y="344"/>
                                </a:lnTo>
                                <a:lnTo>
                                  <a:pt x="240" y="354"/>
                                </a:lnTo>
                                <a:lnTo>
                                  <a:pt x="250" y="354"/>
                                </a:lnTo>
                                <a:lnTo>
                                  <a:pt x="250" y="344"/>
                                </a:lnTo>
                                <a:close/>
                                <a:moveTo>
                                  <a:pt x="281" y="572"/>
                                </a:moveTo>
                                <a:lnTo>
                                  <a:pt x="275" y="572"/>
                                </a:lnTo>
                                <a:lnTo>
                                  <a:pt x="272" y="583"/>
                                </a:lnTo>
                                <a:lnTo>
                                  <a:pt x="270" y="584"/>
                                </a:lnTo>
                                <a:lnTo>
                                  <a:pt x="258" y="586"/>
                                </a:lnTo>
                                <a:lnTo>
                                  <a:pt x="258" y="592"/>
                                </a:lnTo>
                                <a:lnTo>
                                  <a:pt x="272" y="592"/>
                                </a:lnTo>
                                <a:lnTo>
                                  <a:pt x="272" y="640"/>
                                </a:lnTo>
                                <a:lnTo>
                                  <a:pt x="281" y="640"/>
                                </a:lnTo>
                                <a:lnTo>
                                  <a:pt x="281" y="572"/>
                                </a:lnTo>
                                <a:close/>
                                <a:moveTo>
                                  <a:pt x="296" y="1167"/>
                                </a:moveTo>
                                <a:lnTo>
                                  <a:pt x="294" y="1158"/>
                                </a:lnTo>
                                <a:lnTo>
                                  <a:pt x="289" y="1152"/>
                                </a:lnTo>
                                <a:lnTo>
                                  <a:pt x="287" y="1149"/>
                                </a:lnTo>
                                <a:lnTo>
                                  <a:pt x="287" y="1161"/>
                                </a:lnTo>
                                <a:lnTo>
                                  <a:pt x="287" y="1198"/>
                                </a:lnTo>
                                <a:lnTo>
                                  <a:pt x="283" y="1207"/>
                                </a:lnTo>
                                <a:lnTo>
                                  <a:pt x="265" y="1207"/>
                                </a:lnTo>
                                <a:lnTo>
                                  <a:pt x="261" y="1198"/>
                                </a:lnTo>
                                <a:lnTo>
                                  <a:pt x="261" y="1161"/>
                                </a:lnTo>
                                <a:lnTo>
                                  <a:pt x="265" y="1152"/>
                                </a:lnTo>
                                <a:lnTo>
                                  <a:pt x="283" y="1152"/>
                                </a:lnTo>
                                <a:lnTo>
                                  <a:pt x="287" y="1161"/>
                                </a:lnTo>
                                <a:lnTo>
                                  <a:pt x="287" y="1149"/>
                                </a:lnTo>
                                <a:lnTo>
                                  <a:pt x="286" y="1147"/>
                                </a:lnTo>
                                <a:lnTo>
                                  <a:pt x="280" y="1144"/>
                                </a:lnTo>
                                <a:lnTo>
                                  <a:pt x="268" y="1144"/>
                                </a:lnTo>
                                <a:lnTo>
                                  <a:pt x="262" y="1147"/>
                                </a:lnTo>
                                <a:lnTo>
                                  <a:pt x="259" y="1152"/>
                                </a:lnTo>
                                <a:lnTo>
                                  <a:pt x="254" y="1158"/>
                                </a:lnTo>
                                <a:lnTo>
                                  <a:pt x="252" y="1167"/>
                                </a:lnTo>
                                <a:lnTo>
                                  <a:pt x="252" y="1180"/>
                                </a:lnTo>
                                <a:lnTo>
                                  <a:pt x="254" y="1194"/>
                                </a:lnTo>
                                <a:lnTo>
                                  <a:pt x="258" y="1205"/>
                                </a:lnTo>
                                <a:lnTo>
                                  <a:pt x="265" y="1212"/>
                                </a:lnTo>
                                <a:lnTo>
                                  <a:pt x="274" y="1214"/>
                                </a:lnTo>
                                <a:lnTo>
                                  <a:pt x="283" y="1212"/>
                                </a:lnTo>
                                <a:lnTo>
                                  <a:pt x="288" y="1207"/>
                                </a:lnTo>
                                <a:lnTo>
                                  <a:pt x="290" y="1205"/>
                                </a:lnTo>
                                <a:lnTo>
                                  <a:pt x="294" y="1194"/>
                                </a:lnTo>
                                <a:lnTo>
                                  <a:pt x="296" y="1180"/>
                                </a:lnTo>
                                <a:lnTo>
                                  <a:pt x="296" y="1167"/>
                                </a:lnTo>
                                <a:close/>
                                <a:moveTo>
                                  <a:pt x="296" y="28"/>
                                </a:moveTo>
                                <a:lnTo>
                                  <a:pt x="296" y="14"/>
                                </a:lnTo>
                                <a:lnTo>
                                  <a:pt x="294" y="9"/>
                                </a:lnTo>
                                <a:lnTo>
                                  <a:pt x="292" y="7"/>
                                </a:lnTo>
                                <a:lnTo>
                                  <a:pt x="290" y="5"/>
                                </a:lnTo>
                                <a:lnTo>
                                  <a:pt x="286" y="2"/>
                                </a:lnTo>
                                <a:lnTo>
                                  <a:pt x="281" y="0"/>
                                </a:lnTo>
                                <a:lnTo>
                                  <a:pt x="266" y="0"/>
                                </a:lnTo>
                                <a:lnTo>
                                  <a:pt x="260" y="3"/>
                                </a:lnTo>
                                <a:lnTo>
                                  <a:pt x="256" y="9"/>
                                </a:lnTo>
                                <a:lnTo>
                                  <a:pt x="254" y="12"/>
                                </a:lnTo>
                                <a:lnTo>
                                  <a:pt x="253" y="17"/>
                                </a:lnTo>
                                <a:lnTo>
                                  <a:pt x="253" y="23"/>
                                </a:lnTo>
                                <a:lnTo>
                                  <a:pt x="261" y="23"/>
                                </a:lnTo>
                                <a:lnTo>
                                  <a:pt x="261" y="19"/>
                                </a:lnTo>
                                <a:lnTo>
                                  <a:pt x="262" y="16"/>
                                </a:lnTo>
                                <a:lnTo>
                                  <a:pt x="263" y="14"/>
                                </a:lnTo>
                                <a:lnTo>
                                  <a:pt x="265" y="10"/>
                                </a:lnTo>
                                <a:lnTo>
                                  <a:pt x="270" y="7"/>
                                </a:lnTo>
                                <a:lnTo>
                                  <a:pt x="282" y="7"/>
                                </a:lnTo>
                                <a:lnTo>
                                  <a:pt x="288" y="13"/>
                                </a:lnTo>
                                <a:lnTo>
                                  <a:pt x="288" y="25"/>
                                </a:lnTo>
                                <a:lnTo>
                                  <a:pt x="284" y="30"/>
                                </a:lnTo>
                                <a:lnTo>
                                  <a:pt x="279" y="33"/>
                                </a:lnTo>
                                <a:lnTo>
                                  <a:pt x="270" y="38"/>
                                </a:lnTo>
                                <a:lnTo>
                                  <a:pt x="256" y="46"/>
                                </a:lnTo>
                                <a:lnTo>
                                  <a:pt x="252" y="53"/>
                                </a:lnTo>
                                <a:lnTo>
                                  <a:pt x="251" y="67"/>
                                </a:lnTo>
                                <a:lnTo>
                                  <a:pt x="295" y="67"/>
                                </a:lnTo>
                                <a:lnTo>
                                  <a:pt x="295" y="59"/>
                                </a:lnTo>
                                <a:lnTo>
                                  <a:pt x="261" y="59"/>
                                </a:lnTo>
                                <a:lnTo>
                                  <a:pt x="262" y="54"/>
                                </a:lnTo>
                                <a:lnTo>
                                  <a:pt x="265" y="50"/>
                                </a:lnTo>
                                <a:lnTo>
                                  <a:pt x="273" y="45"/>
                                </a:lnTo>
                                <a:lnTo>
                                  <a:pt x="291" y="35"/>
                                </a:lnTo>
                                <a:lnTo>
                                  <a:pt x="296" y="28"/>
                                </a:lnTo>
                                <a:close/>
                                <a:moveTo>
                                  <a:pt x="305" y="881"/>
                                </a:moveTo>
                                <a:lnTo>
                                  <a:pt x="303" y="872"/>
                                </a:lnTo>
                                <a:lnTo>
                                  <a:pt x="298" y="866"/>
                                </a:lnTo>
                                <a:lnTo>
                                  <a:pt x="297" y="863"/>
                                </a:lnTo>
                                <a:lnTo>
                                  <a:pt x="297" y="875"/>
                                </a:lnTo>
                                <a:lnTo>
                                  <a:pt x="297" y="912"/>
                                </a:lnTo>
                                <a:lnTo>
                                  <a:pt x="292" y="921"/>
                                </a:lnTo>
                                <a:lnTo>
                                  <a:pt x="274" y="921"/>
                                </a:lnTo>
                                <a:lnTo>
                                  <a:pt x="270" y="912"/>
                                </a:lnTo>
                                <a:lnTo>
                                  <a:pt x="270" y="875"/>
                                </a:lnTo>
                                <a:lnTo>
                                  <a:pt x="274" y="866"/>
                                </a:lnTo>
                                <a:lnTo>
                                  <a:pt x="292" y="866"/>
                                </a:lnTo>
                                <a:lnTo>
                                  <a:pt x="297" y="875"/>
                                </a:lnTo>
                                <a:lnTo>
                                  <a:pt x="297" y="863"/>
                                </a:lnTo>
                                <a:lnTo>
                                  <a:pt x="295" y="861"/>
                                </a:lnTo>
                                <a:lnTo>
                                  <a:pt x="290" y="858"/>
                                </a:lnTo>
                                <a:lnTo>
                                  <a:pt x="277" y="858"/>
                                </a:lnTo>
                                <a:lnTo>
                                  <a:pt x="272" y="861"/>
                                </a:lnTo>
                                <a:lnTo>
                                  <a:pt x="268" y="866"/>
                                </a:lnTo>
                                <a:lnTo>
                                  <a:pt x="264" y="872"/>
                                </a:lnTo>
                                <a:lnTo>
                                  <a:pt x="262" y="881"/>
                                </a:lnTo>
                                <a:lnTo>
                                  <a:pt x="262" y="894"/>
                                </a:lnTo>
                                <a:lnTo>
                                  <a:pt x="263" y="908"/>
                                </a:lnTo>
                                <a:lnTo>
                                  <a:pt x="267" y="919"/>
                                </a:lnTo>
                                <a:lnTo>
                                  <a:pt x="274" y="926"/>
                                </a:lnTo>
                                <a:lnTo>
                                  <a:pt x="283" y="928"/>
                                </a:lnTo>
                                <a:lnTo>
                                  <a:pt x="293" y="926"/>
                                </a:lnTo>
                                <a:lnTo>
                                  <a:pt x="297" y="921"/>
                                </a:lnTo>
                                <a:lnTo>
                                  <a:pt x="299" y="919"/>
                                </a:lnTo>
                                <a:lnTo>
                                  <a:pt x="304" y="908"/>
                                </a:lnTo>
                                <a:lnTo>
                                  <a:pt x="305" y="894"/>
                                </a:lnTo>
                                <a:lnTo>
                                  <a:pt x="305" y="881"/>
                                </a:lnTo>
                                <a:close/>
                                <a:moveTo>
                                  <a:pt x="305" y="308"/>
                                </a:moveTo>
                                <a:lnTo>
                                  <a:pt x="303" y="300"/>
                                </a:lnTo>
                                <a:lnTo>
                                  <a:pt x="298" y="293"/>
                                </a:lnTo>
                                <a:lnTo>
                                  <a:pt x="297" y="291"/>
                                </a:lnTo>
                                <a:lnTo>
                                  <a:pt x="297" y="302"/>
                                </a:lnTo>
                                <a:lnTo>
                                  <a:pt x="297" y="340"/>
                                </a:lnTo>
                                <a:lnTo>
                                  <a:pt x="292" y="349"/>
                                </a:lnTo>
                                <a:lnTo>
                                  <a:pt x="274" y="349"/>
                                </a:lnTo>
                                <a:lnTo>
                                  <a:pt x="270" y="340"/>
                                </a:lnTo>
                                <a:lnTo>
                                  <a:pt x="270" y="302"/>
                                </a:lnTo>
                                <a:lnTo>
                                  <a:pt x="274" y="293"/>
                                </a:lnTo>
                                <a:lnTo>
                                  <a:pt x="292" y="293"/>
                                </a:lnTo>
                                <a:lnTo>
                                  <a:pt x="297" y="302"/>
                                </a:lnTo>
                                <a:lnTo>
                                  <a:pt x="297" y="291"/>
                                </a:lnTo>
                                <a:lnTo>
                                  <a:pt x="295" y="289"/>
                                </a:lnTo>
                                <a:lnTo>
                                  <a:pt x="290" y="286"/>
                                </a:lnTo>
                                <a:lnTo>
                                  <a:pt x="277" y="286"/>
                                </a:lnTo>
                                <a:lnTo>
                                  <a:pt x="272" y="289"/>
                                </a:lnTo>
                                <a:lnTo>
                                  <a:pt x="268" y="293"/>
                                </a:lnTo>
                                <a:lnTo>
                                  <a:pt x="264" y="299"/>
                                </a:lnTo>
                                <a:lnTo>
                                  <a:pt x="262" y="308"/>
                                </a:lnTo>
                                <a:lnTo>
                                  <a:pt x="262" y="321"/>
                                </a:lnTo>
                                <a:lnTo>
                                  <a:pt x="263" y="336"/>
                                </a:lnTo>
                                <a:lnTo>
                                  <a:pt x="267" y="347"/>
                                </a:lnTo>
                                <a:lnTo>
                                  <a:pt x="274" y="354"/>
                                </a:lnTo>
                                <a:lnTo>
                                  <a:pt x="283" y="356"/>
                                </a:lnTo>
                                <a:lnTo>
                                  <a:pt x="293" y="354"/>
                                </a:lnTo>
                                <a:lnTo>
                                  <a:pt x="297" y="349"/>
                                </a:lnTo>
                                <a:lnTo>
                                  <a:pt x="299" y="347"/>
                                </a:lnTo>
                                <a:lnTo>
                                  <a:pt x="304" y="336"/>
                                </a:lnTo>
                                <a:lnTo>
                                  <a:pt x="305" y="321"/>
                                </a:lnTo>
                                <a:lnTo>
                                  <a:pt x="305" y="308"/>
                                </a:lnTo>
                                <a:close/>
                                <a:moveTo>
                                  <a:pt x="342" y="858"/>
                                </a:moveTo>
                                <a:lnTo>
                                  <a:pt x="336" y="858"/>
                                </a:lnTo>
                                <a:lnTo>
                                  <a:pt x="334" y="869"/>
                                </a:lnTo>
                                <a:lnTo>
                                  <a:pt x="332" y="870"/>
                                </a:lnTo>
                                <a:lnTo>
                                  <a:pt x="319" y="872"/>
                                </a:lnTo>
                                <a:lnTo>
                                  <a:pt x="319" y="878"/>
                                </a:lnTo>
                                <a:lnTo>
                                  <a:pt x="334" y="878"/>
                                </a:lnTo>
                                <a:lnTo>
                                  <a:pt x="334" y="926"/>
                                </a:lnTo>
                                <a:lnTo>
                                  <a:pt x="342" y="926"/>
                                </a:lnTo>
                                <a:lnTo>
                                  <a:pt x="342" y="858"/>
                                </a:lnTo>
                                <a:close/>
                                <a:moveTo>
                                  <a:pt x="348" y="1204"/>
                                </a:moveTo>
                                <a:lnTo>
                                  <a:pt x="348" y="1177"/>
                                </a:lnTo>
                                <a:lnTo>
                                  <a:pt x="346" y="1176"/>
                                </a:lnTo>
                                <a:lnTo>
                                  <a:pt x="343" y="1172"/>
                                </a:lnTo>
                                <a:lnTo>
                                  <a:pt x="339" y="1168"/>
                                </a:lnTo>
                                <a:lnTo>
                                  <a:pt x="322" y="1168"/>
                                </a:lnTo>
                                <a:lnTo>
                                  <a:pt x="318" y="1170"/>
                                </a:lnTo>
                                <a:lnTo>
                                  <a:pt x="314" y="1172"/>
                                </a:lnTo>
                                <a:lnTo>
                                  <a:pt x="317" y="1154"/>
                                </a:lnTo>
                                <a:lnTo>
                                  <a:pt x="345" y="1154"/>
                                </a:lnTo>
                                <a:lnTo>
                                  <a:pt x="345" y="1146"/>
                                </a:lnTo>
                                <a:lnTo>
                                  <a:pt x="310" y="1146"/>
                                </a:lnTo>
                                <a:lnTo>
                                  <a:pt x="305" y="1182"/>
                                </a:lnTo>
                                <a:lnTo>
                                  <a:pt x="313" y="1182"/>
                                </a:lnTo>
                                <a:lnTo>
                                  <a:pt x="317" y="1177"/>
                                </a:lnTo>
                                <a:lnTo>
                                  <a:pt x="320" y="1176"/>
                                </a:lnTo>
                                <a:lnTo>
                                  <a:pt x="334" y="1176"/>
                                </a:lnTo>
                                <a:lnTo>
                                  <a:pt x="340" y="1182"/>
                                </a:lnTo>
                                <a:lnTo>
                                  <a:pt x="340" y="1201"/>
                                </a:lnTo>
                                <a:lnTo>
                                  <a:pt x="334" y="1207"/>
                                </a:lnTo>
                                <a:lnTo>
                                  <a:pt x="318" y="1207"/>
                                </a:lnTo>
                                <a:lnTo>
                                  <a:pt x="314" y="1203"/>
                                </a:lnTo>
                                <a:lnTo>
                                  <a:pt x="312" y="1196"/>
                                </a:lnTo>
                                <a:lnTo>
                                  <a:pt x="303" y="1196"/>
                                </a:lnTo>
                                <a:lnTo>
                                  <a:pt x="305" y="1201"/>
                                </a:lnTo>
                                <a:lnTo>
                                  <a:pt x="305" y="1204"/>
                                </a:lnTo>
                                <a:lnTo>
                                  <a:pt x="307" y="1206"/>
                                </a:lnTo>
                                <a:lnTo>
                                  <a:pt x="311" y="1211"/>
                                </a:lnTo>
                                <a:lnTo>
                                  <a:pt x="318" y="1214"/>
                                </a:lnTo>
                                <a:lnTo>
                                  <a:pt x="339" y="1214"/>
                                </a:lnTo>
                                <a:lnTo>
                                  <a:pt x="346" y="1207"/>
                                </a:lnTo>
                                <a:lnTo>
                                  <a:pt x="348" y="1204"/>
                                </a:lnTo>
                                <a:close/>
                                <a:moveTo>
                                  <a:pt x="348" y="632"/>
                                </a:moveTo>
                                <a:lnTo>
                                  <a:pt x="348" y="605"/>
                                </a:lnTo>
                                <a:lnTo>
                                  <a:pt x="346" y="603"/>
                                </a:lnTo>
                                <a:lnTo>
                                  <a:pt x="343" y="600"/>
                                </a:lnTo>
                                <a:lnTo>
                                  <a:pt x="339" y="596"/>
                                </a:lnTo>
                                <a:lnTo>
                                  <a:pt x="322" y="596"/>
                                </a:lnTo>
                                <a:lnTo>
                                  <a:pt x="318" y="597"/>
                                </a:lnTo>
                                <a:lnTo>
                                  <a:pt x="314" y="600"/>
                                </a:lnTo>
                                <a:lnTo>
                                  <a:pt x="317" y="582"/>
                                </a:lnTo>
                                <a:lnTo>
                                  <a:pt x="345" y="582"/>
                                </a:lnTo>
                                <a:lnTo>
                                  <a:pt x="345" y="573"/>
                                </a:lnTo>
                                <a:lnTo>
                                  <a:pt x="310" y="573"/>
                                </a:lnTo>
                                <a:lnTo>
                                  <a:pt x="305" y="610"/>
                                </a:lnTo>
                                <a:lnTo>
                                  <a:pt x="313" y="610"/>
                                </a:lnTo>
                                <a:lnTo>
                                  <a:pt x="317" y="605"/>
                                </a:lnTo>
                                <a:lnTo>
                                  <a:pt x="320" y="603"/>
                                </a:lnTo>
                                <a:lnTo>
                                  <a:pt x="334" y="603"/>
                                </a:lnTo>
                                <a:lnTo>
                                  <a:pt x="340" y="609"/>
                                </a:lnTo>
                                <a:lnTo>
                                  <a:pt x="340" y="629"/>
                                </a:lnTo>
                                <a:lnTo>
                                  <a:pt x="334" y="635"/>
                                </a:lnTo>
                                <a:lnTo>
                                  <a:pt x="318" y="635"/>
                                </a:lnTo>
                                <a:lnTo>
                                  <a:pt x="314" y="631"/>
                                </a:lnTo>
                                <a:lnTo>
                                  <a:pt x="312" y="623"/>
                                </a:lnTo>
                                <a:lnTo>
                                  <a:pt x="303" y="623"/>
                                </a:lnTo>
                                <a:lnTo>
                                  <a:pt x="305" y="629"/>
                                </a:lnTo>
                                <a:lnTo>
                                  <a:pt x="305" y="631"/>
                                </a:lnTo>
                                <a:lnTo>
                                  <a:pt x="307" y="634"/>
                                </a:lnTo>
                                <a:lnTo>
                                  <a:pt x="311" y="639"/>
                                </a:lnTo>
                                <a:lnTo>
                                  <a:pt x="318" y="642"/>
                                </a:lnTo>
                                <a:lnTo>
                                  <a:pt x="339" y="642"/>
                                </a:lnTo>
                                <a:lnTo>
                                  <a:pt x="346" y="635"/>
                                </a:lnTo>
                                <a:lnTo>
                                  <a:pt x="348" y="632"/>
                                </a:lnTo>
                                <a:close/>
                                <a:moveTo>
                                  <a:pt x="348" y="60"/>
                                </a:moveTo>
                                <a:lnTo>
                                  <a:pt x="348" y="33"/>
                                </a:lnTo>
                                <a:lnTo>
                                  <a:pt x="346" y="31"/>
                                </a:lnTo>
                                <a:lnTo>
                                  <a:pt x="343" y="28"/>
                                </a:lnTo>
                                <a:lnTo>
                                  <a:pt x="339" y="24"/>
                                </a:lnTo>
                                <a:lnTo>
                                  <a:pt x="322" y="24"/>
                                </a:lnTo>
                                <a:lnTo>
                                  <a:pt x="318" y="25"/>
                                </a:lnTo>
                                <a:lnTo>
                                  <a:pt x="314" y="28"/>
                                </a:lnTo>
                                <a:lnTo>
                                  <a:pt x="317" y="9"/>
                                </a:lnTo>
                                <a:lnTo>
                                  <a:pt x="345" y="9"/>
                                </a:lnTo>
                                <a:lnTo>
                                  <a:pt x="345" y="1"/>
                                </a:lnTo>
                                <a:lnTo>
                                  <a:pt x="310" y="1"/>
                                </a:lnTo>
                                <a:lnTo>
                                  <a:pt x="305" y="37"/>
                                </a:lnTo>
                                <a:lnTo>
                                  <a:pt x="313" y="37"/>
                                </a:lnTo>
                                <a:lnTo>
                                  <a:pt x="317" y="33"/>
                                </a:lnTo>
                                <a:lnTo>
                                  <a:pt x="320" y="31"/>
                                </a:lnTo>
                                <a:lnTo>
                                  <a:pt x="334" y="31"/>
                                </a:lnTo>
                                <a:lnTo>
                                  <a:pt x="340" y="37"/>
                                </a:lnTo>
                                <a:lnTo>
                                  <a:pt x="340" y="57"/>
                                </a:lnTo>
                                <a:lnTo>
                                  <a:pt x="334" y="62"/>
                                </a:lnTo>
                                <a:lnTo>
                                  <a:pt x="318" y="62"/>
                                </a:lnTo>
                                <a:lnTo>
                                  <a:pt x="314" y="59"/>
                                </a:lnTo>
                                <a:lnTo>
                                  <a:pt x="312" y="51"/>
                                </a:lnTo>
                                <a:lnTo>
                                  <a:pt x="303" y="51"/>
                                </a:lnTo>
                                <a:lnTo>
                                  <a:pt x="305" y="57"/>
                                </a:lnTo>
                                <a:lnTo>
                                  <a:pt x="305" y="59"/>
                                </a:lnTo>
                                <a:lnTo>
                                  <a:pt x="307" y="62"/>
                                </a:lnTo>
                                <a:lnTo>
                                  <a:pt x="311" y="67"/>
                                </a:lnTo>
                                <a:lnTo>
                                  <a:pt x="318" y="70"/>
                                </a:lnTo>
                                <a:lnTo>
                                  <a:pt x="339" y="70"/>
                                </a:lnTo>
                                <a:lnTo>
                                  <a:pt x="346" y="62"/>
                                </a:lnTo>
                                <a:lnTo>
                                  <a:pt x="348" y="60"/>
                                </a:lnTo>
                                <a:close/>
                                <a:moveTo>
                                  <a:pt x="357" y="314"/>
                                </a:moveTo>
                                <a:lnTo>
                                  <a:pt x="357" y="300"/>
                                </a:lnTo>
                                <a:lnTo>
                                  <a:pt x="355" y="295"/>
                                </a:lnTo>
                                <a:lnTo>
                                  <a:pt x="353" y="293"/>
                                </a:lnTo>
                                <a:lnTo>
                                  <a:pt x="351" y="291"/>
                                </a:lnTo>
                                <a:lnTo>
                                  <a:pt x="347" y="288"/>
                                </a:lnTo>
                                <a:lnTo>
                                  <a:pt x="342" y="286"/>
                                </a:lnTo>
                                <a:lnTo>
                                  <a:pt x="328" y="286"/>
                                </a:lnTo>
                                <a:lnTo>
                                  <a:pt x="321" y="289"/>
                                </a:lnTo>
                                <a:lnTo>
                                  <a:pt x="318" y="295"/>
                                </a:lnTo>
                                <a:lnTo>
                                  <a:pt x="315" y="298"/>
                                </a:lnTo>
                                <a:lnTo>
                                  <a:pt x="314" y="303"/>
                                </a:lnTo>
                                <a:lnTo>
                                  <a:pt x="314" y="309"/>
                                </a:lnTo>
                                <a:lnTo>
                                  <a:pt x="322" y="309"/>
                                </a:lnTo>
                                <a:lnTo>
                                  <a:pt x="323" y="305"/>
                                </a:lnTo>
                                <a:lnTo>
                                  <a:pt x="323" y="302"/>
                                </a:lnTo>
                                <a:lnTo>
                                  <a:pt x="327" y="296"/>
                                </a:lnTo>
                                <a:lnTo>
                                  <a:pt x="331" y="293"/>
                                </a:lnTo>
                                <a:lnTo>
                                  <a:pt x="343" y="293"/>
                                </a:lnTo>
                                <a:lnTo>
                                  <a:pt x="349" y="299"/>
                                </a:lnTo>
                                <a:lnTo>
                                  <a:pt x="349" y="311"/>
                                </a:lnTo>
                                <a:lnTo>
                                  <a:pt x="346" y="316"/>
                                </a:lnTo>
                                <a:lnTo>
                                  <a:pt x="340" y="319"/>
                                </a:lnTo>
                                <a:lnTo>
                                  <a:pt x="331" y="324"/>
                                </a:lnTo>
                                <a:lnTo>
                                  <a:pt x="317" y="332"/>
                                </a:lnTo>
                                <a:lnTo>
                                  <a:pt x="313" y="339"/>
                                </a:lnTo>
                                <a:lnTo>
                                  <a:pt x="313" y="353"/>
                                </a:lnTo>
                                <a:lnTo>
                                  <a:pt x="357" y="353"/>
                                </a:lnTo>
                                <a:lnTo>
                                  <a:pt x="357" y="345"/>
                                </a:lnTo>
                                <a:lnTo>
                                  <a:pt x="322" y="345"/>
                                </a:lnTo>
                                <a:lnTo>
                                  <a:pt x="323" y="340"/>
                                </a:lnTo>
                                <a:lnTo>
                                  <a:pt x="326" y="336"/>
                                </a:lnTo>
                                <a:lnTo>
                                  <a:pt x="334" y="331"/>
                                </a:lnTo>
                                <a:lnTo>
                                  <a:pt x="352" y="321"/>
                                </a:lnTo>
                                <a:lnTo>
                                  <a:pt x="357" y="314"/>
                                </a:lnTo>
                                <a:close/>
                                <a:moveTo>
                                  <a:pt x="376" y="1453"/>
                                </a:moveTo>
                                <a:lnTo>
                                  <a:pt x="374" y="1444"/>
                                </a:lnTo>
                                <a:lnTo>
                                  <a:pt x="369" y="1438"/>
                                </a:lnTo>
                                <a:lnTo>
                                  <a:pt x="367" y="1435"/>
                                </a:lnTo>
                                <a:lnTo>
                                  <a:pt x="367" y="1447"/>
                                </a:lnTo>
                                <a:lnTo>
                                  <a:pt x="367" y="1484"/>
                                </a:lnTo>
                                <a:lnTo>
                                  <a:pt x="363" y="1493"/>
                                </a:lnTo>
                                <a:lnTo>
                                  <a:pt x="345" y="1493"/>
                                </a:lnTo>
                                <a:lnTo>
                                  <a:pt x="341" y="1484"/>
                                </a:lnTo>
                                <a:lnTo>
                                  <a:pt x="341" y="1447"/>
                                </a:lnTo>
                                <a:lnTo>
                                  <a:pt x="345" y="1438"/>
                                </a:lnTo>
                                <a:lnTo>
                                  <a:pt x="363" y="1438"/>
                                </a:lnTo>
                                <a:lnTo>
                                  <a:pt x="367" y="1447"/>
                                </a:lnTo>
                                <a:lnTo>
                                  <a:pt x="367" y="1435"/>
                                </a:lnTo>
                                <a:lnTo>
                                  <a:pt x="366" y="1433"/>
                                </a:lnTo>
                                <a:lnTo>
                                  <a:pt x="360" y="1430"/>
                                </a:lnTo>
                                <a:lnTo>
                                  <a:pt x="348" y="1430"/>
                                </a:lnTo>
                                <a:lnTo>
                                  <a:pt x="342" y="1433"/>
                                </a:lnTo>
                                <a:lnTo>
                                  <a:pt x="339" y="1438"/>
                                </a:lnTo>
                                <a:lnTo>
                                  <a:pt x="335" y="1444"/>
                                </a:lnTo>
                                <a:lnTo>
                                  <a:pt x="333" y="1453"/>
                                </a:lnTo>
                                <a:lnTo>
                                  <a:pt x="333" y="1466"/>
                                </a:lnTo>
                                <a:lnTo>
                                  <a:pt x="334" y="1480"/>
                                </a:lnTo>
                                <a:lnTo>
                                  <a:pt x="338" y="1491"/>
                                </a:lnTo>
                                <a:lnTo>
                                  <a:pt x="345" y="1498"/>
                                </a:lnTo>
                                <a:lnTo>
                                  <a:pt x="354" y="1500"/>
                                </a:lnTo>
                                <a:lnTo>
                                  <a:pt x="364" y="1498"/>
                                </a:lnTo>
                                <a:lnTo>
                                  <a:pt x="368" y="1493"/>
                                </a:lnTo>
                                <a:lnTo>
                                  <a:pt x="370" y="1491"/>
                                </a:lnTo>
                                <a:lnTo>
                                  <a:pt x="374" y="1481"/>
                                </a:lnTo>
                                <a:lnTo>
                                  <a:pt x="376" y="1466"/>
                                </a:lnTo>
                                <a:lnTo>
                                  <a:pt x="376" y="1453"/>
                                </a:lnTo>
                                <a:close/>
                              </a:path>
                            </a:pathLst>
                          </a:custGeom>
                          <a:solidFill>
                            <a:srgbClr val="2626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5" name="docshape76"/>
                        <wps:cNvSpPr>
                          <a:spLocks/>
                        </wps:cNvSpPr>
                        <wps:spPr bwMode="auto">
                          <a:xfrm>
                            <a:off x="2178" y="36"/>
                            <a:ext cx="18" cy="1431"/>
                          </a:xfrm>
                          <a:custGeom>
                            <a:avLst/>
                            <a:gdLst>
                              <a:gd name="T0" fmla="+- 0 2196 2178"/>
                              <a:gd name="T1" fmla="*/ T0 w 18"/>
                              <a:gd name="T2" fmla="+- 0 1467 37"/>
                              <a:gd name="T3" fmla="*/ 1467 h 1431"/>
                              <a:gd name="T4" fmla="+- 0 2196 2178"/>
                              <a:gd name="T5" fmla="*/ T4 w 18"/>
                              <a:gd name="T6" fmla="+- 0 37 37"/>
                              <a:gd name="T7" fmla="*/ 37 h 1431"/>
                              <a:gd name="T8" fmla="+- 0 2196 2178"/>
                              <a:gd name="T9" fmla="*/ T8 w 18"/>
                              <a:gd name="T10" fmla="+- 0 1467 37"/>
                              <a:gd name="T11" fmla="*/ 1467 h 1431"/>
                              <a:gd name="T12" fmla="+- 0 2178 2178"/>
                              <a:gd name="T13" fmla="*/ T12 w 18"/>
                              <a:gd name="T14" fmla="+- 0 1467 37"/>
                              <a:gd name="T15" fmla="*/ 1467 h 1431"/>
                            </a:gdLst>
                            <a:ahLst/>
                            <a:cxnLst>
                              <a:cxn ang="0">
                                <a:pos x="T1" y="T3"/>
                              </a:cxn>
                              <a:cxn ang="0">
                                <a:pos x="T5" y="T7"/>
                              </a:cxn>
                              <a:cxn ang="0">
                                <a:pos x="T9" y="T11"/>
                              </a:cxn>
                              <a:cxn ang="0">
                                <a:pos x="T13" y="T15"/>
                              </a:cxn>
                            </a:cxnLst>
                            <a:rect l="0" t="0" r="r" b="b"/>
                            <a:pathLst>
                              <a:path w="18" h="1431">
                                <a:moveTo>
                                  <a:pt x="18" y="1430"/>
                                </a:moveTo>
                                <a:lnTo>
                                  <a:pt x="18" y="0"/>
                                </a:lnTo>
                                <a:moveTo>
                                  <a:pt x="18" y="1430"/>
                                </a:moveTo>
                                <a:lnTo>
                                  <a:pt x="0" y="1430"/>
                                </a:lnTo>
                              </a:path>
                            </a:pathLst>
                          </a:custGeom>
                          <a:noFill/>
                          <a:ln w="4445">
                            <a:solidFill>
                              <a:srgbClr val="26262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6" name="Line 180"/>
                        <wps:cNvCnPr>
                          <a:cxnSpLocks noChangeShapeType="1"/>
                        </wps:cNvCnPr>
                        <wps:spPr bwMode="auto">
                          <a:xfrm>
                            <a:off x="2196" y="1181"/>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37" name="Line 181"/>
                        <wps:cNvCnPr>
                          <a:cxnSpLocks noChangeShapeType="1"/>
                        </wps:cNvCnPr>
                        <wps:spPr bwMode="auto">
                          <a:xfrm>
                            <a:off x="2196" y="895"/>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38" name="Line 182"/>
                        <wps:cNvCnPr>
                          <a:cxnSpLocks noChangeShapeType="1"/>
                        </wps:cNvCnPr>
                        <wps:spPr bwMode="auto">
                          <a:xfrm>
                            <a:off x="2196" y="609"/>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39" name="Line 183"/>
                        <wps:cNvCnPr>
                          <a:cxnSpLocks noChangeShapeType="1"/>
                        </wps:cNvCnPr>
                        <wps:spPr bwMode="auto">
                          <a:xfrm>
                            <a:off x="2196" y="323"/>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40" name="Line 184"/>
                        <wps:cNvCnPr>
                          <a:cxnSpLocks noChangeShapeType="1"/>
                        </wps:cNvCnPr>
                        <wps:spPr bwMode="auto">
                          <a:xfrm>
                            <a:off x="2196" y="37"/>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41" name="Line 185"/>
                        <wps:cNvCnPr>
                          <a:cxnSpLocks noChangeShapeType="1"/>
                        </wps:cNvCnPr>
                        <wps:spPr bwMode="auto">
                          <a:xfrm>
                            <a:off x="420" y="1467"/>
                            <a:ext cx="1776"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42" name="Line 186"/>
                        <wps:cNvCnPr>
                          <a:cxnSpLocks noChangeShapeType="1"/>
                        </wps:cNvCnPr>
                        <wps:spPr bwMode="auto">
                          <a:xfrm>
                            <a:off x="451"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43" name="Line 187"/>
                        <wps:cNvCnPr>
                          <a:cxnSpLocks noChangeShapeType="1"/>
                        </wps:cNvCnPr>
                        <wps:spPr bwMode="auto">
                          <a:xfrm>
                            <a:off x="494"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44" name="Line 188"/>
                        <wps:cNvCnPr>
                          <a:cxnSpLocks noChangeShapeType="1"/>
                        </wps:cNvCnPr>
                        <wps:spPr bwMode="auto">
                          <a:xfrm>
                            <a:off x="538"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45" name="Line 189"/>
                        <wps:cNvCnPr>
                          <a:cxnSpLocks noChangeShapeType="1"/>
                        </wps:cNvCnPr>
                        <wps:spPr bwMode="auto">
                          <a:xfrm>
                            <a:off x="581"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46" name="Line 190"/>
                        <wps:cNvCnPr>
                          <a:cxnSpLocks noChangeShapeType="1"/>
                        </wps:cNvCnPr>
                        <wps:spPr bwMode="auto">
                          <a:xfrm>
                            <a:off x="625"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47" name="Line 191"/>
                        <wps:cNvCnPr>
                          <a:cxnSpLocks noChangeShapeType="1"/>
                        </wps:cNvCnPr>
                        <wps:spPr bwMode="auto">
                          <a:xfrm>
                            <a:off x="668"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48" name="Line 192"/>
                        <wps:cNvCnPr>
                          <a:cxnSpLocks noChangeShapeType="1"/>
                        </wps:cNvCnPr>
                        <wps:spPr bwMode="auto">
                          <a:xfrm>
                            <a:off x="712"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49" name="Line 193"/>
                        <wps:cNvCnPr>
                          <a:cxnSpLocks noChangeShapeType="1"/>
                        </wps:cNvCnPr>
                        <wps:spPr bwMode="auto">
                          <a:xfrm>
                            <a:off x="755"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50" name="Line 194"/>
                        <wps:cNvCnPr>
                          <a:cxnSpLocks noChangeShapeType="1"/>
                        </wps:cNvCnPr>
                        <wps:spPr bwMode="auto">
                          <a:xfrm>
                            <a:off x="799"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51" name="Line 195"/>
                        <wps:cNvCnPr>
                          <a:cxnSpLocks noChangeShapeType="1"/>
                        </wps:cNvCnPr>
                        <wps:spPr bwMode="auto">
                          <a:xfrm>
                            <a:off x="842"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52" name="Line 196"/>
                        <wps:cNvCnPr>
                          <a:cxnSpLocks noChangeShapeType="1"/>
                        </wps:cNvCnPr>
                        <wps:spPr bwMode="auto">
                          <a:xfrm>
                            <a:off x="886"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53" name="Line 197"/>
                        <wps:cNvCnPr>
                          <a:cxnSpLocks noChangeShapeType="1"/>
                        </wps:cNvCnPr>
                        <wps:spPr bwMode="auto">
                          <a:xfrm>
                            <a:off x="929"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54" name="Line 198"/>
                        <wps:cNvCnPr>
                          <a:cxnSpLocks noChangeShapeType="1"/>
                        </wps:cNvCnPr>
                        <wps:spPr bwMode="auto">
                          <a:xfrm>
                            <a:off x="973"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55" name="Line 199"/>
                        <wps:cNvCnPr>
                          <a:cxnSpLocks noChangeShapeType="1"/>
                        </wps:cNvCnPr>
                        <wps:spPr bwMode="auto">
                          <a:xfrm>
                            <a:off x="1016"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56" name="Line 200"/>
                        <wps:cNvCnPr>
                          <a:cxnSpLocks noChangeShapeType="1"/>
                        </wps:cNvCnPr>
                        <wps:spPr bwMode="auto">
                          <a:xfrm>
                            <a:off x="1060"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57" name="Line 201"/>
                        <wps:cNvCnPr>
                          <a:cxnSpLocks noChangeShapeType="1"/>
                        </wps:cNvCnPr>
                        <wps:spPr bwMode="auto">
                          <a:xfrm>
                            <a:off x="1103"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58" name="Line 202"/>
                        <wps:cNvCnPr>
                          <a:cxnSpLocks noChangeShapeType="1"/>
                        </wps:cNvCnPr>
                        <wps:spPr bwMode="auto">
                          <a:xfrm>
                            <a:off x="1147"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59" name="Line 203"/>
                        <wps:cNvCnPr>
                          <a:cxnSpLocks noChangeShapeType="1"/>
                        </wps:cNvCnPr>
                        <wps:spPr bwMode="auto">
                          <a:xfrm>
                            <a:off x="1190"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60" name="Line 204"/>
                        <wps:cNvCnPr>
                          <a:cxnSpLocks noChangeShapeType="1"/>
                        </wps:cNvCnPr>
                        <wps:spPr bwMode="auto">
                          <a:xfrm>
                            <a:off x="1234"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61" name="Line 205"/>
                        <wps:cNvCnPr>
                          <a:cxnSpLocks noChangeShapeType="1"/>
                        </wps:cNvCnPr>
                        <wps:spPr bwMode="auto">
                          <a:xfrm>
                            <a:off x="1278"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62" name="Line 206"/>
                        <wps:cNvCnPr>
                          <a:cxnSpLocks noChangeShapeType="1"/>
                        </wps:cNvCnPr>
                        <wps:spPr bwMode="auto">
                          <a:xfrm>
                            <a:off x="1321"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63" name="Line 207"/>
                        <wps:cNvCnPr>
                          <a:cxnSpLocks noChangeShapeType="1"/>
                        </wps:cNvCnPr>
                        <wps:spPr bwMode="auto">
                          <a:xfrm>
                            <a:off x="1365"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64" name="Line 208"/>
                        <wps:cNvCnPr>
                          <a:cxnSpLocks noChangeShapeType="1"/>
                        </wps:cNvCnPr>
                        <wps:spPr bwMode="auto">
                          <a:xfrm>
                            <a:off x="1408"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65" name="Line 209"/>
                        <wps:cNvCnPr>
                          <a:cxnSpLocks noChangeShapeType="1"/>
                        </wps:cNvCnPr>
                        <wps:spPr bwMode="auto">
                          <a:xfrm>
                            <a:off x="1452"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66" name="Line 210"/>
                        <wps:cNvCnPr>
                          <a:cxnSpLocks noChangeShapeType="1"/>
                        </wps:cNvCnPr>
                        <wps:spPr bwMode="auto">
                          <a:xfrm>
                            <a:off x="1495"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67" name="Line 211"/>
                        <wps:cNvCnPr>
                          <a:cxnSpLocks noChangeShapeType="1"/>
                        </wps:cNvCnPr>
                        <wps:spPr bwMode="auto">
                          <a:xfrm>
                            <a:off x="1539"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68" name="Line 212"/>
                        <wps:cNvCnPr>
                          <a:cxnSpLocks noChangeShapeType="1"/>
                        </wps:cNvCnPr>
                        <wps:spPr bwMode="auto">
                          <a:xfrm>
                            <a:off x="1582"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69" name="Line 213"/>
                        <wps:cNvCnPr>
                          <a:cxnSpLocks noChangeShapeType="1"/>
                        </wps:cNvCnPr>
                        <wps:spPr bwMode="auto">
                          <a:xfrm>
                            <a:off x="1626"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70" name="Line 214"/>
                        <wps:cNvCnPr>
                          <a:cxnSpLocks noChangeShapeType="1"/>
                        </wps:cNvCnPr>
                        <wps:spPr bwMode="auto">
                          <a:xfrm>
                            <a:off x="1669"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71" name="Line 215"/>
                        <wps:cNvCnPr>
                          <a:cxnSpLocks noChangeShapeType="1"/>
                        </wps:cNvCnPr>
                        <wps:spPr bwMode="auto">
                          <a:xfrm>
                            <a:off x="1713"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72" name="Line 216"/>
                        <wps:cNvCnPr>
                          <a:cxnSpLocks noChangeShapeType="1"/>
                        </wps:cNvCnPr>
                        <wps:spPr bwMode="auto">
                          <a:xfrm>
                            <a:off x="1756"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73" name="Line 217"/>
                        <wps:cNvCnPr>
                          <a:cxnSpLocks noChangeShapeType="1"/>
                        </wps:cNvCnPr>
                        <wps:spPr bwMode="auto">
                          <a:xfrm>
                            <a:off x="1800"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74" name="Line 218"/>
                        <wps:cNvCnPr>
                          <a:cxnSpLocks noChangeShapeType="1"/>
                        </wps:cNvCnPr>
                        <wps:spPr bwMode="auto">
                          <a:xfrm>
                            <a:off x="1843"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75" name="Line 219"/>
                        <wps:cNvCnPr>
                          <a:cxnSpLocks noChangeShapeType="1"/>
                        </wps:cNvCnPr>
                        <wps:spPr bwMode="auto">
                          <a:xfrm>
                            <a:off x="1887"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76" name="Line 220"/>
                        <wps:cNvCnPr>
                          <a:cxnSpLocks noChangeShapeType="1"/>
                        </wps:cNvCnPr>
                        <wps:spPr bwMode="auto">
                          <a:xfrm>
                            <a:off x="1930"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77" name="Line 221"/>
                        <wps:cNvCnPr>
                          <a:cxnSpLocks noChangeShapeType="1"/>
                        </wps:cNvCnPr>
                        <wps:spPr bwMode="auto">
                          <a:xfrm>
                            <a:off x="1974"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78" name="Line 222"/>
                        <wps:cNvCnPr>
                          <a:cxnSpLocks noChangeShapeType="1"/>
                        </wps:cNvCnPr>
                        <wps:spPr bwMode="auto">
                          <a:xfrm>
                            <a:off x="2017"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79" name="Line 223"/>
                        <wps:cNvCnPr>
                          <a:cxnSpLocks noChangeShapeType="1"/>
                        </wps:cNvCnPr>
                        <wps:spPr bwMode="auto">
                          <a:xfrm>
                            <a:off x="2061"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80" name="Line 224"/>
                        <wps:cNvCnPr>
                          <a:cxnSpLocks noChangeShapeType="1"/>
                        </wps:cNvCnPr>
                        <wps:spPr bwMode="auto">
                          <a:xfrm>
                            <a:off x="2104"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81" name="Line 225"/>
                        <wps:cNvCnPr>
                          <a:cxnSpLocks noChangeShapeType="1"/>
                        </wps:cNvCnPr>
                        <wps:spPr bwMode="auto">
                          <a:xfrm>
                            <a:off x="2148" y="1467"/>
                            <a:ext cx="0"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82" name="docshape77"/>
                        <wps:cNvSpPr>
                          <a:spLocks/>
                        </wps:cNvSpPr>
                        <wps:spPr bwMode="auto">
                          <a:xfrm>
                            <a:off x="420" y="285"/>
                            <a:ext cx="1777" cy="1181"/>
                          </a:xfrm>
                          <a:custGeom>
                            <a:avLst/>
                            <a:gdLst>
                              <a:gd name="T0" fmla="+- 0 447 420"/>
                              <a:gd name="T1" fmla="*/ T0 w 1777"/>
                              <a:gd name="T2" fmla="+- 0 1466 285"/>
                              <a:gd name="T3" fmla="*/ 1466 h 1181"/>
                              <a:gd name="T4" fmla="+- 0 469 420"/>
                              <a:gd name="T5" fmla="*/ T4 w 1777"/>
                              <a:gd name="T6" fmla="+- 0 1466 285"/>
                              <a:gd name="T7" fmla="*/ 1466 h 1181"/>
                              <a:gd name="T8" fmla="+- 0 491 420"/>
                              <a:gd name="T9" fmla="*/ T8 w 1777"/>
                              <a:gd name="T10" fmla="+- 0 1465 285"/>
                              <a:gd name="T11" fmla="*/ 1465 h 1181"/>
                              <a:gd name="T12" fmla="+- 0 522 420"/>
                              <a:gd name="T13" fmla="*/ T12 w 1777"/>
                              <a:gd name="T14" fmla="+- 0 1465 285"/>
                              <a:gd name="T15" fmla="*/ 1465 h 1181"/>
                              <a:gd name="T16" fmla="+- 0 540 420"/>
                              <a:gd name="T17" fmla="*/ T16 w 1777"/>
                              <a:gd name="T18" fmla="+- 0 1465 285"/>
                              <a:gd name="T19" fmla="*/ 1465 h 1181"/>
                              <a:gd name="T20" fmla="+- 0 571 420"/>
                              <a:gd name="T21" fmla="*/ T20 w 1777"/>
                              <a:gd name="T22" fmla="+- 0 1465 285"/>
                              <a:gd name="T23" fmla="*/ 1465 h 1181"/>
                              <a:gd name="T24" fmla="+- 0 593 420"/>
                              <a:gd name="T25" fmla="*/ T24 w 1777"/>
                              <a:gd name="T26" fmla="+- 0 1464 285"/>
                              <a:gd name="T27" fmla="*/ 1464 h 1181"/>
                              <a:gd name="T28" fmla="+- 0 615 420"/>
                              <a:gd name="T29" fmla="*/ T28 w 1777"/>
                              <a:gd name="T30" fmla="+- 0 1464 285"/>
                              <a:gd name="T31" fmla="*/ 1464 h 1181"/>
                              <a:gd name="T32" fmla="+- 0 655 420"/>
                              <a:gd name="T33" fmla="*/ T32 w 1777"/>
                              <a:gd name="T34" fmla="+- 0 1464 285"/>
                              <a:gd name="T35" fmla="*/ 1464 h 1181"/>
                              <a:gd name="T36" fmla="+- 0 682 420"/>
                              <a:gd name="T37" fmla="*/ T36 w 1777"/>
                              <a:gd name="T38" fmla="+- 0 1463 285"/>
                              <a:gd name="T39" fmla="*/ 1463 h 1181"/>
                              <a:gd name="T40" fmla="+- 0 704 420"/>
                              <a:gd name="T41" fmla="*/ T40 w 1777"/>
                              <a:gd name="T42" fmla="+- 0 1462 285"/>
                              <a:gd name="T43" fmla="*/ 1462 h 1181"/>
                              <a:gd name="T44" fmla="+- 0 731 420"/>
                              <a:gd name="T45" fmla="*/ T44 w 1777"/>
                              <a:gd name="T46" fmla="+- 0 1462 285"/>
                              <a:gd name="T47" fmla="*/ 1462 h 1181"/>
                              <a:gd name="T48" fmla="+- 0 749 420"/>
                              <a:gd name="T49" fmla="*/ T48 w 1777"/>
                              <a:gd name="T50" fmla="+- 0 1461 285"/>
                              <a:gd name="T51" fmla="*/ 1461 h 1181"/>
                              <a:gd name="T52" fmla="+- 0 766 420"/>
                              <a:gd name="T53" fmla="*/ T52 w 1777"/>
                              <a:gd name="T54" fmla="+- 0 1461 285"/>
                              <a:gd name="T55" fmla="*/ 1461 h 1181"/>
                              <a:gd name="T56" fmla="+- 0 798 420"/>
                              <a:gd name="T57" fmla="*/ T56 w 1777"/>
                              <a:gd name="T58" fmla="+- 0 1459 285"/>
                              <a:gd name="T59" fmla="*/ 1459 h 1181"/>
                              <a:gd name="T60" fmla="+- 0 815 420"/>
                              <a:gd name="T61" fmla="*/ T60 w 1777"/>
                              <a:gd name="T62" fmla="+- 0 1458 285"/>
                              <a:gd name="T63" fmla="*/ 1458 h 1181"/>
                              <a:gd name="T64" fmla="+- 0 833 420"/>
                              <a:gd name="T65" fmla="*/ T64 w 1777"/>
                              <a:gd name="T66" fmla="+- 0 1457 285"/>
                              <a:gd name="T67" fmla="*/ 1457 h 1181"/>
                              <a:gd name="T68" fmla="+- 0 851 420"/>
                              <a:gd name="T69" fmla="*/ T68 w 1777"/>
                              <a:gd name="T70" fmla="+- 0 1456 285"/>
                              <a:gd name="T71" fmla="*/ 1456 h 1181"/>
                              <a:gd name="T72" fmla="+- 0 913 420"/>
                              <a:gd name="T73" fmla="*/ T72 w 1777"/>
                              <a:gd name="T74" fmla="+- 0 1451 285"/>
                              <a:gd name="T75" fmla="*/ 1451 h 1181"/>
                              <a:gd name="T76" fmla="+- 0 997 420"/>
                              <a:gd name="T77" fmla="*/ T76 w 1777"/>
                              <a:gd name="T78" fmla="+- 0 1435 285"/>
                              <a:gd name="T79" fmla="*/ 1435 h 1181"/>
                              <a:gd name="T80" fmla="+- 0 1171 420"/>
                              <a:gd name="T81" fmla="*/ T80 w 1777"/>
                              <a:gd name="T82" fmla="+- 0 1260 285"/>
                              <a:gd name="T83" fmla="*/ 1260 h 1181"/>
                              <a:gd name="T84" fmla="+- 0 1237 420"/>
                              <a:gd name="T85" fmla="*/ T84 w 1777"/>
                              <a:gd name="T86" fmla="+- 0 946 285"/>
                              <a:gd name="T87" fmla="*/ 946 h 1181"/>
                              <a:gd name="T88" fmla="+- 0 1273 420"/>
                              <a:gd name="T89" fmla="*/ T88 w 1777"/>
                              <a:gd name="T90" fmla="+- 0 646 285"/>
                              <a:gd name="T91" fmla="*/ 646 h 1181"/>
                              <a:gd name="T92" fmla="+- 0 1299 420"/>
                              <a:gd name="T93" fmla="*/ T92 w 1777"/>
                              <a:gd name="T94" fmla="+- 0 412 285"/>
                              <a:gd name="T95" fmla="*/ 412 h 1181"/>
                              <a:gd name="T96" fmla="+- 0 1335 420"/>
                              <a:gd name="T97" fmla="*/ T96 w 1777"/>
                              <a:gd name="T98" fmla="+- 0 288 285"/>
                              <a:gd name="T99" fmla="*/ 288 h 1181"/>
                              <a:gd name="T100" fmla="+- 0 1379 420"/>
                              <a:gd name="T101" fmla="*/ T100 w 1777"/>
                              <a:gd name="T102" fmla="+- 0 569 285"/>
                              <a:gd name="T103" fmla="*/ 569 h 1181"/>
                              <a:gd name="T104" fmla="+- 0 1410 420"/>
                              <a:gd name="T105" fmla="*/ T104 w 1777"/>
                              <a:gd name="T106" fmla="+- 0 848 285"/>
                              <a:gd name="T107" fmla="*/ 848 h 1181"/>
                              <a:gd name="T108" fmla="+- 0 1455 420"/>
                              <a:gd name="T109" fmla="*/ T108 w 1777"/>
                              <a:gd name="T110" fmla="+- 0 1132 285"/>
                              <a:gd name="T111" fmla="*/ 1132 h 1181"/>
                              <a:gd name="T112" fmla="+- 0 1561 420"/>
                              <a:gd name="T113" fmla="*/ T112 w 1777"/>
                              <a:gd name="T114" fmla="+- 0 1381 285"/>
                              <a:gd name="T115" fmla="*/ 1381 h 1181"/>
                              <a:gd name="T116" fmla="+- 0 1726 420"/>
                              <a:gd name="T117" fmla="*/ T116 w 1777"/>
                              <a:gd name="T118" fmla="+- 0 1448 285"/>
                              <a:gd name="T119" fmla="*/ 1448 h 1181"/>
                              <a:gd name="T120" fmla="+- 0 1743 420"/>
                              <a:gd name="T121" fmla="*/ T120 w 1777"/>
                              <a:gd name="T122" fmla="+- 0 1450 285"/>
                              <a:gd name="T123" fmla="*/ 1450 h 1181"/>
                              <a:gd name="T124" fmla="+- 0 1801 420"/>
                              <a:gd name="T125" fmla="*/ T124 w 1777"/>
                              <a:gd name="T126" fmla="+- 0 1456 285"/>
                              <a:gd name="T127" fmla="*/ 1456 h 1181"/>
                              <a:gd name="T128" fmla="+- 0 1828 420"/>
                              <a:gd name="T129" fmla="*/ T128 w 1777"/>
                              <a:gd name="T130" fmla="+- 0 1458 285"/>
                              <a:gd name="T131" fmla="*/ 1458 h 1181"/>
                              <a:gd name="T132" fmla="+- 0 1845 420"/>
                              <a:gd name="T133" fmla="*/ T132 w 1777"/>
                              <a:gd name="T134" fmla="+- 0 1459 285"/>
                              <a:gd name="T135" fmla="*/ 1459 h 1181"/>
                              <a:gd name="T136" fmla="+- 0 1863 420"/>
                              <a:gd name="T137" fmla="*/ T136 w 1777"/>
                              <a:gd name="T138" fmla="+- 0 1459 285"/>
                              <a:gd name="T139" fmla="*/ 1459 h 1181"/>
                              <a:gd name="T140" fmla="+- 0 1885 420"/>
                              <a:gd name="T141" fmla="*/ T140 w 1777"/>
                              <a:gd name="T142" fmla="+- 0 1460 285"/>
                              <a:gd name="T143" fmla="*/ 1460 h 1181"/>
                              <a:gd name="T144" fmla="+- 0 1934 420"/>
                              <a:gd name="T145" fmla="*/ T144 w 1777"/>
                              <a:gd name="T146" fmla="+- 0 1462 285"/>
                              <a:gd name="T147" fmla="*/ 1462 h 1181"/>
                              <a:gd name="T148" fmla="+- 0 1952 420"/>
                              <a:gd name="T149" fmla="*/ T148 w 1777"/>
                              <a:gd name="T150" fmla="+- 0 1462 285"/>
                              <a:gd name="T151" fmla="*/ 1462 h 1181"/>
                              <a:gd name="T152" fmla="+- 0 1970 420"/>
                              <a:gd name="T153" fmla="*/ T152 w 1777"/>
                              <a:gd name="T154" fmla="+- 0 1463 285"/>
                              <a:gd name="T155" fmla="*/ 1463 h 1181"/>
                              <a:gd name="T156" fmla="+- 0 1988 420"/>
                              <a:gd name="T157" fmla="*/ T156 w 1777"/>
                              <a:gd name="T158" fmla="+- 0 1463 285"/>
                              <a:gd name="T159" fmla="*/ 1463 h 1181"/>
                              <a:gd name="T160" fmla="+- 0 2032 420"/>
                              <a:gd name="T161" fmla="*/ T160 w 1777"/>
                              <a:gd name="T162" fmla="+- 0 1464 285"/>
                              <a:gd name="T163" fmla="*/ 1464 h 1181"/>
                              <a:gd name="T164" fmla="+- 0 2059 420"/>
                              <a:gd name="T165" fmla="*/ T164 w 1777"/>
                              <a:gd name="T166" fmla="+- 0 1464 285"/>
                              <a:gd name="T167" fmla="*/ 1464 h 1181"/>
                              <a:gd name="T168" fmla="+- 0 2076 420"/>
                              <a:gd name="T169" fmla="*/ T168 w 1777"/>
                              <a:gd name="T170" fmla="+- 0 1465 285"/>
                              <a:gd name="T171" fmla="*/ 1465 h 1181"/>
                              <a:gd name="T172" fmla="+- 0 2099 420"/>
                              <a:gd name="T173" fmla="*/ T172 w 1777"/>
                              <a:gd name="T174" fmla="+- 0 1465 285"/>
                              <a:gd name="T175" fmla="*/ 1465 h 1181"/>
                              <a:gd name="T176" fmla="+- 0 2121 420"/>
                              <a:gd name="T177" fmla="*/ T176 w 1777"/>
                              <a:gd name="T178" fmla="+- 0 1465 285"/>
                              <a:gd name="T179" fmla="*/ 1465 h 1181"/>
                              <a:gd name="T180" fmla="+- 0 2138 420"/>
                              <a:gd name="T181" fmla="*/ T180 w 1777"/>
                              <a:gd name="T182" fmla="+- 0 1465 285"/>
                              <a:gd name="T183" fmla="*/ 1465 h 1181"/>
                              <a:gd name="T184" fmla="+- 0 2156 420"/>
                              <a:gd name="T185" fmla="*/ T184 w 1777"/>
                              <a:gd name="T186" fmla="+- 0 1465 285"/>
                              <a:gd name="T187" fmla="*/ 1465 h 1181"/>
                              <a:gd name="T188" fmla="+- 0 2174 420"/>
                              <a:gd name="T189" fmla="*/ T188 w 1777"/>
                              <a:gd name="T190" fmla="+- 0 1465 285"/>
                              <a:gd name="T191" fmla="*/ 1465 h 1181"/>
                              <a:gd name="T192" fmla="+- 0 2196 420"/>
                              <a:gd name="T193" fmla="*/ T192 w 1777"/>
                              <a:gd name="T194" fmla="+- 0 1466 285"/>
                              <a:gd name="T195" fmla="*/ 1466 h 118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1777" h="1181">
                                <a:moveTo>
                                  <a:pt x="0" y="1181"/>
                                </a:moveTo>
                                <a:lnTo>
                                  <a:pt x="9" y="1181"/>
                                </a:lnTo>
                                <a:lnTo>
                                  <a:pt x="13" y="1181"/>
                                </a:lnTo>
                                <a:lnTo>
                                  <a:pt x="27" y="1181"/>
                                </a:lnTo>
                                <a:lnTo>
                                  <a:pt x="31" y="1181"/>
                                </a:lnTo>
                                <a:lnTo>
                                  <a:pt x="36" y="1181"/>
                                </a:lnTo>
                                <a:lnTo>
                                  <a:pt x="40" y="1181"/>
                                </a:lnTo>
                                <a:lnTo>
                                  <a:pt x="49" y="1181"/>
                                </a:lnTo>
                                <a:lnTo>
                                  <a:pt x="53" y="1181"/>
                                </a:lnTo>
                                <a:lnTo>
                                  <a:pt x="62" y="1180"/>
                                </a:lnTo>
                                <a:lnTo>
                                  <a:pt x="67" y="1180"/>
                                </a:lnTo>
                                <a:lnTo>
                                  <a:pt x="71" y="1180"/>
                                </a:lnTo>
                                <a:lnTo>
                                  <a:pt x="76" y="1180"/>
                                </a:lnTo>
                                <a:lnTo>
                                  <a:pt x="80" y="1180"/>
                                </a:lnTo>
                                <a:lnTo>
                                  <a:pt x="84" y="1180"/>
                                </a:lnTo>
                                <a:lnTo>
                                  <a:pt x="102" y="1180"/>
                                </a:lnTo>
                                <a:lnTo>
                                  <a:pt x="107" y="1180"/>
                                </a:lnTo>
                                <a:lnTo>
                                  <a:pt x="111" y="1180"/>
                                </a:lnTo>
                                <a:lnTo>
                                  <a:pt x="116" y="1180"/>
                                </a:lnTo>
                                <a:lnTo>
                                  <a:pt x="120" y="1180"/>
                                </a:lnTo>
                                <a:lnTo>
                                  <a:pt x="124" y="1180"/>
                                </a:lnTo>
                                <a:lnTo>
                                  <a:pt x="129" y="1180"/>
                                </a:lnTo>
                                <a:lnTo>
                                  <a:pt x="142" y="1180"/>
                                </a:lnTo>
                                <a:lnTo>
                                  <a:pt x="151" y="1180"/>
                                </a:lnTo>
                                <a:lnTo>
                                  <a:pt x="156" y="1180"/>
                                </a:lnTo>
                                <a:lnTo>
                                  <a:pt x="160" y="1180"/>
                                </a:lnTo>
                                <a:lnTo>
                                  <a:pt x="164" y="1180"/>
                                </a:lnTo>
                                <a:lnTo>
                                  <a:pt x="173" y="1179"/>
                                </a:lnTo>
                                <a:lnTo>
                                  <a:pt x="178" y="1179"/>
                                </a:lnTo>
                                <a:lnTo>
                                  <a:pt x="182" y="1179"/>
                                </a:lnTo>
                                <a:lnTo>
                                  <a:pt x="191" y="1179"/>
                                </a:lnTo>
                                <a:lnTo>
                                  <a:pt x="195" y="1179"/>
                                </a:lnTo>
                                <a:lnTo>
                                  <a:pt x="204" y="1179"/>
                                </a:lnTo>
                                <a:lnTo>
                                  <a:pt x="218" y="1179"/>
                                </a:lnTo>
                                <a:lnTo>
                                  <a:pt x="222" y="1179"/>
                                </a:lnTo>
                                <a:lnTo>
                                  <a:pt x="235" y="1179"/>
                                </a:lnTo>
                                <a:lnTo>
                                  <a:pt x="240" y="1178"/>
                                </a:lnTo>
                                <a:lnTo>
                                  <a:pt x="253" y="1178"/>
                                </a:lnTo>
                                <a:lnTo>
                                  <a:pt x="258" y="1178"/>
                                </a:lnTo>
                                <a:lnTo>
                                  <a:pt x="262" y="1178"/>
                                </a:lnTo>
                                <a:lnTo>
                                  <a:pt x="267" y="1178"/>
                                </a:lnTo>
                                <a:lnTo>
                                  <a:pt x="271" y="1178"/>
                                </a:lnTo>
                                <a:lnTo>
                                  <a:pt x="275" y="1178"/>
                                </a:lnTo>
                                <a:lnTo>
                                  <a:pt x="284" y="1177"/>
                                </a:lnTo>
                                <a:lnTo>
                                  <a:pt x="289" y="1177"/>
                                </a:lnTo>
                                <a:lnTo>
                                  <a:pt x="293" y="1177"/>
                                </a:lnTo>
                                <a:lnTo>
                                  <a:pt x="298" y="1177"/>
                                </a:lnTo>
                                <a:lnTo>
                                  <a:pt x="311" y="1177"/>
                                </a:lnTo>
                                <a:lnTo>
                                  <a:pt x="315" y="1177"/>
                                </a:lnTo>
                                <a:lnTo>
                                  <a:pt x="320" y="1177"/>
                                </a:lnTo>
                                <a:lnTo>
                                  <a:pt x="324" y="1176"/>
                                </a:lnTo>
                                <a:lnTo>
                                  <a:pt x="329" y="1176"/>
                                </a:lnTo>
                                <a:lnTo>
                                  <a:pt x="333" y="1176"/>
                                </a:lnTo>
                                <a:lnTo>
                                  <a:pt x="338" y="1176"/>
                                </a:lnTo>
                                <a:lnTo>
                                  <a:pt x="342" y="1176"/>
                                </a:lnTo>
                                <a:lnTo>
                                  <a:pt x="346" y="1176"/>
                                </a:lnTo>
                                <a:lnTo>
                                  <a:pt x="351" y="1175"/>
                                </a:lnTo>
                                <a:lnTo>
                                  <a:pt x="355" y="1175"/>
                                </a:lnTo>
                                <a:lnTo>
                                  <a:pt x="364" y="1175"/>
                                </a:lnTo>
                                <a:lnTo>
                                  <a:pt x="378" y="1174"/>
                                </a:lnTo>
                                <a:lnTo>
                                  <a:pt x="382" y="1174"/>
                                </a:lnTo>
                                <a:lnTo>
                                  <a:pt x="386" y="1174"/>
                                </a:lnTo>
                                <a:lnTo>
                                  <a:pt x="391" y="1174"/>
                                </a:lnTo>
                                <a:lnTo>
                                  <a:pt x="395" y="1173"/>
                                </a:lnTo>
                                <a:lnTo>
                                  <a:pt x="400" y="1173"/>
                                </a:lnTo>
                                <a:lnTo>
                                  <a:pt x="404" y="1173"/>
                                </a:lnTo>
                                <a:lnTo>
                                  <a:pt x="409" y="1173"/>
                                </a:lnTo>
                                <a:lnTo>
                                  <a:pt x="413" y="1172"/>
                                </a:lnTo>
                                <a:lnTo>
                                  <a:pt x="418" y="1172"/>
                                </a:lnTo>
                                <a:lnTo>
                                  <a:pt x="422" y="1172"/>
                                </a:lnTo>
                                <a:lnTo>
                                  <a:pt x="426" y="1172"/>
                                </a:lnTo>
                                <a:lnTo>
                                  <a:pt x="431" y="1171"/>
                                </a:lnTo>
                                <a:lnTo>
                                  <a:pt x="435" y="1171"/>
                                </a:lnTo>
                                <a:lnTo>
                                  <a:pt x="440" y="1171"/>
                                </a:lnTo>
                                <a:lnTo>
                                  <a:pt x="444" y="1170"/>
                                </a:lnTo>
                                <a:lnTo>
                                  <a:pt x="493" y="1166"/>
                                </a:lnTo>
                                <a:lnTo>
                                  <a:pt x="497" y="1165"/>
                                </a:lnTo>
                                <a:lnTo>
                                  <a:pt x="560" y="1155"/>
                                </a:lnTo>
                                <a:lnTo>
                                  <a:pt x="573" y="1151"/>
                                </a:lnTo>
                                <a:lnTo>
                                  <a:pt x="577" y="1150"/>
                                </a:lnTo>
                                <a:lnTo>
                                  <a:pt x="635" y="1128"/>
                                </a:lnTo>
                                <a:lnTo>
                                  <a:pt x="684" y="1091"/>
                                </a:lnTo>
                                <a:lnTo>
                                  <a:pt x="724" y="1035"/>
                                </a:lnTo>
                                <a:lnTo>
                                  <a:pt x="751" y="975"/>
                                </a:lnTo>
                                <a:lnTo>
                                  <a:pt x="773" y="902"/>
                                </a:lnTo>
                                <a:lnTo>
                                  <a:pt x="790" y="823"/>
                                </a:lnTo>
                                <a:lnTo>
                                  <a:pt x="804" y="749"/>
                                </a:lnTo>
                                <a:lnTo>
                                  <a:pt x="817" y="661"/>
                                </a:lnTo>
                                <a:lnTo>
                                  <a:pt x="826" y="594"/>
                                </a:lnTo>
                                <a:lnTo>
                                  <a:pt x="835" y="521"/>
                                </a:lnTo>
                                <a:lnTo>
                                  <a:pt x="844" y="442"/>
                                </a:lnTo>
                                <a:lnTo>
                                  <a:pt x="853" y="361"/>
                                </a:lnTo>
                                <a:lnTo>
                                  <a:pt x="857" y="319"/>
                                </a:lnTo>
                                <a:lnTo>
                                  <a:pt x="862" y="278"/>
                                </a:lnTo>
                                <a:lnTo>
                                  <a:pt x="870" y="199"/>
                                </a:lnTo>
                                <a:lnTo>
                                  <a:pt x="879" y="127"/>
                                </a:lnTo>
                                <a:lnTo>
                                  <a:pt x="888" y="67"/>
                                </a:lnTo>
                                <a:lnTo>
                                  <a:pt x="906" y="3"/>
                                </a:lnTo>
                                <a:lnTo>
                                  <a:pt x="910" y="0"/>
                                </a:lnTo>
                                <a:lnTo>
                                  <a:pt x="915" y="3"/>
                                </a:lnTo>
                                <a:lnTo>
                                  <a:pt x="933" y="71"/>
                                </a:lnTo>
                                <a:lnTo>
                                  <a:pt x="941" y="131"/>
                                </a:lnTo>
                                <a:lnTo>
                                  <a:pt x="950" y="204"/>
                                </a:lnTo>
                                <a:lnTo>
                                  <a:pt x="959" y="284"/>
                                </a:lnTo>
                                <a:lnTo>
                                  <a:pt x="968" y="366"/>
                                </a:lnTo>
                                <a:lnTo>
                                  <a:pt x="973" y="407"/>
                                </a:lnTo>
                                <a:lnTo>
                                  <a:pt x="981" y="487"/>
                                </a:lnTo>
                                <a:lnTo>
                                  <a:pt x="990" y="563"/>
                                </a:lnTo>
                                <a:lnTo>
                                  <a:pt x="999" y="633"/>
                                </a:lnTo>
                                <a:lnTo>
                                  <a:pt x="1008" y="696"/>
                                </a:lnTo>
                                <a:lnTo>
                                  <a:pt x="1021" y="779"/>
                                </a:lnTo>
                                <a:lnTo>
                                  <a:pt x="1035" y="847"/>
                                </a:lnTo>
                                <a:lnTo>
                                  <a:pt x="1052" y="920"/>
                                </a:lnTo>
                                <a:lnTo>
                                  <a:pt x="1075" y="988"/>
                                </a:lnTo>
                                <a:lnTo>
                                  <a:pt x="1101" y="1044"/>
                                </a:lnTo>
                                <a:lnTo>
                                  <a:pt x="1141" y="1096"/>
                                </a:lnTo>
                                <a:lnTo>
                                  <a:pt x="1195" y="1132"/>
                                </a:lnTo>
                                <a:lnTo>
                                  <a:pt x="1252" y="1153"/>
                                </a:lnTo>
                                <a:lnTo>
                                  <a:pt x="1301" y="1162"/>
                                </a:lnTo>
                                <a:lnTo>
                                  <a:pt x="1306" y="1163"/>
                                </a:lnTo>
                                <a:lnTo>
                                  <a:pt x="1310" y="1163"/>
                                </a:lnTo>
                                <a:lnTo>
                                  <a:pt x="1314" y="1164"/>
                                </a:lnTo>
                                <a:lnTo>
                                  <a:pt x="1319" y="1165"/>
                                </a:lnTo>
                                <a:lnTo>
                                  <a:pt x="1323" y="1165"/>
                                </a:lnTo>
                                <a:lnTo>
                                  <a:pt x="1332" y="1166"/>
                                </a:lnTo>
                                <a:lnTo>
                                  <a:pt x="1337" y="1167"/>
                                </a:lnTo>
                                <a:lnTo>
                                  <a:pt x="1341" y="1167"/>
                                </a:lnTo>
                                <a:lnTo>
                                  <a:pt x="1381" y="1171"/>
                                </a:lnTo>
                                <a:lnTo>
                                  <a:pt x="1385" y="1171"/>
                                </a:lnTo>
                                <a:lnTo>
                                  <a:pt x="1390" y="1171"/>
                                </a:lnTo>
                                <a:lnTo>
                                  <a:pt x="1403" y="1172"/>
                                </a:lnTo>
                                <a:lnTo>
                                  <a:pt x="1408" y="1173"/>
                                </a:lnTo>
                                <a:lnTo>
                                  <a:pt x="1412" y="1173"/>
                                </a:lnTo>
                                <a:lnTo>
                                  <a:pt x="1417" y="1173"/>
                                </a:lnTo>
                                <a:lnTo>
                                  <a:pt x="1421" y="1173"/>
                                </a:lnTo>
                                <a:lnTo>
                                  <a:pt x="1425" y="1174"/>
                                </a:lnTo>
                                <a:lnTo>
                                  <a:pt x="1430" y="1174"/>
                                </a:lnTo>
                                <a:lnTo>
                                  <a:pt x="1434" y="1174"/>
                                </a:lnTo>
                                <a:lnTo>
                                  <a:pt x="1439" y="1174"/>
                                </a:lnTo>
                                <a:lnTo>
                                  <a:pt x="1443" y="1174"/>
                                </a:lnTo>
                                <a:lnTo>
                                  <a:pt x="1448" y="1175"/>
                                </a:lnTo>
                                <a:lnTo>
                                  <a:pt x="1452" y="1175"/>
                                </a:lnTo>
                                <a:lnTo>
                                  <a:pt x="1461" y="1175"/>
                                </a:lnTo>
                                <a:lnTo>
                                  <a:pt x="1465" y="1175"/>
                                </a:lnTo>
                                <a:lnTo>
                                  <a:pt x="1492" y="1176"/>
                                </a:lnTo>
                                <a:lnTo>
                                  <a:pt x="1501" y="1177"/>
                                </a:lnTo>
                                <a:lnTo>
                                  <a:pt x="1505" y="1177"/>
                                </a:lnTo>
                                <a:lnTo>
                                  <a:pt x="1514" y="1177"/>
                                </a:lnTo>
                                <a:lnTo>
                                  <a:pt x="1519" y="1177"/>
                                </a:lnTo>
                                <a:lnTo>
                                  <a:pt x="1523" y="1177"/>
                                </a:lnTo>
                                <a:lnTo>
                                  <a:pt x="1528" y="1177"/>
                                </a:lnTo>
                                <a:lnTo>
                                  <a:pt x="1532" y="1177"/>
                                </a:lnTo>
                                <a:lnTo>
                                  <a:pt x="1536" y="1178"/>
                                </a:lnTo>
                                <a:lnTo>
                                  <a:pt x="1541" y="1178"/>
                                </a:lnTo>
                                <a:lnTo>
                                  <a:pt x="1545" y="1178"/>
                                </a:lnTo>
                                <a:lnTo>
                                  <a:pt x="1550" y="1178"/>
                                </a:lnTo>
                                <a:lnTo>
                                  <a:pt x="1554" y="1178"/>
                                </a:lnTo>
                                <a:lnTo>
                                  <a:pt x="1559" y="1178"/>
                                </a:lnTo>
                                <a:lnTo>
                                  <a:pt x="1563" y="1178"/>
                                </a:lnTo>
                                <a:lnTo>
                                  <a:pt x="1568" y="1178"/>
                                </a:lnTo>
                                <a:lnTo>
                                  <a:pt x="1572" y="1178"/>
                                </a:lnTo>
                                <a:lnTo>
                                  <a:pt x="1603" y="1179"/>
                                </a:lnTo>
                                <a:lnTo>
                                  <a:pt x="1607" y="1179"/>
                                </a:lnTo>
                                <a:lnTo>
                                  <a:pt x="1612" y="1179"/>
                                </a:lnTo>
                                <a:lnTo>
                                  <a:pt x="1625" y="1179"/>
                                </a:lnTo>
                                <a:lnTo>
                                  <a:pt x="1630" y="1179"/>
                                </a:lnTo>
                                <a:lnTo>
                                  <a:pt x="1634" y="1179"/>
                                </a:lnTo>
                                <a:lnTo>
                                  <a:pt x="1639" y="1179"/>
                                </a:lnTo>
                                <a:lnTo>
                                  <a:pt x="1643" y="1179"/>
                                </a:lnTo>
                                <a:lnTo>
                                  <a:pt x="1647" y="1179"/>
                                </a:lnTo>
                                <a:lnTo>
                                  <a:pt x="1652" y="1179"/>
                                </a:lnTo>
                                <a:lnTo>
                                  <a:pt x="1656" y="1180"/>
                                </a:lnTo>
                                <a:lnTo>
                                  <a:pt x="1661" y="1180"/>
                                </a:lnTo>
                                <a:lnTo>
                                  <a:pt x="1665" y="1180"/>
                                </a:lnTo>
                                <a:lnTo>
                                  <a:pt x="1670" y="1180"/>
                                </a:lnTo>
                                <a:lnTo>
                                  <a:pt x="1679" y="1180"/>
                                </a:lnTo>
                                <a:lnTo>
                                  <a:pt x="1687" y="1180"/>
                                </a:lnTo>
                                <a:lnTo>
                                  <a:pt x="1692" y="1180"/>
                                </a:lnTo>
                                <a:lnTo>
                                  <a:pt x="1696" y="1180"/>
                                </a:lnTo>
                                <a:lnTo>
                                  <a:pt x="1701" y="1180"/>
                                </a:lnTo>
                                <a:lnTo>
                                  <a:pt x="1705" y="1180"/>
                                </a:lnTo>
                                <a:lnTo>
                                  <a:pt x="1710" y="1180"/>
                                </a:lnTo>
                                <a:lnTo>
                                  <a:pt x="1714" y="1180"/>
                                </a:lnTo>
                                <a:lnTo>
                                  <a:pt x="1718" y="1180"/>
                                </a:lnTo>
                                <a:lnTo>
                                  <a:pt x="1723" y="1180"/>
                                </a:lnTo>
                                <a:lnTo>
                                  <a:pt x="1727" y="1180"/>
                                </a:lnTo>
                                <a:lnTo>
                                  <a:pt x="1732" y="1180"/>
                                </a:lnTo>
                                <a:lnTo>
                                  <a:pt x="1736" y="1180"/>
                                </a:lnTo>
                                <a:lnTo>
                                  <a:pt x="1741" y="1180"/>
                                </a:lnTo>
                                <a:lnTo>
                                  <a:pt x="1745" y="1180"/>
                                </a:lnTo>
                                <a:lnTo>
                                  <a:pt x="1750" y="1180"/>
                                </a:lnTo>
                                <a:lnTo>
                                  <a:pt x="1754" y="1180"/>
                                </a:lnTo>
                                <a:lnTo>
                                  <a:pt x="1758" y="1180"/>
                                </a:lnTo>
                                <a:lnTo>
                                  <a:pt x="1767" y="1181"/>
                                </a:lnTo>
                                <a:lnTo>
                                  <a:pt x="1772" y="1181"/>
                                </a:lnTo>
                                <a:lnTo>
                                  <a:pt x="1776" y="1181"/>
                                </a:lnTo>
                              </a:path>
                            </a:pathLst>
                          </a:custGeom>
                          <a:noFill/>
                          <a:ln w="7404">
                            <a:solidFill>
                              <a:srgbClr val="0072B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3" name="Line 227"/>
                        <wps:cNvCnPr>
                          <a:cxnSpLocks noChangeShapeType="1"/>
                        </wps:cNvCnPr>
                        <wps:spPr bwMode="auto">
                          <a:xfrm>
                            <a:off x="420" y="1467"/>
                            <a:ext cx="1776"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84" name="Line 228"/>
                        <wps:cNvCnPr>
                          <a:cxnSpLocks noChangeShapeType="1"/>
                        </wps:cNvCnPr>
                        <wps:spPr bwMode="auto">
                          <a:xfrm>
                            <a:off x="420" y="37"/>
                            <a:ext cx="1776"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85" name="Line 229"/>
                        <wps:cNvCnPr>
                          <a:cxnSpLocks noChangeShapeType="1"/>
                        </wps:cNvCnPr>
                        <wps:spPr bwMode="auto">
                          <a:xfrm>
                            <a:off x="420" y="1467"/>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86" name="Line 230"/>
                        <wps:cNvCnPr>
                          <a:cxnSpLocks noChangeShapeType="1"/>
                        </wps:cNvCnPr>
                        <wps:spPr bwMode="auto">
                          <a:xfrm>
                            <a:off x="864" y="1467"/>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87" name="Line 231"/>
                        <wps:cNvCnPr>
                          <a:cxnSpLocks noChangeShapeType="1"/>
                        </wps:cNvCnPr>
                        <wps:spPr bwMode="auto">
                          <a:xfrm>
                            <a:off x="1308" y="1467"/>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88" name="Line 232"/>
                        <wps:cNvCnPr>
                          <a:cxnSpLocks noChangeShapeType="1"/>
                        </wps:cNvCnPr>
                        <wps:spPr bwMode="auto">
                          <a:xfrm>
                            <a:off x="1752" y="1467"/>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89" name="Line 233"/>
                        <wps:cNvCnPr>
                          <a:cxnSpLocks noChangeShapeType="1"/>
                        </wps:cNvCnPr>
                        <wps:spPr bwMode="auto">
                          <a:xfrm>
                            <a:off x="2196" y="1467"/>
                            <a:ext cx="0" cy="0"/>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90" name="Line 234"/>
                        <wps:cNvCnPr>
                          <a:cxnSpLocks noChangeShapeType="1"/>
                        </wps:cNvCnPr>
                        <wps:spPr bwMode="auto">
                          <a:xfrm>
                            <a:off x="420" y="37"/>
                            <a:ext cx="0" cy="18"/>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91" name="Line 235"/>
                        <wps:cNvCnPr>
                          <a:cxnSpLocks noChangeShapeType="1"/>
                        </wps:cNvCnPr>
                        <wps:spPr bwMode="auto">
                          <a:xfrm>
                            <a:off x="864" y="37"/>
                            <a:ext cx="0" cy="18"/>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92" name="Line 236"/>
                        <wps:cNvCnPr>
                          <a:cxnSpLocks noChangeShapeType="1"/>
                        </wps:cNvCnPr>
                        <wps:spPr bwMode="auto">
                          <a:xfrm>
                            <a:off x="1308" y="37"/>
                            <a:ext cx="0" cy="18"/>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93" name="Line 237"/>
                        <wps:cNvCnPr>
                          <a:cxnSpLocks noChangeShapeType="1"/>
                        </wps:cNvCnPr>
                        <wps:spPr bwMode="auto">
                          <a:xfrm>
                            <a:off x="1752" y="37"/>
                            <a:ext cx="0" cy="18"/>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94" name="Line 238"/>
                        <wps:cNvCnPr>
                          <a:cxnSpLocks noChangeShapeType="1"/>
                        </wps:cNvCnPr>
                        <wps:spPr bwMode="auto">
                          <a:xfrm>
                            <a:off x="2196" y="37"/>
                            <a:ext cx="0" cy="18"/>
                          </a:xfrm>
                          <a:prstGeom prst="line">
                            <a:avLst/>
                          </a:prstGeom>
                          <a:noFill/>
                          <a:ln w="4445">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295" name="docshape78"/>
                        <wps:cNvSpPr>
                          <a:spLocks/>
                        </wps:cNvSpPr>
                        <wps:spPr bwMode="auto">
                          <a:xfrm>
                            <a:off x="317" y="1517"/>
                            <a:ext cx="1941" cy="199"/>
                          </a:xfrm>
                          <a:custGeom>
                            <a:avLst/>
                            <a:gdLst>
                              <a:gd name="T0" fmla="+- 0 382 317"/>
                              <a:gd name="T1" fmla="*/ T0 w 1941"/>
                              <a:gd name="T2" fmla="+- 0 1519 1518"/>
                              <a:gd name="T3" fmla="*/ 1519 h 199"/>
                              <a:gd name="T4" fmla="+- 0 358 317"/>
                              <a:gd name="T5" fmla="*/ T4 w 1941"/>
                              <a:gd name="T6" fmla="+- 0 1534 1518"/>
                              <a:gd name="T7" fmla="*/ 1534 h 199"/>
                              <a:gd name="T8" fmla="+- 0 352 317"/>
                              <a:gd name="T9" fmla="*/ T8 w 1941"/>
                              <a:gd name="T10" fmla="+- 0 1564 1518"/>
                              <a:gd name="T11" fmla="*/ 1564 h 199"/>
                              <a:gd name="T12" fmla="+- 0 392 317"/>
                              <a:gd name="T13" fmla="*/ T12 w 1941"/>
                              <a:gd name="T14" fmla="+- 0 1546 1518"/>
                              <a:gd name="T15" fmla="*/ 1546 h 199"/>
                              <a:gd name="T16" fmla="+- 0 408 317"/>
                              <a:gd name="T17" fmla="*/ T16 w 1941"/>
                              <a:gd name="T18" fmla="+- 0 1534 1518"/>
                              <a:gd name="T19" fmla="*/ 1534 h 199"/>
                              <a:gd name="T20" fmla="+- 0 402 317"/>
                              <a:gd name="T21" fmla="*/ T20 w 1941"/>
                              <a:gd name="T22" fmla="+- 0 1531 1518"/>
                              <a:gd name="T23" fmla="*/ 1531 h 199"/>
                              <a:gd name="T24" fmla="+- 0 442 317"/>
                              <a:gd name="T25" fmla="*/ T24 w 1941"/>
                              <a:gd name="T26" fmla="+- 0 1568 1518"/>
                              <a:gd name="T27" fmla="*/ 1568 h 199"/>
                              <a:gd name="T28" fmla="+- 0 465 317"/>
                              <a:gd name="T29" fmla="*/ T28 w 1941"/>
                              <a:gd name="T30" fmla="+- 0 1581 1518"/>
                              <a:gd name="T31" fmla="*/ 1581 h 199"/>
                              <a:gd name="T32" fmla="+- 0 462 317"/>
                              <a:gd name="T33" fmla="*/ T32 w 1941"/>
                              <a:gd name="T34" fmla="+- 0 1520 1518"/>
                              <a:gd name="T35" fmla="*/ 1520 h 199"/>
                              <a:gd name="T36" fmla="+- 0 487 317"/>
                              <a:gd name="T37" fmla="*/ T36 w 1941"/>
                              <a:gd name="T38" fmla="+- 0 1581 1518"/>
                              <a:gd name="T39" fmla="*/ 1581 h 199"/>
                              <a:gd name="T40" fmla="+- 0 820 317"/>
                              <a:gd name="T41" fmla="*/ T40 w 1941"/>
                              <a:gd name="T42" fmla="+- 0 1518 1518"/>
                              <a:gd name="T43" fmla="*/ 1518 h 199"/>
                              <a:gd name="T44" fmla="+- 0 887 317"/>
                              <a:gd name="T45" fmla="*/ T44 w 1941"/>
                              <a:gd name="T46" fmla="+- 0 1540 1518"/>
                              <a:gd name="T47" fmla="*/ 1540 h 199"/>
                              <a:gd name="T48" fmla="+- 0 857 317"/>
                              <a:gd name="T49" fmla="*/ T48 w 1941"/>
                              <a:gd name="T50" fmla="+- 0 1525 1518"/>
                              <a:gd name="T51" fmla="*/ 1525 h 199"/>
                              <a:gd name="T52" fmla="+- 0 844 317"/>
                              <a:gd name="T53" fmla="*/ T52 w 1941"/>
                              <a:gd name="T54" fmla="+- 0 1540 1518"/>
                              <a:gd name="T55" fmla="*/ 1540 h 199"/>
                              <a:gd name="T56" fmla="+- 0 887 317"/>
                              <a:gd name="T57" fmla="*/ T56 w 1941"/>
                              <a:gd name="T58" fmla="+- 0 1553 1518"/>
                              <a:gd name="T59" fmla="*/ 1553 h 199"/>
                              <a:gd name="T60" fmla="+- 0 904 317"/>
                              <a:gd name="T61" fmla="*/ T60 w 1941"/>
                              <a:gd name="T62" fmla="+- 0 1572 1518"/>
                              <a:gd name="T63" fmla="*/ 1572 h 199"/>
                              <a:gd name="T64" fmla="+- 0 902 317"/>
                              <a:gd name="T65" fmla="*/ T64 w 1941"/>
                              <a:gd name="T66" fmla="+- 0 1525 1518"/>
                              <a:gd name="T67" fmla="*/ 1525 h 199"/>
                              <a:gd name="T68" fmla="+- 0 934 317"/>
                              <a:gd name="T69" fmla="*/ T68 w 1941"/>
                              <a:gd name="T70" fmla="+- 0 1579 1518"/>
                              <a:gd name="T71" fmla="*/ 1579 h 199"/>
                              <a:gd name="T72" fmla="+- 0 1110 317"/>
                              <a:gd name="T73" fmla="*/ T72 w 1941"/>
                              <a:gd name="T74" fmla="+- 0 1660 1518"/>
                              <a:gd name="T75" fmla="*/ 1660 h 199"/>
                              <a:gd name="T76" fmla="+- 0 1189 317"/>
                              <a:gd name="T77" fmla="*/ T76 w 1941"/>
                              <a:gd name="T78" fmla="+- 0 1676 1518"/>
                              <a:gd name="T79" fmla="*/ 1676 h 199"/>
                              <a:gd name="T80" fmla="+- 0 1180 317"/>
                              <a:gd name="T81" fmla="*/ T80 w 1941"/>
                              <a:gd name="T82" fmla="+- 0 1673 1518"/>
                              <a:gd name="T83" fmla="*/ 1673 h 199"/>
                              <a:gd name="T84" fmla="+- 0 1188 317"/>
                              <a:gd name="T85" fmla="*/ T84 w 1941"/>
                              <a:gd name="T86" fmla="+- 0 1697 1518"/>
                              <a:gd name="T87" fmla="*/ 1697 h 199"/>
                              <a:gd name="T88" fmla="+- 0 1189 317"/>
                              <a:gd name="T89" fmla="*/ T88 w 1941"/>
                              <a:gd name="T90" fmla="+- 0 1689 1518"/>
                              <a:gd name="T91" fmla="*/ 1689 h 199"/>
                              <a:gd name="T92" fmla="+- 0 1230 317"/>
                              <a:gd name="T93" fmla="*/ T92 w 1941"/>
                              <a:gd name="T94" fmla="+- 0 1669 1518"/>
                              <a:gd name="T95" fmla="*/ 1669 h 199"/>
                              <a:gd name="T96" fmla="+- 0 1230 317"/>
                              <a:gd name="T97" fmla="*/ T96 w 1941"/>
                              <a:gd name="T98" fmla="+- 0 1693 1518"/>
                              <a:gd name="T99" fmla="*/ 1693 h 199"/>
                              <a:gd name="T100" fmla="+- 0 1197 317"/>
                              <a:gd name="T101" fmla="*/ T100 w 1941"/>
                              <a:gd name="T102" fmla="+- 0 1697 1518"/>
                              <a:gd name="T103" fmla="*/ 1697 h 199"/>
                              <a:gd name="T104" fmla="+- 0 1261 317"/>
                              <a:gd name="T105" fmla="*/ T104 w 1941"/>
                              <a:gd name="T106" fmla="+- 0 1714 1518"/>
                              <a:gd name="T107" fmla="*/ 1714 h 199"/>
                              <a:gd name="T108" fmla="+- 0 1310 317"/>
                              <a:gd name="T109" fmla="*/ T108 w 1941"/>
                              <a:gd name="T110" fmla="+- 0 1674 1518"/>
                              <a:gd name="T111" fmla="*/ 1674 h 199"/>
                              <a:gd name="T112" fmla="+- 0 1310 317"/>
                              <a:gd name="T113" fmla="*/ T112 w 1941"/>
                              <a:gd name="T114" fmla="+- 0 1666 1518"/>
                              <a:gd name="T115" fmla="*/ 1666 h 199"/>
                              <a:gd name="T116" fmla="+- 0 1311 317"/>
                              <a:gd name="T117" fmla="*/ T116 w 1941"/>
                              <a:gd name="T118" fmla="+- 0 1706 1518"/>
                              <a:gd name="T119" fmla="*/ 1706 h 199"/>
                              <a:gd name="T120" fmla="+- 0 1316 317"/>
                              <a:gd name="T121" fmla="*/ T120 w 1941"/>
                              <a:gd name="T122" fmla="+- 0 1534 1518"/>
                              <a:gd name="T123" fmla="*/ 1534 h 199"/>
                              <a:gd name="T124" fmla="+- 0 1315 317"/>
                              <a:gd name="T125" fmla="*/ T124 w 1941"/>
                              <a:gd name="T126" fmla="+- 0 1520 1518"/>
                              <a:gd name="T127" fmla="*/ 1520 h 199"/>
                              <a:gd name="T128" fmla="+- 0 1294 317"/>
                              <a:gd name="T129" fmla="*/ T128 w 1941"/>
                              <a:gd name="T130" fmla="+- 0 1585 1518"/>
                              <a:gd name="T131" fmla="*/ 1585 h 199"/>
                              <a:gd name="T132" fmla="+- 0 1366 317"/>
                              <a:gd name="T133" fmla="*/ T132 w 1941"/>
                              <a:gd name="T134" fmla="+- 0 1701 1518"/>
                              <a:gd name="T135" fmla="*/ 1701 h 199"/>
                              <a:gd name="T136" fmla="+- 0 1365 317"/>
                              <a:gd name="T137" fmla="*/ T136 w 1941"/>
                              <a:gd name="T138" fmla="+- 0 1708 1518"/>
                              <a:gd name="T139" fmla="*/ 1708 h 199"/>
                              <a:gd name="T140" fmla="+- 0 1431 317"/>
                              <a:gd name="T141" fmla="*/ T140 w 1941"/>
                              <a:gd name="T142" fmla="+- 0 1707 1518"/>
                              <a:gd name="T143" fmla="*/ 1707 h 199"/>
                              <a:gd name="T144" fmla="+- 0 1389 317"/>
                              <a:gd name="T145" fmla="*/ T144 w 1941"/>
                              <a:gd name="T146" fmla="+- 0 1676 1518"/>
                              <a:gd name="T147" fmla="*/ 1676 h 199"/>
                              <a:gd name="T148" fmla="+- 0 1411 317"/>
                              <a:gd name="T149" fmla="*/ T148 w 1941"/>
                              <a:gd name="T150" fmla="+- 0 1708 1518"/>
                              <a:gd name="T151" fmla="*/ 1708 h 199"/>
                              <a:gd name="T152" fmla="+- 0 1420 317"/>
                              <a:gd name="T153" fmla="*/ T152 w 1941"/>
                              <a:gd name="T154" fmla="+- 0 1681 1518"/>
                              <a:gd name="T155" fmla="*/ 1681 h 199"/>
                              <a:gd name="T156" fmla="+- 0 1422 317"/>
                              <a:gd name="T157" fmla="*/ T156 w 1941"/>
                              <a:gd name="T158" fmla="+- 0 1708 1518"/>
                              <a:gd name="T159" fmla="*/ 1708 h 199"/>
                              <a:gd name="T160" fmla="+- 0 1446 317"/>
                              <a:gd name="T161" fmla="*/ T160 w 1941"/>
                              <a:gd name="T162" fmla="+- 0 1639 1518"/>
                              <a:gd name="T163" fmla="*/ 1639 h 199"/>
                              <a:gd name="T164" fmla="+- 0 1687 317"/>
                              <a:gd name="T165" fmla="*/ T164 w 1941"/>
                              <a:gd name="T166" fmla="+- 0 1537 1518"/>
                              <a:gd name="T167" fmla="*/ 1537 h 199"/>
                              <a:gd name="T168" fmla="+- 0 1749 317"/>
                              <a:gd name="T169" fmla="*/ T168 w 1941"/>
                              <a:gd name="T170" fmla="+- 0 1581 1518"/>
                              <a:gd name="T171" fmla="*/ 1581 h 199"/>
                              <a:gd name="T172" fmla="+- 0 1734 317"/>
                              <a:gd name="T173" fmla="*/ T172 w 1941"/>
                              <a:gd name="T174" fmla="+- 0 1518 1518"/>
                              <a:gd name="T175" fmla="*/ 1518 h 199"/>
                              <a:gd name="T176" fmla="+- 0 1749 317"/>
                              <a:gd name="T177" fmla="*/ T176 w 1941"/>
                              <a:gd name="T178" fmla="+- 0 1585 1518"/>
                              <a:gd name="T179" fmla="*/ 1585 h 199"/>
                              <a:gd name="T180" fmla="+- 0 1805 317"/>
                              <a:gd name="T181" fmla="*/ T180 w 1941"/>
                              <a:gd name="T182" fmla="+- 0 1534 1518"/>
                              <a:gd name="T183" fmla="*/ 1534 h 199"/>
                              <a:gd name="T184" fmla="+- 0 1804 317"/>
                              <a:gd name="T185" fmla="*/ T184 w 1941"/>
                              <a:gd name="T186" fmla="+- 0 1520 1518"/>
                              <a:gd name="T187" fmla="*/ 1520 h 199"/>
                              <a:gd name="T188" fmla="+- 0 1783 317"/>
                              <a:gd name="T189" fmla="*/ T188 w 1941"/>
                              <a:gd name="T190" fmla="+- 0 1585 1518"/>
                              <a:gd name="T191" fmla="*/ 1585 h 199"/>
                              <a:gd name="T192" fmla="+- 0 2152 317"/>
                              <a:gd name="T193" fmla="*/ T192 w 1941"/>
                              <a:gd name="T194" fmla="+- 0 1527 1518"/>
                              <a:gd name="T195" fmla="*/ 1527 h 199"/>
                              <a:gd name="T196" fmla="+- 0 2119 317"/>
                              <a:gd name="T197" fmla="*/ T196 w 1941"/>
                              <a:gd name="T198" fmla="+- 0 1541 1518"/>
                              <a:gd name="T199" fmla="*/ 1541 h 199"/>
                              <a:gd name="T200" fmla="+- 0 2137 317"/>
                              <a:gd name="T201" fmla="*/ T200 w 1941"/>
                              <a:gd name="T202" fmla="+- 0 1551 1518"/>
                              <a:gd name="T203" fmla="*/ 1551 h 199"/>
                              <a:gd name="T204" fmla="+- 0 2131 317"/>
                              <a:gd name="T205" fmla="*/ T204 w 1941"/>
                              <a:gd name="T206" fmla="+- 0 1563 1518"/>
                              <a:gd name="T207" fmla="*/ 1563 h 199"/>
                              <a:gd name="T208" fmla="+- 0 2175 317"/>
                              <a:gd name="T209" fmla="*/ T208 w 1941"/>
                              <a:gd name="T210" fmla="+- 0 1581 1518"/>
                              <a:gd name="T211" fmla="*/ 1581 h 199"/>
                              <a:gd name="T212" fmla="+- 0 2172 317"/>
                              <a:gd name="T213" fmla="*/ T212 w 1941"/>
                              <a:gd name="T214" fmla="+- 0 1520 1518"/>
                              <a:gd name="T215" fmla="*/ 1520 h 199"/>
                              <a:gd name="T216" fmla="+- 0 2198 317"/>
                              <a:gd name="T217" fmla="*/ T216 w 1941"/>
                              <a:gd name="T218" fmla="+- 0 1581 1518"/>
                              <a:gd name="T219" fmla="*/ 1581 h 199"/>
                              <a:gd name="T220" fmla="+- 0 2249 317"/>
                              <a:gd name="T221" fmla="*/ T220 w 1941"/>
                              <a:gd name="T222" fmla="+- 0 1572 1518"/>
                              <a:gd name="T223" fmla="*/ 1572 h 199"/>
                              <a:gd name="T224" fmla="+- 0 2242 317"/>
                              <a:gd name="T225" fmla="*/ T224 w 1941"/>
                              <a:gd name="T226" fmla="+- 0 1518 1518"/>
                              <a:gd name="T227" fmla="*/ 1518 h 199"/>
                              <a:gd name="T228" fmla="+- 0 2236 317"/>
                              <a:gd name="T229" fmla="*/ T228 w 1941"/>
                              <a:gd name="T230" fmla="+- 0 1587 1518"/>
                              <a:gd name="T231" fmla="*/ 1587 h 19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Lst>
                            <a:rect l="0" t="0" r="r" b="b"/>
                            <a:pathLst>
                              <a:path w="1941" h="199">
                                <a:moveTo>
                                  <a:pt x="22" y="38"/>
                                </a:moveTo>
                                <a:lnTo>
                                  <a:pt x="0" y="38"/>
                                </a:lnTo>
                                <a:lnTo>
                                  <a:pt x="0" y="45"/>
                                </a:lnTo>
                                <a:lnTo>
                                  <a:pt x="22" y="45"/>
                                </a:lnTo>
                                <a:lnTo>
                                  <a:pt x="22" y="38"/>
                                </a:lnTo>
                                <a:close/>
                                <a:moveTo>
                                  <a:pt x="75" y="28"/>
                                </a:moveTo>
                                <a:lnTo>
                                  <a:pt x="75" y="13"/>
                                </a:lnTo>
                                <a:lnTo>
                                  <a:pt x="72" y="9"/>
                                </a:lnTo>
                                <a:lnTo>
                                  <a:pt x="71" y="7"/>
                                </a:lnTo>
                                <a:lnTo>
                                  <a:pt x="65" y="1"/>
                                </a:lnTo>
                                <a:lnTo>
                                  <a:pt x="60" y="0"/>
                                </a:lnTo>
                                <a:lnTo>
                                  <a:pt x="45" y="0"/>
                                </a:lnTo>
                                <a:lnTo>
                                  <a:pt x="39" y="3"/>
                                </a:lnTo>
                                <a:lnTo>
                                  <a:pt x="35" y="9"/>
                                </a:lnTo>
                                <a:lnTo>
                                  <a:pt x="33" y="12"/>
                                </a:lnTo>
                                <a:lnTo>
                                  <a:pt x="32" y="16"/>
                                </a:lnTo>
                                <a:lnTo>
                                  <a:pt x="32" y="23"/>
                                </a:lnTo>
                                <a:lnTo>
                                  <a:pt x="40" y="23"/>
                                </a:lnTo>
                                <a:lnTo>
                                  <a:pt x="40" y="18"/>
                                </a:lnTo>
                                <a:lnTo>
                                  <a:pt x="41" y="16"/>
                                </a:lnTo>
                                <a:lnTo>
                                  <a:pt x="42" y="13"/>
                                </a:lnTo>
                                <a:lnTo>
                                  <a:pt x="44" y="9"/>
                                </a:lnTo>
                                <a:lnTo>
                                  <a:pt x="48" y="7"/>
                                </a:lnTo>
                                <a:lnTo>
                                  <a:pt x="61" y="7"/>
                                </a:lnTo>
                                <a:lnTo>
                                  <a:pt x="66" y="12"/>
                                </a:lnTo>
                                <a:lnTo>
                                  <a:pt x="66" y="25"/>
                                </a:lnTo>
                                <a:lnTo>
                                  <a:pt x="63" y="30"/>
                                </a:lnTo>
                                <a:lnTo>
                                  <a:pt x="57" y="33"/>
                                </a:lnTo>
                                <a:lnTo>
                                  <a:pt x="49" y="38"/>
                                </a:lnTo>
                                <a:lnTo>
                                  <a:pt x="35" y="46"/>
                                </a:lnTo>
                                <a:lnTo>
                                  <a:pt x="31" y="52"/>
                                </a:lnTo>
                                <a:lnTo>
                                  <a:pt x="30" y="67"/>
                                </a:lnTo>
                                <a:lnTo>
                                  <a:pt x="74" y="67"/>
                                </a:lnTo>
                                <a:lnTo>
                                  <a:pt x="74" y="59"/>
                                </a:lnTo>
                                <a:lnTo>
                                  <a:pt x="39" y="59"/>
                                </a:lnTo>
                                <a:lnTo>
                                  <a:pt x="40" y="53"/>
                                </a:lnTo>
                                <a:lnTo>
                                  <a:pt x="43" y="50"/>
                                </a:lnTo>
                                <a:lnTo>
                                  <a:pt x="51" y="45"/>
                                </a:lnTo>
                                <a:lnTo>
                                  <a:pt x="70" y="35"/>
                                </a:lnTo>
                                <a:lnTo>
                                  <a:pt x="75" y="28"/>
                                </a:lnTo>
                                <a:close/>
                                <a:moveTo>
                                  <a:pt x="126" y="22"/>
                                </a:moveTo>
                                <a:lnTo>
                                  <a:pt x="124" y="13"/>
                                </a:lnTo>
                                <a:lnTo>
                                  <a:pt x="120" y="7"/>
                                </a:lnTo>
                                <a:lnTo>
                                  <a:pt x="118" y="4"/>
                                </a:lnTo>
                                <a:lnTo>
                                  <a:pt x="118" y="16"/>
                                </a:lnTo>
                                <a:lnTo>
                                  <a:pt x="118" y="54"/>
                                </a:lnTo>
                                <a:lnTo>
                                  <a:pt x="114" y="63"/>
                                </a:lnTo>
                                <a:lnTo>
                                  <a:pt x="96" y="63"/>
                                </a:lnTo>
                                <a:lnTo>
                                  <a:pt x="91" y="54"/>
                                </a:lnTo>
                                <a:lnTo>
                                  <a:pt x="91" y="16"/>
                                </a:lnTo>
                                <a:lnTo>
                                  <a:pt x="96" y="7"/>
                                </a:lnTo>
                                <a:lnTo>
                                  <a:pt x="113" y="7"/>
                                </a:lnTo>
                                <a:lnTo>
                                  <a:pt x="118" y="16"/>
                                </a:lnTo>
                                <a:lnTo>
                                  <a:pt x="118" y="4"/>
                                </a:lnTo>
                                <a:lnTo>
                                  <a:pt x="116" y="2"/>
                                </a:lnTo>
                                <a:lnTo>
                                  <a:pt x="111" y="0"/>
                                </a:lnTo>
                                <a:lnTo>
                                  <a:pt x="98" y="0"/>
                                </a:lnTo>
                                <a:lnTo>
                                  <a:pt x="93" y="2"/>
                                </a:lnTo>
                                <a:lnTo>
                                  <a:pt x="89" y="7"/>
                                </a:lnTo>
                                <a:lnTo>
                                  <a:pt x="85" y="13"/>
                                </a:lnTo>
                                <a:lnTo>
                                  <a:pt x="83" y="22"/>
                                </a:lnTo>
                                <a:lnTo>
                                  <a:pt x="83" y="35"/>
                                </a:lnTo>
                                <a:lnTo>
                                  <a:pt x="84" y="50"/>
                                </a:lnTo>
                                <a:lnTo>
                                  <a:pt x="88" y="60"/>
                                </a:lnTo>
                                <a:lnTo>
                                  <a:pt x="95" y="67"/>
                                </a:lnTo>
                                <a:lnTo>
                                  <a:pt x="105" y="69"/>
                                </a:lnTo>
                                <a:lnTo>
                                  <a:pt x="114" y="67"/>
                                </a:lnTo>
                                <a:lnTo>
                                  <a:pt x="119" y="63"/>
                                </a:lnTo>
                                <a:lnTo>
                                  <a:pt x="121" y="61"/>
                                </a:lnTo>
                                <a:lnTo>
                                  <a:pt x="125" y="50"/>
                                </a:lnTo>
                                <a:lnTo>
                                  <a:pt x="126" y="35"/>
                                </a:lnTo>
                                <a:lnTo>
                                  <a:pt x="126" y="22"/>
                                </a:lnTo>
                                <a:close/>
                                <a:moveTo>
                                  <a:pt x="178" y="22"/>
                                </a:moveTo>
                                <a:lnTo>
                                  <a:pt x="176" y="13"/>
                                </a:lnTo>
                                <a:lnTo>
                                  <a:pt x="172" y="7"/>
                                </a:lnTo>
                                <a:lnTo>
                                  <a:pt x="170" y="4"/>
                                </a:lnTo>
                                <a:lnTo>
                                  <a:pt x="170" y="16"/>
                                </a:lnTo>
                                <a:lnTo>
                                  <a:pt x="170" y="54"/>
                                </a:lnTo>
                                <a:lnTo>
                                  <a:pt x="165" y="63"/>
                                </a:lnTo>
                                <a:lnTo>
                                  <a:pt x="148" y="63"/>
                                </a:lnTo>
                                <a:lnTo>
                                  <a:pt x="143" y="54"/>
                                </a:lnTo>
                                <a:lnTo>
                                  <a:pt x="143" y="16"/>
                                </a:lnTo>
                                <a:lnTo>
                                  <a:pt x="148" y="7"/>
                                </a:lnTo>
                                <a:lnTo>
                                  <a:pt x="165" y="7"/>
                                </a:lnTo>
                                <a:lnTo>
                                  <a:pt x="170" y="16"/>
                                </a:lnTo>
                                <a:lnTo>
                                  <a:pt x="170" y="4"/>
                                </a:lnTo>
                                <a:lnTo>
                                  <a:pt x="168" y="2"/>
                                </a:lnTo>
                                <a:lnTo>
                                  <a:pt x="163" y="0"/>
                                </a:lnTo>
                                <a:lnTo>
                                  <a:pt x="150" y="0"/>
                                </a:lnTo>
                                <a:lnTo>
                                  <a:pt x="145" y="2"/>
                                </a:lnTo>
                                <a:lnTo>
                                  <a:pt x="141" y="7"/>
                                </a:lnTo>
                                <a:lnTo>
                                  <a:pt x="137" y="13"/>
                                </a:lnTo>
                                <a:lnTo>
                                  <a:pt x="135" y="22"/>
                                </a:lnTo>
                                <a:lnTo>
                                  <a:pt x="135" y="35"/>
                                </a:lnTo>
                                <a:lnTo>
                                  <a:pt x="136" y="50"/>
                                </a:lnTo>
                                <a:lnTo>
                                  <a:pt x="140" y="60"/>
                                </a:lnTo>
                                <a:lnTo>
                                  <a:pt x="147" y="67"/>
                                </a:lnTo>
                                <a:lnTo>
                                  <a:pt x="156" y="69"/>
                                </a:lnTo>
                                <a:lnTo>
                                  <a:pt x="166" y="67"/>
                                </a:lnTo>
                                <a:lnTo>
                                  <a:pt x="170" y="63"/>
                                </a:lnTo>
                                <a:lnTo>
                                  <a:pt x="173" y="61"/>
                                </a:lnTo>
                                <a:lnTo>
                                  <a:pt x="177" y="50"/>
                                </a:lnTo>
                                <a:lnTo>
                                  <a:pt x="178" y="35"/>
                                </a:lnTo>
                                <a:lnTo>
                                  <a:pt x="178" y="22"/>
                                </a:lnTo>
                                <a:close/>
                                <a:moveTo>
                                  <a:pt x="466" y="38"/>
                                </a:moveTo>
                                <a:lnTo>
                                  <a:pt x="444" y="38"/>
                                </a:lnTo>
                                <a:lnTo>
                                  <a:pt x="444" y="45"/>
                                </a:lnTo>
                                <a:lnTo>
                                  <a:pt x="466" y="45"/>
                                </a:lnTo>
                                <a:lnTo>
                                  <a:pt x="466" y="38"/>
                                </a:lnTo>
                                <a:close/>
                                <a:moveTo>
                                  <a:pt x="503" y="0"/>
                                </a:moveTo>
                                <a:lnTo>
                                  <a:pt x="498" y="0"/>
                                </a:lnTo>
                                <a:lnTo>
                                  <a:pt x="495" y="10"/>
                                </a:lnTo>
                                <a:lnTo>
                                  <a:pt x="493" y="11"/>
                                </a:lnTo>
                                <a:lnTo>
                                  <a:pt x="481" y="13"/>
                                </a:lnTo>
                                <a:lnTo>
                                  <a:pt x="481" y="19"/>
                                </a:lnTo>
                                <a:lnTo>
                                  <a:pt x="495" y="19"/>
                                </a:lnTo>
                                <a:lnTo>
                                  <a:pt x="495" y="67"/>
                                </a:lnTo>
                                <a:lnTo>
                                  <a:pt x="503" y="67"/>
                                </a:lnTo>
                                <a:lnTo>
                                  <a:pt x="503" y="0"/>
                                </a:lnTo>
                                <a:close/>
                                <a:moveTo>
                                  <a:pt x="570" y="22"/>
                                </a:moveTo>
                                <a:lnTo>
                                  <a:pt x="568" y="13"/>
                                </a:lnTo>
                                <a:lnTo>
                                  <a:pt x="564" y="7"/>
                                </a:lnTo>
                                <a:lnTo>
                                  <a:pt x="562" y="4"/>
                                </a:lnTo>
                                <a:lnTo>
                                  <a:pt x="562" y="16"/>
                                </a:lnTo>
                                <a:lnTo>
                                  <a:pt x="562" y="54"/>
                                </a:lnTo>
                                <a:lnTo>
                                  <a:pt x="558" y="63"/>
                                </a:lnTo>
                                <a:lnTo>
                                  <a:pt x="540" y="63"/>
                                </a:lnTo>
                                <a:lnTo>
                                  <a:pt x="535" y="54"/>
                                </a:lnTo>
                                <a:lnTo>
                                  <a:pt x="535" y="16"/>
                                </a:lnTo>
                                <a:lnTo>
                                  <a:pt x="540" y="7"/>
                                </a:lnTo>
                                <a:lnTo>
                                  <a:pt x="557" y="7"/>
                                </a:lnTo>
                                <a:lnTo>
                                  <a:pt x="562" y="16"/>
                                </a:lnTo>
                                <a:lnTo>
                                  <a:pt x="562" y="4"/>
                                </a:lnTo>
                                <a:lnTo>
                                  <a:pt x="560" y="2"/>
                                </a:lnTo>
                                <a:lnTo>
                                  <a:pt x="555" y="0"/>
                                </a:lnTo>
                                <a:lnTo>
                                  <a:pt x="542" y="0"/>
                                </a:lnTo>
                                <a:lnTo>
                                  <a:pt x="537" y="2"/>
                                </a:lnTo>
                                <a:lnTo>
                                  <a:pt x="533" y="7"/>
                                </a:lnTo>
                                <a:lnTo>
                                  <a:pt x="529" y="13"/>
                                </a:lnTo>
                                <a:lnTo>
                                  <a:pt x="527" y="22"/>
                                </a:lnTo>
                                <a:lnTo>
                                  <a:pt x="527" y="35"/>
                                </a:lnTo>
                                <a:lnTo>
                                  <a:pt x="528" y="50"/>
                                </a:lnTo>
                                <a:lnTo>
                                  <a:pt x="532" y="60"/>
                                </a:lnTo>
                                <a:lnTo>
                                  <a:pt x="539" y="67"/>
                                </a:lnTo>
                                <a:lnTo>
                                  <a:pt x="549" y="69"/>
                                </a:lnTo>
                                <a:lnTo>
                                  <a:pt x="558" y="67"/>
                                </a:lnTo>
                                <a:lnTo>
                                  <a:pt x="563" y="63"/>
                                </a:lnTo>
                                <a:lnTo>
                                  <a:pt x="565" y="61"/>
                                </a:lnTo>
                                <a:lnTo>
                                  <a:pt x="569" y="50"/>
                                </a:lnTo>
                                <a:lnTo>
                                  <a:pt x="570" y="35"/>
                                </a:lnTo>
                                <a:lnTo>
                                  <a:pt x="570" y="22"/>
                                </a:lnTo>
                                <a:close/>
                                <a:moveTo>
                                  <a:pt x="622" y="22"/>
                                </a:moveTo>
                                <a:lnTo>
                                  <a:pt x="620" y="13"/>
                                </a:lnTo>
                                <a:lnTo>
                                  <a:pt x="616" y="7"/>
                                </a:lnTo>
                                <a:lnTo>
                                  <a:pt x="614" y="4"/>
                                </a:lnTo>
                                <a:lnTo>
                                  <a:pt x="614" y="16"/>
                                </a:lnTo>
                                <a:lnTo>
                                  <a:pt x="614" y="54"/>
                                </a:lnTo>
                                <a:lnTo>
                                  <a:pt x="609" y="63"/>
                                </a:lnTo>
                                <a:lnTo>
                                  <a:pt x="592" y="63"/>
                                </a:lnTo>
                                <a:lnTo>
                                  <a:pt x="587" y="54"/>
                                </a:lnTo>
                                <a:lnTo>
                                  <a:pt x="587" y="16"/>
                                </a:lnTo>
                                <a:lnTo>
                                  <a:pt x="592" y="7"/>
                                </a:lnTo>
                                <a:lnTo>
                                  <a:pt x="609" y="7"/>
                                </a:lnTo>
                                <a:lnTo>
                                  <a:pt x="614" y="16"/>
                                </a:lnTo>
                                <a:lnTo>
                                  <a:pt x="614" y="4"/>
                                </a:lnTo>
                                <a:lnTo>
                                  <a:pt x="612" y="2"/>
                                </a:lnTo>
                                <a:lnTo>
                                  <a:pt x="607" y="0"/>
                                </a:lnTo>
                                <a:lnTo>
                                  <a:pt x="594" y="0"/>
                                </a:lnTo>
                                <a:lnTo>
                                  <a:pt x="589" y="2"/>
                                </a:lnTo>
                                <a:lnTo>
                                  <a:pt x="585" y="7"/>
                                </a:lnTo>
                                <a:lnTo>
                                  <a:pt x="581" y="13"/>
                                </a:lnTo>
                                <a:lnTo>
                                  <a:pt x="579" y="22"/>
                                </a:lnTo>
                                <a:lnTo>
                                  <a:pt x="579" y="35"/>
                                </a:lnTo>
                                <a:lnTo>
                                  <a:pt x="580" y="50"/>
                                </a:lnTo>
                                <a:lnTo>
                                  <a:pt x="584" y="60"/>
                                </a:lnTo>
                                <a:lnTo>
                                  <a:pt x="591" y="67"/>
                                </a:lnTo>
                                <a:lnTo>
                                  <a:pt x="600" y="69"/>
                                </a:lnTo>
                                <a:lnTo>
                                  <a:pt x="610" y="67"/>
                                </a:lnTo>
                                <a:lnTo>
                                  <a:pt x="615" y="63"/>
                                </a:lnTo>
                                <a:lnTo>
                                  <a:pt x="617" y="61"/>
                                </a:lnTo>
                                <a:lnTo>
                                  <a:pt x="621" y="50"/>
                                </a:lnTo>
                                <a:lnTo>
                                  <a:pt x="622" y="35"/>
                                </a:lnTo>
                                <a:lnTo>
                                  <a:pt x="622" y="22"/>
                                </a:lnTo>
                                <a:close/>
                                <a:moveTo>
                                  <a:pt x="818" y="140"/>
                                </a:moveTo>
                                <a:lnTo>
                                  <a:pt x="815" y="140"/>
                                </a:lnTo>
                                <a:lnTo>
                                  <a:pt x="810" y="140"/>
                                </a:lnTo>
                                <a:lnTo>
                                  <a:pt x="805" y="143"/>
                                </a:lnTo>
                                <a:lnTo>
                                  <a:pt x="801" y="151"/>
                                </a:lnTo>
                                <a:lnTo>
                                  <a:pt x="801" y="142"/>
                                </a:lnTo>
                                <a:lnTo>
                                  <a:pt x="793" y="142"/>
                                </a:lnTo>
                                <a:lnTo>
                                  <a:pt x="793" y="195"/>
                                </a:lnTo>
                                <a:lnTo>
                                  <a:pt x="801" y="195"/>
                                </a:lnTo>
                                <a:lnTo>
                                  <a:pt x="801" y="155"/>
                                </a:lnTo>
                                <a:lnTo>
                                  <a:pt x="804" y="151"/>
                                </a:lnTo>
                                <a:lnTo>
                                  <a:pt x="807" y="149"/>
                                </a:lnTo>
                                <a:lnTo>
                                  <a:pt x="818" y="149"/>
                                </a:lnTo>
                                <a:lnTo>
                                  <a:pt x="818" y="140"/>
                                </a:lnTo>
                                <a:close/>
                                <a:moveTo>
                                  <a:pt x="872" y="163"/>
                                </a:moveTo>
                                <a:lnTo>
                                  <a:pt x="872" y="158"/>
                                </a:lnTo>
                                <a:lnTo>
                                  <a:pt x="868" y="148"/>
                                </a:lnTo>
                                <a:lnTo>
                                  <a:pt x="867" y="146"/>
                                </a:lnTo>
                                <a:lnTo>
                                  <a:pt x="863" y="143"/>
                                </a:lnTo>
                                <a:lnTo>
                                  <a:pt x="863" y="155"/>
                                </a:lnTo>
                                <a:lnTo>
                                  <a:pt x="863" y="165"/>
                                </a:lnTo>
                                <a:lnTo>
                                  <a:pt x="833" y="165"/>
                                </a:lnTo>
                                <a:lnTo>
                                  <a:pt x="834" y="155"/>
                                </a:lnTo>
                                <a:lnTo>
                                  <a:pt x="840" y="148"/>
                                </a:lnTo>
                                <a:lnTo>
                                  <a:pt x="857" y="148"/>
                                </a:lnTo>
                                <a:lnTo>
                                  <a:pt x="863" y="155"/>
                                </a:lnTo>
                                <a:lnTo>
                                  <a:pt x="863" y="143"/>
                                </a:lnTo>
                                <a:lnTo>
                                  <a:pt x="859" y="140"/>
                                </a:lnTo>
                                <a:lnTo>
                                  <a:pt x="833" y="140"/>
                                </a:lnTo>
                                <a:lnTo>
                                  <a:pt x="824" y="152"/>
                                </a:lnTo>
                                <a:lnTo>
                                  <a:pt x="824" y="187"/>
                                </a:lnTo>
                                <a:lnTo>
                                  <a:pt x="833" y="198"/>
                                </a:lnTo>
                                <a:lnTo>
                                  <a:pt x="861" y="198"/>
                                </a:lnTo>
                                <a:lnTo>
                                  <a:pt x="869" y="191"/>
                                </a:lnTo>
                                <a:lnTo>
                                  <a:pt x="869" y="190"/>
                                </a:lnTo>
                                <a:lnTo>
                                  <a:pt x="871" y="179"/>
                                </a:lnTo>
                                <a:lnTo>
                                  <a:pt x="863" y="179"/>
                                </a:lnTo>
                                <a:lnTo>
                                  <a:pt x="860" y="186"/>
                                </a:lnTo>
                                <a:lnTo>
                                  <a:pt x="855" y="190"/>
                                </a:lnTo>
                                <a:lnTo>
                                  <a:pt x="843" y="190"/>
                                </a:lnTo>
                                <a:lnTo>
                                  <a:pt x="838" y="187"/>
                                </a:lnTo>
                                <a:lnTo>
                                  <a:pt x="836" y="183"/>
                                </a:lnTo>
                                <a:lnTo>
                                  <a:pt x="834" y="180"/>
                                </a:lnTo>
                                <a:lnTo>
                                  <a:pt x="833" y="177"/>
                                </a:lnTo>
                                <a:lnTo>
                                  <a:pt x="833" y="171"/>
                                </a:lnTo>
                                <a:lnTo>
                                  <a:pt x="872" y="171"/>
                                </a:lnTo>
                                <a:lnTo>
                                  <a:pt x="872" y="165"/>
                                </a:lnTo>
                                <a:lnTo>
                                  <a:pt x="872" y="163"/>
                                </a:lnTo>
                                <a:close/>
                                <a:moveTo>
                                  <a:pt x="924" y="173"/>
                                </a:moveTo>
                                <a:lnTo>
                                  <a:pt x="919" y="168"/>
                                </a:lnTo>
                                <a:lnTo>
                                  <a:pt x="894" y="162"/>
                                </a:lnTo>
                                <a:lnTo>
                                  <a:pt x="891" y="160"/>
                                </a:lnTo>
                                <a:lnTo>
                                  <a:pt x="891" y="151"/>
                                </a:lnTo>
                                <a:lnTo>
                                  <a:pt x="895" y="148"/>
                                </a:lnTo>
                                <a:lnTo>
                                  <a:pt x="909" y="148"/>
                                </a:lnTo>
                                <a:lnTo>
                                  <a:pt x="913" y="151"/>
                                </a:lnTo>
                                <a:lnTo>
                                  <a:pt x="913" y="157"/>
                                </a:lnTo>
                                <a:lnTo>
                                  <a:pt x="922" y="157"/>
                                </a:lnTo>
                                <a:lnTo>
                                  <a:pt x="922" y="148"/>
                                </a:lnTo>
                                <a:lnTo>
                                  <a:pt x="922" y="146"/>
                                </a:lnTo>
                                <a:lnTo>
                                  <a:pt x="915" y="140"/>
                                </a:lnTo>
                                <a:lnTo>
                                  <a:pt x="890" y="140"/>
                                </a:lnTo>
                                <a:lnTo>
                                  <a:pt x="882" y="147"/>
                                </a:lnTo>
                                <a:lnTo>
                                  <a:pt x="882" y="165"/>
                                </a:lnTo>
                                <a:lnTo>
                                  <a:pt x="886" y="169"/>
                                </a:lnTo>
                                <a:lnTo>
                                  <a:pt x="913" y="175"/>
                                </a:lnTo>
                                <a:lnTo>
                                  <a:pt x="915" y="178"/>
                                </a:lnTo>
                                <a:lnTo>
                                  <a:pt x="915" y="187"/>
                                </a:lnTo>
                                <a:lnTo>
                                  <a:pt x="910" y="190"/>
                                </a:lnTo>
                                <a:lnTo>
                                  <a:pt x="898" y="190"/>
                                </a:lnTo>
                                <a:lnTo>
                                  <a:pt x="894" y="189"/>
                                </a:lnTo>
                                <a:lnTo>
                                  <a:pt x="892" y="186"/>
                                </a:lnTo>
                                <a:lnTo>
                                  <a:pt x="890" y="185"/>
                                </a:lnTo>
                                <a:lnTo>
                                  <a:pt x="890" y="183"/>
                                </a:lnTo>
                                <a:lnTo>
                                  <a:pt x="889" y="179"/>
                                </a:lnTo>
                                <a:lnTo>
                                  <a:pt x="880" y="179"/>
                                </a:lnTo>
                                <a:lnTo>
                                  <a:pt x="881" y="192"/>
                                </a:lnTo>
                                <a:lnTo>
                                  <a:pt x="888" y="198"/>
                                </a:lnTo>
                                <a:lnTo>
                                  <a:pt x="915" y="198"/>
                                </a:lnTo>
                                <a:lnTo>
                                  <a:pt x="924" y="191"/>
                                </a:lnTo>
                                <a:lnTo>
                                  <a:pt x="924" y="190"/>
                                </a:lnTo>
                                <a:lnTo>
                                  <a:pt x="924" y="173"/>
                                </a:lnTo>
                                <a:close/>
                                <a:moveTo>
                                  <a:pt x="944" y="142"/>
                                </a:moveTo>
                                <a:lnTo>
                                  <a:pt x="935" y="142"/>
                                </a:lnTo>
                                <a:lnTo>
                                  <a:pt x="935" y="196"/>
                                </a:lnTo>
                                <a:lnTo>
                                  <a:pt x="944" y="196"/>
                                </a:lnTo>
                                <a:lnTo>
                                  <a:pt x="944" y="142"/>
                                </a:lnTo>
                                <a:close/>
                                <a:moveTo>
                                  <a:pt x="944" y="121"/>
                                </a:moveTo>
                                <a:lnTo>
                                  <a:pt x="935" y="121"/>
                                </a:lnTo>
                                <a:lnTo>
                                  <a:pt x="935" y="131"/>
                                </a:lnTo>
                                <a:lnTo>
                                  <a:pt x="944" y="131"/>
                                </a:lnTo>
                                <a:lnTo>
                                  <a:pt x="944" y="121"/>
                                </a:lnTo>
                                <a:close/>
                                <a:moveTo>
                                  <a:pt x="1002" y="121"/>
                                </a:moveTo>
                                <a:lnTo>
                                  <a:pt x="993" y="121"/>
                                </a:lnTo>
                                <a:lnTo>
                                  <a:pt x="993" y="148"/>
                                </a:lnTo>
                                <a:lnTo>
                                  <a:pt x="993" y="156"/>
                                </a:lnTo>
                                <a:lnTo>
                                  <a:pt x="993" y="182"/>
                                </a:lnTo>
                                <a:lnTo>
                                  <a:pt x="987" y="190"/>
                                </a:lnTo>
                                <a:lnTo>
                                  <a:pt x="969" y="190"/>
                                </a:lnTo>
                                <a:lnTo>
                                  <a:pt x="963" y="182"/>
                                </a:lnTo>
                                <a:lnTo>
                                  <a:pt x="963" y="156"/>
                                </a:lnTo>
                                <a:lnTo>
                                  <a:pt x="969" y="148"/>
                                </a:lnTo>
                                <a:lnTo>
                                  <a:pt x="987" y="148"/>
                                </a:lnTo>
                                <a:lnTo>
                                  <a:pt x="993" y="156"/>
                                </a:lnTo>
                                <a:lnTo>
                                  <a:pt x="993" y="148"/>
                                </a:lnTo>
                                <a:lnTo>
                                  <a:pt x="990" y="143"/>
                                </a:lnTo>
                                <a:lnTo>
                                  <a:pt x="984" y="140"/>
                                </a:lnTo>
                                <a:lnTo>
                                  <a:pt x="963" y="140"/>
                                </a:lnTo>
                                <a:lnTo>
                                  <a:pt x="954" y="151"/>
                                </a:lnTo>
                                <a:lnTo>
                                  <a:pt x="954" y="187"/>
                                </a:lnTo>
                                <a:lnTo>
                                  <a:pt x="962" y="198"/>
                                </a:lnTo>
                                <a:lnTo>
                                  <a:pt x="984" y="198"/>
                                </a:lnTo>
                                <a:lnTo>
                                  <a:pt x="989" y="195"/>
                                </a:lnTo>
                                <a:lnTo>
                                  <a:pt x="993" y="190"/>
                                </a:lnTo>
                                <a:lnTo>
                                  <a:pt x="994" y="188"/>
                                </a:lnTo>
                                <a:lnTo>
                                  <a:pt x="994" y="195"/>
                                </a:lnTo>
                                <a:lnTo>
                                  <a:pt x="1002" y="195"/>
                                </a:lnTo>
                                <a:lnTo>
                                  <a:pt x="1002" y="188"/>
                                </a:lnTo>
                                <a:lnTo>
                                  <a:pt x="1002" y="148"/>
                                </a:lnTo>
                                <a:lnTo>
                                  <a:pt x="1002" y="121"/>
                                </a:lnTo>
                                <a:close/>
                                <a:moveTo>
                                  <a:pt x="1008" y="22"/>
                                </a:moveTo>
                                <a:lnTo>
                                  <a:pt x="1006" y="13"/>
                                </a:lnTo>
                                <a:lnTo>
                                  <a:pt x="1001" y="7"/>
                                </a:lnTo>
                                <a:lnTo>
                                  <a:pt x="999" y="4"/>
                                </a:lnTo>
                                <a:lnTo>
                                  <a:pt x="999" y="16"/>
                                </a:lnTo>
                                <a:lnTo>
                                  <a:pt x="999" y="54"/>
                                </a:lnTo>
                                <a:lnTo>
                                  <a:pt x="995" y="63"/>
                                </a:lnTo>
                                <a:lnTo>
                                  <a:pt x="977" y="63"/>
                                </a:lnTo>
                                <a:lnTo>
                                  <a:pt x="973" y="54"/>
                                </a:lnTo>
                                <a:lnTo>
                                  <a:pt x="973" y="16"/>
                                </a:lnTo>
                                <a:lnTo>
                                  <a:pt x="977" y="7"/>
                                </a:lnTo>
                                <a:lnTo>
                                  <a:pt x="995" y="7"/>
                                </a:lnTo>
                                <a:lnTo>
                                  <a:pt x="999" y="16"/>
                                </a:lnTo>
                                <a:lnTo>
                                  <a:pt x="999" y="4"/>
                                </a:lnTo>
                                <a:lnTo>
                                  <a:pt x="998" y="2"/>
                                </a:lnTo>
                                <a:lnTo>
                                  <a:pt x="992" y="0"/>
                                </a:lnTo>
                                <a:lnTo>
                                  <a:pt x="980" y="0"/>
                                </a:lnTo>
                                <a:lnTo>
                                  <a:pt x="974" y="2"/>
                                </a:lnTo>
                                <a:lnTo>
                                  <a:pt x="971" y="7"/>
                                </a:lnTo>
                                <a:lnTo>
                                  <a:pt x="967" y="13"/>
                                </a:lnTo>
                                <a:lnTo>
                                  <a:pt x="965" y="22"/>
                                </a:lnTo>
                                <a:lnTo>
                                  <a:pt x="965" y="35"/>
                                </a:lnTo>
                                <a:lnTo>
                                  <a:pt x="966" y="50"/>
                                </a:lnTo>
                                <a:lnTo>
                                  <a:pt x="970" y="60"/>
                                </a:lnTo>
                                <a:lnTo>
                                  <a:pt x="977" y="67"/>
                                </a:lnTo>
                                <a:lnTo>
                                  <a:pt x="986" y="69"/>
                                </a:lnTo>
                                <a:lnTo>
                                  <a:pt x="996" y="67"/>
                                </a:lnTo>
                                <a:lnTo>
                                  <a:pt x="1000" y="63"/>
                                </a:lnTo>
                                <a:lnTo>
                                  <a:pt x="1002" y="61"/>
                                </a:lnTo>
                                <a:lnTo>
                                  <a:pt x="1006" y="50"/>
                                </a:lnTo>
                                <a:lnTo>
                                  <a:pt x="1008" y="35"/>
                                </a:lnTo>
                                <a:lnTo>
                                  <a:pt x="1008" y="22"/>
                                </a:lnTo>
                                <a:close/>
                                <a:moveTo>
                                  <a:pt x="1057" y="142"/>
                                </a:moveTo>
                                <a:lnTo>
                                  <a:pt x="1049" y="142"/>
                                </a:lnTo>
                                <a:lnTo>
                                  <a:pt x="1049" y="183"/>
                                </a:lnTo>
                                <a:lnTo>
                                  <a:pt x="1043" y="190"/>
                                </a:lnTo>
                                <a:lnTo>
                                  <a:pt x="1028" y="190"/>
                                </a:lnTo>
                                <a:lnTo>
                                  <a:pt x="1023" y="186"/>
                                </a:lnTo>
                                <a:lnTo>
                                  <a:pt x="1023" y="142"/>
                                </a:lnTo>
                                <a:lnTo>
                                  <a:pt x="1015" y="142"/>
                                </a:lnTo>
                                <a:lnTo>
                                  <a:pt x="1015" y="192"/>
                                </a:lnTo>
                                <a:lnTo>
                                  <a:pt x="1021" y="198"/>
                                </a:lnTo>
                                <a:lnTo>
                                  <a:pt x="1040" y="198"/>
                                </a:lnTo>
                                <a:lnTo>
                                  <a:pt x="1045" y="195"/>
                                </a:lnTo>
                                <a:lnTo>
                                  <a:pt x="1048" y="190"/>
                                </a:lnTo>
                                <a:lnTo>
                                  <a:pt x="1050" y="188"/>
                                </a:lnTo>
                                <a:lnTo>
                                  <a:pt x="1050" y="195"/>
                                </a:lnTo>
                                <a:lnTo>
                                  <a:pt x="1057" y="195"/>
                                </a:lnTo>
                                <a:lnTo>
                                  <a:pt x="1057" y="188"/>
                                </a:lnTo>
                                <a:lnTo>
                                  <a:pt x="1057" y="142"/>
                                </a:lnTo>
                                <a:close/>
                                <a:moveTo>
                                  <a:pt x="1120" y="190"/>
                                </a:moveTo>
                                <a:lnTo>
                                  <a:pt x="1118" y="191"/>
                                </a:lnTo>
                                <a:lnTo>
                                  <a:pt x="1115" y="191"/>
                                </a:lnTo>
                                <a:lnTo>
                                  <a:pt x="1114" y="190"/>
                                </a:lnTo>
                                <a:lnTo>
                                  <a:pt x="1114" y="189"/>
                                </a:lnTo>
                                <a:lnTo>
                                  <a:pt x="1114" y="169"/>
                                </a:lnTo>
                                <a:lnTo>
                                  <a:pt x="1114" y="148"/>
                                </a:lnTo>
                                <a:lnTo>
                                  <a:pt x="1114" y="145"/>
                                </a:lnTo>
                                <a:lnTo>
                                  <a:pt x="1107" y="140"/>
                                </a:lnTo>
                                <a:lnTo>
                                  <a:pt x="1085" y="140"/>
                                </a:lnTo>
                                <a:lnTo>
                                  <a:pt x="1079" y="142"/>
                                </a:lnTo>
                                <a:lnTo>
                                  <a:pt x="1075" y="146"/>
                                </a:lnTo>
                                <a:lnTo>
                                  <a:pt x="1073" y="149"/>
                                </a:lnTo>
                                <a:lnTo>
                                  <a:pt x="1072" y="152"/>
                                </a:lnTo>
                                <a:lnTo>
                                  <a:pt x="1072" y="158"/>
                                </a:lnTo>
                                <a:lnTo>
                                  <a:pt x="1080" y="158"/>
                                </a:lnTo>
                                <a:lnTo>
                                  <a:pt x="1081" y="151"/>
                                </a:lnTo>
                                <a:lnTo>
                                  <a:pt x="1085" y="148"/>
                                </a:lnTo>
                                <a:lnTo>
                                  <a:pt x="1101" y="148"/>
                                </a:lnTo>
                                <a:lnTo>
                                  <a:pt x="1105" y="151"/>
                                </a:lnTo>
                                <a:lnTo>
                                  <a:pt x="1105" y="169"/>
                                </a:lnTo>
                                <a:lnTo>
                                  <a:pt x="1105" y="181"/>
                                </a:lnTo>
                                <a:lnTo>
                                  <a:pt x="1104" y="183"/>
                                </a:lnTo>
                                <a:lnTo>
                                  <a:pt x="1098" y="189"/>
                                </a:lnTo>
                                <a:lnTo>
                                  <a:pt x="1094" y="190"/>
                                </a:lnTo>
                                <a:lnTo>
                                  <a:pt x="1082" y="190"/>
                                </a:lnTo>
                                <a:lnTo>
                                  <a:pt x="1078" y="187"/>
                                </a:lnTo>
                                <a:lnTo>
                                  <a:pt x="1078" y="176"/>
                                </a:lnTo>
                                <a:lnTo>
                                  <a:pt x="1082" y="173"/>
                                </a:lnTo>
                                <a:lnTo>
                                  <a:pt x="1100" y="171"/>
                                </a:lnTo>
                                <a:lnTo>
                                  <a:pt x="1102" y="170"/>
                                </a:lnTo>
                                <a:lnTo>
                                  <a:pt x="1105" y="169"/>
                                </a:lnTo>
                                <a:lnTo>
                                  <a:pt x="1105" y="151"/>
                                </a:lnTo>
                                <a:lnTo>
                                  <a:pt x="1105" y="162"/>
                                </a:lnTo>
                                <a:lnTo>
                                  <a:pt x="1103" y="163"/>
                                </a:lnTo>
                                <a:lnTo>
                                  <a:pt x="1084" y="166"/>
                                </a:lnTo>
                                <a:lnTo>
                                  <a:pt x="1082" y="166"/>
                                </a:lnTo>
                                <a:lnTo>
                                  <a:pt x="1079" y="168"/>
                                </a:lnTo>
                                <a:lnTo>
                                  <a:pt x="1073" y="170"/>
                                </a:lnTo>
                                <a:lnTo>
                                  <a:pt x="1069" y="175"/>
                                </a:lnTo>
                                <a:lnTo>
                                  <a:pt x="1069" y="192"/>
                                </a:lnTo>
                                <a:lnTo>
                                  <a:pt x="1076" y="198"/>
                                </a:lnTo>
                                <a:lnTo>
                                  <a:pt x="1094" y="198"/>
                                </a:lnTo>
                                <a:lnTo>
                                  <a:pt x="1099" y="195"/>
                                </a:lnTo>
                                <a:lnTo>
                                  <a:pt x="1105" y="190"/>
                                </a:lnTo>
                                <a:lnTo>
                                  <a:pt x="1106" y="195"/>
                                </a:lnTo>
                                <a:lnTo>
                                  <a:pt x="1109" y="198"/>
                                </a:lnTo>
                                <a:lnTo>
                                  <a:pt x="1116" y="198"/>
                                </a:lnTo>
                                <a:lnTo>
                                  <a:pt x="1117" y="198"/>
                                </a:lnTo>
                                <a:lnTo>
                                  <a:pt x="1120" y="197"/>
                                </a:lnTo>
                                <a:lnTo>
                                  <a:pt x="1120" y="191"/>
                                </a:lnTo>
                                <a:lnTo>
                                  <a:pt x="1120" y="190"/>
                                </a:lnTo>
                                <a:close/>
                                <a:moveTo>
                                  <a:pt x="1138" y="121"/>
                                </a:moveTo>
                                <a:lnTo>
                                  <a:pt x="1129" y="121"/>
                                </a:lnTo>
                                <a:lnTo>
                                  <a:pt x="1129" y="195"/>
                                </a:lnTo>
                                <a:lnTo>
                                  <a:pt x="1138" y="195"/>
                                </a:lnTo>
                                <a:lnTo>
                                  <a:pt x="1138" y="121"/>
                                </a:lnTo>
                                <a:close/>
                                <a:moveTo>
                                  <a:pt x="1378" y="0"/>
                                </a:moveTo>
                                <a:lnTo>
                                  <a:pt x="1372" y="0"/>
                                </a:lnTo>
                                <a:lnTo>
                                  <a:pt x="1370" y="10"/>
                                </a:lnTo>
                                <a:lnTo>
                                  <a:pt x="1368" y="11"/>
                                </a:lnTo>
                                <a:lnTo>
                                  <a:pt x="1355" y="13"/>
                                </a:lnTo>
                                <a:lnTo>
                                  <a:pt x="1355" y="19"/>
                                </a:lnTo>
                                <a:lnTo>
                                  <a:pt x="1370" y="19"/>
                                </a:lnTo>
                                <a:lnTo>
                                  <a:pt x="1370" y="67"/>
                                </a:lnTo>
                                <a:lnTo>
                                  <a:pt x="1378" y="67"/>
                                </a:lnTo>
                                <a:lnTo>
                                  <a:pt x="1378" y="0"/>
                                </a:lnTo>
                                <a:close/>
                                <a:moveTo>
                                  <a:pt x="1445" y="22"/>
                                </a:moveTo>
                                <a:lnTo>
                                  <a:pt x="1443" y="13"/>
                                </a:lnTo>
                                <a:lnTo>
                                  <a:pt x="1438" y="7"/>
                                </a:lnTo>
                                <a:lnTo>
                                  <a:pt x="1436" y="4"/>
                                </a:lnTo>
                                <a:lnTo>
                                  <a:pt x="1436" y="16"/>
                                </a:lnTo>
                                <a:lnTo>
                                  <a:pt x="1436" y="54"/>
                                </a:lnTo>
                                <a:lnTo>
                                  <a:pt x="1432" y="63"/>
                                </a:lnTo>
                                <a:lnTo>
                                  <a:pt x="1414" y="63"/>
                                </a:lnTo>
                                <a:lnTo>
                                  <a:pt x="1410" y="54"/>
                                </a:lnTo>
                                <a:lnTo>
                                  <a:pt x="1410" y="16"/>
                                </a:lnTo>
                                <a:lnTo>
                                  <a:pt x="1414" y="7"/>
                                </a:lnTo>
                                <a:lnTo>
                                  <a:pt x="1432" y="7"/>
                                </a:lnTo>
                                <a:lnTo>
                                  <a:pt x="1436" y="16"/>
                                </a:lnTo>
                                <a:lnTo>
                                  <a:pt x="1436" y="4"/>
                                </a:lnTo>
                                <a:lnTo>
                                  <a:pt x="1435" y="2"/>
                                </a:lnTo>
                                <a:lnTo>
                                  <a:pt x="1429" y="0"/>
                                </a:lnTo>
                                <a:lnTo>
                                  <a:pt x="1417" y="0"/>
                                </a:lnTo>
                                <a:lnTo>
                                  <a:pt x="1411" y="2"/>
                                </a:lnTo>
                                <a:lnTo>
                                  <a:pt x="1408" y="7"/>
                                </a:lnTo>
                                <a:lnTo>
                                  <a:pt x="1404" y="13"/>
                                </a:lnTo>
                                <a:lnTo>
                                  <a:pt x="1401" y="22"/>
                                </a:lnTo>
                                <a:lnTo>
                                  <a:pt x="1401" y="35"/>
                                </a:lnTo>
                                <a:lnTo>
                                  <a:pt x="1403" y="50"/>
                                </a:lnTo>
                                <a:lnTo>
                                  <a:pt x="1407" y="60"/>
                                </a:lnTo>
                                <a:lnTo>
                                  <a:pt x="1414" y="67"/>
                                </a:lnTo>
                                <a:lnTo>
                                  <a:pt x="1423" y="69"/>
                                </a:lnTo>
                                <a:lnTo>
                                  <a:pt x="1432" y="67"/>
                                </a:lnTo>
                                <a:lnTo>
                                  <a:pt x="1437" y="63"/>
                                </a:lnTo>
                                <a:lnTo>
                                  <a:pt x="1439" y="61"/>
                                </a:lnTo>
                                <a:lnTo>
                                  <a:pt x="1443" y="50"/>
                                </a:lnTo>
                                <a:lnTo>
                                  <a:pt x="1445" y="35"/>
                                </a:lnTo>
                                <a:lnTo>
                                  <a:pt x="1445" y="22"/>
                                </a:lnTo>
                                <a:close/>
                                <a:moveTo>
                                  <a:pt x="1497" y="22"/>
                                </a:moveTo>
                                <a:lnTo>
                                  <a:pt x="1495" y="13"/>
                                </a:lnTo>
                                <a:lnTo>
                                  <a:pt x="1490" y="7"/>
                                </a:lnTo>
                                <a:lnTo>
                                  <a:pt x="1488" y="4"/>
                                </a:lnTo>
                                <a:lnTo>
                                  <a:pt x="1488" y="16"/>
                                </a:lnTo>
                                <a:lnTo>
                                  <a:pt x="1488" y="54"/>
                                </a:lnTo>
                                <a:lnTo>
                                  <a:pt x="1484" y="63"/>
                                </a:lnTo>
                                <a:lnTo>
                                  <a:pt x="1466" y="63"/>
                                </a:lnTo>
                                <a:lnTo>
                                  <a:pt x="1462" y="54"/>
                                </a:lnTo>
                                <a:lnTo>
                                  <a:pt x="1462" y="16"/>
                                </a:lnTo>
                                <a:lnTo>
                                  <a:pt x="1466" y="7"/>
                                </a:lnTo>
                                <a:lnTo>
                                  <a:pt x="1484" y="7"/>
                                </a:lnTo>
                                <a:lnTo>
                                  <a:pt x="1488" y="16"/>
                                </a:lnTo>
                                <a:lnTo>
                                  <a:pt x="1488" y="4"/>
                                </a:lnTo>
                                <a:lnTo>
                                  <a:pt x="1487" y="2"/>
                                </a:lnTo>
                                <a:lnTo>
                                  <a:pt x="1481" y="0"/>
                                </a:lnTo>
                                <a:lnTo>
                                  <a:pt x="1469" y="0"/>
                                </a:lnTo>
                                <a:lnTo>
                                  <a:pt x="1463" y="2"/>
                                </a:lnTo>
                                <a:lnTo>
                                  <a:pt x="1460" y="7"/>
                                </a:lnTo>
                                <a:lnTo>
                                  <a:pt x="1455" y="13"/>
                                </a:lnTo>
                                <a:lnTo>
                                  <a:pt x="1453" y="22"/>
                                </a:lnTo>
                                <a:lnTo>
                                  <a:pt x="1453" y="35"/>
                                </a:lnTo>
                                <a:lnTo>
                                  <a:pt x="1455" y="50"/>
                                </a:lnTo>
                                <a:lnTo>
                                  <a:pt x="1459" y="60"/>
                                </a:lnTo>
                                <a:lnTo>
                                  <a:pt x="1466" y="67"/>
                                </a:lnTo>
                                <a:lnTo>
                                  <a:pt x="1475" y="69"/>
                                </a:lnTo>
                                <a:lnTo>
                                  <a:pt x="1484" y="67"/>
                                </a:lnTo>
                                <a:lnTo>
                                  <a:pt x="1489" y="63"/>
                                </a:lnTo>
                                <a:lnTo>
                                  <a:pt x="1491" y="61"/>
                                </a:lnTo>
                                <a:lnTo>
                                  <a:pt x="1495" y="50"/>
                                </a:lnTo>
                                <a:lnTo>
                                  <a:pt x="1497" y="35"/>
                                </a:lnTo>
                                <a:lnTo>
                                  <a:pt x="1497" y="22"/>
                                </a:lnTo>
                                <a:close/>
                                <a:moveTo>
                                  <a:pt x="1837" y="28"/>
                                </a:moveTo>
                                <a:lnTo>
                                  <a:pt x="1837" y="13"/>
                                </a:lnTo>
                                <a:lnTo>
                                  <a:pt x="1835" y="9"/>
                                </a:lnTo>
                                <a:lnTo>
                                  <a:pt x="1833" y="7"/>
                                </a:lnTo>
                                <a:lnTo>
                                  <a:pt x="1827" y="1"/>
                                </a:lnTo>
                                <a:lnTo>
                                  <a:pt x="1822" y="0"/>
                                </a:lnTo>
                                <a:lnTo>
                                  <a:pt x="1808" y="0"/>
                                </a:lnTo>
                                <a:lnTo>
                                  <a:pt x="1801" y="3"/>
                                </a:lnTo>
                                <a:lnTo>
                                  <a:pt x="1798" y="9"/>
                                </a:lnTo>
                                <a:lnTo>
                                  <a:pt x="1795" y="12"/>
                                </a:lnTo>
                                <a:lnTo>
                                  <a:pt x="1794" y="16"/>
                                </a:lnTo>
                                <a:lnTo>
                                  <a:pt x="1794" y="23"/>
                                </a:lnTo>
                                <a:lnTo>
                                  <a:pt x="1802" y="23"/>
                                </a:lnTo>
                                <a:lnTo>
                                  <a:pt x="1803" y="18"/>
                                </a:lnTo>
                                <a:lnTo>
                                  <a:pt x="1803" y="16"/>
                                </a:lnTo>
                                <a:lnTo>
                                  <a:pt x="1804" y="13"/>
                                </a:lnTo>
                                <a:lnTo>
                                  <a:pt x="1807" y="9"/>
                                </a:lnTo>
                                <a:lnTo>
                                  <a:pt x="1811" y="7"/>
                                </a:lnTo>
                                <a:lnTo>
                                  <a:pt x="1823" y="7"/>
                                </a:lnTo>
                                <a:lnTo>
                                  <a:pt x="1829" y="12"/>
                                </a:lnTo>
                                <a:lnTo>
                                  <a:pt x="1829" y="25"/>
                                </a:lnTo>
                                <a:lnTo>
                                  <a:pt x="1826" y="30"/>
                                </a:lnTo>
                                <a:lnTo>
                                  <a:pt x="1820" y="33"/>
                                </a:lnTo>
                                <a:lnTo>
                                  <a:pt x="1811" y="38"/>
                                </a:lnTo>
                                <a:lnTo>
                                  <a:pt x="1797" y="46"/>
                                </a:lnTo>
                                <a:lnTo>
                                  <a:pt x="1793" y="52"/>
                                </a:lnTo>
                                <a:lnTo>
                                  <a:pt x="1793" y="67"/>
                                </a:lnTo>
                                <a:lnTo>
                                  <a:pt x="1837" y="67"/>
                                </a:lnTo>
                                <a:lnTo>
                                  <a:pt x="1837" y="59"/>
                                </a:lnTo>
                                <a:lnTo>
                                  <a:pt x="1802" y="59"/>
                                </a:lnTo>
                                <a:lnTo>
                                  <a:pt x="1803" y="53"/>
                                </a:lnTo>
                                <a:lnTo>
                                  <a:pt x="1806" y="50"/>
                                </a:lnTo>
                                <a:lnTo>
                                  <a:pt x="1814" y="45"/>
                                </a:lnTo>
                                <a:lnTo>
                                  <a:pt x="1832" y="35"/>
                                </a:lnTo>
                                <a:lnTo>
                                  <a:pt x="1837" y="28"/>
                                </a:lnTo>
                                <a:close/>
                                <a:moveTo>
                                  <a:pt x="1889" y="22"/>
                                </a:moveTo>
                                <a:lnTo>
                                  <a:pt x="1887" y="13"/>
                                </a:lnTo>
                                <a:lnTo>
                                  <a:pt x="1882" y="7"/>
                                </a:lnTo>
                                <a:lnTo>
                                  <a:pt x="1880" y="4"/>
                                </a:lnTo>
                                <a:lnTo>
                                  <a:pt x="1880" y="16"/>
                                </a:lnTo>
                                <a:lnTo>
                                  <a:pt x="1880" y="54"/>
                                </a:lnTo>
                                <a:lnTo>
                                  <a:pt x="1876" y="63"/>
                                </a:lnTo>
                                <a:lnTo>
                                  <a:pt x="1858" y="63"/>
                                </a:lnTo>
                                <a:lnTo>
                                  <a:pt x="1854" y="54"/>
                                </a:lnTo>
                                <a:lnTo>
                                  <a:pt x="1854" y="16"/>
                                </a:lnTo>
                                <a:lnTo>
                                  <a:pt x="1858" y="7"/>
                                </a:lnTo>
                                <a:lnTo>
                                  <a:pt x="1876" y="7"/>
                                </a:lnTo>
                                <a:lnTo>
                                  <a:pt x="1880" y="16"/>
                                </a:lnTo>
                                <a:lnTo>
                                  <a:pt x="1880" y="4"/>
                                </a:lnTo>
                                <a:lnTo>
                                  <a:pt x="1879" y="2"/>
                                </a:lnTo>
                                <a:lnTo>
                                  <a:pt x="1873" y="0"/>
                                </a:lnTo>
                                <a:lnTo>
                                  <a:pt x="1861" y="0"/>
                                </a:lnTo>
                                <a:lnTo>
                                  <a:pt x="1855" y="2"/>
                                </a:lnTo>
                                <a:lnTo>
                                  <a:pt x="1852" y="7"/>
                                </a:lnTo>
                                <a:lnTo>
                                  <a:pt x="1848" y="13"/>
                                </a:lnTo>
                                <a:lnTo>
                                  <a:pt x="1845" y="22"/>
                                </a:lnTo>
                                <a:lnTo>
                                  <a:pt x="1845" y="35"/>
                                </a:lnTo>
                                <a:lnTo>
                                  <a:pt x="1847" y="50"/>
                                </a:lnTo>
                                <a:lnTo>
                                  <a:pt x="1851" y="60"/>
                                </a:lnTo>
                                <a:lnTo>
                                  <a:pt x="1858" y="67"/>
                                </a:lnTo>
                                <a:lnTo>
                                  <a:pt x="1867" y="69"/>
                                </a:lnTo>
                                <a:lnTo>
                                  <a:pt x="1876" y="67"/>
                                </a:lnTo>
                                <a:lnTo>
                                  <a:pt x="1881" y="63"/>
                                </a:lnTo>
                                <a:lnTo>
                                  <a:pt x="1883" y="61"/>
                                </a:lnTo>
                                <a:lnTo>
                                  <a:pt x="1887" y="50"/>
                                </a:lnTo>
                                <a:lnTo>
                                  <a:pt x="1889" y="35"/>
                                </a:lnTo>
                                <a:lnTo>
                                  <a:pt x="1889" y="22"/>
                                </a:lnTo>
                                <a:close/>
                                <a:moveTo>
                                  <a:pt x="1941" y="22"/>
                                </a:moveTo>
                                <a:lnTo>
                                  <a:pt x="1939" y="13"/>
                                </a:lnTo>
                                <a:lnTo>
                                  <a:pt x="1934" y="7"/>
                                </a:lnTo>
                                <a:lnTo>
                                  <a:pt x="1932" y="4"/>
                                </a:lnTo>
                                <a:lnTo>
                                  <a:pt x="1932" y="16"/>
                                </a:lnTo>
                                <a:lnTo>
                                  <a:pt x="1932" y="54"/>
                                </a:lnTo>
                                <a:lnTo>
                                  <a:pt x="1928" y="63"/>
                                </a:lnTo>
                                <a:lnTo>
                                  <a:pt x="1910" y="63"/>
                                </a:lnTo>
                                <a:lnTo>
                                  <a:pt x="1906" y="54"/>
                                </a:lnTo>
                                <a:lnTo>
                                  <a:pt x="1906" y="16"/>
                                </a:lnTo>
                                <a:lnTo>
                                  <a:pt x="1910" y="7"/>
                                </a:lnTo>
                                <a:lnTo>
                                  <a:pt x="1928" y="7"/>
                                </a:lnTo>
                                <a:lnTo>
                                  <a:pt x="1932" y="16"/>
                                </a:lnTo>
                                <a:lnTo>
                                  <a:pt x="1932" y="4"/>
                                </a:lnTo>
                                <a:lnTo>
                                  <a:pt x="1931" y="2"/>
                                </a:lnTo>
                                <a:lnTo>
                                  <a:pt x="1925" y="0"/>
                                </a:lnTo>
                                <a:lnTo>
                                  <a:pt x="1913" y="0"/>
                                </a:lnTo>
                                <a:lnTo>
                                  <a:pt x="1907" y="2"/>
                                </a:lnTo>
                                <a:lnTo>
                                  <a:pt x="1904" y="7"/>
                                </a:lnTo>
                                <a:lnTo>
                                  <a:pt x="1899" y="13"/>
                                </a:lnTo>
                                <a:lnTo>
                                  <a:pt x="1897" y="22"/>
                                </a:lnTo>
                                <a:lnTo>
                                  <a:pt x="1897" y="35"/>
                                </a:lnTo>
                                <a:lnTo>
                                  <a:pt x="1899" y="50"/>
                                </a:lnTo>
                                <a:lnTo>
                                  <a:pt x="1903" y="60"/>
                                </a:lnTo>
                                <a:lnTo>
                                  <a:pt x="1910" y="67"/>
                                </a:lnTo>
                                <a:lnTo>
                                  <a:pt x="1919" y="69"/>
                                </a:lnTo>
                                <a:lnTo>
                                  <a:pt x="1928" y="67"/>
                                </a:lnTo>
                                <a:lnTo>
                                  <a:pt x="1933" y="63"/>
                                </a:lnTo>
                                <a:lnTo>
                                  <a:pt x="1935" y="61"/>
                                </a:lnTo>
                                <a:lnTo>
                                  <a:pt x="1939" y="50"/>
                                </a:lnTo>
                                <a:lnTo>
                                  <a:pt x="1941" y="35"/>
                                </a:lnTo>
                                <a:lnTo>
                                  <a:pt x="1941" y="22"/>
                                </a:lnTo>
                                <a:close/>
                              </a:path>
                            </a:pathLst>
                          </a:custGeom>
                          <a:solidFill>
                            <a:srgbClr val="2626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6" name="docshape79"/>
                        <wps:cNvSpPr>
                          <a:spLocks noChangeArrowheads="1"/>
                        </wps:cNvSpPr>
                        <wps:spPr bwMode="auto">
                          <a:xfrm>
                            <a:off x="1373" y="93"/>
                            <a:ext cx="766" cy="22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97" name="docshape80"/>
                        <wps:cNvSpPr>
                          <a:spLocks/>
                        </wps:cNvSpPr>
                        <wps:spPr bwMode="auto">
                          <a:xfrm>
                            <a:off x="1585" y="120"/>
                            <a:ext cx="357" cy="80"/>
                          </a:xfrm>
                          <a:custGeom>
                            <a:avLst/>
                            <a:gdLst>
                              <a:gd name="T0" fmla="+- 0 1592 1585"/>
                              <a:gd name="T1" fmla="*/ T0 w 357"/>
                              <a:gd name="T2" fmla="+- 0 149 121"/>
                              <a:gd name="T3" fmla="*/ 149 h 80"/>
                              <a:gd name="T4" fmla="+- 0 1607 1585"/>
                              <a:gd name="T5" fmla="*/ T4 w 357"/>
                              <a:gd name="T6" fmla="+- 0 143 121"/>
                              <a:gd name="T7" fmla="*/ 143 h 80"/>
                              <a:gd name="T8" fmla="+- 0 1620 1585"/>
                              <a:gd name="T9" fmla="*/ T8 w 357"/>
                              <a:gd name="T10" fmla="+- 0 182 121"/>
                              <a:gd name="T11" fmla="*/ 182 h 80"/>
                              <a:gd name="T12" fmla="+- 0 1592 1585"/>
                              <a:gd name="T13" fmla="*/ T12 w 357"/>
                              <a:gd name="T14" fmla="+- 0 144 121"/>
                              <a:gd name="T15" fmla="*/ 144 h 80"/>
                              <a:gd name="T16" fmla="+- 0 1615 1585"/>
                              <a:gd name="T17" fmla="*/ T16 w 357"/>
                              <a:gd name="T18" fmla="+- 0 137 121"/>
                              <a:gd name="T19" fmla="*/ 137 h 80"/>
                              <a:gd name="T20" fmla="+- 0 1639 1585"/>
                              <a:gd name="T21" fmla="*/ T20 w 357"/>
                              <a:gd name="T22" fmla="+- 0 138 121"/>
                              <a:gd name="T23" fmla="*/ 138 h 80"/>
                              <a:gd name="T24" fmla="+- 0 1639 1585"/>
                              <a:gd name="T25" fmla="*/ T24 w 357"/>
                              <a:gd name="T26" fmla="+- 0 121 121"/>
                              <a:gd name="T27" fmla="*/ 121 h 80"/>
                              <a:gd name="T28" fmla="+- 0 1676 1585"/>
                              <a:gd name="T29" fmla="*/ T28 w 357"/>
                              <a:gd name="T30" fmla="+- 0 184 121"/>
                              <a:gd name="T31" fmla="*/ 184 h 80"/>
                              <a:gd name="T32" fmla="+- 0 1657 1585"/>
                              <a:gd name="T33" fmla="*/ T32 w 357"/>
                              <a:gd name="T34" fmla="+- 0 174 121"/>
                              <a:gd name="T35" fmla="*/ 174 h 80"/>
                              <a:gd name="T36" fmla="+- 0 1655 1585"/>
                              <a:gd name="T37" fmla="*/ T36 w 357"/>
                              <a:gd name="T38" fmla="+- 0 137 121"/>
                              <a:gd name="T39" fmla="*/ 137 h 80"/>
                              <a:gd name="T40" fmla="+- 0 1676 1585"/>
                              <a:gd name="T41" fmla="*/ T40 w 357"/>
                              <a:gd name="T42" fmla="+- 0 167 121"/>
                              <a:gd name="T43" fmla="*/ 167 h 80"/>
                              <a:gd name="T44" fmla="+- 0 1680 1585"/>
                              <a:gd name="T45" fmla="*/ T44 w 357"/>
                              <a:gd name="T46" fmla="+- 0 160 121"/>
                              <a:gd name="T47" fmla="*/ 160 h 80"/>
                              <a:gd name="T48" fmla="+- 0 1681 1585"/>
                              <a:gd name="T49" fmla="*/ T48 w 357"/>
                              <a:gd name="T50" fmla="+- 0 143 121"/>
                              <a:gd name="T51" fmla="*/ 143 h 80"/>
                              <a:gd name="T52" fmla="+- 0 1674 1585"/>
                              <a:gd name="T53" fmla="*/ T52 w 357"/>
                              <a:gd name="T54" fmla="+- 0 145 121"/>
                              <a:gd name="T55" fmla="*/ 145 h 80"/>
                              <a:gd name="T56" fmla="+- 0 1694 1585"/>
                              <a:gd name="T57" fmla="*/ T56 w 357"/>
                              <a:gd name="T58" fmla="+- 0 143 121"/>
                              <a:gd name="T59" fmla="*/ 143 h 80"/>
                              <a:gd name="T60" fmla="+- 0 1708 1585"/>
                              <a:gd name="T61" fmla="*/ T60 w 357"/>
                              <a:gd name="T62" fmla="+- 0 183 121"/>
                              <a:gd name="T63" fmla="*/ 183 h 80"/>
                              <a:gd name="T64" fmla="+- 0 1708 1585"/>
                              <a:gd name="T65" fmla="*/ T64 w 357"/>
                              <a:gd name="T66" fmla="+- 0 177 121"/>
                              <a:gd name="T67" fmla="*/ 177 h 80"/>
                              <a:gd name="T68" fmla="+- 0 1688 1585"/>
                              <a:gd name="T69" fmla="*/ T68 w 357"/>
                              <a:gd name="T70" fmla="+- 0 138 121"/>
                              <a:gd name="T71" fmla="*/ 138 h 80"/>
                              <a:gd name="T72" fmla="+- 0 1694 1585"/>
                              <a:gd name="T73" fmla="*/ T72 w 357"/>
                              <a:gd name="T74" fmla="+- 0 126 121"/>
                              <a:gd name="T75" fmla="*/ 126 h 80"/>
                              <a:gd name="T76" fmla="+- 0 1720 1585"/>
                              <a:gd name="T77" fmla="*/ T76 w 357"/>
                              <a:gd name="T78" fmla="+- 0 137 121"/>
                              <a:gd name="T79" fmla="*/ 137 h 80"/>
                              <a:gd name="T80" fmla="+- 0 1751 1585"/>
                              <a:gd name="T81" fmla="*/ T80 w 357"/>
                              <a:gd name="T82" fmla="+- 0 177 121"/>
                              <a:gd name="T83" fmla="*/ 177 h 80"/>
                              <a:gd name="T84" fmla="+- 0 1751 1585"/>
                              <a:gd name="T85" fmla="*/ T84 w 357"/>
                              <a:gd name="T86" fmla="+- 0 143 121"/>
                              <a:gd name="T87" fmla="*/ 143 h 80"/>
                              <a:gd name="T88" fmla="+- 0 1746 1585"/>
                              <a:gd name="T89" fmla="*/ T88 w 357"/>
                              <a:gd name="T90" fmla="+- 0 171 121"/>
                              <a:gd name="T91" fmla="*/ 171 h 80"/>
                              <a:gd name="T92" fmla="+- 0 1751 1585"/>
                              <a:gd name="T93" fmla="*/ T92 w 357"/>
                              <a:gd name="T94" fmla="+- 0 143 121"/>
                              <a:gd name="T95" fmla="*/ 143 h 80"/>
                              <a:gd name="T96" fmla="+- 0 1784 1585"/>
                              <a:gd name="T97" fmla="*/ T96 w 357"/>
                              <a:gd name="T98" fmla="+- 0 200 121"/>
                              <a:gd name="T99" fmla="*/ 200 h 80"/>
                              <a:gd name="T100" fmla="+- 0 1768 1585"/>
                              <a:gd name="T101" fmla="*/ T100 w 357"/>
                              <a:gd name="T102" fmla="+- 0 187 121"/>
                              <a:gd name="T103" fmla="*/ 187 h 80"/>
                              <a:gd name="T104" fmla="+- 0 1793 1585"/>
                              <a:gd name="T105" fmla="*/ T104 w 357"/>
                              <a:gd name="T106" fmla="+- 0 194 121"/>
                              <a:gd name="T107" fmla="*/ 194 h 80"/>
                              <a:gd name="T108" fmla="+- 0 1767 1585"/>
                              <a:gd name="T109" fmla="*/ T108 w 357"/>
                              <a:gd name="T110" fmla="+- 0 137 121"/>
                              <a:gd name="T111" fmla="*/ 137 h 80"/>
                              <a:gd name="T112" fmla="+- 0 1773 1585"/>
                              <a:gd name="T113" fmla="*/ T112 w 357"/>
                              <a:gd name="T114" fmla="+- 0 184 121"/>
                              <a:gd name="T115" fmla="*/ 184 h 80"/>
                              <a:gd name="T116" fmla="+- 0 1767 1585"/>
                              <a:gd name="T117" fmla="*/ T116 w 357"/>
                              <a:gd name="T118" fmla="+- 0 171 121"/>
                              <a:gd name="T119" fmla="*/ 171 h 80"/>
                              <a:gd name="T120" fmla="+- 0 1783 1585"/>
                              <a:gd name="T121" fmla="*/ T120 w 357"/>
                              <a:gd name="T122" fmla="+- 0 137 121"/>
                              <a:gd name="T123" fmla="*/ 137 h 80"/>
                              <a:gd name="T124" fmla="+- 0 1786 1585"/>
                              <a:gd name="T125" fmla="*/ T124 w 357"/>
                              <a:gd name="T126" fmla="+- 0 177 121"/>
                              <a:gd name="T127" fmla="*/ 177 h 80"/>
                              <a:gd name="T128" fmla="+- 0 1791 1585"/>
                              <a:gd name="T129" fmla="*/ T128 w 357"/>
                              <a:gd name="T130" fmla="+- 0 144 121"/>
                              <a:gd name="T131" fmla="*/ 144 h 80"/>
                              <a:gd name="T132" fmla="+- 0 1797 1585"/>
                              <a:gd name="T133" fmla="*/ T132 w 357"/>
                              <a:gd name="T134" fmla="+- 0 144 121"/>
                              <a:gd name="T135" fmla="*/ 144 h 80"/>
                              <a:gd name="T136" fmla="+- 0 1816 1585"/>
                              <a:gd name="T137" fmla="*/ T136 w 357"/>
                              <a:gd name="T138" fmla="+- 0 182 121"/>
                              <a:gd name="T139" fmla="*/ 182 h 80"/>
                              <a:gd name="T140" fmla="+- 0 1828 1585"/>
                              <a:gd name="T141" fmla="*/ T140 w 357"/>
                              <a:gd name="T142" fmla="+- 0 137 121"/>
                              <a:gd name="T143" fmla="*/ 137 h 80"/>
                              <a:gd name="T144" fmla="+- 0 1821 1585"/>
                              <a:gd name="T145" fmla="*/ T144 w 357"/>
                              <a:gd name="T146" fmla="+- 0 144 121"/>
                              <a:gd name="T147" fmla="*/ 144 h 80"/>
                              <a:gd name="T148" fmla="+- 0 1821 1585"/>
                              <a:gd name="T149" fmla="*/ T148 w 357"/>
                              <a:gd name="T150" fmla="+- 0 144 121"/>
                              <a:gd name="T151" fmla="*/ 144 h 80"/>
                              <a:gd name="T152" fmla="+- 0 1864 1585"/>
                              <a:gd name="T153" fmla="*/ T152 w 357"/>
                              <a:gd name="T154" fmla="+- 0 145 121"/>
                              <a:gd name="T155" fmla="*/ 145 h 80"/>
                              <a:gd name="T156" fmla="+- 0 1843 1585"/>
                              <a:gd name="T157" fmla="*/ T156 w 357"/>
                              <a:gd name="T158" fmla="+- 0 159 121"/>
                              <a:gd name="T159" fmla="*/ 159 h 80"/>
                              <a:gd name="T160" fmla="+- 0 1855 1585"/>
                              <a:gd name="T161" fmla="*/ T160 w 357"/>
                              <a:gd name="T162" fmla="+- 0 184 121"/>
                              <a:gd name="T163" fmla="*/ 184 h 80"/>
                              <a:gd name="T164" fmla="+- 0 1842 1585"/>
                              <a:gd name="T165" fmla="*/ T164 w 357"/>
                              <a:gd name="T166" fmla="+- 0 166 121"/>
                              <a:gd name="T167" fmla="*/ 166 h 80"/>
                              <a:gd name="T168" fmla="+- 0 1864 1585"/>
                              <a:gd name="T169" fmla="*/ T168 w 357"/>
                              <a:gd name="T170" fmla="+- 0 160 121"/>
                              <a:gd name="T171" fmla="*/ 160 h 80"/>
                              <a:gd name="T172" fmla="+- 0 1865 1585"/>
                              <a:gd name="T173" fmla="*/ T172 w 357"/>
                              <a:gd name="T174" fmla="+- 0 182 121"/>
                              <a:gd name="T175" fmla="*/ 182 h 80"/>
                              <a:gd name="T176" fmla="+- 0 1876 1585"/>
                              <a:gd name="T177" fmla="*/ T176 w 357"/>
                              <a:gd name="T178" fmla="+- 0 178 121"/>
                              <a:gd name="T179" fmla="*/ 178 h 80"/>
                              <a:gd name="T180" fmla="+- 0 1876 1585"/>
                              <a:gd name="T181" fmla="*/ T180 w 357"/>
                              <a:gd name="T182" fmla="+- 0 178 121"/>
                              <a:gd name="T183" fmla="*/ 178 h 80"/>
                              <a:gd name="T184" fmla="+- 0 1863 1585"/>
                              <a:gd name="T185" fmla="*/ T184 w 357"/>
                              <a:gd name="T186" fmla="+- 0 172 121"/>
                              <a:gd name="T187" fmla="*/ 172 h 80"/>
                              <a:gd name="T188" fmla="+- 0 1872 1585"/>
                              <a:gd name="T189" fmla="*/ T188 w 357"/>
                              <a:gd name="T190" fmla="+- 0 177 121"/>
                              <a:gd name="T191" fmla="*/ 177 h 80"/>
                              <a:gd name="T192" fmla="+- 0 1843 1585"/>
                              <a:gd name="T193" fmla="*/ T192 w 357"/>
                              <a:gd name="T194" fmla="+- 0 138 121"/>
                              <a:gd name="T195" fmla="*/ 138 h 80"/>
                              <a:gd name="T196" fmla="+- 0 1844 1585"/>
                              <a:gd name="T197" fmla="*/ T196 w 357"/>
                              <a:gd name="T198" fmla="+- 0 151 121"/>
                              <a:gd name="T199" fmla="*/ 151 h 80"/>
                              <a:gd name="T200" fmla="+- 0 1865 1585"/>
                              <a:gd name="T201" fmla="*/ T200 w 357"/>
                              <a:gd name="T202" fmla="+- 0 137 121"/>
                              <a:gd name="T203" fmla="*/ 137 h 80"/>
                              <a:gd name="T204" fmla="+- 0 1891 1585"/>
                              <a:gd name="T205" fmla="*/ T204 w 357"/>
                              <a:gd name="T206" fmla="+- 0 148 121"/>
                              <a:gd name="T207" fmla="*/ 148 h 80"/>
                              <a:gd name="T208" fmla="+- 0 1907 1585"/>
                              <a:gd name="T209" fmla="*/ T208 w 357"/>
                              <a:gd name="T210" fmla="+- 0 143 121"/>
                              <a:gd name="T211" fmla="*/ 143 h 80"/>
                              <a:gd name="T212" fmla="+- 0 1921 1585"/>
                              <a:gd name="T213" fmla="*/ T212 w 357"/>
                              <a:gd name="T214" fmla="+- 0 143 121"/>
                              <a:gd name="T215" fmla="*/ 143 h 80"/>
                              <a:gd name="T216" fmla="+- 0 1935 1585"/>
                              <a:gd name="T217" fmla="*/ T216 w 357"/>
                              <a:gd name="T218" fmla="+- 0 146 121"/>
                              <a:gd name="T219" fmla="*/ 146 h 80"/>
                              <a:gd name="T220" fmla="+- 0 1898 1585"/>
                              <a:gd name="T221" fmla="*/ T220 w 357"/>
                              <a:gd name="T222" fmla="+- 0 137 121"/>
                              <a:gd name="T223" fmla="*/ 137 h 80"/>
                              <a:gd name="T224" fmla="+- 0 1916 1585"/>
                              <a:gd name="T225" fmla="*/ T224 w 357"/>
                              <a:gd name="T226" fmla="+- 0 143 121"/>
                              <a:gd name="T227" fmla="*/ 143 h 80"/>
                              <a:gd name="T228" fmla="+- 0 1920 1585"/>
                              <a:gd name="T229" fmla="*/ T228 w 357"/>
                              <a:gd name="T230" fmla="+- 0 138 121"/>
                              <a:gd name="T231" fmla="*/ 138 h 80"/>
                              <a:gd name="T232" fmla="+- 0 1942 1585"/>
                              <a:gd name="T233" fmla="*/ T232 w 357"/>
                              <a:gd name="T234" fmla="+- 0 141 121"/>
                              <a:gd name="T235" fmla="*/ 141 h 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Lst>
                            <a:rect l="0" t="0" r="r" b="b"/>
                            <a:pathLst>
                              <a:path w="357" h="80">
                                <a:moveTo>
                                  <a:pt x="7" y="0"/>
                                </a:moveTo>
                                <a:lnTo>
                                  <a:pt x="0" y="0"/>
                                </a:lnTo>
                                <a:lnTo>
                                  <a:pt x="0" y="61"/>
                                </a:lnTo>
                                <a:lnTo>
                                  <a:pt x="7" y="61"/>
                                </a:lnTo>
                                <a:lnTo>
                                  <a:pt x="7" y="28"/>
                                </a:lnTo>
                                <a:lnTo>
                                  <a:pt x="11" y="23"/>
                                </a:lnTo>
                                <a:lnTo>
                                  <a:pt x="7" y="23"/>
                                </a:lnTo>
                                <a:lnTo>
                                  <a:pt x="7" y="0"/>
                                </a:lnTo>
                                <a:close/>
                                <a:moveTo>
                                  <a:pt x="35" y="22"/>
                                </a:moveTo>
                                <a:lnTo>
                                  <a:pt x="22" y="22"/>
                                </a:lnTo>
                                <a:lnTo>
                                  <a:pt x="24" y="22"/>
                                </a:lnTo>
                                <a:lnTo>
                                  <a:pt x="27" y="25"/>
                                </a:lnTo>
                                <a:lnTo>
                                  <a:pt x="28" y="27"/>
                                </a:lnTo>
                                <a:lnTo>
                                  <a:pt x="28" y="61"/>
                                </a:lnTo>
                                <a:lnTo>
                                  <a:pt x="35" y="61"/>
                                </a:lnTo>
                                <a:lnTo>
                                  <a:pt x="35" y="22"/>
                                </a:lnTo>
                                <a:close/>
                                <a:moveTo>
                                  <a:pt x="30" y="16"/>
                                </a:moveTo>
                                <a:lnTo>
                                  <a:pt x="15" y="16"/>
                                </a:lnTo>
                                <a:lnTo>
                                  <a:pt x="11" y="17"/>
                                </a:lnTo>
                                <a:lnTo>
                                  <a:pt x="7" y="23"/>
                                </a:lnTo>
                                <a:lnTo>
                                  <a:pt x="11" y="23"/>
                                </a:lnTo>
                                <a:lnTo>
                                  <a:pt x="12" y="22"/>
                                </a:lnTo>
                                <a:lnTo>
                                  <a:pt x="35" y="22"/>
                                </a:lnTo>
                                <a:lnTo>
                                  <a:pt x="35" y="20"/>
                                </a:lnTo>
                                <a:lnTo>
                                  <a:pt x="30" y="16"/>
                                </a:lnTo>
                                <a:close/>
                                <a:moveTo>
                                  <a:pt x="54" y="17"/>
                                </a:moveTo>
                                <a:lnTo>
                                  <a:pt x="47" y="17"/>
                                </a:lnTo>
                                <a:lnTo>
                                  <a:pt x="47" y="61"/>
                                </a:lnTo>
                                <a:lnTo>
                                  <a:pt x="54" y="61"/>
                                </a:lnTo>
                                <a:lnTo>
                                  <a:pt x="54" y="17"/>
                                </a:lnTo>
                                <a:close/>
                                <a:moveTo>
                                  <a:pt x="54" y="0"/>
                                </a:moveTo>
                                <a:lnTo>
                                  <a:pt x="47" y="0"/>
                                </a:lnTo>
                                <a:lnTo>
                                  <a:pt x="47" y="8"/>
                                </a:lnTo>
                                <a:lnTo>
                                  <a:pt x="54" y="8"/>
                                </a:lnTo>
                                <a:lnTo>
                                  <a:pt x="54" y="0"/>
                                </a:lnTo>
                                <a:close/>
                                <a:moveTo>
                                  <a:pt x="70" y="48"/>
                                </a:moveTo>
                                <a:lnTo>
                                  <a:pt x="63" y="48"/>
                                </a:lnTo>
                                <a:lnTo>
                                  <a:pt x="63" y="58"/>
                                </a:lnTo>
                                <a:lnTo>
                                  <a:pt x="69" y="63"/>
                                </a:lnTo>
                                <a:lnTo>
                                  <a:pt x="91" y="63"/>
                                </a:lnTo>
                                <a:lnTo>
                                  <a:pt x="98" y="57"/>
                                </a:lnTo>
                                <a:lnTo>
                                  <a:pt x="98" y="56"/>
                                </a:lnTo>
                                <a:lnTo>
                                  <a:pt x="77" y="56"/>
                                </a:lnTo>
                                <a:lnTo>
                                  <a:pt x="74" y="55"/>
                                </a:lnTo>
                                <a:lnTo>
                                  <a:pt x="72" y="53"/>
                                </a:lnTo>
                                <a:lnTo>
                                  <a:pt x="71" y="52"/>
                                </a:lnTo>
                                <a:lnTo>
                                  <a:pt x="70" y="51"/>
                                </a:lnTo>
                                <a:lnTo>
                                  <a:pt x="70" y="48"/>
                                </a:lnTo>
                                <a:close/>
                                <a:moveTo>
                                  <a:pt x="91" y="16"/>
                                </a:moveTo>
                                <a:lnTo>
                                  <a:pt x="70" y="16"/>
                                </a:lnTo>
                                <a:lnTo>
                                  <a:pt x="64" y="21"/>
                                </a:lnTo>
                                <a:lnTo>
                                  <a:pt x="64" y="36"/>
                                </a:lnTo>
                                <a:lnTo>
                                  <a:pt x="67" y="39"/>
                                </a:lnTo>
                                <a:lnTo>
                                  <a:pt x="89" y="44"/>
                                </a:lnTo>
                                <a:lnTo>
                                  <a:pt x="91" y="46"/>
                                </a:lnTo>
                                <a:lnTo>
                                  <a:pt x="91" y="53"/>
                                </a:lnTo>
                                <a:lnTo>
                                  <a:pt x="87" y="56"/>
                                </a:lnTo>
                                <a:lnTo>
                                  <a:pt x="98" y="56"/>
                                </a:lnTo>
                                <a:lnTo>
                                  <a:pt x="98" y="42"/>
                                </a:lnTo>
                                <a:lnTo>
                                  <a:pt x="95" y="39"/>
                                </a:lnTo>
                                <a:lnTo>
                                  <a:pt x="73" y="34"/>
                                </a:lnTo>
                                <a:lnTo>
                                  <a:pt x="71" y="32"/>
                                </a:lnTo>
                                <a:lnTo>
                                  <a:pt x="71" y="24"/>
                                </a:lnTo>
                                <a:lnTo>
                                  <a:pt x="75" y="22"/>
                                </a:lnTo>
                                <a:lnTo>
                                  <a:pt x="96" y="22"/>
                                </a:lnTo>
                                <a:lnTo>
                                  <a:pt x="96" y="20"/>
                                </a:lnTo>
                                <a:lnTo>
                                  <a:pt x="91" y="16"/>
                                </a:lnTo>
                                <a:close/>
                                <a:moveTo>
                                  <a:pt x="96" y="22"/>
                                </a:moveTo>
                                <a:lnTo>
                                  <a:pt x="86" y="22"/>
                                </a:lnTo>
                                <a:lnTo>
                                  <a:pt x="89" y="24"/>
                                </a:lnTo>
                                <a:lnTo>
                                  <a:pt x="89" y="29"/>
                                </a:lnTo>
                                <a:lnTo>
                                  <a:pt x="97" y="29"/>
                                </a:lnTo>
                                <a:lnTo>
                                  <a:pt x="96" y="22"/>
                                </a:lnTo>
                                <a:close/>
                                <a:moveTo>
                                  <a:pt x="116" y="22"/>
                                </a:moveTo>
                                <a:lnTo>
                                  <a:pt x="109" y="22"/>
                                </a:lnTo>
                                <a:lnTo>
                                  <a:pt x="109" y="60"/>
                                </a:lnTo>
                                <a:lnTo>
                                  <a:pt x="112" y="63"/>
                                </a:lnTo>
                                <a:lnTo>
                                  <a:pt x="119" y="63"/>
                                </a:lnTo>
                                <a:lnTo>
                                  <a:pt x="121" y="63"/>
                                </a:lnTo>
                                <a:lnTo>
                                  <a:pt x="123" y="62"/>
                                </a:lnTo>
                                <a:lnTo>
                                  <a:pt x="123" y="57"/>
                                </a:lnTo>
                                <a:lnTo>
                                  <a:pt x="117" y="57"/>
                                </a:lnTo>
                                <a:lnTo>
                                  <a:pt x="116" y="56"/>
                                </a:lnTo>
                                <a:lnTo>
                                  <a:pt x="116" y="22"/>
                                </a:lnTo>
                                <a:close/>
                                <a:moveTo>
                                  <a:pt x="123" y="56"/>
                                </a:moveTo>
                                <a:lnTo>
                                  <a:pt x="120" y="57"/>
                                </a:lnTo>
                                <a:lnTo>
                                  <a:pt x="123" y="57"/>
                                </a:lnTo>
                                <a:lnTo>
                                  <a:pt x="123" y="56"/>
                                </a:lnTo>
                                <a:close/>
                                <a:moveTo>
                                  <a:pt x="123" y="17"/>
                                </a:moveTo>
                                <a:lnTo>
                                  <a:pt x="103" y="17"/>
                                </a:lnTo>
                                <a:lnTo>
                                  <a:pt x="103" y="22"/>
                                </a:lnTo>
                                <a:lnTo>
                                  <a:pt x="123" y="22"/>
                                </a:lnTo>
                                <a:lnTo>
                                  <a:pt x="123" y="17"/>
                                </a:lnTo>
                                <a:close/>
                                <a:moveTo>
                                  <a:pt x="116" y="5"/>
                                </a:moveTo>
                                <a:lnTo>
                                  <a:pt x="109" y="5"/>
                                </a:lnTo>
                                <a:lnTo>
                                  <a:pt x="109" y="17"/>
                                </a:lnTo>
                                <a:lnTo>
                                  <a:pt x="116" y="17"/>
                                </a:lnTo>
                                <a:lnTo>
                                  <a:pt x="116" y="5"/>
                                </a:lnTo>
                                <a:close/>
                                <a:moveTo>
                                  <a:pt x="161" y="16"/>
                                </a:moveTo>
                                <a:lnTo>
                                  <a:pt x="135" y="16"/>
                                </a:lnTo>
                                <a:lnTo>
                                  <a:pt x="128" y="24"/>
                                </a:lnTo>
                                <a:lnTo>
                                  <a:pt x="128" y="54"/>
                                </a:lnTo>
                                <a:lnTo>
                                  <a:pt x="135" y="63"/>
                                </a:lnTo>
                                <a:lnTo>
                                  <a:pt x="160" y="63"/>
                                </a:lnTo>
                                <a:lnTo>
                                  <a:pt x="166" y="56"/>
                                </a:lnTo>
                                <a:lnTo>
                                  <a:pt x="140" y="56"/>
                                </a:lnTo>
                                <a:lnTo>
                                  <a:pt x="135" y="50"/>
                                </a:lnTo>
                                <a:lnTo>
                                  <a:pt x="135" y="28"/>
                                </a:lnTo>
                                <a:lnTo>
                                  <a:pt x="140" y="22"/>
                                </a:lnTo>
                                <a:lnTo>
                                  <a:pt x="166" y="22"/>
                                </a:lnTo>
                                <a:lnTo>
                                  <a:pt x="161" y="16"/>
                                </a:lnTo>
                                <a:close/>
                                <a:moveTo>
                                  <a:pt x="166" y="22"/>
                                </a:moveTo>
                                <a:lnTo>
                                  <a:pt x="156" y="22"/>
                                </a:lnTo>
                                <a:lnTo>
                                  <a:pt x="161" y="28"/>
                                </a:lnTo>
                                <a:lnTo>
                                  <a:pt x="161" y="50"/>
                                </a:lnTo>
                                <a:lnTo>
                                  <a:pt x="156" y="56"/>
                                </a:lnTo>
                                <a:lnTo>
                                  <a:pt x="166" y="56"/>
                                </a:lnTo>
                                <a:lnTo>
                                  <a:pt x="168" y="54"/>
                                </a:lnTo>
                                <a:lnTo>
                                  <a:pt x="168" y="24"/>
                                </a:lnTo>
                                <a:lnTo>
                                  <a:pt x="166" y="22"/>
                                </a:lnTo>
                                <a:close/>
                                <a:moveTo>
                                  <a:pt x="183" y="66"/>
                                </a:moveTo>
                                <a:lnTo>
                                  <a:pt x="176" y="66"/>
                                </a:lnTo>
                                <a:lnTo>
                                  <a:pt x="177" y="74"/>
                                </a:lnTo>
                                <a:lnTo>
                                  <a:pt x="183" y="79"/>
                                </a:lnTo>
                                <a:lnTo>
                                  <a:pt x="199" y="79"/>
                                </a:lnTo>
                                <a:lnTo>
                                  <a:pt x="205" y="77"/>
                                </a:lnTo>
                                <a:lnTo>
                                  <a:pt x="208" y="73"/>
                                </a:lnTo>
                                <a:lnTo>
                                  <a:pt x="187" y="73"/>
                                </a:lnTo>
                                <a:lnTo>
                                  <a:pt x="184" y="71"/>
                                </a:lnTo>
                                <a:lnTo>
                                  <a:pt x="183" y="66"/>
                                </a:lnTo>
                                <a:close/>
                                <a:moveTo>
                                  <a:pt x="212" y="55"/>
                                </a:moveTo>
                                <a:lnTo>
                                  <a:pt x="205" y="55"/>
                                </a:lnTo>
                                <a:lnTo>
                                  <a:pt x="205" y="69"/>
                                </a:lnTo>
                                <a:lnTo>
                                  <a:pt x="202" y="73"/>
                                </a:lnTo>
                                <a:lnTo>
                                  <a:pt x="208" y="73"/>
                                </a:lnTo>
                                <a:lnTo>
                                  <a:pt x="211" y="69"/>
                                </a:lnTo>
                                <a:lnTo>
                                  <a:pt x="212" y="64"/>
                                </a:lnTo>
                                <a:lnTo>
                                  <a:pt x="212" y="55"/>
                                </a:lnTo>
                                <a:close/>
                                <a:moveTo>
                                  <a:pt x="198" y="16"/>
                                </a:moveTo>
                                <a:lnTo>
                                  <a:pt x="182" y="16"/>
                                </a:lnTo>
                                <a:lnTo>
                                  <a:pt x="175" y="25"/>
                                </a:lnTo>
                                <a:lnTo>
                                  <a:pt x="175" y="47"/>
                                </a:lnTo>
                                <a:lnTo>
                                  <a:pt x="176" y="52"/>
                                </a:lnTo>
                                <a:lnTo>
                                  <a:pt x="184" y="61"/>
                                </a:lnTo>
                                <a:lnTo>
                                  <a:pt x="188" y="63"/>
                                </a:lnTo>
                                <a:lnTo>
                                  <a:pt x="198" y="63"/>
                                </a:lnTo>
                                <a:lnTo>
                                  <a:pt x="201" y="60"/>
                                </a:lnTo>
                                <a:lnTo>
                                  <a:pt x="204" y="56"/>
                                </a:lnTo>
                                <a:lnTo>
                                  <a:pt x="186" y="56"/>
                                </a:lnTo>
                                <a:lnTo>
                                  <a:pt x="182" y="50"/>
                                </a:lnTo>
                                <a:lnTo>
                                  <a:pt x="182" y="28"/>
                                </a:lnTo>
                                <a:lnTo>
                                  <a:pt x="186" y="22"/>
                                </a:lnTo>
                                <a:lnTo>
                                  <a:pt x="205" y="22"/>
                                </a:lnTo>
                                <a:lnTo>
                                  <a:pt x="202" y="18"/>
                                </a:lnTo>
                                <a:lnTo>
                                  <a:pt x="198" y="16"/>
                                </a:lnTo>
                                <a:close/>
                                <a:moveTo>
                                  <a:pt x="205" y="22"/>
                                </a:moveTo>
                                <a:lnTo>
                                  <a:pt x="201" y="22"/>
                                </a:lnTo>
                                <a:lnTo>
                                  <a:pt x="205" y="28"/>
                                </a:lnTo>
                                <a:lnTo>
                                  <a:pt x="205" y="50"/>
                                </a:lnTo>
                                <a:lnTo>
                                  <a:pt x="201" y="56"/>
                                </a:lnTo>
                                <a:lnTo>
                                  <a:pt x="204" y="56"/>
                                </a:lnTo>
                                <a:lnTo>
                                  <a:pt x="205" y="55"/>
                                </a:lnTo>
                                <a:lnTo>
                                  <a:pt x="212" y="55"/>
                                </a:lnTo>
                                <a:lnTo>
                                  <a:pt x="212" y="23"/>
                                </a:lnTo>
                                <a:lnTo>
                                  <a:pt x="206" y="23"/>
                                </a:lnTo>
                                <a:lnTo>
                                  <a:pt x="205" y="22"/>
                                </a:lnTo>
                                <a:close/>
                                <a:moveTo>
                                  <a:pt x="212" y="17"/>
                                </a:moveTo>
                                <a:lnTo>
                                  <a:pt x="206" y="17"/>
                                </a:lnTo>
                                <a:lnTo>
                                  <a:pt x="206" y="23"/>
                                </a:lnTo>
                                <a:lnTo>
                                  <a:pt x="212" y="23"/>
                                </a:lnTo>
                                <a:lnTo>
                                  <a:pt x="212" y="17"/>
                                </a:lnTo>
                                <a:close/>
                                <a:moveTo>
                                  <a:pt x="231" y="17"/>
                                </a:moveTo>
                                <a:lnTo>
                                  <a:pt x="224" y="17"/>
                                </a:lnTo>
                                <a:lnTo>
                                  <a:pt x="224" y="61"/>
                                </a:lnTo>
                                <a:lnTo>
                                  <a:pt x="231" y="61"/>
                                </a:lnTo>
                                <a:lnTo>
                                  <a:pt x="231" y="27"/>
                                </a:lnTo>
                                <a:lnTo>
                                  <a:pt x="234" y="25"/>
                                </a:lnTo>
                                <a:lnTo>
                                  <a:pt x="231" y="25"/>
                                </a:lnTo>
                                <a:lnTo>
                                  <a:pt x="231" y="17"/>
                                </a:lnTo>
                                <a:close/>
                                <a:moveTo>
                                  <a:pt x="243" y="16"/>
                                </a:moveTo>
                                <a:lnTo>
                                  <a:pt x="238" y="16"/>
                                </a:lnTo>
                                <a:lnTo>
                                  <a:pt x="235" y="18"/>
                                </a:lnTo>
                                <a:lnTo>
                                  <a:pt x="231" y="25"/>
                                </a:lnTo>
                                <a:lnTo>
                                  <a:pt x="234" y="25"/>
                                </a:lnTo>
                                <a:lnTo>
                                  <a:pt x="236" y="23"/>
                                </a:lnTo>
                                <a:lnTo>
                                  <a:pt x="245" y="23"/>
                                </a:lnTo>
                                <a:lnTo>
                                  <a:pt x="245" y="16"/>
                                </a:lnTo>
                                <a:lnTo>
                                  <a:pt x="243" y="16"/>
                                </a:lnTo>
                                <a:close/>
                                <a:moveTo>
                                  <a:pt x="245" y="23"/>
                                </a:moveTo>
                                <a:lnTo>
                                  <a:pt x="236" y="23"/>
                                </a:lnTo>
                                <a:lnTo>
                                  <a:pt x="245" y="23"/>
                                </a:lnTo>
                                <a:close/>
                                <a:moveTo>
                                  <a:pt x="286" y="22"/>
                                </a:moveTo>
                                <a:lnTo>
                                  <a:pt x="276" y="22"/>
                                </a:lnTo>
                                <a:lnTo>
                                  <a:pt x="279" y="24"/>
                                </a:lnTo>
                                <a:lnTo>
                                  <a:pt x="279" y="33"/>
                                </a:lnTo>
                                <a:lnTo>
                                  <a:pt x="278" y="35"/>
                                </a:lnTo>
                                <a:lnTo>
                                  <a:pt x="262" y="37"/>
                                </a:lnTo>
                                <a:lnTo>
                                  <a:pt x="260" y="37"/>
                                </a:lnTo>
                                <a:lnTo>
                                  <a:pt x="258" y="38"/>
                                </a:lnTo>
                                <a:lnTo>
                                  <a:pt x="253" y="40"/>
                                </a:lnTo>
                                <a:lnTo>
                                  <a:pt x="250" y="44"/>
                                </a:lnTo>
                                <a:lnTo>
                                  <a:pt x="250" y="58"/>
                                </a:lnTo>
                                <a:lnTo>
                                  <a:pt x="256" y="63"/>
                                </a:lnTo>
                                <a:lnTo>
                                  <a:pt x="270" y="63"/>
                                </a:lnTo>
                                <a:lnTo>
                                  <a:pt x="274" y="61"/>
                                </a:lnTo>
                                <a:lnTo>
                                  <a:pt x="279" y="57"/>
                                </a:lnTo>
                                <a:lnTo>
                                  <a:pt x="260" y="57"/>
                                </a:lnTo>
                                <a:lnTo>
                                  <a:pt x="257" y="54"/>
                                </a:lnTo>
                                <a:lnTo>
                                  <a:pt x="257" y="45"/>
                                </a:lnTo>
                                <a:lnTo>
                                  <a:pt x="260" y="43"/>
                                </a:lnTo>
                                <a:lnTo>
                                  <a:pt x="268" y="41"/>
                                </a:lnTo>
                                <a:lnTo>
                                  <a:pt x="275" y="40"/>
                                </a:lnTo>
                                <a:lnTo>
                                  <a:pt x="277" y="40"/>
                                </a:lnTo>
                                <a:lnTo>
                                  <a:pt x="279" y="39"/>
                                </a:lnTo>
                                <a:lnTo>
                                  <a:pt x="286" y="39"/>
                                </a:lnTo>
                                <a:lnTo>
                                  <a:pt x="286" y="22"/>
                                </a:lnTo>
                                <a:close/>
                                <a:moveTo>
                                  <a:pt x="287" y="56"/>
                                </a:moveTo>
                                <a:lnTo>
                                  <a:pt x="279" y="56"/>
                                </a:lnTo>
                                <a:lnTo>
                                  <a:pt x="280" y="61"/>
                                </a:lnTo>
                                <a:lnTo>
                                  <a:pt x="282" y="63"/>
                                </a:lnTo>
                                <a:lnTo>
                                  <a:pt x="288" y="63"/>
                                </a:lnTo>
                                <a:lnTo>
                                  <a:pt x="289" y="63"/>
                                </a:lnTo>
                                <a:lnTo>
                                  <a:pt x="291" y="62"/>
                                </a:lnTo>
                                <a:lnTo>
                                  <a:pt x="291" y="57"/>
                                </a:lnTo>
                                <a:lnTo>
                                  <a:pt x="287" y="57"/>
                                </a:lnTo>
                                <a:lnTo>
                                  <a:pt x="287" y="56"/>
                                </a:lnTo>
                                <a:close/>
                                <a:moveTo>
                                  <a:pt x="291" y="57"/>
                                </a:moveTo>
                                <a:lnTo>
                                  <a:pt x="290" y="57"/>
                                </a:lnTo>
                                <a:lnTo>
                                  <a:pt x="291" y="57"/>
                                </a:lnTo>
                                <a:close/>
                                <a:moveTo>
                                  <a:pt x="286" y="39"/>
                                </a:moveTo>
                                <a:lnTo>
                                  <a:pt x="279" y="39"/>
                                </a:lnTo>
                                <a:lnTo>
                                  <a:pt x="279" y="49"/>
                                </a:lnTo>
                                <a:lnTo>
                                  <a:pt x="278" y="51"/>
                                </a:lnTo>
                                <a:lnTo>
                                  <a:pt x="273" y="55"/>
                                </a:lnTo>
                                <a:lnTo>
                                  <a:pt x="270" y="57"/>
                                </a:lnTo>
                                <a:lnTo>
                                  <a:pt x="279" y="57"/>
                                </a:lnTo>
                                <a:lnTo>
                                  <a:pt x="279" y="56"/>
                                </a:lnTo>
                                <a:lnTo>
                                  <a:pt x="287" y="56"/>
                                </a:lnTo>
                                <a:lnTo>
                                  <a:pt x="286" y="56"/>
                                </a:lnTo>
                                <a:lnTo>
                                  <a:pt x="286" y="39"/>
                                </a:lnTo>
                                <a:close/>
                                <a:moveTo>
                                  <a:pt x="280" y="16"/>
                                </a:moveTo>
                                <a:lnTo>
                                  <a:pt x="263" y="16"/>
                                </a:lnTo>
                                <a:lnTo>
                                  <a:pt x="258" y="17"/>
                                </a:lnTo>
                                <a:lnTo>
                                  <a:pt x="255" y="21"/>
                                </a:lnTo>
                                <a:lnTo>
                                  <a:pt x="253" y="23"/>
                                </a:lnTo>
                                <a:lnTo>
                                  <a:pt x="252" y="25"/>
                                </a:lnTo>
                                <a:lnTo>
                                  <a:pt x="252" y="30"/>
                                </a:lnTo>
                                <a:lnTo>
                                  <a:pt x="259" y="30"/>
                                </a:lnTo>
                                <a:lnTo>
                                  <a:pt x="260" y="24"/>
                                </a:lnTo>
                                <a:lnTo>
                                  <a:pt x="263" y="22"/>
                                </a:lnTo>
                                <a:lnTo>
                                  <a:pt x="286" y="22"/>
                                </a:lnTo>
                                <a:lnTo>
                                  <a:pt x="286" y="20"/>
                                </a:lnTo>
                                <a:lnTo>
                                  <a:pt x="280" y="16"/>
                                </a:lnTo>
                                <a:close/>
                                <a:moveTo>
                                  <a:pt x="305" y="17"/>
                                </a:moveTo>
                                <a:lnTo>
                                  <a:pt x="299" y="17"/>
                                </a:lnTo>
                                <a:lnTo>
                                  <a:pt x="299" y="61"/>
                                </a:lnTo>
                                <a:lnTo>
                                  <a:pt x="306" y="61"/>
                                </a:lnTo>
                                <a:lnTo>
                                  <a:pt x="306" y="27"/>
                                </a:lnTo>
                                <a:lnTo>
                                  <a:pt x="309" y="23"/>
                                </a:lnTo>
                                <a:lnTo>
                                  <a:pt x="305" y="23"/>
                                </a:lnTo>
                                <a:lnTo>
                                  <a:pt x="305" y="17"/>
                                </a:lnTo>
                                <a:close/>
                                <a:moveTo>
                                  <a:pt x="331" y="22"/>
                                </a:moveTo>
                                <a:lnTo>
                                  <a:pt x="322" y="22"/>
                                </a:lnTo>
                                <a:lnTo>
                                  <a:pt x="325" y="25"/>
                                </a:lnTo>
                                <a:lnTo>
                                  <a:pt x="325" y="61"/>
                                </a:lnTo>
                                <a:lnTo>
                                  <a:pt x="332" y="61"/>
                                </a:lnTo>
                                <a:lnTo>
                                  <a:pt x="332" y="27"/>
                                </a:lnTo>
                                <a:lnTo>
                                  <a:pt x="336" y="22"/>
                                </a:lnTo>
                                <a:lnTo>
                                  <a:pt x="331" y="22"/>
                                </a:lnTo>
                                <a:close/>
                                <a:moveTo>
                                  <a:pt x="357" y="22"/>
                                </a:moveTo>
                                <a:lnTo>
                                  <a:pt x="347" y="22"/>
                                </a:lnTo>
                                <a:lnTo>
                                  <a:pt x="350" y="25"/>
                                </a:lnTo>
                                <a:lnTo>
                                  <a:pt x="350" y="61"/>
                                </a:lnTo>
                                <a:lnTo>
                                  <a:pt x="357" y="61"/>
                                </a:lnTo>
                                <a:lnTo>
                                  <a:pt x="357" y="22"/>
                                </a:lnTo>
                                <a:close/>
                                <a:moveTo>
                                  <a:pt x="325" y="16"/>
                                </a:moveTo>
                                <a:lnTo>
                                  <a:pt x="313" y="16"/>
                                </a:lnTo>
                                <a:lnTo>
                                  <a:pt x="309" y="18"/>
                                </a:lnTo>
                                <a:lnTo>
                                  <a:pt x="305" y="23"/>
                                </a:lnTo>
                                <a:lnTo>
                                  <a:pt x="309" y="23"/>
                                </a:lnTo>
                                <a:lnTo>
                                  <a:pt x="311" y="22"/>
                                </a:lnTo>
                                <a:lnTo>
                                  <a:pt x="331" y="22"/>
                                </a:lnTo>
                                <a:lnTo>
                                  <a:pt x="328" y="18"/>
                                </a:lnTo>
                                <a:lnTo>
                                  <a:pt x="325" y="16"/>
                                </a:lnTo>
                                <a:close/>
                                <a:moveTo>
                                  <a:pt x="353" y="16"/>
                                </a:moveTo>
                                <a:lnTo>
                                  <a:pt x="338" y="16"/>
                                </a:lnTo>
                                <a:lnTo>
                                  <a:pt x="335" y="17"/>
                                </a:lnTo>
                                <a:lnTo>
                                  <a:pt x="331" y="22"/>
                                </a:lnTo>
                                <a:lnTo>
                                  <a:pt x="336" y="22"/>
                                </a:lnTo>
                                <a:lnTo>
                                  <a:pt x="357" y="22"/>
                                </a:lnTo>
                                <a:lnTo>
                                  <a:pt x="357" y="20"/>
                                </a:lnTo>
                                <a:lnTo>
                                  <a:pt x="353"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8" name="Line 242"/>
                        <wps:cNvCnPr>
                          <a:cxnSpLocks noChangeShapeType="1"/>
                        </wps:cNvCnPr>
                        <wps:spPr bwMode="auto">
                          <a:xfrm>
                            <a:off x="1391" y="153"/>
                            <a:ext cx="123" cy="0"/>
                          </a:xfrm>
                          <a:prstGeom prst="line">
                            <a:avLst/>
                          </a:prstGeom>
                          <a:noFill/>
                          <a:ln w="11112">
                            <a:solidFill>
                              <a:srgbClr val="3CA0A0"/>
                            </a:solidFill>
                            <a:prstDash val="solid"/>
                            <a:round/>
                            <a:headEnd/>
                            <a:tailEnd/>
                          </a:ln>
                          <a:extLst>
                            <a:ext uri="{909E8E84-426E-40DD-AFC4-6F175D3DCCD1}">
                              <a14:hiddenFill xmlns:a14="http://schemas.microsoft.com/office/drawing/2010/main">
                                <a:noFill/>
                              </a14:hiddenFill>
                            </a:ext>
                          </a:extLst>
                        </wps:spPr>
                        <wps:bodyPr/>
                      </wps:wsp>
                      <wps:wsp>
                        <wps:cNvPr id="299" name="docshape81"/>
                        <wps:cNvSpPr>
                          <a:spLocks/>
                        </wps:cNvSpPr>
                        <wps:spPr bwMode="auto">
                          <a:xfrm>
                            <a:off x="1580" y="224"/>
                            <a:ext cx="451" cy="64"/>
                          </a:xfrm>
                          <a:custGeom>
                            <a:avLst/>
                            <a:gdLst>
                              <a:gd name="T0" fmla="+- 0 1597 1581"/>
                              <a:gd name="T1" fmla="*/ T0 w 451"/>
                              <a:gd name="T2" fmla="+- 0 288 224"/>
                              <a:gd name="T3" fmla="*/ 288 h 64"/>
                              <a:gd name="T4" fmla="+- 0 1593 1581"/>
                              <a:gd name="T5" fmla="*/ T4 w 451"/>
                              <a:gd name="T6" fmla="+- 0 281 224"/>
                              <a:gd name="T7" fmla="*/ 281 h 64"/>
                              <a:gd name="T8" fmla="+- 0 1601 1581"/>
                              <a:gd name="T9" fmla="*/ T8 w 451"/>
                              <a:gd name="T10" fmla="+- 0 281 224"/>
                              <a:gd name="T11" fmla="*/ 281 h 64"/>
                              <a:gd name="T12" fmla="+- 0 1601 1581"/>
                              <a:gd name="T13" fmla="*/ T12 w 451"/>
                              <a:gd name="T14" fmla="+- 0 242 224"/>
                              <a:gd name="T15" fmla="*/ 242 h 64"/>
                              <a:gd name="T16" fmla="+- 0 1593 1581"/>
                              <a:gd name="T17" fmla="*/ T16 w 451"/>
                              <a:gd name="T18" fmla="+- 0 230 224"/>
                              <a:gd name="T19" fmla="*/ 230 h 64"/>
                              <a:gd name="T20" fmla="+- 0 1627 1581"/>
                              <a:gd name="T21" fmla="*/ T20 w 451"/>
                              <a:gd name="T22" fmla="+- 0 259 224"/>
                              <a:gd name="T23" fmla="*/ 259 h 64"/>
                              <a:gd name="T24" fmla="+- 0 1640 1581"/>
                              <a:gd name="T25" fmla="*/ T24 w 451"/>
                              <a:gd name="T26" fmla="+- 0 288 224"/>
                              <a:gd name="T27" fmla="*/ 288 h 64"/>
                              <a:gd name="T28" fmla="+- 0 1640 1581"/>
                              <a:gd name="T29" fmla="*/ T28 w 451"/>
                              <a:gd name="T30" fmla="+- 0 274 224"/>
                              <a:gd name="T31" fmla="*/ 274 h 64"/>
                              <a:gd name="T32" fmla="+- 0 1658 1581"/>
                              <a:gd name="T33" fmla="*/ T32 w 451"/>
                              <a:gd name="T34" fmla="+- 0 240 224"/>
                              <a:gd name="T35" fmla="*/ 240 h 64"/>
                              <a:gd name="T36" fmla="+- 0 1672 1581"/>
                              <a:gd name="T37" fmla="*/ T36 w 451"/>
                              <a:gd name="T38" fmla="+- 0 280 224"/>
                              <a:gd name="T39" fmla="*/ 280 h 64"/>
                              <a:gd name="T40" fmla="+- 0 1660 1581"/>
                              <a:gd name="T41" fmla="*/ T40 w 451"/>
                              <a:gd name="T42" fmla="+- 0 281 224"/>
                              <a:gd name="T43" fmla="*/ 281 h 64"/>
                              <a:gd name="T44" fmla="+- 0 1665 1581"/>
                              <a:gd name="T45" fmla="*/ T44 w 451"/>
                              <a:gd name="T46" fmla="+- 0 247 224"/>
                              <a:gd name="T47" fmla="*/ 247 h 64"/>
                              <a:gd name="T48" fmla="+- 0 1672 1581"/>
                              <a:gd name="T49" fmla="*/ T48 w 451"/>
                              <a:gd name="T50" fmla="+- 0 247 224"/>
                              <a:gd name="T51" fmla="*/ 247 h 64"/>
                              <a:gd name="T52" fmla="+- 0 1690 1581"/>
                              <a:gd name="T53" fmla="*/ T52 w 451"/>
                              <a:gd name="T54" fmla="+- 0 286 224"/>
                              <a:gd name="T55" fmla="*/ 286 h 64"/>
                              <a:gd name="T56" fmla="+- 0 1690 1581"/>
                              <a:gd name="T57" fmla="*/ T56 w 451"/>
                              <a:gd name="T58" fmla="+- 0 233 224"/>
                              <a:gd name="T59" fmla="*/ 233 h 64"/>
                              <a:gd name="T60" fmla="+- 0 1705 1581"/>
                              <a:gd name="T61" fmla="*/ T60 w 451"/>
                              <a:gd name="T62" fmla="+- 0 288 224"/>
                              <a:gd name="T63" fmla="*/ 288 h 64"/>
                              <a:gd name="T64" fmla="+- 0 1710 1581"/>
                              <a:gd name="T65" fmla="*/ T64 w 451"/>
                              <a:gd name="T66" fmla="+- 0 280 224"/>
                              <a:gd name="T67" fmla="*/ 280 h 64"/>
                              <a:gd name="T68" fmla="+- 0 1727 1581"/>
                              <a:gd name="T69" fmla="*/ T68 w 451"/>
                              <a:gd name="T70" fmla="+- 0 240 224"/>
                              <a:gd name="T71" fmla="*/ 240 h 64"/>
                              <a:gd name="T72" fmla="+- 0 1725 1581"/>
                              <a:gd name="T73" fmla="*/ T72 w 451"/>
                              <a:gd name="T74" fmla="+- 0 269 224"/>
                              <a:gd name="T75" fmla="*/ 269 h 64"/>
                              <a:gd name="T76" fmla="+- 0 1735 1581"/>
                              <a:gd name="T77" fmla="*/ T76 w 451"/>
                              <a:gd name="T78" fmla="+- 0 267 224"/>
                              <a:gd name="T79" fmla="*/ 267 h 64"/>
                              <a:gd name="T80" fmla="+- 0 1711 1581"/>
                              <a:gd name="T81" fmla="*/ T80 w 451"/>
                              <a:gd name="T82" fmla="+- 0 247 224"/>
                              <a:gd name="T83" fmla="*/ 247 h 64"/>
                              <a:gd name="T84" fmla="+- 0 1722 1581"/>
                              <a:gd name="T85" fmla="*/ T84 w 451"/>
                              <a:gd name="T86" fmla="+- 0 247 224"/>
                              <a:gd name="T87" fmla="*/ 247 h 64"/>
                              <a:gd name="T88" fmla="+- 0 1752 1581"/>
                              <a:gd name="T89" fmla="*/ T88 w 451"/>
                              <a:gd name="T90" fmla="+- 0 247 224"/>
                              <a:gd name="T91" fmla="*/ 247 h 64"/>
                              <a:gd name="T92" fmla="+- 0 1757 1581"/>
                              <a:gd name="T93" fmla="*/ T92 w 451"/>
                              <a:gd name="T94" fmla="+- 0 287 224"/>
                              <a:gd name="T95" fmla="*/ 287 h 64"/>
                              <a:gd name="T96" fmla="+- 0 1752 1581"/>
                              <a:gd name="T97" fmla="*/ T96 w 451"/>
                              <a:gd name="T98" fmla="+- 0 247 224"/>
                              <a:gd name="T99" fmla="*/ 247 h 64"/>
                              <a:gd name="T100" fmla="+- 0 1759 1581"/>
                              <a:gd name="T101" fmla="*/ T100 w 451"/>
                              <a:gd name="T102" fmla="+- 0 242 224"/>
                              <a:gd name="T103" fmla="*/ 242 h 64"/>
                              <a:gd name="T104" fmla="+- 0 1752 1581"/>
                              <a:gd name="T105" fmla="*/ T104 w 451"/>
                              <a:gd name="T106" fmla="+- 0 230 224"/>
                              <a:gd name="T107" fmla="*/ 230 h 64"/>
                              <a:gd name="T108" fmla="+- 0 1774 1581"/>
                              <a:gd name="T109" fmla="*/ T108 w 451"/>
                              <a:gd name="T110" fmla="+- 0 242 224"/>
                              <a:gd name="T111" fmla="*/ 242 h 64"/>
                              <a:gd name="T112" fmla="+- 0 1777 1581"/>
                              <a:gd name="T113" fmla="*/ T112 w 451"/>
                              <a:gd name="T114" fmla="+- 0 250 224"/>
                              <a:gd name="T115" fmla="*/ 250 h 64"/>
                              <a:gd name="T116" fmla="+- 0 1778 1581"/>
                              <a:gd name="T117" fmla="*/ T116 w 451"/>
                              <a:gd name="T118" fmla="+- 0 243 224"/>
                              <a:gd name="T119" fmla="*/ 243 h 64"/>
                              <a:gd name="T120" fmla="+- 0 1788 1581"/>
                              <a:gd name="T121" fmla="*/ T120 w 451"/>
                              <a:gd name="T122" fmla="+- 0 241 224"/>
                              <a:gd name="T123" fmla="*/ 241 h 64"/>
                              <a:gd name="T124" fmla="+- 0 1788 1581"/>
                              <a:gd name="T125" fmla="*/ T124 w 451"/>
                              <a:gd name="T126" fmla="+- 0 248 224"/>
                              <a:gd name="T127" fmla="*/ 248 h 64"/>
                              <a:gd name="T128" fmla="+- 0 1802 1581"/>
                              <a:gd name="T129" fmla="*/ T128 w 451"/>
                              <a:gd name="T130" fmla="+- 0 242 224"/>
                              <a:gd name="T131" fmla="*/ 242 h 64"/>
                              <a:gd name="T132" fmla="+- 0 1802 1581"/>
                              <a:gd name="T133" fmla="*/ T132 w 451"/>
                              <a:gd name="T134" fmla="+- 0 224 224"/>
                              <a:gd name="T135" fmla="*/ 224 h 64"/>
                              <a:gd name="T136" fmla="+- 0 1844 1581"/>
                              <a:gd name="T137" fmla="*/ T136 w 451"/>
                              <a:gd name="T138" fmla="+- 0 288 224"/>
                              <a:gd name="T139" fmla="*/ 288 h 64"/>
                              <a:gd name="T140" fmla="+- 0 1813 1581"/>
                              <a:gd name="T141" fmla="*/ T140 w 451"/>
                              <a:gd name="T142" fmla="+- 0 224 224"/>
                              <a:gd name="T143" fmla="*/ 224 h 64"/>
                              <a:gd name="T144" fmla="+- 0 1820 1581"/>
                              <a:gd name="T145" fmla="*/ T144 w 451"/>
                              <a:gd name="T146" fmla="+- 0 274 224"/>
                              <a:gd name="T147" fmla="*/ 274 h 64"/>
                              <a:gd name="T148" fmla="+- 0 1850 1581"/>
                              <a:gd name="T149" fmla="*/ T148 w 451"/>
                              <a:gd name="T150" fmla="+- 0 247 224"/>
                              <a:gd name="T151" fmla="*/ 247 h 64"/>
                              <a:gd name="T152" fmla="+- 0 1850 1581"/>
                              <a:gd name="T153" fmla="*/ T152 w 451"/>
                              <a:gd name="T154" fmla="+- 0 281 224"/>
                              <a:gd name="T155" fmla="*/ 281 h 64"/>
                              <a:gd name="T156" fmla="+- 0 1827 1581"/>
                              <a:gd name="T157" fmla="*/ T156 w 451"/>
                              <a:gd name="T158" fmla="+- 0 240 224"/>
                              <a:gd name="T159" fmla="*/ 240 h 64"/>
                              <a:gd name="T160" fmla="+- 0 1850 1581"/>
                              <a:gd name="T161" fmla="*/ T160 w 451"/>
                              <a:gd name="T162" fmla="+- 0 247 224"/>
                              <a:gd name="T163" fmla="*/ 247 h 64"/>
                              <a:gd name="T164" fmla="+- 0 1866 1581"/>
                              <a:gd name="T165" fmla="*/ T164 w 451"/>
                              <a:gd name="T166" fmla="+- 0 288 224"/>
                              <a:gd name="T167" fmla="*/ 288 h 64"/>
                              <a:gd name="T168" fmla="+- 0 1867 1581"/>
                              <a:gd name="T169" fmla="*/ T168 w 451"/>
                              <a:gd name="T170" fmla="+- 0 278 224"/>
                              <a:gd name="T171" fmla="*/ 278 h 64"/>
                              <a:gd name="T172" fmla="+- 0 1895 1581"/>
                              <a:gd name="T173" fmla="*/ T172 w 451"/>
                              <a:gd name="T174" fmla="+- 0 286 224"/>
                              <a:gd name="T175" fmla="*/ 286 h 64"/>
                              <a:gd name="T176" fmla="+- 0 1884 1581"/>
                              <a:gd name="T177" fmla="*/ T176 w 451"/>
                              <a:gd name="T178" fmla="+- 0 281 224"/>
                              <a:gd name="T179" fmla="*/ 281 h 64"/>
                              <a:gd name="T180" fmla="+- 0 1916 1581"/>
                              <a:gd name="T181" fmla="*/ T180 w 451"/>
                              <a:gd name="T182" fmla="+- 0 247 224"/>
                              <a:gd name="T183" fmla="*/ 247 h 64"/>
                              <a:gd name="T184" fmla="+- 0 1920 1581"/>
                              <a:gd name="T185" fmla="*/ T184 w 451"/>
                              <a:gd name="T186" fmla="+- 0 287 224"/>
                              <a:gd name="T187" fmla="*/ 287 h 64"/>
                              <a:gd name="T188" fmla="+- 0 1916 1581"/>
                              <a:gd name="T189" fmla="*/ T188 w 451"/>
                              <a:gd name="T190" fmla="+- 0 247 224"/>
                              <a:gd name="T191" fmla="*/ 247 h 64"/>
                              <a:gd name="T192" fmla="+- 0 1923 1581"/>
                              <a:gd name="T193" fmla="*/ T192 w 451"/>
                              <a:gd name="T194" fmla="+- 0 242 224"/>
                              <a:gd name="T195" fmla="*/ 242 h 64"/>
                              <a:gd name="T196" fmla="+- 0 1916 1581"/>
                              <a:gd name="T197" fmla="*/ T196 w 451"/>
                              <a:gd name="T198" fmla="+- 0 230 224"/>
                              <a:gd name="T199" fmla="*/ 230 h 64"/>
                              <a:gd name="T200" fmla="+- 0 1937 1581"/>
                              <a:gd name="T201" fmla="*/ T200 w 451"/>
                              <a:gd name="T202" fmla="+- 0 242 224"/>
                              <a:gd name="T203" fmla="*/ 242 h 64"/>
                              <a:gd name="T204" fmla="+- 0 1937 1581"/>
                              <a:gd name="T205" fmla="*/ T204 w 451"/>
                              <a:gd name="T206" fmla="+- 0 224 224"/>
                              <a:gd name="T207" fmla="*/ 224 h 64"/>
                              <a:gd name="T208" fmla="+- 0 1979 1581"/>
                              <a:gd name="T209" fmla="*/ T208 w 451"/>
                              <a:gd name="T210" fmla="+- 0 240 224"/>
                              <a:gd name="T211" fmla="*/ 240 h 64"/>
                              <a:gd name="T212" fmla="+- 0 1979 1581"/>
                              <a:gd name="T213" fmla="*/ T212 w 451"/>
                              <a:gd name="T214" fmla="+- 0 288 224"/>
                              <a:gd name="T215" fmla="*/ 288 h 64"/>
                              <a:gd name="T216" fmla="+- 0 1959 1581"/>
                              <a:gd name="T217" fmla="*/ T216 w 451"/>
                              <a:gd name="T218" fmla="+- 0 247 224"/>
                              <a:gd name="T219" fmla="*/ 247 h 64"/>
                              <a:gd name="T220" fmla="+- 0 1979 1581"/>
                              <a:gd name="T221" fmla="*/ T220 w 451"/>
                              <a:gd name="T222" fmla="+- 0 253 224"/>
                              <a:gd name="T223" fmla="*/ 253 h 64"/>
                              <a:gd name="T224" fmla="+- 0 1986 1581"/>
                              <a:gd name="T225" fmla="*/ T224 w 451"/>
                              <a:gd name="T226" fmla="+- 0 249 224"/>
                              <a:gd name="T227" fmla="*/ 249 h 64"/>
                              <a:gd name="T228" fmla="+- 0 2003 1581"/>
                              <a:gd name="T229" fmla="*/ T228 w 451"/>
                              <a:gd name="T230" fmla="+- 0 286 224"/>
                              <a:gd name="T231" fmla="*/ 286 h 64"/>
                              <a:gd name="T232" fmla="+- 0 2031 1581"/>
                              <a:gd name="T233" fmla="*/ T232 w 451"/>
                              <a:gd name="T234" fmla="+- 0 247 224"/>
                              <a:gd name="T235" fmla="*/ 247 h 64"/>
                              <a:gd name="T236" fmla="+- 0 2031 1581"/>
                              <a:gd name="T237" fmla="*/ T236 w 451"/>
                              <a:gd name="T238" fmla="+- 0 247 224"/>
                              <a:gd name="T239" fmla="*/ 247 h 64"/>
                              <a:gd name="T240" fmla="+- 0 2006 1581"/>
                              <a:gd name="T241" fmla="*/ T240 w 451"/>
                              <a:gd name="T242" fmla="+- 0 249 224"/>
                              <a:gd name="T243" fmla="*/ 249 h 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 ang="0">
                                <a:pos x="T241" y="T243"/>
                              </a:cxn>
                            </a:cxnLst>
                            <a:rect l="0" t="0" r="r" b="b"/>
                            <a:pathLst>
                              <a:path w="451" h="64">
                                <a:moveTo>
                                  <a:pt x="12" y="23"/>
                                </a:moveTo>
                                <a:lnTo>
                                  <a:pt x="6" y="23"/>
                                </a:lnTo>
                                <a:lnTo>
                                  <a:pt x="6" y="61"/>
                                </a:lnTo>
                                <a:lnTo>
                                  <a:pt x="9" y="64"/>
                                </a:lnTo>
                                <a:lnTo>
                                  <a:pt x="16" y="64"/>
                                </a:lnTo>
                                <a:lnTo>
                                  <a:pt x="17" y="63"/>
                                </a:lnTo>
                                <a:lnTo>
                                  <a:pt x="20" y="63"/>
                                </a:lnTo>
                                <a:lnTo>
                                  <a:pt x="20" y="57"/>
                                </a:lnTo>
                                <a:lnTo>
                                  <a:pt x="13" y="57"/>
                                </a:lnTo>
                                <a:lnTo>
                                  <a:pt x="12" y="57"/>
                                </a:lnTo>
                                <a:lnTo>
                                  <a:pt x="12" y="23"/>
                                </a:lnTo>
                                <a:close/>
                                <a:moveTo>
                                  <a:pt x="20" y="57"/>
                                </a:moveTo>
                                <a:lnTo>
                                  <a:pt x="16" y="57"/>
                                </a:lnTo>
                                <a:lnTo>
                                  <a:pt x="20" y="57"/>
                                </a:lnTo>
                                <a:close/>
                                <a:moveTo>
                                  <a:pt x="20" y="18"/>
                                </a:moveTo>
                                <a:lnTo>
                                  <a:pt x="0" y="18"/>
                                </a:lnTo>
                                <a:lnTo>
                                  <a:pt x="0" y="23"/>
                                </a:lnTo>
                                <a:lnTo>
                                  <a:pt x="20" y="23"/>
                                </a:lnTo>
                                <a:lnTo>
                                  <a:pt x="20" y="18"/>
                                </a:lnTo>
                                <a:close/>
                                <a:moveTo>
                                  <a:pt x="12" y="6"/>
                                </a:moveTo>
                                <a:lnTo>
                                  <a:pt x="6" y="6"/>
                                </a:lnTo>
                                <a:lnTo>
                                  <a:pt x="6" y="18"/>
                                </a:lnTo>
                                <a:lnTo>
                                  <a:pt x="12" y="18"/>
                                </a:lnTo>
                                <a:lnTo>
                                  <a:pt x="12" y="6"/>
                                </a:lnTo>
                                <a:close/>
                                <a:moveTo>
                                  <a:pt x="46" y="35"/>
                                </a:moveTo>
                                <a:lnTo>
                                  <a:pt x="26" y="35"/>
                                </a:lnTo>
                                <a:lnTo>
                                  <a:pt x="26" y="41"/>
                                </a:lnTo>
                                <a:lnTo>
                                  <a:pt x="46" y="41"/>
                                </a:lnTo>
                                <a:lnTo>
                                  <a:pt x="46" y="35"/>
                                </a:lnTo>
                                <a:close/>
                                <a:moveTo>
                                  <a:pt x="77" y="16"/>
                                </a:moveTo>
                                <a:lnTo>
                                  <a:pt x="59" y="16"/>
                                </a:lnTo>
                                <a:lnTo>
                                  <a:pt x="52" y="26"/>
                                </a:lnTo>
                                <a:lnTo>
                                  <a:pt x="52" y="54"/>
                                </a:lnTo>
                                <a:lnTo>
                                  <a:pt x="59" y="64"/>
                                </a:lnTo>
                                <a:lnTo>
                                  <a:pt x="77" y="64"/>
                                </a:lnTo>
                                <a:lnTo>
                                  <a:pt x="81" y="61"/>
                                </a:lnTo>
                                <a:lnTo>
                                  <a:pt x="84" y="57"/>
                                </a:lnTo>
                                <a:lnTo>
                                  <a:pt x="64" y="57"/>
                                </a:lnTo>
                                <a:lnTo>
                                  <a:pt x="59" y="50"/>
                                </a:lnTo>
                                <a:lnTo>
                                  <a:pt x="59" y="30"/>
                                </a:lnTo>
                                <a:lnTo>
                                  <a:pt x="64" y="23"/>
                                </a:lnTo>
                                <a:lnTo>
                                  <a:pt x="84" y="23"/>
                                </a:lnTo>
                                <a:lnTo>
                                  <a:pt x="81" y="19"/>
                                </a:lnTo>
                                <a:lnTo>
                                  <a:pt x="77" y="16"/>
                                </a:lnTo>
                                <a:close/>
                                <a:moveTo>
                                  <a:pt x="91" y="56"/>
                                </a:moveTo>
                                <a:lnTo>
                                  <a:pt x="85" y="56"/>
                                </a:lnTo>
                                <a:lnTo>
                                  <a:pt x="85" y="62"/>
                                </a:lnTo>
                                <a:lnTo>
                                  <a:pt x="91" y="62"/>
                                </a:lnTo>
                                <a:lnTo>
                                  <a:pt x="91" y="56"/>
                                </a:lnTo>
                                <a:close/>
                                <a:moveTo>
                                  <a:pt x="84" y="23"/>
                                </a:moveTo>
                                <a:lnTo>
                                  <a:pt x="80" y="23"/>
                                </a:lnTo>
                                <a:lnTo>
                                  <a:pt x="84" y="30"/>
                                </a:lnTo>
                                <a:lnTo>
                                  <a:pt x="84" y="50"/>
                                </a:lnTo>
                                <a:lnTo>
                                  <a:pt x="79" y="57"/>
                                </a:lnTo>
                                <a:lnTo>
                                  <a:pt x="84" y="57"/>
                                </a:lnTo>
                                <a:lnTo>
                                  <a:pt x="85" y="56"/>
                                </a:lnTo>
                                <a:lnTo>
                                  <a:pt x="91" y="56"/>
                                </a:lnTo>
                                <a:lnTo>
                                  <a:pt x="91" y="23"/>
                                </a:lnTo>
                                <a:lnTo>
                                  <a:pt x="84" y="23"/>
                                </a:lnTo>
                                <a:close/>
                                <a:moveTo>
                                  <a:pt x="91" y="0"/>
                                </a:moveTo>
                                <a:lnTo>
                                  <a:pt x="84" y="0"/>
                                </a:lnTo>
                                <a:lnTo>
                                  <a:pt x="84" y="23"/>
                                </a:lnTo>
                                <a:lnTo>
                                  <a:pt x="91" y="23"/>
                                </a:lnTo>
                                <a:lnTo>
                                  <a:pt x="91" y="0"/>
                                </a:lnTo>
                                <a:close/>
                                <a:moveTo>
                                  <a:pt x="109" y="18"/>
                                </a:moveTo>
                                <a:lnTo>
                                  <a:pt x="102" y="18"/>
                                </a:lnTo>
                                <a:lnTo>
                                  <a:pt x="102" y="62"/>
                                </a:lnTo>
                                <a:lnTo>
                                  <a:pt x="109" y="62"/>
                                </a:lnTo>
                                <a:lnTo>
                                  <a:pt x="109" y="18"/>
                                </a:lnTo>
                                <a:close/>
                                <a:moveTo>
                                  <a:pt x="109" y="0"/>
                                </a:moveTo>
                                <a:lnTo>
                                  <a:pt x="102" y="0"/>
                                </a:lnTo>
                                <a:lnTo>
                                  <a:pt x="102" y="9"/>
                                </a:lnTo>
                                <a:lnTo>
                                  <a:pt x="109" y="9"/>
                                </a:lnTo>
                                <a:lnTo>
                                  <a:pt x="109" y="0"/>
                                </a:lnTo>
                                <a:close/>
                                <a:moveTo>
                                  <a:pt x="125" y="49"/>
                                </a:moveTo>
                                <a:lnTo>
                                  <a:pt x="118" y="49"/>
                                </a:lnTo>
                                <a:lnTo>
                                  <a:pt x="118" y="59"/>
                                </a:lnTo>
                                <a:lnTo>
                                  <a:pt x="124" y="64"/>
                                </a:lnTo>
                                <a:lnTo>
                                  <a:pt x="147" y="64"/>
                                </a:lnTo>
                                <a:lnTo>
                                  <a:pt x="154" y="58"/>
                                </a:lnTo>
                                <a:lnTo>
                                  <a:pt x="154" y="57"/>
                                </a:lnTo>
                                <a:lnTo>
                                  <a:pt x="132" y="57"/>
                                </a:lnTo>
                                <a:lnTo>
                                  <a:pt x="129" y="56"/>
                                </a:lnTo>
                                <a:lnTo>
                                  <a:pt x="127" y="54"/>
                                </a:lnTo>
                                <a:lnTo>
                                  <a:pt x="126" y="53"/>
                                </a:lnTo>
                                <a:lnTo>
                                  <a:pt x="126" y="52"/>
                                </a:lnTo>
                                <a:lnTo>
                                  <a:pt x="125" y="49"/>
                                </a:lnTo>
                                <a:close/>
                                <a:moveTo>
                                  <a:pt x="146" y="16"/>
                                </a:moveTo>
                                <a:lnTo>
                                  <a:pt x="126" y="16"/>
                                </a:lnTo>
                                <a:lnTo>
                                  <a:pt x="119" y="22"/>
                                </a:lnTo>
                                <a:lnTo>
                                  <a:pt x="119" y="37"/>
                                </a:lnTo>
                                <a:lnTo>
                                  <a:pt x="123" y="40"/>
                                </a:lnTo>
                                <a:lnTo>
                                  <a:pt x="144" y="45"/>
                                </a:lnTo>
                                <a:lnTo>
                                  <a:pt x="146" y="47"/>
                                </a:lnTo>
                                <a:lnTo>
                                  <a:pt x="146" y="54"/>
                                </a:lnTo>
                                <a:lnTo>
                                  <a:pt x="142" y="57"/>
                                </a:lnTo>
                                <a:lnTo>
                                  <a:pt x="154" y="57"/>
                                </a:lnTo>
                                <a:lnTo>
                                  <a:pt x="154" y="43"/>
                                </a:lnTo>
                                <a:lnTo>
                                  <a:pt x="150" y="39"/>
                                </a:lnTo>
                                <a:lnTo>
                                  <a:pt x="129" y="34"/>
                                </a:lnTo>
                                <a:lnTo>
                                  <a:pt x="126" y="33"/>
                                </a:lnTo>
                                <a:lnTo>
                                  <a:pt x="126" y="25"/>
                                </a:lnTo>
                                <a:lnTo>
                                  <a:pt x="130" y="23"/>
                                </a:lnTo>
                                <a:lnTo>
                                  <a:pt x="152" y="23"/>
                                </a:lnTo>
                                <a:lnTo>
                                  <a:pt x="152" y="21"/>
                                </a:lnTo>
                                <a:lnTo>
                                  <a:pt x="146" y="16"/>
                                </a:lnTo>
                                <a:close/>
                                <a:moveTo>
                                  <a:pt x="152" y="23"/>
                                </a:moveTo>
                                <a:lnTo>
                                  <a:pt x="141" y="23"/>
                                </a:lnTo>
                                <a:lnTo>
                                  <a:pt x="144" y="25"/>
                                </a:lnTo>
                                <a:lnTo>
                                  <a:pt x="144" y="30"/>
                                </a:lnTo>
                                <a:lnTo>
                                  <a:pt x="152" y="30"/>
                                </a:lnTo>
                                <a:lnTo>
                                  <a:pt x="152" y="23"/>
                                </a:lnTo>
                                <a:close/>
                                <a:moveTo>
                                  <a:pt x="171" y="23"/>
                                </a:moveTo>
                                <a:lnTo>
                                  <a:pt x="164" y="23"/>
                                </a:lnTo>
                                <a:lnTo>
                                  <a:pt x="164" y="61"/>
                                </a:lnTo>
                                <a:lnTo>
                                  <a:pt x="167" y="64"/>
                                </a:lnTo>
                                <a:lnTo>
                                  <a:pt x="175" y="64"/>
                                </a:lnTo>
                                <a:lnTo>
                                  <a:pt x="176" y="63"/>
                                </a:lnTo>
                                <a:lnTo>
                                  <a:pt x="178" y="63"/>
                                </a:lnTo>
                                <a:lnTo>
                                  <a:pt x="178" y="57"/>
                                </a:lnTo>
                                <a:lnTo>
                                  <a:pt x="172" y="57"/>
                                </a:lnTo>
                                <a:lnTo>
                                  <a:pt x="171" y="57"/>
                                </a:lnTo>
                                <a:lnTo>
                                  <a:pt x="171" y="23"/>
                                </a:lnTo>
                                <a:close/>
                                <a:moveTo>
                                  <a:pt x="178" y="57"/>
                                </a:moveTo>
                                <a:lnTo>
                                  <a:pt x="175" y="57"/>
                                </a:lnTo>
                                <a:lnTo>
                                  <a:pt x="178" y="57"/>
                                </a:lnTo>
                                <a:close/>
                                <a:moveTo>
                                  <a:pt x="178" y="18"/>
                                </a:moveTo>
                                <a:lnTo>
                                  <a:pt x="158" y="18"/>
                                </a:lnTo>
                                <a:lnTo>
                                  <a:pt x="158" y="23"/>
                                </a:lnTo>
                                <a:lnTo>
                                  <a:pt x="178" y="23"/>
                                </a:lnTo>
                                <a:lnTo>
                                  <a:pt x="178" y="18"/>
                                </a:lnTo>
                                <a:close/>
                                <a:moveTo>
                                  <a:pt x="171" y="6"/>
                                </a:moveTo>
                                <a:lnTo>
                                  <a:pt x="164" y="6"/>
                                </a:lnTo>
                                <a:lnTo>
                                  <a:pt x="164" y="18"/>
                                </a:lnTo>
                                <a:lnTo>
                                  <a:pt x="171" y="18"/>
                                </a:lnTo>
                                <a:lnTo>
                                  <a:pt x="171" y="6"/>
                                </a:lnTo>
                                <a:close/>
                                <a:moveTo>
                                  <a:pt x="193" y="18"/>
                                </a:moveTo>
                                <a:lnTo>
                                  <a:pt x="186" y="18"/>
                                </a:lnTo>
                                <a:lnTo>
                                  <a:pt x="186" y="62"/>
                                </a:lnTo>
                                <a:lnTo>
                                  <a:pt x="193" y="62"/>
                                </a:lnTo>
                                <a:lnTo>
                                  <a:pt x="193" y="28"/>
                                </a:lnTo>
                                <a:lnTo>
                                  <a:pt x="196" y="26"/>
                                </a:lnTo>
                                <a:lnTo>
                                  <a:pt x="193" y="26"/>
                                </a:lnTo>
                                <a:lnTo>
                                  <a:pt x="193" y="18"/>
                                </a:lnTo>
                                <a:close/>
                                <a:moveTo>
                                  <a:pt x="205" y="16"/>
                                </a:moveTo>
                                <a:lnTo>
                                  <a:pt x="200" y="16"/>
                                </a:lnTo>
                                <a:lnTo>
                                  <a:pt x="197" y="19"/>
                                </a:lnTo>
                                <a:lnTo>
                                  <a:pt x="193" y="26"/>
                                </a:lnTo>
                                <a:lnTo>
                                  <a:pt x="196" y="26"/>
                                </a:lnTo>
                                <a:lnTo>
                                  <a:pt x="198" y="24"/>
                                </a:lnTo>
                                <a:lnTo>
                                  <a:pt x="207" y="24"/>
                                </a:lnTo>
                                <a:lnTo>
                                  <a:pt x="207" y="17"/>
                                </a:lnTo>
                                <a:lnTo>
                                  <a:pt x="205" y="16"/>
                                </a:lnTo>
                                <a:close/>
                                <a:moveTo>
                                  <a:pt x="207" y="24"/>
                                </a:moveTo>
                                <a:lnTo>
                                  <a:pt x="198" y="24"/>
                                </a:lnTo>
                                <a:lnTo>
                                  <a:pt x="207" y="24"/>
                                </a:lnTo>
                                <a:close/>
                                <a:moveTo>
                                  <a:pt x="221" y="18"/>
                                </a:moveTo>
                                <a:lnTo>
                                  <a:pt x="214" y="18"/>
                                </a:lnTo>
                                <a:lnTo>
                                  <a:pt x="214" y="62"/>
                                </a:lnTo>
                                <a:lnTo>
                                  <a:pt x="221" y="62"/>
                                </a:lnTo>
                                <a:lnTo>
                                  <a:pt x="221" y="18"/>
                                </a:lnTo>
                                <a:close/>
                                <a:moveTo>
                                  <a:pt x="221" y="0"/>
                                </a:moveTo>
                                <a:lnTo>
                                  <a:pt x="214" y="0"/>
                                </a:lnTo>
                                <a:lnTo>
                                  <a:pt x="214" y="9"/>
                                </a:lnTo>
                                <a:lnTo>
                                  <a:pt x="221" y="9"/>
                                </a:lnTo>
                                <a:lnTo>
                                  <a:pt x="221" y="0"/>
                                </a:lnTo>
                                <a:close/>
                                <a:moveTo>
                                  <a:pt x="243" y="56"/>
                                </a:moveTo>
                                <a:lnTo>
                                  <a:pt x="238" y="56"/>
                                </a:lnTo>
                                <a:lnTo>
                                  <a:pt x="241" y="61"/>
                                </a:lnTo>
                                <a:lnTo>
                                  <a:pt x="246" y="64"/>
                                </a:lnTo>
                                <a:lnTo>
                                  <a:pt x="263" y="64"/>
                                </a:lnTo>
                                <a:lnTo>
                                  <a:pt x="269" y="57"/>
                                </a:lnTo>
                                <a:lnTo>
                                  <a:pt x="243" y="57"/>
                                </a:lnTo>
                                <a:lnTo>
                                  <a:pt x="243" y="56"/>
                                </a:lnTo>
                                <a:close/>
                                <a:moveTo>
                                  <a:pt x="239" y="0"/>
                                </a:moveTo>
                                <a:lnTo>
                                  <a:pt x="232" y="0"/>
                                </a:lnTo>
                                <a:lnTo>
                                  <a:pt x="232" y="62"/>
                                </a:lnTo>
                                <a:lnTo>
                                  <a:pt x="238" y="62"/>
                                </a:lnTo>
                                <a:lnTo>
                                  <a:pt x="238" y="56"/>
                                </a:lnTo>
                                <a:lnTo>
                                  <a:pt x="243" y="56"/>
                                </a:lnTo>
                                <a:lnTo>
                                  <a:pt x="239" y="50"/>
                                </a:lnTo>
                                <a:lnTo>
                                  <a:pt x="239" y="30"/>
                                </a:lnTo>
                                <a:lnTo>
                                  <a:pt x="243" y="24"/>
                                </a:lnTo>
                                <a:lnTo>
                                  <a:pt x="239" y="24"/>
                                </a:lnTo>
                                <a:lnTo>
                                  <a:pt x="239" y="0"/>
                                </a:lnTo>
                                <a:close/>
                                <a:moveTo>
                                  <a:pt x="269" y="23"/>
                                </a:moveTo>
                                <a:lnTo>
                                  <a:pt x="259" y="23"/>
                                </a:lnTo>
                                <a:lnTo>
                                  <a:pt x="264" y="30"/>
                                </a:lnTo>
                                <a:lnTo>
                                  <a:pt x="264" y="50"/>
                                </a:lnTo>
                                <a:lnTo>
                                  <a:pt x="258" y="57"/>
                                </a:lnTo>
                                <a:lnTo>
                                  <a:pt x="269" y="57"/>
                                </a:lnTo>
                                <a:lnTo>
                                  <a:pt x="271" y="54"/>
                                </a:lnTo>
                                <a:lnTo>
                                  <a:pt x="271" y="25"/>
                                </a:lnTo>
                                <a:lnTo>
                                  <a:pt x="269" y="23"/>
                                </a:lnTo>
                                <a:close/>
                                <a:moveTo>
                                  <a:pt x="264" y="16"/>
                                </a:moveTo>
                                <a:lnTo>
                                  <a:pt x="246" y="16"/>
                                </a:lnTo>
                                <a:lnTo>
                                  <a:pt x="242" y="19"/>
                                </a:lnTo>
                                <a:lnTo>
                                  <a:pt x="239" y="24"/>
                                </a:lnTo>
                                <a:lnTo>
                                  <a:pt x="243" y="24"/>
                                </a:lnTo>
                                <a:lnTo>
                                  <a:pt x="243" y="23"/>
                                </a:lnTo>
                                <a:lnTo>
                                  <a:pt x="269" y="23"/>
                                </a:lnTo>
                                <a:lnTo>
                                  <a:pt x="264" y="16"/>
                                </a:lnTo>
                                <a:close/>
                                <a:moveTo>
                                  <a:pt x="286" y="18"/>
                                </a:moveTo>
                                <a:lnTo>
                                  <a:pt x="279" y="18"/>
                                </a:lnTo>
                                <a:lnTo>
                                  <a:pt x="279" y="59"/>
                                </a:lnTo>
                                <a:lnTo>
                                  <a:pt x="285" y="64"/>
                                </a:lnTo>
                                <a:lnTo>
                                  <a:pt x="300" y="64"/>
                                </a:lnTo>
                                <a:lnTo>
                                  <a:pt x="304" y="61"/>
                                </a:lnTo>
                                <a:lnTo>
                                  <a:pt x="307" y="57"/>
                                </a:lnTo>
                                <a:lnTo>
                                  <a:pt x="290" y="57"/>
                                </a:lnTo>
                                <a:lnTo>
                                  <a:pt x="286" y="54"/>
                                </a:lnTo>
                                <a:lnTo>
                                  <a:pt x="286" y="18"/>
                                </a:lnTo>
                                <a:close/>
                                <a:moveTo>
                                  <a:pt x="314" y="56"/>
                                </a:moveTo>
                                <a:lnTo>
                                  <a:pt x="308" y="56"/>
                                </a:lnTo>
                                <a:lnTo>
                                  <a:pt x="308" y="62"/>
                                </a:lnTo>
                                <a:lnTo>
                                  <a:pt x="314" y="62"/>
                                </a:lnTo>
                                <a:lnTo>
                                  <a:pt x="314" y="56"/>
                                </a:lnTo>
                                <a:close/>
                                <a:moveTo>
                                  <a:pt x="314" y="18"/>
                                </a:moveTo>
                                <a:lnTo>
                                  <a:pt x="307" y="18"/>
                                </a:lnTo>
                                <a:lnTo>
                                  <a:pt x="307" y="52"/>
                                </a:lnTo>
                                <a:lnTo>
                                  <a:pt x="303" y="57"/>
                                </a:lnTo>
                                <a:lnTo>
                                  <a:pt x="307" y="57"/>
                                </a:lnTo>
                                <a:lnTo>
                                  <a:pt x="308" y="56"/>
                                </a:lnTo>
                                <a:lnTo>
                                  <a:pt x="314" y="56"/>
                                </a:lnTo>
                                <a:lnTo>
                                  <a:pt x="314" y="18"/>
                                </a:lnTo>
                                <a:close/>
                                <a:moveTo>
                                  <a:pt x="335" y="23"/>
                                </a:moveTo>
                                <a:lnTo>
                                  <a:pt x="328" y="23"/>
                                </a:lnTo>
                                <a:lnTo>
                                  <a:pt x="328" y="61"/>
                                </a:lnTo>
                                <a:lnTo>
                                  <a:pt x="331" y="64"/>
                                </a:lnTo>
                                <a:lnTo>
                                  <a:pt x="338" y="64"/>
                                </a:lnTo>
                                <a:lnTo>
                                  <a:pt x="339" y="63"/>
                                </a:lnTo>
                                <a:lnTo>
                                  <a:pt x="342" y="63"/>
                                </a:lnTo>
                                <a:lnTo>
                                  <a:pt x="342" y="57"/>
                                </a:lnTo>
                                <a:lnTo>
                                  <a:pt x="335" y="57"/>
                                </a:lnTo>
                                <a:lnTo>
                                  <a:pt x="335" y="23"/>
                                </a:lnTo>
                                <a:close/>
                                <a:moveTo>
                                  <a:pt x="342" y="57"/>
                                </a:moveTo>
                                <a:lnTo>
                                  <a:pt x="338" y="57"/>
                                </a:lnTo>
                                <a:lnTo>
                                  <a:pt x="342" y="57"/>
                                </a:lnTo>
                                <a:close/>
                                <a:moveTo>
                                  <a:pt x="342" y="18"/>
                                </a:moveTo>
                                <a:lnTo>
                                  <a:pt x="322" y="18"/>
                                </a:lnTo>
                                <a:lnTo>
                                  <a:pt x="322" y="23"/>
                                </a:lnTo>
                                <a:lnTo>
                                  <a:pt x="342" y="23"/>
                                </a:lnTo>
                                <a:lnTo>
                                  <a:pt x="342" y="18"/>
                                </a:lnTo>
                                <a:close/>
                                <a:moveTo>
                                  <a:pt x="335" y="6"/>
                                </a:moveTo>
                                <a:lnTo>
                                  <a:pt x="328" y="6"/>
                                </a:lnTo>
                                <a:lnTo>
                                  <a:pt x="328" y="18"/>
                                </a:lnTo>
                                <a:lnTo>
                                  <a:pt x="335" y="18"/>
                                </a:lnTo>
                                <a:lnTo>
                                  <a:pt x="335" y="6"/>
                                </a:lnTo>
                                <a:close/>
                                <a:moveTo>
                                  <a:pt x="356" y="18"/>
                                </a:moveTo>
                                <a:lnTo>
                                  <a:pt x="349" y="18"/>
                                </a:lnTo>
                                <a:lnTo>
                                  <a:pt x="349" y="62"/>
                                </a:lnTo>
                                <a:lnTo>
                                  <a:pt x="356" y="62"/>
                                </a:lnTo>
                                <a:lnTo>
                                  <a:pt x="356" y="18"/>
                                </a:lnTo>
                                <a:close/>
                                <a:moveTo>
                                  <a:pt x="356" y="0"/>
                                </a:moveTo>
                                <a:lnTo>
                                  <a:pt x="349" y="0"/>
                                </a:lnTo>
                                <a:lnTo>
                                  <a:pt x="349" y="9"/>
                                </a:lnTo>
                                <a:lnTo>
                                  <a:pt x="356" y="9"/>
                                </a:lnTo>
                                <a:lnTo>
                                  <a:pt x="356" y="0"/>
                                </a:lnTo>
                                <a:close/>
                                <a:moveTo>
                                  <a:pt x="398" y="16"/>
                                </a:moveTo>
                                <a:lnTo>
                                  <a:pt x="373" y="16"/>
                                </a:lnTo>
                                <a:lnTo>
                                  <a:pt x="366" y="25"/>
                                </a:lnTo>
                                <a:lnTo>
                                  <a:pt x="365" y="55"/>
                                </a:lnTo>
                                <a:lnTo>
                                  <a:pt x="373" y="64"/>
                                </a:lnTo>
                                <a:lnTo>
                                  <a:pt x="398" y="64"/>
                                </a:lnTo>
                                <a:lnTo>
                                  <a:pt x="403" y="57"/>
                                </a:lnTo>
                                <a:lnTo>
                                  <a:pt x="378" y="57"/>
                                </a:lnTo>
                                <a:lnTo>
                                  <a:pt x="373" y="51"/>
                                </a:lnTo>
                                <a:lnTo>
                                  <a:pt x="373" y="29"/>
                                </a:lnTo>
                                <a:lnTo>
                                  <a:pt x="378" y="23"/>
                                </a:lnTo>
                                <a:lnTo>
                                  <a:pt x="403" y="23"/>
                                </a:lnTo>
                                <a:lnTo>
                                  <a:pt x="398" y="16"/>
                                </a:lnTo>
                                <a:close/>
                                <a:moveTo>
                                  <a:pt x="403" y="23"/>
                                </a:moveTo>
                                <a:lnTo>
                                  <a:pt x="393" y="23"/>
                                </a:lnTo>
                                <a:lnTo>
                                  <a:pt x="398" y="29"/>
                                </a:lnTo>
                                <a:lnTo>
                                  <a:pt x="398" y="51"/>
                                </a:lnTo>
                                <a:lnTo>
                                  <a:pt x="393" y="57"/>
                                </a:lnTo>
                                <a:lnTo>
                                  <a:pt x="403" y="57"/>
                                </a:lnTo>
                                <a:lnTo>
                                  <a:pt x="405" y="55"/>
                                </a:lnTo>
                                <a:lnTo>
                                  <a:pt x="405" y="25"/>
                                </a:lnTo>
                                <a:lnTo>
                                  <a:pt x="403" y="23"/>
                                </a:lnTo>
                                <a:close/>
                                <a:moveTo>
                                  <a:pt x="421" y="18"/>
                                </a:moveTo>
                                <a:lnTo>
                                  <a:pt x="415" y="18"/>
                                </a:lnTo>
                                <a:lnTo>
                                  <a:pt x="415" y="62"/>
                                </a:lnTo>
                                <a:lnTo>
                                  <a:pt x="422" y="62"/>
                                </a:lnTo>
                                <a:lnTo>
                                  <a:pt x="422" y="28"/>
                                </a:lnTo>
                                <a:lnTo>
                                  <a:pt x="425" y="25"/>
                                </a:lnTo>
                                <a:lnTo>
                                  <a:pt x="421" y="25"/>
                                </a:lnTo>
                                <a:lnTo>
                                  <a:pt x="421" y="18"/>
                                </a:lnTo>
                                <a:close/>
                                <a:moveTo>
                                  <a:pt x="450" y="23"/>
                                </a:moveTo>
                                <a:lnTo>
                                  <a:pt x="440" y="23"/>
                                </a:lnTo>
                                <a:lnTo>
                                  <a:pt x="443" y="26"/>
                                </a:lnTo>
                                <a:lnTo>
                                  <a:pt x="443" y="62"/>
                                </a:lnTo>
                                <a:lnTo>
                                  <a:pt x="450" y="62"/>
                                </a:lnTo>
                                <a:lnTo>
                                  <a:pt x="450" y="23"/>
                                </a:lnTo>
                                <a:close/>
                                <a:moveTo>
                                  <a:pt x="445" y="16"/>
                                </a:moveTo>
                                <a:lnTo>
                                  <a:pt x="430" y="16"/>
                                </a:lnTo>
                                <a:lnTo>
                                  <a:pt x="425" y="19"/>
                                </a:lnTo>
                                <a:lnTo>
                                  <a:pt x="421" y="25"/>
                                </a:lnTo>
                                <a:lnTo>
                                  <a:pt x="425" y="25"/>
                                </a:lnTo>
                                <a:lnTo>
                                  <a:pt x="427" y="23"/>
                                </a:lnTo>
                                <a:lnTo>
                                  <a:pt x="450" y="23"/>
                                </a:lnTo>
                                <a:lnTo>
                                  <a:pt x="450" y="21"/>
                                </a:lnTo>
                                <a:lnTo>
                                  <a:pt x="445"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0" name="Line 244"/>
                        <wps:cNvCnPr>
                          <a:cxnSpLocks noChangeShapeType="1"/>
                        </wps:cNvCnPr>
                        <wps:spPr bwMode="auto">
                          <a:xfrm>
                            <a:off x="1391" y="257"/>
                            <a:ext cx="175" cy="0"/>
                          </a:xfrm>
                          <a:prstGeom prst="line">
                            <a:avLst/>
                          </a:prstGeom>
                          <a:noFill/>
                          <a:ln w="7404">
                            <a:solidFill>
                              <a:srgbClr val="0072BD"/>
                            </a:solidFill>
                            <a:prstDash val="solid"/>
                            <a:round/>
                            <a:headEnd/>
                            <a:tailEnd/>
                          </a:ln>
                          <a:extLst>
                            <a:ext uri="{909E8E84-426E-40DD-AFC4-6F175D3DCCD1}">
                              <a14:hiddenFill xmlns:a14="http://schemas.microsoft.com/office/drawing/2010/main">
                                <a:noFill/>
                              </a14:hiddenFill>
                            </a:ext>
                          </a:extLst>
                        </wps:spPr>
                        <wps:bodyPr/>
                      </wps:wsp>
                      <wps:wsp>
                        <wps:cNvPr id="301" name="docshape82"/>
                        <wps:cNvSpPr>
                          <a:spLocks noChangeArrowheads="1"/>
                        </wps:cNvSpPr>
                        <wps:spPr bwMode="auto">
                          <a:xfrm>
                            <a:off x="1373" y="93"/>
                            <a:ext cx="766" cy="224"/>
                          </a:xfrm>
                          <a:prstGeom prst="rect">
                            <a:avLst/>
                          </a:prstGeom>
                          <a:noFill/>
                          <a:ln w="4445">
                            <a:solidFill>
                              <a:srgbClr val="262626"/>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51B2E089" id="Группа 227" o:spid="_x0000_s1026" style="width:112.9pt;height:85.8pt;mso-position-horizontal-relative:char;mso-position-vertical-relative:line" coordsize="2258,1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">
                <v:shape id="docshape74" o:spid="_x0000_s1027" style="position:absolute;left:420;top:36;width:18;height:1431;visibility:visible;mso-wrap-style:square;v-text-anchor:top" coordsize="18,1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" path="m,1430l,m,1430r18,e" filled="f" strokecolor="#262626" strokeweight=".35pt">
                  <v:path arrowok="t" o:connecttype="custom" o:connectlocs="0,1467;0,37;0,1467;18,1467" o:connectangles="0,0,0,0"/>
                </v:shape>
                <v:line id="Line 173" o:spid="_x0000_s1028" style="position:absolute;visibility:visible;mso-wrap-style:square" from="420,1181" to="438,11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" strokecolor="#262626" strokeweight=".35pt"/>
                <v:line id="Line 174" o:spid="_x0000_s1029" style="position:absolute;visibility:visible;mso-wrap-style:square" from="420,895" to="438,8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" strokecolor="#262626" strokeweight=".35pt"/>
                <v:line id="Line 175" o:spid="_x0000_s1030" style="position:absolute;visibility:visible;mso-wrap-style:square" from="420,609" to="438,6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" strokecolor="#262626" strokeweight=".35pt"/>
                <v:line id="Line 176" o:spid="_x0000_s1031" style="position:absolute;visibility:visible;mso-wrap-style:square" from="420,323" to="438,3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" strokecolor="#262626" strokeweight=".35pt"/>
                <v:line id="Line 177" o:spid="_x0000_s1032" style="position:absolute;visibility:visible;mso-wrap-style:square" from="420,37" to="438,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" strokecolor="#262626" strokeweight=".35pt"/>
                <v:shape id="docshape75" o:spid="_x0000_s1033" style="position:absolute;left:-1;width:376;height:1501;visibility:visible;mso-wrap-style:square;v-text-anchor:top" coordsize="376,15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" path="m11,693l,693r,8l11,701r,-8xm11,647l,647r,9l11,656r,-9xm75,955r-28,l34,955r-6,-6l29,938r-9,l20,941r,6l23,951r8,5l21,956r,8l75,964r,-9xm75,670l,670r,8l75,678r,-8xm75,693r-54,l21,701r54,l75,693xm75,647r-54,l21,656r54,l75,647xm77,893r,l69,887r,12l69,918r-8,6l35,924r-8,-6l27,899r8,-6l61,893r8,6l69,887r-3,-3l30,884r-10,9l20,924r10,9l66,933r11,-9l77,893xm77,835r,l69,829r,12l69,859r-8,6l36,865r-9,-6l27,841r9,-6l61,835r8,6l69,829r-3,-3l30,826r-10,8l20,856r2,5l28,865,,865r,9l75,874r,-8l68,866r6,-4l77,857r,-22xm77,779r,-9l76,767r-6,l70,769r,3l68,774r-43,l20,781r,21l22,808r4,4l29,814r3,1l37,816r,-9l30,806r-3,-4l27,787r3,-5l38,782r3,l43,784r1,10l45,803r1,2l47,809r3,6l54,818r17,l77,811r,-2l77,793r-2,-5l70,783r,10l70,805r-4,4l55,809r-2,-4l50,787r,-2l48,782r13,l62,783r6,6l70,793r,-10l70,782r-1,l75,781r2,-2xm77,721r,-1l69,714r,13l69,745r-8,6l36,751r-9,-6l27,727r9,-7l61,720r8,7l69,714r-3,-2l30,712r-10,8l20,742r2,5l28,751,,751r,9l75,760r,-8l68,752r6,-4l77,742r,-21xm77,627r,-10l76,614r-7,l70,617r,4l69,623r-41,l28,614r-7,l21,623r-15,l6,631r15,l21,638r7,l28,631r46,l77,627xm97,1014r-28,l75,1009r2,-5l77,983r-8,-6l69,1008r-8,6l36,1014r-9,-6l27,989r9,-6l61,983r8,6l69,1008r,-31l66,974r-35,l20,983r,21l23,1010r6,4l21,1014r,8l97,1022r,-8xm97,597r-1,-3l94,591r-1,-2l90,588r-4,-2l21,562r,9l63,586,21,600r,9l75,591r12,5l89,598r,5l89,604r-1,2l96,606r1,-2l97,603r,-6xm166,1167r-2,-9l159,1152r-2,-3l157,1161r,37l153,1207r-18,l131,1198r,-37l135,1152r18,l157,1161r,-12l156,1147r-6,-3l138,1144r-6,3l129,1152r-4,6l123,1167r,13l124,1194r4,11l135,1212r9,2l154,1212r4,-5l160,1205r4,-11l166,1180r,-13xm166,594r-2,-8l159,579r-2,-2l157,589r,37l153,635r-18,l131,626r,-37l135,579r18,l157,589r,-12l156,575r-6,-3l138,572r-6,3l129,580r-4,6l123,594r,14l124,622r4,11l135,640r9,2l154,640r4,-5l160,633r4,-11l166,608r,-14xm166,22r-2,-8l159,7,157,5r,11l157,54r-4,9l135,63r-4,-9l131,16r4,-9l153,7r4,9l157,5,156,3,150,,138,r-6,3l129,7r-4,6l123,22r,13l124,50r4,11l135,67r9,3l154,67r4,-4l160,61r4,-11l166,35r,-13xm188,1202r-9,l179,1212r9,l188,1202xm188,630r-9,l179,640r9,l188,630xm188,58r-9,l179,67r9,l188,58xm227,881r-2,-9l221,866r-2,-3l219,875r,37l214,921r-17,l192,912r,-37l197,866r17,l219,875r,-12l217,861r-5,-3l199,858r-5,3l190,866r-4,6l184,881r,13l185,908r4,11l196,926r9,2l215,926r4,-5l222,919r4,-11l227,894r,-13xm227,308r-2,-8l221,293r-2,-2l219,302r,38l214,349r-17,l192,340r,-38l197,293r17,l219,302r,-11l217,289r-5,-3l199,286r-5,3l190,293r-4,6l184,308r,13l185,336r4,11l196,354r9,2l215,354r4,-5l222,347r4,-11l227,321r,-13xm244,1167r-2,-9l237,1152r-2,-3l235,1161r,37l231,1207r-18,l209,1198r,-37l213,1152r18,l235,1161r,-12l234,1147r-6,-3l216,1144r-6,3l207,1152r-4,6l200,1167r,13l202,1194r4,11l213,1212r9,2l231,1212r5,-5l238,1205r4,-11l244,1180r,-13xm244,594r-2,-8l237,579r-2,-2l235,589r,37l231,635r-18,l209,626r,-37l213,579r18,l235,589r,-12l234,575r-6,-3l216,572r-6,3l207,580r-4,6l200,594r,14l202,622r4,11l213,640r9,2l231,640r5,-5l238,633r4,-11l244,608r,-14xm244,22r-2,-8l237,7,235,5r,11l235,54r-4,9l213,63r-4,-9l209,16r4,-9l231,7r4,9l235,5,234,3,228,,216,r-6,3l207,7r-4,6l200,22r,13l202,50r4,11l213,67r9,3l231,67r5,-4l238,61r4,-11l244,35r,-13xm250,916r-10,l240,926r10,l250,916xm250,344r-10,l240,354r10,l250,344xm281,572r-6,l272,583r-2,1l258,586r,6l272,592r,48l281,640r,-68xm296,1167r-2,-9l289,1152r-2,-3l287,1161r,37l283,1207r-18,l261,1198r,-37l265,1152r18,l287,1161r,-12l286,1147r-6,-3l268,1144r-6,3l259,1152r-5,6l252,1167r,13l254,1194r4,11l265,1212r9,2l283,1212r5,-5l290,1205r4,-11l296,1180r,-13xm296,28r,-14l294,9,292,7,290,5,286,2,281,,266,r-6,3l256,9r-2,3l253,17r,6l261,23r,-4l262,16r1,-2l265,10r5,-3l282,7r6,6l288,25r-4,5l279,33r-9,5l256,46r-4,7l251,67r44,l295,59r-34,l262,54r3,-4l273,45,291,35r5,-7xm305,881r-2,-9l298,866r-1,-3l297,875r,37l292,921r-18,l270,912r,-37l274,866r18,l297,875r,-12l295,861r-5,-3l277,858r-5,3l268,866r-4,6l262,881r,13l263,908r4,11l274,926r9,2l293,926r4,-5l299,919r5,-11l305,894r,-13xm305,308r-2,-8l298,293r-1,-2l297,302r,38l292,349r-18,l270,340r,-38l274,293r18,l297,302r,-11l295,289r-5,-3l277,286r-5,3l268,293r-4,6l262,308r,13l263,336r4,11l274,354r9,2l293,354r4,-5l299,347r5,-11l305,321r,-13xm342,858r-6,l334,869r-2,1l319,872r,6l334,878r,48l342,926r,-68xm348,1204r,-27l346,1176r-3,-4l339,1168r-17,l318,1170r-4,2l317,1154r28,l345,1146r-35,l305,1182r8,l317,1177r3,-1l334,1176r6,6l340,1201r-6,6l318,1207r-4,-4l312,1196r-9,l305,1201r,3l307,1206r4,5l318,1214r21,l346,1207r2,-3xm348,632r,-27l346,603r-3,-3l339,596r-17,l318,597r-4,3l317,582r28,l345,573r-35,l305,610r8,l317,605r3,-2l334,603r6,6l340,629r-6,6l318,635r-4,-4l312,623r-9,l305,629r,2l307,634r4,5l318,642r21,l346,635r2,-3xm348,60r,-27l346,31r-3,-3l339,24r-17,l318,25r-4,3l317,9r28,l345,1r-35,l305,37r8,l317,33r3,-2l334,31r6,6l340,57r-6,5l318,62r-4,-3l312,51r-9,l305,57r,2l307,62r4,5l318,70r21,l346,62r2,-2xm357,314r,-14l355,295r-2,-2l351,291r-4,-3l342,286r-14,l321,289r-3,6l315,298r-1,5l314,309r8,l323,305r,-3l327,296r4,-3l343,293r6,6l349,311r-3,5l340,319r-9,5l317,332r-4,7l313,353r44,l357,345r-35,l323,340r3,-4l334,331r18,-10l357,314xm376,1453r-2,-9l369,1438r-2,-3l367,1447r,37l363,1493r-18,l341,1484r,-37l345,1438r18,l367,1447r,-12l366,1433r-6,-3l348,1430r-6,3l339,1438r-4,6l333,1453r,13l334,1480r4,11l345,1498r9,2l364,1498r4,-5l370,1491r4,-10l376,1466r,-13xe" fillcolor="#262626" stroked="f">
                  <v:path arrowok="t" o:connecttype="custom" o:connectlocs="34,955;0,670;75,647;69,887;69,859;22,861;70,767;30,806;71,818;48,782;69,727;20,742;76,614;28,638;27,1008;21,1014;21,600;164,1158;156,1147;158,1207;131,626;123,608;159,7;150,0;160,61;188,630;197,921;184,881;225,300;217,289;219,349;209,1198;200,1180;237,579;228,572;238,633;209,16;202,50;250,926;272,592;261,1161;254,1194;292,7;263,14;295,59;292,921;264,872;305,308;297,291;293,354;334,926;345,1146;303,1196;339,596;340,609;346,635;310,1;305,57;347,288;343,293;326,336;341,1447;334,1480" o:connectangles="0,0,0,0,0,0,0,0,0,0,0,0,0,0,0,0,0,0,0,0,0,0,0,0,0,0,0,0,0,0,0,0,0,0,0,0,0,0,0,0,0,0,0,0,0,0,0,0,0,0,0,0,0,0,0,0,0,0,0,0,0,0,0"/>
                </v:shape>
                <v:shape id="docshape76" o:spid="_x0000_s1034" style="position:absolute;left:2178;top:36;width:18;height:1431;visibility:visible;mso-wrap-style:square;v-text-anchor:top" coordsize="18,1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" path="m18,1430l18,t,1430l,1430e" filled="f" strokecolor="#262626" strokeweight=".35pt">
                  <v:path arrowok="t" o:connecttype="custom" o:connectlocs="18,1467;18,37;18,1467;0,1467" o:connectangles="0,0,0,0"/>
                </v:shape>
                <v:line id="Line 180" o:spid="_x0000_s1035" style="position:absolute;visibility:visible;mso-wrap-style:square" from="2196,1181" to="2196,11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" strokecolor="#262626" strokeweight=".35pt"/>
                <v:line id="Line 181" o:spid="_x0000_s1036" style="position:absolute;visibility:visible;mso-wrap-style:square" from="2196,895" to="2196,8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" strokecolor="#262626" strokeweight=".35pt"/>
                <v:line id="Line 182" o:spid="_x0000_s1037" style="position:absolute;visibility:visible;mso-wrap-style:square" from="2196,609" to="2196,6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" strokecolor="#262626" strokeweight=".35pt"/>
                <v:line id="Line 183" o:spid="_x0000_s1038" style="position:absolute;visibility:visible;mso-wrap-style:square" from="2196,323" to="2196,3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" strokecolor="#262626" strokeweight=".35pt"/>
                <v:line id="Line 184" o:spid="_x0000_s1039" style="position:absolute;visibility:visible;mso-wrap-style:square" from="2196,37" to="2196,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" strokecolor="#262626" strokeweight=".35pt"/>
                <v:line id="Line 185" o:spid="_x0000_s1040" style="position:absolute;visibility:visible;mso-wrap-style:square" from="420,1467" to="2196,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" strokecolor="#262626" strokeweight=".35pt"/>
                <v:line id="Line 186" o:spid="_x0000_s1041" style="position:absolute;visibility:visible;mso-wrap-style:square" from="451,1467" to="451,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" strokecolor="#3ca0a0" strokeweight=".30867mm"/>
                <v:line id="Line 187" o:spid="_x0000_s1042" style="position:absolute;visibility:visible;mso-wrap-style:square" from="494,1467" to="494,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" strokecolor="#3ca0a0" strokeweight=".30867mm"/>
                <v:line id="Line 188" o:spid="_x0000_s1043" style="position:absolute;visibility:visible;mso-wrap-style:square" from="538,1467" to="538,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" strokecolor="#3ca0a0" strokeweight=".30867mm"/>
                <v:line id="Line 189" o:spid="_x0000_s1044" style="position:absolute;visibility:visible;mso-wrap-style:square" from="581,1467" to="581,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" strokecolor="#3ca0a0" strokeweight=".30867mm"/>
                <v:line id="Line 190" o:spid="_x0000_s1045" style="position:absolute;visibility:visible;mso-wrap-style:square" from="625,1467" to="625,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" strokecolor="#3ca0a0" strokeweight=".30867mm"/>
                <v:line id="Line 191" o:spid="_x0000_s1046" style="position:absolute;visibility:visible;mso-wrap-style:square" from="668,1467" to="668,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" strokecolor="#3ca0a0" strokeweight=".30867mm"/>
                <v:line id="Line 192" o:spid="_x0000_s1047" style="position:absolute;visibility:visible;mso-wrap-style:square" from="712,1467" to="712,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" strokecolor="#3ca0a0" strokeweight=".30867mm"/>
                <v:line id="Line 193" o:spid="_x0000_s1048" style="position:absolute;visibility:visible;mso-wrap-style:square" from="755,1467" to="755,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" strokecolor="#3ca0a0" strokeweight=".30867mm"/>
                <v:line id="Line 194" o:spid="_x0000_s1049" style="position:absolute;visibility:visible;mso-wrap-style:square" from="799,1467" to="799,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" strokecolor="#3ca0a0" strokeweight=".30867mm"/>
                <v:line id="Line 195" o:spid="_x0000_s1050" style="position:absolute;visibility:visible;mso-wrap-style:square" from="842,1467" to="842,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" strokecolor="#3ca0a0" strokeweight=".30867mm"/>
                <v:line id="Line 196" o:spid="_x0000_s1051" style="position:absolute;visibility:visible;mso-wrap-style:square" from="886,1467" to="886,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" strokecolor="#3ca0a0" strokeweight=".30867mm"/>
                <v:line id="Line 197" o:spid="_x0000_s1052" style="position:absolute;visibility:visible;mso-wrap-style:square" from="929,1467" to="929,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" strokecolor="#3ca0a0" strokeweight=".30867mm"/>
                <v:line id="Line 198" o:spid="_x0000_s1053" style="position:absolute;visibility:visible;mso-wrap-style:square" from="973,1467" to="973,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" strokecolor="#3ca0a0" strokeweight=".30867mm"/>
                <v:line id="Line 199" o:spid="_x0000_s1054" style="position:absolute;visibility:visible;mso-wrap-style:square" from="1016,1467" to="1016,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" strokecolor="#3ca0a0" strokeweight=".30867mm"/>
                <v:line id="Line 200" o:spid="_x0000_s1055" style="position:absolute;visibility:visible;mso-wrap-style:square" from="1060,1467" to="1060,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" strokecolor="#3ca0a0" strokeweight=".30867mm"/>
                <v:line id="Line 201" o:spid="_x0000_s1056" style="position:absolute;visibility:visible;mso-wrap-style:square" from="1103,1467" to="1103,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" strokecolor="#3ca0a0" strokeweight=".30867mm"/>
                <v:line id="Line 202" o:spid="_x0000_s1057" style="position:absolute;visibility:visible;mso-wrap-style:square" from="1147,1467" to="1147,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" strokecolor="#3ca0a0" strokeweight=".30867mm"/>
                <v:line id="Line 203" o:spid="_x0000_s1058" style="position:absolute;visibility:visible;mso-wrap-style:square" from="1190,1467" to="1190,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" strokecolor="#3ca0a0" strokeweight=".30867mm"/>
                <v:line id="Line 204" o:spid="_x0000_s1059" style="position:absolute;visibility:visible;mso-wrap-style:square" from="1234,1467" to="1234,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" strokecolor="#3ca0a0" strokeweight=".30867mm"/>
                <v:line id="Line 205" o:spid="_x0000_s1060" style="position:absolute;visibility:visible;mso-wrap-style:square" from="1278,1467" to="1278,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" strokecolor="#3ca0a0" strokeweight=".30867mm"/>
                <v:line id="Line 206" o:spid="_x0000_s1061" style="position:absolute;visibility:visible;mso-wrap-style:square" from="1321,1467" to="1321,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" strokecolor="#3ca0a0" strokeweight=".30867mm"/>
                <v:line id="Line 207" o:spid="_x0000_s1062" style="position:absolute;visibility:visible;mso-wrap-style:square" from="1365,1467" to="1365,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" strokecolor="#3ca0a0" strokeweight=".30867mm"/>
                <v:line id="Line 208" o:spid="_x0000_s1063" style="position:absolute;visibility:visible;mso-wrap-style:square" from="1408,1467" to="1408,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" strokecolor="#3ca0a0" strokeweight=".30867mm"/>
                <v:line id="Line 209" o:spid="_x0000_s1064" style="position:absolute;visibility:visible;mso-wrap-style:square" from="1452,1467" to="1452,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" strokecolor="#3ca0a0" strokeweight=".30867mm"/>
                <v:line id="Line 210" o:spid="_x0000_s1065" style="position:absolute;visibility:visible;mso-wrap-style:square" from="1495,1467" to="1495,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" strokecolor="#3ca0a0" strokeweight=".30867mm"/>
                <v:line id="Line 211" o:spid="_x0000_s1066" style="position:absolute;visibility:visible;mso-wrap-style:square" from="1539,1467" to="1539,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" strokecolor="#3ca0a0" strokeweight=".30867mm"/>
                <v:line id="Line 212" o:spid="_x0000_s1067" style="position:absolute;visibility:visible;mso-wrap-style:square" from="1582,1467" to="1582,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" strokecolor="#3ca0a0" strokeweight=".30867mm"/>
                <v:line id="Line 213" o:spid="_x0000_s1068" style="position:absolute;visibility:visible;mso-wrap-style:square" from="1626,1467" to="1626,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" strokecolor="#3ca0a0" strokeweight=".30867mm"/>
                <v:line id="Line 214" o:spid="_x0000_s1069" style="position:absolute;visibility:visible;mso-wrap-style:square" from="1669,1467" to="1669,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" strokecolor="#3ca0a0" strokeweight=".30867mm"/>
                <v:line id="Line 215" o:spid="_x0000_s1070" style="position:absolute;visibility:visible;mso-wrap-style:square" from="1713,1467" to="1713,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" strokecolor="#3ca0a0" strokeweight=".30867mm"/>
                <v:line id="Line 216" o:spid="_x0000_s1071" style="position:absolute;visibility:visible;mso-wrap-style:square" from="1756,1467" to="1756,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" strokecolor="#3ca0a0" strokeweight=".30867mm"/>
                <v:line id="Line 217" o:spid="_x0000_s1072" style="position:absolute;visibility:visible;mso-wrap-style:square" from="1800,1467" to="1800,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" strokecolor="#3ca0a0" strokeweight=".30867mm"/>
                <v:line id="Line 218" o:spid="_x0000_s1073" style="position:absolute;visibility:visible;mso-wrap-style:square" from="1843,1467" to="1843,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" strokecolor="#3ca0a0" strokeweight=".30867mm"/>
                <v:line id="Line 219" o:spid="_x0000_s1074" style="position:absolute;visibility:visible;mso-wrap-style:square" from="1887,1467" to="1887,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" strokecolor="#3ca0a0" strokeweight=".30867mm"/>
                <v:line id="Line 220" o:spid="_x0000_s1075" style="position:absolute;visibility:visible;mso-wrap-style:square" from="1930,1467" to="1930,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" strokecolor="#3ca0a0" strokeweight=".30867mm"/>
                <v:line id="Line 221" o:spid="_x0000_s1076" style="position:absolute;visibility:visible;mso-wrap-style:square" from="1974,1467" to="1974,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" strokecolor="#3ca0a0" strokeweight=".30867mm"/>
                <v:line id="Line 222" o:spid="_x0000_s1077" style="position:absolute;visibility:visible;mso-wrap-style:square" from="2017,1467" to="2017,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" strokecolor="#3ca0a0" strokeweight=".30867mm"/>
                <v:line id="Line 223" o:spid="_x0000_s1078" style="position:absolute;visibility:visible;mso-wrap-style:square" from="2061,1467" to="2061,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" strokecolor="#3ca0a0" strokeweight=".30867mm"/>
                <v:line id="Line 224" o:spid="_x0000_s1079" style="position:absolute;visibility:visible;mso-wrap-style:square" from="2104,1467" to="2104,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" strokecolor="#3ca0a0" strokeweight=".30867mm"/>
                <v:line id="Line 225" o:spid="_x0000_s1080" style="position:absolute;visibility:visible;mso-wrap-style:square" from="2148,1467" to="2148,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" strokecolor="#3ca0a0" strokeweight=".30867mm"/>
                <v:shape id="docshape77" o:spid="_x0000_s1081" style="position:absolute;left:420;top:285;width:1777;height:1181;visibility:visible;mso-wrap-style:square;v-text-anchor:top" coordsize="1777,1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" path="m,1181r9,l13,1181r14,l31,1181r5,l40,1181r9,l53,1181r9,-1l67,1180r4,l76,1180r4,l84,1180r18,l107,1180r4,l116,1180r4,l124,1180r5,l142,1180r9,l156,1180r4,l164,1180r9,-1l178,1179r4,l191,1179r4,l204,1179r14,l222,1179r13,l240,1178r13,l258,1178r4,l267,1178r4,l275,1178r9,-1l289,1177r4,l298,1177r13,l315,1177r5,l324,1176r5,l333,1176r5,l342,1176r4,l351,1175r4,l364,1175r14,-1l382,1174r4,l391,1174r4,-1l400,1173r4,l409,1173r4,-1l418,1172r4,l426,1172r5,-1l435,1171r5,l444,1170r49,-4l497,1165r63,-10l573,1151r4,-1l635,1128r49,-37l724,1035r27,-60l773,902r17,-79l804,749r13,-88l826,594r9,-73l844,442r9,-81l857,319r5,-41l870,199r9,-72l888,67,906,3,910,r5,3l933,71r8,60l950,204r9,80l968,366r5,41l981,487r9,76l999,633r9,63l1021,779r14,68l1052,920r23,68l1101,1044r40,52l1195,1132r57,21l1301,1162r5,1l1310,1163r4,1l1319,1165r4,l1332,1166r5,1l1341,1167r40,4l1385,1171r5,l1403,1172r5,1l1412,1173r5,l1421,1173r4,1l1430,1174r4,l1439,1174r4,l1448,1175r4,l1461,1175r4,l1492,1176r9,1l1505,1177r9,l1519,1177r4,l1528,1177r4,l1536,1178r5,l1545,1178r5,l1554,1178r5,l1563,1178r5,l1572,1178r31,1l1607,1179r5,l1625,1179r5,l1634,1179r5,l1643,1179r4,l1652,1179r4,1l1661,1180r4,l1670,1180r9,l1687,1180r5,l1696,1180r5,l1705,1180r5,l1714,1180r4,l1723,1180r4,l1732,1180r4,l1741,1180r4,l1750,1180r4,l1758,1180r9,1l1772,1181r4,e" filled="f" strokecolor="#0072bd" strokeweight=".20567mm">
                  <v:path arrowok="t" o:connecttype="custom" o:connectlocs="27,1466;49,1466;71,1465;102,1465;120,1465;151,1465;173,1464;195,1464;235,1464;262,1463;284,1462;311,1462;329,1461;346,1461;378,1459;395,1458;413,1457;431,1456;493,1451;577,1435;751,1260;817,946;853,646;879,412;915,288;959,569;990,848;1035,1132;1141,1381;1306,1448;1323,1450;1381,1456;1408,1458;1425,1459;1443,1459;1465,1460;1514,1462;1532,1462;1550,1463;1568,1463;1612,1464;1639,1464;1656,1465;1679,1465;1701,1465;1718,1465;1736,1465;1754,1465;1776,1466" o:connectangles="0,0,0,0,0,0,0,0,0,0,0,0,0,0,0,0,0,0,0,0,0,0,0,0,0,0,0,0,0,0,0,0,0,0,0,0,0,0,0,0,0,0,0,0,0,0,0,0,0"/>
                </v:shape>
                <v:line id="Line 227" o:spid="_x0000_s1082" style="position:absolute;visibility:visible;mso-wrap-style:square" from="420,1467" to="2196,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" strokecolor="#262626" strokeweight=".35pt"/>
                <v:line id="Line 228" o:spid="_x0000_s1083" style="position:absolute;visibility:visible;mso-wrap-style:square" from="420,37" to="2196,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" strokecolor="#262626" strokeweight=".35pt"/>
                <v:line id="Line 229" o:spid="_x0000_s1084" style="position:absolute;visibility:visible;mso-wrap-style:square" from="420,1467" to="420,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" strokecolor="#262626" strokeweight=".35pt"/>
                <v:line id="Line 230" o:spid="_x0000_s1085" style="position:absolute;visibility:visible;mso-wrap-style:square" from="864,1467" to="864,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" strokecolor="#262626" strokeweight=".35pt"/>
                <v:line id="Line 231" o:spid="_x0000_s1086" style="position:absolute;visibility:visible;mso-wrap-style:square" from="1308,1467" to="1308,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" strokecolor="#262626" strokeweight=".35pt"/>
                <v:line id="Line 232" o:spid="_x0000_s1087" style="position:absolute;visibility:visible;mso-wrap-style:square" from="1752,1467" to="1752,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" strokecolor="#262626" strokeweight=".35pt"/>
                <v:line id="Line 233" o:spid="_x0000_s1088" style="position:absolute;visibility:visible;mso-wrap-style:square" from="2196,1467" to="2196,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" strokecolor="#262626" strokeweight=".35pt"/>
                <v:line id="Line 234" o:spid="_x0000_s1089" style="position:absolute;visibility:visible;mso-wrap-style:square" from="420,37" to="42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" strokecolor="#262626" strokeweight=".35pt"/>
                <v:line id="Line 235" o:spid="_x0000_s1090" style="position:absolute;visibility:visible;mso-wrap-style:square" from="864,37" to="864,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" strokecolor="#262626" strokeweight=".35pt"/>
                <v:line id="Line 236" o:spid="_x0000_s1091" style="position:absolute;visibility:visible;mso-wrap-style:square" from="1308,37" to="1308,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" strokecolor="#262626" strokeweight=".35pt"/>
                <v:line id="Line 237" o:spid="_x0000_s1092" style="position:absolute;visibility:visible;mso-wrap-style:square" from="1752,37" to="1752,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" strokecolor="#262626" strokeweight=".35pt"/>
                <v:line id="Line 238" o:spid="_x0000_s1093" style="position:absolute;visibility:visible;mso-wrap-style:square" from="2196,37" to="2196,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" strokecolor="#262626" strokeweight=".35pt"/>
                <v:shape id="docshape78" o:spid="_x0000_s1094" style="position:absolute;left:317;top:1517;width:1941;height:199;visibility:visible;mso-wrap-style:square;v-text-anchor:top" coordsize="1941,1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" path="m22,38l,38r,7l22,45r,-7xm75,28r,-15l72,9,71,7,65,1,60,,45,,39,3,35,9r-2,3l32,16r,7l40,23r,-5l41,16r1,-3l44,9,48,7r13,l66,12r,13l63,30r-6,3l49,38,35,46r-4,6l30,67r44,l74,59r-35,l40,53r3,-3l51,45,70,35r5,-7xm126,22r-2,-9l120,7,118,4r,12l118,54r-4,9l96,63,91,54r,-38l96,7r17,l118,16r,-12l116,2,111,,98,,93,2,89,7r-4,6l83,22r,13l84,50r4,10l95,67r10,2l114,67r5,-4l121,61r4,-11l126,35r,-13xm178,22r-2,-9l172,7,170,4r,12l170,54r-5,9l148,63r-5,-9l143,16r5,-9l165,7r5,9l170,4,168,2,163,,150,r-5,2l141,7r-4,6l135,22r,13l136,50r4,10l147,67r9,2l166,67r4,-4l173,61r4,-11l178,35r,-13xm466,38r-22,l444,45r22,l466,38xm503,r-5,l495,10r-2,1l481,13r,6l495,19r,48l503,67,503,xm570,22r-2,-9l564,7,562,4r,12l562,54r-4,9l540,63r-5,-9l535,16r5,-9l557,7r5,9l562,4,560,2,555,,542,r-5,2l533,7r-4,6l527,22r,13l528,50r4,10l539,67r10,2l558,67r5,-4l565,61r4,-11l570,35r,-13xm622,22r-2,-9l616,7,614,4r,12l614,54r-5,9l592,63r-5,-9l587,16r5,-9l609,7r5,9l614,4,612,2,607,,594,r-5,2l585,7r-4,6l579,22r,13l580,50r4,10l591,67r9,2l610,67r5,-4l617,61r4,-11l622,35r,-13xm818,140r-3,l810,140r-5,3l801,151r,-9l793,142r,53l801,195r,-40l804,151r3,-2l818,149r,-9xm872,163r,-5l868,148r-1,-2l863,143r,12l863,165r-30,l834,155r6,-7l857,148r6,7l863,143r-4,-3l833,140r-9,12l824,187r9,11l861,198r8,-7l869,190r2,-11l863,179r-3,7l855,190r-12,l838,187r-2,-4l834,180r-1,-3l833,171r39,l872,165r,-2xm924,173r-5,-5l894,162r-3,-2l891,151r4,-3l909,148r4,3l913,157r9,l922,148r,-2l915,140r-25,l882,147r,18l886,169r27,6l915,178r,9l910,190r-12,l894,189r-2,-3l890,185r,-2l889,179r-9,l881,192r7,6l915,198r9,-7l924,190r,-17xm944,142r-9,l935,196r9,l944,142xm944,121r-9,l935,131r9,l944,121xm1002,121r-9,l993,148r,8l993,182r-6,8l969,190r-6,-8l963,156r6,-8l987,148r6,8l993,148r-3,-5l984,140r-21,l954,151r,36l962,198r22,l989,195r4,-5l994,188r,7l1002,195r,-7l1002,148r,-27xm1008,22r-2,-9l1001,7,999,4r,12l999,54r-4,9l977,63r-4,-9l973,16r4,-9l995,7r4,9l999,4,998,2,992,,980,r-6,2l971,7r-4,6l965,22r,13l966,50r4,10l977,67r9,2l996,67r4,-4l1002,61r4,-11l1008,35r,-13xm1057,142r-8,l1049,183r-6,7l1028,190r-5,-4l1023,142r-8,l1015,192r6,6l1040,198r5,-3l1048,190r2,-2l1050,195r7,l1057,188r,-46xm1120,190r-2,1l1115,191r-1,-1l1114,189r,-20l1114,148r,-3l1107,140r-22,l1079,142r-4,4l1073,149r-1,3l1072,158r8,l1081,151r4,-3l1101,148r4,3l1105,169r,12l1104,183r-6,6l1094,190r-12,l1078,187r,-11l1082,173r18,-2l1102,170r3,-1l1105,151r,11l1103,163r-19,3l1082,166r-3,2l1073,170r-4,5l1069,192r7,6l1094,198r5,-3l1105,190r1,5l1109,198r7,l1117,198r3,-1l1120,191r,-1xm1138,121r-9,l1129,195r9,l1138,121xm1378,r-6,l1370,10r-2,1l1355,13r,6l1370,19r,48l1378,67r,-67xm1445,22r-2,-9l1438,7r-2,-3l1436,16r,38l1432,63r-18,l1410,54r,-38l1414,7r18,l1436,16r,-12l1435,2,1429,r-12,l1411,2r-3,5l1404,13r-3,9l1401,35r2,15l1407,60r7,7l1423,69r9,-2l1437,63r2,-2l1443,50r2,-15l1445,22xm1497,22r-2,-9l1490,7r-2,-3l1488,16r,38l1484,63r-18,l1462,54r,-38l1466,7r18,l1488,16r,-12l1487,2,1481,r-12,l1463,2r-3,5l1455,13r-2,9l1453,35r2,15l1459,60r7,7l1475,69r9,-2l1489,63r2,-2l1495,50r2,-15l1497,22xm1837,28r,-15l1835,9r-2,-2l1827,1,1822,r-14,l1801,3r-3,6l1795,12r-1,4l1794,23r8,l1803,18r,-2l1804,13r3,-4l1811,7r12,l1829,12r,13l1826,30r-6,3l1811,38r-14,8l1793,52r,15l1837,67r,-8l1802,59r1,-6l1806,50r8,-5l1832,35r5,-7xm1889,22r-2,-9l1882,7r-2,-3l1880,16r,38l1876,63r-18,l1854,54r,-38l1858,7r18,l1880,16r,-12l1879,2,1873,r-12,l1855,2r-3,5l1848,13r-3,9l1845,35r2,15l1851,60r7,7l1867,69r9,-2l1881,63r2,-2l1887,50r2,-15l1889,22xm1941,22r-2,-9l1934,7r-2,-3l1932,16r,38l1928,63r-18,l1906,54r,-38l1910,7r18,l1932,16r,-12l1931,2,1925,r-12,l1907,2r-3,5l1899,13r-2,9l1897,35r2,15l1903,60r7,7l1919,69r9,-2l1933,63r2,-2l1939,50r2,-15l1941,22xe" fillcolor="#262626" stroked="f">
                  <v:path arrowok="t" o:connecttype="custom" o:connectlocs="65,1519;41,1534;35,1564;75,1546;91,1534;85,1531;125,1568;148,1581;145,1520;170,1581;503,1518;570,1540;540,1525;527,1540;570,1553;587,1572;585,1525;617,1579;793,1660;872,1676;863,1673;871,1697;872,1689;913,1669;913,1693;880,1697;944,1714;993,1674;993,1666;994,1706;999,1534;998,1520;977,1585;1049,1701;1048,1708;1114,1707;1072,1676;1094,1708;1103,1681;1105,1708;1129,1639;1370,1537;1432,1581;1417,1518;1432,1585;1488,1534;1487,1520;1466,1585;1835,1527;1802,1541;1820,1551;1814,1563;1858,1581;1855,1520;1881,1581;1932,1572;1925,1518;1919,1587" o:connectangles="0,0,0,0,0,0,0,0,0,0,0,0,0,0,0,0,0,0,0,0,0,0,0,0,0,0,0,0,0,0,0,0,0,0,0,0,0,0,0,0,0,0,0,0,0,0,0,0,0,0,0,0,0,0,0,0,0,0"/>
                </v:shape>
                <v:rect id="docshape79" o:spid="_x0000_s1095" style="position:absolute;left:1373;top:93;width:766;height:2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" stroked="f"/>
                <v:shape id="docshape80" o:spid="_x0000_s1096" style="position:absolute;left:1585;top:120;width:357;height:80;visibility:visible;mso-wrap-style:square;v-text-anchor:top" coordsize="35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" path="m7,l,,,61r7,l7,28r4,-5l7,23,7,xm35,22r-13,l24,22r3,3l28,27r,34l35,61r,-39xm30,16r-15,l11,17,7,23r4,l12,22r23,l35,20,30,16xm54,17r-7,l47,61r7,l54,17xm54,l47,r,8l54,8,54,xm70,48r-7,l63,58r6,5l91,63r7,-6l98,56r-21,l74,55,72,53,71,52,70,51r,-3xm91,16r-21,l64,21r,15l67,39r22,5l91,46r,7l87,56r11,l98,42,95,39,73,34,71,32r,-8l75,22r21,l96,20,91,16xm96,22r-10,l89,24r,5l97,29,96,22xm116,22r-7,l109,60r3,3l119,63r2,l123,62r,-5l117,57r-1,-1l116,22xm123,56r-3,1l123,57r,-1xm123,17r-20,l103,22r20,l123,17xm116,5r-7,l109,17r7,l116,5xm161,16r-26,l128,24r,30l135,63r25,l166,56r-26,l135,50r,-22l140,22r26,l161,16xm166,22r-10,l161,28r,22l156,56r10,l168,54r,-30l166,22xm183,66r-7,l177,74r6,5l199,79r6,-2l208,73r-21,l184,71r-1,-5xm212,55r-7,l205,69r-3,4l208,73r3,-4l212,64r,-9xm198,16r-16,l175,25r,22l176,52r8,9l188,63r10,l201,60r3,-4l186,56r-4,-6l182,28r4,-6l205,22r-3,-4l198,16xm205,22r-4,l205,28r,22l201,56r3,l205,55r7,l212,23r-6,l205,22xm212,17r-6,l206,23r6,l212,17xm231,17r-7,l224,61r7,l231,27r3,-2l231,25r,-8xm243,16r-5,l235,18r-4,7l234,25r2,-2l245,23r,-7l243,16xm245,23r-9,l245,23xm286,22r-10,l279,24r,9l278,35r-16,2l260,37r-2,1l253,40r-3,4l250,58r6,5l270,63r4,-2l279,57r-19,l257,54r,-9l260,43r8,-2l275,40r2,l279,39r7,l286,22xm287,56r-8,l280,61r2,2l288,63r1,l291,62r,-5l287,57r,-1xm291,57r-1,l291,57xm286,39r-7,l279,49r-1,2l273,55r-3,2l279,57r,-1l287,56r-1,l286,39xm280,16r-17,l258,17r-3,4l253,23r-1,2l252,30r7,l260,24r3,-2l286,22r,-2l280,16xm305,17r-6,l299,61r7,l306,27r3,-4l305,23r,-6xm331,22r-9,l325,25r,36l332,61r,-34l336,22r-5,xm357,22r-10,l350,25r,36l357,61r,-39xm325,16r-12,l309,18r-4,5l309,23r2,-1l331,22r-3,-4l325,16xm353,16r-15,l335,17r-4,5l336,22r21,l357,20r-4,-4xe" fillcolor="black" stroked="f">
                  <v:path arrowok="t" o:connecttype="custom" o:connectlocs="7,149;22,143;35,182;7,144;30,137;54,138;54,121;91,184;72,174;70,137;91,167;95,160;96,143;89,145;109,143;123,183;123,177;103,138;109,126;135,137;166,177;166,143;161,171;166,143;199,200;183,187;208,194;182,137;188,184;182,171;198,137;201,177;206,144;212,144;231,182;243,137;236,144;236,144;279,145;258,159;270,184;257,166;279,160;280,182;291,178;291,178;278,172;287,177;258,138;259,151;280,137;306,148;322,143;336,143;350,146;313,137;331,143;335,138;357,141" o:connectangles="0,0,0,0,0,0,0,0,0,0,0,0,0,0,0,0,0,0,0,0,0,0,0,0,0,0,0,0,0,0,0,0,0,0,0,0,0,0,0,0,0,0,0,0,0,0,0,0,0,0,0,0,0,0,0,0,0,0,0"/>
                </v:shape>
                <v:line id="Line 242" o:spid="_x0000_s1097" style="position:absolute;visibility:visible;mso-wrap-style:square" from="1391,153" to="1514,1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" strokecolor="#3ca0a0" strokeweight=".30867mm"/>
                <v:shape id="docshape81" o:spid="_x0000_s1098" style="position:absolute;left:1580;top:224;width:451;height:64;visibility:visible;mso-wrap-style:square;v-text-anchor:top" coordsize="45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" path="m12,23r-6,l6,61r3,3l16,64r1,-1l20,63r,-6l13,57r-1,l12,23xm20,57r-4,l20,57xm20,18l,18r,5l20,23r,-5xm12,6l6,6r,12l12,18,12,6xm46,35r-20,l26,41r20,l46,35xm77,16r-18,l52,26r,28l59,64r18,l81,61r3,-4l64,57,59,50r,-20l64,23r20,l81,19,77,16xm91,56r-6,l85,62r6,l91,56xm84,23r-4,l84,30r,20l79,57r5,l85,56r6,l91,23r-7,xm91,l84,r,23l91,23,91,xm109,18r-7,l102,62r7,l109,18xm109,r-7,l102,9r7,l109,xm125,49r-7,l118,59r6,5l147,64r7,-6l154,57r-22,l129,56r-2,-2l126,53r,-1l125,49xm146,16r-20,l119,22r,15l123,40r21,5l146,47r,7l142,57r12,l154,43r-4,-4l129,34r-3,-1l126,25r4,-2l152,23r,-2l146,16xm152,23r-11,l144,25r,5l152,30r,-7xm171,23r-7,l164,61r3,3l175,64r1,-1l178,63r,-6l172,57r-1,l171,23xm178,57r-3,l178,57xm178,18r-20,l158,23r20,l178,18xm171,6r-7,l164,18r7,l171,6xm193,18r-7,l186,62r7,l193,28r3,-2l193,26r,-8xm205,16r-5,l197,19r-4,7l196,26r2,-2l207,24r,-7l205,16xm207,24r-9,l207,24xm221,18r-7,l214,62r7,l221,18xm221,r-7,l214,9r7,l221,xm243,56r-5,l241,61r5,3l263,64r6,-7l243,57r,-1xm239,r-7,l232,62r6,l238,56r5,l239,50r,-20l243,24r-4,l239,xm269,23r-10,l264,30r,20l258,57r11,l271,54r,-29l269,23xm264,16r-18,l242,19r-3,5l243,24r,-1l269,23r-5,-7xm286,18r-7,l279,59r6,5l300,64r4,-3l307,57r-17,l286,54r,-36xm314,56r-6,l308,62r6,l314,56xm314,18r-7,l307,52r-4,5l307,57r1,-1l314,56r,-38xm335,23r-7,l328,61r3,3l338,64r1,-1l342,63r,-6l335,57r,-34xm342,57r-4,l342,57xm342,18r-20,l322,23r20,l342,18xm335,6r-7,l328,18r7,l335,6xm356,18r-7,l349,62r7,l356,18xm356,r-7,l349,9r7,l356,xm398,16r-25,l366,25r-1,30l373,64r25,l403,57r-25,l373,51r,-22l378,23r25,l398,16xm403,23r-10,l398,29r,22l393,57r10,l405,55r,-30l403,23xm421,18r-6,l415,62r7,l422,28r3,-3l421,25r,-7xm450,23r-10,l443,26r,36l450,62r,-39xm445,16r-15,l425,19r-4,6l425,25r2,-2l450,23r,-2l445,16xe" fillcolor="black" stroked="f">
                  <v:path arrowok="t" o:connecttype="custom" o:connectlocs="16,288;12,281;20,281;20,242;12,230;46,259;59,288;59,274;77,240;91,280;79,281;84,247;91,247;109,286;109,233;124,288;129,280;146,240;144,269;154,267;130,247;141,247;171,247;176,287;171,247;178,242;171,230;193,242;196,250;197,243;207,241;207,248;221,242;221,224;263,288;232,224;239,274;269,247;269,281;246,240;269,247;285,288;286,278;314,286;303,281;335,247;339,287;335,247;342,242;335,230;356,242;356,224;398,240;398,288;378,247;398,253;405,249;422,286;450,247;450,247;425,249" o:connectangles="0,0,0,0,0,0,0,0,0,0,0,0,0,0,0,0,0,0,0,0,0,0,0,0,0,0,0,0,0,0,0,0,0,0,0,0,0,0,0,0,0,0,0,0,0,0,0,0,0,0,0,0,0,0,0,0,0,0,0,0,0"/>
                </v:shape>
                <v:line id="Line 244" o:spid="_x0000_s1099" style="position:absolute;visibility:visible;mso-wrap-style:square" from="1391,257" to="1566,2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" strokecolor="#0072bd" strokeweight=".20567mm"/>
                <v:rect id="docshape82" o:spid="_x0000_s1100" style="position:absolute;left:1373;top:93;width:766;height:2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" filled="f" strokecolor="#262626" strokeweight=".35pt"/>
                <w10:anchorlock/>
              </v:group>
            </w:pict>
          </mc:Fallback>
        </mc:AlternateContent>
      </w:r>
    </w:p>
    <w:p w14:paraId="6821680A" w14:textId="425376F5" w:rsidR="00922B26" w:rsidRPr="00922B26" w:rsidRDefault="00922B26" w:rsidP="00922B26">
      <w:pPr>
        <w:pStyle w:val="af"/>
        <w:rPr>
          <w:sz w:val="28"/>
          <w:szCs w:val="28"/>
          <w:lang w:val="ru-RU"/>
        </w:rPr>
      </w:pPr>
      <w:bookmarkStart w:id="85" w:name="_Ref91671851"/>
      <w:r w:rsidRPr="00922B26">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0</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5</w:t>
      </w:r>
      <w:r w:rsidR="00AF6891">
        <w:rPr>
          <w:lang w:val="ru-RU"/>
        </w:rPr>
        <w:fldChar w:fldCharType="end"/>
      </w:r>
      <w:bookmarkEnd w:id="85"/>
      <w:r>
        <w:rPr>
          <w:lang w:val="ru-RU"/>
        </w:rPr>
        <w:t xml:space="preserve"> </w:t>
      </w:r>
      <w:r w:rsidRPr="00D17E97">
        <w:rPr>
          <w:lang w:val="ru-RU"/>
        </w:rPr>
        <w:t xml:space="preserve">Распределение вероятностей временных остатков r i: эмпирическое (зеленая гистограмма) и t-образное распределение Стьюдента (синяя кривая). (a) simulation_3planes </w:t>
      </w:r>
      <w:r w:rsidR="00851371">
        <w:rPr>
          <w:lang w:val="ru-RU"/>
        </w:rPr>
        <w:fldChar w:fldCharType="begin"/>
      </w:r>
      <w:r w:rsidR="00851371">
        <w:rPr>
          <w:lang w:val="ru-RU"/>
        </w:rPr>
        <w:instrText xml:space="preserve"> ADDIN ZOTERO_ITEM CSL_CITATION {"citationID":"8RtToU0o","properties":{"formattedCitation":"[101]","plainCitation":"[101]","noteIndex":0},"citationItems":[{"id":198,"uris":["http://zotero.org/users/local/XvQpfN4m/items/24NXFNAS"],"uri":["http://zotero.org/users/local/XvQpfN4m/items/24NXFNAS"],"itemData":{"id":198,"type":"article-journal","abstract":"New vision sensors, such as the dynamic and active-pixel vision sensor (DAVIS), incorporate a conventional global-shutter camera and an event-based sensor in the same pixel array. These sensors have great potential for high-speed robotics and computer vision because they allow us to combine the benefits of conventional cameras with those of event-based sensors: low latency, high temporal resolution, and very high dynamic range. However, new algorithms are required to exploit the sensor characteristics and cope with its unconventional output, which consists of a stream of asynchronous brightness changes (called “events”) and synchronous grayscale frames. For this purpose, we present and release a collection of datasets captured with a DAVIS in a variety of synthetic and real environments, which we hope will motivate research on new algorithms for high-speed and high-dynamic-range robotics and computer-vision applications. In addition to global-shutter intensity images and asynchronous events, we provide inertial measurements and ground-truth camera poses from a motion-capture system. The latter allows comparing the pose accuracy of ego-motion estimation algorithms quantitatively. All the data are released both as standard text files and binary files (i.e. rosbag). This paper provides an overview of the available data and describes a simulator that we release open-source to create synthetic event-camera data.","container-title":"The International Journal of Robotics Research","DOI":"10.1177/0278364917691115","ISSN":"0278-3649, 1741-3176","issue":"2","journalAbbreviation":"The International Journal of Robotics Research","language":"en","page":"142-149","source":"DOI.org (Crossref)","title":"The event-camera dataset and simulator: Event-based data for pose estimation, visual odometry, and SLAM","title-short":"The event-camera dataset and simulator","volume":"36","author":[{"family":"Mueggler","given":"Elias"},{"family":"Rebecq","given":"Henri"},{"family":"Gallego","given":"Guillermo"},{"family":"Delbruck","given":"Tobi"},{"family":"Scaramuzza","given":"Davide"}],"issued":{"date-parts":[["2017",2]]}}}],"schema":"https://github.com/citation-style-language/schema/raw/master/csl-citation.json"} </w:instrText>
      </w:r>
      <w:r w:rsidR="00851371">
        <w:rPr>
          <w:lang w:val="ru-RU"/>
        </w:rPr>
        <w:fldChar w:fldCharType="separate"/>
      </w:r>
      <w:r w:rsidR="00851371" w:rsidRPr="00851371">
        <w:rPr>
          <w:rFonts w:cs="Times New Roman"/>
        </w:rPr>
        <w:t>[101]</w:t>
      </w:r>
      <w:r w:rsidR="00851371">
        <w:rPr>
          <w:lang w:val="ru-RU"/>
        </w:rPr>
        <w:fldChar w:fldCharType="end"/>
      </w:r>
      <w:r w:rsidRPr="00D17E97">
        <w:rPr>
          <w:lang w:val="ru-RU"/>
        </w:rPr>
        <w:t>. (b) upenn_flying1</w:t>
      </w:r>
      <w:r w:rsidR="00851371">
        <w:rPr>
          <w:lang w:val="ru-RU"/>
        </w:rPr>
        <w:fldChar w:fldCharType="begin"/>
      </w:r>
      <w:r w:rsidR="00851371">
        <w:rPr>
          <w:lang w:val="ru-RU"/>
        </w:rPr>
        <w:instrText xml:space="preserve"> ADDIN ZOTERO_ITEM CSL_CITATION {"citationID":"1ZD1dkKK","properties":{"formattedCitation":"[100]","plainCitation":"[100]","noteIndex":0},"citationItems":[{"id":160,"uris":["http://zotero.org/users/local/XvQpfN4m/items/SUJVUR5W"],"uri":["http://zotero.org/users/local/XvQpfN4m/items/SUJVUR5W"],"itemData":{"id":160,"type":"article-journal","container-title":"IEEE Robotics and Automation Letters","DOI":"10.1109/LRA.2018.2800793","ISSN":"2377-3766, 2377-3774","issue":"3","journalAbbreviation":"IEEE Robot. Autom. Lett.","page":"2032-2039","source":"DOI.org (Crossref)","title":"The Multivehicle Stereo Event Camera Dataset: An Event Camera Dataset for 3D Perception","title-short":"The Multivehicle Stereo Event Camera Dataset","volume":"3","author":[{"family":"Zhu","given":"Alex Zihao"},{"family":"Thakur","given":"Dinesh"},{"family":"Ozaslan","given":"Tolga"},{"family":"Pfrommer","given":"Bernd"},{"family":"Kumar","given":"Vijay"},{"family":"Daniilidis","given":"Kostas"}],"issued":{"date-parts":[["2018",7]]}}}],"schema":"https://github.com/citation-style-language/schema/raw/master/csl-citation.json"} </w:instrText>
      </w:r>
      <w:r w:rsidR="00851371">
        <w:rPr>
          <w:lang w:val="ru-RU"/>
        </w:rPr>
        <w:fldChar w:fldCharType="separate"/>
      </w:r>
      <w:r w:rsidR="00851371" w:rsidRPr="00851371">
        <w:rPr>
          <w:rFonts w:cs="Times New Roman"/>
        </w:rPr>
        <w:t>[100]</w:t>
      </w:r>
      <w:r w:rsidR="00851371">
        <w:rPr>
          <w:lang w:val="ru-RU"/>
        </w:rPr>
        <w:fldChar w:fldCharType="end"/>
      </w:r>
      <w:r w:rsidRPr="00D17E97">
        <w:rPr>
          <w:lang w:val="ru-RU"/>
        </w:rPr>
        <w:t>.</w:t>
      </w:r>
    </w:p>
    <w:p w14:paraId="64A13DB8" w14:textId="77777777" w:rsidR="00922B26" w:rsidRPr="00922B26" w:rsidRDefault="00922B26" w:rsidP="00922B26">
      <w:pPr>
        <w:spacing w:after="160" w:line="259" w:lineRule="auto"/>
        <w:rPr>
          <w:sz w:val="28"/>
          <w:szCs w:val="28"/>
          <w:lang w:val="ru-RU"/>
        </w:rPr>
      </w:pPr>
      <w:r w:rsidRPr="00922B26">
        <w:rPr>
          <w:sz w:val="28"/>
          <w:szCs w:val="28"/>
          <w:lang w:val="ru-RU"/>
        </w:rPr>
        <w:t xml:space="preserve">Каждое событие трансформируется с использованием положения камеры в момент его временной метки. Функция отображения проецирует трехмерную точку на плоскость изображения камеры, а ее обратная функция обратно проецирует пиксель в трехмерное пространство с учетом обратной глубины ρ. right2left преобразование обозначает преобразование от левой камеры события к правой, которое является постоянным. Все координаты события x не искажаются и </w:t>
      </w:r>
      <w:proofErr w:type="spellStart"/>
      <w:r w:rsidRPr="00922B26">
        <w:rPr>
          <w:sz w:val="28"/>
          <w:szCs w:val="28"/>
          <w:lang w:val="ru-RU"/>
        </w:rPr>
        <w:t>стереокорректируются</w:t>
      </w:r>
      <w:proofErr w:type="spellEnd"/>
      <w:r w:rsidRPr="00922B26">
        <w:rPr>
          <w:sz w:val="28"/>
          <w:szCs w:val="28"/>
          <w:lang w:val="ru-RU"/>
        </w:rPr>
        <w:t xml:space="preserve"> с помощью известной функции калибровки камер.</w:t>
      </w:r>
    </w:p>
    <w:p w14:paraId="18C99FE0" w14:textId="5162C7DF" w:rsidR="00922B26" w:rsidRPr="00922B26" w:rsidRDefault="00922B26" w:rsidP="00922B26">
      <w:pPr>
        <w:spacing w:after="160" w:line="259" w:lineRule="auto"/>
        <w:rPr>
          <w:sz w:val="28"/>
          <w:szCs w:val="28"/>
          <w:lang w:val="ru-RU"/>
        </w:rPr>
      </w:pPr>
      <w:r w:rsidRPr="00922B26">
        <w:rPr>
          <w:sz w:val="28"/>
          <w:szCs w:val="28"/>
          <w:lang w:val="ru-RU"/>
        </w:rPr>
        <w:t xml:space="preserve">На рис. </w:t>
      </w:r>
      <w:r>
        <w:rPr>
          <w:sz w:val="28"/>
          <w:szCs w:val="28"/>
          <w:lang w:val="ru-RU"/>
        </w:rPr>
        <w:fldChar w:fldCharType="begin"/>
      </w:r>
      <w:r>
        <w:rPr>
          <w:sz w:val="28"/>
          <w:szCs w:val="28"/>
          <w:lang w:val="ru-RU"/>
        </w:rPr>
        <w:instrText xml:space="preserve"> REF _Ref91670593 \h </w:instrText>
      </w:r>
      <w:r>
        <w:rPr>
          <w:sz w:val="28"/>
          <w:szCs w:val="28"/>
          <w:lang w:val="ru-RU"/>
        </w:rPr>
      </w:r>
      <w:r>
        <w:rPr>
          <w:sz w:val="28"/>
          <w:szCs w:val="28"/>
          <w:lang w:val="ru-RU"/>
        </w:rPr>
        <w:fldChar w:fldCharType="separate"/>
      </w:r>
      <w:r>
        <w:rPr>
          <w:noProof/>
          <w:lang w:val="ru-RU"/>
        </w:rPr>
        <w:t>0</w:t>
      </w:r>
      <w:r>
        <w:rPr>
          <w:lang w:val="ru-RU"/>
        </w:rPr>
        <w:noBreakHyphen/>
      </w:r>
      <w:r>
        <w:rPr>
          <w:noProof/>
          <w:lang w:val="ru-RU"/>
        </w:rPr>
        <w:t>4</w:t>
      </w:r>
      <w:r>
        <w:rPr>
          <w:sz w:val="28"/>
          <w:szCs w:val="28"/>
          <w:lang w:val="ru-RU"/>
        </w:rPr>
        <w:fldChar w:fldCharType="end"/>
      </w:r>
      <w:r w:rsidRPr="00922B26">
        <w:rPr>
          <w:sz w:val="28"/>
          <w:szCs w:val="28"/>
          <w:lang w:val="ru-RU"/>
        </w:rPr>
        <w:t xml:space="preserve"> показан пример объективной функции из реальной </w:t>
      </w:r>
      <w:proofErr w:type="spellStart"/>
      <w:r w:rsidRPr="00922B26">
        <w:rPr>
          <w:sz w:val="28"/>
          <w:szCs w:val="28"/>
          <w:lang w:val="ru-RU"/>
        </w:rPr>
        <w:t>стереопоследовательности</w:t>
      </w:r>
      <w:proofErr w:type="spellEnd"/>
      <w:r w:rsidRPr="00922B26">
        <w:rPr>
          <w:sz w:val="28"/>
          <w:szCs w:val="28"/>
          <w:lang w:val="ru-RU"/>
        </w:rPr>
        <w:t xml:space="preserve"> события с камерой </w:t>
      </w:r>
      <w:r w:rsidR="00851371">
        <w:rPr>
          <w:sz w:val="28"/>
          <w:szCs w:val="28"/>
          <w:lang w:val="ru-RU"/>
        </w:rPr>
        <w:fldChar w:fldCharType="begin"/>
      </w:r>
      <w:r w:rsidR="00851371">
        <w:rPr>
          <w:sz w:val="28"/>
          <w:szCs w:val="28"/>
          <w:lang w:val="ru-RU"/>
        </w:rPr>
        <w:instrText xml:space="preserve"> ADDIN ZOTERO_ITEM CSL_CITATION {"citationID":"5BNBUKbJ","properties":{"formattedCitation":"[100]","plainCitation":"[100]","noteIndex":0},"citationItems":[{"id":160,"uris":["http://zotero.org/users/local/XvQpfN4m/items/SUJVUR5W"],"uri":["http://zotero.org/users/local/XvQpfN4m/items/SUJVUR5W"],"itemData":{"id":160,"type":"article-journal","container-title":"IEEE Robotics and Automation Letters","DOI":"10.1109/LRA.2018.2800793","ISSN":"2377-3766, 2377-3774","issue":"3","journalAbbreviation":"IEEE Robot. Autom. Lett.","page":"2032-2039","source":"DOI.org (Crossref)","title":"The Multivehicle Stereo Event Camera Dataset: An Event Camera Dataset for 3D Perception","title-short":"The Multivehicle Stereo Event Camera Dataset","volume":"3","author":[{"family":"Zhu","given":"Alex Zihao"},{"family":"Thakur","given":"Dinesh"},{"family":"Ozaslan","given":"Tolga"},{"family":"Pfrommer","given":"Bernd"},{"family":"Kumar","given":"Vijay"},{"family":"Daniilidis","given":"Kostas"}],"issued":{"date-parts":[["2018",7]]}}}],"schema":"https://github.com/citation-style-language/schema/raw/master/csl-citation.json"} </w:instrText>
      </w:r>
      <w:r w:rsidR="00851371">
        <w:rPr>
          <w:sz w:val="28"/>
          <w:szCs w:val="28"/>
          <w:lang w:val="ru-RU"/>
        </w:rPr>
        <w:fldChar w:fldCharType="separate"/>
      </w:r>
      <w:r w:rsidR="00851371" w:rsidRPr="00851371">
        <w:rPr>
          <w:sz w:val="28"/>
          <w:lang w:val="ru-RU"/>
        </w:rPr>
        <w:t>[100]</w:t>
      </w:r>
      <w:r w:rsidR="00851371">
        <w:rPr>
          <w:sz w:val="28"/>
          <w:szCs w:val="28"/>
          <w:lang w:val="ru-RU"/>
        </w:rPr>
        <w:fldChar w:fldCharType="end"/>
      </w:r>
      <w:r w:rsidRPr="00922B26">
        <w:rPr>
          <w:sz w:val="28"/>
          <w:szCs w:val="28"/>
          <w:lang w:val="ru-RU"/>
        </w:rPr>
        <w:t xml:space="preserve">, которая имеет истинную глубину. Это подтверждает, что предложенная объективная функция (3) действительно приводит к оптимальной глубине для общего события. Она визуализирует </w:t>
      </w:r>
      <w:r w:rsidR="00851371" w:rsidRPr="00922B26">
        <w:rPr>
          <w:sz w:val="28"/>
          <w:szCs w:val="28"/>
          <w:lang w:val="ru-RU"/>
        </w:rPr>
        <w:t>профиль,</w:t>
      </w:r>
      <w:r w:rsidRPr="00922B26">
        <w:rPr>
          <w:sz w:val="28"/>
          <w:szCs w:val="28"/>
          <w:lang w:val="ru-RU"/>
        </w:rPr>
        <w:t xml:space="preserve"> </w:t>
      </w:r>
      <w:r w:rsidR="00851371">
        <w:rPr>
          <w:sz w:val="28"/>
          <w:szCs w:val="28"/>
          <w:lang w:val="ru-RU"/>
        </w:rPr>
        <w:t>а</w:t>
      </w:r>
      <w:r w:rsidRPr="00922B26">
        <w:rPr>
          <w:sz w:val="28"/>
          <w:szCs w:val="28"/>
          <w:lang w:val="ru-RU"/>
        </w:rPr>
        <w:t>налитические производные используются для ускорения вычислений.</w:t>
      </w:r>
    </w:p>
    <w:p w14:paraId="0A071AA9" w14:textId="2FA12EA1" w:rsidR="00922B26" w:rsidRPr="00922B26" w:rsidRDefault="00922B26" w:rsidP="00922B26">
      <w:pPr>
        <w:spacing w:after="160" w:line="259" w:lineRule="auto"/>
        <w:rPr>
          <w:sz w:val="28"/>
          <w:szCs w:val="28"/>
          <w:lang w:val="ru-RU"/>
        </w:rPr>
      </w:pPr>
      <w:r w:rsidRPr="00922B26">
        <w:rPr>
          <w:sz w:val="28"/>
          <w:szCs w:val="28"/>
          <w:lang w:val="ru-RU"/>
        </w:rPr>
        <w:t>Инициализация нелинейного решателя: Успешное решение обратной оценки глубины зависит от хорошего начального значения ρ</w:t>
      </w:r>
      <w:r w:rsidR="00851371" w:rsidRPr="00922B26">
        <w:rPr>
          <w:sz w:val="28"/>
          <w:szCs w:val="28"/>
          <w:lang w:val="ru-RU"/>
        </w:rPr>
        <w:t>0.</w:t>
      </w:r>
      <w:r w:rsidRPr="00922B26">
        <w:rPr>
          <w:sz w:val="28"/>
          <w:szCs w:val="28"/>
          <w:lang w:val="ru-RU"/>
        </w:rPr>
        <w:t xml:space="preserve"> Для этого, вместо того, чтобы проводить интенсивный поиск по сетке инверсной глубины [21], мы применяем более эффективную стратегию, использующую каноническую стерео конфигурацию: сопоставление блоков по </w:t>
      </w:r>
      <w:proofErr w:type="spellStart"/>
      <w:r w:rsidRPr="00922B26">
        <w:rPr>
          <w:sz w:val="28"/>
          <w:szCs w:val="28"/>
          <w:lang w:val="ru-RU"/>
        </w:rPr>
        <w:t>эпиполярным</w:t>
      </w:r>
      <w:proofErr w:type="spellEnd"/>
      <w:r w:rsidRPr="00922B26">
        <w:rPr>
          <w:sz w:val="28"/>
          <w:szCs w:val="28"/>
          <w:lang w:val="ru-RU"/>
        </w:rPr>
        <w:t xml:space="preserve"> линиям стерео наблюдения с использованием </w:t>
      </w:r>
      <w:proofErr w:type="spellStart"/>
      <w:r w:rsidRPr="00922B26">
        <w:rPr>
          <w:sz w:val="28"/>
          <w:szCs w:val="28"/>
          <w:lang w:val="ru-RU"/>
        </w:rPr>
        <w:t>целопиксельной</w:t>
      </w:r>
      <w:proofErr w:type="spellEnd"/>
      <w:r w:rsidRPr="00922B26">
        <w:rPr>
          <w:sz w:val="28"/>
          <w:szCs w:val="28"/>
          <w:lang w:val="ru-RU"/>
        </w:rPr>
        <w:t xml:space="preserve"> сетки </w:t>
      </w:r>
      <w:proofErr w:type="spellStart"/>
      <w:r w:rsidRPr="00922B26">
        <w:rPr>
          <w:sz w:val="28"/>
          <w:szCs w:val="28"/>
          <w:lang w:val="ru-RU"/>
        </w:rPr>
        <w:t>диспаратности</w:t>
      </w:r>
      <w:proofErr w:type="spellEnd"/>
      <w:r w:rsidRPr="00922B26">
        <w:rPr>
          <w:sz w:val="28"/>
          <w:szCs w:val="28"/>
          <w:lang w:val="ru-RU"/>
        </w:rPr>
        <w:t xml:space="preserve">. То есть, мы максимизируем нулевую нормированную </w:t>
      </w:r>
      <w:proofErr w:type="spellStart"/>
      <w:r w:rsidRPr="00922B26">
        <w:rPr>
          <w:sz w:val="28"/>
          <w:szCs w:val="28"/>
          <w:lang w:val="ru-RU"/>
        </w:rPr>
        <w:t>кросскорреляцию</w:t>
      </w:r>
      <w:proofErr w:type="spellEnd"/>
      <w:r w:rsidRPr="00922B26">
        <w:rPr>
          <w:sz w:val="28"/>
          <w:szCs w:val="28"/>
          <w:lang w:val="ru-RU"/>
        </w:rPr>
        <w:t xml:space="preserve"> (ZNCC), используя центры патчей (пиксельные координаты события).</w:t>
      </w:r>
    </w:p>
    <w:p w14:paraId="4D968768" w14:textId="16FD8F9A" w:rsidR="00922B26" w:rsidRPr="00922B26" w:rsidRDefault="00922B26" w:rsidP="00922B26">
      <w:pPr>
        <w:spacing w:after="160" w:line="259" w:lineRule="auto"/>
        <w:rPr>
          <w:sz w:val="28"/>
          <w:szCs w:val="28"/>
          <w:lang w:val="ru-RU"/>
        </w:rPr>
      </w:pPr>
      <w:r w:rsidRPr="00922B26">
        <w:rPr>
          <w:sz w:val="28"/>
          <w:szCs w:val="28"/>
          <w:lang w:val="ru-RU"/>
        </w:rPr>
        <w:t xml:space="preserve">Сопоставление изображений: что данный подход отличается от классических двухэтапных методов обработки событий </w:t>
      </w:r>
      <w:r w:rsidR="00FE599C">
        <w:rPr>
          <w:sz w:val="28"/>
          <w:szCs w:val="28"/>
          <w:lang w:val="ru-RU"/>
        </w:rPr>
        <w:fldChar w:fldCharType="begin"/>
      </w:r>
      <w:r w:rsidR="00FE599C">
        <w:rPr>
          <w:sz w:val="28"/>
          <w:szCs w:val="28"/>
          <w:lang w:val="ru-RU"/>
        </w:rPr>
        <w:instrText xml:space="preserve"> ADDIN ZOTERO_ITEM CSL_CITATION {"citationID":"ogeHklDx","properties":{"formattedCitation":"[71], [73], [76], [102]","plainCitation":"[71], [73], [76], [102]","noteIndex":0},"citationItems":[{"id":156,"uris":["http://zotero.org/users/local/XvQpfN4m/items/PMJJE524"],"uri":["http://zotero.org/users/local/XvQpfN4m/items/PMJJE524"],"itemData":{"id":156,"type":"chapter","container-title":"Advances in Visual Computing","event-place":"Berlin, Heidelberg","ISBN":"978-3-642-24027-0","note":"collection-title: Lecture Notes in Computer Science\nDOI: 10.1007/978-3-642-24028-7_62","page":"674-685","publisher":"Springer Berlin Heidelberg","publisher-place":"Berlin, Heidelberg","source":"DOI.org (Crossref)","title":"Event-Based Stereo Matching Approaches for Frameless Address Event Stereo Data","URL":"http://link.springer.com/10.1007/978-3-642-24028-7_62","volume":"6938","editor":[{"family":"Bebis","given":"George"},{"family":"Boyle","given":"Richard"},{"family":"Parvin","given":"Bahram"},{"family":"Koracin","given":"Darko"},{"family":"Wang","given":"Song"},{"family":"Kyungnam","given":"Kim"},{"family":"Benes","given":"Bedrich"},{"family":"Moreland","given":"Kenneth"},{"family":"Borst","given":"Christoph"},{"family":"DiVerdi","given":"Stephen"},{"family":"Yi-Jen","given":"Chiang"},{"family":"Ming","given":"Jiang"}],"author":[{"family":"Kogler","given":"Jurgen"},{"family":"Humenberger","given":"Martin"},{"family":"Sulzbachner","given":"Christoph"}],"accessed":{"date-parts":[["2021",12,29]]},"issued":{"date-parts":[["2011"]]}}},{"id":167,"uris":["http://zotero.org/users/local/XvQpfN4m/items/5377WGW7"],"uri":["http://zotero.org/users/local/XvQpfN4m/items/5377WGW7"],"itemData":{"id":167,"type":"article-journal","container-title":"Frontiers in Neuroscience","DOI":"10.3389/fnins.2018.00442","ISSN":"1662-453X","journalAbbreviation":"Front. Neurosci.","page":"442","source":"DOI.org (Crossref)","title":"Neuromorphic Event-Based Generalized Time-Based Stereovision","volume":"12","author":[{"family":"Ieng","given":"Sio-Hoi"},{"family":"Carneiro","given":"Joao"},{"family":"Osswald","given":"Marc"},{"family":"Benosman","given":"Ryad"}],"issued":{"date-parts":[["2018",7,2]]}}},{"id":196,"uris":["http://zotero.org/users/local/XvQpfN4m/items/CHCN6AXZ"],"uri":["http://zotero.org/users/local/XvQpfN4m/items/CHCN6AXZ"],"itemData":{"id":196,"type":"article-journal","container-title":"Neural Processing Letters","DOI":"10.1007/s11063-015-9434-5","ISSN":"1370-4621, 1573-773X","issue":"2","journalAbbreviation":"Neural Process Lett","language":"en","page":"311-326","source":"DOI.org (Crossref)","title":"Asynchronous Event-based Cooperative Stereo Matching Using Neuromorphic Silicon Retinas","volume":"43","author":[{"family":"Firouzi","given":"Mohsen"},{"family":"Conradt","given":"Jörg"}],"issued":{"date-parts":[["2016",4]]}}},{"id":158,"uris":["http://zotero.org/users/local/XvQpfN4m/items/PC6D6G37"],"uri":["http://zotero.org/users/local/XvQpfN4m/items/PC6D6G37"],"itemData":{"id":158,"type":"article-journal","container-title":"Frontiers in Neuroscience","DOI":"10.3389/fnins.2014.00048","ISSN":"1662-453X","journalAbbreviation":"Front. Neurosci.","source":"DOI.org (Crossref)","title":"On the use of orientation filters for 3D reconstruction in event-driven stereo vision","URL":"http://journal.frontiersin.org/article/10.3389/fnins.2014.00048/abstract","volume":"8","author":[{"family":"CamuÃ±as-Mesa","given":"Luis A."},{"family":"Serrano-Gotarredona","given":"Teresa"},{"family":"Ieng","given":"Sio H."},{"family":"Benosman","given":"Ryad B."},{"family":"Linares-Barranco","given":"Bernabe"}],"accessed":{"date-parts":[["2021",12,29]]},"issued":{"date-parts":[["2014",3,31]]}}}],"schema":"https://github.com/citation-style-language/schema/raw/master/csl-citation.json"} </w:instrText>
      </w:r>
      <w:r w:rsidR="00FE599C">
        <w:rPr>
          <w:sz w:val="28"/>
          <w:szCs w:val="28"/>
          <w:lang w:val="ru-RU"/>
        </w:rPr>
        <w:fldChar w:fldCharType="separate"/>
      </w:r>
      <w:r w:rsidR="00FE599C" w:rsidRPr="00FE599C">
        <w:rPr>
          <w:sz w:val="28"/>
          <w:lang w:val="ru-RU"/>
        </w:rPr>
        <w:t>[71], [73], [76], [102]</w:t>
      </w:r>
      <w:r w:rsidR="00FE599C">
        <w:rPr>
          <w:sz w:val="28"/>
          <w:szCs w:val="28"/>
          <w:lang w:val="ru-RU"/>
        </w:rPr>
        <w:fldChar w:fldCharType="end"/>
      </w:r>
      <w:r w:rsidRPr="00922B26">
        <w:rPr>
          <w:sz w:val="28"/>
          <w:szCs w:val="28"/>
          <w:lang w:val="ru-RU"/>
        </w:rPr>
        <w:t xml:space="preserve">, которые сначала решают задачу </w:t>
      </w:r>
      <w:proofErr w:type="spellStart"/>
      <w:r w:rsidRPr="00922B26">
        <w:rPr>
          <w:sz w:val="28"/>
          <w:szCs w:val="28"/>
          <w:lang w:val="ru-RU"/>
        </w:rPr>
        <w:t>стереосопоставления</w:t>
      </w:r>
      <w:proofErr w:type="spellEnd"/>
      <w:r w:rsidRPr="00922B26">
        <w:rPr>
          <w:sz w:val="28"/>
          <w:szCs w:val="28"/>
          <w:lang w:val="ru-RU"/>
        </w:rPr>
        <w:t xml:space="preserve">, а затем </w:t>
      </w:r>
      <w:proofErr w:type="spellStart"/>
      <w:r w:rsidRPr="00922B26">
        <w:rPr>
          <w:sz w:val="28"/>
          <w:szCs w:val="28"/>
          <w:lang w:val="ru-RU"/>
        </w:rPr>
        <w:t>триангулируют</w:t>
      </w:r>
      <w:proofErr w:type="spellEnd"/>
      <w:r w:rsidRPr="00922B26">
        <w:rPr>
          <w:sz w:val="28"/>
          <w:szCs w:val="28"/>
          <w:lang w:val="ru-RU"/>
        </w:rPr>
        <w:t xml:space="preserve"> трехмерную точку. Такие двухэтапные подходы работают по принципу "обратной проекции", отображая двухмерные измерения событий в трехмерное пространство. В отличие от них, данный подход объединяет сопоставление</w:t>
      </w:r>
      <w:r>
        <w:rPr>
          <w:sz w:val="28"/>
          <w:szCs w:val="28"/>
          <w:lang w:val="ru-RU"/>
        </w:rPr>
        <w:t xml:space="preserve"> по координате и времен</w:t>
      </w:r>
      <w:r w:rsidRPr="00922B26">
        <w:rPr>
          <w:sz w:val="28"/>
          <w:szCs w:val="28"/>
          <w:lang w:val="ru-RU"/>
        </w:rPr>
        <w:t xml:space="preserve">. </w:t>
      </w:r>
      <w:r>
        <w:rPr>
          <w:sz w:val="28"/>
          <w:szCs w:val="28"/>
          <w:lang w:val="ru-RU"/>
        </w:rPr>
        <w:t xml:space="preserve">Соответствующая </w:t>
      </w:r>
      <w:r w:rsidRPr="00922B26">
        <w:rPr>
          <w:sz w:val="28"/>
          <w:szCs w:val="28"/>
          <w:lang w:val="ru-RU"/>
        </w:rPr>
        <w:t xml:space="preserve">аппроксимация обеспечивает повторное и эффективное начальное предположение ρ </w:t>
      </w:r>
      <w:r w:rsidRPr="00922B26">
        <w:rPr>
          <w:sz w:val="28"/>
          <w:szCs w:val="28"/>
          <w:lang w:val="ru-RU"/>
        </w:rPr>
        <w:lastRenderedPageBreak/>
        <w:t>(используя d), временное согласованность уточняется в ходе последующей нелинейной оптимизации.</w:t>
      </w:r>
    </w:p>
    <w:p w14:paraId="22D57B99" w14:textId="77777777" w:rsidR="00922B26" w:rsidRDefault="00922B26" w:rsidP="00922B26">
      <w:pPr>
        <w:keepNext/>
        <w:spacing w:after="160" w:line="259" w:lineRule="auto"/>
      </w:pPr>
      <w:r w:rsidRPr="00922B26">
        <w:rPr>
          <w:noProof/>
          <w:sz w:val="28"/>
          <w:szCs w:val="28"/>
          <w:lang w:val="ru-RU"/>
        </w:rPr>
        <mc:AlternateContent>
          <mc:Choice Requires="wpg">
            <w:drawing>
              <wp:inline distT="0" distB="0" distL="0" distR="0" wp14:anchorId="61197115" wp14:editId="28141576">
                <wp:extent cx="3281680" cy="1581150"/>
                <wp:effectExtent l="0" t="0" r="13970" b="0"/>
                <wp:docPr id="302" name="Группа 30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81680" cy="1581150"/>
                          <a:chOff x="1195" y="-2935"/>
                          <a:chExt cx="5168" cy="2490"/>
                        </a:xfrm>
                      </wpg:grpSpPr>
                      <wps:wsp>
                        <wps:cNvPr id="303" name="docshape109"/>
                        <wps:cNvSpPr>
                          <a:spLocks/>
                        </wps:cNvSpPr>
                        <wps:spPr bwMode="auto">
                          <a:xfrm>
                            <a:off x="5134" y="-1004"/>
                            <a:ext cx="406" cy="95"/>
                          </a:xfrm>
                          <a:custGeom>
                            <a:avLst/>
                            <a:gdLst>
                              <a:gd name="T0" fmla="+- 0 5194 5134"/>
                              <a:gd name="T1" fmla="*/ T0 w 406"/>
                              <a:gd name="T2" fmla="+- 0 -966 -1004"/>
                              <a:gd name="T3" fmla="*/ -966 h 95"/>
                              <a:gd name="T4" fmla="+- 0 5181 5134"/>
                              <a:gd name="T5" fmla="*/ T4 w 406"/>
                              <a:gd name="T6" fmla="+- 0 -985 -1004"/>
                              <a:gd name="T7" fmla="*/ -985 h 95"/>
                              <a:gd name="T8" fmla="+- 0 5149 5134"/>
                              <a:gd name="T9" fmla="*/ T8 w 406"/>
                              <a:gd name="T10" fmla="+- 0 -960 -1004"/>
                              <a:gd name="T11" fmla="*/ -960 h 95"/>
                              <a:gd name="T12" fmla="+- 0 5158 5134"/>
                              <a:gd name="T13" fmla="*/ T12 w 406"/>
                              <a:gd name="T14" fmla="+- 0 -979 -1004"/>
                              <a:gd name="T15" fmla="*/ -979 h 95"/>
                              <a:gd name="T16" fmla="+- 0 5181 5134"/>
                              <a:gd name="T17" fmla="*/ T16 w 406"/>
                              <a:gd name="T18" fmla="+- 0 -955 -1004"/>
                              <a:gd name="T19" fmla="*/ -955 h 95"/>
                              <a:gd name="T20" fmla="+- 0 5166 5134"/>
                              <a:gd name="T21" fmla="*/ T20 w 406"/>
                              <a:gd name="T22" fmla="+- 0 -989 -1004"/>
                              <a:gd name="T23" fmla="*/ -989 h 95"/>
                              <a:gd name="T24" fmla="+- 0 5136 5134"/>
                              <a:gd name="T25" fmla="*/ T24 w 406"/>
                              <a:gd name="T26" fmla="+- 0 -966 -1004"/>
                              <a:gd name="T27" fmla="*/ -966 h 95"/>
                              <a:gd name="T28" fmla="+- 0 5142 5134"/>
                              <a:gd name="T29" fmla="*/ T28 w 406"/>
                              <a:gd name="T30" fmla="+- 0 -920 -1004"/>
                              <a:gd name="T31" fmla="*/ -920 h 95"/>
                              <a:gd name="T32" fmla="+- 0 5177 5134"/>
                              <a:gd name="T33" fmla="*/ T32 w 406"/>
                              <a:gd name="T34" fmla="+- 0 -909 -1004"/>
                              <a:gd name="T35" fmla="*/ -909 h 95"/>
                              <a:gd name="T36" fmla="+- 0 5192 5134"/>
                              <a:gd name="T37" fmla="*/ T36 w 406"/>
                              <a:gd name="T38" fmla="+- 0 -918 -1004"/>
                              <a:gd name="T39" fmla="*/ -918 h 95"/>
                              <a:gd name="T40" fmla="+- 0 5159 5134"/>
                              <a:gd name="T41" fmla="*/ T40 w 406"/>
                              <a:gd name="T42" fmla="+- 0 -922 -1004"/>
                              <a:gd name="T43" fmla="*/ -922 h 95"/>
                              <a:gd name="T44" fmla="+- 0 5195 5134"/>
                              <a:gd name="T45" fmla="*/ T44 w 406"/>
                              <a:gd name="T46" fmla="+- 0 -949 -1004"/>
                              <a:gd name="T47" fmla="*/ -949 h 95"/>
                              <a:gd name="T48" fmla="+- 0 5254 5134"/>
                              <a:gd name="T49" fmla="*/ T48 w 406"/>
                              <a:gd name="T50" fmla="+- 0 -983 -1004"/>
                              <a:gd name="T51" fmla="*/ -983 h 95"/>
                              <a:gd name="T52" fmla="+- 0 5223 5134"/>
                              <a:gd name="T53" fmla="*/ T52 w 406"/>
                              <a:gd name="T54" fmla="+- 0 -981 -1004"/>
                              <a:gd name="T55" fmla="*/ -981 h 95"/>
                              <a:gd name="T56" fmla="+- 0 5200 5134"/>
                              <a:gd name="T57" fmla="*/ T56 w 406"/>
                              <a:gd name="T58" fmla="+- 0 -986 -1004"/>
                              <a:gd name="T59" fmla="*/ -986 h 95"/>
                              <a:gd name="T60" fmla="+- 0 5208 5134"/>
                              <a:gd name="T61" fmla="*/ T60 w 406"/>
                              <a:gd name="T62" fmla="+- 0 -981 -1004"/>
                              <a:gd name="T63" fmla="*/ -981 h 95"/>
                              <a:gd name="T64" fmla="+- 0 5275 5134"/>
                              <a:gd name="T65" fmla="*/ T64 w 406"/>
                              <a:gd name="T66" fmla="+- 0 -981 -1004"/>
                              <a:gd name="T67" fmla="*/ -981 h 95"/>
                              <a:gd name="T68" fmla="+- 0 5349 5134"/>
                              <a:gd name="T69" fmla="*/ T68 w 406"/>
                              <a:gd name="T70" fmla="+- 0 -949 -1004"/>
                              <a:gd name="T71" fmla="*/ -949 h 95"/>
                              <a:gd name="T72" fmla="+- 0 5343 5134"/>
                              <a:gd name="T73" fmla="*/ T72 w 406"/>
                              <a:gd name="T74" fmla="+- 0 -978 -1004"/>
                              <a:gd name="T75" fmla="*/ -978 h 95"/>
                              <a:gd name="T76" fmla="+- 0 5335 5134"/>
                              <a:gd name="T77" fmla="*/ T76 w 406"/>
                              <a:gd name="T78" fmla="+- 0 -955 -1004"/>
                              <a:gd name="T79" fmla="*/ -955 h 95"/>
                              <a:gd name="T80" fmla="+- 0 5303 5134"/>
                              <a:gd name="T81" fmla="*/ T80 w 406"/>
                              <a:gd name="T82" fmla="+- 0 -963 -1004"/>
                              <a:gd name="T83" fmla="*/ -963 h 95"/>
                              <a:gd name="T84" fmla="+- 0 5324 5134"/>
                              <a:gd name="T85" fmla="*/ T84 w 406"/>
                              <a:gd name="T86" fmla="+- 0 -981 -1004"/>
                              <a:gd name="T87" fmla="*/ -981 h 95"/>
                              <a:gd name="T88" fmla="+- 0 5335 5134"/>
                              <a:gd name="T89" fmla="*/ T88 w 406"/>
                              <a:gd name="T90" fmla="+- 0 -985 -1004"/>
                              <a:gd name="T91" fmla="*/ -985 h 95"/>
                              <a:gd name="T92" fmla="+- 0 5306 5134"/>
                              <a:gd name="T93" fmla="*/ T92 w 406"/>
                              <a:gd name="T94" fmla="+- 0 -986 -1004"/>
                              <a:gd name="T95" fmla="*/ -986 h 95"/>
                              <a:gd name="T96" fmla="+- 0 5288 5134"/>
                              <a:gd name="T97" fmla="*/ T96 w 406"/>
                              <a:gd name="T98" fmla="+- 0 -949 -1004"/>
                              <a:gd name="T99" fmla="*/ -949 h 95"/>
                              <a:gd name="T100" fmla="+- 0 5306 5134"/>
                              <a:gd name="T101" fmla="*/ T100 w 406"/>
                              <a:gd name="T102" fmla="+- 0 -912 -1004"/>
                              <a:gd name="T103" fmla="*/ -912 h 95"/>
                              <a:gd name="T104" fmla="+- 0 5340 5134"/>
                              <a:gd name="T105" fmla="*/ T104 w 406"/>
                              <a:gd name="T106" fmla="+- 0 -912 -1004"/>
                              <a:gd name="T107" fmla="*/ -912 h 95"/>
                              <a:gd name="T108" fmla="+- 0 5346 5134"/>
                              <a:gd name="T109" fmla="*/ T108 w 406"/>
                              <a:gd name="T110" fmla="+- 0 -920 -1004"/>
                              <a:gd name="T111" fmla="*/ -920 h 95"/>
                              <a:gd name="T112" fmla="+- 0 5305 5134"/>
                              <a:gd name="T113" fmla="*/ T112 w 406"/>
                              <a:gd name="T114" fmla="+- 0 -932 -1004"/>
                              <a:gd name="T115" fmla="*/ -932 h 95"/>
                              <a:gd name="T116" fmla="+- 0 5435 5134"/>
                              <a:gd name="T117" fmla="*/ T116 w 406"/>
                              <a:gd name="T118" fmla="+- 0 -917 -1004"/>
                              <a:gd name="T119" fmla="*/ -917 h 95"/>
                              <a:gd name="T120" fmla="+- 0 5425 5134"/>
                              <a:gd name="T121" fmla="*/ T120 w 406"/>
                              <a:gd name="T122" fmla="+- 0 -966 -1004"/>
                              <a:gd name="T123" fmla="*/ -966 h 95"/>
                              <a:gd name="T124" fmla="+- 0 5393 5134"/>
                              <a:gd name="T125" fmla="*/ T124 w 406"/>
                              <a:gd name="T126" fmla="+- 0 -987 -1004"/>
                              <a:gd name="T127" fmla="*/ -987 h 95"/>
                              <a:gd name="T128" fmla="+- 0 5358 5134"/>
                              <a:gd name="T129" fmla="*/ T128 w 406"/>
                              <a:gd name="T130" fmla="+- 0 -986 -1004"/>
                              <a:gd name="T131" fmla="*/ -986 h 95"/>
                              <a:gd name="T132" fmla="+- 0 5367 5134"/>
                              <a:gd name="T133" fmla="*/ T132 w 406"/>
                              <a:gd name="T134" fmla="+- 0 -981 -1004"/>
                              <a:gd name="T135" fmla="*/ -981 h 95"/>
                              <a:gd name="T136" fmla="+- 0 5357 5134"/>
                              <a:gd name="T137" fmla="*/ T136 w 406"/>
                              <a:gd name="T138" fmla="+- 0 -917 -1004"/>
                              <a:gd name="T139" fmla="*/ -917 h 95"/>
                              <a:gd name="T140" fmla="+- 0 5391 5134"/>
                              <a:gd name="T141" fmla="*/ T140 w 406"/>
                              <a:gd name="T142" fmla="+- 0 -915 -1004"/>
                              <a:gd name="T143" fmla="*/ -915 h 95"/>
                              <a:gd name="T144" fmla="+- 0 5391 5134"/>
                              <a:gd name="T145" fmla="*/ T144 w 406"/>
                              <a:gd name="T146" fmla="+- 0 -979 -1004"/>
                              <a:gd name="T147" fmla="*/ -979 h 95"/>
                              <a:gd name="T148" fmla="+- 0 5411 5134"/>
                              <a:gd name="T149" fmla="*/ T148 w 406"/>
                              <a:gd name="T150" fmla="+- 0 -965 -1004"/>
                              <a:gd name="T151" fmla="*/ -965 h 95"/>
                              <a:gd name="T152" fmla="+- 0 5401 5134"/>
                              <a:gd name="T153" fmla="*/ T152 w 406"/>
                              <a:gd name="T154" fmla="+- 0 -911 -1004"/>
                              <a:gd name="T155" fmla="*/ -911 h 95"/>
                              <a:gd name="T156" fmla="+- 0 5481 5134"/>
                              <a:gd name="T157" fmla="*/ T156 w 406"/>
                              <a:gd name="T158" fmla="+- 0 -919 -1004"/>
                              <a:gd name="T159" fmla="*/ -919 h 95"/>
                              <a:gd name="T160" fmla="+- 0 5461 5134"/>
                              <a:gd name="T161" fmla="*/ T160 w 406"/>
                              <a:gd name="T162" fmla="+- 0 -929 -1004"/>
                              <a:gd name="T163" fmla="*/ -929 h 95"/>
                              <a:gd name="T164" fmla="+- 0 5478 5134"/>
                              <a:gd name="T165" fmla="*/ T164 w 406"/>
                              <a:gd name="T166" fmla="+- 0 -986 -1004"/>
                              <a:gd name="T167" fmla="*/ -986 h 95"/>
                              <a:gd name="T168" fmla="+- 0 5456 5134"/>
                              <a:gd name="T169" fmla="*/ T168 w 406"/>
                              <a:gd name="T170" fmla="+- 0 -1004 -1004"/>
                              <a:gd name="T171" fmla="*/ -1004 h 95"/>
                              <a:gd name="T172" fmla="+- 0 5437 5134"/>
                              <a:gd name="T173" fmla="*/ T172 w 406"/>
                              <a:gd name="T174" fmla="+- 0 -986 -1004"/>
                              <a:gd name="T175" fmla="*/ -986 h 95"/>
                              <a:gd name="T176" fmla="+- 0 5448 5134"/>
                              <a:gd name="T177" fmla="*/ T176 w 406"/>
                              <a:gd name="T178" fmla="+- 0 -927 -1004"/>
                              <a:gd name="T179" fmla="*/ -927 h 95"/>
                              <a:gd name="T180" fmla="+- 0 5471 5134"/>
                              <a:gd name="T181" fmla="*/ T180 w 406"/>
                              <a:gd name="T182" fmla="+- 0 -910 -1004"/>
                              <a:gd name="T183" fmla="*/ -910 h 95"/>
                              <a:gd name="T184" fmla="+- 0 5540 5134"/>
                              <a:gd name="T185" fmla="*/ T184 w 406"/>
                              <a:gd name="T186" fmla="+- 0 -932 -1004"/>
                              <a:gd name="T187" fmla="*/ -932 h 95"/>
                              <a:gd name="T188" fmla="+- 0 5508 5134"/>
                              <a:gd name="T189" fmla="*/ T188 w 406"/>
                              <a:gd name="T190" fmla="+- 0 -959 -1004"/>
                              <a:gd name="T191" fmla="*/ -959 h 95"/>
                              <a:gd name="T192" fmla="+- 0 5512 5134"/>
                              <a:gd name="T193" fmla="*/ T192 w 406"/>
                              <a:gd name="T194" fmla="+- 0 -984 -1004"/>
                              <a:gd name="T195" fmla="*/ -984 h 95"/>
                              <a:gd name="T196" fmla="+- 0 5526 5134"/>
                              <a:gd name="T197" fmla="*/ T196 w 406"/>
                              <a:gd name="T198" fmla="+- 0 -969 -1004"/>
                              <a:gd name="T199" fmla="*/ -969 h 95"/>
                              <a:gd name="T200" fmla="+- 0 5519 5134"/>
                              <a:gd name="T201" fmla="*/ T200 w 406"/>
                              <a:gd name="T202" fmla="+- 0 -988 -1004"/>
                              <a:gd name="T203" fmla="*/ -988 h 95"/>
                              <a:gd name="T204" fmla="+- 0 5489 5134"/>
                              <a:gd name="T205" fmla="*/ T204 w 406"/>
                              <a:gd name="T206" fmla="+- 0 -967 -1004"/>
                              <a:gd name="T207" fmla="*/ -967 h 95"/>
                              <a:gd name="T208" fmla="+- 0 5511 5134"/>
                              <a:gd name="T209" fmla="*/ T208 w 406"/>
                              <a:gd name="T210" fmla="+- 0 -945 -1004"/>
                              <a:gd name="T211" fmla="*/ -945 h 95"/>
                              <a:gd name="T212" fmla="+- 0 5524 5134"/>
                              <a:gd name="T213" fmla="*/ T212 w 406"/>
                              <a:gd name="T214" fmla="+- 0 -922 -1004"/>
                              <a:gd name="T215" fmla="*/ -922 h 95"/>
                              <a:gd name="T216" fmla="+- 0 5493 5134"/>
                              <a:gd name="T217" fmla="*/ T216 w 406"/>
                              <a:gd name="T218" fmla="+- 0 -919 -1004"/>
                              <a:gd name="T219" fmla="*/ -919 h 95"/>
                              <a:gd name="T220" fmla="+- 0 5489 5134"/>
                              <a:gd name="T221" fmla="*/ T220 w 406"/>
                              <a:gd name="T222" fmla="+- 0 -914 -1004"/>
                              <a:gd name="T223" fmla="*/ -914 h 95"/>
                              <a:gd name="T224" fmla="+- 0 5534 5134"/>
                              <a:gd name="T225" fmla="*/ T224 w 406"/>
                              <a:gd name="T226" fmla="+- 0 -918 -1004"/>
                              <a:gd name="T227" fmla="*/ -918 h 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Lst>
                            <a:rect l="0" t="0" r="r" b="b"/>
                            <a:pathLst>
                              <a:path w="406" h="95">
                                <a:moveTo>
                                  <a:pt x="61" y="55"/>
                                </a:moveTo>
                                <a:lnTo>
                                  <a:pt x="60" y="49"/>
                                </a:lnTo>
                                <a:lnTo>
                                  <a:pt x="60" y="38"/>
                                </a:lnTo>
                                <a:lnTo>
                                  <a:pt x="55" y="26"/>
                                </a:lnTo>
                                <a:lnTo>
                                  <a:pt x="52" y="23"/>
                                </a:lnTo>
                                <a:lnTo>
                                  <a:pt x="47" y="19"/>
                                </a:lnTo>
                                <a:lnTo>
                                  <a:pt x="47" y="49"/>
                                </a:lnTo>
                                <a:lnTo>
                                  <a:pt x="15" y="49"/>
                                </a:lnTo>
                                <a:lnTo>
                                  <a:pt x="15" y="44"/>
                                </a:lnTo>
                                <a:lnTo>
                                  <a:pt x="15" y="41"/>
                                </a:lnTo>
                                <a:lnTo>
                                  <a:pt x="16" y="38"/>
                                </a:lnTo>
                                <a:lnTo>
                                  <a:pt x="24" y="25"/>
                                </a:lnTo>
                                <a:lnTo>
                                  <a:pt x="35" y="23"/>
                                </a:lnTo>
                                <a:lnTo>
                                  <a:pt x="45" y="32"/>
                                </a:lnTo>
                                <a:lnTo>
                                  <a:pt x="47" y="49"/>
                                </a:lnTo>
                                <a:lnTo>
                                  <a:pt x="47" y="19"/>
                                </a:lnTo>
                                <a:lnTo>
                                  <a:pt x="46" y="18"/>
                                </a:lnTo>
                                <a:lnTo>
                                  <a:pt x="32" y="15"/>
                                </a:lnTo>
                                <a:lnTo>
                                  <a:pt x="18" y="18"/>
                                </a:lnTo>
                                <a:lnTo>
                                  <a:pt x="8" y="26"/>
                                </a:lnTo>
                                <a:lnTo>
                                  <a:pt x="2" y="38"/>
                                </a:lnTo>
                                <a:lnTo>
                                  <a:pt x="0" y="55"/>
                                </a:lnTo>
                                <a:lnTo>
                                  <a:pt x="2" y="71"/>
                                </a:lnTo>
                                <a:lnTo>
                                  <a:pt x="8" y="84"/>
                                </a:lnTo>
                                <a:lnTo>
                                  <a:pt x="18" y="92"/>
                                </a:lnTo>
                                <a:lnTo>
                                  <a:pt x="34" y="95"/>
                                </a:lnTo>
                                <a:lnTo>
                                  <a:pt x="43" y="95"/>
                                </a:lnTo>
                                <a:lnTo>
                                  <a:pt x="52" y="92"/>
                                </a:lnTo>
                                <a:lnTo>
                                  <a:pt x="58" y="88"/>
                                </a:lnTo>
                                <a:lnTo>
                                  <a:pt x="58" y="86"/>
                                </a:lnTo>
                                <a:lnTo>
                                  <a:pt x="58" y="84"/>
                                </a:lnTo>
                                <a:lnTo>
                                  <a:pt x="40" y="86"/>
                                </a:lnTo>
                                <a:lnTo>
                                  <a:pt x="25" y="82"/>
                                </a:lnTo>
                                <a:lnTo>
                                  <a:pt x="16" y="72"/>
                                </a:lnTo>
                                <a:lnTo>
                                  <a:pt x="15" y="55"/>
                                </a:lnTo>
                                <a:lnTo>
                                  <a:pt x="61" y="55"/>
                                </a:lnTo>
                                <a:close/>
                                <a:moveTo>
                                  <a:pt x="148" y="18"/>
                                </a:moveTo>
                                <a:lnTo>
                                  <a:pt x="120" y="18"/>
                                </a:lnTo>
                                <a:lnTo>
                                  <a:pt x="120" y="21"/>
                                </a:lnTo>
                                <a:lnTo>
                                  <a:pt x="132" y="23"/>
                                </a:lnTo>
                                <a:lnTo>
                                  <a:pt x="111" y="75"/>
                                </a:lnTo>
                                <a:lnTo>
                                  <a:pt x="89" y="23"/>
                                </a:lnTo>
                                <a:lnTo>
                                  <a:pt x="101" y="21"/>
                                </a:lnTo>
                                <a:lnTo>
                                  <a:pt x="101" y="18"/>
                                </a:lnTo>
                                <a:lnTo>
                                  <a:pt x="66" y="18"/>
                                </a:lnTo>
                                <a:lnTo>
                                  <a:pt x="65" y="23"/>
                                </a:lnTo>
                                <a:lnTo>
                                  <a:pt x="71" y="22"/>
                                </a:lnTo>
                                <a:lnTo>
                                  <a:pt x="74" y="23"/>
                                </a:lnTo>
                                <a:lnTo>
                                  <a:pt x="105" y="95"/>
                                </a:lnTo>
                                <a:lnTo>
                                  <a:pt x="111" y="95"/>
                                </a:lnTo>
                                <a:lnTo>
                                  <a:pt x="141" y="23"/>
                                </a:lnTo>
                                <a:lnTo>
                                  <a:pt x="148" y="21"/>
                                </a:lnTo>
                                <a:lnTo>
                                  <a:pt x="148" y="18"/>
                                </a:lnTo>
                                <a:close/>
                                <a:moveTo>
                                  <a:pt x="215" y="55"/>
                                </a:moveTo>
                                <a:lnTo>
                                  <a:pt x="215" y="49"/>
                                </a:lnTo>
                                <a:lnTo>
                                  <a:pt x="214" y="38"/>
                                </a:lnTo>
                                <a:lnTo>
                                  <a:pt x="209" y="26"/>
                                </a:lnTo>
                                <a:lnTo>
                                  <a:pt x="207" y="23"/>
                                </a:lnTo>
                                <a:lnTo>
                                  <a:pt x="201" y="19"/>
                                </a:lnTo>
                                <a:lnTo>
                                  <a:pt x="201" y="49"/>
                                </a:lnTo>
                                <a:lnTo>
                                  <a:pt x="169" y="49"/>
                                </a:lnTo>
                                <a:lnTo>
                                  <a:pt x="169" y="44"/>
                                </a:lnTo>
                                <a:lnTo>
                                  <a:pt x="169" y="41"/>
                                </a:lnTo>
                                <a:lnTo>
                                  <a:pt x="170" y="38"/>
                                </a:lnTo>
                                <a:lnTo>
                                  <a:pt x="178" y="25"/>
                                </a:lnTo>
                                <a:lnTo>
                                  <a:pt x="190" y="23"/>
                                </a:lnTo>
                                <a:lnTo>
                                  <a:pt x="199" y="32"/>
                                </a:lnTo>
                                <a:lnTo>
                                  <a:pt x="201" y="49"/>
                                </a:lnTo>
                                <a:lnTo>
                                  <a:pt x="201" y="19"/>
                                </a:lnTo>
                                <a:lnTo>
                                  <a:pt x="200" y="18"/>
                                </a:lnTo>
                                <a:lnTo>
                                  <a:pt x="186" y="15"/>
                                </a:lnTo>
                                <a:lnTo>
                                  <a:pt x="172" y="18"/>
                                </a:lnTo>
                                <a:lnTo>
                                  <a:pt x="162" y="26"/>
                                </a:lnTo>
                                <a:lnTo>
                                  <a:pt x="156" y="38"/>
                                </a:lnTo>
                                <a:lnTo>
                                  <a:pt x="154" y="55"/>
                                </a:lnTo>
                                <a:lnTo>
                                  <a:pt x="156" y="71"/>
                                </a:lnTo>
                                <a:lnTo>
                                  <a:pt x="162" y="84"/>
                                </a:lnTo>
                                <a:lnTo>
                                  <a:pt x="172" y="92"/>
                                </a:lnTo>
                                <a:lnTo>
                                  <a:pt x="188" y="95"/>
                                </a:lnTo>
                                <a:lnTo>
                                  <a:pt x="197" y="95"/>
                                </a:lnTo>
                                <a:lnTo>
                                  <a:pt x="206" y="92"/>
                                </a:lnTo>
                                <a:lnTo>
                                  <a:pt x="212" y="88"/>
                                </a:lnTo>
                                <a:lnTo>
                                  <a:pt x="212" y="86"/>
                                </a:lnTo>
                                <a:lnTo>
                                  <a:pt x="212" y="84"/>
                                </a:lnTo>
                                <a:lnTo>
                                  <a:pt x="194" y="86"/>
                                </a:lnTo>
                                <a:lnTo>
                                  <a:pt x="179" y="82"/>
                                </a:lnTo>
                                <a:lnTo>
                                  <a:pt x="171" y="72"/>
                                </a:lnTo>
                                <a:lnTo>
                                  <a:pt x="169" y="55"/>
                                </a:lnTo>
                                <a:lnTo>
                                  <a:pt x="215" y="55"/>
                                </a:lnTo>
                                <a:close/>
                                <a:moveTo>
                                  <a:pt x="301" y="87"/>
                                </a:moveTo>
                                <a:lnTo>
                                  <a:pt x="294" y="89"/>
                                </a:lnTo>
                                <a:lnTo>
                                  <a:pt x="291" y="87"/>
                                </a:lnTo>
                                <a:lnTo>
                                  <a:pt x="291" y="38"/>
                                </a:lnTo>
                                <a:lnTo>
                                  <a:pt x="286" y="22"/>
                                </a:lnTo>
                                <a:lnTo>
                                  <a:pt x="274" y="16"/>
                                </a:lnTo>
                                <a:lnTo>
                                  <a:pt x="259" y="17"/>
                                </a:lnTo>
                                <a:lnTo>
                                  <a:pt x="246" y="24"/>
                                </a:lnTo>
                                <a:lnTo>
                                  <a:pt x="245" y="18"/>
                                </a:lnTo>
                                <a:lnTo>
                                  <a:pt x="224" y="18"/>
                                </a:lnTo>
                                <a:lnTo>
                                  <a:pt x="223" y="24"/>
                                </a:lnTo>
                                <a:lnTo>
                                  <a:pt x="230" y="22"/>
                                </a:lnTo>
                                <a:lnTo>
                                  <a:pt x="233" y="23"/>
                                </a:lnTo>
                                <a:lnTo>
                                  <a:pt x="233" y="87"/>
                                </a:lnTo>
                                <a:lnTo>
                                  <a:pt x="230" y="89"/>
                                </a:lnTo>
                                <a:lnTo>
                                  <a:pt x="223" y="87"/>
                                </a:lnTo>
                                <a:lnTo>
                                  <a:pt x="224" y="93"/>
                                </a:lnTo>
                                <a:lnTo>
                                  <a:pt x="257" y="93"/>
                                </a:lnTo>
                                <a:lnTo>
                                  <a:pt x="257" y="89"/>
                                </a:lnTo>
                                <a:lnTo>
                                  <a:pt x="246" y="87"/>
                                </a:lnTo>
                                <a:lnTo>
                                  <a:pt x="246" y="27"/>
                                </a:lnTo>
                                <a:lnTo>
                                  <a:pt x="257" y="25"/>
                                </a:lnTo>
                                <a:lnTo>
                                  <a:pt x="267" y="25"/>
                                </a:lnTo>
                                <a:lnTo>
                                  <a:pt x="275" y="30"/>
                                </a:lnTo>
                                <a:lnTo>
                                  <a:pt x="277" y="39"/>
                                </a:lnTo>
                                <a:lnTo>
                                  <a:pt x="277" y="87"/>
                                </a:lnTo>
                                <a:lnTo>
                                  <a:pt x="267" y="89"/>
                                </a:lnTo>
                                <a:lnTo>
                                  <a:pt x="267" y="93"/>
                                </a:lnTo>
                                <a:lnTo>
                                  <a:pt x="300" y="93"/>
                                </a:lnTo>
                                <a:lnTo>
                                  <a:pt x="301" y="87"/>
                                </a:lnTo>
                                <a:close/>
                                <a:moveTo>
                                  <a:pt x="347" y="85"/>
                                </a:moveTo>
                                <a:lnTo>
                                  <a:pt x="338" y="87"/>
                                </a:lnTo>
                                <a:lnTo>
                                  <a:pt x="326" y="87"/>
                                </a:lnTo>
                                <a:lnTo>
                                  <a:pt x="327" y="75"/>
                                </a:lnTo>
                                <a:lnTo>
                                  <a:pt x="327" y="24"/>
                                </a:lnTo>
                                <a:lnTo>
                                  <a:pt x="344" y="24"/>
                                </a:lnTo>
                                <a:lnTo>
                                  <a:pt x="344" y="18"/>
                                </a:lnTo>
                                <a:lnTo>
                                  <a:pt x="327" y="18"/>
                                </a:lnTo>
                                <a:lnTo>
                                  <a:pt x="327" y="0"/>
                                </a:lnTo>
                                <a:lnTo>
                                  <a:pt x="322" y="0"/>
                                </a:lnTo>
                                <a:lnTo>
                                  <a:pt x="314" y="18"/>
                                </a:lnTo>
                                <a:lnTo>
                                  <a:pt x="311" y="20"/>
                                </a:lnTo>
                                <a:lnTo>
                                  <a:pt x="303" y="18"/>
                                </a:lnTo>
                                <a:lnTo>
                                  <a:pt x="304" y="24"/>
                                </a:lnTo>
                                <a:lnTo>
                                  <a:pt x="314" y="24"/>
                                </a:lnTo>
                                <a:lnTo>
                                  <a:pt x="314" y="77"/>
                                </a:lnTo>
                                <a:lnTo>
                                  <a:pt x="317" y="88"/>
                                </a:lnTo>
                                <a:lnTo>
                                  <a:pt x="326" y="94"/>
                                </a:lnTo>
                                <a:lnTo>
                                  <a:pt x="337" y="94"/>
                                </a:lnTo>
                                <a:lnTo>
                                  <a:pt x="347" y="90"/>
                                </a:lnTo>
                                <a:lnTo>
                                  <a:pt x="347" y="85"/>
                                </a:lnTo>
                                <a:close/>
                                <a:moveTo>
                                  <a:pt x="406" y="72"/>
                                </a:moveTo>
                                <a:lnTo>
                                  <a:pt x="400" y="57"/>
                                </a:lnTo>
                                <a:lnTo>
                                  <a:pt x="387" y="50"/>
                                </a:lnTo>
                                <a:lnTo>
                                  <a:pt x="374" y="45"/>
                                </a:lnTo>
                                <a:lnTo>
                                  <a:pt x="366" y="34"/>
                                </a:lnTo>
                                <a:lnTo>
                                  <a:pt x="365" y="23"/>
                                </a:lnTo>
                                <a:lnTo>
                                  <a:pt x="378" y="20"/>
                                </a:lnTo>
                                <a:lnTo>
                                  <a:pt x="387" y="23"/>
                                </a:lnTo>
                                <a:lnTo>
                                  <a:pt x="397" y="23"/>
                                </a:lnTo>
                                <a:lnTo>
                                  <a:pt x="392" y="35"/>
                                </a:lnTo>
                                <a:lnTo>
                                  <a:pt x="400" y="34"/>
                                </a:lnTo>
                                <a:lnTo>
                                  <a:pt x="400" y="18"/>
                                </a:lnTo>
                                <a:lnTo>
                                  <a:pt x="385" y="16"/>
                                </a:lnTo>
                                <a:lnTo>
                                  <a:pt x="370" y="17"/>
                                </a:lnTo>
                                <a:lnTo>
                                  <a:pt x="359" y="24"/>
                                </a:lnTo>
                                <a:lnTo>
                                  <a:pt x="355" y="37"/>
                                </a:lnTo>
                                <a:lnTo>
                                  <a:pt x="358" y="49"/>
                                </a:lnTo>
                                <a:lnTo>
                                  <a:pt x="366" y="55"/>
                                </a:lnTo>
                                <a:lnTo>
                                  <a:pt x="377" y="59"/>
                                </a:lnTo>
                                <a:lnTo>
                                  <a:pt x="387" y="64"/>
                                </a:lnTo>
                                <a:lnTo>
                                  <a:pt x="394" y="73"/>
                                </a:lnTo>
                                <a:lnTo>
                                  <a:pt x="390" y="82"/>
                                </a:lnTo>
                                <a:lnTo>
                                  <a:pt x="381" y="88"/>
                                </a:lnTo>
                                <a:lnTo>
                                  <a:pt x="369" y="86"/>
                                </a:lnTo>
                                <a:lnTo>
                                  <a:pt x="359" y="85"/>
                                </a:lnTo>
                                <a:lnTo>
                                  <a:pt x="364" y="72"/>
                                </a:lnTo>
                                <a:lnTo>
                                  <a:pt x="355" y="72"/>
                                </a:lnTo>
                                <a:lnTo>
                                  <a:pt x="355" y="90"/>
                                </a:lnTo>
                                <a:lnTo>
                                  <a:pt x="371" y="94"/>
                                </a:lnTo>
                                <a:lnTo>
                                  <a:pt x="387" y="93"/>
                                </a:lnTo>
                                <a:lnTo>
                                  <a:pt x="400" y="86"/>
                                </a:lnTo>
                                <a:lnTo>
                                  <a:pt x="406" y="7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4" name="docshape110"/>
                        <wps:cNvSpPr>
                          <a:spLocks/>
                        </wps:cNvSpPr>
                        <wps:spPr bwMode="auto">
                          <a:xfrm>
                            <a:off x="5250" y="-2095"/>
                            <a:ext cx="1107" cy="388"/>
                          </a:xfrm>
                          <a:custGeom>
                            <a:avLst/>
                            <a:gdLst>
                              <a:gd name="T0" fmla="+- 0 6135 5251"/>
                              <a:gd name="T1" fmla="*/ T0 w 1107"/>
                              <a:gd name="T2" fmla="+- 0 -2095 -2095"/>
                              <a:gd name="T3" fmla="*/ -2095 h 388"/>
                              <a:gd name="T4" fmla="+- 0 6205 5251"/>
                              <a:gd name="T5" fmla="*/ T4 w 1107"/>
                              <a:gd name="T6" fmla="+- 0 -2085 -2095"/>
                              <a:gd name="T7" fmla="*/ -2085 h 388"/>
                              <a:gd name="T8" fmla="+- 0 6266 5251"/>
                              <a:gd name="T9" fmla="*/ T8 w 1107"/>
                              <a:gd name="T10" fmla="+- 0 -2057 -2095"/>
                              <a:gd name="T11" fmla="*/ -2057 h 388"/>
                              <a:gd name="T12" fmla="+- 0 6314 5251"/>
                              <a:gd name="T13" fmla="*/ T12 w 1107"/>
                              <a:gd name="T14" fmla="+- 0 -2015 -2095"/>
                              <a:gd name="T15" fmla="*/ -2015 h 388"/>
                              <a:gd name="T16" fmla="+- 0 6345 5251"/>
                              <a:gd name="T17" fmla="*/ T16 w 1107"/>
                              <a:gd name="T18" fmla="+- 0 -1962 -2095"/>
                              <a:gd name="T19" fmla="*/ -1962 h 388"/>
                              <a:gd name="T20" fmla="+- 0 6357 5251"/>
                              <a:gd name="T21" fmla="*/ T20 w 1107"/>
                              <a:gd name="T22" fmla="+- 0 -1901 -2095"/>
                              <a:gd name="T23" fmla="*/ -1901 h 388"/>
                              <a:gd name="T24" fmla="+- 0 6345 5251"/>
                              <a:gd name="T25" fmla="*/ T24 w 1107"/>
                              <a:gd name="T26" fmla="+- 0 -1840 -2095"/>
                              <a:gd name="T27" fmla="*/ -1840 h 388"/>
                              <a:gd name="T28" fmla="+- 0 6314 5251"/>
                              <a:gd name="T29" fmla="*/ T28 w 1107"/>
                              <a:gd name="T30" fmla="+- 0 -1787 -2095"/>
                              <a:gd name="T31" fmla="*/ -1787 h 388"/>
                              <a:gd name="T32" fmla="+- 0 6266 5251"/>
                              <a:gd name="T33" fmla="*/ T32 w 1107"/>
                              <a:gd name="T34" fmla="+- 0 -1745 -2095"/>
                              <a:gd name="T35" fmla="*/ -1745 h 388"/>
                              <a:gd name="T36" fmla="+- 0 6205 5251"/>
                              <a:gd name="T37" fmla="*/ T36 w 1107"/>
                              <a:gd name="T38" fmla="+- 0 -1717 -2095"/>
                              <a:gd name="T39" fmla="*/ -1717 h 388"/>
                              <a:gd name="T40" fmla="+- 0 6135 5251"/>
                              <a:gd name="T41" fmla="*/ T40 w 1107"/>
                              <a:gd name="T42" fmla="+- 0 -1708 -2095"/>
                              <a:gd name="T43" fmla="*/ -1708 h 388"/>
                              <a:gd name="T44" fmla="+- 0 5472 5251"/>
                              <a:gd name="T45" fmla="*/ T44 w 1107"/>
                              <a:gd name="T46" fmla="+- 0 -1708 -2095"/>
                              <a:gd name="T47" fmla="*/ -1708 h 388"/>
                              <a:gd name="T48" fmla="+- 0 5402 5251"/>
                              <a:gd name="T49" fmla="*/ T48 w 1107"/>
                              <a:gd name="T50" fmla="+- 0 -1717 -2095"/>
                              <a:gd name="T51" fmla="*/ -1717 h 388"/>
                              <a:gd name="T52" fmla="+- 0 5341 5251"/>
                              <a:gd name="T53" fmla="*/ T52 w 1107"/>
                              <a:gd name="T54" fmla="+- 0 -1745 -2095"/>
                              <a:gd name="T55" fmla="*/ -1745 h 388"/>
                              <a:gd name="T56" fmla="+- 0 5293 5251"/>
                              <a:gd name="T57" fmla="*/ T56 w 1107"/>
                              <a:gd name="T58" fmla="+- 0 -1787 -2095"/>
                              <a:gd name="T59" fmla="*/ -1787 h 388"/>
                              <a:gd name="T60" fmla="+- 0 5262 5251"/>
                              <a:gd name="T61" fmla="*/ T60 w 1107"/>
                              <a:gd name="T62" fmla="+- 0 -1840 -2095"/>
                              <a:gd name="T63" fmla="*/ -1840 h 388"/>
                              <a:gd name="T64" fmla="+- 0 5251 5251"/>
                              <a:gd name="T65" fmla="*/ T64 w 1107"/>
                              <a:gd name="T66" fmla="+- 0 -1901 -2095"/>
                              <a:gd name="T67" fmla="*/ -1901 h 388"/>
                              <a:gd name="T68" fmla="+- 0 5262 5251"/>
                              <a:gd name="T69" fmla="*/ T68 w 1107"/>
                              <a:gd name="T70" fmla="+- 0 -1962 -2095"/>
                              <a:gd name="T71" fmla="*/ -1962 h 388"/>
                              <a:gd name="T72" fmla="+- 0 5293 5251"/>
                              <a:gd name="T73" fmla="*/ T72 w 1107"/>
                              <a:gd name="T74" fmla="+- 0 -2015 -2095"/>
                              <a:gd name="T75" fmla="*/ -2015 h 388"/>
                              <a:gd name="T76" fmla="+- 0 5341 5251"/>
                              <a:gd name="T77" fmla="*/ T76 w 1107"/>
                              <a:gd name="T78" fmla="+- 0 -2057 -2095"/>
                              <a:gd name="T79" fmla="*/ -2057 h 388"/>
                              <a:gd name="T80" fmla="+- 0 5402 5251"/>
                              <a:gd name="T81" fmla="*/ T80 w 1107"/>
                              <a:gd name="T82" fmla="+- 0 -2085 -2095"/>
                              <a:gd name="T83" fmla="*/ -2085 h 388"/>
                              <a:gd name="T84" fmla="+- 0 5472 5251"/>
                              <a:gd name="T85" fmla="*/ T84 w 1107"/>
                              <a:gd name="T86" fmla="+- 0 -2095 -2095"/>
                              <a:gd name="T87" fmla="*/ -2095 h 388"/>
                              <a:gd name="T88" fmla="+- 0 6135 5251"/>
                              <a:gd name="T89" fmla="*/ T88 w 1107"/>
                              <a:gd name="T90" fmla="+- 0 -2095 -2095"/>
                              <a:gd name="T91" fmla="*/ -2095 h 38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Lst>
                            <a:rect l="0" t="0" r="r" b="b"/>
                            <a:pathLst>
                              <a:path w="1107" h="388">
                                <a:moveTo>
                                  <a:pt x="884" y="0"/>
                                </a:moveTo>
                                <a:lnTo>
                                  <a:pt x="954" y="10"/>
                                </a:lnTo>
                                <a:lnTo>
                                  <a:pt x="1015" y="38"/>
                                </a:lnTo>
                                <a:lnTo>
                                  <a:pt x="1063" y="80"/>
                                </a:lnTo>
                                <a:lnTo>
                                  <a:pt x="1094" y="133"/>
                                </a:lnTo>
                                <a:lnTo>
                                  <a:pt x="1106" y="194"/>
                                </a:lnTo>
                                <a:lnTo>
                                  <a:pt x="1094" y="255"/>
                                </a:lnTo>
                                <a:lnTo>
                                  <a:pt x="1063" y="308"/>
                                </a:lnTo>
                                <a:lnTo>
                                  <a:pt x="1015" y="350"/>
                                </a:lnTo>
                                <a:lnTo>
                                  <a:pt x="954" y="378"/>
                                </a:lnTo>
                                <a:lnTo>
                                  <a:pt x="884" y="387"/>
                                </a:lnTo>
                                <a:lnTo>
                                  <a:pt x="221" y="387"/>
                                </a:lnTo>
                                <a:lnTo>
                                  <a:pt x="151" y="378"/>
                                </a:lnTo>
                                <a:lnTo>
                                  <a:pt x="90" y="350"/>
                                </a:lnTo>
                                <a:lnTo>
                                  <a:pt x="42" y="308"/>
                                </a:lnTo>
                                <a:lnTo>
                                  <a:pt x="11" y="255"/>
                                </a:lnTo>
                                <a:lnTo>
                                  <a:pt x="0" y="194"/>
                                </a:lnTo>
                                <a:lnTo>
                                  <a:pt x="11" y="133"/>
                                </a:lnTo>
                                <a:lnTo>
                                  <a:pt x="42" y="80"/>
                                </a:lnTo>
                                <a:lnTo>
                                  <a:pt x="90" y="38"/>
                                </a:lnTo>
                                <a:lnTo>
                                  <a:pt x="151" y="10"/>
                                </a:lnTo>
                                <a:lnTo>
                                  <a:pt x="221" y="0"/>
                                </a:lnTo>
                                <a:lnTo>
                                  <a:pt x="884" y="0"/>
                                </a:lnTo>
                                <a:close/>
                              </a:path>
                            </a:pathLst>
                          </a:custGeom>
                          <a:noFill/>
                          <a:ln w="781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5" name="Line 249"/>
                        <wps:cNvCnPr>
                          <a:cxnSpLocks noChangeShapeType="1"/>
                        </wps:cNvCnPr>
                        <wps:spPr bwMode="auto">
                          <a:xfrm>
                            <a:off x="1779" y="-1495"/>
                            <a:ext cx="0" cy="0"/>
                          </a:xfrm>
                          <a:prstGeom prst="line">
                            <a:avLst/>
                          </a:prstGeom>
                          <a:noFill/>
                          <a:ln w="78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06" name="docshape111"/>
                        <wps:cNvSpPr>
                          <a:spLocks/>
                        </wps:cNvSpPr>
                        <wps:spPr bwMode="auto">
                          <a:xfrm>
                            <a:off x="1750" y="-1682"/>
                            <a:ext cx="57" cy="193"/>
                          </a:xfrm>
                          <a:custGeom>
                            <a:avLst/>
                            <a:gdLst>
                              <a:gd name="T0" fmla="+- 0 1785 1751"/>
                              <a:gd name="T1" fmla="*/ T0 w 57"/>
                              <a:gd name="T2" fmla="+- 0 -1495 -1681"/>
                              <a:gd name="T3" fmla="*/ -1495 h 193"/>
                              <a:gd name="T4" fmla="+- 0 1773 1751"/>
                              <a:gd name="T5" fmla="*/ T4 w 57"/>
                              <a:gd name="T6" fmla="+- 0 -1495 -1681"/>
                              <a:gd name="T7" fmla="*/ -1495 h 193"/>
                              <a:gd name="T8" fmla="+- 0 1773 1751"/>
                              <a:gd name="T9" fmla="*/ T8 w 57"/>
                              <a:gd name="T10" fmla="+- 0 -1489 -1681"/>
                              <a:gd name="T11" fmla="*/ -1489 h 193"/>
                              <a:gd name="T12" fmla="+- 0 1785 1751"/>
                              <a:gd name="T13" fmla="*/ T12 w 57"/>
                              <a:gd name="T14" fmla="+- 0 -1489 -1681"/>
                              <a:gd name="T15" fmla="*/ -1489 h 193"/>
                              <a:gd name="T16" fmla="+- 0 1785 1751"/>
                              <a:gd name="T17" fmla="*/ T16 w 57"/>
                              <a:gd name="T18" fmla="+- 0 -1495 -1681"/>
                              <a:gd name="T19" fmla="*/ -1495 h 193"/>
                              <a:gd name="T20" fmla="+- 0 1807 1751"/>
                              <a:gd name="T21" fmla="*/ T20 w 57"/>
                              <a:gd name="T22" fmla="+- 0 -1594 -1681"/>
                              <a:gd name="T23" fmla="*/ -1594 h 193"/>
                              <a:gd name="T24" fmla="+- 0 1779 1751"/>
                              <a:gd name="T25" fmla="*/ T24 w 57"/>
                              <a:gd name="T26" fmla="+- 0 -1681 -1681"/>
                              <a:gd name="T27" fmla="*/ -1681 h 193"/>
                              <a:gd name="T28" fmla="+- 0 1751 1751"/>
                              <a:gd name="T29" fmla="*/ T28 w 57"/>
                              <a:gd name="T30" fmla="+- 0 -1594 -1681"/>
                              <a:gd name="T31" fmla="*/ -1594 h 193"/>
                              <a:gd name="T32" fmla="+- 0 1807 1751"/>
                              <a:gd name="T33" fmla="*/ T32 w 57"/>
                              <a:gd name="T34" fmla="+- 0 -1594 -1681"/>
                              <a:gd name="T35" fmla="*/ -1594 h 1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7" h="193">
                                <a:moveTo>
                                  <a:pt x="34" y="186"/>
                                </a:moveTo>
                                <a:lnTo>
                                  <a:pt x="22" y="186"/>
                                </a:lnTo>
                                <a:lnTo>
                                  <a:pt x="22" y="192"/>
                                </a:lnTo>
                                <a:lnTo>
                                  <a:pt x="34" y="192"/>
                                </a:lnTo>
                                <a:lnTo>
                                  <a:pt x="34" y="186"/>
                                </a:lnTo>
                                <a:close/>
                                <a:moveTo>
                                  <a:pt x="56" y="87"/>
                                </a:moveTo>
                                <a:lnTo>
                                  <a:pt x="28" y="0"/>
                                </a:lnTo>
                                <a:lnTo>
                                  <a:pt x="0" y="87"/>
                                </a:lnTo>
                                <a:lnTo>
                                  <a:pt x="56" y="8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7" name="docshape112"/>
                        <wps:cNvSpPr>
                          <a:spLocks/>
                        </wps:cNvSpPr>
                        <wps:spPr bwMode="auto">
                          <a:xfrm>
                            <a:off x="1750" y="-1682"/>
                            <a:ext cx="57" cy="88"/>
                          </a:xfrm>
                          <a:custGeom>
                            <a:avLst/>
                            <a:gdLst>
                              <a:gd name="T0" fmla="+- 0 1779 1751"/>
                              <a:gd name="T1" fmla="*/ T0 w 57"/>
                              <a:gd name="T2" fmla="+- 0 -1681 -1681"/>
                              <a:gd name="T3" fmla="*/ -1681 h 88"/>
                              <a:gd name="T4" fmla="+- 0 1807 1751"/>
                              <a:gd name="T5" fmla="*/ T4 w 57"/>
                              <a:gd name="T6" fmla="+- 0 -1594 -1681"/>
                              <a:gd name="T7" fmla="*/ -1594 h 88"/>
                              <a:gd name="T8" fmla="+- 0 1751 1751"/>
                              <a:gd name="T9" fmla="*/ T8 w 57"/>
                              <a:gd name="T10" fmla="+- 0 -1594 -1681"/>
                              <a:gd name="T11" fmla="*/ -1594 h 88"/>
                              <a:gd name="T12" fmla="+- 0 1779 1751"/>
                              <a:gd name="T13" fmla="*/ T12 w 57"/>
                              <a:gd name="T14" fmla="+- 0 -1681 -1681"/>
                              <a:gd name="T15" fmla="*/ -1681 h 88"/>
                            </a:gdLst>
                            <a:ahLst/>
                            <a:cxnLst>
                              <a:cxn ang="0">
                                <a:pos x="T1" y="T3"/>
                              </a:cxn>
                              <a:cxn ang="0">
                                <a:pos x="T5" y="T7"/>
                              </a:cxn>
                              <a:cxn ang="0">
                                <a:pos x="T9" y="T11"/>
                              </a:cxn>
                              <a:cxn ang="0">
                                <a:pos x="T13" y="T15"/>
                              </a:cxn>
                            </a:cxnLst>
                            <a:rect l="0" t="0" r="r" b="b"/>
                            <a:pathLst>
                              <a:path w="57" h="88">
                                <a:moveTo>
                                  <a:pt x="28" y="0"/>
                                </a:moveTo>
                                <a:lnTo>
                                  <a:pt x="56" y="87"/>
                                </a:lnTo>
                                <a:lnTo>
                                  <a:pt x="0" y="87"/>
                                </a:lnTo>
                                <a:lnTo>
                                  <a:pt x="28" y="0"/>
                                </a:lnTo>
                                <a:close/>
                              </a:path>
                            </a:pathLst>
                          </a:custGeom>
                          <a:noFill/>
                          <a:ln w="781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 name="docshape113"/>
                        <wps:cNvSpPr>
                          <a:spLocks/>
                        </wps:cNvSpPr>
                        <wps:spPr bwMode="auto">
                          <a:xfrm>
                            <a:off x="1195" y="-778"/>
                            <a:ext cx="3874" cy="2"/>
                          </a:xfrm>
                          <a:custGeom>
                            <a:avLst/>
                            <a:gdLst>
                              <a:gd name="T0" fmla="+- 0 1204 1195"/>
                              <a:gd name="T1" fmla="*/ T0 w 3874"/>
                              <a:gd name="T2" fmla="+- 0 5069 1195"/>
                              <a:gd name="T3" fmla="*/ T2 w 3874"/>
                              <a:gd name="T4" fmla="+- 0 1204 1195"/>
                              <a:gd name="T5" fmla="*/ T4 w 3874"/>
                              <a:gd name="T6" fmla="+- 0 1195 1195"/>
                              <a:gd name="T7" fmla="*/ T6 w 3874"/>
                            </a:gdLst>
                            <a:ahLst/>
                            <a:cxnLst>
                              <a:cxn ang="0">
                                <a:pos x="T1" y="0"/>
                              </a:cxn>
                              <a:cxn ang="0">
                                <a:pos x="T3" y="0"/>
                              </a:cxn>
                              <a:cxn ang="0">
                                <a:pos x="T5" y="0"/>
                              </a:cxn>
                              <a:cxn ang="0">
                                <a:pos x="T7" y="0"/>
                              </a:cxn>
                            </a:cxnLst>
                            <a:rect l="0" t="0" r="r" b="b"/>
                            <a:pathLst>
                              <a:path w="3874">
                                <a:moveTo>
                                  <a:pt x="9" y="0"/>
                                </a:moveTo>
                                <a:lnTo>
                                  <a:pt x="3874" y="0"/>
                                </a:lnTo>
                                <a:moveTo>
                                  <a:pt x="9" y="0"/>
                                </a:moveTo>
                                <a:lnTo>
                                  <a:pt x="0" y="0"/>
                                </a:lnTo>
                              </a:path>
                            </a:pathLst>
                          </a:custGeom>
                          <a:noFill/>
                          <a:ln w="1170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9" name="docshape114"/>
                        <wps:cNvSpPr>
                          <a:spLocks/>
                        </wps:cNvSpPr>
                        <wps:spPr bwMode="auto">
                          <a:xfrm>
                            <a:off x="5077" y="-807"/>
                            <a:ext cx="88" cy="57"/>
                          </a:xfrm>
                          <a:custGeom>
                            <a:avLst/>
                            <a:gdLst>
                              <a:gd name="T0" fmla="+- 0 5078 5078"/>
                              <a:gd name="T1" fmla="*/ T0 w 88"/>
                              <a:gd name="T2" fmla="+- 0 -806 -806"/>
                              <a:gd name="T3" fmla="*/ -806 h 57"/>
                              <a:gd name="T4" fmla="+- 0 5078 5078"/>
                              <a:gd name="T5" fmla="*/ T4 w 88"/>
                              <a:gd name="T6" fmla="+- 0 -750 -806"/>
                              <a:gd name="T7" fmla="*/ -750 h 57"/>
                              <a:gd name="T8" fmla="+- 0 5165 5078"/>
                              <a:gd name="T9" fmla="*/ T8 w 88"/>
                              <a:gd name="T10" fmla="+- 0 -778 -806"/>
                              <a:gd name="T11" fmla="*/ -778 h 57"/>
                              <a:gd name="T12" fmla="+- 0 5078 5078"/>
                              <a:gd name="T13" fmla="*/ T12 w 88"/>
                              <a:gd name="T14" fmla="+- 0 -806 -806"/>
                              <a:gd name="T15" fmla="*/ -806 h 57"/>
                            </a:gdLst>
                            <a:ahLst/>
                            <a:cxnLst>
                              <a:cxn ang="0">
                                <a:pos x="T1" y="T3"/>
                              </a:cxn>
                              <a:cxn ang="0">
                                <a:pos x="T5" y="T7"/>
                              </a:cxn>
                              <a:cxn ang="0">
                                <a:pos x="T9" y="T11"/>
                              </a:cxn>
                              <a:cxn ang="0">
                                <a:pos x="T13" y="T15"/>
                              </a:cxn>
                            </a:cxnLst>
                            <a:rect l="0" t="0" r="r" b="b"/>
                            <a:pathLst>
                              <a:path w="88" h="57">
                                <a:moveTo>
                                  <a:pt x="0" y="0"/>
                                </a:moveTo>
                                <a:lnTo>
                                  <a:pt x="0" y="56"/>
                                </a:lnTo>
                                <a:lnTo>
                                  <a:pt x="87" y="28"/>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0" name="docshape115"/>
                        <wps:cNvSpPr>
                          <a:spLocks/>
                        </wps:cNvSpPr>
                        <wps:spPr bwMode="auto">
                          <a:xfrm>
                            <a:off x="5077" y="-807"/>
                            <a:ext cx="88" cy="57"/>
                          </a:xfrm>
                          <a:custGeom>
                            <a:avLst/>
                            <a:gdLst>
                              <a:gd name="T0" fmla="+- 0 5165 5078"/>
                              <a:gd name="T1" fmla="*/ T0 w 88"/>
                              <a:gd name="T2" fmla="+- 0 -778 -806"/>
                              <a:gd name="T3" fmla="*/ -778 h 57"/>
                              <a:gd name="T4" fmla="+- 0 5078 5078"/>
                              <a:gd name="T5" fmla="*/ T4 w 88"/>
                              <a:gd name="T6" fmla="+- 0 -750 -806"/>
                              <a:gd name="T7" fmla="*/ -750 h 57"/>
                              <a:gd name="T8" fmla="+- 0 5078 5078"/>
                              <a:gd name="T9" fmla="*/ T8 w 88"/>
                              <a:gd name="T10" fmla="+- 0 -806 -806"/>
                              <a:gd name="T11" fmla="*/ -806 h 57"/>
                              <a:gd name="T12" fmla="+- 0 5165 5078"/>
                              <a:gd name="T13" fmla="*/ T12 w 88"/>
                              <a:gd name="T14" fmla="+- 0 -778 -806"/>
                              <a:gd name="T15" fmla="*/ -778 h 57"/>
                            </a:gdLst>
                            <a:ahLst/>
                            <a:cxnLst>
                              <a:cxn ang="0">
                                <a:pos x="T1" y="T3"/>
                              </a:cxn>
                              <a:cxn ang="0">
                                <a:pos x="T5" y="T7"/>
                              </a:cxn>
                              <a:cxn ang="0">
                                <a:pos x="T9" y="T11"/>
                              </a:cxn>
                              <a:cxn ang="0">
                                <a:pos x="T13" y="T15"/>
                              </a:cxn>
                            </a:cxnLst>
                            <a:rect l="0" t="0" r="r" b="b"/>
                            <a:pathLst>
                              <a:path w="88" h="57">
                                <a:moveTo>
                                  <a:pt x="87" y="28"/>
                                </a:moveTo>
                                <a:lnTo>
                                  <a:pt x="0" y="56"/>
                                </a:lnTo>
                                <a:lnTo>
                                  <a:pt x="0" y="0"/>
                                </a:lnTo>
                                <a:lnTo>
                                  <a:pt x="87" y="28"/>
                                </a:lnTo>
                                <a:close/>
                              </a:path>
                            </a:pathLst>
                          </a:custGeom>
                          <a:noFill/>
                          <a:ln w="1170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 name="docshape116"/>
                        <wps:cNvSpPr>
                          <a:spLocks/>
                        </wps:cNvSpPr>
                        <wps:spPr bwMode="auto">
                          <a:xfrm>
                            <a:off x="1791" y="-772"/>
                            <a:ext cx="2" cy="117"/>
                          </a:xfrm>
                          <a:custGeom>
                            <a:avLst/>
                            <a:gdLst>
                              <a:gd name="T0" fmla="+- 0 -661 -772"/>
                              <a:gd name="T1" fmla="*/ -661 h 117"/>
                              <a:gd name="T2" fmla="+- 0 -772 -772"/>
                              <a:gd name="T3" fmla="*/ -772 h 117"/>
                              <a:gd name="T4" fmla="+- 0 -661 -772"/>
                              <a:gd name="T5" fmla="*/ -661 h 117"/>
                              <a:gd name="T6" fmla="+- 0 -655 -772"/>
                              <a:gd name="T7" fmla="*/ -655 h 117"/>
                            </a:gdLst>
                            <a:ahLst/>
                            <a:cxnLst>
                              <a:cxn ang="0">
                                <a:pos x="0" y="T1"/>
                              </a:cxn>
                              <a:cxn ang="0">
                                <a:pos x="0" y="T3"/>
                              </a:cxn>
                              <a:cxn ang="0">
                                <a:pos x="0" y="T5"/>
                              </a:cxn>
                              <a:cxn ang="0">
                                <a:pos x="0" y="T7"/>
                              </a:cxn>
                            </a:cxnLst>
                            <a:rect l="0" t="0" r="r" b="b"/>
                            <a:pathLst>
                              <a:path h="117">
                                <a:moveTo>
                                  <a:pt x="0" y="111"/>
                                </a:moveTo>
                                <a:lnTo>
                                  <a:pt x="0" y="0"/>
                                </a:lnTo>
                                <a:moveTo>
                                  <a:pt x="0" y="111"/>
                                </a:moveTo>
                                <a:lnTo>
                                  <a:pt x="0" y="117"/>
                                </a:lnTo>
                              </a:path>
                            </a:pathLst>
                          </a:custGeom>
                          <a:noFill/>
                          <a:ln w="781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2" name="Line 256"/>
                        <wps:cNvCnPr>
                          <a:cxnSpLocks noChangeShapeType="1"/>
                        </wps:cNvCnPr>
                        <wps:spPr bwMode="auto">
                          <a:xfrm>
                            <a:off x="1791" y="-772"/>
                            <a:ext cx="0" cy="0"/>
                          </a:xfrm>
                          <a:prstGeom prst="line">
                            <a:avLst/>
                          </a:prstGeom>
                          <a:noFill/>
                          <a:ln w="78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13" name="docshape117"/>
                        <wps:cNvSpPr>
                          <a:spLocks/>
                        </wps:cNvSpPr>
                        <wps:spPr bwMode="auto">
                          <a:xfrm>
                            <a:off x="3351" y="-772"/>
                            <a:ext cx="2" cy="117"/>
                          </a:xfrm>
                          <a:custGeom>
                            <a:avLst/>
                            <a:gdLst>
                              <a:gd name="T0" fmla="+- 0 -661 -772"/>
                              <a:gd name="T1" fmla="*/ -661 h 117"/>
                              <a:gd name="T2" fmla="+- 0 -772 -772"/>
                              <a:gd name="T3" fmla="*/ -772 h 117"/>
                              <a:gd name="T4" fmla="+- 0 -661 -772"/>
                              <a:gd name="T5" fmla="*/ -661 h 117"/>
                              <a:gd name="T6" fmla="+- 0 -655 -772"/>
                              <a:gd name="T7" fmla="*/ -655 h 117"/>
                            </a:gdLst>
                            <a:ahLst/>
                            <a:cxnLst>
                              <a:cxn ang="0">
                                <a:pos x="0" y="T1"/>
                              </a:cxn>
                              <a:cxn ang="0">
                                <a:pos x="0" y="T3"/>
                              </a:cxn>
                              <a:cxn ang="0">
                                <a:pos x="0" y="T5"/>
                              </a:cxn>
                              <a:cxn ang="0">
                                <a:pos x="0" y="T7"/>
                              </a:cxn>
                            </a:cxnLst>
                            <a:rect l="0" t="0" r="r" b="b"/>
                            <a:pathLst>
                              <a:path h="117">
                                <a:moveTo>
                                  <a:pt x="0" y="111"/>
                                </a:moveTo>
                                <a:lnTo>
                                  <a:pt x="0" y="0"/>
                                </a:lnTo>
                                <a:moveTo>
                                  <a:pt x="0" y="111"/>
                                </a:moveTo>
                                <a:lnTo>
                                  <a:pt x="0" y="117"/>
                                </a:lnTo>
                              </a:path>
                            </a:pathLst>
                          </a:custGeom>
                          <a:noFill/>
                          <a:ln w="781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4" name="Line 258"/>
                        <wps:cNvCnPr>
                          <a:cxnSpLocks noChangeShapeType="1"/>
                        </wps:cNvCnPr>
                        <wps:spPr bwMode="auto">
                          <a:xfrm>
                            <a:off x="3352" y="-772"/>
                            <a:ext cx="0" cy="0"/>
                          </a:xfrm>
                          <a:prstGeom prst="line">
                            <a:avLst/>
                          </a:prstGeom>
                          <a:noFill/>
                          <a:ln w="78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15" name="docshape118"/>
                        <wps:cNvSpPr>
                          <a:spLocks/>
                        </wps:cNvSpPr>
                        <wps:spPr bwMode="auto">
                          <a:xfrm>
                            <a:off x="4580" y="-772"/>
                            <a:ext cx="2" cy="117"/>
                          </a:xfrm>
                          <a:custGeom>
                            <a:avLst/>
                            <a:gdLst>
                              <a:gd name="T0" fmla="+- 0 -661 -772"/>
                              <a:gd name="T1" fmla="*/ -661 h 117"/>
                              <a:gd name="T2" fmla="+- 0 -772 -772"/>
                              <a:gd name="T3" fmla="*/ -772 h 117"/>
                              <a:gd name="T4" fmla="+- 0 -661 -772"/>
                              <a:gd name="T5" fmla="*/ -661 h 117"/>
                              <a:gd name="T6" fmla="+- 0 -655 -772"/>
                              <a:gd name="T7" fmla="*/ -655 h 117"/>
                            </a:gdLst>
                            <a:ahLst/>
                            <a:cxnLst>
                              <a:cxn ang="0">
                                <a:pos x="0" y="T1"/>
                              </a:cxn>
                              <a:cxn ang="0">
                                <a:pos x="0" y="T3"/>
                              </a:cxn>
                              <a:cxn ang="0">
                                <a:pos x="0" y="T5"/>
                              </a:cxn>
                              <a:cxn ang="0">
                                <a:pos x="0" y="T7"/>
                              </a:cxn>
                            </a:cxnLst>
                            <a:rect l="0" t="0" r="r" b="b"/>
                            <a:pathLst>
                              <a:path h="117">
                                <a:moveTo>
                                  <a:pt x="0" y="111"/>
                                </a:moveTo>
                                <a:lnTo>
                                  <a:pt x="0" y="0"/>
                                </a:lnTo>
                                <a:moveTo>
                                  <a:pt x="0" y="111"/>
                                </a:moveTo>
                                <a:lnTo>
                                  <a:pt x="0" y="117"/>
                                </a:lnTo>
                              </a:path>
                            </a:pathLst>
                          </a:custGeom>
                          <a:noFill/>
                          <a:ln w="781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6" name="Line 260"/>
                        <wps:cNvCnPr>
                          <a:cxnSpLocks noChangeShapeType="1"/>
                        </wps:cNvCnPr>
                        <wps:spPr bwMode="auto">
                          <a:xfrm>
                            <a:off x="4581" y="-772"/>
                            <a:ext cx="0" cy="0"/>
                          </a:xfrm>
                          <a:prstGeom prst="line">
                            <a:avLst/>
                          </a:prstGeom>
                          <a:noFill/>
                          <a:ln w="78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17" name="docshape119"/>
                        <wps:cNvSpPr>
                          <a:spLocks/>
                        </wps:cNvSpPr>
                        <wps:spPr bwMode="auto">
                          <a:xfrm>
                            <a:off x="1573" y="-596"/>
                            <a:ext cx="287" cy="145"/>
                          </a:xfrm>
                          <a:custGeom>
                            <a:avLst/>
                            <a:gdLst>
                              <a:gd name="T0" fmla="+- 0 1641 1574"/>
                              <a:gd name="T1" fmla="*/ T0 w 287"/>
                              <a:gd name="T2" fmla="+- 0 -565 -595"/>
                              <a:gd name="T3" fmla="*/ -565 h 145"/>
                              <a:gd name="T4" fmla="+- 0 1620 1574"/>
                              <a:gd name="T5" fmla="*/ T4 w 287"/>
                              <a:gd name="T6" fmla="+- 0 -565 -595"/>
                              <a:gd name="T7" fmla="*/ -565 h 145"/>
                              <a:gd name="T8" fmla="+- 0 1628 1574"/>
                              <a:gd name="T9" fmla="*/ T8 w 287"/>
                              <a:gd name="T10" fmla="+- 0 -594 -595"/>
                              <a:gd name="T11" fmla="*/ -594 h 145"/>
                              <a:gd name="T12" fmla="+- 0 1625 1574"/>
                              <a:gd name="T13" fmla="*/ T12 w 287"/>
                              <a:gd name="T14" fmla="+- 0 -595 -595"/>
                              <a:gd name="T15" fmla="*/ -595 h 145"/>
                              <a:gd name="T16" fmla="+- 0 1621 1574"/>
                              <a:gd name="T17" fmla="*/ T16 w 287"/>
                              <a:gd name="T18" fmla="+- 0 -594 -595"/>
                              <a:gd name="T19" fmla="*/ -594 h 145"/>
                              <a:gd name="T20" fmla="+- 0 1613 1574"/>
                              <a:gd name="T21" fmla="*/ T20 w 287"/>
                              <a:gd name="T22" fmla="+- 0 -583 -595"/>
                              <a:gd name="T23" fmla="*/ -583 h 145"/>
                              <a:gd name="T24" fmla="+- 0 1604 1574"/>
                              <a:gd name="T25" fmla="*/ T24 w 287"/>
                              <a:gd name="T26" fmla="+- 0 -574 -595"/>
                              <a:gd name="T27" fmla="*/ -574 h 145"/>
                              <a:gd name="T28" fmla="+- 0 1595 1574"/>
                              <a:gd name="T29" fmla="*/ T28 w 287"/>
                              <a:gd name="T30" fmla="+- 0 -568 -595"/>
                              <a:gd name="T31" fmla="*/ -568 h 145"/>
                              <a:gd name="T32" fmla="+- 0 1587 1574"/>
                              <a:gd name="T33" fmla="*/ T32 w 287"/>
                              <a:gd name="T34" fmla="+- 0 -565 -595"/>
                              <a:gd name="T35" fmla="*/ -565 h 145"/>
                              <a:gd name="T36" fmla="+- 0 1581 1574"/>
                              <a:gd name="T37" fmla="*/ T36 w 287"/>
                              <a:gd name="T38" fmla="+- 0 -563 -595"/>
                              <a:gd name="T39" fmla="*/ -563 h 145"/>
                              <a:gd name="T40" fmla="+- 0 1578 1574"/>
                              <a:gd name="T41" fmla="*/ T40 w 287"/>
                              <a:gd name="T42" fmla="+- 0 -561 -595"/>
                              <a:gd name="T43" fmla="*/ -561 h 145"/>
                              <a:gd name="T44" fmla="+- 0 1578 1574"/>
                              <a:gd name="T45" fmla="*/ T44 w 287"/>
                              <a:gd name="T46" fmla="+- 0 -557 -595"/>
                              <a:gd name="T47" fmla="*/ -557 h 145"/>
                              <a:gd name="T48" fmla="+- 0 1598 1574"/>
                              <a:gd name="T49" fmla="*/ T48 w 287"/>
                              <a:gd name="T50" fmla="+- 0 -557 -595"/>
                              <a:gd name="T51" fmla="*/ -557 h 145"/>
                              <a:gd name="T52" fmla="+- 0 1578 1574"/>
                              <a:gd name="T53" fmla="*/ T52 w 287"/>
                              <a:gd name="T54" fmla="+- 0 -480 -595"/>
                              <a:gd name="T55" fmla="*/ -480 h 145"/>
                              <a:gd name="T56" fmla="+- 0 1575 1574"/>
                              <a:gd name="T57" fmla="*/ T56 w 287"/>
                              <a:gd name="T58" fmla="+- 0 -471 -595"/>
                              <a:gd name="T59" fmla="*/ -471 h 145"/>
                              <a:gd name="T60" fmla="+- 0 1574 1574"/>
                              <a:gd name="T61" fmla="*/ T60 w 287"/>
                              <a:gd name="T62" fmla="+- 0 -463 -595"/>
                              <a:gd name="T63" fmla="*/ -463 h 145"/>
                              <a:gd name="T64" fmla="+- 0 1574 1574"/>
                              <a:gd name="T65" fmla="*/ T64 w 287"/>
                              <a:gd name="T66" fmla="+- 0 -454 -595"/>
                              <a:gd name="T67" fmla="*/ -454 h 145"/>
                              <a:gd name="T68" fmla="+- 0 1578 1574"/>
                              <a:gd name="T69" fmla="*/ T68 w 287"/>
                              <a:gd name="T70" fmla="+- 0 -451 -595"/>
                              <a:gd name="T71" fmla="*/ -451 h 145"/>
                              <a:gd name="T72" fmla="+- 0 1586 1574"/>
                              <a:gd name="T73" fmla="*/ T72 w 287"/>
                              <a:gd name="T74" fmla="+- 0 -451 -595"/>
                              <a:gd name="T75" fmla="*/ -451 h 145"/>
                              <a:gd name="T76" fmla="+- 0 1595 1574"/>
                              <a:gd name="T77" fmla="*/ T76 w 287"/>
                              <a:gd name="T78" fmla="+- 0 -453 -595"/>
                              <a:gd name="T79" fmla="*/ -453 h 145"/>
                              <a:gd name="T80" fmla="+- 0 1604 1574"/>
                              <a:gd name="T81" fmla="*/ T80 w 287"/>
                              <a:gd name="T82" fmla="+- 0 -458 -595"/>
                              <a:gd name="T83" fmla="*/ -458 h 145"/>
                              <a:gd name="T84" fmla="+- 0 1612 1574"/>
                              <a:gd name="T85" fmla="*/ T84 w 287"/>
                              <a:gd name="T86" fmla="+- 0 -467 -595"/>
                              <a:gd name="T87" fmla="*/ -467 h 145"/>
                              <a:gd name="T88" fmla="+- 0 1623 1574"/>
                              <a:gd name="T89" fmla="*/ T88 w 287"/>
                              <a:gd name="T90" fmla="+- 0 -482 -595"/>
                              <a:gd name="T91" fmla="*/ -482 h 145"/>
                              <a:gd name="T92" fmla="+- 0 1620 1574"/>
                              <a:gd name="T93" fmla="*/ T92 w 287"/>
                              <a:gd name="T94" fmla="+- 0 -484 -595"/>
                              <a:gd name="T95" fmla="*/ -484 h 145"/>
                              <a:gd name="T96" fmla="+- 0 1607 1574"/>
                              <a:gd name="T97" fmla="*/ T96 w 287"/>
                              <a:gd name="T98" fmla="+- 0 -468 -595"/>
                              <a:gd name="T99" fmla="*/ -468 h 145"/>
                              <a:gd name="T100" fmla="+- 0 1602 1574"/>
                              <a:gd name="T101" fmla="*/ T100 w 287"/>
                              <a:gd name="T102" fmla="+- 0 -463 -595"/>
                              <a:gd name="T103" fmla="*/ -463 h 145"/>
                              <a:gd name="T104" fmla="+- 0 1596 1574"/>
                              <a:gd name="T105" fmla="*/ T104 w 287"/>
                              <a:gd name="T106" fmla="+- 0 -463 -595"/>
                              <a:gd name="T107" fmla="*/ -463 h 145"/>
                              <a:gd name="T108" fmla="+- 0 1594 1574"/>
                              <a:gd name="T109" fmla="*/ T108 w 287"/>
                              <a:gd name="T110" fmla="+- 0 -464 -595"/>
                              <a:gd name="T111" fmla="*/ -464 h 145"/>
                              <a:gd name="T112" fmla="+- 0 1594 1574"/>
                              <a:gd name="T113" fmla="*/ T112 w 287"/>
                              <a:gd name="T114" fmla="+- 0 -468 -595"/>
                              <a:gd name="T115" fmla="*/ -468 h 145"/>
                              <a:gd name="T116" fmla="+- 0 1595 1574"/>
                              <a:gd name="T117" fmla="*/ T116 w 287"/>
                              <a:gd name="T118" fmla="+- 0 -471 -595"/>
                              <a:gd name="T119" fmla="*/ -471 h 145"/>
                              <a:gd name="T120" fmla="+- 0 1618 1574"/>
                              <a:gd name="T121" fmla="*/ T120 w 287"/>
                              <a:gd name="T122" fmla="+- 0 -557 -595"/>
                              <a:gd name="T123" fmla="*/ -557 h 145"/>
                              <a:gd name="T124" fmla="+- 0 1639 1574"/>
                              <a:gd name="T125" fmla="*/ T124 w 287"/>
                              <a:gd name="T126" fmla="+- 0 -557 -595"/>
                              <a:gd name="T127" fmla="*/ -557 h 145"/>
                              <a:gd name="T128" fmla="+- 0 1641 1574"/>
                              <a:gd name="T129" fmla="*/ T128 w 287"/>
                              <a:gd name="T130" fmla="+- 0 -565 -595"/>
                              <a:gd name="T131" fmla="*/ -565 h 145"/>
                              <a:gd name="T132" fmla="+- 0 1860 1574"/>
                              <a:gd name="T133" fmla="*/ T132 w 287"/>
                              <a:gd name="T134" fmla="+- 0 -528 -595"/>
                              <a:gd name="T135" fmla="*/ -528 h 145"/>
                              <a:gd name="T136" fmla="+- 0 1715 1574"/>
                              <a:gd name="T137" fmla="*/ T136 w 287"/>
                              <a:gd name="T138" fmla="+- 0 -528 -595"/>
                              <a:gd name="T139" fmla="*/ -528 h 145"/>
                              <a:gd name="T140" fmla="+- 0 1715 1574"/>
                              <a:gd name="T141" fmla="*/ T140 w 287"/>
                              <a:gd name="T142" fmla="+- 0 -511 -595"/>
                              <a:gd name="T143" fmla="*/ -511 h 145"/>
                              <a:gd name="T144" fmla="+- 0 1860 1574"/>
                              <a:gd name="T145" fmla="*/ T144 w 287"/>
                              <a:gd name="T146" fmla="+- 0 -511 -595"/>
                              <a:gd name="T147" fmla="*/ -511 h 145"/>
                              <a:gd name="T148" fmla="+- 0 1860 1574"/>
                              <a:gd name="T149" fmla="*/ T148 w 287"/>
                              <a:gd name="T150" fmla="+- 0 -528 -595"/>
                              <a:gd name="T151" fmla="*/ -528 h 1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287" h="145">
                                <a:moveTo>
                                  <a:pt x="67" y="30"/>
                                </a:moveTo>
                                <a:lnTo>
                                  <a:pt x="46" y="30"/>
                                </a:lnTo>
                                <a:lnTo>
                                  <a:pt x="54" y="1"/>
                                </a:lnTo>
                                <a:lnTo>
                                  <a:pt x="51" y="0"/>
                                </a:lnTo>
                                <a:lnTo>
                                  <a:pt x="47" y="1"/>
                                </a:lnTo>
                                <a:lnTo>
                                  <a:pt x="39" y="12"/>
                                </a:lnTo>
                                <a:lnTo>
                                  <a:pt x="30" y="21"/>
                                </a:lnTo>
                                <a:lnTo>
                                  <a:pt x="21" y="27"/>
                                </a:lnTo>
                                <a:lnTo>
                                  <a:pt x="13" y="30"/>
                                </a:lnTo>
                                <a:lnTo>
                                  <a:pt x="7" y="32"/>
                                </a:lnTo>
                                <a:lnTo>
                                  <a:pt x="4" y="34"/>
                                </a:lnTo>
                                <a:lnTo>
                                  <a:pt x="4" y="38"/>
                                </a:lnTo>
                                <a:lnTo>
                                  <a:pt x="24" y="38"/>
                                </a:lnTo>
                                <a:lnTo>
                                  <a:pt x="4" y="115"/>
                                </a:lnTo>
                                <a:lnTo>
                                  <a:pt x="1" y="124"/>
                                </a:lnTo>
                                <a:lnTo>
                                  <a:pt x="0" y="132"/>
                                </a:lnTo>
                                <a:lnTo>
                                  <a:pt x="0" y="141"/>
                                </a:lnTo>
                                <a:lnTo>
                                  <a:pt x="4" y="144"/>
                                </a:lnTo>
                                <a:lnTo>
                                  <a:pt x="12" y="144"/>
                                </a:lnTo>
                                <a:lnTo>
                                  <a:pt x="21" y="142"/>
                                </a:lnTo>
                                <a:lnTo>
                                  <a:pt x="30" y="137"/>
                                </a:lnTo>
                                <a:lnTo>
                                  <a:pt x="38" y="128"/>
                                </a:lnTo>
                                <a:lnTo>
                                  <a:pt x="49" y="113"/>
                                </a:lnTo>
                                <a:lnTo>
                                  <a:pt x="46" y="111"/>
                                </a:lnTo>
                                <a:lnTo>
                                  <a:pt x="33" y="127"/>
                                </a:lnTo>
                                <a:lnTo>
                                  <a:pt x="28" y="132"/>
                                </a:lnTo>
                                <a:lnTo>
                                  <a:pt x="22" y="132"/>
                                </a:lnTo>
                                <a:lnTo>
                                  <a:pt x="20" y="131"/>
                                </a:lnTo>
                                <a:lnTo>
                                  <a:pt x="20" y="127"/>
                                </a:lnTo>
                                <a:lnTo>
                                  <a:pt x="21" y="124"/>
                                </a:lnTo>
                                <a:lnTo>
                                  <a:pt x="44" y="38"/>
                                </a:lnTo>
                                <a:lnTo>
                                  <a:pt x="65" y="38"/>
                                </a:lnTo>
                                <a:lnTo>
                                  <a:pt x="67" y="30"/>
                                </a:lnTo>
                                <a:close/>
                                <a:moveTo>
                                  <a:pt x="286" y="67"/>
                                </a:moveTo>
                                <a:lnTo>
                                  <a:pt x="141" y="67"/>
                                </a:lnTo>
                                <a:lnTo>
                                  <a:pt x="141" y="84"/>
                                </a:lnTo>
                                <a:lnTo>
                                  <a:pt x="286" y="84"/>
                                </a:lnTo>
                                <a:lnTo>
                                  <a:pt x="286" y="6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8" name="docshape120"/>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1929" y="-624"/>
                            <a:ext cx="232" cy="1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9" name="docshape121"/>
                        <wps:cNvSpPr>
                          <a:spLocks/>
                        </wps:cNvSpPr>
                        <wps:spPr bwMode="auto">
                          <a:xfrm>
                            <a:off x="3109" y="-624"/>
                            <a:ext cx="1513" cy="179"/>
                          </a:xfrm>
                          <a:custGeom>
                            <a:avLst/>
                            <a:gdLst>
                              <a:gd name="T0" fmla="+- 0 3156 3110"/>
                              <a:gd name="T1" fmla="*/ T0 w 1513"/>
                              <a:gd name="T2" fmla="+- 0 -559 -624"/>
                              <a:gd name="T3" fmla="*/ -559 h 179"/>
                              <a:gd name="T4" fmla="+- 0 3161 3110"/>
                              <a:gd name="T5" fmla="*/ T4 w 1513"/>
                              <a:gd name="T6" fmla="+- 0 -590 -624"/>
                              <a:gd name="T7" fmla="*/ -590 h 179"/>
                              <a:gd name="T8" fmla="+- 0 3150 3110"/>
                              <a:gd name="T9" fmla="*/ T8 w 1513"/>
                              <a:gd name="T10" fmla="+- 0 -577 -624"/>
                              <a:gd name="T11" fmla="*/ -577 h 179"/>
                              <a:gd name="T12" fmla="+- 0 3131 3110"/>
                              <a:gd name="T13" fmla="*/ T12 w 1513"/>
                              <a:gd name="T14" fmla="+- 0 -562 -624"/>
                              <a:gd name="T15" fmla="*/ -562 h 179"/>
                              <a:gd name="T16" fmla="+- 0 3117 3110"/>
                              <a:gd name="T17" fmla="*/ T16 w 1513"/>
                              <a:gd name="T18" fmla="+- 0 -557 -624"/>
                              <a:gd name="T19" fmla="*/ -557 h 179"/>
                              <a:gd name="T20" fmla="+- 0 3115 3110"/>
                              <a:gd name="T21" fmla="*/ T20 w 1513"/>
                              <a:gd name="T22" fmla="+- 0 -551 -624"/>
                              <a:gd name="T23" fmla="*/ -551 h 179"/>
                              <a:gd name="T24" fmla="+- 0 3114 3110"/>
                              <a:gd name="T25" fmla="*/ T24 w 1513"/>
                              <a:gd name="T26" fmla="+- 0 -474 -624"/>
                              <a:gd name="T27" fmla="*/ -474 h 179"/>
                              <a:gd name="T28" fmla="+- 0 3110 3110"/>
                              <a:gd name="T29" fmla="*/ T28 w 1513"/>
                              <a:gd name="T30" fmla="+- 0 -457 -624"/>
                              <a:gd name="T31" fmla="*/ -457 h 179"/>
                              <a:gd name="T32" fmla="+- 0 3115 3110"/>
                              <a:gd name="T33" fmla="*/ T32 w 1513"/>
                              <a:gd name="T34" fmla="+- 0 -445 -624"/>
                              <a:gd name="T35" fmla="*/ -445 h 179"/>
                              <a:gd name="T36" fmla="+- 0 3131 3110"/>
                              <a:gd name="T37" fmla="*/ T36 w 1513"/>
                              <a:gd name="T38" fmla="+- 0 -446 -624"/>
                              <a:gd name="T39" fmla="*/ -446 h 179"/>
                              <a:gd name="T40" fmla="+- 0 3149 3110"/>
                              <a:gd name="T41" fmla="*/ T40 w 1513"/>
                              <a:gd name="T42" fmla="+- 0 -461 -624"/>
                              <a:gd name="T43" fmla="*/ -461 h 179"/>
                              <a:gd name="T44" fmla="+- 0 3156 3110"/>
                              <a:gd name="T45" fmla="*/ T44 w 1513"/>
                              <a:gd name="T46" fmla="+- 0 -478 -624"/>
                              <a:gd name="T47" fmla="*/ -478 h 179"/>
                              <a:gd name="T48" fmla="+- 0 3139 3110"/>
                              <a:gd name="T49" fmla="*/ T48 w 1513"/>
                              <a:gd name="T50" fmla="+- 0 -458 -624"/>
                              <a:gd name="T51" fmla="*/ -458 h 179"/>
                              <a:gd name="T52" fmla="+- 0 3131 3110"/>
                              <a:gd name="T53" fmla="*/ T52 w 1513"/>
                              <a:gd name="T54" fmla="+- 0 -458 -624"/>
                              <a:gd name="T55" fmla="*/ -458 h 179"/>
                              <a:gd name="T56" fmla="+- 0 3131 3110"/>
                              <a:gd name="T57" fmla="*/ T56 w 1513"/>
                              <a:gd name="T58" fmla="+- 0 -466 -624"/>
                              <a:gd name="T59" fmla="*/ -466 h 179"/>
                              <a:gd name="T60" fmla="+- 0 3176 3110"/>
                              <a:gd name="T61" fmla="*/ T60 w 1513"/>
                              <a:gd name="T62" fmla="+- 0 -551 -624"/>
                              <a:gd name="T63" fmla="*/ -551 h 179"/>
                              <a:gd name="T64" fmla="+- 0 3396 3110"/>
                              <a:gd name="T65" fmla="*/ T64 w 1513"/>
                              <a:gd name="T66" fmla="+- 0 -522 -624"/>
                              <a:gd name="T67" fmla="*/ -522 h 179"/>
                              <a:gd name="T68" fmla="+- 0 3251 3110"/>
                              <a:gd name="T69" fmla="*/ T68 w 1513"/>
                              <a:gd name="T70" fmla="+- 0 -505 -624"/>
                              <a:gd name="T71" fmla="*/ -505 h 179"/>
                              <a:gd name="T72" fmla="+- 0 3396 3110"/>
                              <a:gd name="T73" fmla="*/ T72 w 1513"/>
                              <a:gd name="T74" fmla="+- 0 -522 -624"/>
                              <a:gd name="T75" fmla="*/ -522 h 179"/>
                              <a:gd name="T76" fmla="+- 0 3553 3110"/>
                              <a:gd name="T77" fmla="*/ T76 w 1513"/>
                              <a:gd name="T78" fmla="+- 0 -452 -624"/>
                              <a:gd name="T79" fmla="*/ -452 h 179"/>
                              <a:gd name="T80" fmla="+- 0 3549 3110"/>
                              <a:gd name="T81" fmla="*/ T80 w 1513"/>
                              <a:gd name="T82" fmla="+- 0 -623 -624"/>
                              <a:gd name="T83" fmla="*/ -623 h 179"/>
                              <a:gd name="T84" fmla="+- 0 3499 3110"/>
                              <a:gd name="T85" fmla="*/ T84 w 1513"/>
                              <a:gd name="T86" fmla="+- 0 -600 -624"/>
                              <a:gd name="T87" fmla="*/ -600 h 179"/>
                              <a:gd name="T88" fmla="+- 0 3511 3110"/>
                              <a:gd name="T89" fmla="*/ T88 w 1513"/>
                              <a:gd name="T90" fmla="+- 0 -601 -624"/>
                              <a:gd name="T91" fmla="*/ -601 h 179"/>
                              <a:gd name="T92" fmla="+- 0 3524 3110"/>
                              <a:gd name="T93" fmla="*/ T92 w 1513"/>
                              <a:gd name="T94" fmla="+- 0 -602 -624"/>
                              <a:gd name="T95" fmla="*/ -602 h 179"/>
                              <a:gd name="T96" fmla="+- 0 3526 3110"/>
                              <a:gd name="T97" fmla="*/ T96 w 1513"/>
                              <a:gd name="T98" fmla="+- 0 -458 -624"/>
                              <a:gd name="T99" fmla="*/ -458 h 179"/>
                              <a:gd name="T100" fmla="+- 0 3501 3110"/>
                              <a:gd name="T101" fmla="*/ T100 w 1513"/>
                              <a:gd name="T102" fmla="+- 0 -452 -624"/>
                              <a:gd name="T103" fmla="*/ -452 h 179"/>
                              <a:gd name="T104" fmla="+- 0 3573 3110"/>
                              <a:gd name="T105" fmla="*/ T104 w 1513"/>
                              <a:gd name="T106" fmla="+- 0 -448 -624"/>
                              <a:gd name="T107" fmla="*/ -448 h 179"/>
                              <a:gd name="T108" fmla="+- 0 4622 3110"/>
                              <a:gd name="T109" fmla="*/ T108 w 1513"/>
                              <a:gd name="T110" fmla="+- 0 -565 -624"/>
                              <a:gd name="T111" fmla="*/ -565 h 179"/>
                              <a:gd name="T112" fmla="+- 0 4609 3110"/>
                              <a:gd name="T113" fmla="*/ T112 w 1513"/>
                              <a:gd name="T114" fmla="+- 0 -594 -624"/>
                              <a:gd name="T115" fmla="*/ -594 h 179"/>
                              <a:gd name="T116" fmla="+- 0 4603 3110"/>
                              <a:gd name="T117" fmla="*/ T116 w 1513"/>
                              <a:gd name="T118" fmla="+- 0 -594 -624"/>
                              <a:gd name="T119" fmla="*/ -594 h 179"/>
                              <a:gd name="T120" fmla="+- 0 4585 3110"/>
                              <a:gd name="T121" fmla="*/ T120 w 1513"/>
                              <a:gd name="T122" fmla="+- 0 -574 -624"/>
                              <a:gd name="T123" fmla="*/ -574 h 179"/>
                              <a:gd name="T124" fmla="+- 0 4569 3110"/>
                              <a:gd name="T125" fmla="*/ T124 w 1513"/>
                              <a:gd name="T126" fmla="+- 0 -565 -624"/>
                              <a:gd name="T127" fmla="*/ -565 h 179"/>
                              <a:gd name="T128" fmla="+- 0 4560 3110"/>
                              <a:gd name="T129" fmla="*/ T128 w 1513"/>
                              <a:gd name="T130" fmla="+- 0 -562 -624"/>
                              <a:gd name="T131" fmla="*/ -562 h 179"/>
                              <a:gd name="T132" fmla="+- 0 4580 3110"/>
                              <a:gd name="T133" fmla="*/ T132 w 1513"/>
                              <a:gd name="T134" fmla="+- 0 -557 -624"/>
                              <a:gd name="T135" fmla="*/ -557 h 179"/>
                              <a:gd name="T136" fmla="+- 0 4557 3110"/>
                              <a:gd name="T137" fmla="*/ T136 w 1513"/>
                              <a:gd name="T138" fmla="+- 0 -472 -624"/>
                              <a:gd name="T139" fmla="*/ -472 h 179"/>
                              <a:gd name="T140" fmla="+- 0 4555 3110"/>
                              <a:gd name="T141" fmla="*/ T140 w 1513"/>
                              <a:gd name="T142" fmla="+- 0 -454 -624"/>
                              <a:gd name="T143" fmla="*/ -454 h 179"/>
                              <a:gd name="T144" fmla="+- 0 4567 3110"/>
                              <a:gd name="T145" fmla="*/ T144 w 1513"/>
                              <a:gd name="T146" fmla="+- 0 -451 -624"/>
                              <a:gd name="T147" fmla="*/ -451 h 179"/>
                              <a:gd name="T148" fmla="+- 0 4585 3110"/>
                              <a:gd name="T149" fmla="*/ T148 w 1513"/>
                              <a:gd name="T150" fmla="+- 0 -458 -624"/>
                              <a:gd name="T151" fmla="*/ -458 h 179"/>
                              <a:gd name="T152" fmla="+- 0 4604 3110"/>
                              <a:gd name="T153" fmla="*/ T152 w 1513"/>
                              <a:gd name="T154" fmla="+- 0 -482 -624"/>
                              <a:gd name="T155" fmla="*/ -482 h 179"/>
                              <a:gd name="T156" fmla="+- 0 4588 3110"/>
                              <a:gd name="T157" fmla="*/ T156 w 1513"/>
                              <a:gd name="T158" fmla="+- 0 -468 -624"/>
                              <a:gd name="T159" fmla="*/ -468 h 179"/>
                              <a:gd name="T160" fmla="+- 0 4577 3110"/>
                              <a:gd name="T161" fmla="*/ T160 w 1513"/>
                              <a:gd name="T162" fmla="+- 0 -464 -624"/>
                              <a:gd name="T163" fmla="*/ -464 h 179"/>
                              <a:gd name="T164" fmla="+- 0 4576 3110"/>
                              <a:gd name="T165" fmla="*/ T164 w 1513"/>
                              <a:gd name="T166" fmla="+- 0 -468 -624"/>
                              <a:gd name="T167" fmla="*/ -468 h 179"/>
                              <a:gd name="T168" fmla="+- 0 4599 3110"/>
                              <a:gd name="T169" fmla="*/ T168 w 1513"/>
                              <a:gd name="T170" fmla="+- 0 -557 -624"/>
                              <a:gd name="T171" fmla="*/ -557 h 179"/>
                              <a:gd name="T172" fmla="+- 0 4622 3110"/>
                              <a:gd name="T173" fmla="*/ T172 w 1513"/>
                              <a:gd name="T174" fmla="+- 0 -565 -624"/>
                              <a:gd name="T175" fmla="*/ -565 h 1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Lst>
                            <a:rect l="0" t="0" r="r" b="b"/>
                            <a:pathLst>
                              <a:path w="1513" h="179">
                                <a:moveTo>
                                  <a:pt x="67" y="65"/>
                                </a:moveTo>
                                <a:lnTo>
                                  <a:pt x="46" y="65"/>
                                </a:lnTo>
                                <a:lnTo>
                                  <a:pt x="54" y="37"/>
                                </a:lnTo>
                                <a:lnTo>
                                  <a:pt x="51" y="34"/>
                                </a:lnTo>
                                <a:lnTo>
                                  <a:pt x="48" y="37"/>
                                </a:lnTo>
                                <a:lnTo>
                                  <a:pt x="40" y="47"/>
                                </a:lnTo>
                                <a:lnTo>
                                  <a:pt x="30" y="56"/>
                                </a:lnTo>
                                <a:lnTo>
                                  <a:pt x="21" y="62"/>
                                </a:lnTo>
                                <a:lnTo>
                                  <a:pt x="13" y="66"/>
                                </a:lnTo>
                                <a:lnTo>
                                  <a:pt x="7" y="67"/>
                                </a:lnTo>
                                <a:lnTo>
                                  <a:pt x="5" y="69"/>
                                </a:lnTo>
                                <a:lnTo>
                                  <a:pt x="5" y="73"/>
                                </a:lnTo>
                                <a:lnTo>
                                  <a:pt x="24" y="73"/>
                                </a:lnTo>
                                <a:lnTo>
                                  <a:pt x="4" y="150"/>
                                </a:lnTo>
                                <a:lnTo>
                                  <a:pt x="2" y="158"/>
                                </a:lnTo>
                                <a:lnTo>
                                  <a:pt x="0" y="167"/>
                                </a:lnTo>
                                <a:lnTo>
                                  <a:pt x="0" y="176"/>
                                </a:lnTo>
                                <a:lnTo>
                                  <a:pt x="5" y="179"/>
                                </a:lnTo>
                                <a:lnTo>
                                  <a:pt x="12" y="179"/>
                                </a:lnTo>
                                <a:lnTo>
                                  <a:pt x="21" y="178"/>
                                </a:lnTo>
                                <a:lnTo>
                                  <a:pt x="30" y="172"/>
                                </a:lnTo>
                                <a:lnTo>
                                  <a:pt x="39" y="163"/>
                                </a:lnTo>
                                <a:lnTo>
                                  <a:pt x="49" y="148"/>
                                </a:lnTo>
                                <a:lnTo>
                                  <a:pt x="46" y="146"/>
                                </a:lnTo>
                                <a:lnTo>
                                  <a:pt x="33" y="162"/>
                                </a:lnTo>
                                <a:lnTo>
                                  <a:pt x="29" y="166"/>
                                </a:lnTo>
                                <a:lnTo>
                                  <a:pt x="22" y="166"/>
                                </a:lnTo>
                                <a:lnTo>
                                  <a:pt x="21" y="166"/>
                                </a:lnTo>
                                <a:lnTo>
                                  <a:pt x="21" y="162"/>
                                </a:lnTo>
                                <a:lnTo>
                                  <a:pt x="21" y="158"/>
                                </a:lnTo>
                                <a:lnTo>
                                  <a:pt x="44" y="73"/>
                                </a:lnTo>
                                <a:lnTo>
                                  <a:pt x="66" y="73"/>
                                </a:lnTo>
                                <a:lnTo>
                                  <a:pt x="67" y="65"/>
                                </a:lnTo>
                                <a:close/>
                                <a:moveTo>
                                  <a:pt x="286" y="102"/>
                                </a:moveTo>
                                <a:lnTo>
                                  <a:pt x="141" y="102"/>
                                </a:lnTo>
                                <a:lnTo>
                                  <a:pt x="141" y="119"/>
                                </a:lnTo>
                                <a:lnTo>
                                  <a:pt x="286" y="119"/>
                                </a:lnTo>
                                <a:lnTo>
                                  <a:pt x="286" y="102"/>
                                </a:lnTo>
                                <a:close/>
                                <a:moveTo>
                                  <a:pt x="463" y="172"/>
                                </a:moveTo>
                                <a:lnTo>
                                  <a:pt x="443" y="172"/>
                                </a:lnTo>
                                <a:lnTo>
                                  <a:pt x="439" y="168"/>
                                </a:lnTo>
                                <a:lnTo>
                                  <a:pt x="439" y="1"/>
                                </a:lnTo>
                                <a:lnTo>
                                  <a:pt x="436" y="0"/>
                                </a:lnTo>
                                <a:lnTo>
                                  <a:pt x="389" y="24"/>
                                </a:lnTo>
                                <a:lnTo>
                                  <a:pt x="389" y="28"/>
                                </a:lnTo>
                                <a:lnTo>
                                  <a:pt x="401" y="23"/>
                                </a:lnTo>
                                <a:lnTo>
                                  <a:pt x="406" y="22"/>
                                </a:lnTo>
                                <a:lnTo>
                                  <a:pt x="414" y="22"/>
                                </a:lnTo>
                                <a:lnTo>
                                  <a:pt x="416" y="26"/>
                                </a:lnTo>
                                <a:lnTo>
                                  <a:pt x="416" y="166"/>
                                </a:lnTo>
                                <a:lnTo>
                                  <a:pt x="411" y="171"/>
                                </a:lnTo>
                                <a:lnTo>
                                  <a:pt x="391" y="172"/>
                                </a:lnTo>
                                <a:lnTo>
                                  <a:pt x="391" y="176"/>
                                </a:lnTo>
                                <a:lnTo>
                                  <a:pt x="463" y="176"/>
                                </a:lnTo>
                                <a:lnTo>
                                  <a:pt x="463" y="172"/>
                                </a:lnTo>
                                <a:close/>
                                <a:moveTo>
                                  <a:pt x="1512" y="59"/>
                                </a:moveTo>
                                <a:lnTo>
                                  <a:pt x="1491" y="59"/>
                                </a:lnTo>
                                <a:lnTo>
                                  <a:pt x="1499" y="30"/>
                                </a:lnTo>
                                <a:lnTo>
                                  <a:pt x="1497" y="28"/>
                                </a:lnTo>
                                <a:lnTo>
                                  <a:pt x="1493" y="30"/>
                                </a:lnTo>
                                <a:lnTo>
                                  <a:pt x="1485" y="41"/>
                                </a:lnTo>
                                <a:lnTo>
                                  <a:pt x="1475" y="50"/>
                                </a:lnTo>
                                <a:lnTo>
                                  <a:pt x="1466" y="56"/>
                                </a:lnTo>
                                <a:lnTo>
                                  <a:pt x="1459" y="59"/>
                                </a:lnTo>
                                <a:lnTo>
                                  <a:pt x="1452" y="61"/>
                                </a:lnTo>
                                <a:lnTo>
                                  <a:pt x="1450" y="62"/>
                                </a:lnTo>
                                <a:lnTo>
                                  <a:pt x="1450" y="67"/>
                                </a:lnTo>
                                <a:lnTo>
                                  <a:pt x="1470" y="67"/>
                                </a:lnTo>
                                <a:lnTo>
                                  <a:pt x="1449" y="144"/>
                                </a:lnTo>
                                <a:lnTo>
                                  <a:pt x="1447" y="152"/>
                                </a:lnTo>
                                <a:lnTo>
                                  <a:pt x="1445" y="161"/>
                                </a:lnTo>
                                <a:lnTo>
                                  <a:pt x="1445" y="170"/>
                                </a:lnTo>
                                <a:lnTo>
                                  <a:pt x="1450" y="173"/>
                                </a:lnTo>
                                <a:lnTo>
                                  <a:pt x="1457" y="173"/>
                                </a:lnTo>
                                <a:lnTo>
                                  <a:pt x="1467" y="171"/>
                                </a:lnTo>
                                <a:lnTo>
                                  <a:pt x="1475" y="166"/>
                                </a:lnTo>
                                <a:lnTo>
                                  <a:pt x="1484" y="157"/>
                                </a:lnTo>
                                <a:lnTo>
                                  <a:pt x="1494" y="142"/>
                                </a:lnTo>
                                <a:lnTo>
                                  <a:pt x="1491" y="140"/>
                                </a:lnTo>
                                <a:lnTo>
                                  <a:pt x="1478" y="156"/>
                                </a:lnTo>
                                <a:lnTo>
                                  <a:pt x="1474" y="160"/>
                                </a:lnTo>
                                <a:lnTo>
                                  <a:pt x="1467" y="160"/>
                                </a:lnTo>
                                <a:lnTo>
                                  <a:pt x="1466" y="160"/>
                                </a:lnTo>
                                <a:lnTo>
                                  <a:pt x="1466" y="156"/>
                                </a:lnTo>
                                <a:lnTo>
                                  <a:pt x="1467" y="152"/>
                                </a:lnTo>
                                <a:lnTo>
                                  <a:pt x="1489" y="67"/>
                                </a:lnTo>
                                <a:lnTo>
                                  <a:pt x="1511" y="67"/>
                                </a:lnTo>
                                <a:lnTo>
                                  <a:pt x="1512"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20" name="docshape12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1265" y="-1008"/>
                            <a:ext cx="3694"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1" name="Line 265"/>
                        <wps:cNvCnPr>
                          <a:cxnSpLocks noChangeShapeType="1"/>
                        </wps:cNvCnPr>
                        <wps:spPr bwMode="auto">
                          <a:xfrm>
                            <a:off x="1779" y="-1011"/>
                            <a:ext cx="0" cy="0"/>
                          </a:xfrm>
                          <a:prstGeom prst="line">
                            <a:avLst/>
                          </a:prstGeom>
                          <a:noFill/>
                          <a:ln w="78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22" name="docshape123"/>
                        <wps:cNvSpPr>
                          <a:spLocks/>
                        </wps:cNvSpPr>
                        <wps:spPr bwMode="auto">
                          <a:xfrm>
                            <a:off x="1750" y="-1182"/>
                            <a:ext cx="57" cy="177"/>
                          </a:xfrm>
                          <a:custGeom>
                            <a:avLst/>
                            <a:gdLst>
                              <a:gd name="T0" fmla="+- 0 1785 1751"/>
                              <a:gd name="T1" fmla="*/ T0 w 57"/>
                              <a:gd name="T2" fmla="+- 0 -1011 -1182"/>
                              <a:gd name="T3" fmla="*/ -1011 h 177"/>
                              <a:gd name="T4" fmla="+- 0 1773 1751"/>
                              <a:gd name="T5" fmla="*/ T4 w 57"/>
                              <a:gd name="T6" fmla="+- 0 -1011 -1182"/>
                              <a:gd name="T7" fmla="*/ -1011 h 177"/>
                              <a:gd name="T8" fmla="+- 0 1773 1751"/>
                              <a:gd name="T9" fmla="*/ T8 w 57"/>
                              <a:gd name="T10" fmla="+- 0 -1005 -1182"/>
                              <a:gd name="T11" fmla="*/ -1005 h 177"/>
                              <a:gd name="T12" fmla="+- 0 1785 1751"/>
                              <a:gd name="T13" fmla="*/ T12 w 57"/>
                              <a:gd name="T14" fmla="+- 0 -1005 -1182"/>
                              <a:gd name="T15" fmla="*/ -1005 h 177"/>
                              <a:gd name="T16" fmla="+- 0 1785 1751"/>
                              <a:gd name="T17" fmla="*/ T16 w 57"/>
                              <a:gd name="T18" fmla="+- 0 -1011 -1182"/>
                              <a:gd name="T19" fmla="*/ -1011 h 177"/>
                              <a:gd name="T20" fmla="+- 0 1807 1751"/>
                              <a:gd name="T21" fmla="*/ T20 w 57"/>
                              <a:gd name="T22" fmla="+- 0 -1094 -1182"/>
                              <a:gd name="T23" fmla="*/ -1094 h 177"/>
                              <a:gd name="T24" fmla="+- 0 1779 1751"/>
                              <a:gd name="T25" fmla="*/ T24 w 57"/>
                              <a:gd name="T26" fmla="+- 0 -1182 -1182"/>
                              <a:gd name="T27" fmla="*/ -1182 h 177"/>
                              <a:gd name="T28" fmla="+- 0 1751 1751"/>
                              <a:gd name="T29" fmla="*/ T28 w 57"/>
                              <a:gd name="T30" fmla="+- 0 -1094 -1182"/>
                              <a:gd name="T31" fmla="*/ -1094 h 177"/>
                              <a:gd name="T32" fmla="+- 0 1807 1751"/>
                              <a:gd name="T33" fmla="*/ T32 w 57"/>
                              <a:gd name="T34" fmla="+- 0 -1094 -1182"/>
                              <a:gd name="T35" fmla="*/ -1094 h 17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7" h="177">
                                <a:moveTo>
                                  <a:pt x="34" y="171"/>
                                </a:moveTo>
                                <a:lnTo>
                                  <a:pt x="22" y="171"/>
                                </a:lnTo>
                                <a:lnTo>
                                  <a:pt x="22" y="177"/>
                                </a:lnTo>
                                <a:lnTo>
                                  <a:pt x="34" y="177"/>
                                </a:lnTo>
                                <a:lnTo>
                                  <a:pt x="34" y="171"/>
                                </a:lnTo>
                                <a:close/>
                                <a:moveTo>
                                  <a:pt x="56" y="88"/>
                                </a:moveTo>
                                <a:lnTo>
                                  <a:pt x="28" y="0"/>
                                </a:lnTo>
                                <a:lnTo>
                                  <a:pt x="0" y="88"/>
                                </a:lnTo>
                                <a:lnTo>
                                  <a:pt x="56" y="8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3" name="docshape124"/>
                        <wps:cNvSpPr>
                          <a:spLocks/>
                        </wps:cNvSpPr>
                        <wps:spPr bwMode="auto">
                          <a:xfrm>
                            <a:off x="1750" y="-1182"/>
                            <a:ext cx="57" cy="88"/>
                          </a:xfrm>
                          <a:custGeom>
                            <a:avLst/>
                            <a:gdLst>
                              <a:gd name="T0" fmla="+- 0 1779 1751"/>
                              <a:gd name="T1" fmla="*/ T0 w 57"/>
                              <a:gd name="T2" fmla="+- 0 -1182 -1182"/>
                              <a:gd name="T3" fmla="*/ -1182 h 88"/>
                              <a:gd name="T4" fmla="+- 0 1807 1751"/>
                              <a:gd name="T5" fmla="*/ T4 w 57"/>
                              <a:gd name="T6" fmla="+- 0 -1094 -1182"/>
                              <a:gd name="T7" fmla="*/ -1094 h 88"/>
                              <a:gd name="T8" fmla="+- 0 1751 1751"/>
                              <a:gd name="T9" fmla="*/ T8 w 57"/>
                              <a:gd name="T10" fmla="+- 0 -1094 -1182"/>
                              <a:gd name="T11" fmla="*/ -1094 h 88"/>
                              <a:gd name="T12" fmla="+- 0 1779 1751"/>
                              <a:gd name="T13" fmla="*/ T12 w 57"/>
                              <a:gd name="T14" fmla="+- 0 -1182 -1182"/>
                              <a:gd name="T15" fmla="*/ -1182 h 88"/>
                            </a:gdLst>
                            <a:ahLst/>
                            <a:cxnLst>
                              <a:cxn ang="0">
                                <a:pos x="T1" y="T3"/>
                              </a:cxn>
                              <a:cxn ang="0">
                                <a:pos x="T5" y="T7"/>
                              </a:cxn>
                              <a:cxn ang="0">
                                <a:pos x="T9" y="T11"/>
                              </a:cxn>
                              <a:cxn ang="0">
                                <a:pos x="T13" y="T15"/>
                              </a:cxn>
                            </a:cxnLst>
                            <a:rect l="0" t="0" r="r" b="b"/>
                            <a:pathLst>
                              <a:path w="57" h="88">
                                <a:moveTo>
                                  <a:pt x="28" y="0"/>
                                </a:moveTo>
                                <a:lnTo>
                                  <a:pt x="56" y="88"/>
                                </a:lnTo>
                                <a:lnTo>
                                  <a:pt x="0" y="88"/>
                                </a:lnTo>
                                <a:lnTo>
                                  <a:pt x="28" y="0"/>
                                </a:lnTo>
                                <a:close/>
                              </a:path>
                            </a:pathLst>
                          </a:custGeom>
                          <a:noFill/>
                          <a:ln w="781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4" name="docshape125"/>
                        <wps:cNvSpPr>
                          <a:spLocks/>
                        </wps:cNvSpPr>
                        <wps:spPr bwMode="auto">
                          <a:xfrm>
                            <a:off x="2470" y="-1907"/>
                            <a:ext cx="185" cy="34"/>
                          </a:xfrm>
                          <a:custGeom>
                            <a:avLst/>
                            <a:gdLst>
                              <a:gd name="T0" fmla="+- 0 2647 2471"/>
                              <a:gd name="T1" fmla="*/ T0 w 185"/>
                              <a:gd name="T2" fmla="+- 0 -1906 -1906"/>
                              <a:gd name="T3" fmla="*/ -1906 h 34"/>
                              <a:gd name="T4" fmla="+- 0 2630 2471"/>
                              <a:gd name="T5" fmla="*/ T4 w 185"/>
                              <a:gd name="T6" fmla="+- 0 -1906 -1906"/>
                              <a:gd name="T7" fmla="*/ -1906 h 34"/>
                              <a:gd name="T8" fmla="+- 0 2622 2471"/>
                              <a:gd name="T9" fmla="*/ T8 w 185"/>
                              <a:gd name="T10" fmla="+- 0 -1899 -1906"/>
                              <a:gd name="T11" fmla="*/ -1899 h 34"/>
                              <a:gd name="T12" fmla="+- 0 2622 2471"/>
                              <a:gd name="T13" fmla="*/ T12 w 185"/>
                              <a:gd name="T14" fmla="+- 0 -1880 -1906"/>
                              <a:gd name="T15" fmla="*/ -1880 h 34"/>
                              <a:gd name="T16" fmla="+- 0 2629 2471"/>
                              <a:gd name="T17" fmla="*/ T16 w 185"/>
                              <a:gd name="T18" fmla="+- 0 -1873 -1906"/>
                              <a:gd name="T19" fmla="*/ -1873 h 34"/>
                              <a:gd name="T20" fmla="+- 0 2649 2471"/>
                              <a:gd name="T21" fmla="*/ T20 w 185"/>
                              <a:gd name="T22" fmla="+- 0 -1873 -1906"/>
                              <a:gd name="T23" fmla="*/ -1873 h 34"/>
                              <a:gd name="T24" fmla="+- 0 2655 2471"/>
                              <a:gd name="T25" fmla="*/ T24 w 185"/>
                              <a:gd name="T26" fmla="+- 0 -1881 -1906"/>
                              <a:gd name="T27" fmla="*/ -1881 h 34"/>
                              <a:gd name="T28" fmla="+- 0 2655 2471"/>
                              <a:gd name="T29" fmla="*/ T28 w 185"/>
                              <a:gd name="T30" fmla="+- 0 -1899 -1906"/>
                              <a:gd name="T31" fmla="*/ -1899 h 34"/>
                              <a:gd name="T32" fmla="+- 0 2647 2471"/>
                              <a:gd name="T33" fmla="*/ T32 w 185"/>
                              <a:gd name="T34" fmla="+- 0 -1906 -1906"/>
                              <a:gd name="T35" fmla="*/ -1906 h 34"/>
                              <a:gd name="T36" fmla="+- 0 2571 2471"/>
                              <a:gd name="T37" fmla="*/ T36 w 185"/>
                              <a:gd name="T38" fmla="+- 0 -1906 -1906"/>
                              <a:gd name="T39" fmla="*/ -1906 h 34"/>
                              <a:gd name="T40" fmla="+- 0 2554 2471"/>
                              <a:gd name="T41" fmla="*/ T40 w 185"/>
                              <a:gd name="T42" fmla="+- 0 -1906 -1906"/>
                              <a:gd name="T43" fmla="*/ -1906 h 34"/>
                              <a:gd name="T44" fmla="+- 0 2546 2471"/>
                              <a:gd name="T45" fmla="*/ T44 w 185"/>
                              <a:gd name="T46" fmla="+- 0 -1899 -1906"/>
                              <a:gd name="T47" fmla="*/ -1899 h 34"/>
                              <a:gd name="T48" fmla="+- 0 2546 2471"/>
                              <a:gd name="T49" fmla="*/ T48 w 185"/>
                              <a:gd name="T50" fmla="+- 0 -1880 -1906"/>
                              <a:gd name="T51" fmla="*/ -1880 h 34"/>
                              <a:gd name="T52" fmla="+- 0 2553 2471"/>
                              <a:gd name="T53" fmla="*/ T52 w 185"/>
                              <a:gd name="T54" fmla="+- 0 -1873 -1906"/>
                              <a:gd name="T55" fmla="*/ -1873 h 34"/>
                              <a:gd name="T56" fmla="+- 0 2573 2471"/>
                              <a:gd name="T57" fmla="*/ T56 w 185"/>
                              <a:gd name="T58" fmla="+- 0 -1873 -1906"/>
                              <a:gd name="T59" fmla="*/ -1873 h 34"/>
                              <a:gd name="T60" fmla="+- 0 2579 2471"/>
                              <a:gd name="T61" fmla="*/ T60 w 185"/>
                              <a:gd name="T62" fmla="+- 0 -1881 -1906"/>
                              <a:gd name="T63" fmla="*/ -1881 h 34"/>
                              <a:gd name="T64" fmla="+- 0 2579 2471"/>
                              <a:gd name="T65" fmla="*/ T64 w 185"/>
                              <a:gd name="T66" fmla="+- 0 -1899 -1906"/>
                              <a:gd name="T67" fmla="*/ -1899 h 34"/>
                              <a:gd name="T68" fmla="+- 0 2571 2471"/>
                              <a:gd name="T69" fmla="*/ T68 w 185"/>
                              <a:gd name="T70" fmla="+- 0 -1906 -1906"/>
                              <a:gd name="T71" fmla="*/ -1906 h 34"/>
                              <a:gd name="T72" fmla="+- 0 2495 2471"/>
                              <a:gd name="T73" fmla="*/ T72 w 185"/>
                              <a:gd name="T74" fmla="+- 0 -1906 -1906"/>
                              <a:gd name="T75" fmla="*/ -1906 h 34"/>
                              <a:gd name="T76" fmla="+- 0 2479 2471"/>
                              <a:gd name="T77" fmla="*/ T76 w 185"/>
                              <a:gd name="T78" fmla="+- 0 -1906 -1906"/>
                              <a:gd name="T79" fmla="*/ -1906 h 34"/>
                              <a:gd name="T80" fmla="+- 0 2471 2471"/>
                              <a:gd name="T81" fmla="*/ T80 w 185"/>
                              <a:gd name="T82" fmla="+- 0 -1899 -1906"/>
                              <a:gd name="T83" fmla="*/ -1899 h 34"/>
                              <a:gd name="T84" fmla="+- 0 2471 2471"/>
                              <a:gd name="T85" fmla="*/ T84 w 185"/>
                              <a:gd name="T86" fmla="+- 0 -1880 -1906"/>
                              <a:gd name="T87" fmla="*/ -1880 h 34"/>
                              <a:gd name="T88" fmla="+- 0 2477 2471"/>
                              <a:gd name="T89" fmla="*/ T88 w 185"/>
                              <a:gd name="T90" fmla="+- 0 -1873 -1906"/>
                              <a:gd name="T91" fmla="*/ -1873 h 34"/>
                              <a:gd name="T92" fmla="+- 0 2497 2471"/>
                              <a:gd name="T93" fmla="*/ T92 w 185"/>
                              <a:gd name="T94" fmla="+- 0 -1873 -1906"/>
                              <a:gd name="T95" fmla="*/ -1873 h 34"/>
                              <a:gd name="T96" fmla="+- 0 2503 2471"/>
                              <a:gd name="T97" fmla="*/ T96 w 185"/>
                              <a:gd name="T98" fmla="+- 0 -1881 -1906"/>
                              <a:gd name="T99" fmla="*/ -1881 h 34"/>
                              <a:gd name="T100" fmla="+- 0 2503 2471"/>
                              <a:gd name="T101" fmla="*/ T100 w 185"/>
                              <a:gd name="T102" fmla="+- 0 -1899 -1906"/>
                              <a:gd name="T103" fmla="*/ -1899 h 34"/>
                              <a:gd name="T104" fmla="+- 0 2495 2471"/>
                              <a:gd name="T105" fmla="*/ T104 w 185"/>
                              <a:gd name="T106" fmla="+- 0 -1906 -1906"/>
                              <a:gd name="T107" fmla="*/ -1906 h 3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185" h="34">
                                <a:moveTo>
                                  <a:pt x="176" y="0"/>
                                </a:moveTo>
                                <a:lnTo>
                                  <a:pt x="159" y="0"/>
                                </a:lnTo>
                                <a:lnTo>
                                  <a:pt x="151" y="7"/>
                                </a:lnTo>
                                <a:lnTo>
                                  <a:pt x="151" y="26"/>
                                </a:lnTo>
                                <a:lnTo>
                                  <a:pt x="158" y="33"/>
                                </a:lnTo>
                                <a:lnTo>
                                  <a:pt x="178" y="33"/>
                                </a:lnTo>
                                <a:lnTo>
                                  <a:pt x="184" y="25"/>
                                </a:lnTo>
                                <a:lnTo>
                                  <a:pt x="184" y="7"/>
                                </a:lnTo>
                                <a:lnTo>
                                  <a:pt x="176" y="0"/>
                                </a:lnTo>
                                <a:close/>
                                <a:moveTo>
                                  <a:pt x="100" y="0"/>
                                </a:moveTo>
                                <a:lnTo>
                                  <a:pt x="83" y="0"/>
                                </a:lnTo>
                                <a:lnTo>
                                  <a:pt x="75" y="7"/>
                                </a:lnTo>
                                <a:lnTo>
                                  <a:pt x="75" y="26"/>
                                </a:lnTo>
                                <a:lnTo>
                                  <a:pt x="82" y="33"/>
                                </a:lnTo>
                                <a:lnTo>
                                  <a:pt x="102" y="33"/>
                                </a:lnTo>
                                <a:lnTo>
                                  <a:pt x="108" y="25"/>
                                </a:lnTo>
                                <a:lnTo>
                                  <a:pt x="108" y="7"/>
                                </a:lnTo>
                                <a:lnTo>
                                  <a:pt x="100" y="0"/>
                                </a:lnTo>
                                <a:close/>
                                <a:moveTo>
                                  <a:pt x="24" y="0"/>
                                </a:moveTo>
                                <a:lnTo>
                                  <a:pt x="8" y="0"/>
                                </a:lnTo>
                                <a:lnTo>
                                  <a:pt x="0" y="7"/>
                                </a:lnTo>
                                <a:lnTo>
                                  <a:pt x="0" y="26"/>
                                </a:lnTo>
                                <a:lnTo>
                                  <a:pt x="6" y="33"/>
                                </a:lnTo>
                                <a:lnTo>
                                  <a:pt x="26" y="33"/>
                                </a:lnTo>
                                <a:lnTo>
                                  <a:pt x="32" y="25"/>
                                </a:lnTo>
                                <a:lnTo>
                                  <a:pt x="32" y="7"/>
                                </a:lnTo>
                                <a:lnTo>
                                  <a:pt x="2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25" name="docshape12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1219" y="-2935"/>
                            <a:ext cx="4929" cy="19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6" name="Line 270"/>
                        <wps:cNvCnPr>
                          <a:cxnSpLocks noChangeShapeType="1"/>
                        </wps:cNvCnPr>
                        <wps:spPr bwMode="auto">
                          <a:xfrm>
                            <a:off x="4569" y="-1011"/>
                            <a:ext cx="0" cy="0"/>
                          </a:xfrm>
                          <a:prstGeom prst="line">
                            <a:avLst/>
                          </a:prstGeom>
                          <a:noFill/>
                          <a:ln w="78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27" name="docshape127"/>
                        <wps:cNvSpPr>
                          <a:spLocks/>
                        </wps:cNvSpPr>
                        <wps:spPr bwMode="auto">
                          <a:xfrm>
                            <a:off x="4540" y="-1182"/>
                            <a:ext cx="57" cy="177"/>
                          </a:xfrm>
                          <a:custGeom>
                            <a:avLst/>
                            <a:gdLst>
                              <a:gd name="T0" fmla="+- 0 4575 4540"/>
                              <a:gd name="T1" fmla="*/ T0 w 57"/>
                              <a:gd name="T2" fmla="+- 0 -1011 -1182"/>
                              <a:gd name="T3" fmla="*/ -1011 h 177"/>
                              <a:gd name="T4" fmla="+- 0 4562 4540"/>
                              <a:gd name="T5" fmla="*/ T4 w 57"/>
                              <a:gd name="T6" fmla="+- 0 -1011 -1182"/>
                              <a:gd name="T7" fmla="*/ -1011 h 177"/>
                              <a:gd name="T8" fmla="+- 0 4562 4540"/>
                              <a:gd name="T9" fmla="*/ T8 w 57"/>
                              <a:gd name="T10" fmla="+- 0 -1005 -1182"/>
                              <a:gd name="T11" fmla="*/ -1005 h 177"/>
                              <a:gd name="T12" fmla="+- 0 4575 4540"/>
                              <a:gd name="T13" fmla="*/ T12 w 57"/>
                              <a:gd name="T14" fmla="+- 0 -1005 -1182"/>
                              <a:gd name="T15" fmla="*/ -1005 h 177"/>
                              <a:gd name="T16" fmla="+- 0 4575 4540"/>
                              <a:gd name="T17" fmla="*/ T16 w 57"/>
                              <a:gd name="T18" fmla="+- 0 -1011 -1182"/>
                              <a:gd name="T19" fmla="*/ -1011 h 177"/>
                              <a:gd name="T20" fmla="+- 0 4597 4540"/>
                              <a:gd name="T21" fmla="*/ T20 w 57"/>
                              <a:gd name="T22" fmla="+- 0 -1094 -1182"/>
                              <a:gd name="T23" fmla="*/ -1094 h 177"/>
                              <a:gd name="T24" fmla="+- 0 4569 4540"/>
                              <a:gd name="T25" fmla="*/ T24 w 57"/>
                              <a:gd name="T26" fmla="+- 0 -1182 -1182"/>
                              <a:gd name="T27" fmla="*/ -1182 h 177"/>
                              <a:gd name="T28" fmla="+- 0 4540 4540"/>
                              <a:gd name="T29" fmla="*/ T28 w 57"/>
                              <a:gd name="T30" fmla="+- 0 -1094 -1182"/>
                              <a:gd name="T31" fmla="*/ -1094 h 177"/>
                              <a:gd name="T32" fmla="+- 0 4597 4540"/>
                              <a:gd name="T33" fmla="*/ T32 w 57"/>
                              <a:gd name="T34" fmla="+- 0 -1094 -1182"/>
                              <a:gd name="T35" fmla="*/ -1094 h 17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7" h="177">
                                <a:moveTo>
                                  <a:pt x="35" y="171"/>
                                </a:moveTo>
                                <a:lnTo>
                                  <a:pt x="22" y="171"/>
                                </a:lnTo>
                                <a:lnTo>
                                  <a:pt x="22" y="177"/>
                                </a:lnTo>
                                <a:lnTo>
                                  <a:pt x="35" y="177"/>
                                </a:lnTo>
                                <a:lnTo>
                                  <a:pt x="35" y="171"/>
                                </a:lnTo>
                                <a:close/>
                                <a:moveTo>
                                  <a:pt x="57" y="88"/>
                                </a:moveTo>
                                <a:lnTo>
                                  <a:pt x="29" y="0"/>
                                </a:lnTo>
                                <a:lnTo>
                                  <a:pt x="0" y="88"/>
                                </a:lnTo>
                                <a:lnTo>
                                  <a:pt x="57" y="8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8" name="docshape128"/>
                        <wps:cNvSpPr>
                          <a:spLocks/>
                        </wps:cNvSpPr>
                        <wps:spPr bwMode="auto">
                          <a:xfrm>
                            <a:off x="4540" y="-1182"/>
                            <a:ext cx="57" cy="88"/>
                          </a:xfrm>
                          <a:custGeom>
                            <a:avLst/>
                            <a:gdLst>
                              <a:gd name="T0" fmla="+- 0 4569 4540"/>
                              <a:gd name="T1" fmla="*/ T0 w 57"/>
                              <a:gd name="T2" fmla="+- 0 -1182 -1182"/>
                              <a:gd name="T3" fmla="*/ -1182 h 88"/>
                              <a:gd name="T4" fmla="+- 0 4597 4540"/>
                              <a:gd name="T5" fmla="*/ T4 w 57"/>
                              <a:gd name="T6" fmla="+- 0 -1094 -1182"/>
                              <a:gd name="T7" fmla="*/ -1094 h 88"/>
                              <a:gd name="T8" fmla="+- 0 4540 4540"/>
                              <a:gd name="T9" fmla="*/ T8 w 57"/>
                              <a:gd name="T10" fmla="+- 0 -1094 -1182"/>
                              <a:gd name="T11" fmla="*/ -1094 h 88"/>
                              <a:gd name="T12" fmla="+- 0 4569 4540"/>
                              <a:gd name="T13" fmla="*/ T12 w 57"/>
                              <a:gd name="T14" fmla="+- 0 -1182 -1182"/>
                              <a:gd name="T15" fmla="*/ -1182 h 88"/>
                            </a:gdLst>
                            <a:ahLst/>
                            <a:cxnLst>
                              <a:cxn ang="0">
                                <a:pos x="T1" y="T3"/>
                              </a:cxn>
                              <a:cxn ang="0">
                                <a:pos x="T5" y="T7"/>
                              </a:cxn>
                              <a:cxn ang="0">
                                <a:pos x="T9" y="T11"/>
                              </a:cxn>
                              <a:cxn ang="0">
                                <a:pos x="T13" y="T15"/>
                              </a:cxn>
                            </a:cxnLst>
                            <a:rect l="0" t="0" r="r" b="b"/>
                            <a:pathLst>
                              <a:path w="57" h="88">
                                <a:moveTo>
                                  <a:pt x="29" y="0"/>
                                </a:moveTo>
                                <a:lnTo>
                                  <a:pt x="57" y="88"/>
                                </a:lnTo>
                                <a:lnTo>
                                  <a:pt x="0" y="88"/>
                                </a:lnTo>
                                <a:lnTo>
                                  <a:pt x="29" y="0"/>
                                </a:lnTo>
                                <a:close/>
                              </a:path>
                            </a:pathLst>
                          </a:custGeom>
                          <a:noFill/>
                          <a:ln w="781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1649ABEF" id="Группа 302" o:spid="_x0000_s1026" style="width:258.4pt;height:124.5pt;mso-position-horizontal-relative:char;mso-position-vertical-relative:line" coordorigin="1195,-2935" coordsize="5168,249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">
                <v:shape id="docshape109" o:spid="_x0000_s1027" style="position:absolute;left:5134;top:-1004;width:406;height:95;visibility:visible;mso-wrap-style:square;v-text-anchor:top" coordsize="406,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" path="m61,55l60,49r,-11l55,26,52,23,47,19r,30l15,49r,-5l15,41r1,-3l24,25,35,23r10,9l47,49r,-30l46,18,32,15,18,18,8,26,2,38,,55,2,71,8,84r10,8l34,95r9,l52,92r6,-4l58,86r,-2l40,86,25,82,16,72,15,55r46,xm148,18r-28,l120,21r12,2l111,75,89,23r12,-2l101,18r-35,l65,23r6,-1l74,23r31,72l111,95,141,23r7,-2l148,18xm215,55r,-6l214,38,209,26r-2,-3l201,19r,30l169,49r,-5l169,41r1,-3l178,25r12,-2l199,32r2,17l201,19r-1,-1l186,15r-14,3l162,26r-6,12l154,55r2,16l162,84r10,8l188,95r9,l206,92r6,-4l212,86r,-2l194,86,179,82,171,72,169,55r46,xm301,87r-7,2l291,87r,-49l286,22,274,16r-15,1l246,24r-1,-6l224,18r-1,6l230,22r3,1l233,87r-3,2l223,87r1,6l257,93r,-4l246,87r,-60l257,25r10,l275,30r2,9l277,87r-10,2l267,93r33,l301,87xm347,85r-9,2l326,87r1,-12l327,24r17,l344,18r-17,l327,r-5,l314,18r-3,2l303,18r1,6l314,24r,53l317,88r9,6l337,94r10,-4l347,85xm406,72l400,57,387,50,374,45,366,34,365,23r13,-3l387,23r10,l392,35r8,-1l400,18,385,16r-15,1l359,24r-4,13l358,49r8,6l377,59r10,5l394,73r-4,9l381,88,369,86,359,85r5,-13l355,72r,18l371,94r16,-1l400,86r6,-14xe" fillcolor="black" stroked="f">
                  <v:path arrowok="t" o:connecttype="custom" o:connectlocs="60,-966;47,-985;15,-960;24,-979;47,-955;32,-989;2,-966;8,-920;43,-909;58,-918;25,-922;61,-949;120,-983;89,-981;66,-986;74,-981;141,-981;215,-949;209,-978;201,-955;169,-963;190,-981;201,-985;172,-986;154,-949;172,-912;206,-912;212,-920;171,-932;301,-917;291,-966;259,-987;224,-986;233,-981;223,-917;257,-915;257,-979;277,-965;267,-911;347,-919;327,-929;344,-986;322,-1004;303,-986;314,-927;337,-910;406,-932;374,-959;378,-984;392,-969;385,-988;355,-967;377,-945;390,-922;359,-919;355,-914;400,-918" o:connectangles="0,0,0,0,0,0,0,0,0,0,0,0,0,0,0,0,0,0,0,0,0,0,0,0,0,0,0,0,0,0,0,0,0,0,0,0,0,0,0,0,0,0,0,0,0,0,0,0,0,0,0,0,0,0,0,0,0"/>
                </v:shape>
                <v:shape id="docshape110" o:spid="_x0000_s1028" style="position:absolute;left:5250;top:-2095;width:1107;height:388;visibility:visible;mso-wrap-style:square;v-text-anchor:top" coordsize="1107,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" path="m884,r70,10l1015,38r48,42l1094,133r12,61l1094,255r-31,53l1015,350r-61,28l884,387r-663,l151,378,90,350,42,308,11,255,,194,11,133,42,80,90,38,151,10,221,,884,xe" filled="f" strokeweight=".21694mm">
                  <v:path arrowok="t" o:connecttype="custom" o:connectlocs="884,-2095;954,-2085;1015,-2057;1063,-2015;1094,-1962;1106,-1901;1094,-1840;1063,-1787;1015,-1745;954,-1717;884,-1708;221,-1708;151,-1717;90,-1745;42,-1787;11,-1840;0,-1901;11,-1962;42,-2015;90,-2057;151,-2085;221,-2095;884,-2095" o:connectangles="0,0,0,0,0,0,0,0,0,0,0,0,0,0,0,0,0,0,0,0,0,0,0"/>
                </v:shape>
                <v:line id="Line 249" o:spid="_x0000_s1029" style="position:absolute;visibility:visible;mso-wrap-style:square" from="1779,-1495" to="1779,-14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" strokeweight=".21694mm"/>
                <v:shape id="docshape111" o:spid="_x0000_s1030" style="position:absolute;left:1750;top:-1682;width:57;height:193;visibility:visible;mso-wrap-style:square;v-text-anchor:top" coordsize="57,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" path="m34,186r-12,l22,192r12,l34,186xm56,87l28,,,87r56,xe" fillcolor="black" stroked="f">
                  <v:path arrowok="t" o:connecttype="custom" o:connectlocs="34,-1495;22,-1495;22,-1489;34,-1489;34,-1495;56,-1594;28,-1681;0,-1594;56,-1594" o:connectangles="0,0,0,0,0,0,0,0,0"/>
                </v:shape>
                <v:shape id="docshape112" o:spid="_x0000_s1031" style="position:absolute;left:1750;top:-1682;width:57;height:88;visibility:visible;mso-wrap-style:square;v-text-anchor:top" coordsize="57,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" path="m28,l56,87,,87,28,xe" filled="f" strokeweight=".21694mm">
                  <v:path arrowok="t" o:connecttype="custom" o:connectlocs="28,-1681;56,-1594;0,-1594;28,-1681" o:connectangles="0,0,0,0"/>
                </v:shape>
                <v:shape id="docshape113" o:spid="_x0000_s1032" style="position:absolute;left:1195;top:-778;width:3874;height:2;visibility:visible;mso-wrap-style:square;v-text-anchor:top" coordsize="38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" path="m9,l3874,m9,l,e" filled="f" strokeweight=".32525mm">
                  <v:path arrowok="t" o:connecttype="custom" o:connectlocs="9,0;3874,0;9,0;0,0" o:connectangles="0,0,0,0"/>
                </v:shape>
                <v:shape id="docshape114" o:spid="_x0000_s1033" style="position:absolute;left:5077;top:-807;width:88;height:57;visibility:visible;mso-wrap-style:square;v-text-anchor:top" coordsize="88,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" path="m,l,56,87,28,,xe" fillcolor="black" stroked="f">
                  <v:path arrowok="t" o:connecttype="custom" o:connectlocs="0,-806;0,-750;87,-778;0,-806" o:connectangles="0,0,0,0"/>
                </v:shape>
                <v:shape id="docshape115" o:spid="_x0000_s1034" style="position:absolute;left:5077;top:-807;width:88;height:57;visibility:visible;mso-wrap-style:square;v-text-anchor:top" coordsize="88,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" path="m87,28l,56,,,87,28xe" filled="f" strokeweight=".32525mm">
                  <v:path arrowok="t" o:connecttype="custom" o:connectlocs="87,-778;0,-750;0,-806;87,-778" o:connectangles="0,0,0,0"/>
                </v:shape>
                <v:shape id="docshape116" o:spid="_x0000_s1035" style="position:absolute;left:1791;top:-772;width:2;height:117;visibility:visible;mso-wrap-style:square;v-text-anchor:top" coordsize="2,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" path="m,111l,m,111r,6e" filled="f" strokeweight=".21694mm">
                  <v:path arrowok="t" o:connecttype="custom" o:connectlocs="0,-661;0,-772;0,-661;0,-655" o:connectangles="0,0,0,0"/>
                </v:shape>
                <v:line id="Line 256" o:spid="_x0000_s1036" style="position:absolute;visibility:visible;mso-wrap-style:square" from="1791,-772" to="1791,-7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" strokeweight=".21694mm"/>
                <v:shape id="docshape117" o:spid="_x0000_s1037" style="position:absolute;left:3351;top:-772;width:2;height:117;visibility:visible;mso-wrap-style:square;v-text-anchor:top" coordsize="2,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" path="m,111l,m,111r,6e" filled="f" strokeweight=".21694mm">
                  <v:path arrowok="t" o:connecttype="custom" o:connectlocs="0,-661;0,-772;0,-661;0,-655" o:connectangles="0,0,0,0"/>
                </v:shape>
                <v:line id="Line 258" o:spid="_x0000_s1038" style="position:absolute;visibility:visible;mso-wrap-style:square" from="3352,-772" to="3352,-7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" strokeweight=".21694mm"/>
                <v:shape id="docshape118" o:spid="_x0000_s1039" style="position:absolute;left:4580;top:-772;width:2;height:117;visibility:visible;mso-wrap-style:square;v-text-anchor:top" coordsize="2,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" path="m,111l,m,111r,6e" filled="f" strokeweight=".21694mm">
                  <v:path arrowok="t" o:connecttype="custom" o:connectlocs="0,-661;0,-772;0,-661;0,-655" o:connectangles="0,0,0,0"/>
                </v:shape>
                <v:line id="Line 260" o:spid="_x0000_s1040" style="position:absolute;visibility:visible;mso-wrap-style:square" from="4581,-772" to="4581,-7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" strokeweight=".21694mm"/>
                <v:shape id="docshape119" o:spid="_x0000_s1041" style="position:absolute;left:1573;top:-596;width:287;height:145;visibility:visible;mso-wrap-style:square;v-text-anchor:top" coordsize="28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" path="m67,30r-21,l54,1,51,,47,1,39,12r-9,9l21,27r-8,3l7,32,4,34r,4l24,38,4,115r-3,9l,132r,9l4,144r8,l21,142r9,-5l38,128,49,113r-3,-2l33,127r-5,5l22,132r-2,-1l20,127r1,-3l44,38r21,l67,30xm286,67r-145,l141,84r145,l286,67xe" fillcolor="black" stroked="f">
                  <v:path arrowok="t" o:connecttype="custom" o:connectlocs="67,-565;46,-565;54,-594;51,-595;47,-594;39,-583;30,-574;21,-568;13,-565;7,-563;4,-561;4,-557;24,-557;4,-480;1,-471;0,-463;0,-454;4,-451;12,-451;21,-453;30,-458;38,-467;49,-482;46,-484;33,-468;28,-463;22,-463;20,-464;20,-468;21,-471;44,-557;65,-557;67,-565;286,-528;141,-528;141,-511;286,-511;286,-528" o:connectangles="0,0,0,0,0,0,0,0,0,0,0,0,0,0,0,0,0,0,0,0,0,0,0,0,0,0,0,0,0,0,0,0,0,0,0,0,0,0"/>
                </v:shape>
                <v:shape id="docshape120" o:spid="_x0000_s1042" type="#_x0000_t75" style="position:absolute;left:1929;top:-624;width:232;height:1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">
                  <v:imagedata r:id="rId75" o:title=""/>
                </v:shape>
                <v:shape id="docshape121" o:spid="_x0000_s1043" style="position:absolute;left:3109;top:-624;width:1513;height:179;visibility:visible;mso-wrap-style:square;v-text-anchor:top" coordsize="1513,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" path="m67,65r-21,l54,37,51,34r-3,3l40,47,30,56r-9,6l13,66,7,67,5,69r,4l24,73,4,150r-2,8l,167r,9l5,179r7,l21,178r9,-6l39,163,49,148r-3,-2l33,162r-4,4l22,166r-1,l21,162r,-4l44,73r22,l67,65xm286,102r-145,l141,119r145,l286,102xm463,172r-20,l439,168,439,1,436,,389,24r,4l401,23r5,-1l414,22r2,4l416,166r-5,5l391,172r,4l463,176r,-4xm1512,59r-21,l1499,30r-2,-2l1493,30r-8,11l1475,50r-9,6l1459,59r-7,2l1450,62r,5l1470,67r-21,77l1447,152r-2,9l1445,170r5,3l1457,173r10,-2l1475,166r9,-9l1494,142r-3,-2l1478,156r-4,4l1467,160r-1,l1466,156r1,-4l1489,67r22,l1512,59xe" fillcolor="black" stroked="f">
                  <v:path arrowok="t" o:connecttype="custom" o:connectlocs="46,-559;51,-590;40,-577;21,-562;7,-557;5,-551;4,-474;0,-457;5,-445;21,-446;39,-461;46,-478;29,-458;21,-458;21,-466;66,-551;286,-522;141,-505;286,-522;443,-452;439,-623;389,-600;401,-601;414,-602;416,-458;391,-452;463,-448;1512,-565;1499,-594;1493,-594;1475,-574;1459,-565;1450,-562;1470,-557;1447,-472;1445,-454;1457,-451;1475,-458;1494,-482;1478,-468;1467,-464;1466,-468;1489,-557;1512,-565" o:connectangles="0,0,0,0,0,0,0,0,0,0,0,0,0,0,0,0,0,0,0,0,0,0,0,0,0,0,0,0,0,0,0,0,0,0,0,0,0,0,0,0,0,0,0,0"/>
                </v:shape>
                <v:shape id="docshape122" o:spid="_x0000_s1044" type="#_x0000_t75" style="position:absolute;left:1265;top:-1008;width:3694;height: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">
                  <v:imagedata r:id="rId76" o:title=""/>
                </v:shape>
                <v:line id="Line 265" o:spid="_x0000_s1045" style="position:absolute;visibility:visible;mso-wrap-style:square" from="1779,-1011" to="1779,-10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" strokeweight=".21694mm"/>
                <v:shape id="docshape123" o:spid="_x0000_s1046" style="position:absolute;left:1750;top:-1182;width:57;height:177;visibility:visible;mso-wrap-style:square;v-text-anchor:top" coordsize="57,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" path="m34,171r-12,l22,177r12,l34,171xm56,88l28,,,88r56,xe" fillcolor="black" stroked="f">
                  <v:path arrowok="t" o:connecttype="custom" o:connectlocs="34,-1011;22,-1011;22,-1005;34,-1005;34,-1011;56,-1094;28,-1182;0,-1094;56,-1094" o:connectangles="0,0,0,0,0,0,0,0,0"/>
                </v:shape>
                <v:shape id="docshape124" o:spid="_x0000_s1047" style="position:absolute;left:1750;top:-1182;width:57;height:88;visibility:visible;mso-wrap-style:square;v-text-anchor:top" coordsize="57,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" path="m28,l56,88,,88,28,xe" filled="f" strokeweight=".21694mm">
                  <v:path arrowok="t" o:connecttype="custom" o:connectlocs="28,-1182;56,-1094;0,-1094;28,-1182" o:connectangles="0,0,0,0"/>
                </v:shape>
                <v:shape id="docshape125" o:spid="_x0000_s1048" style="position:absolute;left:2470;top:-1907;width:185;height:34;visibility:visible;mso-wrap-style:square;v-text-anchor:top" coordsize="185,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" path="m176,l159,r-8,7l151,26r7,7l178,33r6,-8l184,7,176,xm100,l83,,75,7r,19l82,33r20,l108,25r,-18l100,xm24,l8,,,7,,26r6,7l26,33r6,-8l32,7,24,xe" fillcolor="black" stroked="f">
                  <v:path arrowok="t" o:connecttype="custom" o:connectlocs="176,-1906;159,-1906;151,-1899;151,-1880;158,-1873;178,-1873;184,-1881;184,-1899;176,-1906;100,-1906;83,-1906;75,-1899;75,-1880;82,-1873;102,-1873;108,-1881;108,-1899;100,-1906;24,-1906;8,-1906;0,-1899;0,-1880;6,-1873;26,-1873;32,-1881;32,-1899;24,-1906" o:connectangles="0,0,0,0,0,0,0,0,0,0,0,0,0,0,0,0,0,0,0,0,0,0,0,0,0,0,0"/>
                </v:shape>
                <v:shape id="docshape126" o:spid="_x0000_s1049" type="#_x0000_t75" style="position:absolute;left:1219;top:-2935;width:4929;height:19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">
                  <v:imagedata r:id="rId77" o:title=""/>
                </v:shape>
                <v:line id="Line 270" o:spid="_x0000_s1050" style="position:absolute;visibility:visible;mso-wrap-style:square" from="4569,-1011" to="4569,-10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" strokeweight=".21694mm"/>
                <v:shape id="docshape127" o:spid="_x0000_s1051" style="position:absolute;left:4540;top:-1182;width:57;height:177;visibility:visible;mso-wrap-style:square;v-text-anchor:top" coordsize="57,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" path="m35,171r-13,l22,177r13,l35,171xm57,88l29,,,88r57,xe" fillcolor="black" stroked="f">
                  <v:path arrowok="t" o:connecttype="custom" o:connectlocs="35,-1011;22,-1011;22,-1005;35,-1005;35,-1011;57,-1094;29,-1182;0,-1094;57,-1094" o:connectangles="0,0,0,0,0,0,0,0,0"/>
                </v:shape>
                <v:shape id="docshape128" o:spid="_x0000_s1052" style="position:absolute;left:4540;top:-1182;width:57;height:88;visibility:visible;mso-wrap-style:square;v-text-anchor:top" coordsize="57,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" path="m29,l57,88,,88,29,xe" filled="f" strokeweight=".21694mm">
                  <v:path arrowok="t" o:connecttype="custom" o:connectlocs="29,-1182;57,-1094;0,-1094;29,-1182" o:connectangles="0,0,0,0"/>
                </v:shape>
                <w10:anchorlock/>
              </v:group>
            </w:pict>
          </mc:Fallback>
        </mc:AlternateContent>
      </w:r>
      <w:r w:rsidRPr="00922B26">
        <w:rPr>
          <w:noProof/>
          <w:sz w:val="28"/>
          <w:szCs w:val="28"/>
          <w:lang w:val="ru-RU"/>
        </w:rPr>
        <w:drawing>
          <wp:inline distT="0" distB="0" distL="0" distR="0" wp14:anchorId="258819C0" wp14:editId="715091F8">
            <wp:extent cx="2505075" cy="1887627"/>
            <wp:effectExtent l="0" t="0" r="0" b="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r="9841"/>
                    <a:stretch/>
                  </pic:blipFill>
                  <pic:spPr bwMode="auto">
                    <a:xfrm>
                      <a:off x="0" y="0"/>
                      <a:ext cx="2516463" cy="1896208"/>
                    </a:xfrm>
                    <a:prstGeom prst="rect">
                      <a:avLst/>
                    </a:prstGeom>
                    <a:ln>
                      <a:noFill/>
                    </a:ln>
                    <a:extLst>
                      <a:ext uri="{53640926-AAD7-44D8-BBD7-CCE9431645EC}">
                        <a14:shadowObscured xmlns:a14="http://schemas.microsoft.com/office/drawing/2010/main"/>
                      </a:ext>
                    </a:extLst>
                  </pic:spPr>
                </pic:pic>
              </a:graphicData>
            </a:graphic>
          </wp:inline>
        </w:drawing>
      </w:r>
    </w:p>
    <w:p w14:paraId="46F88A01" w14:textId="77777777" w:rsidR="00FE599C" w:rsidRPr="00FE599C" w:rsidRDefault="00922B26" w:rsidP="00FE599C">
      <w:pPr>
        <w:pStyle w:val="af"/>
        <w:rPr>
          <w:lang w:val="ru-RU"/>
        </w:rPr>
      </w:pPr>
      <w:bookmarkStart w:id="86" w:name="_Ref91670924"/>
      <w:r w:rsidRPr="00922B26">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0</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6</w:t>
      </w:r>
      <w:r w:rsidR="00AF6891">
        <w:rPr>
          <w:lang w:val="ru-RU"/>
        </w:rPr>
        <w:fldChar w:fldCharType="end"/>
      </w:r>
      <w:bookmarkEnd w:id="86"/>
      <w:r>
        <w:rPr>
          <w:lang w:val="ru-RU"/>
        </w:rPr>
        <w:t xml:space="preserve"> </w:t>
      </w:r>
      <w:r w:rsidRPr="009273DC">
        <w:rPr>
          <w:lang w:val="ru-RU"/>
        </w:rPr>
        <w:t xml:space="preserve">Модуль картирования: </w:t>
      </w:r>
      <w:r w:rsidR="00FE599C" w:rsidRPr="00FE599C">
        <w:rPr>
          <w:lang w:val="ru-RU"/>
        </w:rPr>
        <w:t xml:space="preserve">: (a) </w:t>
      </w:r>
      <w:proofErr w:type="spellStart"/>
      <w:r w:rsidR="00FE599C" w:rsidRPr="00FE599C">
        <w:rPr>
          <w:lang w:val="ru-RU"/>
        </w:rPr>
        <w:t>Стереонаблюдения</w:t>
      </w:r>
      <w:proofErr w:type="spellEnd"/>
      <w:r w:rsidR="00FE599C" w:rsidRPr="00FE599C">
        <w:rPr>
          <w:lang w:val="ru-RU"/>
        </w:rPr>
        <w:t xml:space="preserve"> (временные поверхности) создаются в выбранные моменты времени t, …​,t - M (например, 20 Гц) и подаются в модуль отображения вместе с событиями и положением камеры. Обратные оценки глубины, представленные вероятностными распределениями p(D t−k), распространяются на общее время t и объединяются для получения обратной карты глубины p(D*). Для создания p(D*) мы объединяем оценки из 20 </w:t>
      </w:r>
      <w:proofErr w:type="spellStart"/>
      <w:r w:rsidR="00FE599C" w:rsidRPr="00FE599C">
        <w:rPr>
          <w:lang w:val="ru-RU"/>
        </w:rPr>
        <w:t>стереонаблюдений</w:t>
      </w:r>
      <w:proofErr w:type="spellEnd"/>
      <w:r w:rsidR="00FE599C" w:rsidRPr="00FE599C">
        <w:rPr>
          <w:lang w:val="ru-RU"/>
        </w:rPr>
        <w:t xml:space="preserve"> (т.е. M = 19). (b) Принимая слияние от t - 1 до t в качестве примера, правила слияния указаны в пунктирном прямоугольнике, который представляет собой область 3 × 3 плоскости изображения (пиксели отмечены сеткой серых точек). Трехмерная точка, соответствующая средней глубине p(D t−1), проецируется на плоскость изображения в момент времени t в виде синей точки. Такая синяя точка и p(D t−1) влияют (т.е. присваивают, объединяют или заменяют) распределения p(D*), оцененные по четырем ближайшим пикселям. (a) Блок-схема модуля отображения. (b) Правила слияния глубины в местах на сетке 3 × 3 пикселя.</w:t>
      </w:r>
    </w:p>
    <w:p w14:paraId="7C11EB7D" w14:textId="77777777" w:rsidR="00922B26" w:rsidRPr="00922B26" w:rsidRDefault="00922B26" w:rsidP="00922B26">
      <w:pPr>
        <w:pStyle w:val="3"/>
      </w:pPr>
      <w:r w:rsidRPr="00922B26">
        <w:t>Алгоритм 1: Обратная оценка глубины.</w:t>
      </w:r>
    </w:p>
    <w:p w14:paraId="5684131E" w14:textId="77777777" w:rsidR="00922B26" w:rsidRPr="00922B26" w:rsidRDefault="00922B26" w:rsidP="00922B26">
      <w:pPr>
        <w:spacing w:after="160" w:line="259" w:lineRule="auto"/>
        <w:rPr>
          <w:sz w:val="28"/>
          <w:szCs w:val="28"/>
          <w:lang w:val="ru-RU"/>
        </w:rPr>
      </w:pPr>
      <w:r w:rsidRPr="00922B26">
        <w:rPr>
          <w:sz w:val="28"/>
          <w:szCs w:val="28"/>
          <w:lang w:val="ru-RU"/>
        </w:rPr>
        <w:t>Для каждого события, выбрать соответствующий патч, провести оптимизацию с учетом Якобиана.</w:t>
      </w:r>
    </w:p>
    <w:p w14:paraId="23DE57B7" w14:textId="77777777" w:rsidR="00922B26" w:rsidRPr="00922B26" w:rsidRDefault="00922B26" w:rsidP="00922B26">
      <w:pPr>
        <w:numPr>
          <w:ilvl w:val="0"/>
          <w:numId w:val="33"/>
        </w:numPr>
        <w:spacing w:after="160" w:line="259" w:lineRule="auto"/>
        <w:rPr>
          <w:sz w:val="28"/>
          <w:szCs w:val="28"/>
          <w:lang w:val="ru-RU"/>
        </w:rPr>
      </w:pPr>
      <w:r w:rsidRPr="00922B26">
        <w:rPr>
          <w:sz w:val="28"/>
          <w:szCs w:val="28"/>
          <w:lang w:val="ru-RU"/>
        </w:rPr>
        <w:t>пока не найдено решение</w:t>
      </w:r>
    </w:p>
    <w:p w14:paraId="23D7DDF3" w14:textId="77777777" w:rsidR="00922B26" w:rsidRPr="00922B26" w:rsidRDefault="00922B26" w:rsidP="00922B26">
      <w:pPr>
        <w:numPr>
          <w:ilvl w:val="1"/>
          <w:numId w:val="33"/>
        </w:numPr>
        <w:spacing w:after="160" w:line="259" w:lineRule="auto"/>
        <w:rPr>
          <w:sz w:val="28"/>
          <w:szCs w:val="28"/>
          <w:lang w:val="ru-RU"/>
        </w:rPr>
      </w:pPr>
      <w:r w:rsidRPr="00922B26">
        <w:rPr>
          <w:sz w:val="28"/>
          <w:szCs w:val="28"/>
          <w:lang w:val="ru-RU"/>
        </w:rPr>
        <w:t>Вычислите остатки r(ρ) в (4).</w:t>
      </w:r>
    </w:p>
    <w:p w14:paraId="2B6A7E48" w14:textId="77777777" w:rsidR="00922B26" w:rsidRPr="00922B26" w:rsidRDefault="00922B26" w:rsidP="00922B26">
      <w:pPr>
        <w:numPr>
          <w:ilvl w:val="1"/>
          <w:numId w:val="33"/>
        </w:numPr>
        <w:spacing w:after="160" w:line="259" w:lineRule="auto"/>
        <w:rPr>
          <w:sz w:val="28"/>
          <w:szCs w:val="28"/>
          <w:lang w:val="ru-RU"/>
        </w:rPr>
      </w:pPr>
      <w:r w:rsidRPr="00922B26">
        <w:rPr>
          <w:sz w:val="28"/>
          <w:szCs w:val="28"/>
          <w:lang w:val="ru-RU"/>
        </w:rPr>
        <w:t>Вычислить якобиан J(ρ) (аналитические производные).</w:t>
      </w:r>
    </w:p>
    <w:p w14:paraId="2F7B632E" w14:textId="77777777" w:rsidR="00922B26" w:rsidRPr="00922B26" w:rsidRDefault="00922B26" w:rsidP="00922B26">
      <w:pPr>
        <w:numPr>
          <w:ilvl w:val="1"/>
          <w:numId w:val="33"/>
        </w:numPr>
        <w:spacing w:after="160" w:line="259" w:lineRule="auto"/>
        <w:rPr>
          <w:sz w:val="28"/>
          <w:szCs w:val="28"/>
          <w:lang w:val="ru-RU"/>
        </w:rPr>
      </w:pPr>
      <w:r w:rsidRPr="00922B26">
        <w:rPr>
          <w:sz w:val="28"/>
          <w:szCs w:val="28"/>
          <w:lang w:val="ru-RU"/>
        </w:rPr>
        <w:t xml:space="preserve">Обновление: </w:t>
      </w:r>
      <w:proofErr w:type="spellStart"/>
      <w:r w:rsidRPr="00922B26">
        <w:rPr>
          <w:sz w:val="28"/>
          <w:szCs w:val="28"/>
          <w:lang w:val="ru-RU"/>
        </w:rPr>
        <w:t>ρρ</w:t>
      </w:r>
      <w:proofErr w:type="spellEnd"/>
      <w:r w:rsidRPr="00922B26">
        <w:rPr>
          <w:sz w:val="28"/>
          <w:szCs w:val="28"/>
          <w:lang w:val="ru-RU"/>
        </w:rPr>
        <w:t xml:space="preserve"> + </w:t>
      </w:r>
      <w:proofErr w:type="spellStart"/>
      <w:r w:rsidRPr="00922B26">
        <w:rPr>
          <w:sz w:val="28"/>
          <w:szCs w:val="28"/>
          <w:lang w:val="ru-RU"/>
        </w:rPr>
        <w:t>Δρ</w:t>
      </w:r>
      <w:proofErr w:type="spellEnd"/>
      <w:r w:rsidRPr="00922B26">
        <w:rPr>
          <w:sz w:val="28"/>
          <w:szCs w:val="28"/>
          <w:lang w:val="ru-RU"/>
        </w:rPr>
        <w:t>, используя (7).</w:t>
      </w:r>
    </w:p>
    <w:p w14:paraId="2B989914" w14:textId="77777777" w:rsidR="00922B26" w:rsidRPr="00922B26" w:rsidRDefault="00922B26" w:rsidP="00922B26">
      <w:pPr>
        <w:numPr>
          <w:ilvl w:val="2"/>
          <w:numId w:val="33"/>
        </w:numPr>
        <w:spacing w:after="160" w:line="259" w:lineRule="auto"/>
        <w:rPr>
          <w:sz w:val="28"/>
          <w:szCs w:val="28"/>
          <w:lang w:val="ru-RU"/>
        </w:rPr>
      </w:pPr>
      <w:r w:rsidRPr="00922B26">
        <w:rPr>
          <w:sz w:val="28"/>
          <w:szCs w:val="28"/>
          <w:lang w:val="ru-RU"/>
        </w:rPr>
        <w:t xml:space="preserve">возврат результата </w:t>
      </w:r>
      <w:proofErr w:type="spellStart"/>
      <w:r w:rsidRPr="00922B26">
        <w:rPr>
          <w:sz w:val="28"/>
          <w:szCs w:val="28"/>
          <w:lang w:val="ru-RU"/>
        </w:rPr>
        <w:t>конвергированной</w:t>
      </w:r>
      <w:proofErr w:type="spellEnd"/>
      <w:r w:rsidRPr="00922B26">
        <w:rPr>
          <w:sz w:val="28"/>
          <w:szCs w:val="28"/>
          <w:lang w:val="ru-RU"/>
        </w:rPr>
        <w:t xml:space="preserve"> обратной глубины ρ (т.е. ρ *на рис. 4).</w:t>
      </w:r>
    </w:p>
    <w:p w14:paraId="1835650B" w14:textId="77777777" w:rsidR="00922B26" w:rsidRPr="00922B26" w:rsidRDefault="00922B26" w:rsidP="00922B26">
      <w:pPr>
        <w:spacing w:after="160" w:line="259" w:lineRule="auto"/>
        <w:rPr>
          <w:sz w:val="28"/>
          <w:szCs w:val="28"/>
          <w:lang w:val="ru-RU"/>
        </w:rPr>
      </w:pPr>
      <w:r w:rsidRPr="00922B26">
        <w:rPr>
          <w:sz w:val="28"/>
          <w:szCs w:val="28"/>
          <w:lang w:val="ru-RU"/>
        </w:rPr>
        <w:t xml:space="preserve">Такая реконструкция приближается к </w:t>
      </w:r>
      <w:proofErr w:type="spellStart"/>
      <w:r w:rsidRPr="00922B26">
        <w:rPr>
          <w:sz w:val="28"/>
          <w:szCs w:val="28"/>
          <w:lang w:val="ru-RU"/>
        </w:rPr>
        <w:t>полуплотному</w:t>
      </w:r>
      <w:proofErr w:type="spellEnd"/>
      <w:r w:rsidRPr="00922B26">
        <w:rPr>
          <w:sz w:val="28"/>
          <w:szCs w:val="28"/>
          <w:lang w:val="ru-RU"/>
        </w:rPr>
        <w:t xml:space="preserve"> уровню, создавая значения глубины для большинства краевых пикселей.</w:t>
      </w:r>
    </w:p>
    <w:p w14:paraId="53720321" w14:textId="77777777" w:rsidR="00922B26" w:rsidRPr="00922B26" w:rsidRDefault="00922B26" w:rsidP="00922B26">
      <w:pPr>
        <w:spacing w:after="160" w:line="259" w:lineRule="auto"/>
        <w:rPr>
          <w:sz w:val="28"/>
          <w:szCs w:val="28"/>
          <w:lang w:val="ru-RU"/>
        </w:rPr>
      </w:pPr>
      <w:r w:rsidRPr="00922B26">
        <w:rPr>
          <w:sz w:val="28"/>
          <w:szCs w:val="28"/>
          <w:lang w:val="ru-RU"/>
        </w:rPr>
        <w:t xml:space="preserve">Вероятностная модель оценки обратной глубины: моделируется обратная глубина в пикселе на опорном виде не числом ρ, а фактическим распределением вероятности. Алгоритм 1 обеспечивает "среднее" значение ρ. Теперь известно, как распространяется неопределенность (т.е. разброс вокруг </w:t>
      </w:r>
      <w:r w:rsidRPr="00922B26">
        <w:rPr>
          <w:sz w:val="28"/>
          <w:szCs w:val="28"/>
          <w:lang w:val="ru-RU"/>
        </w:rPr>
        <w:lastRenderedPageBreak/>
        <w:t xml:space="preserve">среднего) поступательное движение стереоустановки между периодами событий и можно провести эмпирическое исследование для определения распределения события и </w:t>
      </w:r>
      <w:proofErr w:type="spellStart"/>
      <w:r w:rsidRPr="00922B26">
        <w:rPr>
          <w:sz w:val="28"/>
          <w:szCs w:val="28"/>
          <w:lang w:val="ru-RU"/>
        </w:rPr>
        <w:t>стереонаблюдения</w:t>
      </w:r>
      <w:proofErr w:type="spellEnd"/>
      <w:r w:rsidRPr="00922B26">
        <w:rPr>
          <w:sz w:val="28"/>
          <w:szCs w:val="28"/>
          <w:lang w:val="ru-RU"/>
        </w:rPr>
        <w:t>, а также оценить постоянные внешние параметры между обеими камерами.</w:t>
      </w:r>
    </w:p>
    <w:p w14:paraId="57EEE24D" w14:textId="77777777" w:rsidR="00922B26" w:rsidRPr="00922B26" w:rsidRDefault="00922B26" w:rsidP="00922B26">
      <w:pPr>
        <w:spacing w:after="160" w:line="259" w:lineRule="auto"/>
        <w:rPr>
          <w:sz w:val="28"/>
          <w:szCs w:val="28"/>
          <w:lang w:val="ru-RU"/>
        </w:rPr>
      </w:pPr>
      <w:r w:rsidRPr="00922B26">
        <w:rPr>
          <w:sz w:val="28"/>
          <w:szCs w:val="28"/>
          <w:lang w:val="ru-RU"/>
        </w:rPr>
        <w:t>Обратная глубина каждого рассматриваемого события оценивается независимо, поэтому вычисления можно распараллелить.</w:t>
      </w:r>
    </w:p>
    <w:p w14:paraId="026C9199" w14:textId="77777777" w:rsidR="00922B26" w:rsidRPr="00922B26" w:rsidRDefault="00922B26" w:rsidP="00922B26">
      <w:pPr>
        <w:pStyle w:val="3"/>
      </w:pPr>
      <w:proofErr w:type="spellStart"/>
      <w:r w:rsidRPr="00922B26">
        <w:t>Полуплотная</w:t>
      </w:r>
      <w:proofErr w:type="spellEnd"/>
      <w:r w:rsidRPr="00922B26">
        <w:t xml:space="preserve"> реконструкция</w:t>
      </w:r>
    </w:p>
    <w:p w14:paraId="1A1A4418" w14:textId="27833803" w:rsidR="00922B26" w:rsidRPr="00922B26" w:rsidRDefault="00922B26" w:rsidP="00922B26">
      <w:pPr>
        <w:spacing w:after="160" w:line="259" w:lineRule="auto"/>
        <w:rPr>
          <w:sz w:val="28"/>
          <w:szCs w:val="28"/>
          <w:lang w:val="ru-RU"/>
        </w:rPr>
      </w:pPr>
      <w:r w:rsidRPr="00922B26">
        <w:rPr>
          <w:sz w:val="28"/>
          <w:szCs w:val="28"/>
          <w:lang w:val="ru-RU"/>
        </w:rPr>
        <w:t xml:space="preserve">Метод трехмерной реконструкции (алгоритм 1), производит обратные оценки глубины для отдельных событий, и в соответствии с параметризацией (см. рис. </w:t>
      </w:r>
      <w:r w:rsidR="00FE599C" w:rsidRPr="00FE599C">
        <w:rPr>
          <w:sz w:val="28"/>
          <w:szCs w:val="28"/>
          <w:lang w:val="ru-RU"/>
        </w:rPr>
        <w:t>0-3</w:t>
      </w:r>
      <w:r w:rsidRPr="00922B26">
        <w:rPr>
          <w:sz w:val="28"/>
          <w:szCs w:val="28"/>
          <w:lang w:val="ru-RU"/>
        </w:rPr>
        <w:t>) каждая оценка имеет свою временную метку.</w:t>
      </w:r>
    </w:p>
    <w:p w14:paraId="7CB31852" w14:textId="6CD1B83F" w:rsidR="00922B26" w:rsidRPr="00922B26" w:rsidRDefault="00922B26" w:rsidP="00922B26">
      <w:pPr>
        <w:spacing w:after="160" w:line="259" w:lineRule="auto"/>
        <w:rPr>
          <w:sz w:val="28"/>
          <w:szCs w:val="28"/>
          <w:lang w:val="ru-RU"/>
        </w:rPr>
      </w:pPr>
      <w:r w:rsidRPr="00922B26">
        <w:rPr>
          <w:sz w:val="28"/>
          <w:szCs w:val="28"/>
          <w:lang w:val="ru-RU"/>
        </w:rPr>
        <w:t xml:space="preserve">Система представляет вероятностный подход для слияния обратных оценок глубины для создания </w:t>
      </w:r>
      <w:proofErr w:type="spellStart"/>
      <w:r w:rsidRPr="00922B26">
        <w:rPr>
          <w:sz w:val="28"/>
          <w:szCs w:val="28"/>
          <w:lang w:val="ru-RU"/>
        </w:rPr>
        <w:t>полуплотной</w:t>
      </w:r>
      <w:proofErr w:type="spellEnd"/>
      <w:r w:rsidRPr="00922B26">
        <w:rPr>
          <w:sz w:val="28"/>
          <w:szCs w:val="28"/>
          <w:lang w:val="ru-RU"/>
        </w:rPr>
        <w:t xml:space="preserve"> карты глубины в текущий момент времени (см. рис. </w:t>
      </w:r>
      <w:r w:rsidR="00FE599C" w:rsidRPr="00FE599C">
        <w:rPr>
          <w:sz w:val="28"/>
          <w:szCs w:val="28"/>
          <w:lang w:val="ru-RU"/>
        </w:rPr>
        <w:t>0-6</w:t>
      </w:r>
      <w:r w:rsidRPr="00922B26">
        <w:rPr>
          <w:sz w:val="28"/>
          <w:szCs w:val="28"/>
          <w:lang w:val="ru-RU"/>
        </w:rPr>
        <w:t xml:space="preserve">), которая в дальнейшем используется для отслеживания. Слияние глубин очень важно, поскольку позволяет отнести все оценки глубины к единому времени, уменьшает неопределенность оцениваемой трехмерной структуры и улучшает плотность реконструкции. Далее используются вероятностные характеристики обратных оценок глубины. На основе этих характеристик представлена стратегия слияния, которая применяется постепенно по мере получения оценок глубины по новым </w:t>
      </w:r>
      <w:proofErr w:type="spellStart"/>
      <w:r w:rsidRPr="00922B26">
        <w:rPr>
          <w:sz w:val="28"/>
          <w:szCs w:val="28"/>
          <w:lang w:val="ru-RU"/>
        </w:rPr>
        <w:t>стереонаблюдениям</w:t>
      </w:r>
      <w:proofErr w:type="spellEnd"/>
      <w:r w:rsidRPr="00922B26">
        <w:rPr>
          <w:sz w:val="28"/>
          <w:szCs w:val="28"/>
          <w:lang w:val="ru-RU"/>
        </w:rPr>
        <w:t>.</w:t>
      </w:r>
    </w:p>
    <w:p w14:paraId="7DB8FD31" w14:textId="75A81C57" w:rsidR="00922B26" w:rsidRPr="00922B26" w:rsidRDefault="00922B26" w:rsidP="00922B26">
      <w:pPr>
        <w:spacing w:after="160" w:line="259" w:lineRule="auto"/>
        <w:rPr>
          <w:sz w:val="28"/>
          <w:szCs w:val="28"/>
          <w:lang w:val="ru-RU"/>
        </w:rPr>
      </w:pPr>
      <w:r w:rsidRPr="00922B26">
        <w:rPr>
          <w:sz w:val="28"/>
          <w:szCs w:val="28"/>
          <w:lang w:val="ru-RU"/>
        </w:rPr>
        <w:t xml:space="preserve">Гистограммы остатков функции глубины представлены на рис. </w:t>
      </w:r>
      <w:r w:rsidR="00FE599C" w:rsidRPr="00FE599C">
        <w:rPr>
          <w:sz w:val="28"/>
          <w:szCs w:val="28"/>
          <w:lang w:val="ru-RU"/>
        </w:rPr>
        <w:t>0-5</w:t>
      </w:r>
      <w:r w:rsidRPr="00922B26">
        <w:rPr>
          <w:sz w:val="28"/>
          <w:szCs w:val="28"/>
          <w:lang w:val="ru-RU"/>
        </w:rPr>
        <w:t xml:space="preserve"> и кажутся хорошо центрированными на нуле (по сравнению с их разбросом и диапазоном абсцисс), и поэтому мы можем установить μ r0. Параметры подогнанных t-распределений Стьюдента приведены в таблице I для двух использованных последовательностей из двух различных наборов данных.</w:t>
      </w:r>
    </w:p>
    <w:p w14:paraId="3CD6474C" w14:textId="0DC352A7" w:rsidR="00922B26" w:rsidRPr="00922B26" w:rsidRDefault="00922B26" w:rsidP="00922B26">
      <w:pPr>
        <w:spacing w:after="160" w:line="259" w:lineRule="auto"/>
        <w:rPr>
          <w:sz w:val="28"/>
          <w:szCs w:val="28"/>
          <w:lang w:val="ru-RU"/>
        </w:rPr>
      </w:pPr>
      <w:r w:rsidRPr="00922B26">
        <w:rPr>
          <w:sz w:val="28"/>
          <w:szCs w:val="28"/>
          <w:lang w:val="ru-RU"/>
        </w:rPr>
        <w:t xml:space="preserve">Соответствующее место в плоскости целевого изображения обычно имеет нецелую координату x </w:t>
      </w:r>
      <w:proofErr w:type="spellStart"/>
      <w:r w:rsidRPr="00922B26">
        <w:rPr>
          <w:sz w:val="28"/>
          <w:szCs w:val="28"/>
          <w:lang w:val="ru-RU"/>
        </w:rPr>
        <w:t>float</w:t>
      </w:r>
      <w:proofErr w:type="spellEnd"/>
      <w:r w:rsidRPr="00922B26">
        <w:rPr>
          <w:sz w:val="28"/>
          <w:szCs w:val="28"/>
          <w:lang w:val="ru-RU"/>
        </w:rPr>
        <w:t xml:space="preserve">. Следовательно, распространяемая обратная глубина будет влиять на распределения в четырех ближайших точках пикселя x. Используя x качестве примера, слияние выполняется на основе следующих правил. Если в точке </w:t>
      </w:r>
      <w:proofErr w:type="spellStart"/>
      <w:r w:rsidRPr="00922B26">
        <w:rPr>
          <w:sz w:val="28"/>
          <w:szCs w:val="28"/>
          <w:lang w:val="ru-RU"/>
        </w:rPr>
        <w:t>xint</w:t>
      </w:r>
      <w:proofErr w:type="spellEnd"/>
      <w:r w:rsidRPr="00922B26">
        <w:rPr>
          <w:sz w:val="28"/>
          <w:szCs w:val="28"/>
          <w:lang w:val="ru-RU"/>
        </w:rPr>
        <w:t xml:space="preserve"> не существует предыдущего распределения, оно </w:t>
      </w:r>
      <w:r w:rsidR="0089274C" w:rsidRPr="00922B26">
        <w:rPr>
          <w:sz w:val="28"/>
          <w:szCs w:val="28"/>
          <w:lang w:val="ru-RU"/>
        </w:rPr>
        <w:t>инициализируется</w:t>
      </w:r>
      <w:r w:rsidRPr="00922B26">
        <w:rPr>
          <w:sz w:val="28"/>
          <w:szCs w:val="28"/>
          <w:lang w:val="ru-RU"/>
        </w:rPr>
        <w:t xml:space="preserve"> с помощью степени свободы ν) Если уже существует обратное распределение глубины в точке и оно примерно соответствует распределению t Стьюдента то проверяется совместимость двух гипотез ρ, </w:t>
      </w:r>
      <w:r w:rsidR="00FE599C">
        <w:rPr>
          <w:sz w:val="28"/>
          <w:szCs w:val="28"/>
          <w:lang w:val="ru-RU"/>
        </w:rPr>
        <w:t>е</w:t>
      </w:r>
      <w:r w:rsidRPr="00922B26">
        <w:rPr>
          <w:sz w:val="28"/>
          <w:szCs w:val="28"/>
          <w:lang w:val="ru-RU"/>
        </w:rPr>
        <w:t>сли две гипотезы совместимы, они объединяются в одну инверсную глубину распределение, в противном случае остается распределение с наименьшей дисперсией.</w:t>
      </w:r>
    </w:p>
    <w:p w14:paraId="037A0A40" w14:textId="443DBFF2" w:rsidR="00922B26" w:rsidRPr="00922B26" w:rsidRDefault="00922B26" w:rsidP="00922B26">
      <w:pPr>
        <w:spacing w:after="160" w:line="259" w:lineRule="auto"/>
        <w:rPr>
          <w:sz w:val="28"/>
          <w:szCs w:val="28"/>
          <w:lang w:val="ru-RU"/>
        </w:rPr>
      </w:pPr>
      <w:r w:rsidRPr="00922B26">
        <w:rPr>
          <w:sz w:val="28"/>
          <w:szCs w:val="28"/>
          <w:lang w:val="ru-RU"/>
        </w:rPr>
        <w:t xml:space="preserve">Стратегия слияния показана пунктирным прямоугольником на рисунке </w:t>
      </w:r>
      <w:r w:rsidR="00FE599C">
        <w:rPr>
          <w:sz w:val="28"/>
          <w:szCs w:val="28"/>
          <w:lang w:val="ru-RU"/>
        </w:rPr>
        <w:t>0-6</w:t>
      </w:r>
      <w:r w:rsidRPr="00922B26">
        <w:rPr>
          <w:sz w:val="28"/>
          <w:szCs w:val="28"/>
          <w:lang w:val="ru-RU"/>
        </w:rPr>
        <w:t>.</w:t>
      </w:r>
    </w:p>
    <w:p w14:paraId="7BE7F258" w14:textId="6F1DE59C" w:rsidR="00922B26" w:rsidRPr="00922B26" w:rsidRDefault="00922B26" w:rsidP="00922B26">
      <w:pPr>
        <w:spacing w:after="160" w:line="259" w:lineRule="auto"/>
        <w:rPr>
          <w:sz w:val="28"/>
          <w:szCs w:val="28"/>
          <w:lang w:val="ru-RU"/>
        </w:rPr>
      </w:pPr>
      <w:r w:rsidRPr="00922B26">
        <w:rPr>
          <w:sz w:val="28"/>
          <w:szCs w:val="28"/>
          <w:lang w:val="ru-RU"/>
        </w:rPr>
        <w:lastRenderedPageBreak/>
        <w:t xml:space="preserve">Надежная оценка: Полученная вероятностная модель может быть использована для робастной оценки обратной глубины в присутствии шума и выбросов, поскольку тяжелые хвосты t-распределения Стьюдента учитывают их. Для этого каждый квадратичный остаток </w:t>
      </w:r>
      <w:proofErr w:type="spellStart"/>
      <w:r w:rsidRPr="00922B26">
        <w:rPr>
          <w:sz w:val="28"/>
          <w:szCs w:val="28"/>
          <w:lang w:val="ru-RU"/>
        </w:rPr>
        <w:t>перевзвешивается</w:t>
      </w:r>
      <w:proofErr w:type="spellEnd"/>
      <w:r w:rsidRPr="00922B26">
        <w:rPr>
          <w:sz w:val="28"/>
          <w:szCs w:val="28"/>
          <w:lang w:val="ru-RU"/>
        </w:rPr>
        <w:t xml:space="preserve"> на коэффициент ω(</w:t>
      </w:r>
      <w:proofErr w:type="spellStart"/>
      <w:r w:rsidRPr="00922B26">
        <w:rPr>
          <w:sz w:val="28"/>
          <w:szCs w:val="28"/>
          <w:lang w:val="ru-RU"/>
        </w:rPr>
        <w:t>ri</w:t>
      </w:r>
      <w:proofErr w:type="spellEnd"/>
      <w:r w:rsidRPr="00922B26">
        <w:rPr>
          <w:sz w:val="28"/>
          <w:szCs w:val="28"/>
          <w:lang w:val="ru-RU"/>
        </w:rPr>
        <w:t xml:space="preserve"> ), который является функцией вероятностной модели p(r). Полученная оптимизационная задача решается с помощью итеративно </w:t>
      </w:r>
      <w:proofErr w:type="spellStart"/>
      <w:r w:rsidRPr="00922B26">
        <w:rPr>
          <w:sz w:val="28"/>
          <w:szCs w:val="28"/>
          <w:lang w:val="ru-RU"/>
        </w:rPr>
        <w:t>перевзвешенного</w:t>
      </w:r>
      <w:proofErr w:type="spellEnd"/>
      <w:r w:rsidRPr="00922B26">
        <w:rPr>
          <w:sz w:val="28"/>
          <w:szCs w:val="28"/>
          <w:lang w:val="ru-RU"/>
        </w:rPr>
        <w:t xml:space="preserve"> метода наименьших квадратов (IRLS), заменяющего решатель Гаусса-Ньютона в алгоритме 1. Подробности о выводе весовой функции приведены в </w:t>
      </w:r>
      <w:r w:rsidR="00FE599C">
        <w:rPr>
          <w:sz w:val="28"/>
          <w:szCs w:val="28"/>
          <w:lang w:val="ru-RU"/>
        </w:rPr>
        <w:fldChar w:fldCharType="begin"/>
      </w:r>
      <w:r w:rsidR="00FE599C">
        <w:rPr>
          <w:sz w:val="28"/>
          <w:szCs w:val="28"/>
          <w:lang w:val="ru-RU"/>
        </w:rPr>
        <w:instrText xml:space="preserve"> ADDIN ZOTERO_ITEM CSL_CITATION {"citationID":"2PFdoAxu","properties":{"formattedCitation":"[97]","plainCitation":"[97]","noteIndex":0},"citationItems":[{"id":172,"uris":["http://zotero.org/users/local/XvQpfN4m/items/ZGA347XZ"],"uri":["http://zotero.org/users/local/XvQpfN4m/items/ZGA347XZ"],"itemData":{"id":172,"type":"article-journal","container-title":"IEEE Transactions on Robotics","DOI":"10.1109/TRO.2018.2875382","ISSN":"1552-3098, 1941-0468","issue":"1","journalAbbreviation":"IEEE Trans. Robot.","page":"184-199","source":"DOI.org (Crossref)","title":"Canny-VO: Visual Odometry With RGB-D Cameras Based on Geometric 3-D–2-D Edge Alignment","title-short":"Canny-VO","volume":"35","author":[{"family":"Zhou","given":"Yi"},{"family":"Li","given":"Hongdong"},{"family":"Kneip","given":"Laurent"}],"issued":{"date-parts":[["2019",2]]}}}],"schema":"https://github.com/citation-style-language/schema/raw/master/csl-citation.json"} </w:instrText>
      </w:r>
      <w:r w:rsidR="00FE599C">
        <w:rPr>
          <w:sz w:val="28"/>
          <w:szCs w:val="28"/>
          <w:lang w:val="ru-RU"/>
        </w:rPr>
        <w:fldChar w:fldCharType="separate"/>
      </w:r>
      <w:r w:rsidR="00FE599C" w:rsidRPr="00FE599C">
        <w:rPr>
          <w:sz w:val="28"/>
        </w:rPr>
        <w:t>[97]</w:t>
      </w:r>
      <w:r w:rsidR="00FE599C">
        <w:rPr>
          <w:sz w:val="28"/>
          <w:szCs w:val="28"/>
          <w:lang w:val="ru-RU"/>
        </w:rPr>
        <w:fldChar w:fldCharType="end"/>
      </w:r>
      <w:r w:rsidRPr="00922B26">
        <w:rPr>
          <w:sz w:val="28"/>
          <w:szCs w:val="28"/>
          <w:lang w:val="ru-RU"/>
        </w:rPr>
        <w:t xml:space="preserve"> и</w:t>
      </w:r>
      <w:r w:rsidR="00FE599C">
        <w:rPr>
          <w:sz w:val="28"/>
          <w:szCs w:val="28"/>
          <w:lang w:val="ru-RU"/>
        </w:rPr>
        <w:t xml:space="preserve"> </w:t>
      </w:r>
      <w:r w:rsidR="00FE599C">
        <w:rPr>
          <w:sz w:val="28"/>
          <w:szCs w:val="28"/>
          <w:lang w:val="ru-RU"/>
        </w:rPr>
        <w:fldChar w:fldCharType="begin"/>
      </w:r>
      <w:r w:rsidR="00A772FE">
        <w:rPr>
          <w:sz w:val="28"/>
          <w:szCs w:val="28"/>
          <w:lang w:val="ru-RU"/>
        </w:rPr>
        <w:instrText xml:space="preserve"> ADDIN ZOTERO_ITEM CSL_CITATION {"citationID":"AvJsdqVt","properties":{"formattedCitation":"[103]","plainCitation":"[103]","noteIndex":0},"citationItems":[{"id":93,"uris":["http://zotero.org/users/local/XvQpfN4m/items/TBS9HQL8"],"uri":["http://zotero.org/users/local/XvQpfN4m/items/TBS9HQL8"],"itemData":{"id":93,"type":"article-journal","container-title":"IEEE Transactions on Robotics","DOI":"10.1109/TRO.2013.2279412","issue":"1","note":"number: 1","page":"177-187","title":"3-D Mapping With an RGB-D Camera","volume":"30","author":[{"family":"Endres","given":"Felix"},{"family":"Hess","given":"Jürgen"},{"family":"Sturm","given":"Jürgen"},{"family":"Cremers","given":"Daniel"},{"family":"Burgard","given":"Wolfram"}],"issued":{"date-parts":[["2014"]]}}}],"schema":"https://github.com/citation-style-language/schema/raw/master/csl-citation.json"} </w:instrText>
      </w:r>
      <w:r w:rsidR="00FE599C">
        <w:rPr>
          <w:sz w:val="28"/>
          <w:szCs w:val="28"/>
          <w:lang w:val="ru-RU"/>
        </w:rPr>
        <w:fldChar w:fldCharType="separate"/>
      </w:r>
      <w:r w:rsidR="00A772FE" w:rsidRPr="00A772FE">
        <w:rPr>
          <w:sz w:val="28"/>
        </w:rPr>
        <w:t>[103]</w:t>
      </w:r>
      <w:r w:rsidR="00FE599C">
        <w:rPr>
          <w:sz w:val="28"/>
          <w:szCs w:val="28"/>
          <w:lang w:val="ru-RU"/>
        </w:rPr>
        <w:fldChar w:fldCharType="end"/>
      </w:r>
      <w:r w:rsidRPr="00922B26">
        <w:rPr>
          <w:sz w:val="28"/>
          <w:szCs w:val="28"/>
          <w:lang w:val="ru-RU"/>
        </w:rPr>
        <w:t>.</w:t>
      </w:r>
    </w:p>
    <w:p w14:paraId="0C49038C" w14:textId="77777777" w:rsidR="00922B26" w:rsidRPr="00922B26" w:rsidRDefault="00922B26" w:rsidP="00922B26">
      <w:pPr>
        <w:spacing w:after="160" w:line="259" w:lineRule="auto"/>
        <w:rPr>
          <w:sz w:val="28"/>
          <w:szCs w:val="28"/>
          <w:lang w:val="ru-RU"/>
        </w:rPr>
      </w:pPr>
      <w:r w:rsidRPr="00922B26">
        <w:rPr>
          <w:sz w:val="28"/>
          <w:szCs w:val="28"/>
          <w:lang w:val="ru-RU"/>
        </w:rPr>
        <w:t xml:space="preserve">Инверсные фильтры глубины: Объединение обратных оценок глубины, полученных от нескольких стереопар, выполняется в два этапа. Во-первых, обратные оценки глубины распространяются от времени каждого события до времени </w:t>
      </w:r>
      <w:proofErr w:type="spellStart"/>
      <w:r w:rsidRPr="00922B26">
        <w:rPr>
          <w:sz w:val="28"/>
          <w:szCs w:val="28"/>
          <w:lang w:val="ru-RU"/>
        </w:rPr>
        <w:t>стереонаблюдения</w:t>
      </w:r>
      <w:proofErr w:type="spellEnd"/>
      <w:r w:rsidRPr="00922B26">
        <w:rPr>
          <w:sz w:val="28"/>
          <w:szCs w:val="28"/>
          <w:lang w:val="ru-RU"/>
        </w:rPr>
        <w:t xml:space="preserve"> (т.е. текущего времени). Это делается аналогично операции распространения неопределенности в (9) и (10). Во-вторых, распространяемая обратная оценка глубины сливается (обновляется) с предыдущими оценками на данном пикселе. Шаг обновления выполняется с использованием робастного байесовского фильтра для распределения Стьюдента t.</w:t>
      </w:r>
    </w:p>
    <w:p w14:paraId="6819C2C9" w14:textId="77777777" w:rsidR="00922B26" w:rsidRPr="00922B26" w:rsidRDefault="00922B26" w:rsidP="00922B26">
      <w:pPr>
        <w:spacing w:after="160" w:line="259" w:lineRule="auto"/>
        <w:rPr>
          <w:sz w:val="28"/>
          <w:szCs w:val="28"/>
          <w:lang w:val="ru-RU"/>
        </w:rPr>
      </w:pPr>
      <w:r w:rsidRPr="00922B26">
        <w:rPr>
          <w:sz w:val="28"/>
          <w:szCs w:val="28"/>
          <w:lang w:val="ru-RU"/>
        </w:rPr>
        <w:t xml:space="preserve">Вероятностные оценки в различные моменты времени распространяются и объединяются с распределением карты обратной глубины в самый последний момент времени t, p( *). Предложенное слияние приводит к </w:t>
      </w:r>
      <w:proofErr w:type="spellStart"/>
      <w:r w:rsidRPr="00922B26">
        <w:rPr>
          <w:sz w:val="28"/>
          <w:szCs w:val="28"/>
          <w:lang w:val="ru-RU"/>
        </w:rPr>
        <w:t>полуплотной</w:t>
      </w:r>
      <w:proofErr w:type="spellEnd"/>
      <w:r w:rsidRPr="00922B26">
        <w:rPr>
          <w:sz w:val="28"/>
          <w:szCs w:val="28"/>
          <w:lang w:val="ru-RU"/>
        </w:rPr>
        <w:t xml:space="preserve"> обратной карте глубины *с достаточно хорошим соотношением сигнал-шум, что необходимо для метода слежения, обсуждаемого в следующем разделе.</w:t>
      </w:r>
    </w:p>
    <w:p w14:paraId="3F528A50" w14:textId="77777777" w:rsidR="00922B26" w:rsidRPr="00922B26" w:rsidRDefault="00922B26" w:rsidP="00922B26">
      <w:pPr>
        <w:spacing w:after="160" w:line="259" w:lineRule="auto"/>
        <w:rPr>
          <w:sz w:val="28"/>
          <w:szCs w:val="28"/>
          <w:lang w:val="ru-RU"/>
        </w:rPr>
      </w:pPr>
      <w:r w:rsidRPr="00922B26">
        <w:rPr>
          <w:sz w:val="28"/>
          <w:szCs w:val="28"/>
          <w:lang w:val="ru-RU"/>
        </w:rPr>
        <w:t>Примечания: Все события участвуют в создании временных поверхностей, которые используются для отслеживания и отображения. Однако глубина не оценивается для каждого события, поскольку это дорого, а мы стремимся достичь работы в реальном времени при ограниченных вычислительных ресурсах (см. раздел VI-F).</w:t>
      </w:r>
    </w:p>
    <w:p w14:paraId="5C90EB1D" w14:textId="77777777" w:rsidR="00922B26" w:rsidRPr="00922B26" w:rsidRDefault="00922B26" w:rsidP="00922B26">
      <w:pPr>
        <w:spacing w:after="160" w:line="259" w:lineRule="auto"/>
        <w:rPr>
          <w:sz w:val="28"/>
          <w:szCs w:val="28"/>
          <w:lang w:val="ru-RU"/>
        </w:rPr>
      </w:pPr>
      <w:r w:rsidRPr="00922B26">
        <w:rPr>
          <w:sz w:val="28"/>
          <w:szCs w:val="28"/>
          <w:lang w:val="ru-RU"/>
        </w:rPr>
        <w:t xml:space="preserve">Количество слитых </w:t>
      </w:r>
      <w:proofErr w:type="spellStart"/>
      <w:r w:rsidRPr="00922B26">
        <w:rPr>
          <w:sz w:val="28"/>
          <w:szCs w:val="28"/>
          <w:lang w:val="ru-RU"/>
        </w:rPr>
        <w:t>стереонаблюдений</w:t>
      </w:r>
      <w:proofErr w:type="spellEnd"/>
      <w:r w:rsidRPr="00922B26">
        <w:rPr>
          <w:sz w:val="28"/>
          <w:szCs w:val="28"/>
          <w:lang w:val="ru-RU"/>
        </w:rPr>
        <w:t xml:space="preserve">, M+1 = 20 на рис. 7, было определено эмпирически как разумный выбор для получения хорошей плотности </w:t>
      </w:r>
      <w:proofErr w:type="spellStart"/>
      <w:r w:rsidRPr="00922B26">
        <w:rPr>
          <w:sz w:val="28"/>
          <w:szCs w:val="28"/>
          <w:lang w:val="ru-RU"/>
        </w:rPr>
        <w:t>полуплотной</w:t>
      </w:r>
      <w:proofErr w:type="spellEnd"/>
      <w:r w:rsidRPr="00922B26">
        <w:rPr>
          <w:sz w:val="28"/>
          <w:szCs w:val="28"/>
          <w:lang w:val="ru-RU"/>
        </w:rPr>
        <w:t xml:space="preserve"> карты глубины в большинстве тестируемых последовательностей. Более теоретическим подходом было бы иметь адаптивное число, основанное на статистических критериях, таких как кажущаяся плотность точек или уменьшение неопределенности в слитой глубине, но это остается будущей работой.</w:t>
      </w:r>
    </w:p>
    <w:p w14:paraId="3E989F63" w14:textId="284756CE" w:rsidR="00922B26" w:rsidRPr="0089274C" w:rsidRDefault="0089274C" w:rsidP="00922B26">
      <w:pPr>
        <w:pStyle w:val="2"/>
      </w:pPr>
      <w:r w:rsidRPr="00DC6E06">
        <w:t xml:space="preserve">Модуль </w:t>
      </w:r>
      <w:r>
        <w:t>локализации</w:t>
      </w:r>
    </w:p>
    <w:p w14:paraId="0027695E" w14:textId="4D455A8E" w:rsidR="00922B26" w:rsidRPr="00922B26" w:rsidRDefault="00922B26" w:rsidP="00922B26">
      <w:pPr>
        <w:spacing w:after="160" w:line="259" w:lineRule="auto"/>
        <w:rPr>
          <w:sz w:val="28"/>
          <w:szCs w:val="28"/>
          <w:lang w:val="ru-RU"/>
        </w:rPr>
      </w:pPr>
      <w:r w:rsidRPr="00922B26">
        <w:rPr>
          <w:sz w:val="28"/>
          <w:szCs w:val="28"/>
          <w:lang w:val="ru-RU"/>
        </w:rPr>
        <w:t xml:space="preserve">Модуль </w:t>
      </w:r>
      <w:r w:rsidR="0089274C" w:rsidRPr="0089274C">
        <w:rPr>
          <w:sz w:val="28"/>
          <w:szCs w:val="28"/>
          <w:lang w:val="ru-RU"/>
        </w:rPr>
        <w:t>локализации</w:t>
      </w:r>
      <w:r w:rsidR="0089274C">
        <w:rPr>
          <w:sz w:val="28"/>
          <w:szCs w:val="28"/>
          <w:lang w:val="ru-RU"/>
        </w:rPr>
        <w:t xml:space="preserve"> /</w:t>
      </w:r>
      <w:r w:rsidR="0089274C" w:rsidRPr="0089274C">
        <w:rPr>
          <w:sz w:val="28"/>
          <w:szCs w:val="28"/>
          <w:lang w:val="ru-RU"/>
        </w:rPr>
        <w:t xml:space="preserve"> </w:t>
      </w:r>
      <w:r w:rsidRPr="00922B26">
        <w:rPr>
          <w:sz w:val="28"/>
          <w:szCs w:val="28"/>
          <w:lang w:val="ru-RU"/>
        </w:rPr>
        <w:t xml:space="preserve">слежения в алгоритме, представленный на рис. </w:t>
      </w:r>
      <w:r w:rsidR="0089274C">
        <w:rPr>
          <w:sz w:val="28"/>
          <w:szCs w:val="28"/>
          <w:lang w:val="ru-RU"/>
        </w:rPr>
        <w:t>0-2</w:t>
      </w:r>
      <w:r w:rsidRPr="00922B26">
        <w:rPr>
          <w:sz w:val="28"/>
          <w:szCs w:val="28"/>
          <w:lang w:val="ru-RU"/>
        </w:rPr>
        <w:t xml:space="preserve"> принимает события и локальную карту в качестве входных данных и вычисляет положение стереосистемы относительно карты. В принципе, </w:t>
      </w:r>
      <w:r w:rsidRPr="00922B26">
        <w:rPr>
          <w:sz w:val="28"/>
          <w:szCs w:val="28"/>
          <w:lang w:val="ru-RU"/>
        </w:rPr>
        <w:lastRenderedPageBreak/>
        <w:t>каждое событие имеет свою временную метку и, следовательно, разную координату камеры при перемещении стереосистемы. Но, как правило, нет необходимости вычислять позы с микросекундным разрешением, следовательно, можно применять более точные подходы в ущерб более высокочастотным.</w:t>
      </w:r>
    </w:p>
    <w:p w14:paraId="0301EACF" w14:textId="3146876C" w:rsidR="00922B26" w:rsidRPr="00922B26" w:rsidRDefault="00922B26" w:rsidP="00922B26">
      <w:pPr>
        <w:spacing w:after="160" w:line="259" w:lineRule="auto"/>
        <w:rPr>
          <w:sz w:val="28"/>
          <w:szCs w:val="28"/>
          <w:lang w:val="ru-RU"/>
        </w:rPr>
      </w:pPr>
      <w:r w:rsidRPr="00922B26">
        <w:rPr>
          <w:sz w:val="28"/>
          <w:szCs w:val="28"/>
          <w:lang w:val="ru-RU"/>
        </w:rPr>
        <w:t>Решение вероятностного слияния обратной глубины предложенное в</w:t>
      </w:r>
      <w:r w:rsidR="00DC6E06" w:rsidRPr="00922B26">
        <w:rPr>
          <w:sz w:val="28"/>
          <w:szCs w:val="28"/>
          <w:lang w:val="ru-RU"/>
        </w:rPr>
        <w:t xml:space="preserve"> </w:t>
      </w:r>
      <w:r w:rsidR="00DC6E06">
        <w:rPr>
          <w:sz w:val="28"/>
          <w:szCs w:val="28"/>
          <w:lang w:val="ru-RU"/>
        </w:rPr>
        <w:fldChar w:fldCharType="begin"/>
      </w:r>
      <w:r w:rsidR="00CC461F">
        <w:rPr>
          <w:sz w:val="28"/>
          <w:szCs w:val="28"/>
          <w:lang w:val="ru-RU"/>
        </w:rPr>
        <w:instrText xml:space="preserve"> ADDIN ZOTERO_ITEM CSL_CITATION {"citationID":"k9FPIfnL","properties":{"formattedCitation":"[54]","plainCitation":"[54]","noteIndex":0},"citationItems":[{"id":250,"uris":["http://zotero.org/users/local/XvQpfN4m/items/73MMDCLK"],"uri":["http://zotero.org/users/local/XvQpfN4m/items/73MMDCLK"],"itemData":{"id":250,"type":"book","title":"Event-based Stereo Visual Odometry","author":[{"family":"Zhou","given":"Yi"},{"family":"Gallego","given":"Guillermo"},{"family":"Shen","given":"Shaojie"}],"issued":{"date-parts":[["2020",7,30]]}}}],"schema":"https://github.com/citation-style-language/schema/raw/master/csl-citation.json"} </w:instrText>
      </w:r>
      <w:r w:rsidR="00DC6E06">
        <w:rPr>
          <w:sz w:val="28"/>
          <w:szCs w:val="28"/>
          <w:lang w:val="ru-RU"/>
        </w:rPr>
        <w:fldChar w:fldCharType="separate"/>
      </w:r>
      <w:r w:rsidR="00DC6E06" w:rsidRPr="00DC6E06">
        <w:rPr>
          <w:sz w:val="28"/>
          <w:lang w:val="ru-RU"/>
        </w:rPr>
        <w:t>[54]</w:t>
      </w:r>
      <w:r w:rsidR="00DC6E06">
        <w:rPr>
          <w:sz w:val="28"/>
          <w:szCs w:val="28"/>
          <w:lang w:val="ru-RU"/>
        </w:rPr>
        <w:fldChar w:fldCharType="end"/>
      </w:r>
      <w:r w:rsidR="00DC6E06" w:rsidRPr="00DC6E06">
        <w:rPr>
          <w:sz w:val="28"/>
          <w:szCs w:val="28"/>
          <w:lang w:val="ru-RU"/>
        </w:rPr>
        <w:t xml:space="preserve"> </w:t>
      </w:r>
      <w:r w:rsidRPr="00922B26">
        <w:rPr>
          <w:sz w:val="28"/>
          <w:szCs w:val="28"/>
          <w:lang w:val="ru-RU"/>
        </w:rPr>
        <w:t xml:space="preserve">заключается в использовании всех преимуществ временных поверхностей, уже определенных для отображения. Для этого реализован метод отслеживания, основанный на глобальной регистрации изображений с использованием "негативов" временных поверхностей. Он вдохновлен методом выравнивания краев для RGB-D камер с использованием полей смещения </w:t>
      </w:r>
      <w:r w:rsidR="00A772FE">
        <w:rPr>
          <w:sz w:val="28"/>
          <w:szCs w:val="28"/>
          <w:lang w:val="ru-RU"/>
        </w:rPr>
        <w:fldChar w:fldCharType="begin"/>
      </w:r>
      <w:r w:rsidR="00A772FE">
        <w:rPr>
          <w:sz w:val="28"/>
          <w:szCs w:val="28"/>
          <w:lang w:val="ru-RU"/>
        </w:rPr>
        <w:instrText xml:space="preserve"> ADDIN ZOTERO_ITEM CSL_CITATION {"citationID":"kwNf9tUT","properties":{"formattedCitation":"[97]","plainCitation":"[97]","noteIndex":0},"citationItems":[{"id":172,"uris":["http://zotero.org/users/local/XvQpfN4m/items/ZGA347XZ"],"uri":["http://zotero.org/users/local/XvQpfN4m/items/ZGA347XZ"],"itemData":{"id":172,"type":"article-journal","container-title":"IEEE Transactions on Robotics","DOI":"10.1109/TRO.2018.2875382","ISSN":"1552-3098, 1941-0468","issue":"1","journalAbbreviation":"IEEE Trans. Robot.","page":"184-199","source":"DOI.org (Crossref)","title":"Canny-VO: Visual Odometry With RGB-D Cameras Based on Geometric 3-D–2-D Edge Alignment","title-short":"Canny-VO","volume":"35","author":[{"family":"Zhou","given":"Yi"},{"family":"Li","given":"Hongdong"},{"family":"Kneip","given":"Laurent"}],"issued":{"date-parts":[["2019",2]]}}}],"schema":"https://github.com/citation-style-language/schema/raw/master/csl-citation.json"} </w:instrText>
      </w:r>
      <w:r w:rsidR="00A772FE">
        <w:rPr>
          <w:sz w:val="28"/>
          <w:szCs w:val="28"/>
          <w:lang w:val="ru-RU"/>
        </w:rPr>
        <w:fldChar w:fldCharType="separate"/>
      </w:r>
      <w:r w:rsidR="00A772FE" w:rsidRPr="00A772FE">
        <w:rPr>
          <w:sz w:val="28"/>
          <w:lang w:val="ru-RU"/>
        </w:rPr>
        <w:t>[97]</w:t>
      </w:r>
      <w:r w:rsidR="00A772FE">
        <w:rPr>
          <w:sz w:val="28"/>
          <w:szCs w:val="28"/>
          <w:lang w:val="ru-RU"/>
        </w:rPr>
        <w:fldChar w:fldCharType="end"/>
      </w:r>
      <w:r w:rsidRPr="00922B26">
        <w:rPr>
          <w:sz w:val="28"/>
          <w:szCs w:val="28"/>
          <w:lang w:val="ru-RU"/>
        </w:rPr>
        <w:t>. Далее формально определяется задачу слежения и решается с помощью прямого композиционного метода Лукаса-Канаде</w:t>
      </w:r>
      <w:r w:rsidR="00A772FE">
        <w:rPr>
          <w:sz w:val="28"/>
          <w:szCs w:val="28"/>
          <w:lang w:val="ru-RU"/>
        </w:rPr>
        <w:fldChar w:fldCharType="begin"/>
      </w:r>
      <w:r w:rsidR="00A772FE">
        <w:rPr>
          <w:sz w:val="28"/>
          <w:szCs w:val="28"/>
          <w:lang w:val="ru-RU"/>
        </w:rPr>
        <w:instrText xml:space="preserve"> ADDIN ZOTERO_ITEM CSL_CITATION {"citationID":"BJj6Si1f","properties":{"formattedCitation":"[54]","plainCitation":"[54]","noteIndex":0},"citationItems":[{"id":250,"uris":["http://zotero.org/users/local/XvQpfN4m/items/73MMDCLK"],"uri":["http://zotero.org/users/local/XvQpfN4m/items/73MMDCLK"],"itemData":{"id":250,"type":"book","title":"Event-based Stereo Visual Odometry","author":[{"family":"Zhou","given":"Yi"},{"family":"Gallego","given":"Guillermo"},{"family":"Shen","given":"Shaojie"}],"issued":{"date-parts":[["2020",7,30]]}}}],"schema":"https://github.com/citation-style-language/schema/raw/master/csl-citation.json"} </w:instrText>
      </w:r>
      <w:r w:rsidR="00A772FE">
        <w:rPr>
          <w:sz w:val="28"/>
          <w:szCs w:val="28"/>
          <w:lang w:val="ru-RU"/>
        </w:rPr>
        <w:fldChar w:fldCharType="separate"/>
      </w:r>
      <w:r w:rsidR="00A772FE" w:rsidRPr="00A772FE">
        <w:rPr>
          <w:sz w:val="28"/>
          <w:lang w:val="ru-RU"/>
        </w:rPr>
        <w:t>[54]</w:t>
      </w:r>
      <w:r w:rsidR="00A772FE">
        <w:rPr>
          <w:sz w:val="28"/>
          <w:szCs w:val="28"/>
          <w:lang w:val="ru-RU"/>
        </w:rPr>
        <w:fldChar w:fldCharType="end"/>
      </w:r>
      <w:r w:rsidRPr="00922B26">
        <w:rPr>
          <w:sz w:val="28"/>
          <w:szCs w:val="28"/>
          <w:lang w:val="ru-RU"/>
        </w:rPr>
        <w:t>.</w:t>
      </w:r>
    </w:p>
    <w:p w14:paraId="7B99A864" w14:textId="77777777" w:rsidR="00922B26" w:rsidRPr="00922B26" w:rsidRDefault="00922B26" w:rsidP="00922B26">
      <w:pPr>
        <w:pStyle w:val="2"/>
      </w:pPr>
      <w:r w:rsidRPr="00922B26">
        <w:t>Использование временных поверхностей как полей расстояний</w:t>
      </w:r>
    </w:p>
    <w:p w14:paraId="50DDFE73" w14:textId="77777777" w:rsidR="00922B26" w:rsidRDefault="00922B26" w:rsidP="00922B26">
      <w:pPr>
        <w:keepNext/>
        <w:spacing w:after="160" w:line="259" w:lineRule="auto"/>
      </w:pPr>
      <w:r w:rsidRPr="00922B26">
        <w:rPr>
          <w:noProof/>
          <w:sz w:val="28"/>
          <w:szCs w:val="28"/>
          <w:lang w:val="ru-RU"/>
        </w:rPr>
        <w:drawing>
          <wp:inline distT="0" distB="0" distL="0" distR="0" wp14:anchorId="3AFCD247" wp14:editId="101BB8F3">
            <wp:extent cx="3544780" cy="1409700"/>
            <wp:effectExtent l="0" t="0" r="0" b="0"/>
            <wp:docPr id="57" name="image4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43.jpeg"/>
                    <pic:cNvPicPr/>
                  </pic:nvPicPr>
                  <pic:blipFill>
                    <a:blip r:embed="rId79" cstate="print"/>
                    <a:stretch>
                      <a:fillRect/>
                    </a:stretch>
                  </pic:blipFill>
                  <pic:spPr>
                    <a:xfrm>
                      <a:off x="0" y="0"/>
                      <a:ext cx="3546888" cy="1410538"/>
                    </a:xfrm>
                    <a:prstGeom prst="rect">
                      <a:avLst/>
                    </a:prstGeom>
                  </pic:spPr>
                </pic:pic>
              </a:graphicData>
            </a:graphic>
          </wp:inline>
        </w:drawing>
      </w:r>
    </w:p>
    <w:p w14:paraId="6F775E9C" w14:textId="77777777" w:rsidR="00922B26" w:rsidRPr="00922B26" w:rsidRDefault="00922B26" w:rsidP="00922B26">
      <w:pPr>
        <w:pStyle w:val="af"/>
        <w:rPr>
          <w:lang w:val="ru-RU"/>
        </w:rPr>
      </w:pPr>
      <w:bookmarkStart w:id="87" w:name="_Ref91671468"/>
      <w:r w:rsidRPr="00922B26">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0</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7</w:t>
      </w:r>
      <w:r w:rsidR="00AF6891">
        <w:rPr>
          <w:lang w:val="ru-RU"/>
        </w:rPr>
        <w:fldChar w:fldCharType="end"/>
      </w:r>
      <w:bookmarkEnd w:id="87"/>
      <w:r>
        <w:rPr>
          <w:lang w:val="ru-RU"/>
        </w:rPr>
        <w:t xml:space="preserve"> </w:t>
      </w:r>
      <w:r w:rsidRPr="00922B26">
        <w:rPr>
          <w:lang w:val="ru-RU"/>
        </w:rPr>
        <w:t>. Отслеживание. Облако точек, восстановленное по инверсной карте глубины (а), деформируется в негатив временной поверхности в текущий момент времени (б) с использованием оцененной относительной позы. Результат (b) - хорошее выравнивание между проекцией облака точек и минимумами (темными областями) отрицательной временной поверхности. (a) Карта глубины в опорной точке обзора с известной позой. (b) Искаженная карта глубины, наложенная на негатив временной поверхности в текущий момент времени.</w:t>
      </w:r>
    </w:p>
    <w:p w14:paraId="517588E6" w14:textId="77777777" w:rsidR="00922B26" w:rsidRPr="00922B26" w:rsidRDefault="00922B26" w:rsidP="00922B26">
      <w:pPr>
        <w:spacing w:after="160" w:line="259" w:lineRule="auto"/>
        <w:rPr>
          <w:sz w:val="28"/>
          <w:szCs w:val="28"/>
          <w:lang w:val="ru-RU"/>
        </w:rPr>
      </w:pPr>
      <w:r>
        <w:rPr>
          <w:sz w:val="28"/>
          <w:szCs w:val="28"/>
          <w:lang w:val="ru-RU"/>
        </w:rPr>
        <w:t>Временные метки пикселов (</w:t>
      </w:r>
      <w:r w:rsidRPr="00922B26">
        <w:rPr>
          <w:sz w:val="28"/>
          <w:szCs w:val="28"/>
          <w:lang w:val="ru-RU"/>
        </w:rPr>
        <w:t>TS</w:t>
      </w:r>
      <w:r>
        <w:rPr>
          <w:sz w:val="28"/>
          <w:szCs w:val="28"/>
          <w:lang w:val="ru-RU"/>
        </w:rPr>
        <w:t>)</w:t>
      </w:r>
      <w:r w:rsidRPr="00922B26">
        <w:rPr>
          <w:sz w:val="28"/>
          <w:szCs w:val="28"/>
          <w:lang w:val="ru-RU"/>
        </w:rPr>
        <w:t xml:space="preserve"> кодирует историю движения краев в сцене. Большие значения TS соответствуют недавно произошедшим событиям, т.е. текущему расположению края. Обычно эти большие значения имеют пандус с одной стороны (сигнализирующий о предыдущих местоположениях края) и "обрыв" с другой. Это можно интерпретировать как анизотропное поле расстояний: следуя по рампе, можно плавно достичь текущего местоположения края.</w:t>
      </w:r>
    </w:p>
    <w:p w14:paraId="2511ADB5" w14:textId="77777777" w:rsidR="00922B26" w:rsidRPr="00922B26" w:rsidRDefault="00922B26" w:rsidP="00922B26">
      <w:pPr>
        <w:spacing w:after="160" w:line="259" w:lineRule="auto"/>
        <w:rPr>
          <w:sz w:val="28"/>
          <w:szCs w:val="28"/>
          <w:lang w:val="ru-RU"/>
        </w:rPr>
      </w:pPr>
      <w:r w:rsidRPr="00922B26">
        <w:rPr>
          <w:sz w:val="28"/>
          <w:szCs w:val="28"/>
          <w:lang w:val="ru-RU"/>
        </w:rPr>
        <w:t xml:space="preserve">Метод выравнивании темных областей негатива TS и опоры инверсной карты глубины при деформации кадра TS на позу кандидата представляется как метод выравнивания по изображениям, при этом изображения представляют информацию о времени, а края сцены - "нулевое время". На рис. </w:t>
      </w:r>
      <w:r>
        <w:rPr>
          <w:sz w:val="28"/>
          <w:szCs w:val="28"/>
          <w:lang w:val="ru-RU"/>
        </w:rPr>
        <w:fldChar w:fldCharType="begin"/>
      </w:r>
      <w:r>
        <w:rPr>
          <w:sz w:val="28"/>
          <w:szCs w:val="28"/>
          <w:lang w:val="ru-RU"/>
        </w:rPr>
        <w:instrText xml:space="preserve"> REF _Ref91671468 \h </w:instrText>
      </w:r>
      <w:r>
        <w:rPr>
          <w:sz w:val="28"/>
          <w:szCs w:val="28"/>
          <w:lang w:val="ru-RU"/>
        </w:rPr>
      </w:r>
      <w:r>
        <w:rPr>
          <w:sz w:val="28"/>
          <w:szCs w:val="28"/>
          <w:lang w:val="ru-RU"/>
        </w:rPr>
        <w:fldChar w:fldCharType="separate"/>
      </w:r>
      <w:r w:rsidRPr="00922B26">
        <w:rPr>
          <w:noProof/>
          <w:lang w:val="ru-RU"/>
        </w:rPr>
        <w:t>0</w:t>
      </w:r>
      <w:r w:rsidRPr="00922B26">
        <w:rPr>
          <w:lang w:val="ru-RU"/>
        </w:rPr>
        <w:noBreakHyphen/>
      </w:r>
      <w:r w:rsidRPr="00922B26">
        <w:rPr>
          <w:noProof/>
          <w:lang w:val="ru-RU"/>
        </w:rPr>
        <w:t>7</w:t>
      </w:r>
      <w:r>
        <w:rPr>
          <w:sz w:val="28"/>
          <w:szCs w:val="28"/>
          <w:lang w:val="ru-RU"/>
        </w:rPr>
        <w:fldChar w:fldCharType="end"/>
      </w:r>
      <w:r w:rsidRPr="00922B26">
        <w:rPr>
          <w:sz w:val="28"/>
          <w:szCs w:val="28"/>
          <w:lang w:val="ru-RU"/>
        </w:rPr>
        <w:t xml:space="preserve">(b) </w:t>
      </w:r>
      <w:r w:rsidRPr="00922B26">
        <w:rPr>
          <w:sz w:val="28"/>
          <w:szCs w:val="28"/>
          <w:lang w:val="ru-RU"/>
        </w:rPr>
        <w:lastRenderedPageBreak/>
        <w:t>приведен пример успешного отслеживания, демонстрирующий выравнивание по карте краев.</w:t>
      </w:r>
    </w:p>
    <w:p w14:paraId="3241BD8A" w14:textId="77777777" w:rsidR="00922B26" w:rsidRPr="00922B26" w:rsidRDefault="00922B26" w:rsidP="00CF2C00">
      <w:pPr>
        <w:pStyle w:val="3"/>
      </w:pPr>
      <w:r w:rsidRPr="00922B26">
        <w:t>Композиционный алгоритм</w:t>
      </w:r>
    </w:p>
    <w:p w14:paraId="1F11273C" w14:textId="17EC04F7" w:rsidR="00922B26" w:rsidRPr="00922B26" w:rsidRDefault="00922B26" w:rsidP="00922B26">
      <w:pPr>
        <w:spacing w:after="160" w:line="259" w:lineRule="auto"/>
        <w:rPr>
          <w:sz w:val="28"/>
          <w:szCs w:val="28"/>
          <w:lang w:val="ru-RU"/>
        </w:rPr>
      </w:pPr>
      <w:r w:rsidRPr="00922B26">
        <w:rPr>
          <w:sz w:val="28"/>
          <w:szCs w:val="28"/>
          <w:lang w:val="ru-RU"/>
        </w:rPr>
        <w:t>Мы переформулируем задачу определения положения камеры с помощью прямого композиционного метода Лукаса-Канаде, который итеративно уточняет инкрементные параметры позы.</w:t>
      </w:r>
    </w:p>
    <w:p w14:paraId="701AE2F0" w14:textId="77777777" w:rsidR="00922B26" w:rsidRPr="00922B26" w:rsidRDefault="00922B26" w:rsidP="00922B26">
      <w:pPr>
        <w:spacing w:after="160" w:line="259" w:lineRule="auto"/>
        <w:rPr>
          <w:sz w:val="28"/>
          <w:szCs w:val="28"/>
          <w:lang w:val="ru-RU"/>
        </w:rPr>
      </w:pPr>
      <w:r w:rsidRPr="00922B26">
        <w:rPr>
          <w:sz w:val="28"/>
          <w:szCs w:val="28"/>
          <w:lang w:val="ru-RU"/>
        </w:rPr>
        <w:t>Он минимизирует включение правильного TS не приводит к значительному увеличению точности, в то время как затраты на вычисления удваиваются.</w:t>
      </w:r>
    </w:p>
    <w:p w14:paraId="52810F97" w14:textId="77777777" w:rsidR="00922B26" w:rsidRDefault="00922B26" w:rsidP="00922B26">
      <w:pPr>
        <w:keepNext/>
        <w:spacing w:after="160" w:line="259" w:lineRule="auto"/>
      </w:pPr>
      <w:r w:rsidRPr="00922B26">
        <w:rPr>
          <w:noProof/>
          <w:sz w:val="28"/>
          <w:szCs w:val="28"/>
          <w:lang w:val="ru-RU"/>
        </w:rPr>
        <w:drawing>
          <wp:inline distT="0" distB="0" distL="0" distR="0" wp14:anchorId="1292FCE0" wp14:editId="2BFBD280">
            <wp:extent cx="4067175" cy="2398066"/>
            <wp:effectExtent l="0" t="0" r="0" b="2540"/>
            <wp:docPr id="329" name="Рисунок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073884" cy="2402022"/>
                    </a:xfrm>
                    <a:prstGeom prst="rect">
                      <a:avLst/>
                    </a:prstGeom>
                  </pic:spPr>
                </pic:pic>
              </a:graphicData>
            </a:graphic>
          </wp:inline>
        </w:drawing>
      </w:r>
    </w:p>
    <w:p w14:paraId="3C3FFE2E" w14:textId="492B3408" w:rsidR="00922B26" w:rsidRPr="00922B26" w:rsidRDefault="00922B26" w:rsidP="00922B26">
      <w:pPr>
        <w:pStyle w:val="af"/>
        <w:rPr>
          <w:lang w:val="ru-RU"/>
        </w:rPr>
      </w:pPr>
      <w:bookmarkStart w:id="88" w:name="_Ref91671525"/>
      <w:r w:rsidRPr="00922B26">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0</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8</w:t>
      </w:r>
      <w:r w:rsidR="00AF6891">
        <w:rPr>
          <w:lang w:val="ru-RU"/>
        </w:rPr>
        <w:fldChar w:fldCharType="end"/>
      </w:r>
      <w:bookmarkEnd w:id="88"/>
      <w:r>
        <w:rPr>
          <w:lang w:val="ru-RU"/>
        </w:rPr>
        <w:t xml:space="preserve"> </w:t>
      </w:r>
      <w:r w:rsidRPr="00922B26">
        <w:rPr>
          <w:lang w:val="ru-RU"/>
        </w:rPr>
        <w:t xml:space="preserve">Отслеживание. Срезы </w:t>
      </w:r>
      <w:r w:rsidR="00A772FE">
        <w:rPr>
          <w:lang w:val="ru-RU"/>
        </w:rPr>
        <w:t xml:space="preserve">целевой </w:t>
      </w:r>
      <w:r w:rsidRPr="00922B26">
        <w:rPr>
          <w:lang w:val="ru-RU"/>
        </w:rPr>
        <w:t xml:space="preserve">функции. Графики (a)-(c) и (d)- (f) показаны изменения объективной функции относительно каждого </w:t>
      </w:r>
      <w:proofErr w:type="spellStart"/>
      <w:r w:rsidRPr="00922B26">
        <w:rPr>
          <w:lang w:val="ru-RU"/>
        </w:rPr>
        <w:t>DoF</w:t>
      </w:r>
      <w:proofErr w:type="spellEnd"/>
      <w:r w:rsidRPr="00922B26">
        <w:rPr>
          <w:lang w:val="ru-RU"/>
        </w:rPr>
        <w:t xml:space="preserve"> в ориентации и переводе, соответственно. Вертикальная черная пунктирная линия обозначает истинную позу, а зеленая - минимум функции. (a-f) Соответствующие компоненты целевой функции.</w:t>
      </w:r>
    </w:p>
    <w:p w14:paraId="7E06FAE1" w14:textId="77777777" w:rsidR="00922B26" w:rsidRPr="00922B26" w:rsidRDefault="00922B26" w:rsidP="00922B26">
      <w:pPr>
        <w:spacing w:after="160" w:line="259" w:lineRule="auto"/>
        <w:rPr>
          <w:sz w:val="28"/>
          <w:szCs w:val="28"/>
          <w:lang w:val="ru-RU"/>
        </w:rPr>
      </w:pPr>
      <w:r w:rsidRPr="00922B26">
        <w:rPr>
          <w:sz w:val="28"/>
          <w:szCs w:val="28"/>
          <w:lang w:val="ru-RU"/>
        </w:rPr>
        <w:t xml:space="preserve">Композиционный подход более эффективен, чем аддитивный метод, поскольку некоторые части якобиана остаются постоянными на протяжении всей итерации и могут быть предварительно вычислены. Это связано с тем, что линеаризация всегда выполняется в позиции нулевого приращения. В качестве примера на рис. </w:t>
      </w:r>
      <w:r>
        <w:rPr>
          <w:sz w:val="28"/>
          <w:szCs w:val="28"/>
          <w:lang w:val="ru-RU"/>
        </w:rPr>
        <w:fldChar w:fldCharType="begin"/>
      </w:r>
      <w:r>
        <w:rPr>
          <w:sz w:val="28"/>
          <w:szCs w:val="28"/>
          <w:lang w:val="ru-RU"/>
        </w:rPr>
        <w:instrText xml:space="preserve"> REF _Ref91671525 \h </w:instrText>
      </w:r>
      <w:r>
        <w:rPr>
          <w:sz w:val="28"/>
          <w:szCs w:val="28"/>
          <w:lang w:val="ru-RU"/>
        </w:rPr>
      </w:r>
      <w:r>
        <w:rPr>
          <w:sz w:val="28"/>
          <w:szCs w:val="28"/>
          <w:lang w:val="ru-RU"/>
        </w:rPr>
        <w:fldChar w:fldCharType="separate"/>
      </w:r>
      <w:r w:rsidRPr="00922B26">
        <w:rPr>
          <w:noProof/>
          <w:lang w:val="ru-RU"/>
        </w:rPr>
        <w:t>0</w:t>
      </w:r>
      <w:r w:rsidRPr="00922B26">
        <w:rPr>
          <w:lang w:val="ru-RU"/>
        </w:rPr>
        <w:noBreakHyphen/>
      </w:r>
      <w:r w:rsidRPr="00922B26">
        <w:rPr>
          <w:noProof/>
          <w:lang w:val="ru-RU"/>
        </w:rPr>
        <w:t>8</w:t>
      </w:r>
      <w:r>
        <w:rPr>
          <w:sz w:val="28"/>
          <w:szCs w:val="28"/>
          <w:lang w:val="ru-RU"/>
        </w:rPr>
        <w:fldChar w:fldCharType="end"/>
      </w:r>
      <w:r w:rsidRPr="00922B26">
        <w:rPr>
          <w:sz w:val="28"/>
          <w:szCs w:val="28"/>
          <w:lang w:val="ru-RU"/>
        </w:rPr>
        <w:t xml:space="preserve"> показаны срезы объективной функции относительно каждой степени свободы θ, оцениваемой вокруг наземной истинной относительной позы </w:t>
      </w:r>
      <w:proofErr w:type="spellStart"/>
      <w:r w:rsidRPr="00922B26">
        <w:rPr>
          <w:sz w:val="28"/>
          <w:szCs w:val="28"/>
          <w:lang w:val="ru-RU"/>
        </w:rPr>
        <w:t>Δθ</w:t>
      </w:r>
      <w:proofErr w:type="spellEnd"/>
      <w:r w:rsidRPr="00922B26">
        <w:rPr>
          <w:sz w:val="28"/>
          <w:szCs w:val="28"/>
          <w:lang w:val="ru-RU"/>
        </w:rPr>
        <w:t xml:space="preserve"> = 0. Очевидно, что объективная функция, сформулированная с использованием композиционного метода является гладкой, дифференцируемой и имеет уникальный локальный оптимум вблизи реального значения. Чтобы увеличить область сходимости, применяется гауссово размытие (размер ядра 5 пикселей).</w:t>
      </w:r>
    </w:p>
    <w:p w14:paraId="6CD39793" w14:textId="77777777" w:rsidR="00922B26" w:rsidRPr="00922B26" w:rsidRDefault="00922B26" w:rsidP="00922B26">
      <w:pPr>
        <w:spacing w:after="160" w:line="259" w:lineRule="auto"/>
        <w:rPr>
          <w:sz w:val="28"/>
          <w:szCs w:val="28"/>
          <w:lang w:val="ru-RU"/>
        </w:rPr>
      </w:pPr>
      <w:r w:rsidRPr="00922B26">
        <w:rPr>
          <w:sz w:val="28"/>
          <w:szCs w:val="28"/>
          <w:lang w:val="ru-RU"/>
        </w:rPr>
        <w:t>Надежная и эффективная оценка движения</w:t>
      </w:r>
    </w:p>
    <w:p w14:paraId="0C6ADCC4" w14:textId="1265F6B3" w:rsidR="00922B26" w:rsidRPr="00922B26" w:rsidRDefault="00922B26" w:rsidP="00922B26">
      <w:pPr>
        <w:spacing w:after="160" w:line="259" w:lineRule="auto"/>
        <w:rPr>
          <w:sz w:val="28"/>
          <w:szCs w:val="28"/>
          <w:lang w:val="ru-RU"/>
        </w:rPr>
      </w:pPr>
      <w:r w:rsidRPr="00922B26">
        <w:rPr>
          <w:sz w:val="28"/>
          <w:szCs w:val="28"/>
          <w:lang w:val="ru-RU"/>
        </w:rPr>
        <w:t xml:space="preserve">Насколько мы заметили, нелинейный решатель методом наименьших квадратов уже достаточно точен. Однако для повышения устойчивости при наличии шума и выбросов в обратной карте глубины рассматривается робастная норма. Для эффективности применяется норма </w:t>
      </w:r>
      <w:proofErr w:type="spellStart"/>
      <w:r w:rsidRPr="00922B26">
        <w:rPr>
          <w:sz w:val="28"/>
          <w:szCs w:val="28"/>
          <w:lang w:val="ru-RU"/>
        </w:rPr>
        <w:t>Хубера</w:t>
      </w:r>
      <w:proofErr w:type="spellEnd"/>
      <w:r w:rsidRPr="00922B26">
        <w:rPr>
          <w:sz w:val="28"/>
          <w:szCs w:val="28"/>
          <w:lang w:val="ru-RU"/>
        </w:rPr>
        <w:t xml:space="preserve">, а для </w:t>
      </w:r>
      <w:r w:rsidRPr="00922B26">
        <w:rPr>
          <w:sz w:val="28"/>
          <w:szCs w:val="28"/>
          <w:lang w:val="ru-RU"/>
        </w:rPr>
        <w:lastRenderedPageBreak/>
        <w:t xml:space="preserve">решения полученной задачи используется метод IRLS. Для ускорения оптимизации мы решаем задачу методом </w:t>
      </w:r>
      <w:proofErr w:type="spellStart"/>
      <w:r w:rsidRPr="00922B26">
        <w:rPr>
          <w:sz w:val="28"/>
          <w:szCs w:val="28"/>
          <w:lang w:val="ru-RU"/>
        </w:rPr>
        <w:t>Левенберга-Марквардта</w:t>
      </w:r>
      <w:proofErr w:type="spellEnd"/>
      <w:r w:rsidRPr="00922B26">
        <w:rPr>
          <w:sz w:val="28"/>
          <w:szCs w:val="28"/>
          <w:lang w:val="ru-RU"/>
        </w:rPr>
        <w:t xml:space="preserve"> (LM) со стохастической стратегией выборки (как в </w:t>
      </w:r>
      <w:r w:rsidR="00A772FE">
        <w:rPr>
          <w:sz w:val="28"/>
          <w:szCs w:val="28"/>
          <w:lang w:val="ru-RU"/>
        </w:rPr>
        <w:fldChar w:fldCharType="begin"/>
      </w:r>
      <w:r w:rsidR="00A772FE">
        <w:rPr>
          <w:sz w:val="28"/>
          <w:szCs w:val="28"/>
          <w:lang w:val="ru-RU"/>
        </w:rPr>
        <w:instrText xml:space="preserve"> ADDIN ZOTERO_ITEM CSL_CITATION {"citationID":"e1UQoG7h","properties":{"formattedCitation":"[65]","plainCitation":"[65]","noteIndex":0},"citationItems":[{"id":144,"uris":["http://zotero.org/users/local/XvQpfN4m/items/N3XXJ8RL"],"uri":["http://zotero.org/users/local/XvQpfN4m/items/N3XXJ8RL"],"itemData":{"id":144,"type":"article-journal","container-title":"IEEE Robotics and Automation Letters","DOI":"10.1109/LRA.2016.2645143","ISSN":"2377-3766, 2377-3774","issue":"2","journalAbbreviation":"IEEE Robot. Autom. Lett.","page":"593-600","source":"DOI.org (Crossref)","title":"EVO: A Geometric Approach to Event-Based 6-DOF Parallel Tracking and Mapping in Real Time","title-short":"EVO","volume":"2","author":[{"family":"Rebecq","given":"Henri"},{"family":"Horstschaefer","given":"Timo"},{"family":"Gallego","given":"Guillermo"},{"family":"Scaramuzza","given":"Davide"}],"issued":{"date-parts":[["2017",4]]}}}],"schema":"https://github.com/citation-style-language/schema/raw/master/csl-citation.json"} </w:instrText>
      </w:r>
      <w:r w:rsidR="00A772FE">
        <w:rPr>
          <w:sz w:val="28"/>
          <w:szCs w:val="28"/>
          <w:lang w:val="ru-RU"/>
        </w:rPr>
        <w:fldChar w:fldCharType="separate"/>
      </w:r>
      <w:r w:rsidR="00A772FE" w:rsidRPr="00A772FE">
        <w:rPr>
          <w:sz w:val="28"/>
          <w:lang w:val="ru-RU"/>
        </w:rPr>
        <w:t>[65]</w:t>
      </w:r>
      <w:r w:rsidR="00A772FE">
        <w:rPr>
          <w:sz w:val="28"/>
          <w:szCs w:val="28"/>
          <w:lang w:val="ru-RU"/>
        </w:rPr>
        <w:fldChar w:fldCharType="end"/>
      </w:r>
      <w:r w:rsidRPr="00922B26">
        <w:rPr>
          <w:sz w:val="28"/>
          <w:szCs w:val="28"/>
          <w:lang w:val="ru-RU"/>
        </w:rPr>
        <w:t xml:space="preserve">). На каждой итерации случайным образом выбирается только партия из N трёхмерных точек в системе отсчета, которые используются для оценки объективной функции (обычно </w:t>
      </w:r>
      <w:proofErr w:type="spellStart"/>
      <w:r w:rsidRPr="00922B26">
        <w:rPr>
          <w:sz w:val="28"/>
          <w:szCs w:val="28"/>
          <w:lang w:val="ru-RU"/>
        </w:rPr>
        <w:t>Np</w:t>
      </w:r>
      <w:proofErr w:type="spellEnd"/>
      <w:r w:rsidRPr="00922B26">
        <w:rPr>
          <w:sz w:val="28"/>
          <w:szCs w:val="28"/>
          <w:lang w:val="ru-RU"/>
        </w:rPr>
        <w:t xml:space="preserve"> = 300). Метод LM может справиться с </w:t>
      </w:r>
      <w:proofErr w:type="spellStart"/>
      <w:r w:rsidRPr="00922B26">
        <w:rPr>
          <w:sz w:val="28"/>
          <w:szCs w:val="28"/>
          <w:lang w:val="ru-RU"/>
        </w:rPr>
        <w:t>неотрицательностью</w:t>
      </w:r>
      <w:proofErr w:type="spellEnd"/>
      <w:r w:rsidRPr="00922B26">
        <w:rPr>
          <w:sz w:val="28"/>
          <w:szCs w:val="28"/>
          <w:lang w:val="ru-RU"/>
        </w:rPr>
        <w:t xml:space="preserve"> остатка и выполняется только одна итерация на партию. Пять итераций часто достаточно для успешного сближения, поскольку начальная поза обычно близка к оптимальной.</w:t>
      </w:r>
    </w:p>
    <w:p w14:paraId="7AA3F024" w14:textId="77777777" w:rsidR="00922B26" w:rsidRPr="00922B26" w:rsidRDefault="00922B26" w:rsidP="0089274C">
      <w:pPr>
        <w:pStyle w:val="2"/>
      </w:pPr>
      <w:r w:rsidRPr="00922B26">
        <w:t>Эксперименты</w:t>
      </w:r>
    </w:p>
    <w:p w14:paraId="7E4083F8" w14:textId="77777777" w:rsidR="00922B26" w:rsidRPr="00922B26" w:rsidRDefault="00922B26" w:rsidP="00922B26">
      <w:pPr>
        <w:spacing w:after="160" w:line="259" w:lineRule="auto"/>
        <w:rPr>
          <w:sz w:val="28"/>
          <w:szCs w:val="28"/>
          <w:lang w:val="ru-RU"/>
        </w:rPr>
      </w:pPr>
      <w:r w:rsidRPr="00922B26">
        <w:rPr>
          <w:sz w:val="28"/>
          <w:szCs w:val="28"/>
          <w:lang w:val="ru-RU"/>
        </w:rPr>
        <w:t xml:space="preserve">Теперь давайте оценим предложенную систему стерео VO на основе событий. Сначала мы представим наборы данных и стереокамеру, используемую в качестве источника данных о событиях. Затем мы оценим эффективность метода с помощью двух наборов экспериментов. В первом наборе мы показываем эффективность одного только модуля отображения, используя исходные позы, предоставленные внешней системой захвата движения. </w:t>
      </w:r>
    </w:p>
    <w:p w14:paraId="0C13BAB5" w14:textId="77777777" w:rsidR="00922B26" w:rsidRPr="00922B26" w:rsidRDefault="00922B26" w:rsidP="00CF2C00">
      <w:pPr>
        <w:pStyle w:val="3"/>
      </w:pPr>
      <w:r w:rsidRPr="00922B26">
        <w:t>Экспериментальная установка и используемые наборы данных</w:t>
      </w:r>
    </w:p>
    <w:p w14:paraId="6BEE5DBC" w14:textId="77777777" w:rsidR="00922B26" w:rsidRPr="00922B26" w:rsidRDefault="00922B26" w:rsidP="00922B26">
      <w:pPr>
        <w:spacing w:after="160" w:line="259" w:lineRule="auto"/>
        <w:rPr>
          <w:sz w:val="28"/>
          <w:szCs w:val="28"/>
          <w:lang w:val="ru-RU"/>
        </w:rPr>
      </w:pPr>
      <w:r w:rsidRPr="00922B26">
        <w:rPr>
          <w:noProof/>
          <w:sz w:val="28"/>
          <w:szCs w:val="28"/>
          <w:lang w:val="ru-RU"/>
        </w:rPr>
        <w:drawing>
          <wp:inline distT="0" distB="0" distL="0" distR="0" wp14:anchorId="76C74A05" wp14:editId="566F93A2">
            <wp:extent cx="2279903" cy="1548383"/>
            <wp:effectExtent l="0" t="0" r="6350" b="0"/>
            <wp:docPr id="330" name="image5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57.jpe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279903" cy="1548383"/>
                    </a:xfrm>
                    <a:prstGeom prst="rect">
                      <a:avLst/>
                    </a:prstGeom>
                  </pic:spPr>
                </pic:pic>
              </a:graphicData>
            </a:graphic>
          </wp:inline>
        </w:drawing>
      </w:r>
    </w:p>
    <w:p w14:paraId="328EE70A" w14:textId="77777777" w:rsidR="00922B26" w:rsidRPr="00922B26" w:rsidRDefault="00922B26" w:rsidP="00922B26">
      <w:pPr>
        <w:spacing w:after="160" w:line="259" w:lineRule="auto"/>
        <w:rPr>
          <w:sz w:val="28"/>
          <w:szCs w:val="28"/>
          <w:lang w:val="ru-RU"/>
        </w:rPr>
      </w:pPr>
      <w:r w:rsidRPr="00922B26">
        <w:rPr>
          <w:sz w:val="28"/>
          <w:szCs w:val="28"/>
          <w:lang w:val="ru-RU"/>
        </w:rPr>
        <w:t>Рис. 10. Пользовательская стереокамера, состоящая из двух камер DAVIS346 с горизонтальной базовой линией 7,5 см.</w:t>
      </w:r>
    </w:p>
    <w:p w14:paraId="2F423A48" w14:textId="154D1EA4" w:rsidR="00922B26" w:rsidRPr="00922B26" w:rsidRDefault="00922B26" w:rsidP="00922B26">
      <w:pPr>
        <w:spacing w:after="160" w:line="259" w:lineRule="auto"/>
        <w:rPr>
          <w:sz w:val="28"/>
          <w:szCs w:val="28"/>
          <w:lang w:val="ru-RU"/>
        </w:rPr>
      </w:pPr>
      <w:r w:rsidRPr="00922B26">
        <w:rPr>
          <w:sz w:val="28"/>
          <w:szCs w:val="28"/>
          <w:lang w:val="ru-RU"/>
        </w:rPr>
        <w:t xml:space="preserve">Оценка алгоритма стерео VO на данных из общедоступных наборов данных и симуляторов </w:t>
      </w:r>
      <w:r w:rsidR="00A772FE">
        <w:rPr>
          <w:sz w:val="28"/>
          <w:szCs w:val="28"/>
          <w:lang w:val="ru-RU"/>
        </w:rPr>
        <w:fldChar w:fldCharType="begin"/>
      </w:r>
      <w:r w:rsidR="00A772FE">
        <w:rPr>
          <w:sz w:val="28"/>
          <w:szCs w:val="28"/>
          <w:lang w:val="ru-RU"/>
        </w:rPr>
        <w:instrText xml:space="preserve"> ADDIN ZOTERO_ITEM CSL_CITATION {"citationID":"WsJc0MFX","properties":{"formattedCitation":"[88], [100], [101]","plainCitation":"[88], [100], [101]","noteIndex":0},"citationItems":[{"id":154,"uris":["http://zotero.org/users/local/XvQpfN4m/items/6SCJYL26"],"uri":["http://zotero.org/users/local/XvQpfN4m/items/6SCJYL26"],"itemData":{"id":154,"type":"chapter","container-title":"Computer Vision – ECCV 2018","event-place":"Cham","ISBN":"978-3-030-01245-8","note":"collection-title: Lecture Notes in Computer Science\nDOI: 10.1007/978-3-030-01246-5_15","page":"242-258","publisher":"Springer International Publishing","publisher-place":"Cham","source":"DOI.org (Crossref)","title":"Semi-dense 3D Reconstruction with a Stereo Event Camera","URL":"http://link.springer.com/10.1007/978-3-030-01246-5_15","volume":"11205","editor":[{"family":"Ferrari","given":"Vittorio"},{"family":"Hebert","given":"Martial"},{"family":"Sminchisescu","given":"Cristian"},{"family":"Weiss","given":"Yair"}],"author":[{"family":"Zhou","given":"Yi"},{"family":"Gallego","given":"Guillermo"},{"family":"Rebecq","given":"Henri"},{"family":"Kneip","given":"Laurent"},{"family":"Li","given":"Hongdong"},{"family":"Scaramuzza","given":"Davide"}],"accessed":{"date-parts":[["2021",12,29]]},"issued":{"date-parts":[["2018"]]}}},{"id":160,"uris":["http://zotero.org/users/local/XvQpfN4m/items/SUJVUR5W"],"uri":["http://zotero.org/users/local/XvQpfN4m/items/SUJVUR5W"],"itemData":{"id":160,"type":"article-journal","container-title":"IEEE Robotics and Automation Letters","DOI":"10.1109/LRA.2018.2800793","ISSN":"2377-3766, 2377-3774","issue":"3","journalAbbreviation":"IEEE Robot. Autom. Lett.","page":"2032-2039","source":"DOI.org (Crossref)","title":"The Multivehicle Stereo Event Camera Dataset: An Event Camera Dataset for 3D Perception","title-short":"The Multivehicle Stereo Event Camera Dataset","volume":"3","author":[{"family":"Zhu","given":"Alex Zihao"},{"family":"Thakur","given":"Dinesh"},{"family":"Ozaslan","given":"Tolga"},{"family":"Pfrommer","given":"Bernd"},{"family":"Kumar","given":"Vijay"},{"family":"Daniilidis","given":"Kostas"}],"issued":{"date-parts":[["2018",7]]}}},{"id":198,"uris":["http://zotero.org/users/local/XvQpfN4m/items/24NXFNAS"],"uri":["http://zotero.org/users/local/XvQpfN4m/items/24NXFNAS"],"itemData":{"id":198,"type":"article-journal","abstract":"New vision sensors, such as the dynamic and active-pixel vision sensor (DAVIS), incorporate a conventional global-shutter camera and an event-based sensor in the same pixel array. These sensors have great potential for high-speed robotics and computer vision because they allow us to combine the benefits of conventional cameras with those of event-based sensors: low latency, high temporal resolution, and very high dynamic range. However, new algorithms are required to exploit the sensor characteristics and cope with its unconventional output, which consists of a stream of asynchronous brightness changes (called “events”) and synchronous grayscale frames. For this purpose, we present and release a collection of datasets captured with a DAVIS in a variety of synthetic and real environments, which we hope will motivate research on new algorithms for high-speed and high-dynamic-range robotics and computer-vision applications. In addition to global-shutter intensity images and asynchronous events, we provide inertial measurements and ground-truth camera poses from a motion-capture system. The latter allows comparing the pose accuracy of ego-motion estimation algorithms quantitatively. All the data are released both as standard text files and binary files (i.e. rosbag). This paper provides an overview of the available data and describes a simulator that we release open-source to create synthetic event-camera data.","container-title":"The International Journal of Robotics Research","DOI":"10.1177/0278364917691115","ISSN":"0278-3649, 1741-3176","issue":"2","journalAbbreviation":"The International Journal of Robotics Research","language":"en","page":"142-149","source":"DOI.org (Crossref)","title":"The event-camera dataset and simulator: Event-based data for pose estimation, visual odometry, and SLAM","title-short":"The event-camera dataset and simulator","volume":"36","author":[{"family":"Mueggler","given":"Elias"},{"family":"Rebecq","given":"Henri"},{"family":"Gallego","given":"Guillermo"},{"family":"Delbruck","given":"Tobi"},{"family":"Scaramuzza","given":"Davide"}],"issued":{"date-parts":[["2017",2]]}}}],"schema":"https://github.com/citation-style-language/schema/raw/master/csl-citation.json"} </w:instrText>
      </w:r>
      <w:r w:rsidR="00A772FE">
        <w:rPr>
          <w:sz w:val="28"/>
          <w:szCs w:val="28"/>
          <w:lang w:val="ru-RU"/>
        </w:rPr>
        <w:fldChar w:fldCharType="separate"/>
      </w:r>
      <w:r w:rsidR="00A772FE" w:rsidRPr="00A772FE">
        <w:rPr>
          <w:sz w:val="28"/>
          <w:lang w:val="ru-RU"/>
        </w:rPr>
        <w:t>[88], [100], [101]</w:t>
      </w:r>
      <w:r w:rsidR="00A772FE">
        <w:rPr>
          <w:sz w:val="28"/>
          <w:szCs w:val="28"/>
          <w:lang w:val="ru-RU"/>
        </w:rPr>
        <w:fldChar w:fldCharType="end"/>
      </w:r>
      <w:r w:rsidRPr="00922B26">
        <w:rPr>
          <w:sz w:val="28"/>
          <w:szCs w:val="28"/>
          <w:lang w:val="ru-RU"/>
        </w:rPr>
        <w:t>. Данные, представленные в</w:t>
      </w:r>
      <w:r w:rsidR="00A772FE">
        <w:rPr>
          <w:sz w:val="28"/>
          <w:szCs w:val="28"/>
          <w:lang w:val="ru-RU"/>
        </w:rPr>
        <w:t xml:space="preserve"> </w:t>
      </w:r>
      <w:r w:rsidR="00A772FE">
        <w:rPr>
          <w:sz w:val="28"/>
          <w:szCs w:val="28"/>
          <w:lang w:val="ru-RU"/>
        </w:rPr>
        <w:fldChar w:fldCharType="begin"/>
      </w:r>
      <w:r w:rsidR="00A772FE">
        <w:rPr>
          <w:sz w:val="28"/>
          <w:szCs w:val="28"/>
          <w:lang w:val="ru-RU"/>
        </w:rPr>
        <w:instrText xml:space="preserve"> ADDIN ZOTERO_ITEM CSL_CITATION {"citationID":"VOVy2Mcy","properties":{"formattedCitation":"[88]","plainCitation":"[88]","noteIndex":0},"citationItems":[{"id":154,"uris":["http://zotero.org/users/local/XvQpfN4m/items/6SCJYL26"],"uri":["http://zotero.org/users/local/XvQpfN4m/items/6SCJYL26"],"itemData":{"id":154,"type":"chapter","container-title":"Computer Vision – ECCV 2018","event-place":"Cham","ISBN":"978-3-030-01245-8","note":"collection-title: Lecture Notes in Computer Science\nDOI: 10.1007/978-3-030-01246-5_15","page":"242-258","publisher":"Springer International Publishing","publisher-place":"Cham","source":"DOI.org (Crossref)","title":"Semi-dense 3D Reconstruction with a Stereo Event Camera","URL":"http://link.springer.com/10.1007/978-3-030-01246-5_15","volume":"11205","editor":[{"family":"Ferrari","given":"Vittorio"},{"family":"Hebert","given":"Martial"},{"family":"Sminchisescu","given":"Cristian"},{"family":"Weiss","given":"Yair"}],"author":[{"family":"Zhou","given":"Yi"},{"family":"Gallego","given":"Guillermo"},{"family":"Rebecq","given":"Henri"},{"family":"Kneip","given":"Laurent"},{"family":"Li","given":"Hongdong"},{"family":"Scaramuzza","given":"Davide"}],"accessed":{"date-parts":[["2021",12,29]]},"issued":{"date-parts":[["2018"]]}}}],"schema":"https://github.com/citation-style-language/schema/raw/master/csl-citation.json"} </w:instrText>
      </w:r>
      <w:r w:rsidR="00A772FE">
        <w:rPr>
          <w:sz w:val="28"/>
          <w:szCs w:val="28"/>
          <w:lang w:val="ru-RU"/>
        </w:rPr>
        <w:fldChar w:fldCharType="separate"/>
      </w:r>
      <w:r w:rsidR="00A772FE" w:rsidRPr="00A772FE">
        <w:rPr>
          <w:sz w:val="28"/>
          <w:lang w:val="ru-RU"/>
        </w:rPr>
        <w:t>[88]</w:t>
      </w:r>
      <w:r w:rsidR="00A772FE">
        <w:rPr>
          <w:sz w:val="28"/>
          <w:szCs w:val="28"/>
          <w:lang w:val="ru-RU"/>
        </w:rPr>
        <w:fldChar w:fldCharType="end"/>
      </w:r>
      <w:r w:rsidR="00A772FE">
        <w:rPr>
          <w:sz w:val="28"/>
          <w:szCs w:val="28"/>
          <w:lang w:val="ru-RU"/>
        </w:rPr>
        <w:t xml:space="preserve"> </w:t>
      </w:r>
      <w:r w:rsidRPr="00922B26">
        <w:rPr>
          <w:sz w:val="28"/>
          <w:szCs w:val="28"/>
          <w:lang w:val="ru-RU"/>
        </w:rPr>
        <w:t xml:space="preserve">были собраны с помощью ручной стереокамеры в помещении. Последовательности, использованные в </w:t>
      </w:r>
      <w:r w:rsidR="00A772FE">
        <w:rPr>
          <w:sz w:val="28"/>
          <w:szCs w:val="28"/>
          <w:lang w:val="ru-RU"/>
        </w:rPr>
        <w:fldChar w:fldCharType="begin"/>
      </w:r>
      <w:r w:rsidR="00A772FE">
        <w:rPr>
          <w:sz w:val="28"/>
          <w:szCs w:val="28"/>
          <w:lang w:val="ru-RU"/>
        </w:rPr>
        <w:instrText xml:space="preserve"> ADDIN ZOTERO_ITEM CSL_CITATION {"citationID":"fPrGIphG","properties":{"formattedCitation":"[100]","plainCitation":"[100]","noteIndex":0},"citationItems":[{"id":160,"uris":["http://zotero.org/users/local/XvQpfN4m/items/SUJVUR5W"],"uri":["http://zotero.org/users/local/XvQpfN4m/items/SUJVUR5W"],"itemData":{"id":160,"type":"article-journal","container-title":"IEEE Robotics and Automation Letters","DOI":"10.1109/LRA.2018.2800793","ISSN":"2377-3766, 2377-3774","issue":"3","journalAbbreviation":"IEEE Robot. Autom. Lett.","page":"2032-2039","source":"DOI.org (Crossref)","title":"The Multivehicle Stereo Event Camera Dataset: An Event Camera Dataset for 3D Perception","title-short":"The Multivehicle Stereo Event Camera Dataset","volume":"3","author":[{"family":"Zhu","given":"Alex Zihao"},{"family":"Thakur","given":"Dinesh"},{"family":"Ozaslan","given":"Tolga"},{"family":"Pfrommer","given":"Bernd"},{"family":"Kumar","given":"Vijay"},{"family":"Daniilidis","given":"Kostas"}],"issued":{"date-parts":[["2018",7]]}}}],"schema":"https://github.com/citation-style-language/schema/raw/master/csl-citation.json"} </w:instrText>
      </w:r>
      <w:r w:rsidR="00A772FE">
        <w:rPr>
          <w:sz w:val="28"/>
          <w:szCs w:val="28"/>
          <w:lang w:val="ru-RU"/>
        </w:rPr>
        <w:fldChar w:fldCharType="separate"/>
      </w:r>
      <w:r w:rsidR="00A772FE" w:rsidRPr="00A772FE">
        <w:rPr>
          <w:sz w:val="28"/>
          <w:lang w:val="ru-RU"/>
        </w:rPr>
        <w:t>[100]</w:t>
      </w:r>
      <w:r w:rsidR="00A772FE">
        <w:rPr>
          <w:sz w:val="28"/>
          <w:szCs w:val="28"/>
          <w:lang w:val="ru-RU"/>
        </w:rPr>
        <w:fldChar w:fldCharType="end"/>
      </w:r>
      <w:r w:rsidRPr="00922B26">
        <w:rPr>
          <w:sz w:val="28"/>
          <w:szCs w:val="28"/>
          <w:lang w:val="ru-RU"/>
        </w:rPr>
        <w:t xml:space="preserve">, были собраны с помощью стереокамеры, установленной на беспилотнике, летающем в просторном помещении. Симулятор </w:t>
      </w:r>
      <w:r w:rsidR="00A772FE">
        <w:rPr>
          <w:sz w:val="28"/>
          <w:szCs w:val="28"/>
          <w:lang w:val="ru-RU"/>
        </w:rPr>
        <w:fldChar w:fldCharType="begin"/>
      </w:r>
      <w:r w:rsidR="00A772FE">
        <w:rPr>
          <w:sz w:val="28"/>
          <w:szCs w:val="28"/>
          <w:lang w:val="ru-RU"/>
        </w:rPr>
        <w:instrText xml:space="preserve"> ADDIN ZOTERO_ITEM CSL_CITATION {"citationID":"n4upwjkv","properties":{"formattedCitation":"[101]","plainCitation":"[101]","noteIndex":0},"citationItems":[{"id":198,"uris":["http://zotero.org/users/local/XvQpfN4m/items/24NXFNAS"],"uri":["http://zotero.org/users/local/XvQpfN4m/items/24NXFNAS"],"itemData":{"id":198,"type":"article-journal","abstract":"New vision sensors, such as the dynamic and active-pixel vision sensor (DAVIS), incorporate a conventional global-shutter camera and an event-based sensor in the same pixel array. These sensors have great potential for high-speed robotics and computer vision because they allow us to combine the benefits of conventional cameras with those of event-based sensors: low latency, high temporal resolution, and very high dynamic range. However, new algorithms are required to exploit the sensor characteristics and cope with its unconventional output, which consists of a stream of asynchronous brightness changes (called “events”) and synchronous grayscale frames. For this purpose, we present and release a collection of datasets captured with a DAVIS in a variety of synthetic and real environments, which we hope will motivate research on new algorithms for high-speed and high-dynamic-range robotics and computer-vision applications. In addition to global-shutter intensity images and asynchronous events, we provide inertial measurements and ground-truth camera poses from a motion-capture system. The latter allows comparing the pose accuracy of ego-motion estimation algorithms quantitatively. All the data are released both as standard text files and binary files (i.e. rosbag). This paper provides an overview of the available data and describes a simulator that we release open-source to create synthetic event-camera data.","container-title":"The International Journal of Robotics Research","DOI":"10.1177/0278364917691115","ISSN":"0278-3649, 1741-3176","issue":"2","journalAbbreviation":"The International Journal of Robotics Research","language":"en","page":"142-149","source":"DOI.org (Crossref)","title":"The event-camera dataset and simulator: Event-based data for pose estimation, visual odometry, and SLAM","title-short":"The event-camera dataset and simulator","volume":"36","author":[{"family":"Mueggler","given":"Elias"},{"family":"Rebecq","given":"Henri"},{"family":"Gallego","given":"Guillermo"},{"family":"Delbruck","given":"Tobi"},{"family":"Scaramuzza","given":"Davide"}],"issued":{"date-parts":[["2017",2]]}}}],"schema":"https://github.com/citation-style-language/schema/raw/master/csl-citation.json"} </w:instrText>
      </w:r>
      <w:r w:rsidR="00A772FE">
        <w:rPr>
          <w:sz w:val="28"/>
          <w:szCs w:val="28"/>
          <w:lang w:val="ru-RU"/>
        </w:rPr>
        <w:fldChar w:fldCharType="separate"/>
      </w:r>
      <w:r w:rsidR="00A772FE" w:rsidRPr="00A772FE">
        <w:rPr>
          <w:sz w:val="28"/>
          <w:lang w:val="ru-RU"/>
        </w:rPr>
        <w:t>[101]</w:t>
      </w:r>
      <w:r w:rsidR="00A772FE">
        <w:rPr>
          <w:sz w:val="28"/>
          <w:szCs w:val="28"/>
          <w:lang w:val="ru-RU"/>
        </w:rPr>
        <w:fldChar w:fldCharType="end"/>
      </w:r>
      <w:r w:rsidRPr="00922B26">
        <w:rPr>
          <w:sz w:val="28"/>
          <w:szCs w:val="28"/>
          <w:lang w:val="ru-RU"/>
        </w:rPr>
        <w:t xml:space="preserve"> предоставляет синтетические последовательности с простой структурой (например, плоскопараллельные структуры, геометрические примитивы и т.д.) и "идеальной" моделью камеры событий.</w:t>
      </w:r>
    </w:p>
    <w:p w14:paraId="1AC2B938" w14:textId="330E4998" w:rsidR="00922B26" w:rsidRPr="00922B26" w:rsidRDefault="00922B26" w:rsidP="00922B26">
      <w:pPr>
        <w:spacing w:after="160" w:line="259" w:lineRule="auto"/>
        <w:rPr>
          <w:sz w:val="28"/>
          <w:szCs w:val="28"/>
          <w:lang w:val="ru-RU"/>
        </w:rPr>
      </w:pPr>
      <w:r w:rsidRPr="00922B26">
        <w:rPr>
          <w:sz w:val="28"/>
          <w:szCs w:val="28"/>
          <w:lang w:val="ru-RU"/>
        </w:rPr>
        <w:t xml:space="preserve">Кроме вышеупомянутых наборов данных, использованы несколько последовательностей, используя стереосистему событийной камеры, показанную на рис. 10. Стереокамера состоит из двух динамических и </w:t>
      </w:r>
      <w:r w:rsidRPr="00922B26">
        <w:rPr>
          <w:sz w:val="28"/>
          <w:szCs w:val="28"/>
          <w:lang w:val="ru-RU"/>
        </w:rPr>
        <w:lastRenderedPageBreak/>
        <w:t>активных пиксельных датчиков зрения (DAVIS 346). 346 260 пикселей, которые калибруются внутренне и внешне. DAVIS состоит из кадровой камеры и датчика событий (DVS) на одном пиксельном массиве, поэтому калибровка может быть выполнена стандартными методами по кадрам интенсивности и применяется к событиям. Алгоритм</w:t>
      </w:r>
      <w:r w:rsidR="00DC6E06" w:rsidRPr="00922B26">
        <w:rPr>
          <w:sz w:val="28"/>
          <w:szCs w:val="28"/>
          <w:lang w:val="ru-RU"/>
        </w:rPr>
        <w:t xml:space="preserve"> </w:t>
      </w:r>
      <w:r w:rsidR="00DC6E06">
        <w:rPr>
          <w:sz w:val="28"/>
          <w:szCs w:val="28"/>
          <w:lang w:val="ru-RU"/>
        </w:rPr>
        <w:fldChar w:fldCharType="begin"/>
      </w:r>
      <w:r w:rsidR="00CC461F">
        <w:rPr>
          <w:sz w:val="28"/>
          <w:szCs w:val="28"/>
          <w:lang w:val="ru-RU"/>
        </w:rPr>
        <w:instrText xml:space="preserve"> ADDIN ZOTERO_ITEM CSL_CITATION {"citationID":"zLJz9gPf","properties":{"formattedCitation":"[54]","plainCitation":"[54]","noteIndex":0},"citationItems":[{"id":250,"uris":["http://zotero.org/users/local/XvQpfN4m/items/73MMDCLK"],"uri":["http://zotero.org/users/local/XvQpfN4m/items/73MMDCLK"],"itemData":{"id":250,"type":"book","title":"Event-based Stereo Visual Odometry","author":[{"family":"Zhou","given":"Yi"},{"family":"Gallego","given":"Guillermo"},{"family":"Shen","given":"Shaojie"}],"issued":{"date-parts":[["2020",7,30]]}}}],"schema":"https://github.com/citation-style-language/schema/raw/master/csl-citation.json"} </w:instrText>
      </w:r>
      <w:r w:rsidR="00DC6E06">
        <w:rPr>
          <w:sz w:val="28"/>
          <w:szCs w:val="28"/>
          <w:lang w:val="ru-RU"/>
        </w:rPr>
        <w:fldChar w:fldCharType="separate"/>
      </w:r>
      <w:r w:rsidR="00DC6E06" w:rsidRPr="00DC6E06">
        <w:rPr>
          <w:sz w:val="28"/>
          <w:lang w:val="ru-RU"/>
        </w:rPr>
        <w:t>[54]</w:t>
      </w:r>
      <w:r w:rsidR="00DC6E06">
        <w:rPr>
          <w:sz w:val="28"/>
          <w:szCs w:val="28"/>
          <w:lang w:val="ru-RU"/>
        </w:rPr>
        <w:fldChar w:fldCharType="end"/>
      </w:r>
      <w:r w:rsidRPr="00922B26">
        <w:rPr>
          <w:sz w:val="28"/>
          <w:szCs w:val="28"/>
          <w:lang w:val="ru-RU"/>
        </w:rPr>
        <w:t xml:space="preserve"> работает с неискаженными и стерео-правильными координатами, которые предварительно вычисляются с учетом калибровки камеры.</w:t>
      </w:r>
    </w:p>
    <w:p w14:paraId="3B4863C0" w14:textId="77777777" w:rsidR="00922B26" w:rsidRDefault="00922B26" w:rsidP="00CF2C00">
      <w:pPr>
        <w:pStyle w:val="3"/>
      </w:pPr>
      <w:r w:rsidRPr="00922B26">
        <w:t>Сравнение критериев оптимизации картирования:</w:t>
      </w:r>
    </w:p>
    <w:p w14:paraId="63277E63" w14:textId="77777777" w:rsidR="00922B26" w:rsidRDefault="00922B26" w:rsidP="00922B26">
      <w:pPr>
        <w:keepNext/>
        <w:spacing w:after="160" w:line="259" w:lineRule="auto"/>
      </w:pPr>
      <w:r w:rsidRPr="00922B26">
        <w:rPr>
          <w:noProof/>
          <w:sz w:val="28"/>
          <w:szCs w:val="28"/>
          <w:lang w:val="ru-RU"/>
        </w:rPr>
        <mc:AlternateContent>
          <mc:Choice Requires="wpg">
            <w:drawing>
              <wp:inline distT="0" distB="0" distL="0" distR="0" wp14:anchorId="117F8466" wp14:editId="6406E8A9">
                <wp:extent cx="2707005" cy="2833370"/>
                <wp:effectExtent l="0" t="0" r="0" b="5080"/>
                <wp:docPr id="331" name="Группа 3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07005" cy="2833370"/>
                          <a:chOff x="1213" y="1831"/>
                          <a:chExt cx="4263" cy="4462"/>
                        </a:xfrm>
                      </wpg:grpSpPr>
                      <pic:pic xmlns:pic="http://schemas.openxmlformats.org/drawingml/2006/picture">
                        <pic:nvPicPr>
                          <pic:cNvPr id="332" name="docshape289"/>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1213" y="1830"/>
                            <a:ext cx="4263" cy="44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33" name="Line 275"/>
                        <wps:cNvCnPr>
                          <a:cxnSpLocks noChangeShapeType="1"/>
                        </wps:cNvCnPr>
                        <wps:spPr bwMode="auto">
                          <a:xfrm>
                            <a:off x="2682" y="2577"/>
                            <a:ext cx="46" cy="0"/>
                          </a:xfrm>
                          <a:prstGeom prst="line">
                            <a:avLst/>
                          </a:prstGeom>
                          <a:noFill/>
                          <a:ln w="88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4" name="docshape290"/>
                        <wps:cNvSpPr>
                          <a:spLocks/>
                        </wps:cNvSpPr>
                        <wps:spPr bwMode="auto">
                          <a:xfrm>
                            <a:off x="2774" y="2576"/>
                            <a:ext cx="24" cy="24"/>
                          </a:xfrm>
                          <a:custGeom>
                            <a:avLst/>
                            <a:gdLst>
                              <a:gd name="T0" fmla="+- 0 2775 2775"/>
                              <a:gd name="T1" fmla="*/ T0 w 24"/>
                              <a:gd name="T2" fmla="+- 0 2577 2577"/>
                              <a:gd name="T3" fmla="*/ 2577 h 24"/>
                              <a:gd name="T4" fmla="+- 0 2798 2775"/>
                              <a:gd name="T5" fmla="*/ T4 w 24"/>
                              <a:gd name="T6" fmla="+- 0 2577 2577"/>
                              <a:gd name="T7" fmla="*/ 2577 h 24"/>
                              <a:gd name="T8" fmla="+- 0 2798 2775"/>
                              <a:gd name="T9" fmla="*/ T8 w 24"/>
                              <a:gd name="T10" fmla="+- 0 2600 2577"/>
                              <a:gd name="T11" fmla="*/ 2600 h 24"/>
                            </a:gdLst>
                            <a:ahLst/>
                            <a:cxnLst>
                              <a:cxn ang="0">
                                <a:pos x="T1" y="T3"/>
                              </a:cxn>
                              <a:cxn ang="0">
                                <a:pos x="T5" y="T7"/>
                              </a:cxn>
                              <a:cxn ang="0">
                                <a:pos x="T9" y="T11"/>
                              </a:cxn>
                            </a:cxnLst>
                            <a:rect l="0" t="0" r="r" b="b"/>
                            <a:pathLst>
                              <a:path w="24" h="24">
                                <a:moveTo>
                                  <a:pt x="0" y="0"/>
                                </a:moveTo>
                                <a:lnTo>
                                  <a:pt x="23" y="0"/>
                                </a:lnTo>
                                <a:lnTo>
                                  <a:pt x="23" y="23"/>
                                </a:lnTo>
                              </a:path>
                            </a:pathLst>
                          </a:custGeom>
                          <a:noFill/>
                          <a:ln w="887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5" name="Line 277"/>
                        <wps:cNvCnPr>
                          <a:cxnSpLocks noChangeShapeType="1"/>
                        </wps:cNvCnPr>
                        <wps:spPr bwMode="auto">
                          <a:xfrm>
                            <a:off x="2798" y="2647"/>
                            <a:ext cx="0" cy="46"/>
                          </a:xfrm>
                          <a:prstGeom prst="line">
                            <a:avLst/>
                          </a:prstGeom>
                          <a:noFill/>
                          <a:ln w="88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6" name="docshape291"/>
                        <wps:cNvSpPr>
                          <a:spLocks/>
                        </wps:cNvSpPr>
                        <wps:spPr bwMode="auto">
                          <a:xfrm>
                            <a:off x="2774" y="2740"/>
                            <a:ext cx="24" cy="24"/>
                          </a:xfrm>
                          <a:custGeom>
                            <a:avLst/>
                            <a:gdLst>
                              <a:gd name="T0" fmla="+- 0 2798 2775"/>
                              <a:gd name="T1" fmla="*/ T0 w 24"/>
                              <a:gd name="T2" fmla="+- 0 2740 2740"/>
                              <a:gd name="T3" fmla="*/ 2740 h 24"/>
                              <a:gd name="T4" fmla="+- 0 2798 2775"/>
                              <a:gd name="T5" fmla="*/ T4 w 24"/>
                              <a:gd name="T6" fmla="+- 0 2763 2740"/>
                              <a:gd name="T7" fmla="*/ 2763 h 24"/>
                              <a:gd name="T8" fmla="+- 0 2775 2775"/>
                              <a:gd name="T9" fmla="*/ T8 w 24"/>
                              <a:gd name="T10" fmla="+- 0 2763 2740"/>
                              <a:gd name="T11" fmla="*/ 2763 h 24"/>
                            </a:gdLst>
                            <a:ahLst/>
                            <a:cxnLst>
                              <a:cxn ang="0">
                                <a:pos x="T1" y="T3"/>
                              </a:cxn>
                              <a:cxn ang="0">
                                <a:pos x="T5" y="T7"/>
                              </a:cxn>
                              <a:cxn ang="0">
                                <a:pos x="T9" y="T11"/>
                              </a:cxn>
                            </a:cxnLst>
                            <a:rect l="0" t="0" r="r" b="b"/>
                            <a:pathLst>
                              <a:path w="24" h="24">
                                <a:moveTo>
                                  <a:pt x="23" y="0"/>
                                </a:moveTo>
                                <a:lnTo>
                                  <a:pt x="23" y="23"/>
                                </a:lnTo>
                                <a:lnTo>
                                  <a:pt x="0" y="23"/>
                                </a:lnTo>
                              </a:path>
                            </a:pathLst>
                          </a:custGeom>
                          <a:noFill/>
                          <a:ln w="887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7" name="Line 279"/>
                        <wps:cNvCnPr>
                          <a:cxnSpLocks noChangeShapeType="1"/>
                        </wps:cNvCnPr>
                        <wps:spPr bwMode="auto">
                          <a:xfrm>
                            <a:off x="2728" y="2763"/>
                            <a:ext cx="0" cy="0"/>
                          </a:xfrm>
                          <a:prstGeom prst="line">
                            <a:avLst/>
                          </a:prstGeom>
                          <a:noFill/>
                          <a:ln w="88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8" name="docshape292"/>
                        <wps:cNvSpPr>
                          <a:spLocks/>
                        </wps:cNvSpPr>
                        <wps:spPr bwMode="auto">
                          <a:xfrm>
                            <a:off x="2611" y="2740"/>
                            <a:ext cx="24" cy="24"/>
                          </a:xfrm>
                          <a:custGeom>
                            <a:avLst/>
                            <a:gdLst>
                              <a:gd name="T0" fmla="+- 0 2635 2612"/>
                              <a:gd name="T1" fmla="*/ T0 w 24"/>
                              <a:gd name="T2" fmla="+- 0 2763 2740"/>
                              <a:gd name="T3" fmla="*/ 2763 h 24"/>
                              <a:gd name="T4" fmla="+- 0 2612 2612"/>
                              <a:gd name="T5" fmla="*/ T4 w 24"/>
                              <a:gd name="T6" fmla="+- 0 2763 2740"/>
                              <a:gd name="T7" fmla="*/ 2763 h 24"/>
                              <a:gd name="T8" fmla="+- 0 2612 2612"/>
                              <a:gd name="T9" fmla="*/ T8 w 24"/>
                              <a:gd name="T10" fmla="+- 0 2740 2740"/>
                              <a:gd name="T11" fmla="*/ 2740 h 24"/>
                            </a:gdLst>
                            <a:ahLst/>
                            <a:cxnLst>
                              <a:cxn ang="0">
                                <a:pos x="T1" y="T3"/>
                              </a:cxn>
                              <a:cxn ang="0">
                                <a:pos x="T5" y="T7"/>
                              </a:cxn>
                              <a:cxn ang="0">
                                <a:pos x="T9" y="T11"/>
                              </a:cxn>
                            </a:cxnLst>
                            <a:rect l="0" t="0" r="r" b="b"/>
                            <a:pathLst>
                              <a:path w="24" h="24">
                                <a:moveTo>
                                  <a:pt x="23" y="23"/>
                                </a:moveTo>
                                <a:lnTo>
                                  <a:pt x="0" y="23"/>
                                </a:lnTo>
                                <a:lnTo>
                                  <a:pt x="0" y="0"/>
                                </a:lnTo>
                              </a:path>
                            </a:pathLst>
                          </a:custGeom>
                          <a:noFill/>
                          <a:ln w="887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9" name="Line 281"/>
                        <wps:cNvCnPr>
                          <a:cxnSpLocks noChangeShapeType="1"/>
                        </wps:cNvCnPr>
                        <wps:spPr bwMode="auto">
                          <a:xfrm>
                            <a:off x="2612" y="2693"/>
                            <a:ext cx="0" cy="0"/>
                          </a:xfrm>
                          <a:prstGeom prst="line">
                            <a:avLst/>
                          </a:prstGeom>
                          <a:noFill/>
                          <a:ln w="88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0" name="docshape293"/>
                        <wps:cNvSpPr>
                          <a:spLocks/>
                        </wps:cNvSpPr>
                        <wps:spPr bwMode="auto">
                          <a:xfrm>
                            <a:off x="2611" y="2576"/>
                            <a:ext cx="24" cy="24"/>
                          </a:xfrm>
                          <a:custGeom>
                            <a:avLst/>
                            <a:gdLst>
                              <a:gd name="T0" fmla="+- 0 2612 2612"/>
                              <a:gd name="T1" fmla="*/ T0 w 24"/>
                              <a:gd name="T2" fmla="+- 0 2600 2577"/>
                              <a:gd name="T3" fmla="*/ 2600 h 24"/>
                              <a:gd name="T4" fmla="+- 0 2612 2612"/>
                              <a:gd name="T5" fmla="*/ T4 w 24"/>
                              <a:gd name="T6" fmla="+- 0 2577 2577"/>
                              <a:gd name="T7" fmla="*/ 2577 h 24"/>
                              <a:gd name="T8" fmla="+- 0 2635 2612"/>
                              <a:gd name="T9" fmla="*/ T8 w 24"/>
                              <a:gd name="T10" fmla="+- 0 2577 2577"/>
                              <a:gd name="T11" fmla="*/ 2577 h 24"/>
                            </a:gdLst>
                            <a:ahLst/>
                            <a:cxnLst>
                              <a:cxn ang="0">
                                <a:pos x="T1" y="T3"/>
                              </a:cxn>
                              <a:cxn ang="0">
                                <a:pos x="T5" y="T7"/>
                              </a:cxn>
                              <a:cxn ang="0">
                                <a:pos x="T9" y="T11"/>
                              </a:cxn>
                            </a:cxnLst>
                            <a:rect l="0" t="0" r="r" b="b"/>
                            <a:pathLst>
                              <a:path w="24" h="24">
                                <a:moveTo>
                                  <a:pt x="0" y="23"/>
                                </a:moveTo>
                                <a:lnTo>
                                  <a:pt x="0" y="0"/>
                                </a:lnTo>
                                <a:lnTo>
                                  <a:pt x="23" y="0"/>
                                </a:lnTo>
                              </a:path>
                            </a:pathLst>
                          </a:custGeom>
                          <a:noFill/>
                          <a:ln w="887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1" name="Line 283"/>
                        <wps:cNvCnPr>
                          <a:cxnSpLocks noChangeShapeType="1"/>
                        </wps:cNvCnPr>
                        <wps:spPr bwMode="auto">
                          <a:xfrm>
                            <a:off x="3008" y="2740"/>
                            <a:ext cx="46" cy="0"/>
                          </a:xfrm>
                          <a:prstGeom prst="line">
                            <a:avLst/>
                          </a:prstGeom>
                          <a:noFill/>
                          <a:ln w="88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2" name="docshape294"/>
                        <wps:cNvSpPr>
                          <a:spLocks/>
                        </wps:cNvSpPr>
                        <wps:spPr bwMode="auto">
                          <a:xfrm>
                            <a:off x="3101" y="2739"/>
                            <a:ext cx="24" cy="24"/>
                          </a:xfrm>
                          <a:custGeom>
                            <a:avLst/>
                            <a:gdLst>
                              <a:gd name="T0" fmla="+- 0 3101 3101"/>
                              <a:gd name="T1" fmla="*/ T0 w 24"/>
                              <a:gd name="T2" fmla="+- 0 2740 2740"/>
                              <a:gd name="T3" fmla="*/ 2740 h 24"/>
                              <a:gd name="T4" fmla="+- 0 3124 3101"/>
                              <a:gd name="T5" fmla="*/ T4 w 24"/>
                              <a:gd name="T6" fmla="+- 0 2740 2740"/>
                              <a:gd name="T7" fmla="*/ 2740 h 24"/>
                              <a:gd name="T8" fmla="+- 0 3124 3101"/>
                              <a:gd name="T9" fmla="*/ T8 w 24"/>
                              <a:gd name="T10" fmla="+- 0 2763 2740"/>
                              <a:gd name="T11" fmla="*/ 2763 h 24"/>
                            </a:gdLst>
                            <a:ahLst/>
                            <a:cxnLst>
                              <a:cxn ang="0">
                                <a:pos x="T1" y="T3"/>
                              </a:cxn>
                              <a:cxn ang="0">
                                <a:pos x="T5" y="T7"/>
                              </a:cxn>
                              <a:cxn ang="0">
                                <a:pos x="T9" y="T11"/>
                              </a:cxn>
                            </a:cxnLst>
                            <a:rect l="0" t="0" r="r" b="b"/>
                            <a:pathLst>
                              <a:path w="24" h="24">
                                <a:moveTo>
                                  <a:pt x="0" y="0"/>
                                </a:moveTo>
                                <a:lnTo>
                                  <a:pt x="23" y="0"/>
                                </a:lnTo>
                                <a:lnTo>
                                  <a:pt x="23" y="23"/>
                                </a:lnTo>
                              </a:path>
                            </a:pathLst>
                          </a:custGeom>
                          <a:noFill/>
                          <a:ln w="887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3" name="Line 285"/>
                        <wps:cNvCnPr>
                          <a:cxnSpLocks noChangeShapeType="1"/>
                        </wps:cNvCnPr>
                        <wps:spPr bwMode="auto">
                          <a:xfrm>
                            <a:off x="3124" y="2810"/>
                            <a:ext cx="0" cy="47"/>
                          </a:xfrm>
                          <a:prstGeom prst="line">
                            <a:avLst/>
                          </a:prstGeom>
                          <a:noFill/>
                          <a:ln w="88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4" name="docshape295"/>
                        <wps:cNvSpPr>
                          <a:spLocks/>
                        </wps:cNvSpPr>
                        <wps:spPr bwMode="auto">
                          <a:xfrm>
                            <a:off x="3101" y="2903"/>
                            <a:ext cx="24" cy="24"/>
                          </a:xfrm>
                          <a:custGeom>
                            <a:avLst/>
                            <a:gdLst>
                              <a:gd name="T0" fmla="+- 0 3124 3101"/>
                              <a:gd name="T1" fmla="*/ T0 w 24"/>
                              <a:gd name="T2" fmla="+- 0 2903 2903"/>
                              <a:gd name="T3" fmla="*/ 2903 h 24"/>
                              <a:gd name="T4" fmla="+- 0 3124 3101"/>
                              <a:gd name="T5" fmla="*/ T4 w 24"/>
                              <a:gd name="T6" fmla="+- 0 2926 2903"/>
                              <a:gd name="T7" fmla="*/ 2926 h 24"/>
                              <a:gd name="T8" fmla="+- 0 3101 3101"/>
                              <a:gd name="T9" fmla="*/ T8 w 24"/>
                              <a:gd name="T10" fmla="+- 0 2926 2903"/>
                              <a:gd name="T11" fmla="*/ 2926 h 24"/>
                            </a:gdLst>
                            <a:ahLst/>
                            <a:cxnLst>
                              <a:cxn ang="0">
                                <a:pos x="T1" y="T3"/>
                              </a:cxn>
                              <a:cxn ang="0">
                                <a:pos x="T5" y="T7"/>
                              </a:cxn>
                              <a:cxn ang="0">
                                <a:pos x="T9" y="T11"/>
                              </a:cxn>
                            </a:cxnLst>
                            <a:rect l="0" t="0" r="r" b="b"/>
                            <a:pathLst>
                              <a:path w="24" h="24">
                                <a:moveTo>
                                  <a:pt x="23" y="0"/>
                                </a:moveTo>
                                <a:lnTo>
                                  <a:pt x="23" y="23"/>
                                </a:lnTo>
                                <a:lnTo>
                                  <a:pt x="0" y="23"/>
                                </a:lnTo>
                              </a:path>
                            </a:pathLst>
                          </a:custGeom>
                          <a:noFill/>
                          <a:ln w="887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5" name="Line 287"/>
                        <wps:cNvCnPr>
                          <a:cxnSpLocks noChangeShapeType="1"/>
                        </wps:cNvCnPr>
                        <wps:spPr bwMode="auto">
                          <a:xfrm>
                            <a:off x="3054" y="2926"/>
                            <a:ext cx="0" cy="0"/>
                          </a:xfrm>
                          <a:prstGeom prst="line">
                            <a:avLst/>
                          </a:prstGeom>
                          <a:noFill/>
                          <a:ln w="88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6" name="docshape296"/>
                        <wps:cNvSpPr>
                          <a:spLocks/>
                        </wps:cNvSpPr>
                        <wps:spPr bwMode="auto">
                          <a:xfrm>
                            <a:off x="2937" y="2903"/>
                            <a:ext cx="24" cy="24"/>
                          </a:xfrm>
                          <a:custGeom>
                            <a:avLst/>
                            <a:gdLst>
                              <a:gd name="T0" fmla="+- 0 2961 2938"/>
                              <a:gd name="T1" fmla="*/ T0 w 24"/>
                              <a:gd name="T2" fmla="+- 0 2926 2903"/>
                              <a:gd name="T3" fmla="*/ 2926 h 24"/>
                              <a:gd name="T4" fmla="+- 0 2938 2938"/>
                              <a:gd name="T5" fmla="*/ T4 w 24"/>
                              <a:gd name="T6" fmla="+- 0 2926 2903"/>
                              <a:gd name="T7" fmla="*/ 2926 h 24"/>
                              <a:gd name="T8" fmla="+- 0 2938 2938"/>
                              <a:gd name="T9" fmla="*/ T8 w 24"/>
                              <a:gd name="T10" fmla="+- 0 2903 2903"/>
                              <a:gd name="T11" fmla="*/ 2903 h 24"/>
                            </a:gdLst>
                            <a:ahLst/>
                            <a:cxnLst>
                              <a:cxn ang="0">
                                <a:pos x="T1" y="T3"/>
                              </a:cxn>
                              <a:cxn ang="0">
                                <a:pos x="T5" y="T7"/>
                              </a:cxn>
                              <a:cxn ang="0">
                                <a:pos x="T9" y="T11"/>
                              </a:cxn>
                            </a:cxnLst>
                            <a:rect l="0" t="0" r="r" b="b"/>
                            <a:pathLst>
                              <a:path w="24" h="24">
                                <a:moveTo>
                                  <a:pt x="23" y="23"/>
                                </a:moveTo>
                                <a:lnTo>
                                  <a:pt x="0" y="23"/>
                                </a:lnTo>
                                <a:lnTo>
                                  <a:pt x="0" y="0"/>
                                </a:lnTo>
                              </a:path>
                            </a:pathLst>
                          </a:custGeom>
                          <a:noFill/>
                          <a:ln w="887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7" name="Line 289"/>
                        <wps:cNvCnPr>
                          <a:cxnSpLocks noChangeShapeType="1"/>
                        </wps:cNvCnPr>
                        <wps:spPr bwMode="auto">
                          <a:xfrm>
                            <a:off x="2938" y="2857"/>
                            <a:ext cx="0" cy="0"/>
                          </a:xfrm>
                          <a:prstGeom prst="line">
                            <a:avLst/>
                          </a:prstGeom>
                          <a:noFill/>
                          <a:ln w="88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8" name="docshape297"/>
                        <wps:cNvSpPr>
                          <a:spLocks/>
                        </wps:cNvSpPr>
                        <wps:spPr bwMode="auto">
                          <a:xfrm>
                            <a:off x="2937" y="2740"/>
                            <a:ext cx="24" cy="24"/>
                          </a:xfrm>
                          <a:custGeom>
                            <a:avLst/>
                            <a:gdLst>
                              <a:gd name="T0" fmla="+- 0 2938 2938"/>
                              <a:gd name="T1" fmla="*/ T0 w 24"/>
                              <a:gd name="T2" fmla="+- 0 2763 2740"/>
                              <a:gd name="T3" fmla="*/ 2763 h 24"/>
                              <a:gd name="T4" fmla="+- 0 2938 2938"/>
                              <a:gd name="T5" fmla="*/ T4 w 24"/>
                              <a:gd name="T6" fmla="+- 0 2740 2740"/>
                              <a:gd name="T7" fmla="*/ 2740 h 24"/>
                              <a:gd name="T8" fmla="+- 0 2961 2938"/>
                              <a:gd name="T9" fmla="*/ T8 w 24"/>
                              <a:gd name="T10" fmla="+- 0 2740 2740"/>
                              <a:gd name="T11" fmla="*/ 2740 h 24"/>
                            </a:gdLst>
                            <a:ahLst/>
                            <a:cxnLst>
                              <a:cxn ang="0">
                                <a:pos x="T1" y="T3"/>
                              </a:cxn>
                              <a:cxn ang="0">
                                <a:pos x="T5" y="T7"/>
                              </a:cxn>
                              <a:cxn ang="0">
                                <a:pos x="T9" y="T11"/>
                              </a:cxn>
                            </a:cxnLst>
                            <a:rect l="0" t="0" r="r" b="b"/>
                            <a:pathLst>
                              <a:path w="24" h="24">
                                <a:moveTo>
                                  <a:pt x="0" y="23"/>
                                </a:moveTo>
                                <a:lnTo>
                                  <a:pt x="0" y="0"/>
                                </a:lnTo>
                                <a:lnTo>
                                  <a:pt x="23" y="0"/>
                                </a:lnTo>
                              </a:path>
                            </a:pathLst>
                          </a:custGeom>
                          <a:noFill/>
                          <a:ln w="887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 name="Line 291"/>
                        <wps:cNvCnPr>
                          <a:cxnSpLocks noChangeShapeType="1"/>
                        </wps:cNvCnPr>
                        <wps:spPr bwMode="auto">
                          <a:xfrm>
                            <a:off x="2809" y="2577"/>
                            <a:ext cx="43"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0" name="Line 292"/>
                        <wps:cNvCnPr>
                          <a:cxnSpLocks noChangeShapeType="1"/>
                        </wps:cNvCnPr>
                        <wps:spPr bwMode="auto">
                          <a:xfrm>
                            <a:off x="2895" y="2546"/>
                            <a:ext cx="85"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1" name="Line 293"/>
                        <wps:cNvCnPr>
                          <a:cxnSpLocks noChangeShapeType="1"/>
                        </wps:cNvCnPr>
                        <wps:spPr bwMode="auto">
                          <a:xfrm>
                            <a:off x="3023" y="2499"/>
                            <a:ext cx="86"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2" name="Line 294"/>
                        <wps:cNvCnPr>
                          <a:cxnSpLocks noChangeShapeType="1"/>
                        </wps:cNvCnPr>
                        <wps:spPr bwMode="auto">
                          <a:xfrm>
                            <a:off x="3151" y="2453"/>
                            <a:ext cx="86"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3" name="Line 295"/>
                        <wps:cNvCnPr>
                          <a:cxnSpLocks noChangeShapeType="1"/>
                        </wps:cNvCnPr>
                        <wps:spPr bwMode="auto">
                          <a:xfrm>
                            <a:off x="3280" y="2407"/>
                            <a:ext cx="85"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4" name="Line 296"/>
                        <wps:cNvCnPr>
                          <a:cxnSpLocks noChangeShapeType="1"/>
                        </wps:cNvCnPr>
                        <wps:spPr bwMode="auto">
                          <a:xfrm>
                            <a:off x="3408" y="2360"/>
                            <a:ext cx="86"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5" name="Line 297"/>
                        <wps:cNvCnPr>
                          <a:cxnSpLocks noChangeShapeType="1"/>
                        </wps:cNvCnPr>
                        <wps:spPr bwMode="auto">
                          <a:xfrm>
                            <a:off x="3536" y="2314"/>
                            <a:ext cx="86"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6" name="Line 298"/>
                        <wps:cNvCnPr>
                          <a:cxnSpLocks noChangeShapeType="1"/>
                        </wps:cNvCnPr>
                        <wps:spPr bwMode="auto">
                          <a:xfrm>
                            <a:off x="3665" y="2268"/>
                            <a:ext cx="85"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7" name="Line 299"/>
                        <wps:cNvCnPr>
                          <a:cxnSpLocks noChangeShapeType="1"/>
                        </wps:cNvCnPr>
                        <wps:spPr bwMode="auto">
                          <a:xfrm>
                            <a:off x="3793" y="2222"/>
                            <a:ext cx="43"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8" name="docshape298"/>
                        <wps:cNvSpPr>
                          <a:spLocks/>
                        </wps:cNvSpPr>
                        <wps:spPr bwMode="auto">
                          <a:xfrm>
                            <a:off x="2805" y="2182"/>
                            <a:ext cx="1098" cy="402"/>
                          </a:xfrm>
                          <a:custGeom>
                            <a:avLst/>
                            <a:gdLst>
                              <a:gd name="T0" fmla="+- 0 2811 2805"/>
                              <a:gd name="T1" fmla="*/ T0 w 1098"/>
                              <a:gd name="T2" fmla="+- 0 2581 2182"/>
                              <a:gd name="T3" fmla="*/ 2581 h 402"/>
                              <a:gd name="T4" fmla="+- 0 2808 2805"/>
                              <a:gd name="T5" fmla="*/ T4 w 1098"/>
                              <a:gd name="T6" fmla="+- 0 2572 2182"/>
                              <a:gd name="T7" fmla="*/ 2572 h 402"/>
                              <a:gd name="T8" fmla="+- 0 2805 2805"/>
                              <a:gd name="T9" fmla="*/ T8 w 1098"/>
                              <a:gd name="T10" fmla="+- 0 2573 2182"/>
                              <a:gd name="T11" fmla="*/ 2573 h 402"/>
                              <a:gd name="T12" fmla="+- 0 2805 2805"/>
                              <a:gd name="T13" fmla="*/ T12 w 1098"/>
                              <a:gd name="T14" fmla="+- 0 2583 2182"/>
                              <a:gd name="T15" fmla="*/ 2583 h 402"/>
                              <a:gd name="T16" fmla="+- 0 2811 2805"/>
                              <a:gd name="T17" fmla="*/ T16 w 1098"/>
                              <a:gd name="T18" fmla="+- 0 2581 2182"/>
                              <a:gd name="T19" fmla="*/ 2581 h 402"/>
                              <a:gd name="T20" fmla="+- 0 3903 2805"/>
                              <a:gd name="T21" fmla="*/ T20 w 1098"/>
                              <a:gd name="T22" fmla="+- 0 2182 2182"/>
                              <a:gd name="T23" fmla="*/ 2182 h 402"/>
                              <a:gd name="T24" fmla="+- 0 3833 2805"/>
                              <a:gd name="T25" fmla="*/ T24 w 1098"/>
                              <a:gd name="T26" fmla="+- 0 2184 2182"/>
                              <a:gd name="T27" fmla="*/ 2184 h 402"/>
                              <a:gd name="T28" fmla="+- 0 3847 2805"/>
                              <a:gd name="T29" fmla="*/ T28 w 1098"/>
                              <a:gd name="T30" fmla="+- 0 2225 2182"/>
                              <a:gd name="T31" fmla="*/ 2225 h 402"/>
                              <a:gd name="T32" fmla="+- 0 3903 2805"/>
                              <a:gd name="T33" fmla="*/ T32 w 1098"/>
                              <a:gd name="T34" fmla="+- 0 2182 2182"/>
                              <a:gd name="T35" fmla="*/ 2182 h 4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098" h="402">
                                <a:moveTo>
                                  <a:pt x="6" y="399"/>
                                </a:moveTo>
                                <a:lnTo>
                                  <a:pt x="3" y="390"/>
                                </a:lnTo>
                                <a:lnTo>
                                  <a:pt x="0" y="391"/>
                                </a:lnTo>
                                <a:lnTo>
                                  <a:pt x="0" y="401"/>
                                </a:lnTo>
                                <a:lnTo>
                                  <a:pt x="6" y="399"/>
                                </a:lnTo>
                                <a:close/>
                                <a:moveTo>
                                  <a:pt x="1098" y="0"/>
                                </a:moveTo>
                                <a:lnTo>
                                  <a:pt x="1028" y="2"/>
                                </a:lnTo>
                                <a:lnTo>
                                  <a:pt x="1042" y="43"/>
                                </a:lnTo>
                                <a:lnTo>
                                  <a:pt x="1098"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9" name="docshape299"/>
                        <wps:cNvSpPr>
                          <a:spLocks/>
                        </wps:cNvSpPr>
                        <wps:spPr bwMode="auto">
                          <a:xfrm>
                            <a:off x="3833" y="2181"/>
                            <a:ext cx="70" cy="43"/>
                          </a:xfrm>
                          <a:custGeom>
                            <a:avLst/>
                            <a:gdLst>
                              <a:gd name="T0" fmla="+- 0 3903 3833"/>
                              <a:gd name="T1" fmla="*/ T0 w 70"/>
                              <a:gd name="T2" fmla="+- 0 2182 2182"/>
                              <a:gd name="T3" fmla="*/ 2182 h 43"/>
                              <a:gd name="T4" fmla="+- 0 3847 3833"/>
                              <a:gd name="T5" fmla="*/ T4 w 70"/>
                              <a:gd name="T6" fmla="+- 0 2225 2182"/>
                              <a:gd name="T7" fmla="*/ 2225 h 43"/>
                              <a:gd name="T8" fmla="+- 0 3833 3833"/>
                              <a:gd name="T9" fmla="*/ T8 w 70"/>
                              <a:gd name="T10" fmla="+- 0 2184 2182"/>
                              <a:gd name="T11" fmla="*/ 2184 h 43"/>
                              <a:gd name="T12" fmla="+- 0 3903 3833"/>
                              <a:gd name="T13" fmla="*/ T12 w 70"/>
                              <a:gd name="T14" fmla="+- 0 2182 2182"/>
                              <a:gd name="T15" fmla="*/ 2182 h 43"/>
                            </a:gdLst>
                            <a:ahLst/>
                            <a:cxnLst>
                              <a:cxn ang="0">
                                <a:pos x="T1" y="T3"/>
                              </a:cxn>
                              <a:cxn ang="0">
                                <a:pos x="T5" y="T7"/>
                              </a:cxn>
                              <a:cxn ang="0">
                                <a:pos x="T9" y="T11"/>
                              </a:cxn>
                              <a:cxn ang="0">
                                <a:pos x="T13" y="T15"/>
                              </a:cxn>
                            </a:cxnLst>
                            <a:rect l="0" t="0" r="r" b="b"/>
                            <a:pathLst>
                              <a:path w="70" h="43">
                                <a:moveTo>
                                  <a:pt x="70" y="0"/>
                                </a:moveTo>
                                <a:lnTo>
                                  <a:pt x="14" y="43"/>
                                </a:lnTo>
                                <a:lnTo>
                                  <a:pt x="0" y="2"/>
                                </a:lnTo>
                                <a:lnTo>
                                  <a:pt x="70" y="0"/>
                                </a:lnTo>
                                <a:close/>
                              </a:path>
                            </a:pathLst>
                          </a:custGeom>
                          <a:noFill/>
                          <a:ln w="591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0" name="Line 302"/>
                        <wps:cNvCnPr>
                          <a:cxnSpLocks noChangeShapeType="1"/>
                        </wps:cNvCnPr>
                        <wps:spPr bwMode="auto">
                          <a:xfrm>
                            <a:off x="3133" y="2935"/>
                            <a:ext cx="46" cy="16"/>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61" name="Line 303"/>
                        <wps:cNvCnPr>
                          <a:cxnSpLocks noChangeShapeType="1"/>
                        </wps:cNvCnPr>
                        <wps:spPr bwMode="auto">
                          <a:xfrm>
                            <a:off x="3226" y="2967"/>
                            <a:ext cx="95" cy="32"/>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62" name="Line 304"/>
                        <wps:cNvCnPr>
                          <a:cxnSpLocks noChangeShapeType="1"/>
                        </wps:cNvCnPr>
                        <wps:spPr bwMode="auto">
                          <a:xfrm>
                            <a:off x="3368" y="3015"/>
                            <a:ext cx="94" cy="32"/>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63" name="Line 305"/>
                        <wps:cNvCnPr>
                          <a:cxnSpLocks noChangeShapeType="1"/>
                        </wps:cNvCnPr>
                        <wps:spPr bwMode="auto">
                          <a:xfrm>
                            <a:off x="3509" y="3063"/>
                            <a:ext cx="94" cy="32"/>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64" name="Line 306"/>
                        <wps:cNvCnPr>
                          <a:cxnSpLocks noChangeShapeType="1"/>
                        </wps:cNvCnPr>
                        <wps:spPr bwMode="auto">
                          <a:xfrm>
                            <a:off x="3650" y="3111"/>
                            <a:ext cx="94" cy="32"/>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65" name="Line 307"/>
                        <wps:cNvCnPr>
                          <a:cxnSpLocks noChangeShapeType="1"/>
                        </wps:cNvCnPr>
                        <wps:spPr bwMode="auto">
                          <a:xfrm>
                            <a:off x="3791" y="3159"/>
                            <a:ext cx="48" cy="16"/>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66" name="docshape300"/>
                        <wps:cNvSpPr>
                          <a:spLocks/>
                        </wps:cNvSpPr>
                        <wps:spPr bwMode="auto">
                          <a:xfrm>
                            <a:off x="3114" y="2929"/>
                            <a:ext cx="793" cy="269"/>
                          </a:xfrm>
                          <a:custGeom>
                            <a:avLst/>
                            <a:gdLst>
                              <a:gd name="T0" fmla="+- 0 3135 3114"/>
                              <a:gd name="T1" fmla="*/ T0 w 793"/>
                              <a:gd name="T2" fmla="+- 0 2931 2930"/>
                              <a:gd name="T3" fmla="*/ 2931 h 269"/>
                              <a:gd name="T4" fmla="+- 0 3131 3114"/>
                              <a:gd name="T5" fmla="*/ T4 w 793"/>
                              <a:gd name="T6" fmla="+- 0 2930 2930"/>
                              <a:gd name="T7" fmla="*/ 2930 h 269"/>
                              <a:gd name="T8" fmla="+- 0 3131 3114"/>
                              <a:gd name="T9" fmla="*/ T8 w 793"/>
                              <a:gd name="T10" fmla="+- 0 2933 2930"/>
                              <a:gd name="T11" fmla="*/ 2933 h 269"/>
                              <a:gd name="T12" fmla="+- 0 3114 3114"/>
                              <a:gd name="T13" fmla="*/ T12 w 793"/>
                              <a:gd name="T14" fmla="+- 0 2933 2930"/>
                              <a:gd name="T15" fmla="*/ 2933 h 269"/>
                              <a:gd name="T16" fmla="+- 0 3131 3114"/>
                              <a:gd name="T17" fmla="*/ T16 w 793"/>
                              <a:gd name="T18" fmla="+- 0 2940 2930"/>
                              <a:gd name="T19" fmla="*/ 2940 h 269"/>
                              <a:gd name="T20" fmla="+- 0 3135 3114"/>
                              <a:gd name="T21" fmla="*/ T20 w 793"/>
                              <a:gd name="T22" fmla="+- 0 2931 2930"/>
                              <a:gd name="T23" fmla="*/ 2931 h 269"/>
                              <a:gd name="T24" fmla="+- 0 3906 3114"/>
                              <a:gd name="T25" fmla="*/ T24 w 793"/>
                              <a:gd name="T26" fmla="+- 0 3198 2930"/>
                              <a:gd name="T27" fmla="*/ 3198 h 269"/>
                              <a:gd name="T28" fmla="+- 0 3850 3114"/>
                              <a:gd name="T29" fmla="*/ T28 w 793"/>
                              <a:gd name="T30" fmla="+- 0 3156 2930"/>
                              <a:gd name="T31" fmla="*/ 3156 h 269"/>
                              <a:gd name="T32" fmla="+- 0 3836 3114"/>
                              <a:gd name="T33" fmla="*/ T32 w 793"/>
                              <a:gd name="T34" fmla="+- 0 3197 2930"/>
                              <a:gd name="T35" fmla="*/ 3197 h 269"/>
                              <a:gd name="T36" fmla="+- 0 3906 3114"/>
                              <a:gd name="T37" fmla="*/ T36 w 793"/>
                              <a:gd name="T38" fmla="+- 0 3198 2930"/>
                              <a:gd name="T39" fmla="*/ 3198 h 26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93" h="269">
                                <a:moveTo>
                                  <a:pt x="21" y="1"/>
                                </a:moveTo>
                                <a:lnTo>
                                  <a:pt x="17" y="0"/>
                                </a:lnTo>
                                <a:lnTo>
                                  <a:pt x="17" y="3"/>
                                </a:lnTo>
                                <a:lnTo>
                                  <a:pt x="0" y="3"/>
                                </a:lnTo>
                                <a:lnTo>
                                  <a:pt x="17" y="10"/>
                                </a:lnTo>
                                <a:lnTo>
                                  <a:pt x="21" y="1"/>
                                </a:lnTo>
                                <a:close/>
                                <a:moveTo>
                                  <a:pt x="792" y="268"/>
                                </a:moveTo>
                                <a:lnTo>
                                  <a:pt x="736" y="226"/>
                                </a:lnTo>
                                <a:lnTo>
                                  <a:pt x="722" y="267"/>
                                </a:lnTo>
                                <a:lnTo>
                                  <a:pt x="792" y="2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7" name="docshape301"/>
                        <wps:cNvSpPr>
                          <a:spLocks/>
                        </wps:cNvSpPr>
                        <wps:spPr bwMode="auto">
                          <a:xfrm>
                            <a:off x="3836" y="3155"/>
                            <a:ext cx="70" cy="42"/>
                          </a:xfrm>
                          <a:custGeom>
                            <a:avLst/>
                            <a:gdLst>
                              <a:gd name="T0" fmla="+- 0 3906 3836"/>
                              <a:gd name="T1" fmla="*/ T0 w 70"/>
                              <a:gd name="T2" fmla="+- 0 3198 3156"/>
                              <a:gd name="T3" fmla="*/ 3198 h 42"/>
                              <a:gd name="T4" fmla="+- 0 3836 3836"/>
                              <a:gd name="T5" fmla="*/ T4 w 70"/>
                              <a:gd name="T6" fmla="+- 0 3197 3156"/>
                              <a:gd name="T7" fmla="*/ 3197 h 42"/>
                              <a:gd name="T8" fmla="+- 0 3850 3836"/>
                              <a:gd name="T9" fmla="*/ T8 w 70"/>
                              <a:gd name="T10" fmla="+- 0 3156 3156"/>
                              <a:gd name="T11" fmla="*/ 3156 h 42"/>
                              <a:gd name="T12" fmla="+- 0 3906 3836"/>
                              <a:gd name="T13" fmla="*/ T12 w 70"/>
                              <a:gd name="T14" fmla="+- 0 3198 3156"/>
                              <a:gd name="T15" fmla="*/ 3198 h 42"/>
                            </a:gdLst>
                            <a:ahLst/>
                            <a:cxnLst>
                              <a:cxn ang="0">
                                <a:pos x="T1" y="T3"/>
                              </a:cxn>
                              <a:cxn ang="0">
                                <a:pos x="T5" y="T7"/>
                              </a:cxn>
                              <a:cxn ang="0">
                                <a:pos x="T9" y="T11"/>
                              </a:cxn>
                              <a:cxn ang="0">
                                <a:pos x="T13" y="T15"/>
                              </a:cxn>
                            </a:cxnLst>
                            <a:rect l="0" t="0" r="r" b="b"/>
                            <a:pathLst>
                              <a:path w="70" h="42">
                                <a:moveTo>
                                  <a:pt x="70" y="42"/>
                                </a:moveTo>
                                <a:lnTo>
                                  <a:pt x="0" y="41"/>
                                </a:lnTo>
                                <a:lnTo>
                                  <a:pt x="14" y="0"/>
                                </a:lnTo>
                                <a:lnTo>
                                  <a:pt x="70" y="42"/>
                                </a:lnTo>
                                <a:close/>
                              </a:path>
                            </a:pathLst>
                          </a:custGeom>
                          <a:noFill/>
                          <a:ln w="591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68" name="docshape30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3246" y="3888"/>
                            <a:ext cx="174" cy="1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9" name="Line 311"/>
                        <wps:cNvCnPr>
                          <a:cxnSpLocks noChangeShapeType="1"/>
                        </wps:cNvCnPr>
                        <wps:spPr bwMode="auto">
                          <a:xfrm>
                            <a:off x="3008" y="5246"/>
                            <a:ext cx="46" cy="0"/>
                          </a:xfrm>
                          <a:prstGeom prst="line">
                            <a:avLst/>
                          </a:prstGeom>
                          <a:noFill/>
                          <a:ln w="88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70" name="docshape303"/>
                        <wps:cNvSpPr>
                          <a:spLocks/>
                        </wps:cNvSpPr>
                        <wps:spPr bwMode="auto">
                          <a:xfrm>
                            <a:off x="3101" y="5245"/>
                            <a:ext cx="24" cy="24"/>
                          </a:xfrm>
                          <a:custGeom>
                            <a:avLst/>
                            <a:gdLst>
                              <a:gd name="T0" fmla="+- 0 3101 3101"/>
                              <a:gd name="T1" fmla="*/ T0 w 24"/>
                              <a:gd name="T2" fmla="+- 0 5246 5246"/>
                              <a:gd name="T3" fmla="*/ 5246 h 24"/>
                              <a:gd name="T4" fmla="+- 0 3124 3101"/>
                              <a:gd name="T5" fmla="*/ T4 w 24"/>
                              <a:gd name="T6" fmla="+- 0 5246 5246"/>
                              <a:gd name="T7" fmla="*/ 5246 h 24"/>
                              <a:gd name="T8" fmla="+- 0 3124 3101"/>
                              <a:gd name="T9" fmla="*/ T8 w 24"/>
                              <a:gd name="T10" fmla="+- 0 5269 5246"/>
                              <a:gd name="T11" fmla="*/ 5269 h 24"/>
                            </a:gdLst>
                            <a:ahLst/>
                            <a:cxnLst>
                              <a:cxn ang="0">
                                <a:pos x="T1" y="T3"/>
                              </a:cxn>
                              <a:cxn ang="0">
                                <a:pos x="T5" y="T7"/>
                              </a:cxn>
                              <a:cxn ang="0">
                                <a:pos x="T9" y="T11"/>
                              </a:cxn>
                            </a:cxnLst>
                            <a:rect l="0" t="0" r="r" b="b"/>
                            <a:pathLst>
                              <a:path w="24" h="24">
                                <a:moveTo>
                                  <a:pt x="0" y="0"/>
                                </a:moveTo>
                                <a:lnTo>
                                  <a:pt x="23" y="0"/>
                                </a:lnTo>
                                <a:lnTo>
                                  <a:pt x="23" y="23"/>
                                </a:lnTo>
                              </a:path>
                            </a:pathLst>
                          </a:custGeom>
                          <a:noFill/>
                          <a:ln w="887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1" name="Line 313"/>
                        <wps:cNvCnPr>
                          <a:cxnSpLocks noChangeShapeType="1"/>
                        </wps:cNvCnPr>
                        <wps:spPr bwMode="auto">
                          <a:xfrm>
                            <a:off x="3124" y="5316"/>
                            <a:ext cx="0" cy="46"/>
                          </a:xfrm>
                          <a:prstGeom prst="line">
                            <a:avLst/>
                          </a:prstGeom>
                          <a:noFill/>
                          <a:ln w="88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72" name="docshape304"/>
                        <wps:cNvSpPr>
                          <a:spLocks/>
                        </wps:cNvSpPr>
                        <wps:spPr bwMode="auto">
                          <a:xfrm>
                            <a:off x="3101" y="5409"/>
                            <a:ext cx="24" cy="24"/>
                          </a:xfrm>
                          <a:custGeom>
                            <a:avLst/>
                            <a:gdLst>
                              <a:gd name="T0" fmla="+- 0 3124 3101"/>
                              <a:gd name="T1" fmla="*/ T0 w 24"/>
                              <a:gd name="T2" fmla="+- 0 5409 5409"/>
                              <a:gd name="T3" fmla="*/ 5409 h 24"/>
                              <a:gd name="T4" fmla="+- 0 3124 3101"/>
                              <a:gd name="T5" fmla="*/ T4 w 24"/>
                              <a:gd name="T6" fmla="+- 0 5432 5409"/>
                              <a:gd name="T7" fmla="*/ 5432 h 24"/>
                              <a:gd name="T8" fmla="+- 0 3101 3101"/>
                              <a:gd name="T9" fmla="*/ T8 w 24"/>
                              <a:gd name="T10" fmla="+- 0 5432 5409"/>
                              <a:gd name="T11" fmla="*/ 5432 h 24"/>
                            </a:gdLst>
                            <a:ahLst/>
                            <a:cxnLst>
                              <a:cxn ang="0">
                                <a:pos x="T1" y="T3"/>
                              </a:cxn>
                              <a:cxn ang="0">
                                <a:pos x="T5" y="T7"/>
                              </a:cxn>
                              <a:cxn ang="0">
                                <a:pos x="T9" y="T11"/>
                              </a:cxn>
                            </a:cxnLst>
                            <a:rect l="0" t="0" r="r" b="b"/>
                            <a:pathLst>
                              <a:path w="24" h="24">
                                <a:moveTo>
                                  <a:pt x="23" y="0"/>
                                </a:moveTo>
                                <a:lnTo>
                                  <a:pt x="23" y="23"/>
                                </a:lnTo>
                                <a:lnTo>
                                  <a:pt x="0" y="23"/>
                                </a:lnTo>
                              </a:path>
                            </a:pathLst>
                          </a:custGeom>
                          <a:noFill/>
                          <a:ln w="887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3" name="Line 315"/>
                        <wps:cNvCnPr>
                          <a:cxnSpLocks noChangeShapeType="1"/>
                        </wps:cNvCnPr>
                        <wps:spPr bwMode="auto">
                          <a:xfrm>
                            <a:off x="3054" y="5432"/>
                            <a:ext cx="0" cy="0"/>
                          </a:xfrm>
                          <a:prstGeom prst="line">
                            <a:avLst/>
                          </a:prstGeom>
                          <a:noFill/>
                          <a:ln w="88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74" name="docshape305"/>
                        <wps:cNvSpPr>
                          <a:spLocks/>
                        </wps:cNvSpPr>
                        <wps:spPr bwMode="auto">
                          <a:xfrm>
                            <a:off x="2937" y="5409"/>
                            <a:ext cx="24" cy="24"/>
                          </a:xfrm>
                          <a:custGeom>
                            <a:avLst/>
                            <a:gdLst>
                              <a:gd name="T0" fmla="+- 0 2961 2938"/>
                              <a:gd name="T1" fmla="*/ T0 w 24"/>
                              <a:gd name="T2" fmla="+- 0 5432 5409"/>
                              <a:gd name="T3" fmla="*/ 5432 h 24"/>
                              <a:gd name="T4" fmla="+- 0 2938 2938"/>
                              <a:gd name="T5" fmla="*/ T4 w 24"/>
                              <a:gd name="T6" fmla="+- 0 5432 5409"/>
                              <a:gd name="T7" fmla="*/ 5432 h 24"/>
                              <a:gd name="T8" fmla="+- 0 2938 2938"/>
                              <a:gd name="T9" fmla="*/ T8 w 24"/>
                              <a:gd name="T10" fmla="+- 0 5409 5409"/>
                              <a:gd name="T11" fmla="*/ 5409 h 24"/>
                            </a:gdLst>
                            <a:ahLst/>
                            <a:cxnLst>
                              <a:cxn ang="0">
                                <a:pos x="T1" y="T3"/>
                              </a:cxn>
                              <a:cxn ang="0">
                                <a:pos x="T5" y="T7"/>
                              </a:cxn>
                              <a:cxn ang="0">
                                <a:pos x="T9" y="T11"/>
                              </a:cxn>
                            </a:cxnLst>
                            <a:rect l="0" t="0" r="r" b="b"/>
                            <a:pathLst>
                              <a:path w="24" h="24">
                                <a:moveTo>
                                  <a:pt x="23" y="23"/>
                                </a:moveTo>
                                <a:lnTo>
                                  <a:pt x="0" y="23"/>
                                </a:lnTo>
                                <a:lnTo>
                                  <a:pt x="0" y="0"/>
                                </a:lnTo>
                              </a:path>
                            </a:pathLst>
                          </a:custGeom>
                          <a:noFill/>
                          <a:ln w="887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5" name="Line 317"/>
                        <wps:cNvCnPr>
                          <a:cxnSpLocks noChangeShapeType="1"/>
                        </wps:cNvCnPr>
                        <wps:spPr bwMode="auto">
                          <a:xfrm>
                            <a:off x="2938" y="5362"/>
                            <a:ext cx="0" cy="0"/>
                          </a:xfrm>
                          <a:prstGeom prst="line">
                            <a:avLst/>
                          </a:prstGeom>
                          <a:noFill/>
                          <a:ln w="88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76" name="docshape306"/>
                        <wps:cNvSpPr>
                          <a:spLocks/>
                        </wps:cNvSpPr>
                        <wps:spPr bwMode="auto">
                          <a:xfrm>
                            <a:off x="2937" y="5245"/>
                            <a:ext cx="24" cy="24"/>
                          </a:xfrm>
                          <a:custGeom>
                            <a:avLst/>
                            <a:gdLst>
                              <a:gd name="T0" fmla="+- 0 2938 2938"/>
                              <a:gd name="T1" fmla="*/ T0 w 24"/>
                              <a:gd name="T2" fmla="+- 0 5269 5246"/>
                              <a:gd name="T3" fmla="*/ 5269 h 24"/>
                              <a:gd name="T4" fmla="+- 0 2938 2938"/>
                              <a:gd name="T5" fmla="*/ T4 w 24"/>
                              <a:gd name="T6" fmla="+- 0 5246 5246"/>
                              <a:gd name="T7" fmla="*/ 5246 h 24"/>
                              <a:gd name="T8" fmla="+- 0 2961 2938"/>
                              <a:gd name="T9" fmla="*/ T8 w 24"/>
                              <a:gd name="T10" fmla="+- 0 5246 5246"/>
                              <a:gd name="T11" fmla="*/ 5246 h 24"/>
                            </a:gdLst>
                            <a:ahLst/>
                            <a:cxnLst>
                              <a:cxn ang="0">
                                <a:pos x="T1" y="T3"/>
                              </a:cxn>
                              <a:cxn ang="0">
                                <a:pos x="T5" y="T7"/>
                              </a:cxn>
                              <a:cxn ang="0">
                                <a:pos x="T9" y="T11"/>
                              </a:cxn>
                            </a:cxnLst>
                            <a:rect l="0" t="0" r="r" b="b"/>
                            <a:pathLst>
                              <a:path w="24" h="24">
                                <a:moveTo>
                                  <a:pt x="0" y="23"/>
                                </a:moveTo>
                                <a:lnTo>
                                  <a:pt x="0" y="0"/>
                                </a:lnTo>
                                <a:lnTo>
                                  <a:pt x="23" y="0"/>
                                </a:lnTo>
                              </a:path>
                            </a:pathLst>
                          </a:custGeom>
                          <a:noFill/>
                          <a:ln w="887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7" name="Line 319"/>
                        <wps:cNvCnPr>
                          <a:cxnSpLocks noChangeShapeType="1"/>
                        </wps:cNvCnPr>
                        <wps:spPr bwMode="auto">
                          <a:xfrm>
                            <a:off x="2682" y="5078"/>
                            <a:ext cx="46" cy="0"/>
                          </a:xfrm>
                          <a:prstGeom prst="line">
                            <a:avLst/>
                          </a:prstGeom>
                          <a:noFill/>
                          <a:ln w="88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78" name="docshape307"/>
                        <wps:cNvSpPr>
                          <a:spLocks/>
                        </wps:cNvSpPr>
                        <wps:spPr bwMode="auto">
                          <a:xfrm>
                            <a:off x="2774" y="5078"/>
                            <a:ext cx="24" cy="24"/>
                          </a:xfrm>
                          <a:custGeom>
                            <a:avLst/>
                            <a:gdLst>
                              <a:gd name="T0" fmla="+- 0 2775 2775"/>
                              <a:gd name="T1" fmla="*/ T0 w 24"/>
                              <a:gd name="T2" fmla="+- 0 5078 5078"/>
                              <a:gd name="T3" fmla="*/ 5078 h 24"/>
                              <a:gd name="T4" fmla="+- 0 2798 2775"/>
                              <a:gd name="T5" fmla="*/ T4 w 24"/>
                              <a:gd name="T6" fmla="+- 0 5078 5078"/>
                              <a:gd name="T7" fmla="*/ 5078 h 24"/>
                              <a:gd name="T8" fmla="+- 0 2798 2775"/>
                              <a:gd name="T9" fmla="*/ T8 w 24"/>
                              <a:gd name="T10" fmla="+- 0 5101 5078"/>
                              <a:gd name="T11" fmla="*/ 5101 h 24"/>
                            </a:gdLst>
                            <a:ahLst/>
                            <a:cxnLst>
                              <a:cxn ang="0">
                                <a:pos x="T1" y="T3"/>
                              </a:cxn>
                              <a:cxn ang="0">
                                <a:pos x="T5" y="T7"/>
                              </a:cxn>
                              <a:cxn ang="0">
                                <a:pos x="T9" y="T11"/>
                              </a:cxn>
                            </a:cxnLst>
                            <a:rect l="0" t="0" r="r" b="b"/>
                            <a:pathLst>
                              <a:path w="24" h="24">
                                <a:moveTo>
                                  <a:pt x="0" y="0"/>
                                </a:moveTo>
                                <a:lnTo>
                                  <a:pt x="23" y="0"/>
                                </a:lnTo>
                                <a:lnTo>
                                  <a:pt x="23" y="23"/>
                                </a:lnTo>
                              </a:path>
                            </a:pathLst>
                          </a:custGeom>
                          <a:noFill/>
                          <a:ln w="887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9" name="Line 321"/>
                        <wps:cNvCnPr>
                          <a:cxnSpLocks noChangeShapeType="1"/>
                        </wps:cNvCnPr>
                        <wps:spPr bwMode="auto">
                          <a:xfrm>
                            <a:off x="2798" y="5148"/>
                            <a:ext cx="0" cy="47"/>
                          </a:xfrm>
                          <a:prstGeom prst="line">
                            <a:avLst/>
                          </a:prstGeom>
                          <a:noFill/>
                          <a:ln w="88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80" name="docshape308"/>
                        <wps:cNvSpPr>
                          <a:spLocks/>
                        </wps:cNvSpPr>
                        <wps:spPr bwMode="auto">
                          <a:xfrm>
                            <a:off x="2774" y="5241"/>
                            <a:ext cx="24" cy="24"/>
                          </a:xfrm>
                          <a:custGeom>
                            <a:avLst/>
                            <a:gdLst>
                              <a:gd name="T0" fmla="+- 0 2798 2775"/>
                              <a:gd name="T1" fmla="*/ T0 w 24"/>
                              <a:gd name="T2" fmla="+- 0 5241 5241"/>
                              <a:gd name="T3" fmla="*/ 5241 h 24"/>
                              <a:gd name="T4" fmla="+- 0 2798 2775"/>
                              <a:gd name="T5" fmla="*/ T4 w 24"/>
                              <a:gd name="T6" fmla="+- 0 5265 5241"/>
                              <a:gd name="T7" fmla="*/ 5265 h 24"/>
                              <a:gd name="T8" fmla="+- 0 2775 2775"/>
                              <a:gd name="T9" fmla="*/ T8 w 24"/>
                              <a:gd name="T10" fmla="+- 0 5265 5241"/>
                              <a:gd name="T11" fmla="*/ 5265 h 24"/>
                            </a:gdLst>
                            <a:ahLst/>
                            <a:cxnLst>
                              <a:cxn ang="0">
                                <a:pos x="T1" y="T3"/>
                              </a:cxn>
                              <a:cxn ang="0">
                                <a:pos x="T5" y="T7"/>
                              </a:cxn>
                              <a:cxn ang="0">
                                <a:pos x="T9" y="T11"/>
                              </a:cxn>
                            </a:cxnLst>
                            <a:rect l="0" t="0" r="r" b="b"/>
                            <a:pathLst>
                              <a:path w="24" h="24">
                                <a:moveTo>
                                  <a:pt x="23" y="0"/>
                                </a:moveTo>
                                <a:lnTo>
                                  <a:pt x="23" y="24"/>
                                </a:lnTo>
                                <a:lnTo>
                                  <a:pt x="0" y="24"/>
                                </a:lnTo>
                              </a:path>
                            </a:pathLst>
                          </a:custGeom>
                          <a:noFill/>
                          <a:ln w="887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1" name="Line 323"/>
                        <wps:cNvCnPr>
                          <a:cxnSpLocks noChangeShapeType="1"/>
                        </wps:cNvCnPr>
                        <wps:spPr bwMode="auto">
                          <a:xfrm>
                            <a:off x="2728" y="5265"/>
                            <a:ext cx="0" cy="0"/>
                          </a:xfrm>
                          <a:prstGeom prst="line">
                            <a:avLst/>
                          </a:prstGeom>
                          <a:noFill/>
                          <a:ln w="88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82" name="docshape309"/>
                        <wps:cNvSpPr>
                          <a:spLocks/>
                        </wps:cNvSpPr>
                        <wps:spPr bwMode="auto">
                          <a:xfrm>
                            <a:off x="2611" y="5241"/>
                            <a:ext cx="24" cy="24"/>
                          </a:xfrm>
                          <a:custGeom>
                            <a:avLst/>
                            <a:gdLst>
                              <a:gd name="T0" fmla="+- 0 2635 2612"/>
                              <a:gd name="T1" fmla="*/ T0 w 24"/>
                              <a:gd name="T2" fmla="+- 0 5265 5241"/>
                              <a:gd name="T3" fmla="*/ 5265 h 24"/>
                              <a:gd name="T4" fmla="+- 0 2612 2612"/>
                              <a:gd name="T5" fmla="*/ T4 w 24"/>
                              <a:gd name="T6" fmla="+- 0 5265 5241"/>
                              <a:gd name="T7" fmla="*/ 5265 h 24"/>
                              <a:gd name="T8" fmla="+- 0 2612 2612"/>
                              <a:gd name="T9" fmla="*/ T8 w 24"/>
                              <a:gd name="T10" fmla="+- 0 5241 5241"/>
                              <a:gd name="T11" fmla="*/ 5241 h 24"/>
                            </a:gdLst>
                            <a:ahLst/>
                            <a:cxnLst>
                              <a:cxn ang="0">
                                <a:pos x="T1" y="T3"/>
                              </a:cxn>
                              <a:cxn ang="0">
                                <a:pos x="T5" y="T7"/>
                              </a:cxn>
                              <a:cxn ang="0">
                                <a:pos x="T9" y="T11"/>
                              </a:cxn>
                            </a:cxnLst>
                            <a:rect l="0" t="0" r="r" b="b"/>
                            <a:pathLst>
                              <a:path w="24" h="24">
                                <a:moveTo>
                                  <a:pt x="23" y="24"/>
                                </a:moveTo>
                                <a:lnTo>
                                  <a:pt x="0" y="24"/>
                                </a:lnTo>
                                <a:lnTo>
                                  <a:pt x="0" y="0"/>
                                </a:lnTo>
                              </a:path>
                            </a:pathLst>
                          </a:custGeom>
                          <a:noFill/>
                          <a:ln w="887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3" name="Line 325"/>
                        <wps:cNvCnPr>
                          <a:cxnSpLocks noChangeShapeType="1"/>
                        </wps:cNvCnPr>
                        <wps:spPr bwMode="auto">
                          <a:xfrm>
                            <a:off x="2612" y="5195"/>
                            <a:ext cx="0" cy="0"/>
                          </a:xfrm>
                          <a:prstGeom prst="line">
                            <a:avLst/>
                          </a:prstGeom>
                          <a:noFill/>
                          <a:ln w="88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84" name="docshape310"/>
                        <wps:cNvSpPr>
                          <a:spLocks/>
                        </wps:cNvSpPr>
                        <wps:spPr bwMode="auto">
                          <a:xfrm>
                            <a:off x="2611" y="5078"/>
                            <a:ext cx="24" cy="24"/>
                          </a:xfrm>
                          <a:custGeom>
                            <a:avLst/>
                            <a:gdLst>
                              <a:gd name="T0" fmla="+- 0 2612 2612"/>
                              <a:gd name="T1" fmla="*/ T0 w 24"/>
                              <a:gd name="T2" fmla="+- 0 5101 5078"/>
                              <a:gd name="T3" fmla="*/ 5101 h 24"/>
                              <a:gd name="T4" fmla="+- 0 2612 2612"/>
                              <a:gd name="T5" fmla="*/ T4 w 24"/>
                              <a:gd name="T6" fmla="+- 0 5078 5078"/>
                              <a:gd name="T7" fmla="*/ 5078 h 24"/>
                              <a:gd name="T8" fmla="+- 0 2635 2612"/>
                              <a:gd name="T9" fmla="*/ T8 w 24"/>
                              <a:gd name="T10" fmla="+- 0 5078 5078"/>
                              <a:gd name="T11" fmla="*/ 5078 h 24"/>
                            </a:gdLst>
                            <a:ahLst/>
                            <a:cxnLst>
                              <a:cxn ang="0">
                                <a:pos x="T1" y="T3"/>
                              </a:cxn>
                              <a:cxn ang="0">
                                <a:pos x="T5" y="T7"/>
                              </a:cxn>
                              <a:cxn ang="0">
                                <a:pos x="T9" y="T11"/>
                              </a:cxn>
                            </a:cxnLst>
                            <a:rect l="0" t="0" r="r" b="b"/>
                            <a:pathLst>
                              <a:path w="24" h="24">
                                <a:moveTo>
                                  <a:pt x="0" y="23"/>
                                </a:moveTo>
                                <a:lnTo>
                                  <a:pt x="0" y="0"/>
                                </a:lnTo>
                                <a:lnTo>
                                  <a:pt x="23" y="0"/>
                                </a:lnTo>
                              </a:path>
                            </a:pathLst>
                          </a:custGeom>
                          <a:noFill/>
                          <a:ln w="887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5" name="Line 327"/>
                        <wps:cNvCnPr>
                          <a:cxnSpLocks noChangeShapeType="1"/>
                        </wps:cNvCnPr>
                        <wps:spPr bwMode="auto">
                          <a:xfrm>
                            <a:off x="2806" y="5070"/>
                            <a:ext cx="42"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86" name="Line 328"/>
                        <wps:cNvCnPr>
                          <a:cxnSpLocks noChangeShapeType="1"/>
                        </wps:cNvCnPr>
                        <wps:spPr bwMode="auto">
                          <a:xfrm>
                            <a:off x="2891" y="5039"/>
                            <a:ext cx="87"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87" name="Line 329"/>
                        <wps:cNvCnPr>
                          <a:cxnSpLocks noChangeShapeType="1"/>
                        </wps:cNvCnPr>
                        <wps:spPr bwMode="auto">
                          <a:xfrm>
                            <a:off x="3020" y="4994"/>
                            <a:ext cx="87"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88" name="Line 330"/>
                        <wps:cNvCnPr>
                          <a:cxnSpLocks noChangeShapeType="1"/>
                        </wps:cNvCnPr>
                        <wps:spPr bwMode="auto">
                          <a:xfrm>
                            <a:off x="3150" y="4949"/>
                            <a:ext cx="86"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89" name="Line 331"/>
                        <wps:cNvCnPr>
                          <a:cxnSpLocks noChangeShapeType="1"/>
                        </wps:cNvCnPr>
                        <wps:spPr bwMode="auto">
                          <a:xfrm>
                            <a:off x="3279" y="4903"/>
                            <a:ext cx="86"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0" name="Line 332"/>
                        <wps:cNvCnPr>
                          <a:cxnSpLocks noChangeShapeType="1"/>
                        </wps:cNvCnPr>
                        <wps:spPr bwMode="auto">
                          <a:xfrm>
                            <a:off x="3408" y="4858"/>
                            <a:ext cx="87"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1" name="Line 333"/>
                        <wps:cNvCnPr>
                          <a:cxnSpLocks noChangeShapeType="1"/>
                        </wps:cNvCnPr>
                        <wps:spPr bwMode="auto">
                          <a:xfrm>
                            <a:off x="3537" y="4812"/>
                            <a:ext cx="87"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2" name="Line 334"/>
                        <wps:cNvCnPr>
                          <a:cxnSpLocks noChangeShapeType="1"/>
                        </wps:cNvCnPr>
                        <wps:spPr bwMode="auto">
                          <a:xfrm>
                            <a:off x="3667" y="4767"/>
                            <a:ext cx="86"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3" name="Line 335"/>
                        <wps:cNvCnPr>
                          <a:cxnSpLocks noChangeShapeType="1"/>
                        </wps:cNvCnPr>
                        <wps:spPr bwMode="auto">
                          <a:xfrm>
                            <a:off x="3796" y="4721"/>
                            <a:ext cx="43" cy="0"/>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4" name="docshape311"/>
                        <wps:cNvSpPr>
                          <a:spLocks/>
                        </wps:cNvSpPr>
                        <wps:spPr bwMode="auto">
                          <a:xfrm>
                            <a:off x="2786" y="4682"/>
                            <a:ext cx="1120" cy="393"/>
                          </a:xfrm>
                          <a:custGeom>
                            <a:avLst/>
                            <a:gdLst>
                              <a:gd name="T0" fmla="+- 0 2807 2787"/>
                              <a:gd name="T1" fmla="*/ T0 w 1120"/>
                              <a:gd name="T2" fmla="+- 0 5074 4682"/>
                              <a:gd name="T3" fmla="*/ 5074 h 393"/>
                              <a:gd name="T4" fmla="+- 0 2804 2787"/>
                              <a:gd name="T5" fmla="*/ T4 w 1120"/>
                              <a:gd name="T6" fmla="+- 0 5065 4682"/>
                              <a:gd name="T7" fmla="*/ 5065 h 393"/>
                              <a:gd name="T8" fmla="+- 0 2787 2787"/>
                              <a:gd name="T9" fmla="*/ T8 w 1120"/>
                              <a:gd name="T10" fmla="+- 0 5071 4682"/>
                              <a:gd name="T11" fmla="*/ 5071 h 393"/>
                              <a:gd name="T12" fmla="+- 0 2805 2787"/>
                              <a:gd name="T13" fmla="*/ T12 w 1120"/>
                              <a:gd name="T14" fmla="+- 0 5071 4682"/>
                              <a:gd name="T15" fmla="*/ 5071 h 393"/>
                              <a:gd name="T16" fmla="+- 0 2805 2787"/>
                              <a:gd name="T17" fmla="*/ T16 w 1120"/>
                              <a:gd name="T18" fmla="+- 0 5074 4682"/>
                              <a:gd name="T19" fmla="*/ 5074 h 393"/>
                              <a:gd name="T20" fmla="+- 0 2807 2787"/>
                              <a:gd name="T21" fmla="*/ T20 w 1120"/>
                              <a:gd name="T22" fmla="+- 0 5074 4682"/>
                              <a:gd name="T23" fmla="*/ 5074 h 393"/>
                              <a:gd name="T24" fmla="+- 0 3906 2787"/>
                              <a:gd name="T25" fmla="*/ T24 w 1120"/>
                              <a:gd name="T26" fmla="+- 0 4682 4682"/>
                              <a:gd name="T27" fmla="*/ 4682 h 393"/>
                              <a:gd name="T28" fmla="+- 0 3836 2787"/>
                              <a:gd name="T29" fmla="*/ T28 w 1120"/>
                              <a:gd name="T30" fmla="+- 0 4684 4682"/>
                              <a:gd name="T31" fmla="*/ 4684 h 393"/>
                              <a:gd name="T32" fmla="+- 0 3851 2787"/>
                              <a:gd name="T33" fmla="*/ T32 w 1120"/>
                              <a:gd name="T34" fmla="+- 0 4725 4682"/>
                              <a:gd name="T35" fmla="*/ 4725 h 393"/>
                              <a:gd name="T36" fmla="+- 0 3906 2787"/>
                              <a:gd name="T37" fmla="*/ T36 w 1120"/>
                              <a:gd name="T38" fmla="+- 0 4682 4682"/>
                              <a:gd name="T39" fmla="*/ 4682 h 3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1120" h="393">
                                <a:moveTo>
                                  <a:pt x="20" y="392"/>
                                </a:moveTo>
                                <a:lnTo>
                                  <a:pt x="17" y="383"/>
                                </a:lnTo>
                                <a:lnTo>
                                  <a:pt x="0" y="389"/>
                                </a:lnTo>
                                <a:lnTo>
                                  <a:pt x="18" y="389"/>
                                </a:lnTo>
                                <a:lnTo>
                                  <a:pt x="18" y="392"/>
                                </a:lnTo>
                                <a:lnTo>
                                  <a:pt x="20" y="392"/>
                                </a:lnTo>
                                <a:close/>
                                <a:moveTo>
                                  <a:pt x="1119" y="0"/>
                                </a:moveTo>
                                <a:lnTo>
                                  <a:pt x="1049" y="2"/>
                                </a:lnTo>
                                <a:lnTo>
                                  <a:pt x="1064" y="43"/>
                                </a:lnTo>
                                <a:lnTo>
                                  <a:pt x="111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95" name="docshape312"/>
                        <wps:cNvSpPr>
                          <a:spLocks/>
                        </wps:cNvSpPr>
                        <wps:spPr bwMode="auto">
                          <a:xfrm>
                            <a:off x="3836" y="4682"/>
                            <a:ext cx="70" cy="43"/>
                          </a:xfrm>
                          <a:custGeom>
                            <a:avLst/>
                            <a:gdLst>
                              <a:gd name="T0" fmla="+- 0 3906 3836"/>
                              <a:gd name="T1" fmla="*/ T0 w 70"/>
                              <a:gd name="T2" fmla="+- 0 4682 4682"/>
                              <a:gd name="T3" fmla="*/ 4682 h 43"/>
                              <a:gd name="T4" fmla="+- 0 3851 3836"/>
                              <a:gd name="T5" fmla="*/ T4 w 70"/>
                              <a:gd name="T6" fmla="+- 0 4725 4682"/>
                              <a:gd name="T7" fmla="*/ 4725 h 43"/>
                              <a:gd name="T8" fmla="+- 0 3836 3836"/>
                              <a:gd name="T9" fmla="*/ T8 w 70"/>
                              <a:gd name="T10" fmla="+- 0 4684 4682"/>
                              <a:gd name="T11" fmla="*/ 4684 h 43"/>
                              <a:gd name="T12" fmla="+- 0 3906 3836"/>
                              <a:gd name="T13" fmla="*/ T12 w 70"/>
                              <a:gd name="T14" fmla="+- 0 4682 4682"/>
                              <a:gd name="T15" fmla="*/ 4682 h 43"/>
                            </a:gdLst>
                            <a:ahLst/>
                            <a:cxnLst>
                              <a:cxn ang="0">
                                <a:pos x="T1" y="T3"/>
                              </a:cxn>
                              <a:cxn ang="0">
                                <a:pos x="T5" y="T7"/>
                              </a:cxn>
                              <a:cxn ang="0">
                                <a:pos x="T9" y="T11"/>
                              </a:cxn>
                              <a:cxn ang="0">
                                <a:pos x="T13" y="T15"/>
                              </a:cxn>
                            </a:cxnLst>
                            <a:rect l="0" t="0" r="r" b="b"/>
                            <a:pathLst>
                              <a:path w="70" h="43">
                                <a:moveTo>
                                  <a:pt x="70" y="0"/>
                                </a:moveTo>
                                <a:lnTo>
                                  <a:pt x="15" y="43"/>
                                </a:lnTo>
                                <a:lnTo>
                                  <a:pt x="0" y="2"/>
                                </a:lnTo>
                                <a:lnTo>
                                  <a:pt x="70" y="0"/>
                                </a:lnTo>
                                <a:close/>
                              </a:path>
                            </a:pathLst>
                          </a:custGeom>
                          <a:noFill/>
                          <a:ln w="591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6" name="Line 338"/>
                        <wps:cNvCnPr>
                          <a:cxnSpLocks noChangeShapeType="1"/>
                        </wps:cNvCnPr>
                        <wps:spPr bwMode="auto">
                          <a:xfrm>
                            <a:off x="3136" y="5441"/>
                            <a:ext cx="46" cy="15"/>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7" name="Line 339"/>
                        <wps:cNvCnPr>
                          <a:cxnSpLocks noChangeShapeType="1"/>
                        </wps:cNvCnPr>
                        <wps:spPr bwMode="auto">
                          <a:xfrm>
                            <a:off x="3229" y="5472"/>
                            <a:ext cx="94" cy="31"/>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8" name="Line 340"/>
                        <wps:cNvCnPr>
                          <a:cxnSpLocks noChangeShapeType="1"/>
                        </wps:cNvCnPr>
                        <wps:spPr bwMode="auto">
                          <a:xfrm>
                            <a:off x="3370" y="5519"/>
                            <a:ext cx="93" cy="31"/>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9" name="Line 341"/>
                        <wps:cNvCnPr>
                          <a:cxnSpLocks noChangeShapeType="1"/>
                        </wps:cNvCnPr>
                        <wps:spPr bwMode="auto">
                          <a:xfrm>
                            <a:off x="3510" y="5565"/>
                            <a:ext cx="94" cy="32"/>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00" name="Line 342"/>
                        <wps:cNvCnPr>
                          <a:cxnSpLocks noChangeShapeType="1"/>
                        </wps:cNvCnPr>
                        <wps:spPr bwMode="auto">
                          <a:xfrm>
                            <a:off x="3651" y="5612"/>
                            <a:ext cx="93" cy="32"/>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01" name="Line 343"/>
                        <wps:cNvCnPr>
                          <a:cxnSpLocks noChangeShapeType="1"/>
                        </wps:cNvCnPr>
                        <wps:spPr bwMode="auto">
                          <a:xfrm>
                            <a:off x="3791" y="5659"/>
                            <a:ext cx="48" cy="16"/>
                          </a:xfrm>
                          <a:prstGeom prst="line">
                            <a:avLst/>
                          </a:prstGeom>
                          <a:noFill/>
                          <a:ln w="591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02" name="docshape313"/>
                        <wps:cNvSpPr>
                          <a:spLocks/>
                        </wps:cNvSpPr>
                        <wps:spPr bwMode="auto">
                          <a:xfrm>
                            <a:off x="3116" y="5434"/>
                            <a:ext cx="790" cy="264"/>
                          </a:xfrm>
                          <a:custGeom>
                            <a:avLst/>
                            <a:gdLst>
                              <a:gd name="T0" fmla="+- 0 3137 3116"/>
                              <a:gd name="T1" fmla="*/ T0 w 790"/>
                              <a:gd name="T2" fmla="+- 0 5437 5434"/>
                              <a:gd name="T3" fmla="*/ 5437 h 264"/>
                              <a:gd name="T4" fmla="+- 0 3131 3116"/>
                              <a:gd name="T5" fmla="*/ T4 w 790"/>
                              <a:gd name="T6" fmla="+- 0 5434 5434"/>
                              <a:gd name="T7" fmla="*/ 5434 h 264"/>
                              <a:gd name="T8" fmla="+- 0 3131 3116"/>
                              <a:gd name="T9" fmla="*/ T8 w 790"/>
                              <a:gd name="T10" fmla="+- 0 5439 5434"/>
                              <a:gd name="T11" fmla="*/ 5439 h 264"/>
                              <a:gd name="T12" fmla="+- 0 3116 3116"/>
                              <a:gd name="T13" fmla="*/ T12 w 790"/>
                              <a:gd name="T14" fmla="+- 0 5439 5434"/>
                              <a:gd name="T15" fmla="*/ 5439 h 264"/>
                              <a:gd name="T16" fmla="+- 0 3135 3116"/>
                              <a:gd name="T17" fmla="*/ T16 w 790"/>
                              <a:gd name="T18" fmla="+- 0 5445 5434"/>
                              <a:gd name="T19" fmla="*/ 5445 h 264"/>
                              <a:gd name="T20" fmla="+- 0 3137 3116"/>
                              <a:gd name="T21" fmla="*/ T20 w 790"/>
                              <a:gd name="T22" fmla="+- 0 5437 5434"/>
                              <a:gd name="T23" fmla="*/ 5437 h 264"/>
                              <a:gd name="T24" fmla="+- 0 3906 3116"/>
                              <a:gd name="T25" fmla="*/ T24 w 790"/>
                              <a:gd name="T26" fmla="+- 0 5698 5434"/>
                              <a:gd name="T27" fmla="*/ 5698 h 264"/>
                              <a:gd name="T28" fmla="+- 0 3850 3116"/>
                              <a:gd name="T29" fmla="*/ T28 w 790"/>
                              <a:gd name="T30" fmla="+- 0 5656 5434"/>
                              <a:gd name="T31" fmla="*/ 5656 h 264"/>
                              <a:gd name="T32" fmla="+- 0 3836 3116"/>
                              <a:gd name="T33" fmla="*/ T32 w 790"/>
                              <a:gd name="T34" fmla="+- 0 5697 5434"/>
                              <a:gd name="T35" fmla="*/ 5697 h 264"/>
                              <a:gd name="T36" fmla="+- 0 3906 3116"/>
                              <a:gd name="T37" fmla="*/ T36 w 790"/>
                              <a:gd name="T38" fmla="+- 0 5698 5434"/>
                              <a:gd name="T39" fmla="*/ 5698 h 2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90" h="264">
                                <a:moveTo>
                                  <a:pt x="21" y="3"/>
                                </a:moveTo>
                                <a:lnTo>
                                  <a:pt x="15" y="0"/>
                                </a:lnTo>
                                <a:lnTo>
                                  <a:pt x="15" y="5"/>
                                </a:lnTo>
                                <a:lnTo>
                                  <a:pt x="0" y="5"/>
                                </a:lnTo>
                                <a:lnTo>
                                  <a:pt x="19" y="11"/>
                                </a:lnTo>
                                <a:lnTo>
                                  <a:pt x="21" y="3"/>
                                </a:lnTo>
                                <a:close/>
                                <a:moveTo>
                                  <a:pt x="790" y="264"/>
                                </a:moveTo>
                                <a:lnTo>
                                  <a:pt x="734" y="222"/>
                                </a:lnTo>
                                <a:lnTo>
                                  <a:pt x="720" y="263"/>
                                </a:lnTo>
                                <a:lnTo>
                                  <a:pt x="790" y="26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03" name="docshape314"/>
                        <wps:cNvSpPr>
                          <a:spLocks/>
                        </wps:cNvSpPr>
                        <wps:spPr bwMode="auto">
                          <a:xfrm>
                            <a:off x="3836" y="5655"/>
                            <a:ext cx="70" cy="42"/>
                          </a:xfrm>
                          <a:custGeom>
                            <a:avLst/>
                            <a:gdLst>
                              <a:gd name="T0" fmla="+- 0 3906 3836"/>
                              <a:gd name="T1" fmla="*/ T0 w 70"/>
                              <a:gd name="T2" fmla="+- 0 5698 5656"/>
                              <a:gd name="T3" fmla="*/ 5698 h 42"/>
                              <a:gd name="T4" fmla="+- 0 3836 3836"/>
                              <a:gd name="T5" fmla="*/ T4 w 70"/>
                              <a:gd name="T6" fmla="+- 0 5697 5656"/>
                              <a:gd name="T7" fmla="*/ 5697 h 42"/>
                              <a:gd name="T8" fmla="+- 0 3850 3836"/>
                              <a:gd name="T9" fmla="*/ T8 w 70"/>
                              <a:gd name="T10" fmla="+- 0 5656 5656"/>
                              <a:gd name="T11" fmla="*/ 5656 h 42"/>
                              <a:gd name="T12" fmla="+- 0 3906 3836"/>
                              <a:gd name="T13" fmla="*/ T12 w 70"/>
                              <a:gd name="T14" fmla="+- 0 5698 5656"/>
                              <a:gd name="T15" fmla="*/ 5698 h 42"/>
                            </a:gdLst>
                            <a:ahLst/>
                            <a:cxnLst>
                              <a:cxn ang="0">
                                <a:pos x="T1" y="T3"/>
                              </a:cxn>
                              <a:cxn ang="0">
                                <a:pos x="T5" y="T7"/>
                              </a:cxn>
                              <a:cxn ang="0">
                                <a:pos x="T9" y="T11"/>
                              </a:cxn>
                              <a:cxn ang="0">
                                <a:pos x="T13" y="T15"/>
                              </a:cxn>
                            </a:cxnLst>
                            <a:rect l="0" t="0" r="r" b="b"/>
                            <a:pathLst>
                              <a:path w="70" h="42">
                                <a:moveTo>
                                  <a:pt x="70" y="42"/>
                                </a:moveTo>
                                <a:lnTo>
                                  <a:pt x="0" y="41"/>
                                </a:lnTo>
                                <a:lnTo>
                                  <a:pt x="14" y="0"/>
                                </a:lnTo>
                                <a:lnTo>
                                  <a:pt x="70" y="42"/>
                                </a:lnTo>
                                <a:close/>
                              </a:path>
                            </a:pathLst>
                          </a:custGeom>
                          <a:noFill/>
                          <a:ln w="591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7251A7DF" id="Группа 331" o:spid="_x0000_s1026" style="width:213.15pt;height:223.1pt;mso-position-horizontal-relative:char;mso-position-vertical-relative:line" coordorigin="1213,1831" coordsize="4263,4462"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&#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">
                <v:shape id="docshape289" o:spid="_x0000_s1027" type="#_x0000_t75" style="position:absolute;left:1213;top:1830;width:4263;height:44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">
                  <v:imagedata r:id="rId84" o:title=""/>
                </v:shape>
                <v:line id="Line 275" o:spid="_x0000_s1028" style="position:absolute;visibility:visible;mso-wrap-style:square" from="2682,2577" to="2728,2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" strokeweight=".24658mm"/>
                <v:shape id="docshape290" o:spid="_x0000_s1029" style="position:absolute;left:2774;top:2576;width:24;height:24;visibility:visible;mso-wrap-style:square;v-text-anchor:top" coordsize="2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" path="m,l23,r,23e" filled="f" strokeweight=".24658mm">
                  <v:path arrowok="t" o:connecttype="custom" o:connectlocs="0,2577;23,2577;23,2600" o:connectangles="0,0,0"/>
                </v:shape>
                <v:line id="Line 277" o:spid="_x0000_s1030" style="position:absolute;visibility:visible;mso-wrap-style:square" from="2798,2647" to="2798,26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" strokeweight=".24658mm"/>
                <v:shape id="docshape291" o:spid="_x0000_s1031" style="position:absolute;left:2774;top:2740;width:24;height:24;visibility:visible;mso-wrap-style:square;v-text-anchor:top" coordsize="2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" path="m23,r,23l,23e" filled="f" strokeweight=".24658mm">
                  <v:path arrowok="t" o:connecttype="custom" o:connectlocs="23,2740;23,2763;0,2763" o:connectangles="0,0,0"/>
                </v:shape>
                <v:line id="Line 279" o:spid="_x0000_s1032" style="position:absolute;visibility:visible;mso-wrap-style:square" from="2728,2763" to="2728,27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" strokeweight=".24658mm"/>
                <v:shape id="docshape292" o:spid="_x0000_s1033" style="position:absolute;left:2611;top:2740;width:24;height:24;visibility:visible;mso-wrap-style:square;v-text-anchor:top" coordsize="2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" path="m23,23l,23,,e" filled="f" strokeweight=".24658mm">
                  <v:path arrowok="t" o:connecttype="custom" o:connectlocs="23,2763;0,2763;0,2740" o:connectangles="0,0,0"/>
                </v:shape>
                <v:line id="Line 281" o:spid="_x0000_s1034" style="position:absolute;visibility:visible;mso-wrap-style:square" from="2612,2693" to="2612,26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" strokeweight=".24658mm"/>
                <v:shape id="docshape293" o:spid="_x0000_s1035" style="position:absolute;left:2611;top:2576;width:24;height:24;visibility:visible;mso-wrap-style:square;v-text-anchor:top" coordsize="2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" path="m,23l,,23,e" filled="f" strokeweight=".24658mm">
                  <v:path arrowok="t" o:connecttype="custom" o:connectlocs="0,2600;0,2577;23,2577" o:connectangles="0,0,0"/>
                </v:shape>
                <v:line id="Line 283" o:spid="_x0000_s1036" style="position:absolute;visibility:visible;mso-wrap-style:square" from="3008,2740" to="3054,27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" strokeweight=".24658mm"/>
                <v:shape id="docshape294" o:spid="_x0000_s1037" style="position:absolute;left:3101;top:2739;width:24;height:24;visibility:visible;mso-wrap-style:square;v-text-anchor:top" coordsize="2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" path="m,l23,r,23e" filled="f" strokeweight=".24658mm">
                  <v:path arrowok="t" o:connecttype="custom" o:connectlocs="0,2740;23,2740;23,2763" o:connectangles="0,0,0"/>
                </v:shape>
                <v:line id="Line 285" o:spid="_x0000_s1038" style="position:absolute;visibility:visible;mso-wrap-style:square" from="3124,2810" to="3124,28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" strokeweight=".24658mm"/>
                <v:shape id="docshape295" o:spid="_x0000_s1039" style="position:absolute;left:3101;top:2903;width:24;height:24;visibility:visible;mso-wrap-style:square;v-text-anchor:top" coordsize="2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" path="m23,r,23l,23e" filled="f" strokeweight=".24658mm">
                  <v:path arrowok="t" o:connecttype="custom" o:connectlocs="23,2903;23,2926;0,2926" o:connectangles="0,0,0"/>
                </v:shape>
                <v:line id="Line 287" o:spid="_x0000_s1040" style="position:absolute;visibility:visible;mso-wrap-style:square" from="3054,2926" to="3054,29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" strokeweight=".24658mm"/>
                <v:shape id="docshape296" o:spid="_x0000_s1041" style="position:absolute;left:2937;top:2903;width:24;height:24;visibility:visible;mso-wrap-style:square;v-text-anchor:top" coordsize="2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" path="m23,23l,23,,e" filled="f" strokeweight=".24658mm">
                  <v:path arrowok="t" o:connecttype="custom" o:connectlocs="23,2926;0,2926;0,2903" o:connectangles="0,0,0"/>
                </v:shape>
                <v:line id="Line 289" o:spid="_x0000_s1042" style="position:absolute;visibility:visible;mso-wrap-style:square" from="2938,2857" to="2938,28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" strokeweight=".24658mm"/>
                <v:shape id="docshape297" o:spid="_x0000_s1043" style="position:absolute;left:2937;top:2740;width:24;height:24;visibility:visible;mso-wrap-style:square;v-text-anchor:top" coordsize="2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" path="m,23l,,23,e" filled="f" strokeweight=".24658mm">
                  <v:path arrowok="t" o:connecttype="custom" o:connectlocs="0,2763;0,2740;23,2740" o:connectangles="0,0,0"/>
                </v:shape>
                <v:line id="Line 291" o:spid="_x0000_s1044" style="position:absolute;visibility:visible;mso-wrap-style:square" from="2809,2577" to="2852,2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" strokeweight=".16439mm"/>
                <v:line id="Line 292" o:spid="_x0000_s1045" style="position:absolute;visibility:visible;mso-wrap-style:square" from="2895,2546" to="2980,25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" strokeweight=".16439mm"/>
                <v:line id="Line 293" o:spid="_x0000_s1046" style="position:absolute;visibility:visible;mso-wrap-style:square" from="3023,2499" to="3109,24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" strokeweight=".16439mm"/>
                <v:line id="Line 294" o:spid="_x0000_s1047" style="position:absolute;visibility:visible;mso-wrap-style:square" from="3151,2453" to="3237,24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" strokeweight=".16439mm"/>
                <v:line id="Line 295" o:spid="_x0000_s1048" style="position:absolute;visibility:visible;mso-wrap-style:square" from="3280,2407" to="3365,24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" strokeweight=".16439mm"/>
                <v:line id="Line 296" o:spid="_x0000_s1049" style="position:absolute;visibility:visible;mso-wrap-style:square" from="3408,2360" to="3494,23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" strokeweight=".16439mm"/>
                <v:line id="Line 297" o:spid="_x0000_s1050" style="position:absolute;visibility:visible;mso-wrap-style:square" from="3536,2314" to="3622,2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" strokeweight=".16439mm"/>
                <v:line id="Line 298" o:spid="_x0000_s1051" style="position:absolute;visibility:visible;mso-wrap-style:square" from="3665,2268" to="3750,22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" strokeweight=".16439mm"/>
                <v:line id="Line 299" o:spid="_x0000_s1052" style="position:absolute;visibility:visible;mso-wrap-style:square" from="3793,2222" to="3836,22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" strokeweight=".16439mm"/>
                <v:shape id="docshape298" o:spid="_x0000_s1053" style="position:absolute;left:2805;top:2182;width:1098;height:402;visibility:visible;mso-wrap-style:square;v-text-anchor:top" coordsize="1098,4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" path="m6,399l3,390,,391r,10l6,399xm1098,r-70,2l1042,43,1098,xe" fillcolor="black" stroked="f">
                  <v:path arrowok="t" o:connecttype="custom" o:connectlocs="6,2581;3,2572;0,2573;0,2583;6,2581;1098,2182;1028,2184;1042,2225;1098,2182" o:connectangles="0,0,0,0,0,0,0,0,0"/>
                </v:shape>
                <v:shape id="docshape299" o:spid="_x0000_s1054" style="position:absolute;left:3833;top:2181;width:70;height:43;visibility:visible;mso-wrap-style:square;v-text-anchor:top" coordsize="7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" path="m70,l14,43,,2,70,xe" filled="f" strokeweight=".16439mm">
                  <v:path arrowok="t" o:connecttype="custom" o:connectlocs="70,2182;14,2225;0,2184;70,2182" o:connectangles="0,0,0,0"/>
                </v:shape>
                <v:line id="Line 302" o:spid="_x0000_s1055" style="position:absolute;visibility:visible;mso-wrap-style:square" from="3133,2935" to="3179,29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" strokeweight=".16439mm"/>
                <v:line id="Line 303" o:spid="_x0000_s1056" style="position:absolute;visibility:visible;mso-wrap-style:square" from="3226,2967" to="3321,29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" strokeweight=".16439mm"/>
                <v:line id="Line 304" o:spid="_x0000_s1057" style="position:absolute;visibility:visible;mso-wrap-style:square" from="3368,3015" to="3462,30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" strokeweight=".16439mm"/>
                <v:line id="Line 305" o:spid="_x0000_s1058" style="position:absolute;visibility:visible;mso-wrap-style:square" from="3509,3063" to="3603,30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" strokeweight=".16439mm"/>
                <v:line id="Line 306" o:spid="_x0000_s1059" style="position:absolute;visibility:visible;mso-wrap-style:square" from="3650,3111" to="3744,3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" strokeweight=".16439mm"/>
                <v:line id="Line 307" o:spid="_x0000_s1060" style="position:absolute;visibility:visible;mso-wrap-style:square" from="3791,3159" to="3839,31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" strokeweight=".16439mm"/>
                <v:shape id="docshape300" o:spid="_x0000_s1061" style="position:absolute;left:3114;top:2929;width:793;height:269;visibility:visible;mso-wrap-style:square;v-text-anchor:top" coordsize="793,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" path="m21,1l17,r,3l,3r17,7l21,1xm792,268l736,226r-14,41l792,268xe" fillcolor="black" stroked="f">
                  <v:path arrowok="t" o:connecttype="custom" o:connectlocs="21,2931;17,2930;17,2933;0,2933;17,2940;21,2931;792,3198;736,3156;722,3197;792,3198" o:connectangles="0,0,0,0,0,0,0,0,0,0"/>
                </v:shape>
                <v:shape id="docshape301" o:spid="_x0000_s1062" style="position:absolute;left:3836;top:3155;width:70;height:42;visibility:visible;mso-wrap-style:square;v-text-anchor:top" coordsize="70,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" path="m70,42l,41,14,,70,42xe" filled="f" strokeweight=".16439mm">
                  <v:path arrowok="t" o:connecttype="custom" o:connectlocs="70,3198;0,3197;14,3156;70,3198" o:connectangles="0,0,0,0"/>
                </v:shape>
                <v:shape id="docshape302" o:spid="_x0000_s1063" type="#_x0000_t75" style="position:absolute;left:3246;top:3888;width:174;height: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">
                  <v:imagedata r:id="rId85" o:title=""/>
                </v:shape>
                <v:line id="Line 311" o:spid="_x0000_s1064" style="position:absolute;visibility:visible;mso-wrap-style:square" from="3008,5246" to="3054,52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" strokeweight=".24658mm"/>
                <v:shape id="docshape303" o:spid="_x0000_s1065" style="position:absolute;left:3101;top:5245;width:24;height:24;visibility:visible;mso-wrap-style:square;v-text-anchor:top" coordsize="2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" path="m,l23,r,23e" filled="f" strokeweight=".24658mm">
                  <v:path arrowok="t" o:connecttype="custom" o:connectlocs="0,5246;23,5246;23,5269" o:connectangles="0,0,0"/>
                </v:shape>
                <v:line id="Line 313" o:spid="_x0000_s1066" style="position:absolute;visibility:visible;mso-wrap-style:square" from="3124,5316" to="3124,53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" strokeweight=".24658mm"/>
                <v:shape id="docshape304" o:spid="_x0000_s1067" style="position:absolute;left:3101;top:5409;width:24;height:24;visibility:visible;mso-wrap-style:square;v-text-anchor:top" coordsize="2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" path="m23,r,23l,23e" filled="f" strokeweight=".24658mm">
                  <v:path arrowok="t" o:connecttype="custom" o:connectlocs="23,5409;23,5432;0,5432" o:connectangles="0,0,0"/>
                </v:shape>
                <v:line id="Line 315" o:spid="_x0000_s1068" style="position:absolute;visibility:visible;mso-wrap-style:square" from="3054,5432" to="3054,54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" strokeweight=".24658mm"/>
                <v:shape id="docshape305" o:spid="_x0000_s1069" style="position:absolute;left:2937;top:5409;width:24;height:24;visibility:visible;mso-wrap-style:square;v-text-anchor:top" coordsize="2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" path="m23,23l,23,,e" filled="f" strokeweight=".24658mm">
                  <v:path arrowok="t" o:connecttype="custom" o:connectlocs="23,5432;0,5432;0,5409" o:connectangles="0,0,0"/>
                </v:shape>
                <v:line id="Line 317" o:spid="_x0000_s1070" style="position:absolute;visibility:visible;mso-wrap-style:square" from="2938,5362" to="2938,53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" strokeweight=".24658mm"/>
                <v:shape id="docshape306" o:spid="_x0000_s1071" style="position:absolute;left:2937;top:5245;width:24;height:24;visibility:visible;mso-wrap-style:square;v-text-anchor:top" coordsize="2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" path="m,23l,,23,e" filled="f" strokeweight=".24658mm">
                  <v:path arrowok="t" o:connecttype="custom" o:connectlocs="0,5269;0,5246;23,5246" o:connectangles="0,0,0"/>
                </v:shape>
                <v:line id="Line 319" o:spid="_x0000_s1072" style="position:absolute;visibility:visible;mso-wrap-style:square" from="2682,5078" to="2728,50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" strokeweight=".24658mm"/>
                <v:shape id="docshape307" o:spid="_x0000_s1073" style="position:absolute;left:2774;top:5078;width:24;height:24;visibility:visible;mso-wrap-style:square;v-text-anchor:top" coordsize="2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" path="m,l23,r,23e" filled="f" strokeweight=".24658mm">
                  <v:path arrowok="t" o:connecttype="custom" o:connectlocs="0,5078;23,5078;23,5101" o:connectangles="0,0,0"/>
                </v:shape>
                <v:line id="Line 321" o:spid="_x0000_s1074" style="position:absolute;visibility:visible;mso-wrap-style:square" from="2798,5148" to="2798,51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" strokeweight=".24658mm"/>
                <v:shape id="docshape308" o:spid="_x0000_s1075" style="position:absolute;left:2774;top:5241;width:24;height:24;visibility:visible;mso-wrap-style:square;v-text-anchor:top" coordsize="2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" path="m23,r,24l,24e" filled="f" strokeweight=".24658mm">
                  <v:path arrowok="t" o:connecttype="custom" o:connectlocs="23,5241;23,5265;0,5265" o:connectangles="0,0,0"/>
                </v:shape>
                <v:line id="Line 323" o:spid="_x0000_s1076" style="position:absolute;visibility:visible;mso-wrap-style:square" from="2728,5265" to="2728,52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" strokeweight=".24658mm"/>
                <v:shape id="docshape309" o:spid="_x0000_s1077" style="position:absolute;left:2611;top:5241;width:24;height:24;visibility:visible;mso-wrap-style:square;v-text-anchor:top" coordsize="2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" path="m23,24l,24,,e" filled="f" strokeweight=".24658mm">
                  <v:path arrowok="t" o:connecttype="custom" o:connectlocs="23,5265;0,5265;0,5241" o:connectangles="0,0,0"/>
                </v:shape>
                <v:line id="Line 325" o:spid="_x0000_s1078" style="position:absolute;visibility:visible;mso-wrap-style:square" from="2612,5195" to="2612,51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" strokeweight=".24658mm"/>
                <v:shape id="docshape310" o:spid="_x0000_s1079" style="position:absolute;left:2611;top:5078;width:24;height:24;visibility:visible;mso-wrap-style:square;v-text-anchor:top" coordsize="2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" path="m,23l,,23,e" filled="f" strokeweight=".24658mm">
                  <v:path arrowok="t" o:connecttype="custom" o:connectlocs="0,5101;0,5078;23,5078" o:connectangles="0,0,0"/>
                </v:shape>
                <v:line id="Line 327" o:spid="_x0000_s1080" style="position:absolute;visibility:visible;mso-wrap-style:square" from="2806,5070" to="2848,50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" strokeweight=".16439mm"/>
                <v:line id="Line 328" o:spid="_x0000_s1081" style="position:absolute;visibility:visible;mso-wrap-style:square" from="2891,5039" to="2978,50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" strokeweight=".16439mm"/>
                <v:line id="Line 329" o:spid="_x0000_s1082" style="position:absolute;visibility:visible;mso-wrap-style:square" from="3020,4994" to="3107,49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" strokeweight=".16439mm"/>
                <v:line id="Line 330" o:spid="_x0000_s1083" style="position:absolute;visibility:visible;mso-wrap-style:square" from="3150,4949" to="3236,49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" strokeweight=".16439mm"/>
                <v:line id="Line 331" o:spid="_x0000_s1084" style="position:absolute;visibility:visible;mso-wrap-style:square" from="3279,4903" to="3365,49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" strokeweight=".16439mm"/>
                <v:line id="Line 332" o:spid="_x0000_s1085" style="position:absolute;visibility:visible;mso-wrap-style:square" from="3408,4858" to="3495,48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" strokeweight=".16439mm"/>
                <v:line id="Line 333" o:spid="_x0000_s1086" style="position:absolute;visibility:visible;mso-wrap-style:square" from="3537,4812" to="3624,48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" strokeweight=".16439mm"/>
                <v:line id="Line 334" o:spid="_x0000_s1087" style="position:absolute;visibility:visible;mso-wrap-style:square" from="3667,4767" to="3753,47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" strokeweight=".16439mm"/>
                <v:line id="Line 335" o:spid="_x0000_s1088" style="position:absolute;visibility:visible;mso-wrap-style:square" from="3796,4721" to="3839,47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" strokeweight=".16439mm"/>
                <v:shape id="docshape311" o:spid="_x0000_s1089" style="position:absolute;left:2786;top:4682;width:1120;height:393;visibility:visible;mso-wrap-style:square;v-text-anchor:top" coordsize="1120,3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" path="m20,392r-3,-9l,389r18,l18,392r2,xm1119,r-70,2l1064,43,1119,xe" fillcolor="black" stroked="f">
                  <v:path arrowok="t" o:connecttype="custom" o:connectlocs="20,5074;17,5065;0,5071;18,5071;18,5074;20,5074;1119,4682;1049,4684;1064,4725;1119,4682" o:connectangles="0,0,0,0,0,0,0,0,0,0"/>
                </v:shape>
                <v:shape id="docshape312" o:spid="_x0000_s1090" style="position:absolute;left:3836;top:4682;width:70;height:43;visibility:visible;mso-wrap-style:square;v-text-anchor:top" coordsize="7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" path="m70,l15,43,,2,70,xe" filled="f" strokeweight=".16439mm">
                  <v:path arrowok="t" o:connecttype="custom" o:connectlocs="70,4682;15,4725;0,4684;70,4682" o:connectangles="0,0,0,0"/>
                </v:shape>
                <v:line id="Line 338" o:spid="_x0000_s1091" style="position:absolute;visibility:visible;mso-wrap-style:square" from="3136,5441" to="3182,54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" strokeweight=".16439mm"/>
                <v:line id="Line 339" o:spid="_x0000_s1092" style="position:absolute;visibility:visible;mso-wrap-style:square" from="3229,5472" to="3323,55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" strokeweight=".16439mm"/>
                <v:line id="Line 340" o:spid="_x0000_s1093" style="position:absolute;visibility:visible;mso-wrap-style:square" from="3370,5519" to="3463,55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" strokeweight=".16439mm"/>
                <v:line id="Line 341" o:spid="_x0000_s1094" style="position:absolute;visibility:visible;mso-wrap-style:square" from="3510,5565" to="3604,55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" strokeweight=".16439mm"/>
                <v:line id="Line 342" o:spid="_x0000_s1095" style="position:absolute;visibility:visible;mso-wrap-style:square" from="3651,5612" to="3744,56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" strokeweight=".16439mm"/>
                <v:line id="Line 343" o:spid="_x0000_s1096" style="position:absolute;visibility:visible;mso-wrap-style:square" from="3791,5659" to="3839,56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" strokeweight=".16439mm"/>
                <v:shape id="docshape313" o:spid="_x0000_s1097" style="position:absolute;left:3116;top:5434;width:790;height:264;visibility:visible;mso-wrap-style:square;v-text-anchor:top" coordsize="790,2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" path="m21,3l15,r,5l,5r19,6l21,3xm790,264l734,222r-14,41l790,264xe" fillcolor="black" stroked="f">
                  <v:path arrowok="t" o:connecttype="custom" o:connectlocs="21,5437;15,5434;15,5439;0,5439;19,5445;21,5437;790,5698;734,5656;720,5697;790,5698" o:connectangles="0,0,0,0,0,0,0,0,0,0"/>
                </v:shape>
                <v:shape id="docshape314" o:spid="_x0000_s1098" style="position:absolute;left:3836;top:5655;width:70;height:42;visibility:visible;mso-wrap-style:square;v-text-anchor:top" coordsize="70,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" path="m70,42l,41,14,,70,42xe" filled="f" strokeweight=".16439mm">
                  <v:path arrowok="t" o:connecttype="custom" o:connectlocs="70,5698;0,5697;14,5656;70,5698" o:connectangles="0,0,0,0"/>
                </v:shape>
                <w10:anchorlock/>
              </v:group>
            </w:pict>
          </mc:Fallback>
        </mc:AlternateContent>
      </w:r>
    </w:p>
    <w:p w14:paraId="7D287A4C" w14:textId="77777777" w:rsidR="00922B26" w:rsidRPr="00922B26" w:rsidRDefault="00922B26" w:rsidP="00922B26">
      <w:pPr>
        <w:pStyle w:val="af"/>
        <w:rPr>
          <w:sz w:val="28"/>
          <w:szCs w:val="28"/>
          <w:lang w:val="ru-RU"/>
        </w:rPr>
      </w:pPr>
      <w:bookmarkStart w:id="89" w:name="_Ref91670301"/>
      <w:r w:rsidRPr="00922B26">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0</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1</w:t>
      </w:r>
      <w:r w:rsidR="00AF6891">
        <w:rPr>
          <w:lang w:val="ru-RU"/>
        </w:rPr>
        <w:fldChar w:fldCharType="end"/>
      </w:r>
      <w:bookmarkEnd w:id="89"/>
      <w:r>
        <w:rPr>
          <w:lang w:val="ru-RU"/>
        </w:rPr>
        <w:t xml:space="preserve"> </w:t>
      </w:r>
      <w:r w:rsidRPr="00952332">
        <w:rPr>
          <w:lang w:val="ru-RU"/>
        </w:rPr>
        <w:t>. Сопоставление. Качественное сравнение между стандартным LS-решателем и IRLS-решателем на основе распределения Стьюдента t.</w:t>
      </w:r>
    </w:p>
    <w:p w14:paraId="14E8A9C0" w14:textId="77777777" w:rsidR="00922B26" w:rsidRPr="00922B26" w:rsidRDefault="00922B26" w:rsidP="00922B26">
      <w:pPr>
        <w:spacing w:after="160" w:line="259" w:lineRule="auto"/>
        <w:rPr>
          <w:sz w:val="28"/>
          <w:szCs w:val="28"/>
          <w:lang w:val="ru-RU"/>
        </w:rPr>
      </w:pPr>
      <w:r w:rsidRPr="00922B26">
        <w:rPr>
          <w:sz w:val="28"/>
          <w:szCs w:val="28"/>
          <w:lang w:val="ru-RU"/>
        </w:rPr>
        <w:t>Области, выделенные пунктиром, увеличены для лучшей визуализации деталей. (a) Стандартный LS-решатель. (b) IRLS-решатель на основе распределения t Стьюдента.</w:t>
      </w:r>
    </w:p>
    <w:p w14:paraId="3CC4F335" w14:textId="77777777" w:rsidR="00922B26" w:rsidRPr="00922B26" w:rsidRDefault="00922B26" w:rsidP="00922B26">
      <w:pPr>
        <w:rPr>
          <w:lang w:val="ru-RU"/>
        </w:rPr>
      </w:pPr>
    </w:p>
    <w:p w14:paraId="6AB30487" w14:textId="512425A8" w:rsidR="00922B26" w:rsidRPr="00922B26" w:rsidRDefault="00922B26" w:rsidP="00922B26">
      <w:pPr>
        <w:spacing w:after="160" w:line="259" w:lineRule="auto"/>
        <w:rPr>
          <w:sz w:val="28"/>
          <w:szCs w:val="28"/>
          <w:lang w:val="ru-RU"/>
        </w:rPr>
      </w:pPr>
      <w:r w:rsidRPr="00922B26">
        <w:rPr>
          <w:sz w:val="28"/>
          <w:szCs w:val="28"/>
          <w:lang w:val="ru-RU"/>
        </w:rPr>
        <w:t xml:space="preserve">IRLS против LS: Используя синтетические данные из </w:t>
      </w:r>
      <w:r w:rsidR="00A772FE">
        <w:rPr>
          <w:sz w:val="28"/>
          <w:szCs w:val="28"/>
          <w:lang w:val="ru-RU"/>
        </w:rPr>
        <w:fldChar w:fldCharType="begin"/>
      </w:r>
      <w:r w:rsidR="00EF0CEA">
        <w:rPr>
          <w:sz w:val="28"/>
          <w:szCs w:val="28"/>
          <w:lang w:val="ru-RU"/>
        </w:rPr>
        <w:instrText xml:space="preserve"> ADDIN ZOTERO_ITEM CSL_CITATION {"citationID":"OQO9JZN7","properties":{"formattedCitation":"[101]","plainCitation":"[101]","noteIndex":0},"citationItems":[{"id":198,"uris":["http://zotero.org/users/local/XvQpfN4m/items/24NXFNAS"],"uri":["http://zotero.org/users/local/XvQpfN4m/items/24NXFNAS"],"itemData":{"id":198,"type":"article-journal","abstract":"New vision sensors, such as the dynamic and active-pixel vision sensor (DAVIS), incorporate a conventional global-shutter camera and an event-based sensor in the same pixel array. These sensors have great potential for high-speed robotics and computer vision because they allow us to combine the benefits of conventional cameras with those of event-based sensors: low latency, high temporal resolution, and very high dynamic range. However, new algorithms are required to exploit the sensor characteristics and cope with its unconventional output, which consists of a stream of asynchronous brightness changes (called “events”) and synchronous grayscale frames. For this purpose, we present and release a collection of datasets captured with a DAVIS in a variety of synthetic and real environments, which we hope will motivate research on new algorithms for high-speed and high-dynamic-range robotics and computer-vision applications. In addition to global-shutter intensity images and asynchronous events, we provide inertial measurements and ground-truth camera poses from a motion-capture system. The latter allows comparing the pose accuracy of ego-motion estimation algorithms quantitatively. All the data are released both as standard text files and binary files (i.e. rosbag). This paper provides an overview of the available data and describes a simulator that we release open-source to create synthetic event-camera data.","container-title":"The International Journal of Robotics Research","DOI":"10.1177/0278364917691115","ISSN":"0278-3649, 1741-3176","issue":"2","journalAbbreviation":"The International Journal of Robotics Research","language":"en","page":"142-149","source":"DOI.org (Crossref)","title":"The event-camera dataset and simulator: Event-based data for pose estimation, visual odometry, and SLAM","title-short":"The event-camera dataset and simulator","volume":"36","author":[{"family":"Mueggler","given":"Elias"},{"family":"Rebecq","given":"Henri"},{"family":"Gallego","given":"Guillermo"},{"family":"Delbruck","given":"Tobi"},{"family":"Scaramuzza","given":"Davide"}],"issued":{"date-parts":[["2017",2]]}}}],"schema":"https://github.com/citation-style-language/schema/raw/master/csl-citation.json"} </w:instrText>
      </w:r>
      <w:r w:rsidR="00A772FE">
        <w:rPr>
          <w:sz w:val="28"/>
          <w:szCs w:val="28"/>
          <w:lang w:val="ru-RU"/>
        </w:rPr>
        <w:fldChar w:fldCharType="separate"/>
      </w:r>
      <w:r w:rsidR="00EF0CEA" w:rsidRPr="00EF0CEA">
        <w:rPr>
          <w:sz w:val="28"/>
          <w:lang w:val="ru-RU"/>
        </w:rPr>
        <w:t>[101]</w:t>
      </w:r>
      <w:r w:rsidR="00A772FE">
        <w:rPr>
          <w:sz w:val="28"/>
          <w:szCs w:val="28"/>
          <w:lang w:val="ru-RU"/>
        </w:rPr>
        <w:fldChar w:fldCharType="end"/>
      </w:r>
      <w:r w:rsidRPr="00922B26">
        <w:rPr>
          <w:sz w:val="28"/>
          <w:szCs w:val="28"/>
          <w:lang w:val="ru-RU"/>
        </w:rPr>
        <w:t xml:space="preserve">, рис. </w:t>
      </w:r>
      <w:r>
        <w:rPr>
          <w:sz w:val="28"/>
          <w:szCs w:val="28"/>
          <w:lang w:val="ru-RU"/>
        </w:rPr>
        <w:fldChar w:fldCharType="begin"/>
      </w:r>
      <w:r>
        <w:rPr>
          <w:sz w:val="28"/>
          <w:szCs w:val="28"/>
          <w:lang w:val="ru-RU"/>
        </w:rPr>
        <w:instrText xml:space="preserve"> REF _Ref91670301 \h </w:instrText>
      </w:r>
      <w:r>
        <w:rPr>
          <w:sz w:val="28"/>
          <w:szCs w:val="28"/>
          <w:lang w:val="ru-RU"/>
        </w:rPr>
      </w:r>
      <w:r>
        <w:rPr>
          <w:sz w:val="28"/>
          <w:szCs w:val="28"/>
          <w:lang w:val="ru-RU"/>
        </w:rPr>
        <w:fldChar w:fldCharType="separate"/>
      </w:r>
      <w:r w:rsidRPr="00922B26">
        <w:rPr>
          <w:noProof/>
          <w:lang w:val="ru-RU"/>
        </w:rPr>
        <w:t>8</w:t>
      </w:r>
      <w:r w:rsidRPr="00922B26">
        <w:rPr>
          <w:lang w:val="ru-RU"/>
        </w:rPr>
        <w:noBreakHyphen/>
      </w:r>
      <w:r w:rsidRPr="00922B26">
        <w:rPr>
          <w:noProof/>
          <w:lang w:val="ru-RU"/>
        </w:rPr>
        <w:t>4</w:t>
      </w:r>
      <w:r>
        <w:rPr>
          <w:sz w:val="28"/>
          <w:szCs w:val="28"/>
          <w:lang w:val="ru-RU"/>
        </w:rPr>
        <w:fldChar w:fldCharType="end"/>
      </w:r>
      <w:r>
        <w:rPr>
          <w:sz w:val="28"/>
          <w:szCs w:val="28"/>
          <w:lang w:val="ru-RU"/>
        </w:rPr>
        <w:t xml:space="preserve"> </w:t>
      </w:r>
      <w:r w:rsidRPr="00922B26">
        <w:rPr>
          <w:sz w:val="28"/>
          <w:szCs w:val="28"/>
          <w:lang w:val="ru-RU"/>
        </w:rPr>
        <w:t xml:space="preserve">показывают, что предложенный вероятностный подход приводит к более точным трехмерным реконструкциям, чем метод, используемый в </w:t>
      </w:r>
      <w:r w:rsidR="00EF0CEA">
        <w:rPr>
          <w:sz w:val="28"/>
          <w:szCs w:val="28"/>
          <w:lang w:val="ru-RU"/>
        </w:rPr>
        <w:fldChar w:fldCharType="begin"/>
      </w:r>
      <w:r w:rsidR="00EF0CEA">
        <w:rPr>
          <w:sz w:val="28"/>
          <w:szCs w:val="28"/>
          <w:lang w:val="ru-RU"/>
        </w:rPr>
        <w:instrText xml:space="preserve"> ADDIN ZOTERO_ITEM CSL_CITATION {"citationID":"b3w1DbhM","properties":{"formattedCitation":"[101]","plainCitation":"[101]","noteIndex":0},"citationItems":[{"id":198,"uris":["http://zotero.org/users/local/XvQpfN4m/items/24NXFNAS"],"uri":["http://zotero.org/users/local/XvQpfN4m/items/24NXFNAS"],"itemData":{"id":198,"type":"article-journal","abstract":"New vision sensors, such as the dynamic and active-pixel vision sensor (DAVIS), incorporate a conventional global-shutter camera and an event-based sensor in the same pixel array. These sensors have great potential for high-speed robotics and computer vision because they allow us to combine the benefits of conventional cameras with those of event-based sensors: low latency, high temporal resolution, and very high dynamic range. However, new algorithms are required to exploit the sensor characteristics and cope with its unconventional output, which consists of a stream of asynchronous brightness changes (called “events”) and synchronous grayscale frames. For this purpose, we present and release a collection of datasets captured with a DAVIS in a variety of synthetic and real environments, which we hope will motivate research on new algorithms for high-speed and high-dynamic-range robotics and computer-vision applications. In addition to global-shutter intensity images and asynchronous events, we provide inertial measurements and ground-truth camera poses from a motion-capture system. The latter allows comparing the pose accuracy of ego-motion estimation algorithms quantitatively. All the data are released both as standard text files and binary files (i.e. rosbag). This paper provides an overview of the available data and describes a simulator that we release open-source to create synthetic event-camera data.","container-title":"The International Journal of Robotics Research","DOI":"10.1177/0278364917691115","ISSN":"0278-3649, 1741-3176","issue":"2","journalAbbreviation":"The International Journal of Robotics Research","language":"en","page":"142-149","source":"DOI.org (Crossref)","title":"The event-camera dataset and simulator: Event-based data for pose estimation, visual odometry, and SLAM","title-short":"The event-camera dataset and simulator","volume":"36","author":[{"family":"Mueggler","given":"Elias"},{"family":"Rebecq","given":"Henri"},{"family":"Gallego","given":"Guillermo"},{"family":"Delbruck","given":"Tobi"},{"family":"Scaramuzza","given":"Davide"}],"issued":{"date-parts":[["2017",2]]}}}],"schema":"https://github.com/citation-style-language/schema/raw/master/csl-citation.json"} </w:instrText>
      </w:r>
      <w:r w:rsidR="00EF0CEA">
        <w:rPr>
          <w:sz w:val="28"/>
          <w:szCs w:val="28"/>
          <w:lang w:val="ru-RU"/>
        </w:rPr>
        <w:fldChar w:fldCharType="separate"/>
      </w:r>
      <w:r w:rsidR="00EF0CEA" w:rsidRPr="00EF0CEA">
        <w:rPr>
          <w:sz w:val="28"/>
        </w:rPr>
        <w:t>[101]</w:t>
      </w:r>
      <w:r w:rsidR="00EF0CEA">
        <w:rPr>
          <w:sz w:val="28"/>
          <w:szCs w:val="28"/>
          <w:lang w:val="ru-RU"/>
        </w:rPr>
        <w:fldChar w:fldCharType="end"/>
      </w:r>
      <w:r w:rsidRPr="00922B26">
        <w:rPr>
          <w:sz w:val="28"/>
          <w:szCs w:val="28"/>
          <w:lang w:val="ru-RU"/>
        </w:rPr>
        <w:t xml:space="preserve">. стандартный объективный критерий наименьших квадратов (LS). Синтетическая сцена на рис. 11 состоит из трех плоскостей, параллельных плоскостям изображения камер на разной глубине. Результаты реконструкции на рис. </w:t>
      </w:r>
      <w:r>
        <w:rPr>
          <w:sz w:val="28"/>
          <w:szCs w:val="28"/>
          <w:lang w:val="ru-RU"/>
        </w:rPr>
        <w:fldChar w:fldCharType="begin"/>
      </w:r>
      <w:r>
        <w:rPr>
          <w:sz w:val="28"/>
          <w:szCs w:val="28"/>
          <w:lang w:val="ru-RU"/>
        </w:rPr>
        <w:instrText xml:space="preserve"> REF _Ref91670301 \h </w:instrText>
      </w:r>
      <w:r>
        <w:rPr>
          <w:sz w:val="28"/>
          <w:szCs w:val="28"/>
          <w:lang w:val="ru-RU"/>
        </w:rPr>
      </w:r>
      <w:r>
        <w:rPr>
          <w:sz w:val="28"/>
          <w:szCs w:val="28"/>
          <w:lang w:val="ru-RU"/>
        </w:rPr>
        <w:fldChar w:fldCharType="separate"/>
      </w:r>
      <w:r w:rsidRPr="00922B26">
        <w:rPr>
          <w:noProof/>
          <w:lang w:val="ru-RU"/>
        </w:rPr>
        <w:t>8</w:t>
      </w:r>
      <w:r w:rsidRPr="00922B26">
        <w:rPr>
          <w:lang w:val="ru-RU"/>
        </w:rPr>
        <w:noBreakHyphen/>
      </w:r>
      <w:r w:rsidRPr="00922B26">
        <w:rPr>
          <w:noProof/>
          <w:lang w:val="ru-RU"/>
        </w:rPr>
        <w:t>4</w:t>
      </w:r>
      <w:r>
        <w:rPr>
          <w:sz w:val="28"/>
          <w:szCs w:val="28"/>
          <w:lang w:val="ru-RU"/>
        </w:rPr>
        <w:fldChar w:fldCharType="end"/>
      </w:r>
      <w:r w:rsidRPr="00922B26">
        <w:rPr>
          <w:sz w:val="28"/>
          <w:szCs w:val="28"/>
          <w:lang w:val="ru-RU"/>
        </w:rPr>
        <w:t xml:space="preserve"> (b) показывают более точные плоские структуры, чем на рис. </w:t>
      </w:r>
      <w:r>
        <w:rPr>
          <w:sz w:val="28"/>
          <w:szCs w:val="28"/>
          <w:lang w:val="ru-RU"/>
        </w:rPr>
        <w:fldChar w:fldCharType="begin"/>
      </w:r>
      <w:r>
        <w:rPr>
          <w:sz w:val="28"/>
          <w:szCs w:val="28"/>
          <w:lang w:val="ru-RU"/>
        </w:rPr>
        <w:instrText xml:space="preserve"> REF _Ref91670301 \h </w:instrText>
      </w:r>
      <w:r>
        <w:rPr>
          <w:sz w:val="28"/>
          <w:szCs w:val="28"/>
          <w:lang w:val="ru-RU"/>
        </w:rPr>
      </w:r>
      <w:r>
        <w:rPr>
          <w:sz w:val="28"/>
          <w:szCs w:val="28"/>
          <w:lang w:val="ru-RU"/>
        </w:rPr>
        <w:fldChar w:fldCharType="separate"/>
      </w:r>
      <w:r w:rsidRPr="00922B26">
        <w:rPr>
          <w:noProof/>
          <w:lang w:val="ru-RU"/>
        </w:rPr>
        <w:t>8</w:t>
      </w:r>
      <w:r w:rsidRPr="00922B26">
        <w:rPr>
          <w:lang w:val="ru-RU"/>
        </w:rPr>
        <w:noBreakHyphen/>
      </w:r>
      <w:r w:rsidRPr="00922B26">
        <w:rPr>
          <w:noProof/>
          <w:lang w:val="ru-RU"/>
        </w:rPr>
        <w:t>4</w:t>
      </w:r>
      <w:r>
        <w:rPr>
          <w:sz w:val="28"/>
          <w:szCs w:val="28"/>
          <w:lang w:val="ru-RU"/>
        </w:rPr>
        <w:fldChar w:fldCharType="end"/>
      </w:r>
      <w:r w:rsidRPr="00922B26">
        <w:rPr>
          <w:sz w:val="28"/>
          <w:szCs w:val="28"/>
          <w:lang w:val="ru-RU"/>
        </w:rPr>
        <w:t xml:space="preserve"> (a). Стандартное отклонение ошибки глубины для задачи на основе распределения Стьюдента t в 2-3 раза меньше, чем для стандартной задачи LS, что объясняет более компактные плоские реконструкции на рис. </w:t>
      </w:r>
      <w:r>
        <w:rPr>
          <w:sz w:val="28"/>
          <w:szCs w:val="28"/>
          <w:lang w:val="ru-RU"/>
        </w:rPr>
        <w:fldChar w:fldCharType="begin"/>
      </w:r>
      <w:r>
        <w:rPr>
          <w:sz w:val="28"/>
          <w:szCs w:val="28"/>
          <w:lang w:val="ru-RU"/>
        </w:rPr>
        <w:instrText xml:space="preserve"> REF _Ref91670301 \h </w:instrText>
      </w:r>
      <w:r>
        <w:rPr>
          <w:sz w:val="28"/>
          <w:szCs w:val="28"/>
          <w:lang w:val="ru-RU"/>
        </w:rPr>
      </w:r>
      <w:r>
        <w:rPr>
          <w:sz w:val="28"/>
          <w:szCs w:val="28"/>
          <w:lang w:val="ru-RU"/>
        </w:rPr>
        <w:fldChar w:fldCharType="separate"/>
      </w:r>
      <w:r w:rsidRPr="00922B26">
        <w:rPr>
          <w:noProof/>
          <w:lang w:val="ru-RU"/>
        </w:rPr>
        <w:t>8</w:t>
      </w:r>
      <w:r w:rsidRPr="00922B26">
        <w:rPr>
          <w:lang w:val="ru-RU"/>
        </w:rPr>
        <w:noBreakHyphen/>
      </w:r>
      <w:r w:rsidRPr="00922B26">
        <w:rPr>
          <w:noProof/>
          <w:lang w:val="ru-RU"/>
        </w:rPr>
        <w:t>4</w:t>
      </w:r>
      <w:r>
        <w:rPr>
          <w:sz w:val="28"/>
          <w:szCs w:val="28"/>
          <w:lang w:val="ru-RU"/>
        </w:rPr>
        <w:fldChar w:fldCharType="end"/>
      </w:r>
      <w:r w:rsidRPr="00922B26">
        <w:rPr>
          <w:sz w:val="28"/>
          <w:szCs w:val="28"/>
          <w:lang w:val="ru-RU"/>
        </w:rPr>
        <w:t xml:space="preserve"> (b) по сравнению с (a).</w:t>
      </w:r>
    </w:p>
    <w:p w14:paraId="70C1ABCC" w14:textId="77777777" w:rsidR="00922B26" w:rsidRDefault="00922B26" w:rsidP="00CF2C00">
      <w:pPr>
        <w:pStyle w:val="3"/>
      </w:pPr>
      <w:r w:rsidRPr="00922B26">
        <w:t>Сравнение методов стерео 3-D реконструкции</w:t>
      </w:r>
    </w:p>
    <w:p w14:paraId="50E89B82" w14:textId="77777777" w:rsidR="00922B26" w:rsidRPr="00922B26" w:rsidRDefault="00922B26" w:rsidP="00922B26">
      <w:pPr>
        <w:rPr>
          <w:lang w:val="ru-RU"/>
        </w:rPr>
      </w:pPr>
    </w:p>
    <w:p w14:paraId="06A2A15F" w14:textId="597AA2FD" w:rsidR="00922B26" w:rsidRPr="00922B26" w:rsidRDefault="00922B26" w:rsidP="00922B26">
      <w:pPr>
        <w:spacing w:after="160" w:line="259" w:lineRule="auto"/>
        <w:rPr>
          <w:sz w:val="28"/>
          <w:szCs w:val="28"/>
          <w:lang w:val="ru-RU"/>
        </w:rPr>
      </w:pPr>
      <w:r w:rsidRPr="00922B26">
        <w:rPr>
          <w:sz w:val="28"/>
          <w:szCs w:val="28"/>
          <w:lang w:val="ru-RU"/>
        </w:rPr>
        <w:lastRenderedPageBreak/>
        <w:t xml:space="preserve">Производительность системы оценивается в сравнении с тремя </w:t>
      </w:r>
      <w:proofErr w:type="spellStart"/>
      <w:r w:rsidRPr="00922B26">
        <w:rPr>
          <w:sz w:val="28"/>
          <w:szCs w:val="28"/>
          <w:lang w:val="ru-RU"/>
        </w:rPr>
        <w:t>стереометодами</w:t>
      </w:r>
      <w:proofErr w:type="spellEnd"/>
      <w:r w:rsidRPr="00922B26">
        <w:rPr>
          <w:sz w:val="28"/>
          <w:szCs w:val="28"/>
          <w:lang w:val="ru-RU"/>
        </w:rPr>
        <w:t xml:space="preserve">. Базовые методы сокращенно называются GTS </w:t>
      </w:r>
      <w:r w:rsidR="00EF0CEA">
        <w:rPr>
          <w:sz w:val="28"/>
          <w:szCs w:val="28"/>
          <w:lang w:val="ru-RU"/>
        </w:rPr>
        <w:fldChar w:fldCharType="begin"/>
      </w:r>
      <w:r w:rsidR="00EF0CEA">
        <w:rPr>
          <w:sz w:val="28"/>
          <w:szCs w:val="28"/>
          <w:lang w:val="ru-RU"/>
        </w:rPr>
        <w:instrText xml:space="preserve"> ADDIN ZOTERO_ITEM CSL_CITATION {"citationID":"XfGRkOj2","properties":{"formattedCitation":"[91]","plainCitation":"[91]","noteIndex":0},"citationItems":[{"id":233,"uris":["http://zotero.org/users/local/XvQpfN4m/items/2IZYNJZN"],"uri":["http://zotero.org/users/local/XvQpfN4m/items/2IZYNJZN"],"itemData":{"id":233,"type":"article-journal","container-title":"Current Opinion in Neurobiology","DOI":"10.1016/j.conb.2010.03.007","ISSN":"09594388","issue":"3","journalAbbreviation":"Current Opinion in Neurobiology","language":"en","page":"288-295","source":"DOI.org (Crossref)","title":"Neuromorphic sensory systems","volume":"20","author":[{"family":"Liu","given":"Shih-Chii"},{"family":"Delbruck","given":"Tobi"}],"issued":{"date-parts":[["2010",6]]}}}],"schema":"https://github.com/citation-style-language/schema/raw/master/csl-citation.json"} </w:instrText>
      </w:r>
      <w:r w:rsidR="00EF0CEA">
        <w:rPr>
          <w:sz w:val="28"/>
          <w:szCs w:val="28"/>
          <w:lang w:val="ru-RU"/>
        </w:rPr>
        <w:fldChar w:fldCharType="separate"/>
      </w:r>
      <w:r w:rsidR="00EF0CEA" w:rsidRPr="00EF0CEA">
        <w:rPr>
          <w:sz w:val="28"/>
        </w:rPr>
        <w:t>[91]</w:t>
      </w:r>
      <w:r w:rsidR="00EF0CEA">
        <w:rPr>
          <w:sz w:val="28"/>
          <w:szCs w:val="28"/>
          <w:lang w:val="ru-RU"/>
        </w:rPr>
        <w:fldChar w:fldCharType="end"/>
      </w:r>
      <w:r w:rsidRPr="00922B26">
        <w:rPr>
          <w:sz w:val="28"/>
          <w:szCs w:val="28"/>
          <w:lang w:val="ru-RU"/>
        </w:rPr>
        <w:t xml:space="preserve">, SGM </w:t>
      </w:r>
      <w:r w:rsidR="00EF0CEA">
        <w:rPr>
          <w:sz w:val="28"/>
          <w:szCs w:val="28"/>
          <w:lang w:val="ru-RU"/>
        </w:rPr>
        <w:fldChar w:fldCharType="begin"/>
      </w:r>
      <w:r w:rsidR="00EF0CEA">
        <w:rPr>
          <w:sz w:val="28"/>
          <w:szCs w:val="28"/>
          <w:lang w:val="ru-RU"/>
        </w:rPr>
        <w:instrText xml:space="preserve"> ADDIN ZOTERO_ITEM CSL_CITATION {"citationID":"UKhrjCOh","properties":{"formattedCitation":"[90]","plainCitation":"[90]","noteIndex":0},"citationItems":[{"id":244,"uris":["http://zotero.org/users/local/XvQpfN4m/items/SJD9VVVX"],"uri":["http://zotero.org/users/local/XvQpfN4m/items/SJD9VVVX"],"itemData":{"id":244,"type":"article-journal","container-title":"in IEEE Transactions on Pattern Analysis and Machine Intelligence","journalAbbreviation":"in IEEE Transactions on Pattern Analysis and Machine Intelligence","page":"328-341","title":"Stereo Processing by Semi-Global Matching and Mutual Information","volume":"30","author":[{"family":"Hirschmüller","given":"Heiko"}],"issued":{"date-parts":[["2008",2,1]]}}}],"schema":"https://github.com/citation-style-language/schema/raw/master/csl-citation.json"} </w:instrText>
      </w:r>
      <w:r w:rsidR="00EF0CEA">
        <w:rPr>
          <w:sz w:val="28"/>
          <w:szCs w:val="28"/>
          <w:lang w:val="ru-RU"/>
        </w:rPr>
        <w:fldChar w:fldCharType="separate"/>
      </w:r>
      <w:r w:rsidR="00EF0CEA" w:rsidRPr="00EF0CEA">
        <w:rPr>
          <w:sz w:val="28"/>
        </w:rPr>
        <w:t>[90]</w:t>
      </w:r>
      <w:r w:rsidR="00EF0CEA">
        <w:rPr>
          <w:sz w:val="28"/>
          <w:szCs w:val="28"/>
          <w:lang w:val="ru-RU"/>
        </w:rPr>
        <w:fldChar w:fldCharType="end"/>
      </w:r>
      <w:r w:rsidRPr="00922B26">
        <w:rPr>
          <w:sz w:val="28"/>
          <w:szCs w:val="28"/>
          <w:lang w:val="ru-RU"/>
        </w:rPr>
        <w:t xml:space="preserve"> и </w:t>
      </w:r>
      <w:proofErr w:type="spellStart"/>
      <w:r w:rsidRPr="00922B26">
        <w:rPr>
          <w:sz w:val="28"/>
          <w:szCs w:val="28"/>
          <w:lang w:val="ru-RU"/>
        </w:rPr>
        <w:t>CopNet</w:t>
      </w:r>
      <w:proofErr w:type="spellEnd"/>
      <w:r w:rsidRPr="00922B26">
        <w:rPr>
          <w:sz w:val="28"/>
          <w:szCs w:val="28"/>
          <w:lang w:val="ru-RU"/>
        </w:rPr>
        <w:t xml:space="preserve"> </w:t>
      </w:r>
      <w:r w:rsidR="00EF0CEA">
        <w:rPr>
          <w:sz w:val="28"/>
          <w:szCs w:val="28"/>
          <w:lang w:val="ru-RU"/>
        </w:rPr>
        <w:fldChar w:fldCharType="begin"/>
      </w:r>
      <w:r w:rsidR="00EF0CEA">
        <w:rPr>
          <w:sz w:val="28"/>
          <w:szCs w:val="28"/>
          <w:lang w:val="ru-RU"/>
        </w:rPr>
        <w:instrText xml:space="preserve"> ADDIN ZOTERO_ITEM CSL_CITATION {"citationID":"vjAcNuuT","properties":{"formattedCitation":"[104]","plainCitation":"[104]","noteIndex":0},"citationItems":[{"id":165,"uris":["http://zotero.org/users/local/XvQpfN4m/items/3WQGGDNL"],"uri":["http://zotero.org/users/local/XvQpfN4m/items/3WQGGDNL"],"itemData":{"id":165,"type":"paper-conference","container-title":"2017 IEEE Conference on Computer Vision and Pattern Recognition Workshops (CVPRW)","DOI":"10.1109/CVPRW.2017.51","event":"2017 IEEE Conference on Computer Vision and Pattern Recognition Workshops (CVPRW)","event-place":"Honolulu, HI, USA","ISBN":"978-1-5386-0733-6","page":"370-377","publisher":"IEEE","publisher-place":"Honolulu, HI, USA","source":"DOI.org (Crossref)","title":"Improved Cooperative Stereo Matching for Dynamic Vision Sensors with Ground Truth Evaluation","URL":"http://ieeexplore.ieee.org/document/8014785/","author":[{"family":"Piatkowska","given":"Ewa"},{"family":"Kogler","given":"Jurgen"},{"family":"Belbachir","given":"Nabil"},{"family":"Gelautz","given":"Margrit"}],"accessed":{"date-parts":[["2021",12,29]]},"issued":{"date-parts":[["2017",7]]}}}],"schema":"https://github.com/citation-style-language/schema/raw/master/csl-citation.json"} </w:instrText>
      </w:r>
      <w:r w:rsidR="00EF0CEA">
        <w:rPr>
          <w:sz w:val="28"/>
          <w:szCs w:val="28"/>
          <w:lang w:val="ru-RU"/>
        </w:rPr>
        <w:fldChar w:fldCharType="separate"/>
      </w:r>
      <w:r w:rsidR="00EF0CEA" w:rsidRPr="00EF0CEA">
        <w:rPr>
          <w:sz w:val="28"/>
        </w:rPr>
        <w:t>[104]</w:t>
      </w:r>
      <w:r w:rsidR="00EF0CEA">
        <w:rPr>
          <w:sz w:val="28"/>
          <w:szCs w:val="28"/>
          <w:lang w:val="ru-RU"/>
        </w:rPr>
        <w:fldChar w:fldCharType="end"/>
      </w:r>
      <w:r w:rsidRPr="00922B26">
        <w:rPr>
          <w:sz w:val="28"/>
          <w:szCs w:val="28"/>
          <w:lang w:val="ru-RU"/>
        </w:rPr>
        <w:t>.</w:t>
      </w:r>
    </w:p>
    <w:p w14:paraId="28157681" w14:textId="77777777" w:rsidR="00922B26" w:rsidRPr="00922B26" w:rsidRDefault="00922B26" w:rsidP="00922B26">
      <w:pPr>
        <w:spacing w:after="160" w:line="259" w:lineRule="auto"/>
        <w:rPr>
          <w:sz w:val="28"/>
          <w:szCs w:val="28"/>
          <w:lang w:val="ru-RU"/>
        </w:rPr>
      </w:pPr>
      <w:r w:rsidRPr="00922B26">
        <w:rPr>
          <w:sz w:val="28"/>
          <w:szCs w:val="28"/>
          <w:lang w:val="ru-RU"/>
        </w:rPr>
        <w:t>Описание базовых методов: Метод в [26] предлагает сопоставить события, используя критерий соответствия, основанный на времени каждого события, который также работает для полутоновых событий с камеры ATIS [27]; после этого классическая триангуляция обеспечивает 3-D местоположение точки.</w:t>
      </w:r>
    </w:p>
    <w:p w14:paraId="5A700728" w14:textId="77777777" w:rsidR="00922B26" w:rsidRPr="00922B26" w:rsidRDefault="00922B26" w:rsidP="00922B26">
      <w:pPr>
        <w:spacing w:after="160" w:line="259" w:lineRule="auto"/>
        <w:rPr>
          <w:sz w:val="28"/>
          <w:szCs w:val="28"/>
          <w:lang w:val="ru-RU"/>
        </w:rPr>
      </w:pPr>
      <w:r w:rsidRPr="00922B26">
        <w:rPr>
          <w:sz w:val="28"/>
          <w:szCs w:val="28"/>
          <w:lang w:val="ru-RU"/>
        </w:rPr>
        <w:t xml:space="preserve">Алгоритм </w:t>
      </w:r>
      <w:proofErr w:type="spellStart"/>
      <w:r w:rsidRPr="00922B26">
        <w:rPr>
          <w:sz w:val="28"/>
          <w:szCs w:val="28"/>
          <w:lang w:val="ru-RU"/>
        </w:rPr>
        <w:t>semiglobal</w:t>
      </w:r>
      <w:proofErr w:type="spellEnd"/>
      <w:r w:rsidRPr="00922B26">
        <w:rPr>
          <w:sz w:val="28"/>
          <w:szCs w:val="28"/>
          <w:lang w:val="ru-RU"/>
        </w:rPr>
        <w:t xml:space="preserve"> </w:t>
      </w:r>
      <w:proofErr w:type="spellStart"/>
      <w:r w:rsidRPr="00922B26">
        <w:rPr>
          <w:sz w:val="28"/>
          <w:szCs w:val="28"/>
          <w:lang w:val="ru-RU"/>
        </w:rPr>
        <w:t>matching</w:t>
      </w:r>
      <w:proofErr w:type="spellEnd"/>
      <w:r w:rsidRPr="00922B26">
        <w:rPr>
          <w:sz w:val="28"/>
          <w:szCs w:val="28"/>
          <w:lang w:val="ru-RU"/>
        </w:rPr>
        <w:t xml:space="preserve"> (SGM) [45], доступный в </w:t>
      </w:r>
      <w:proofErr w:type="spellStart"/>
      <w:r w:rsidRPr="00922B26">
        <w:rPr>
          <w:sz w:val="28"/>
          <w:szCs w:val="28"/>
          <w:lang w:val="ru-RU"/>
        </w:rPr>
        <w:t>OpenCV</w:t>
      </w:r>
      <w:proofErr w:type="spellEnd"/>
      <w:r w:rsidRPr="00922B26">
        <w:rPr>
          <w:sz w:val="28"/>
          <w:szCs w:val="28"/>
          <w:lang w:val="ru-RU"/>
        </w:rPr>
        <w:t xml:space="preserve">, изначально разработан для решения задачи </w:t>
      </w:r>
      <w:proofErr w:type="spellStart"/>
      <w:r w:rsidRPr="00922B26">
        <w:rPr>
          <w:sz w:val="28"/>
          <w:szCs w:val="28"/>
          <w:lang w:val="ru-RU"/>
        </w:rPr>
        <w:t>стереосовмещения</w:t>
      </w:r>
      <w:proofErr w:type="spellEnd"/>
      <w:r w:rsidRPr="00922B26">
        <w:rPr>
          <w:sz w:val="28"/>
          <w:szCs w:val="28"/>
          <w:lang w:val="ru-RU"/>
        </w:rPr>
        <w:t xml:space="preserve"> в плотном режиме на основе кадров. Он адаптирован к данной задаче, с помощью запуска его на временных </w:t>
      </w:r>
      <w:proofErr w:type="spellStart"/>
      <w:r w:rsidRPr="00922B26">
        <w:rPr>
          <w:sz w:val="28"/>
          <w:szCs w:val="28"/>
          <w:lang w:val="ru-RU"/>
        </w:rPr>
        <w:t>стереоповерхностях</w:t>
      </w:r>
      <w:proofErr w:type="spellEnd"/>
      <w:r w:rsidRPr="00922B26">
        <w:rPr>
          <w:sz w:val="28"/>
          <w:szCs w:val="28"/>
          <w:lang w:val="ru-RU"/>
        </w:rPr>
        <w:t xml:space="preserve"> и маскирования полученной карты глубины так, чтобы оценки глубины давались только для пикселей, в которых произошли последние события.</w:t>
      </w:r>
    </w:p>
    <w:p w14:paraId="16CF70A3" w14:textId="0E2A0790" w:rsidR="00922B26" w:rsidRPr="00922B26" w:rsidRDefault="00922B26" w:rsidP="00922B26">
      <w:pPr>
        <w:spacing w:after="160" w:line="259" w:lineRule="auto"/>
        <w:rPr>
          <w:sz w:val="28"/>
          <w:szCs w:val="28"/>
          <w:lang w:val="ru-RU"/>
        </w:rPr>
      </w:pPr>
      <w:r w:rsidRPr="00922B26">
        <w:rPr>
          <w:sz w:val="28"/>
          <w:szCs w:val="28"/>
          <w:lang w:val="ru-RU"/>
        </w:rPr>
        <w:t>Метод в</w:t>
      </w:r>
      <w:r w:rsidR="00EF0CEA" w:rsidRPr="00922B26">
        <w:rPr>
          <w:sz w:val="28"/>
          <w:szCs w:val="28"/>
          <w:lang w:val="ru-RU"/>
        </w:rPr>
        <w:t xml:space="preserve"> </w:t>
      </w:r>
      <w:r w:rsidR="00EF0CEA">
        <w:rPr>
          <w:sz w:val="28"/>
          <w:szCs w:val="28"/>
          <w:lang w:val="ru-RU"/>
        </w:rPr>
        <w:fldChar w:fldCharType="begin"/>
      </w:r>
      <w:r w:rsidR="002D436E">
        <w:rPr>
          <w:sz w:val="28"/>
          <w:szCs w:val="28"/>
          <w:lang w:val="ru-RU"/>
        </w:rPr>
        <w:instrText xml:space="preserve"> ADDIN ZOTERO_ITEM CSL_CITATION {"citationID":"OBrOrJfh","properties":{"formattedCitation":"[104]","plainCitation":"[104]","noteIndex":0},"citationItems":[{"id":165,"uris":["http://zotero.org/users/local/XvQpfN4m/items/3WQGGDNL"],"uri":["http://zotero.org/users/local/XvQpfN4m/items/3WQGGDNL"],"itemData":{"id":165,"type":"paper-conference","container-title":"2017 IEEE Conference on Computer Vision and Pattern Recognition Workshops (CVPRW)","DOI":"10.1109/CVPRW.2017.51","event":"2017 IEEE Conference on Computer Vision and Pattern Recognition Workshops (CVPRW)","event-place":"Honolulu, HI, USA","ISBN":"978-1-5386-0733-6","page":"370-377","publisher":"IEEE","publisher-place":"Honolulu, HI, USA","source":"DOI.org (Crossref)","title":"Improved Cooperative Stereo Matching for Dynamic Vision Sensors with Ground Truth Evaluation","URL":"http://ieeexplore.ieee.org/document/8014785/","author":[{"family":"Piatkowska","given":"Ewa"},{"family":"Kogler","given":"Jurgen"},{"family":"Belbachir","given":"Nabil"},{"family":"Gelautz","given":"Margrit"}],"accessed":{"date-parts":[["2021",12,29]]},"issued":{"date-parts":[["2017",7]]}}}],"schema":"https://github.com/citation-style-language/schema/raw/master/csl-citation.json"} </w:instrText>
      </w:r>
      <w:r w:rsidR="00EF0CEA">
        <w:rPr>
          <w:sz w:val="28"/>
          <w:szCs w:val="28"/>
          <w:lang w:val="ru-RU"/>
        </w:rPr>
        <w:fldChar w:fldCharType="separate"/>
      </w:r>
      <w:r w:rsidR="00EF0CEA" w:rsidRPr="00EF0CEA">
        <w:rPr>
          <w:sz w:val="28"/>
          <w:lang w:val="ru-RU"/>
        </w:rPr>
        <w:t>[104]</w:t>
      </w:r>
      <w:r w:rsidR="00EF0CEA">
        <w:rPr>
          <w:sz w:val="28"/>
          <w:szCs w:val="28"/>
          <w:lang w:val="ru-RU"/>
        </w:rPr>
        <w:fldChar w:fldCharType="end"/>
      </w:r>
      <w:r w:rsidR="00EF0CEA" w:rsidRPr="00922B26">
        <w:rPr>
          <w:sz w:val="28"/>
          <w:szCs w:val="28"/>
          <w:lang w:val="ru-RU"/>
        </w:rPr>
        <w:t xml:space="preserve"> </w:t>
      </w:r>
      <w:r w:rsidRPr="00922B26">
        <w:rPr>
          <w:sz w:val="28"/>
          <w:szCs w:val="28"/>
          <w:lang w:val="ru-RU"/>
        </w:rPr>
        <w:t>(</w:t>
      </w:r>
      <w:proofErr w:type="spellStart"/>
      <w:r w:rsidRPr="00922B26">
        <w:rPr>
          <w:sz w:val="28"/>
          <w:szCs w:val="28"/>
          <w:lang w:val="ru-RU"/>
        </w:rPr>
        <w:t>CopNet</w:t>
      </w:r>
      <w:proofErr w:type="spellEnd"/>
      <w:r w:rsidRPr="00922B26">
        <w:rPr>
          <w:sz w:val="28"/>
          <w:szCs w:val="28"/>
          <w:lang w:val="ru-RU"/>
        </w:rPr>
        <w:t>) применяет стратегию кооперативного стерео</w:t>
      </w:r>
      <w:r w:rsidR="00EF0CEA">
        <w:rPr>
          <w:sz w:val="28"/>
          <w:szCs w:val="28"/>
          <w:lang w:val="ru-RU"/>
        </w:rPr>
        <w:t xml:space="preserve"> </w:t>
      </w:r>
      <w:r w:rsidR="00EF0CEA">
        <w:rPr>
          <w:sz w:val="28"/>
          <w:szCs w:val="28"/>
          <w:lang w:val="ru-RU"/>
        </w:rPr>
        <w:fldChar w:fldCharType="begin"/>
      </w:r>
      <w:r w:rsidR="002D436E">
        <w:rPr>
          <w:sz w:val="28"/>
          <w:szCs w:val="28"/>
          <w:lang w:val="ru-RU"/>
        </w:rPr>
        <w:instrText xml:space="preserve"> ADDIN ZOTERO_ITEM CSL_CITATION {"citationID":"zLMIV1i0","properties":{"formattedCitation":"[78]","plainCitation":"[78]","noteIndex":0},"citationItems":[{"id":238,"uris":["http://zotero.org/users/local/XvQpfN4m/items/4QKEEC7Y"],"uri":["http://zotero.org/users/local/XvQpfN4m/items/4QKEEC7Y"],"itemData":{"id":238,"type":"article-journal","container-title":"Science","DOI":"10.1126/science.968482","ISSN":"0036-8075, 1095-9203","issue":"4262","journalAbbreviation":"Science","language":"en","page":"283-287","source":"DOI.org (Crossref)","title":"Cooperative Computation of Stereo Disparity: A cooperative algorithm is derived for extracting disparity information from stereo image pairs.","title-short":"Cooperative Computation of Stereo Disparity","volume":"194","author":[{"family":"Marr","given":"D."},{"family":"Poggio","given":"T."}],"issued":{"date-parts":[["1976",10,15]]}}}],"schema":"https://github.com/citation-style-language/schema/raw/master/csl-citation.json"} </w:instrText>
      </w:r>
      <w:r w:rsidR="00EF0CEA">
        <w:rPr>
          <w:sz w:val="28"/>
          <w:szCs w:val="28"/>
          <w:lang w:val="ru-RU"/>
        </w:rPr>
        <w:fldChar w:fldCharType="separate"/>
      </w:r>
      <w:r w:rsidR="002D436E" w:rsidRPr="002D436E">
        <w:rPr>
          <w:sz w:val="28"/>
          <w:lang w:val="ru-RU"/>
        </w:rPr>
        <w:t>[78]</w:t>
      </w:r>
      <w:r w:rsidR="00EF0CEA">
        <w:rPr>
          <w:sz w:val="28"/>
          <w:szCs w:val="28"/>
          <w:lang w:val="ru-RU"/>
        </w:rPr>
        <w:fldChar w:fldCharType="end"/>
      </w:r>
      <w:r w:rsidRPr="00922B26">
        <w:rPr>
          <w:sz w:val="28"/>
          <w:szCs w:val="28"/>
          <w:lang w:val="ru-RU"/>
        </w:rPr>
        <w:t xml:space="preserve"> в асинхронном режиме. Использована реализация </w:t>
      </w:r>
      <w:r w:rsidR="002D436E">
        <w:rPr>
          <w:sz w:val="28"/>
          <w:szCs w:val="28"/>
          <w:lang w:val="ru-RU"/>
        </w:rPr>
        <w:fldChar w:fldCharType="begin"/>
      </w:r>
      <w:r w:rsidR="002D436E">
        <w:rPr>
          <w:sz w:val="28"/>
          <w:szCs w:val="28"/>
          <w:lang w:val="ru-RU"/>
        </w:rPr>
        <w:instrText xml:space="preserve"> ADDIN ZOTERO_ITEM CSL_CITATION {"citationID":"X056zzcj","properties":{"formattedCitation":"[105]","plainCitation":"[105]","noteIndex":0},"citationItems":[{"id":171,"uris":["http://zotero.org/users/local/XvQpfN4m/items/2I5X5C94"],"uri":["http://zotero.org/users/local/XvQpfN4m/items/2I5X5C94"],"itemData":{"id":171,"type":"article-journal","title":"Realtime Time Synchronized Event-based Stereo","author":[{"family":"Zhu","given":"Alex"},{"family":"Chen","given":"Yibo"},{"family":"Daniilidis","given":"Kostas"}],"issued":{"date-parts":[["2018",3]]}}}],"schema":"https://github.com/citation-style-language/schema/raw/master/csl-citation.json"} </w:instrText>
      </w:r>
      <w:r w:rsidR="002D436E">
        <w:rPr>
          <w:sz w:val="28"/>
          <w:szCs w:val="28"/>
          <w:lang w:val="ru-RU"/>
        </w:rPr>
        <w:fldChar w:fldCharType="separate"/>
      </w:r>
      <w:r w:rsidR="002D436E" w:rsidRPr="002D436E">
        <w:rPr>
          <w:sz w:val="28"/>
        </w:rPr>
        <w:t>[105]</w:t>
      </w:r>
      <w:r w:rsidR="002D436E">
        <w:rPr>
          <w:sz w:val="28"/>
          <w:szCs w:val="28"/>
          <w:lang w:val="ru-RU"/>
        </w:rPr>
        <w:fldChar w:fldCharType="end"/>
      </w:r>
      <w:r w:rsidRPr="00922B26">
        <w:rPr>
          <w:sz w:val="28"/>
          <w:szCs w:val="28"/>
          <w:lang w:val="ru-RU"/>
        </w:rPr>
        <w:t>, где применяются идентичные параметры.</w:t>
      </w:r>
    </w:p>
    <w:p w14:paraId="2F20CE4B" w14:textId="341BEE5A" w:rsidR="00922B26" w:rsidRPr="00922B26" w:rsidRDefault="00922B26" w:rsidP="00922B26">
      <w:pPr>
        <w:spacing w:after="160" w:line="259" w:lineRule="auto"/>
        <w:rPr>
          <w:sz w:val="28"/>
          <w:szCs w:val="28"/>
          <w:lang w:val="ru-RU"/>
        </w:rPr>
      </w:pPr>
      <w:r w:rsidRPr="00922B26">
        <w:rPr>
          <w:sz w:val="28"/>
          <w:szCs w:val="28"/>
          <w:lang w:val="ru-RU"/>
        </w:rPr>
        <w:t>Для справедливого сравнения с предложенным методом</w:t>
      </w:r>
      <w:r w:rsidR="00DC6E06" w:rsidRPr="00922B26">
        <w:rPr>
          <w:sz w:val="28"/>
          <w:szCs w:val="28"/>
          <w:lang w:val="ru-RU"/>
        </w:rPr>
        <w:t xml:space="preserve"> </w:t>
      </w:r>
      <w:r w:rsidR="00DC6E06">
        <w:rPr>
          <w:sz w:val="28"/>
          <w:szCs w:val="28"/>
          <w:lang w:val="ru-RU"/>
        </w:rPr>
        <w:fldChar w:fldCharType="begin"/>
      </w:r>
      <w:r w:rsidR="00CC461F">
        <w:rPr>
          <w:sz w:val="28"/>
          <w:szCs w:val="28"/>
          <w:lang w:val="ru-RU"/>
        </w:rPr>
        <w:instrText xml:space="preserve"> ADDIN ZOTERO_ITEM CSL_CITATION {"citationID":"m8xWUDey","properties":{"formattedCitation":"[54]","plainCitation":"[54]","noteIndex":0},"citationItems":[{"id":250,"uris":["http://zotero.org/users/local/XvQpfN4m/items/73MMDCLK"],"uri":["http://zotero.org/users/local/XvQpfN4m/items/73MMDCLK"],"itemData":{"id":250,"type":"book","title":"Event-based Stereo Visual Odometry","author":[{"family":"Zhou","given":"Yi"},{"family":"Gallego","given":"Guillermo"},{"family":"Shen","given":"Shaojie"}],"issued":{"date-parts":[["2020",7,30]]}}}],"schema":"https://github.com/citation-style-language/schema/raw/master/csl-citation.json"} </w:instrText>
      </w:r>
      <w:r w:rsidR="00DC6E06">
        <w:rPr>
          <w:sz w:val="28"/>
          <w:szCs w:val="28"/>
          <w:lang w:val="ru-RU"/>
        </w:rPr>
        <w:fldChar w:fldCharType="separate"/>
      </w:r>
      <w:r w:rsidR="00DC6E06" w:rsidRPr="00DC6E06">
        <w:rPr>
          <w:sz w:val="28"/>
          <w:lang w:val="ru-RU"/>
        </w:rPr>
        <w:t>[54]</w:t>
      </w:r>
      <w:r w:rsidR="00DC6E06">
        <w:rPr>
          <w:sz w:val="28"/>
          <w:szCs w:val="28"/>
          <w:lang w:val="ru-RU"/>
        </w:rPr>
        <w:fldChar w:fldCharType="end"/>
      </w:r>
      <w:r w:rsidRPr="00922B26">
        <w:rPr>
          <w:sz w:val="28"/>
          <w:szCs w:val="28"/>
          <w:lang w:val="ru-RU"/>
        </w:rPr>
        <w:t>, который последовательно объединяет последовательные оценки глубины, также распространяются оценки глубины, полученные GTS и SGM.</w:t>
      </w:r>
    </w:p>
    <w:p w14:paraId="1896EC1D" w14:textId="77777777" w:rsidR="00922B26" w:rsidRPr="00922B26" w:rsidRDefault="00922B26" w:rsidP="00922B26">
      <w:pPr>
        <w:spacing w:after="160" w:line="259" w:lineRule="auto"/>
        <w:rPr>
          <w:sz w:val="28"/>
          <w:szCs w:val="28"/>
          <w:lang w:val="ru-RU"/>
        </w:rPr>
      </w:pPr>
      <w:r w:rsidRPr="00922B26">
        <w:rPr>
          <w:sz w:val="28"/>
          <w:szCs w:val="28"/>
          <w:lang w:val="ru-RU"/>
        </w:rPr>
        <w:t>Поскольку данные методы не предоставляют оценок неопределенности, просто искажаются оценки глубины от прошлого к настоящему времени (т.е. к моменту, когда слияние запускается в нашем методе). Все методы запускаются и завершаются в одно и то же время и используют наземные истинные позы для распространения оценок глубины во времени, чтобы оценка не зависела от модуля слежения.</w:t>
      </w:r>
    </w:p>
    <w:p w14:paraId="70ECD858" w14:textId="777FCE89" w:rsidR="00922B26" w:rsidRPr="00922B26" w:rsidRDefault="00922B26" w:rsidP="00922B26">
      <w:pPr>
        <w:spacing w:after="160" w:line="259" w:lineRule="auto"/>
        <w:rPr>
          <w:sz w:val="28"/>
          <w:szCs w:val="28"/>
          <w:lang w:val="ru-RU"/>
        </w:rPr>
      </w:pPr>
      <w:r w:rsidRPr="00922B26">
        <w:rPr>
          <w:sz w:val="28"/>
          <w:szCs w:val="28"/>
          <w:lang w:val="ru-RU"/>
        </w:rPr>
        <w:t>Результаты: на рис.</w:t>
      </w:r>
      <w:r w:rsidR="00AF6891">
        <w:rPr>
          <w:sz w:val="28"/>
          <w:szCs w:val="28"/>
          <w:lang w:val="ru-RU"/>
        </w:rPr>
        <w:fldChar w:fldCharType="begin"/>
      </w:r>
      <w:r w:rsidR="00AF6891">
        <w:rPr>
          <w:sz w:val="28"/>
          <w:szCs w:val="28"/>
          <w:lang w:val="ru-RU"/>
        </w:rPr>
        <w:instrText xml:space="preserve"> REF _Ref91670871 \h </w:instrText>
      </w:r>
      <w:r w:rsidR="00AF6891">
        <w:rPr>
          <w:sz w:val="28"/>
          <w:szCs w:val="28"/>
          <w:lang w:val="ru-RU"/>
        </w:rPr>
      </w:r>
      <w:r w:rsidR="00AF6891">
        <w:rPr>
          <w:sz w:val="28"/>
          <w:szCs w:val="28"/>
          <w:lang w:val="ru-RU"/>
        </w:rPr>
        <w:fldChar w:fldCharType="separate"/>
      </w:r>
      <w:r w:rsidR="00AF6891">
        <w:rPr>
          <w:noProof/>
          <w:lang w:val="ru-RU"/>
        </w:rPr>
        <w:t>0</w:t>
      </w:r>
      <w:r w:rsidR="00AF6891">
        <w:rPr>
          <w:lang w:val="ru-RU"/>
        </w:rPr>
        <w:noBreakHyphen/>
      </w:r>
      <w:r w:rsidR="00AF6891">
        <w:rPr>
          <w:noProof/>
          <w:lang w:val="ru-RU"/>
        </w:rPr>
        <w:t>2</w:t>
      </w:r>
      <w:r w:rsidR="00AF6891">
        <w:rPr>
          <w:sz w:val="28"/>
          <w:szCs w:val="28"/>
          <w:lang w:val="ru-RU"/>
        </w:rPr>
        <w:fldChar w:fldCharType="end"/>
      </w:r>
      <w:r w:rsidRPr="00922B26">
        <w:rPr>
          <w:sz w:val="28"/>
          <w:szCs w:val="28"/>
          <w:lang w:val="ru-RU"/>
        </w:rPr>
        <w:t xml:space="preserve"> сравниваются обратные карты глубины, полученные вышеупомянутыми </w:t>
      </w:r>
      <w:proofErr w:type="spellStart"/>
      <w:r w:rsidRPr="00922B26">
        <w:rPr>
          <w:sz w:val="28"/>
          <w:szCs w:val="28"/>
          <w:lang w:val="ru-RU"/>
        </w:rPr>
        <w:t>стереометодами</w:t>
      </w:r>
      <w:proofErr w:type="spellEnd"/>
      <w:r w:rsidRPr="00922B26">
        <w:rPr>
          <w:sz w:val="28"/>
          <w:szCs w:val="28"/>
          <w:lang w:val="ru-RU"/>
        </w:rPr>
        <w:t xml:space="preserve">. В первом столбце показаны необработанные кадры в градациях серого из программы DAVIS </w:t>
      </w:r>
      <w:r w:rsidR="002D436E">
        <w:rPr>
          <w:sz w:val="28"/>
          <w:szCs w:val="28"/>
          <w:lang w:val="ru-RU"/>
        </w:rPr>
        <w:fldChar w:fldCharType="begin"/>
      </w:r>
      <w:r w:rsidR="002D436E">
        <w:rPr>
          <w:sz w:val="28"/>
          <w:szCs w:val="28"/>
          <w:lang w:val="ru-RU"/>
        </w:rPr>
        <w:instrText xml:space="preserve"> ADDIN ZOTERO_ITEM CSL_CITATION {"citationID":"LG2O1dWo","properties":{"formattedCitation":"[106]","plainCitation":"[106]","noteIndex":0},"citationItems":[{"id":204,"uris":["http://zotero.org/users/local/XvQpfN4m/items/D44WNHWG"],"uri":["http://zotero.org/users/local/XvQpfN4m/items/D44WNHWG"],"itemData":{"id":204,"type":"article-journal","title":"Adaptive pulsed laser line extraction for terrain reconstruction using a dynamic vision sensor","author":[{"family":"Brändli","given":"Christian"},{"family":"Mantel","given":"Thomas"},{"family":"Hutter","given":"Marco"},{"family":"Hoepflinger","given":"Mark"},{"family":"Berner","given":"Raphael"},{"family":"Siegwart","given":"Roland"},{"family":"Delbruck","given":"Tobi"}],"issued":{"date-parts":[["2014",1,1]]}}}],"schema":"https://github.com/citation-style-language/schema/raw/master/csl-citation.json"} </w:instrText>
      </w:r>
      <w:r w:rsidR="002D436E">
        <w:rPr>
          <w:sz w:val="28"/>
          <w:szCs w:val="28"/>
          <w:lang w:val="ru-RU"/>
        </w:rPr>
        <w:fldChar w:fldCharType="separate"/>
      </w:r>
      <w:r w:rsidR="002D436E" w:rsidRPr="002D436E">
        <w:rPr>
          <w:sz w:val="28"/>
          <w:lang w:val="ru-RU"/>
        </w:rPr>
        <w:t>[106]</w:t>
      </w:r>
      <w:r w:rsidR="002D436E">
        <w:rPr>
          <w:sz w:val="28"/>
          <w:szCs w:val="28"/>
          <w:lang w:val="ru-RU"/>
        </w:rPr>
        <w:fldChar w:fldCharType="end"/>
      </w:r>
      <w:r w:rsidRPr="00922B26">
        <w:rPr>
          <w:sz w:val="28"/>
          <w:szCs w:val="28"/>
          <w:lang w:val="ru-RU"/>
        </w:rPr>
        <w:t xml:space="preserve">, которые только иллюстрируют внешний вид сцен, поскольку методы не используют информацию об интенсивности. Со второго по последний столбцы показаны обратные карты глубины, созданные GTS, SGM, </w:t>
      </w:r>
      <w:proofErr w:type="spellStart"/>
      <w:r w:rsidRPr="00922B26">
        <w:rPr>
          <w:sz w:val="28"/>
          <w:szCs w:val="28"/>
          <w:lang w:val="ru-RU"/>
        </w:rPr>
        <w:t>CopNet</w:t>
      </w:r>
      <w:proofErr w:type="spellEnd"/>
      <w:r w:rsidRPr="00922B26">
        <w:rPr>
          <w:sz w:val="28"/>
          <w:szCs w:val="28"/>
          <w:lang w:val="ru-RU"/>
        </w:rPr>
        <w:t xml:space="preserve"> и</w:t>
      </w:r>
      <w:r w:rsidR="002D436E">
        <w:rPr>
          <w:sz w:val="28"/>
          <w:szCs w:val="28"/>
          <w:lang w:val="ru-RU"/>
        </w:rPr>
        <w:t xml:space="preserve"> </w:t>
      </w:r>
      <w:r w:rsidR="002D436E">
        <w:rPr>
          <w:sz w:val="28"/>
          <w:szCs w:val="28"/>
        </w:rPr>
        <w:t>EB</w:t>
      </w:r>
      <w:r w:rsidR="002D436E" w:rsidRPr="002D436E">
        <w:rPr>
          <w:sz w:val="28"/>
          <w:szCs w:val="28"/>
          <w:lang w:val="ru-RU"/>
        </w:rPr>
        <w:t>-</w:t>
      </w:r>
      <w:r w:rsidR="002D436E">
        <w:rPr>
          <w:sz w:val="28"/>
          <w:szCs w:val="28"/>
        </w:rPr>
        <w:t>SVO</w:t>
      </w:r>
      <w:r w:rsidR="002D436E">
        <w:rPr>
          <w:sz w:val="28"/>
          <w:szCs w:val="28"/>
        </w:rPr>
        <w:fldChar w:fldCharType="begin"/>
      </w:r>
      <w:r w:rsidR="002D436E" w:rsidRPr="002D436E">
        <w:rPr>
          <w:sz w:val="28"/>
          <w:szCs w:val="28"/>
          <w:lang w:val="ru-RU"/>
        </w:rPr>
        <w:instrText xml:space="preserve"> </w:instrText>
      </w:r>
      <w:r w:rsidR="002D436E">
        <w:rPr>
          <w:sz w:val="28"/>
          <w:szCs w:val="28"/>
        </w:rPr>
        <w:instrText>ADDIN</w:instrText>
      </w:r>
      <w:r w:rsidR="002D436E" w:rsidRPr="002D436E">
        <w:rPr>
          <w:sz w:val="28"/>
          <w:szCs w:val="28"/>
          <w:lang w:val="ru-RU"/>
        </w:rPr>
        <w:instrText xml:space="preserve"> </w:instrText>
      </w:r>
      <w:r w:rsidR="002D436E">
        <w:rPr>
          <w:sz w:val="28"/>
          <w:szCs w:val="28"/>
        </w:rPr>
        <w:instrText>ZOTERO</w:instrText>
      </w:r>
      <w:r w:rsidR="002D436E" w:rsidRPr="002D436E">
        <w:rPr>
          <w:sz w:val="28"/>
          <w:szCs w:val="28"/>
          <w:lang w:val="ru-RU"/>
        </w:rPr>
        <w:instrText>_</w:instrText>
      </w:r>
      <w:r w:rsidR="002D436E">
        <w:rPr>
          <w:sz w:val="28"/>
          <w:szCs w:val="28"/>
        </w:rPr>
        <w:instrText>ITEM</w:instrText>
      </w:r>
      <w:r w:rsidR="002D436E" w:rsidRPr="002D436E">
        <w:rPr>
          <w:sz w:val="28"/>
          <w:szCs w:val="28"/>
          <w:lang w:val="ru-RU"/>
        </w:rPr>
        <w:instrText xml:space="preserve"> </w:instrText>
      </w:r>
      <w:r w:rsidR="002D436E">
        <w:rPr>
          <w:sz w:val="28"/>
          <w:szCs w:val="28"/>
        </w:rPr>
        <w:instrText>CSL</w:instrText>
      </w:r>
      <w:r w:rsidR="002D436E" w:rsidRPr="002D436E">
        <w:rPr>
          <w:sz w:val="28"/>
          <w:szCs w:val="28"/>
          <w:lang w:val="ru-RU"/>
        </w:rPr>
        <w:instrText>_</w:instrText>
      </w:r>
      <w:r w:rsidR="002D436E">
        <w:rPr>
          <w:sz w:val="28"/>
          <w:szCs w:val="28"/>
        </w:rPr>
        <w:instrText>CITATION</w:instrText>
      </w:r>
      <w:r w:rsidR="002D436E" w:rsidRPr="002D436E">
        <w:rPr>
          <w:sz w:val="28"/>
          <w:szCs w:val="28"/>
          <w:lang w:val="ru-RU"/>
        </w:rPr>
        <w:instrText xml:space="preserve"> {"</w:instrText>
      </w:r>
      <w:r w:rsidR="002D436E">
        <w:rPr>
          <w:sz w:val="28"/>
          <w:szCs w:val="28"/>
        </w:rPr>
        <w:instrText>citationID</w:instrText>
      </w:r>
      <w:r w:rsidR="002D436E" w:rsidRPr="002D436E">
        <w:rPr>
          <w:sz w:val="28"/>
          <w:szCs w:val="28"/>
          <w:lang w:val="ru-RU"/>
        </w:rPr>
        <w:instrText>":"9408</w:instrText>
      </w:r>
      <w:r w:rsidR="002D436E">
        <w:rPr>
          <w:sz w:val="28"/>
          <w:szCs w:val="28"/>
        </w:rPr>
        <w:instrText>V</w:instrText>
      </w:r>
      <w:r w:rsidR="002D436E" w:rsidRPr="002D436E">
        <w:rPr>
          <w:sz w:val="28"/>
          <w:szCs w:val="28"/>
          <w:lang w:val="ru-RU"/>
        </w:rPr>
        <w:instrText>9</w:instrText>
      </w:r>
      <w:r w:rsidR="002D436E">
        <w:rPr>
          <w:sz w:val="28"/>
          <w:szCs w:val="28"/>
        </w:rPr>
        <w:instrText>u</w:instrText>
      </w:r>
      <w:r w:rsidR="002D436E" w:rsidRPr="002D436E">
        <w:rPr>
          <w:sz w:val="28"/>
          <w:szCs w:val="28"/>
          <w:lang w:val="ru-RU"/>
        </w:rPr>
        <w:instrText>7","</w:instrText>
      </w:r>
      <w:r w:rsidR="002D436E">
        <w:rPr>
          <w:sz w:val="28"/>
          <w:szCs w:val="28"/>
        </w:rPr>
        <w:instrText>properties</w:instrText>
      </w:r>
      <w:r w:rsidR="002D436E" w:rsidRPr="002D436E">
        <w:rPr>
          <w:sz w:val="28"/>
          <w:szCs w:val="28"/>
          <w:lang w:val="ru-RU"/>
        </w:rPr>
        <w:instrText>":{"</w:instrText>
      </w:r>
      <w:r w:rsidR="002D436E">
        <w:rPr>
          <w:sz w:val="28"/>
          <w:szCs w:val="28"/>
        </w:rPr>
        <w:instrText>formattedCitation</w:instrText>
      </w:r>
      <w:r w:rsidR="002D436E" w:rsidRPr="002D436E">
        <w:rPr>
          <w:sz w:val="28"/>
          <w:szCs w:val="28"/>
          <w:lang w:val="ru-RU"/>
        </w:rPr>
        <w:instrText>":"[54]","</w:instrText>
      </w:r>
      <w:r w:rsidR="002D436E">
        <w:rPr>
          <w:sz w:val="28"/>
          <w:szCs w:val="28"/>
        </w:rPr>
        <w:instrText>plainCitation</w:instrText>
      </w:r>
      <w:r w:rsidR="002D436E" w:rsidRPr="002D436E">
        <w:rPr>
          <w:sz w:val="28"/>
          <w:szCs w:val="28"/>
          <w:lang w:val="ru-RU"/>
        </w:rPr>
        <w:instrText>":"[54]","</w:instrText>
      </w:r>
      <w:r w:rsidR="002D436E">
        <w:rPr>
          <w:sz w:val="28"/>
          <w:szCs w:val="28"/>
        </w:rPr>
        <w:instrText>noteIndex</w:instrText>
      </w:r>
      <w:r w:rsidR="002D436E" w:rsidRPr="002D436E">
        <w:rPr>
          <w:sz w:val="28"/>
          <w:szCs w:val="28"/>
          <w:lang w:val="ru-RU"/>
        </w:rPr>
        <w:instrText>":0},"</w:instrText>
      </w:r>
      <w:r w:rsidR="002D436E">
        <w:rPr>
          <w:sz w:val="28"/>
          <w:szCs w:val="28"/>
        </w:rPr>
        <w:instrText>citationItems</w:instrText>
      </w:r>
      <w:r w:rsidR="002D436E" w:rsidRPr="002D436E">
        <w:rPr>
          <w:sz w:val="28"/>
          <w:szCs w:val="28"/>
          <w:lang w:val="ru-RU"/>
        </w:rPr>
        <w:instrText>":[{"</w:instrText>
      </w:r>
      <w:r w:rsidR="002D436E">
        <w:rPr>
          <w:sz w:val="28"/>
          <w:szCs w:val="28"/>
        </w:rPr>
        <w:instrText>id</w:instrText>
      </w:r>
      <w:r w:rsidR="002D436E" w:rsidRPr="002D436E">
        <w:rPr>
          <w:sz w:val="28"/>
          <w:szCs w:val="28"/>
          <w:lang w:val="ru-RU"/>
        </w:rPr>
        <w:instrText>":250,"</w:instrText>
      </w:r>
      <w:r w:rsidR="002D436E">
        <w:rPr>
          <w:sz w:val="28"/>
          <w:szCs w:val="28"/>
        </w:rPr>
        <w:instrText>uris</w:instrText>
      </w:r>
      <w:r w:rsidR="002D436E" w:rsidRPr="002D436E">
        <w:rPr>
          <w:sz w:val="28"/>
          <w:szCs w:val="28"/>
          <w:lang w:val="ru-RU"/>
        </w:rPr>
        <w:instrText>":["</w:instrText>
      </w:r>
      <w:r w:rsidR="002D436E">
        <w:rPr>
          <w:sz w:val="28"/>
          <w:szCs w:val="28"/>
        </w:rPr>
        <w:instrText>http</w:instrText>
      </w:r>
      <w:r w:rsidR="002D436E" w:rsidRPr="002D436E">
        <w:rPr>
          <w:sz w:val="28"/>
          <w:szCs w:val="28"/>
          <w:lang w:val="ru-RU"/>
        </w:rPr>
        <w:instrText>://</w:instrText>
      </w:r>
      <w:r w:rsidR="002D436E">
        <w:rPr>
          <w:sz w:val="28"/>
          <w:szCs w:val="28"/>
        </w:rPr>
        <w:instrText>zotero</w:instrText>
      </w:r>
      <w:r w:rsidR="002D436E" w:rsidRPr="002D436E">
        <w:rPr>
          <w:sz w:val="28"/>
          <w:szCs w:val="28"/>
          <w:lang w:val="ru-RU"/>
        </w:rPr>
        <w:instrText>.</w:instrText>
      </w:r>
      <w:r w:rsidR="002D436E">
        <w:rPr>
          <w:sz w:val="28"/>
          <w:szCs w:val="28"/>
        </w:rPr>
        <w:instrText>org</w:instrText>
      </w:r>
      <w:r w:rsidR="002D436E" w:rsidRPr="002D436E">
        <w:rPr>
          <w:sz w:val="28"/>
          <w:szCs w:val="28"/>
          <w:lang w:val="ru-RU"/>
        </w:rPr>
        <w:instrText>/</w:instrText>
      </w:r>
      <w:r w:rsidR="002D436E">
        <w:rPr>
          <w:sz w:val="28"/>
          <w:szCs w:val="28"/>
        </w:rPr>
        <w:instrText>users</w:instrText>
      </w:r>
      <w:r w:rsidR="002D436E" w:rsidRPr="002D436E">
        <w:rPr>
          <w:sz w:val="28"/>
          <w:szCs w:val="28"/>
          <w:lang w:val="ru-RU"/>
        </w:rPr>
        <w:instrText>/</w:instrText>
      </w:r>
      <w:r w:rsidR="002D436E">
        <w:rPr>
          <w:sz w:val="28"/>
          <w:szCs w:val="28"/>
        </w:rPr>
        <w:instrText>local</w:instrText>
      </w:r>
      <w:r w:rsidR="002D436E" w:rsidRPr="002D436E">
        <w:rPr>
          <w:sz w:val="28"/>
          <w:szCs w:val="28"/>
          <w:lang w:val="ru-RU"/>
        </w:rPr>
        <w:instrText>/</w:instrText>
      </w:r>
      <w:r w:rsidR="002D436E">
        <w:rPr>
          <w:sz w:val="28"/>
          <w:szCs w:val="28"/>
        </w:rPr>
        <w:instrText>XvQpfN</w:instrText>
      </w:r>
      <w:r w:rsidR="002D436E" w:rsidRPr="002D436E">
        <w:rPr>
          <w:sz w:val="28"/>
          <w:szCs w:val="28"/>
          <w:lang w:val="ru-RU"/>
        </w:rPr>
        <w:instrText>4</w:instrText>
      </w:r>
      <w:r w:rsidR="002D436E">
        <w:rPr>
          <w:sz w:val="28"/>
          <w:szCs w:val="28"/>
        </w:rPr>
        <w:instrText>m</w:instrText>
      </w:r>
      <w:r w:rsidR="002D436E" w:rsidRPr="002D436E">
        <w:rPr>
          <w:sz w:val="28"/>
          <w:szCs w:val="28"/>
          <w:lang w:val="ru-RU"/>
        </w:rPr>
        <w:instrText>/</w:instrText>
      </w:r>
      <w:r w:rsidR="002D436E">
        <w:rPr>
          <w:sz w:val="28"/>
          <w:szCs w:val="28"/>
        </w:rPr>
        <w:instrText>items</w:instrText>
      </w:r>
      <w:r w:rsidR="002D436E" w:rsidRPr="002D436E">
        <w:rPr>
          <w:sz w:val="28"/>
          <w:szCs w:val="28"/>
          <w:lang w:val="ru-RU"/>
        </w:rPr>
        <w:instrText>/73</w:instrText>
      </w:r>
      <w:r w:rsidR="002D436E">
        <w:rPr>
          <w:sz w:val="28"/>
          <w:szCs w:val="28"/>
        </w:rPr>
        <w:instrText>MMDCLK</w:instrText>
      </w:r>
      <w:r w:rsidR="002D436E" w:rsidRPr="002D436E">
        <w:rPr>
          <w:sz w:val="28"/>
          <w:szCs w:val="28"/>
          <w:lang w:val="ru-RU"/>
        </w:rPr>
        <w:instrText>"],"</w:instrText>
      </w:r>
      <w:r w:rsidR="002D436E">
        <w:rPr>
          <w:sz w:val="28"/>
          <w:szCs w:val="28"/>
        </w:rPr>
        <w:instrText>uri</w:instrText>
      </w:r>
      <w:r w:rsidR="002D436E" w:rsidRPr="002D436E">
        <w:rPr>
          <w:sz w:val="28"/>
          <w:szCs w:val="28"/>
          <w:lang w:val="ru-RU"/>
        </w:rPr>
        <w:instrText>":["</w:instrText>
      </w:r>
      <w:r w:rsidR="002D436E">
        <w:rPr>
          <w:sz w:val="28"/>
          <w:szCs w:val="28"/>
        </w:rPr>
        <w:instrText>http</w:instrText>
      </w:r>
      <w:r w:rsidR="002D436E" w:rsidRPr="002D436E">
        <w:rPr>
          <w:sz w:val="28"/>
          <w:szCs w:val="28"/>
          <w:lang w:val="ru-RU"/>
        </w:rPr>
        <w:instrText>://</w:instrText>
      </w:r>
      <w:r w:rsidR="002D436E">
        <w:rPr>
          <w:sz w:val="28"/>
          <w:szCs w:val="28"/>
        </w:rPr>
        <w:instrText>zotero</w:instrText>
      </w:r>
      <w:r w:rsidR="002D436E" w:rsidRPr="002D436E">
        <w:rPr>
          <w:sz w:val="28"/>
          <w:szCs w:val="28"/>
          <w:lang w:val="ru-RU"/>
        </w:rPr>
        <w:instrText>.</w:instrText>
      </w:r>
      <w:r w:rsidR="002D436E">
        <w:rPr>
          <w:sz w:val="28"/>
          <w:szCs w:val="28"/>
        </w:rPr>
        <w:instrText>org</w:instrText>
      </w:r>
      <w:r w:rsidR="002D436E" w:rsidRPr="002D436E">
        <w:rPr>
          <w:sz w:val="28"/>
          <w:szCs w:val="28"/>
          <w:lang w:val="ru-RU"/>
        </w:rPr>
        <w:instrText>/</w:instrText>
      </w:r>
      <w:r w:rsidR="002D436E">
        <w:rPr>
          <w:sz w:val="28"/>
          <w:szCs w:val="28"/>
        </w:rPr>
        <w:instrText>users</w:instrText>
      </w:r>
      <w:r w:rsidR="002D436E" w:rsidRPr="002D436E">
        <w:rPr>
          <w:sz w:val="28"/>
          <w:szCs w:val="28"/>
          <w:lang w:val="ru-RU"/>
        </w:rPr>
        <w:instrText>/</w:instrText>
      </w:r>
      <w:r w:rsidR="002D436E">
        <w:rPr>
          <w:sz w:val="28"/>
          <w:szCs w:val="28"/>
        </w:rPr>
        <w:instrText>local</w:instrText>
      </w:r>
      <w:r w:rsidR="002D436E" w:rsidRPr="002D436E">
        <w:rPr>
          <w:sz w:val="28"/>
          <w:szCs w:val="28"/>
          <w:lang w:val="ru-RU"/>
        </w:rPr>
        <w:instrText>/</w:instrText>
      </w:r>
      <w:r w:rsidR="002D436E">
        <w:rPr>
          <w:sz w:val="28"/>
          <w:szCs w:val="28"/>
        </w:rPr>
        <w:instrText>XvQpfN</w:instrText>
      </w:r>
      <w:r w:rsidR="002D436E" w:rsidRPr="002D436E">
        <w:rPr>
          <w:sz w:val="28"/>
          <w:szCs w:val="28"/>
          <w:lang w:val="ru-RU"/>
        </w:rPr>
        <w:instrText>4</w:instrText>
      </w:r>
      <w:r w:rsidR="002D436E">
        <w:rPr>
          <w:sz w:val="28"/>
          <w:szCs w:val="28"/>
        </w:rPr>
        <w:instrText>m</w:instrText>
      </w:r>
      <w:r w:rsidR="002D436E" w:rsidRPr="002D436E">
        <w:rPr>
          <w:sz w:val="28"/>
          <w:szCs w:val="28"/>
          <w:lang w:val="ru-RU"/>
        </w:rPr>
        <w:instrText>/</w:instrText>
      </w:r>
      <w:r w:rsidR="002D436E">
        <w:rPr>
          <w:sz w:val="28"/>
          <w:szCs w:val="28"/>
        </w:rPr>
        <w:instrText>items</w:instrText>
      </w:r>
      <w:r w:rsidR="002D436E" w:rsidRPr="002D436E">
        <w:rPr>
          <w:sz w:val="28"/>
          <w:szCs w:val="28"/>
          <w:lang w:val="ru-RU"/>
        </w:rPr>
        <w:instrText>/73</w:instrText>
      </w:r>
      <w:r w:rsidR="002D436E">
        <w:rPr>
          <w:sz w:val="28"/>
          <w:szCs w:val="28"/>
        </w:rPr>
        <w:instrText>MMDCLK</w:instrText>
      </w:r>
      <w:r w:rsidR="002D436E" w:rsidRPr="002D436E">
        <w:rPr>
          <w:sz w:val="28"/>
          <w:szCs w:val="28"/>
          <w:lang w:val="ru-RU"/>
        </w:rPr>
        <w:instrText>"],"</w:instrText>
      </w:r>
      <w:r w:rsidR="002D436E">
        <w:rPr>
          <w:sz w:val="28"/>
          <w:szCs w:val="28"/>
        </w:rPr>
        <w:instrText>itemData</w:instrText>
      </w:r>
      <w:r w:rsidR="002D436E" w:rsidRPr="002D436E">
        <w:rPr>
          <w:sz w:val="28"/>
          <w:szCs w:val="28"/>
          <w:lang w:val="ru-RU"/>
        </w:rPr>
        <w:instrText>":{"</w:instrText>
      </w:r>
      <w:r w:rsidR="002D436E">
        <w:rPr>
          <w:sz w:val="28"/>
          <w:szCs w:val="28"/>
        </w:rPr>
        <w:instrText>id</w:instrText>
      </w:r>
      <w:r w:rsidR="002D436E" w:rsidRPr="002D436E">
        <w:rPr>
          <w:sz w:val="28"/>
          <w:szCs w:val="28"/>
          <w:lang w:val="ru-RU"/>
        </w:rPr>
        <w:instrText>":250,"</w:instrText>
      </w:r>
      <w:r w:rsidR="002D436E">
        <w:rPr>
          <w:sz w:val="28"/>
          <w:szCs w:val="28"/>
        </w:rPr>
        <w:instrText>type</w:instrText>
      </w:r>
      <w:r w:rsidR="002D436E" w:rsidRPr="002D436E">
        <w:rPr>
          <w:sz w:val="28"/>
          <w:szCs w:val="28"/>
          <w:lang w:val="ru-RU"/>
        </w:rPr>
        <w:instrText>":"</w:instrText>
      </w:r>
      <w:r w:rsidR="002D436E">
        <w:rPr>
          <w:sz w:val="28"/>
          <w:szCs w:val="28"/>
        </w:rPr>
        <w:instrText>book</w:instrText>
      </w:r>
      <w:r w:rsidR="002D436E" w:rsidRPr="002D436E">
        <w:rPr>
          <w:sz w:val="28"/>
          <w:szCs w:val="28"/>
          <w:lang w:val="ru-RU"/>
        </w:rPr>
        <w:instrText>","</w:instrText>
      </w:r>
      <w:r w:rsidR="002D436E">
        <w:rPr>
          <w:sz w:val="28"/>
          <w:szCs w:val="28"/>
        </w:rPr>
        <w:instrText>title</w:instrText>
      </w:r>
      <w:r w:rsidR="002D436E" w:rsidRPr="002D436E">
        <w:rPr>
          <w:sz w:val="28"/>
          <w:szCs w:val="28"/>
          <w:lang w:val="ru-RU"/>
        </w:rPr>
        <w:instrText>":"</w:instrText>
      </w:r>
      <w:r w:rsidR="002D436E">
        <w:rPr>
          <w:sz w:val="28"/>
          <w:szCs w:val="28"/>
        </w:rPr>
        <w:instrText>Event</w:instrText>
      </w:r>
      <w:r w:rsidR="002D436E" w:rsidRPr="002D436E">
        <w:rPr>
          <w:sz w:val="28"/>
          <w:szCs w:val="28"/>
          <w:lang w:val="ru-RU"/>
        </w:rPr>
        <w:instrText>-</w:instrText>
      </w:r>
      <w:r w:rsidR="002D436E">
        <w:rPr>
          <w:sz w:val="28"/>
          <w:szCs w:val="28"/>
        </w:rPr>
        <w:instrText>based</w:instrText>
      </w:r>
      <w:r w:rsidR="002D436E" w:rsidRPr="002D436E">
        <w:rPr>
          <w:sz w:val="28"/>
          <w:szCs w:val="28"/>
          <w:lang w:val="ru-RU"/>
        </w:rPr>
        <w:instrText xml:space="preserve"> </w:instrText>
      </w:r>
      <w:r w:rsidR="002D436E">
        <w:rPr>
          <w:sz w:val="28"/>
          <w:szCs w:val="28"/>
        </w:rPr>
        <w:instrText>Stereo</w:instrText>
      </w:r>
      <w:r w:rsidR="002D436E" w:rsidRPr="002D436E">
        <w:rPr>
          <w:sz w:val="28"/>
          <w:szCs w:val="28"/>
          <w:lang w:val="ru-RU"/>
        </w:rPr>
        <w:instrText xml:space="preserve"> </w:instrText>
      </w:r>
      <w:r w:rsidR="002D436E">
        <w:rPr>
          <w:sz w:val="28"/>
          <w:szCs w:val="28"/>
        </w:rPr>
        <w:instrText>Visual</w:instrText>
      </w:r>
      <w:r w:rsidR="002D436E" w:rsidRPr="002D436E">
        <w:rPr>
          <w:sz w:val="28"/>
          <w:szCs w:val="28"/>
          <w:lang w:val="ru-RU"/>
        </w:rPr>
        <w:instrText xml:space="preserve"> </w:instrText>
      </w:r>
      <w:r w:rsidR="002D436E">
        <w:rPr>
          <w:sz w:val="28"/>
          <w:szCs w:val="28"/>
        </w:rPr>
        <w:instrText>Odometry</w:instrText>
      </w:r>
      <w:r w:rsidR="002D436E" w:rsidRPr="002D436E">
        <w:rPr>
          <w:sz w:val="28"/>
          <w:szCs w:val="28"/>
          <w:lang w:val="ru-RU"/>
        </w:rPr>
        <w:instrText>","</w:instrText>
      </w:r>
      <w:r w:rsidR="002D436E">
        <w:rPr>
          <w:sz w:val="28"/>
          <w:szCs w:val="28"/>
        </w:rPr>
        <w:instrText>author</w:instrText>
      </w:r>
      <w:r w:rsidR="002D436E" w:rsidRPr="002D436E">
        <w:rPr>
          <w:sz w:val="28"/>
          <w:szCs w:val="28"/>
          <w:lang w:val="ru-RU"/>
        </w:rPr>
        <w:instrText>":[{"</w:instrText>
      </w:r>
      <w:r w:rsidR="002D436E">
        <w:rPr>
          <w:sz w:val="28"/>
          <w:szCs w:val="28"/>
        </w:rPr>
        <w:instrText>family</w:instrText>
      </w:r>
      <w:r w:rsidR="002D436E" w:rsidRPr="002D436E">
        <w:rPr>
          <w:sz w:val="28"/>
          <w:szCs w:val="28"/>
          <w:lang w:val="ru-RU"/>
        </w:rPr>
        <w:instrText>":"</w:instrText>
      </w:r>
      <w:r w:rsidR="002D436E">
        <w:rPr>
          <w:sz w:val="28"/>
          <w:szCs w:val="28"/>
        </w:rPr>
        <w:instrText>Zhou</w:instrText>
      </w:r>
      <w:r w:rsidR="002D436E" w:rsidRPr="002D436E">
        <w:rPr>
          <w:sz w:val="28"/>
          <w:szCs w:val="28"/>
          <w:lang w:val="ru-RU"/>
        </w:rPr>
        <w:instrText>","</w:instrText>
      </w:r>
      <w:r w:rsidR="002D436E">
        <w:rPr>
          <w:sz w:val="28"/>
          <w:szCs w:val="28"/>
        </w:rPr>
        <w:instrText>given</w:instrText>
      </w:r>
      <w:r w:rsidR="002D436E" w:rsidRPr="002D436E">
        <w:rPr>
          <w:sz w:val="28"/>
          <w:szCs w:val="28"/>
          <w:lang w:val="ru-RU"/>
        </w:rPr>
        <w:instrText>":"</w:instrText>
      </w:r>
      <w:r w:rsidR="002D436E">
        <w:rPr>
          <w:sz w:val="28"/>
          <w:szCs w:val="28"/>
        </w:rPr>
        <w:instrText>Yi</w:instrText>
      </w:r>
      <w:r w:rsidR="002D436E" w:rsidRPr="002D436E">
        <w:rPr>
          <w:sz w:val="28"/>
          <w:szCs w:val="28"/>
          <w:lang w:val="ru-RU"/>
        </w:rPr>
        <w:instrText>"},{"</w:instrText>
      </w:r>
      <w:r w:rsidR="002D436E">
        <w:rPr>
          <w:sz w:val="28"/>
          <w:szCs w:val="28"/>
        </w:rPr>
        <w:instrText>family</w:instrText>
      </w:r>
      <w:r w:rsidR="002D436E" w:rsidRPr="002D436E">
        <w:rPr>
          <w:sz w:val="28"/>
          <w:szCs w:val="28"/>
          <w:lang w:val="ru-RU"/>
        </w:rPr>
        <w:instrText>":"</w:instrText>
      </w:r>
      <w:r w:rsidR="002D436E">
        <w:rPr>
          <w:sz w:val="28"/>
          <w:szCs w:val="28"/>
        </w:rPr>
        <w:instrText>Gallego</w:instrText>
      </w:r>
      <w:r w:rsidR="002D436E" w:rsidRPr="002D436E">
        <w:rPr>
          <w:sz w:val="28"/>
          <w:szCs w:val="28"/>
          <w:lang w:val="ru-RU"/>
        </w:rPr>
        <w:instrText>","</w:instrText>
      </w:r>
      <w:r w:rsidR="002D436E">
        <w:rPr>
          <w:sz w:val="28"/>
          <w:szCs w:val="28"/>
        </w:rPr>
        <w:instrText>given</w:instrText>
      </w:r>
      <w:r w:rsidR="002D436E" w:rsidRPr="002D436E">
        <w:rPr>
          <w:sz w:val="28"/>
          <w:szCs w:val="28"/>
          <w:lang w:val="ru-RU"/>
        </w:rPr>
        <w:instrText>":"</w:instrText>
      </w:r>
      <w:r w:rsidR="002D436E">
        <w:rPr>
          <w:sz w:val="28"/>
          <w:szCs w:val="28"/>
        </w:rPr>
        <w:instrText>Guillermo</w:instrText>
      </w:r>
      <w:r w:rsidR="002D436E" w:rsidRPr="002D436E">
        <w:rPr>
          <w:sz w:val="28"/>
          <w:szCs w:val="28"/>
          <w:lang w:val="ru-RU"/>
        </w:rPr>
        <w:instrText>"},{"</w:instrText>
      </w:r>
      <w:r w:rsidR="002D436E">
        <w:rPr>
          <w:sz w:val="28"/>
          <w:szCs w:val="28"/>
        </w:rPr>
        <w:instrText>family</w:instrText>
      </w:r>
      <w:r w:rsidR="002D436E" w:rsidRPr="002D436E">
        <w:rPr>
          <w:sz w:val="28"/>
          <w:szCs w:val="28"/>
          <w:lang w:val="ru-RU"/>
        </w:rPr>
        <w:instrText>":"</w:instrText>
      </w:r>
      <w:r w:rsidR="002D436E">
        <w:rPr>
          <w:sz w:val="28"/>
          <w:szCs w:val="28"/>
        </w:rPr>
        <w:instrText>Shen</w:instrText>
      </w:r>
      <w:r w:rsidR="002D436E" w:rsidRPr="002D436E">
        <w:rPr>
          <w:sz w:val="28"/>
          <w:szCs w:val="28"/>
          <w:lang w:val="ru-RU"/>
        </w:rPr>
        <w:instrText>","</w:instrText>
      </w:r>
      <w:r w:rsidR="002D436E">
        <w:rPr>
          <w:sz w:val="28"/>
          <w:szCs w:val="28"/>
        </w:rPr>
        <w:instrText>given</w:instrText>
      </w:r>
      <w:r w:rsidR="002D436E" w:rsidRPr="002D436E">
        <w:rPr>
          <w:sz w:val="28"/>
          <w:szCs w:val="28"/>
          <w:lang w:val="ru-RU"/>
        </w:rPr>
        <w:instrText>":"</w:instrText>
      </w:r>
      <w:r w:rsidR="002D436E">
        <w:rPr>
          <w:sz w:val="28"/>
          <w:szCs w:val="28"/>
        </w:rPr>
        <w:instrText>Shaojie</w:instrText>
      </w:r>
      <w:r w:rsidR="002D436E" w:rsidRPr="002D436E">
        <w:rPr>
          <w:sz w:val="28"/>
          <w:szCs w:val="28"/>
          <w:lang w:val="ru-RU"/>
        </w:rPr>
        <w:instrText>"}],"</w:instrText>
      </w:r>
      <w:r w:rsidR="002D436E">
        <w:rPr>
          <w:sz w:val="28"/>
          <w:szCs w:val="28"/>
        </w:rPr>
        <w:instrText>issued</w:instrText>
      </w:r>
      <w:r w:rsidR="002D436E" w:rsidRPr="002D436E">
        <w:rPr>
          <w:sz w:val="28"/>
          <w:szCs w:val="28"/>
          <w:lang w:val="ru-RU"/>
        </w:rPr>
        <w:instrText>":{"</w:instrText>
      </w:r>
      <w:r w:rsidR="002D436E">
        <w:rPr>
          <w:sz w:val="28"/>
          <w:szCs w:val="28"/>
        </w:rPr>
        <w:instrText>date</w:instrText>
      </w:r>
      <w:r w:rsidR="002D436E" w:rsidRPr="002D436E">
        <w:rPr>
          <w:sz w:val="28"/>
          <w:szCs w:val="28"/>
          <w:lang w:val="ru-RU"/>
        </w:rPr>
        <w:instrText>-</w:instrText>
      </w:r>
      <w:r w:rsidR="002D436E">
        <w:rPr>
          <w:sz w:val="28"/>
          <w:szCs w:val="28"/>
        </w:rPr>
        <w:instrText>parts</w:instrText>
      </w:r>
      <w:r w:rsidR="002D436E" w:rsidRPr="002D436E">
        <w:rPr>
          <w:sz w:val="28"/>
          <w:szCs w:val="28"/>
          <w:lang w:val="ru-RU"/>
        </w:rPr>
        <w:instrText>":[["2020",7,30]]}}}],"</w:instrText>
      </w:r>
      <w:r w:rsidR="002D436E">
        <w:rPr>
          <w:sz w:val="28"/>
          <w:szCs w:val="28"/>
        </w:rPr>
        <w:instrText>schema</w:instrText>
      </w:r>
      <w:r w:rsidR="002D436E" w:rsidRPr="002D436E">
        <w:rPr>
          <w:sz w:val="28"/>
          <w:szCs w:val="28"/>
          <w:lang w:val="ru-RU"/>
        </w:rPr>
        <w:instrText>":"</w:instrText>
      </w:r>
      <w:r w:rsidR="002D436E">
        <w:rPr>
          <w:sz w:val="28"/>
          <w:szCs w:val="28"/>
        </w:rPr>
        <w:instrText>https</w:instrText>
      </w:r>
      <w:r w:rsidR="002D436E" w:rsidRPr="002D436E">
        <w:rPr>
          <w:sz w:val="28"/>
          <w:szCs w:val="28"/>
          <w:lang w:val="ru-RU"/>
        </w:rPr>
        <w:instrText>://</w:instrText>
      </w:r>
      <w:r w:rsidR="002D436E">
        <w:rPr>
          <w:sz w:val="28"/>
          <w:szCs w:val="28"/>
        </w:rPr>
        <w:instrText>github</w:instrText>
      </w:r>
      <w:r w:rsidR="002D436E" w:rsidRPr="002D436E">
        <w:rPr>
          <w:sz w:val="28"/>
          <w:szCs w:val="28"/>
          <w:lang w:val="ru-RU"/>
        </w:rPr>
        <w:instrText>.</w:instrText>
      </w:r>
      <w:r w:rsidR="002D436E">
        <w:rPr>
          <w:sz w:val="28"/>
          <w:szCs w:val="28"/>
        </w:rPr>
        <w:instrText>com</w:instrText>
      </w:r>
      <w:r w:rsidR="002D436E" w:rsidRPr="002D436E">
        <w:rPr>
          <w:sz w:val="28"/>
          <w:szCs w:val="28"/>
          <w:lang w:val="ru-RU"/>
        </w:rPr>
        <w:instrText>/</w:instrText>
      </w:r>
      <w:r w:rsidR="002D436E">
        <w:rPr>
          <w:sz w:val="28"/>
          <w:szCs w:val="28"/>
        </w:rPr>
        <w:instrText>citation</w:instrText>
      </w:r>
      <w:r w:rsidR="002D436E" w:rsidRPr="002D436E">
        <w:rPr>
          <w:sz w:val="28"/>
          <w:szCs w:val="28"/>
          <w:lang w:val="ru-RU"/>
        </w:rPr>
        <w:instrText>-</w:instrText>
      </w:r>
      <w:r w:rsidR="002D436E">
        <w:rPr>
          <w:sz w:val="28"/>
          <w:szCs w:val="28"/>
        </w:rPr>
        <w:instrText>style</w:instrText>
      </w:r>
      <w:r w:rsidR="002D436E" w:rsidRPr="002D436E">
        <w:rPr>
          <w:sz w:val="28"/>
          <w:szCs w:val="28"/>
          <w:lang w:val="ru-RU"/>
        </w:rPr>
        <w:instrText>-</w:instrText>
      </w:r>
      <w:r w:rsidR="002D436E">
        <w:rPr>
          <w:sz w:val="28"/>
          <w:szCs w:val="28"/>
        </w:rPr>
        <w:instrText>language</w:instrText>
      </w:r>
      <w:r w:rsidR="002D436E" w:rsidRPr="002D436E">
        <w:rPr>
          <w:sz w:val="28"/>
          <w:szCs w:val="28"/>
          <w:lang w:val="ru-RU"/>
        </w:rPr>
        <w:instrText>/</w:instrText>
      </w:r>
      <w:r w:rsidR="002D436E">
        <w:rPr>
          <w:sz w:val="28"/>
          <w:szCs w:val="28"/>
        </w:rPr>
        <w:instrText>schema</w:instrText>
      </w:r>
      <w:r w:rsidR="002D436E" w:rsidRPr="002D436E">
        <w:rPr>
          <w:sz w:val="28"/>
          <w:szCs w:val="28"/>
          <w:lang w:val="ru-RU"/>
        </w:rPr>
        <w:instrText>/</w:instrText>
      </w:r>
      <w:r w:rsidR="002D436E">
        <w:rPr>
          <w:sz w:val="28"/>
          <w:szCs w:val="28"/>
        </w:rPr>
        <w:instrText>raw</w:instrText>
      </w:r>
      <w:r w:rsidR="002D436E" w:rsidRPr="002D436E">
        <w:rPr>
          <w:sz w:val="28"/>
          <w:szCs w:val="28"/>
          <w:lang w:val="ru-RU"/>
        </w:rPr>
        <w:instrText>/</w:instrText>
      </w:r>
      <w:r w:rsidR="002D436E">
        <w:rPr>
          <w:sz w:val="28"/>
          <w:szCs w:val="28"/>
        </w:rPr>
        <w:instrText>master</w:instrText>
      </w:r>
      <w:r w:rsidR="002D436E" w:rsidRPr="002D436E">
        <w:rPr>
          <w:sz w:val="28"/>
          <w:szCs w:val="28"/>
          <w:lang w:val="ru-RU"/>
        </w:rPr>
        <w:instrText>/</w:instrText>
      </w:r>
      <w:r w:rsidR="002D436E">
        <w:rPr>
          <w:sz w:val="28"/>
          <w:szCs w:val="28"/>
        </w:rPr>
        <w:instrText>csl</w:instrText>
      </w:r>
      <w:r w:rsidR="002D436E" w:rsidRPr="002D436E">
        <w:rPr>
          <w:sz w:val="28"/>
          <w:szCs w:val="28"/>
          <w:lang w:val="ru-RU"/>
        </w:rPr>
        <w:instrText>-</w:instrText>
      </w:r>
      <w:r w:rsidR="002D436E">
        <w:rPr>
          <w:sz w:val="28"/>
          <w:szCs w:val="28"/>
        </w:rPr>
        <w:instrText>citation</w:instrText>
      </w:r>
      <w:r w:rsidR="002D436E" w:rsidRPr="002D436E">
        <w:rPr>
          <w:sz w:val="28"/>
          <w:szCs w:val="28"/>
          <w:lang w:val="ru-RU"/>
        </w:rPr>
        <w:instrText>.</w:instrText>
      </w:r>
      <w:r w:rsidR="002D436E">
        <w:rPr>
          <w:sz w:val="28"/>
          <w:szCs w:val="28"/>
        </w:rPr>
        <w:instrText>json</w:instrText>
      </w:r>
      <w:r w:rsidR="002D436E" w:rsidRPr="002D436E">
        <w:rPr>
          <w:sz w:val="28"/>
          <w:szCs w:val="28"/>
          <w:lang w:val="ru-RU"/>
        </w:rPr>
        <w:instrText xml:space="preserve">"} </w:instrText>
      </w:r>
      <w:r w:rsidR="002D436E">
        <w:rPr>
          <w:sz w:val="28"/>
          <w:szCs w:val="28"/>
        </w:rPr>
        <w:fldChar w:fldCharType="separate"/>
      </w:r>
      <w:r w:rsidR="002D436E" w:rsidRPr="002D436E">
        <w:rPr>
          <w:sz w:val="28"/>
          <w:lang w:val="ru-RU"/>
        </w:rPr>
        <w:t>[54]</w:t>
      </w:r>
      <w:r w:rsidR="002D436E">
        <w:rPr>
          <w:sz w:val="28"/>
          <w:szCs w:val="28"/>
        </w:rPr>
        <w:fldChar w:fldCharType="end"/>
      </w:r>
      <w:r w:rsidRPr="00922B26">
        <w:rPr>
          <w:sz w:val="28"/>
          <w:szCs w:val="28"/>
          <w:lang w:val="ru-RU"/>
        </w:rPr>
        <w:t>, соответственно.</w:t>
      </w:r>
    </w:p>
    <w:p w14:paraId="49349092" w14:textId="77777777" w:rsidR="00922B26" w:rsidRPr="00922B26" w:rsidRDefault="00922B26" w:rsidP="00922B26">
      <w:pPr>
        <w:spacing w:after="160" w:line="259" w:lineRule="auto"/>
        <w:rPr>
          <w:sz w:val="28"/>
          <w:szCs w:val="28"/>
          <w:lang w:val="ru-RU"/>
        </w:rPr>
      </w:pPr>
      <w:r w:rsidRPr="00922B26">
        <w:rPr>
          <w:noProof/>
          <w:sz w:val="28"/>
          <w:szCs w:val="28"/>
          <w:lang w:val="ru-RU"/>
        </w:rPr>
        <mc:AlternateContent>
          <mc:Choice Requires="wps">
            <w:drawing>
              <wp:inline distT="0" distB="0" distL="0" distR="0" wp14:anchorId="781890A7" wp14:editId="61726122">
                <wp:extent cx="304800" cy="304800"/>
                <wp:effectExtent l="0" t="0" r="0" b="0"/>
                <wp:docPr id="51" name="Прямоугольник 51" descr="3 12 2021 08 35 36 AM"/>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7D96200" id="Прямоугольник 51" o:spid="_x0000_s1026" alt="3 12 2021 08 35 36 AM"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" filled="f" stroked="f">
                <o:lock v:ext="edit" aspectratio="t"/>
                <w10:anchorlock/>
              </v:rect>
            </w:pict>
          </mc:Fallback>
        </mc:AlternateContent>
      </w:r>
    </w:p>
    <w:p w14:paraId="009AFA66" w14:textId="77777777" w:rsidR="00922B26" w:rsidRDefault="00922B26" w:rsidP="00922B26">
      <w:pPr>
        <w:keepNext/>
        <w:spacing w:after="160" w:line="259" w:lineRule="auto"/>
      </w:pPr>
      <w:r w:rsidRPr="00922B26">
        <w:rPr>
          <w:noProof/>
          <w:sz w:val="28"/>
          <w:szCs w:val="28"/>
          <w:lang w:val="ru-RU"/>
        </w:rPr>
        <w:lastRenderedPageBreak/>
        <w:drawing>
          <wp:inline distT="0" distB="0" distL="0" distR="0" wp14:anchorId="7C0548F6" wp14:editId="71CD0FFB">
            <wp:extent cx="5896190" cy="5318760"/>
            <wp:effectExtent l="0" t="0" r="9525" b="0"/>
            <wp:docPr id="405" name="image8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82.jpe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896190" cy="5318760"/>
                    </a:xfrm>
                    <a:prstGeom prst="rect">
                      <a:avLst/>
                    </a:prstGeom>
                  </pic:spPr>
                </pic:pic>
              </a:graphicData>
            </a:graphic>
          </wp:inline>
        </w:drawing>
      </w:r>
    </w:p>
    <w:p w14:paraId="5484C7DC" w14:textId="77777777" w:rsidR="00922B26" w:rsidRPr="00922B26" w:rsidRDefault="00922B26" w:rsidP="00922B26">
      <w:pPr>
        <w:pStyle w:val="af"/>
        <w:rPr>
          <w:sz w:val="28"/>
          <w:szCs w:val="28"/>
          <w:lang w:val="ru-RU"/>
        </w:rPr>
      </w:pPr>
      <w:bookmarkStart w:id="90" w:name="_Ref91670365"/>
      <w:r w:rsidRPr="00922B26">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0</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2</w:t>
      </w:r>
      <w:r w:rsidR="00AF6891">
        <w:rPr>
          <w:lang w:val="ru-RU"/>
        </w:rPr>
        <w:fldChar w:fldCharType="end"/>
      </w:r>
      <w:bookmarkEnd w:id="90"/>
      <w:r>
        <w:rPr>
          <w:lang w:val="ru-RU"/>
        </w:rPr>
        <w:t xml:space="preserve"> </w:t>
      </w:r>
      <w:r w:rsidRPr="00770F5C">
        <w:rPr>
          <w:lang w:val="ru-RU"/>
        </w:rPr>
        <w:t xml:space="preserve">Картирование. Качественное сравнение результатов картирования (оценки глубины) на нескольких последовательностях с использованием различных </w:t>
      </w:r>
      <w:proofErr w:type="spellStart"/>
      <w:r w:rsidRPr="00770F5C">
        <w:rPr>
          <w:lang w:val="ru-RU"/>
        </w:rPr>
        <w:t>стереоалгоритмов</w:t>
      </w:r>
      <w:proofErr w:type="spellEnd"/>
      <w:r w:rsidRPr="00770F5C">
        <w:rPr>
          <w:lang w:val="ru-RU"/>
        </w:rPr>
        <w:t>.</w:t>
      </w:r>
    </w:p>
    <w:p w14:paraId="04F43498" w14:textId="37067B8E" w:rsidR="00922B26" w:rsidRPr="00922B26" w:rsidRDefault="00922B26" w:rsidP="00922B26">
      <w:pPr>
        <w:spacing w:after="160" w:line="259" w:lineRule="auto"/>
        <w:rPr>
          <w:sz w:val="28"/>
          <w:szCs w:val="28"/>
          <w:lang w:val="ru-RU"/>
        </w:rPr>
      </w:pPr>
      <w:r w:rsidRPr="00922B26">
        <w:rPr>
          <w:sz w:val="28"/>
          <w:szCs w:val="28"/>
          <w:lang w:val="ru-RU"/>
        </w:rPr>
        <w:t xml:space="preserve">В первом столбце показаны кадры интенсивности с камеры DAVIS (не используется, только для визуализации). В колонках со 2 по 5 показаны результаты обратной оценки глубины </w:t>
      </w:r>
      <w:r w:rsidR="002D436E" w:rsidRPr="00922B26">
        <w:rPr>
          <w:sz w:val="28"/>
          <w:szCs w:val="28"/>
          <w:lang w:val="ru-RU"/>
        </w:rPr>
        <w:t xml:space="preserve">GTS </w:t>
      </w:r>
      <w:r w:rsidR="002D436E">
        <w:rPr>
          <w:sz w:val="28"/>
          <w:szCs w:val="28"/>
          <w:lang w:val="ru-RU"/>
        </w:rPr>
        <w:fldChar w:fldCharType="begin"/>
      </w:r>
      <w:r w:rsidR="002D436E">
        <w:rPr>
          <w:sz w:val="28"/>
          <w:szCs w:val="28"/>
          <w:lang w:val="ru-RU"/>
        </w:rPr>
        <w:instrText xml:space="preserve"> ADDIN ZOTERO_ITEM CSL_CITATION {"citationID":"ePP7MTFd","properties":{"formattedCitation":"[91]","plainCitation":"[91]","noteIndex":0},"citationItems":[{"id":233,"uris":["http://zotero.org/users/local/XvQpfN4m/items/2IZYNJZN"],"uri":["http://zotero.org/users/local/XvQpfN4m/items/2IZYNJZN"],"itemData":{"id":233,"type":"article-journal","container-title":"Current Opinion in Neurobiology","DOI":"10.1016/j.conb.2010.03.007","ISSN":"09594388","issue":"3","journalAbbreviation":"Current Opinion in Neurobiology","language":"en","page":"288-295","source":"DOI.org (Crossref)","title":"Neuromorphic sensory systems","volume":"20","author":[{"family":"Liu","given":"Shih-Chii"},{"family":"Delbruck","given":"Tobi"}],"issued":{"date-parts":[["2010",6]]}}}],"schema":"https://github.com/citation-style-language/schema/raw/master/csl-citation.json"} </w:instrText>
      </w:r>
      <w:r w:rsidR="002D436E">
        <w:rPr>
          <w:sz w:val="28"/>
          <w:szCs w:val="28"/>
          <w:lang w:val="ru-RU"/>
        </w:rPr>
        <w:fldChar w:fldCharType="separate"/>
      </w:r>
      <w:r w:rsidR="002D436E" w:rsidRPr="002D436E">
        <w:rPr>
          <w:sz w:val="28"/>
          <w:lang w:val="ru-RU"/>
        </w:rPr>
        <w:t>[91]</w:t>
      </w:r>
      <w:r w:rsidR="002D436E">
        <w:rPr>
          <w:sz w:val="28"/>
          <w:szCs w:val="28"/>
          <w:lang w:val="ru-RU"/>
        </w:rPr>
        <w:fldChar w:fldCharType="end"/>
      </w:r>
      <w:r w:rsidR="002D436E" w:rsidRPr="00922B26">
        <w:rPr>
          <w:sz w:val="28"/>
          <w:szCs w:val="28"/>
          <w:lang w:val="ru-RU"/>
        </w:rPr>
        <w:t xml:space="preserve">, SGM </w:t>
      </w:r>
      <w:r w:rsidR="002D436E">
        <w:rPr>
          <w:sz w:val="28"/>
          <w:szCs w:val="28"/>
          <w:lang w:val="ru-RU"/>
        </w:rPr>
        <w:fldChar w:fldCharType="begin"/>
      </w:r>
      <w:r w:rsidR="002D436E">
        <w:rPr>
          <w:sz w:val="28"/>
          <w:szCs w:val="28"/>
          <w:lang w:val="ru-RU"/>
        </w:rPr>
        <w:instrText xml:space="preserve"> ADDIN ZOTERO_ITEM CSL_CITATION {"citationID":"9iw8coHD","properties":{"formattedCitation":"[90]","plainCitation":"[90]","noteIndex":0},"citationItems":[{"id":244,"uris":["http://zotero.org/users/local/XvQpfN4m/items/SJD9VVVX"],"uri":["http://zotero.org/users/local/XvQpfN4m/items/SJD9VVVX"],"itemData":{"id":244,"type":"article-journal","container-title":"in IEEE Transactions on Pattern Analysis and Machine Intelligence","journalAbbreviation":"in IEEE Transactions on Pattern Analysis and Machine Intelligence","page":"328-341","title":"Stereo Processing by Semi-Global Matching and Mutual Information","volume":"30","author":[{"family":"Hirschmüller","given":"Heiko"}],"issued":{"date-parts":[["2008",2,1]]}}}],"schema":"https://github.com/citation-style-language/schema/raw/master/csl-citation.json"} </w:instrText>
      </w:r>
      <w:r w:rsidR="002D436E">
        <w:rPr>
          <w:sz w:val="28"/>
          <w:szCs w:val="28"/>
          <w:lang w:val="ru-RU"/>
        </w:rPr>
        <w:fldChar w:fldCharType="separate"/>
      </w:r>
      <w:r w:rsidR="002D436E" w:rsidRPr="002D436E">
        <w:rPr>
          <w:sz w:val="28"/>
          <w:lang w:val="ru-RU"/>
        </w:rPr>
        <w:t>[90]</w:t>
      </w:r>
      <w:r w:rsidR="002D436E">
        <w:rPr>
          <w:sz w:val="28"/>
          <w:szCs w:val="28"/>
          <w:lang w:val="ru-RU"/>
        </w:rPr>
        <w:fldChar w:fldCharType="end"/>
      </w:r>
      <w:r w:rsidR="002D436E" w:rsidRPr="00922B26">
        <w:rPr>
          <w:sz w:val="28"/>
          <w:szCs w:val="28"/>
          <w:lang w:val="ru-RU"/>
        </w:rPr>
        <w:t xml:space="preserve"> и </w:t>
      </w:r>
      <w:proofErr w:type="spellStart"/>
      <w:r w:rsidR="002D436E" w:rsidRPr="00922B26">
        <w:rPr>
          <w:sz w:val="28"/>
          <w:szCs w:val="28"/>
          <w:lang w:val="ru-RU"/>
        </w:rPr>
        <w:t>CopNet</w:t>
      </w:r>
      <w:proofErr w:type="spellEnd"/>
      <w:r w:rsidR="002D436E" w:rsidRPr="00922B26">
        <w:rPr>
          <w:sz w:val="28"/>
          <w:szCs w:val="28"/>
          <w:lang w:val="ru-RU"/>
        </w:rPr>
        <w:t xml:space="preserve"> </w:t>
      </w:r>
      <w:r w:rsidR="002D436E">
        <w:rPr>
          <w:sz w:val="28"/>
          <w:szCs w:val="28"/>
          <w:lang w:val="ru-RU"/>
        </w:rPr>
        <w:fldChar w:fldCharType="begin"/>
      </w:r>
      <w:r w:rsidR="002D436E">
        <w:rPr>
          <w:sz w:val="28"/>
          <w:szCs w:val="28"/>
          <w:lang w:val="ru-RU"/>
        </w:rPr>
        <w:instrText xml:space="preserve"> ADDIN ZOTERO_ITEM CSL_CITATION {"citationID":"OSXSmwhs","properties":{"formattedCitation":"[104]","plainCitation":"[104]","noteIndex":0},"citationItems":[{"id":165,"uris":["http://zotero.org/users/local/XvQpfN4m/items/3WQGGDNL"],"uri":["http://zotero.org/users/local/XvQpfN4m/items/3WQGGDNL"],"itemData":{"id":165,"type":"paper-conference","container-title":"2017 IEEE Conference on Computer Vision and Pattern Recognition Workshops (CVPRW)","DOI":"10.1109/CVPRW.2017.51","event":"2017 IEEE Conference on Computer Vision and Pattern Recognition Workshops (CVPRW)","event-place":"Honolulu, HI, USA","ISBN":"978-1-5386-0733-6","page":"370-377","publisher":"IEEE","publisher-place":"Honolulu, HI, USA","source":"DOI.org (Crossref)","title":"Improved Cooperative Stereo Matching for Dynamic Vision Sensors with Ground Truth Evaluation","URL":"http://ieeexplore.ieee.org/document/8014785/","author":[{"family":"Piatkowska","given":"Ewa"},{"family":"Kogler","given":"Jurgen"},{"family":"Belbachir","given":"Nabil"},{"family":"Gelautz","given":"Margrit"}],"accessed":{"date-parts":[["2021",12,29]]},"issued":{"date-parts":[["2017",7]]}}}],"schema":"https://github.com/citation-style-language/schema/raw/master/csl-citation.json"} </w:instrText>
      </w:r>
      <w:r w:rsidR="002D436E">
        <w:rPr>
          <w:sz w:val="28"/>
          <w:szCs w:val="28"/>
          <w:lang w:val="ru-RU"/>
        </w:rPr>
        <w:fldChar w:fldCharType="separate"/>
      </w:r>
      <w:r w:rsidR="002D436E" w:rsidRPr="002D436E">
        <w:rPr>
          <w:sz w:val="28"/>
          <w:lang w:val="ru-RU"/>
        </w:rPr>
        <w:t>[104]</w:t>
      </w:r>
      <w:r w:rsidR="002D436E">
        <w:rPr>
          <w:sz w:val="28"/>
          <w:szCs w:val="28"/>
          <w:lang w:val="ru-RU"/>
        </w:rPr>
        <w:fldChar w:fldCharType="end"/>
      </w:r>
      <w:r w:rsidRPr="00922B26">
        <w:rPr>
          <w:sz w:val="28"/>
          <w:szCs w:val="28"/>
          <w:lang w:val="ru-RU"/>
        </w:rPr>
        <w:t xml:space="preserve">и </w:t>
      </w:r>
      <w:r w:rsidR="002D436E">
        <w:rPr>
          <w:sz w:val="28"/>
          <w:szCs w:val="28"/>
        </w:rPr>
        <w:t>EB</w:t>
      </w:r>
      <w:r w:rsidR="002D436E" w:rsidRPr="002D436E">
        <w:rPr>
          <w:sz w:val="28"/>
          <w:szCs w:val="28"/>
          <w:lang w:val="ru-RU"/>
        </w:rPr>
        <w:t>-</w:t>
      </w:r>
      <w:r w:rsidR="002D436E">
        <w:rPr>
          <w:sz w:val="28"/>
          <w:szCs w:val="28"/>
        </w:rPr>
        <w:t>SVO</w:t>
      </w:r>
      <w:r w:rsidR="002D436E">
        <w:rPr>
          <w:sz w:val="28"/>
          <w:szCs w:val="28"/>
        </w:rPr>
        <w:fldChar w:fldCharType="begin"/>
      </w:r>
      <w:r w:rsidR="002D436E">
        <w:rPr>
          <w:sz w:val="28"/>
          <w:szCs w:val="28"/>
          <w:lang w:val="ru-RU"/>
        </w:rPr>
        <w:instrText xml:space="preserve"> ADDIN ZOTERO_ITEM CSL_CITATION {"citationID":"xGTWrChH","properties":{"formattedCitation":"[54]","plainCitation":"[54]","noteIndex":0},"citationItems":[{"id":250,"uris":["http://zotero.org/users/local/XvQpfN4m/items/73MMDCLK"],"uri":["http://zotero.org/users/local/XvQpfN4m/items/73MMDCLK"],"itemData":{"id":250,"type":"book","title":"Event-based Stereo Visual Odometry","author":[{"family":"Zhou","given":"Yi"},{"family":"Gallego","given":"Guillermo"},{"family":"Shen","given":"Shaojie"}],"issued":{"date-parts":[["2020",7,30]]}}}],"schema":"https://github.com/citation-style-language/schema/raw/master/csl-citation.json"} </w:instrText>
      </w:r>
      <w:r w:rsidR="002D436E">
        <w:rPr>
          <w:sz w:val="28"/>
          <w:szCs w:val="28"/>
        </w:rPr>
        <w:fldChar w:fldCharType="separate"/>
      </w:r>
      <w:r w:rsidR="002D436E" w:rsidRPr="002D436E">
        <w:rPr>
          <w:sz w:val="28"/>
          <w:lang w:val="ru-RU"/>
        </w:rPr>
        <w:t>[54]</w:t>
      </w:r>
      <w:r w:rsidR="002D436E">
        <w:rPr>
          <w:sz w:val="28"/>
          <w:szCs w:val="28"/>
        </w:rPr>
        <w:fldChar w:fldCharType="end"/>
      </w:r>
      <w:r w:rsidRPr="00922B26">
        <w:rPr>
          <w:sz w:val="28"/>
          <w:szCs w:val="28"/>
          <w:lang w:val="ru-RU"/>
        </w:rPr>
        <w:t xml:space="preserve">, соответственно. Карты глубины имеют цветовую кодировку от красного (близко) до синего (далеко) на черном фоне в диапазоне 0,55-6,25 м для четырех верхних строк (последовательности из </w:t>
      </w:r>
      <w:r w:rsidR="002D436E">
        <w:rPr>
          <w:sz w:val="28"/>
          <w:szCs w:val="28"/>
          <w:lang w:val="ru-RU"/>
        </w:rPr>
        <w:fldChar w:fldCharType="begin"/>
      </w:r>
      <w:r w:rsidR="002D436E">
        <w:rPr>
          <w:sz w:val="28"/>
          <w:szCs w:val="28"/>
          <w:lang w:val="ru-RU"/>
        </w:rPr>
        <w:instrText xml:space="preserve"> ADDIN ZOTERO_ITEM CSL_CITATION {"citationID":"7VGc3c7l","properties":{"formattedCitation":"[88]","plainCitation":"[88]","noteIndex":0},"citationItems":[{"id":154,"uris":["http://zotero.org/users/local/XvQpfN4m/items/6SCJYL26"],"uri":["http://zotero.org/users/local/XvQpfN4m/items/6SCJYL26"],"itemData":{"id":154,"type":"chapter","container-title":"Computer Vision – ECCV 2018","event-place":"Cham","ISBN":"978-3-030-01245-8","note":"collection-title: Lecture Notes in Computer Science\nDOI: 10.1007/978-3-030-01246-5_15","page":"242-258","publisher":"Springer International Publishing","publisher-place":"Cham","source":"DOI.org (Crossref)","title":"Semi-dense 3D Reconstruction with a Stereo Event Camera","URL":"http://link.springer.com/10.1007/978-3-030-01246-5_15","volume":"11205","editor":[{"family":"Ferrari","given":"Vittorio"},{"family":"Hebert","given":"Martial"},{"family":"Sminchisescu","given":"Cristian"},{"family":"Weiss","given":"Yair"}],"author":[{"family":"Zhou","given":"Yi"},{"family":"Gallego","given":"Guillermo"},{"family":"Rebecq","given":"Henri"},{"family":"Kneip","given":"Laurent"},{"family":"Li","given":"Hongdong"},{"family":"Scaramuzza","given":"Davide"}],"accessed":{"date-parts":[["2021",12,29]]},"issued":{"date-parts":[["2018"]]}}}],"schema":"https://github.com/citation-style-language/schema/raw/master/csl-citation.json"} </w:instrText>
      </w:r>
      <w:r w:rsidR="002D436E">
        <w:rPr>
          <w:sz w:val="28"/>
          <w:szCs w:val="28"/>
          <w:lang w:val="ru-RU"/>
        </w:rPr>
        <w:fldChar w:fldCharType="separate"/>
      </w:r>
      <w:r w:rsidR="002D436E" w:rsidRPr="002D436E">
        <w:rPr>
          <w:sz w:val="28"/>
          <w:lang w:val="ru-RU"/>
        </w:rPr>
        <w:t>[88]</w:t>
      </w:r>
      <w:r w:rsidR="002D436E">
        <w:rPr>
          <w:sz w:val="28"/>
          <w:szCs w:val="28"/>
          <w:lang w:val="ru-RU"/>
        </w:rPr>
        <w:fldChar w:fldCharType="end"/>
      </w:r>
      <w:r w:rsidRPr="00922B26">
        <w:rPr>
          <w:sz w:val="28"/>
          <w:szCs w:val="28"/>
          <w:lang w:val="ru-RU"/>
        </w:rPr>
        <w:t xml:space="preserve">) и в диапазоне 1-6,25 м для двух нижних строк (последовательности из </w:t>
      </w:r>
      <w:r w:rsidR="002D436E">
        <w:rPr>
          <w:sz w:val="28"/>
          <w:szCs w:val="28"/>
          <w:lang w:val="ru-RU"/>
        </w:rPr>
        <w:fldChar w:fldCharType="begin"/>
      </w:r>
      <w:r w:rsidR="002D436E">
        <w:rPr>
          <w:sz w:val="28"/>
          <w:szCs w:val="28"/>
          <w:lang w:val="ru-RU"/>
        </w:rPr>
        <w:instrText xml:space="preserve"> ADDIN ZOTERO_ITEM CSL_CITATION {"citationID":"ZRYA3Ogp","properties":{"formattedCitation":"[100]","plainCitation":"[100]","noteIndex":0},"citationItems":[{"id":160,"uris":["http://zotero.org/users/local/XvQpfN4m/items/SUJVUR5W"],"uri":["http://zotero.org/users/local/XvQpfN4m/items/SUJVUR5W"],"itemData":{"id":160,"type":"article-journal","container-title":"IEEE Robotics and Automation Letters","DOI":"10.1109/LRA.2018.2800793","ISSN":"2377-3766, 2377-3774","issue":"3","journalAbbreviation":"IEEE Robot. Autom. Lett.","page":"2032-2039","source":"DOI.org (Crossref)","title":"The Multivehicle Stereo Event Camera Dataset: An Event Camera Dataset for 3D Perception","title-short":"The Multivehicle Stereo Event Camera Dataset","volume":"3","author":[{"family":"Zhu","given":"Alex Zihao"},{"family":"Thakur","given":"Dinesh"},{"family":"Ozaslan","given":"Tolga"},{"family":"Pfrommer","given":"Bernd"},{"family":"Kumar","given":"Vijay"},{"family":"Daniilidis","given":"Kostas"}],"issued":{"date-parts":[["2018",7]]}}}],"schema":"https://github.com/citation-style-language/schema/raw/master/csl-citation.json"} </w:instrText>
      </w:r>
      <w:r w:rsidR="002D436E">
        <w:rPr>
          <w:sz w:val="28"/>
          <w:szCs w:val="28"/>
          <w:lang w:val="ru-RU"/>
        </w:rPr>
        <w:fldChar w:fldCharType="separate"/>
      </w:r>
      <w:r w:rsidR="002D436E" w:rsidRPr="002D436E">
        <w:rPr>
          <w:sz w:val="28"/>
          <w:lang w:val="ru-RU"/>
        </w:rPr>
        <w:t>[100]</w:t>
      </w:r>
      <w:r w:rsidR="002D436E">
        <w:rPr>
          <w:sz w:val="28"/>
          <w:szCs w:val="28"/>
          <w:lang w:val="ru-RU"/>
        </w:rPr>
        <w:fldChar w:fldCharType="end"/>
      </w:r>
      <w:r w:rsidRPr="00922B26">
        <w:rPr>
          <w:sz w:val="28"/>
          <w:szCs w:val="28"/>
          <w:lang w:val="ru-RU"/>
        </w:rPr>
        <w:t>).</w:t>
      </w:r>
    </w:p>
    <w:p w14:paraId="279258DA" w14:textId="77777777" w:rsidR="00922B26" w:rsidRPr="00922B26" w:rsidRDefault="00922B26" w:rsidP="00922B26">
      <w:pPr>
        <w:spacing w:after="160" w:line="259" w:lineRule="auto"/>
        <w:rPr>
          <w:sz w:val="28"/>
          <w:szCs w:val="28"/>
          <w:lang w:val="ru-RU"/>
        </w:rPr>
      </w:pPr>
      <w:r w:rsidRPr="00922B26">
        <w:rPr>
          <w:sz w:val="28"/>
          <w:szCs w:val="28"/>
          <w:lang w:val="ru-RU"/>
        </w:rPr>
        <w:t xml:space="preserve">Как и ожидалось, поскольку камеры реагируют на видимое движение краев, методы создают </w:t>
      </w:r>
      <w:proofErr w:type="spellStart"/>
      <w:r w:rsidRPr="00922B26">
        <w:rPr>
          <w:sz w:val="28"/>
          <w:szCs w:val="28"/>
          <w:lang w:val="ru-RU"/>
        </w:rPr>
        <w:t>полуплотные</w:t>
      </w:r>
      <w:proofErr w:type="spellEnd"/>
      <w:r w:rsidRPr="00922B26">
        <w:rPr>
          <w:sz w:val="28"/>
          <w:szCs w:val="28"/>
          <w:lang w:val="ru-RU"/>
        </w:rPr>
        <w:t xml:space="preserve"> карты глубины, которые представляют трехмерные края сцены.</w:t>
      </w:r>
    </w:p>
    <w:p w14:paraId="34676E6D" w14:textId="77777777" w:rsidR="00922B26" w:rsidRPr="00922B26" w:rsidRDefault="00922B26" w:rsidP="00922B26">
      <w:pPr>
        <w:spacing w:after="160" w:line="259" w:lineRule="auto"/>
        <w:rPr>
          <w:sz w:val="28"/>
          <w:szCs w:val="28"/>
          <w:lang w:val="ru-RU"/>
        </w:rPr>
      </w:pPr>
      <w:r w:rsidRPr="00922B26">
        <w:rPr>
          <w:sz w:val="28"/>
          <w:szCs w:val="28"/>
          <w:lang w:val="ru-RU"/>
        </w:rPr>
        <w:t xml:space="preserve">Это более очевидно в GTS, </w:t>
      </w:r>
      <w:proofErr w:type="spellStart"/>
      <w:r w:rsidRPr="00922B26">
        <w:rPr>
          <w:sz w:val="28"/>
          <w:szCs w:val="28"/>
          <w:lang w:val="ru-RU"/>
        </w:rPr>
        <w:t>CopNet</w:t>
      </w:r>
      <w:proofErr w:type="spellEnd"/>
      <w:r w:rsidRPr="00922B26">
        <w:rPr>
          <w:sz w:val="28"/>
          <w:szCs w:val="28"/>
          <w:lang w:val="ru-RU"/>
        </w:rPr>
        <w:t xml:space="preserve"> и нашем методе, чем в SGM, потому что </w:t>
      </w:r>
      <w:proofErr w:type="spellStart"/>
      <w:r w:rsidRPr="00922B26">
        <w:rPr>
          <w:sz w:val="28"/>
          <w:szCs w:val="28"/>
          <w:lang w:val="ru-RU"/>
        </w:rPr>
        <w:t>регуляризатор</w:t>
      </w:r>
      <w:proofErr w:type="spellEnd"/>
      <w:r w:rsidRPr="00922B26">
        <w:rPr>
          <w:sz w:val="28"/>
          <w:szCs w:val="28"/>
          <w:lang w:val="ru-RU"/>
        </w:rPr>
        <w:t xml:space="preserve"> в SGM помогает сгладить оценки глубины в областях, где </w:t>
      </w:r>
      <w:r w:rsidRPr="00922B26">
        <w:rPr>
          <w:sz w:val="28"/>
          <w:szCs w:val="28"/>
          <w:lang w:val="ru-RU"/>
        </w:rPr>
        <w:lastRenderedPageBreak/>
        <w:t>пространственно-временная согласованность неоднозначна, что приводит к наиболее плотным картам глубины.</w:t>
      </w:r>
    </w:p>
    <w:p w14:paraId="7F040D28" w14:textId="2EC9FDB3" w:rsidR="00922B26" w:rsidRPr="00922B26" w:rsidRDefault="00922B26" w:rsidP="00922B26">
      <w:pPr>
        <w:spacing w:after="160" w:line="259" w:lineRule="auto"/>
        <w:rPr>
          <w:sz w:val="28"/>
          <w:szCs w:val="28"/>
          <w:lang w:val="ru-RU"/>
        </w:rPr>
      </w:pPr>
      <w:r w:rsidRPr="00922B26">
        <w:rPr>
          <w:sz w:val="28"/>
          <w:szCs w:val="28"/>
          <w:lang w:val="ru-RU"/>
        </w:rPr>
        <w:t xml:space="preserve">Хотя </w:t>
      </w:r>
      <w:proofErr w:type="spellStart"/>
      <w:r w:rsidRPr="00922B26">
        <w:rPr>
          <w:sz w:val="28"/>
          <w:szCs w:val="28"/>
          <w:lang w:val="ru-RU"/>
        </w:rPr>
        <w:t>CopNet</w:t>
      </w:r>
      <w:proofErr w:type="spellEnd"/>
      <w:r w:rsidRPr="00922B26">
        <w:rPr>
          <w:sz w:val="28"/>
          <w:szCs w:val="28"/>
          <w:lang w:val="ru-RU"/>
        </w:rPr>
        <w:t xml:space="preserve"> дает удовлетворительные результаты по плотности, он работает хуже предложенного метода с точки зрения точности глубины. Это может быть связано с тем, что </w:t>
      </w:r>
      <w:proofErr w:type="spellStart"/>
      <w:r w:rsidRPr="00922B26">
        <w:rPr>
          <w:sz w:val="28"/>
          <w:szCs w:val="28"/>
          <w:lang w:val="ru-RU"/>
        </w:rPr>
        <w:t>диспаратность</w:t>
      </w:r>
      <w:proofErr w:type="spellEnd"/>
      <w:r w:rsidRPr="00922B26">
        <w:rPr>
          <w:sz w:val="28"/>
          <w:szCs w:val="28"/>
          <w:lang w:val="ru-RU"/>
        </w:rPr>
        <w:t xml:space="preserve"> на выходе </w:t>
      </w:r>
      <w:proofErr w:type="spellStart"/>
      <w:r w:rsidRPr="00922B26">
        <w:rPr>
          <w:sz w:val="28"/>
          <w:szCs w:val="28"/>
          <w:lang w:val="ru-RU"/>
        </w:rPr>
        <w:t>CopNet</w:t>
      </w:r>
      <w:proofErr w:type="spellEnd"/>
      <w:r w:rsidRPr="00922B26">
        <w:rPr>
          <w:sz w:val="28"/>
          <w:szCs w:val="28"/>
          <w:lang w:val="ru-RU"/>
        </w:rPr>
        <w:t xml:space="preserve"> квантуется с точностью до пикселя. Кроме того, используемый относительно большой размер окрестности (предложенный создателями </w:t>
      </w:r>
      <w:r w:rsidR="002D436E">
        <w:rPr>
          <w:sz w:val="28"/>
          <w:szCs w:val="28"/>
          <w:lang w:val="ru-RU"/>
        </w:rPr>
        <w:fldChar w:fldCharType="begin"/>
      </w:r>
      <w:r w:rsidR="002D436E">
        <w:rPr>
          <w:sz w:val="28"/>
          <w:szCs w:val="28"/>
          <w:lang w:val="ru-RU"/>
        </w:rPr>
        <w:instrText xml:space="preserve"> ADDIN ZOTERO_ITEM CSL_CITATION {"citationID":"VuNqJepP","properties":{"formattedCitation":"[104]","plainCitation":"[104]","noteIndex":0},"citationItems":[{"id":165,"uris":["http://zotero.org/users/local/XvQpfN4m/items/3WQGGDNL"],"uri":["http://zotero.org/users/local/XvQpfN4m/items/3WQGGDNL"],"itemData":{"id":165,"type":"paper-conference","container-title":"2017 IEEE Conference on Computer Vision and Pattern Recognition Workshops (CVPRW)","DOI":"10.1109/CVPRW.2017.51","event":"2017 IEEE Conference on Computer Vision and Pattern Recognition Workshops (CVPRW)","event-place":"Honolulu, HI, USA","ISBN":"978-1-5386-0733-6","page":"370-377","publisher":"IEEE","publisher-place":"Honolulu, HI, USA","source":"DOI.org (Crossref)","title":"Improved Cooperative Stereo Matching for Dynamic Vision Sensors with Ground Truth Evaluation","URL":"http://ieeexplore.ieee.org/document/8014785/","author":[{"family":"Piatkowska","given":"Ewa"},{"family":"Kogler","given":"Jurgen"},{"family":"Belbachir","given":"Nabil"},{"family":"Gelautz","given":"Margrit"}],"accessed":{"date-parts":[["2021",12,29]]},"issued":{"date-parts":[["2017",7]]}}}],"schema":"https://github.com/citation-style-language/schema/raw/master/csl-citation.json"} </w:instrText>
      </w:r>
      <w:r w:rsidR="002D436E">
        <w:rPr>
          <w:sz w:val="28"/>
          <w:szCs w:val="28"/>
          <w:lang w:val="ru-RU"/>
        </w:rPr>
        <w:fldChar w:fldCharType="separate"/>
      </w:r>
      <w:r w:rsidR="002D436E" w:rsidRPr="002D436E">
        <w:rPr>
          <w:sz w:val="28"/>
          <w:lang w:val="ru-RU"/>
        </w:rPr>
        <w:t>[104]</w:t>
      </w:r>
      <w:r w:rsidR="002D436E">
        <w:rPr>
          <w:sz w:val="28"/>
          <w:szCs w:val="28"/>
          <w:lang w:val="ru-RU"/>
        </w:rPr>
        <w:fldChar w:fldCharType="end"/>
      </w:r>
      <w:r w:rsidRPr="00922B26">
        <w:rPr>
          <w:sz w:val="28"/>
          <w:szCs w:val="28"/>
          <w:lang w:val="ru-RU"/>
        </w:rPr>
        <w:t xml:space="preserve">) вносит эффект </w:t>
      </w:r>
      <w:proofErr w:type="spellStart"/>
      <w:r w:rsidRPr="00922B26">
        <w:rPr>
          <w:sz w:val="28"/>
          <w:szCs w:val="28"/>
          <w:lang w:val="ru-RU"/>
        </w:rPr>
        <w:t>пересглаживания</w:t>
      </w:r>
      <w:proofErr w:type="spellEnd"/>
      <w:r w:rsidRPr="00922B26">
        <w:rPr>
          <w:sz w:val="28"/>
          <w:szCs w:val="28"/>
          <w:lang w:val="ru-RU"/>
        </w:rPr>
        <w:t>.</w:t>
      </w:r>
    </w:p>
    <w:p w14:paraId="5979B542" w14:textId="77777777" w:rsidR="00922B26" w:rsidRPr="00922B26" w:rsidRDefault="00922B26" w:rsidP="00922B26">
      <w:pPr>
        <w:spacing w:after="160" w:line="259" w:lineRule="auto"/>
        <w:rPr>
          <w:sz w:val="28"/>
          <w:szCs w:val="28"/>
          <w:lang w:val="ru-RU"/>
        </w:rPr>
      </w:pPr>
      <w:r w:rsidRPr="00922B26">
        <w:rPr>
          <w:sz w:val="28"/>
          <w:szCs w:val="28"/>
          <w:lang w:val="ru-RU"/>
        </w:rPr>
        <w:t xml:space="preserve">Наконец, можно заметить, что предложенный метод дает лучшие результаты с точки зрения компактности и отношения сигнал/шум. Это связано с тем, что мы моделируем как (обратную) глубину, так и ее неопределенность, что обеспечивает принципиальное слияние глубины в нескольких ракурсах и отсечение ненадежных оценок. Поскольку метод </w:t>
      </w:r>
      <w:proofErr w:type="spellStart"/>
      <w:r w:rsidRPr="00922B26">
        <w:rPr>
          <w:sz w:val="28"/>
          <w:szCs w:val="28"/>
          <w:lang w:val="ru-RU"/>
        </w:rPr>
        <w:t>инкрементально</w:t>
      </w:r>
      <w:proofErr w:type="spellEnd"/>
      <w:r w:rsidRPr="00922B26">
        <w:rPr>
          <w:sz w:val="28"/>
          <w:szCs w:val="28"/>
          <w:lang w:val="ru-RU"/>
        </w:rPr>
        <w:t xml:space="preserve"> объединяет последовательные оценки глубины, плотность результирующих карт глубины остается стабильной, даже если скорость потока событий может меняться.</w:t>
      </w:r>
    </w:p>
    <w:p w14:paraId="2D2B9D63" w14:textId="467477BF" w:rsidR="00922B26" w:rsidRPr="00922B26" w:rsidRDefault="00922B26" w:rsidP="00922B26">
      <w:pPr>
        <w:spacing w:after="160" w:line="259" w:lineRule="auto"/>
        <w:rPr>
          <w:sz w:val="28"/>
          <w:szCs w:val="28"/>
          <w:lang w:val="ru-RU"/>
        </w:rPr>
      </w:pPr>
      <w:r w:rsidRPr="00922B26">
        <w:rPr>
          <w:sz w:val="28"/>
          <w:szCs w:val="28"/>
          <w:lang w:val="ru-RU"/>
        </w:rPr>
        <w:t>По количественной оценке, ошибок глубины для последовательностей рис.</w:t>
      </w:r>
      <w:r>
        <w:rPr>
          <w:sz w:val="28"/>
          <w:szCs w:val="28"/>
          <w:lang w:val="ru-RU"/>
        </w:rPr>
        <w:fldChar w:fldCharType="begin"/>
      </w:r>
      <w:r>
        <w:rPr>
          <w:sz w:val="28"/>
          <w:szCs w:val="28"/>
          <w:lang w:val="ru-RU"/>
        </w:rPr>
        <w:instrText xml:space="preserve"> REF _Ref91670365 \h </w:instrText>
      </w:r>
      <w:r>
        <w:rPr>
          <w:sz w:val="28"/>
          <w:szCs w:val="28"/>
          <w:lang w:val="ru-RU"/>
        </w:rPr>
      </w:r>
      <w:r>
        <w:rPr>
          <w:sz w:val="28"/>
          <w:szCs w:val="28"/>
          <w:lang w:val="ru-RU"/>
        </w:rPr>
        <w:fldChar w:fldCharType="separate"/>
      </w:r>
      <w:r>
        <w:rPr>
          <w:sz w:val="28"/>
          <w:szCs w:val="28"/>
          <w:lang w:val="ru-RU"/>
        </w:rPr>
        <w:t xml:space="preserve"> </w:t>
      </w:r>
      <w:r>
        <w:rPr>
          <w:noProof/>
          <w:lang w:val="ru-RU"/>
        </w:rPr>
        <w:t>8</w:t>
      </w:r>
      <w:r>
        <w:rPr>
          <w:lang w:val="ru-RU"/>
        </w:rPr>
        <w:noBreakHyphen/>
      </w:r>
      <w:r>
        <w:rPr>
          <w:noProof/>
          <w:lang w:val="ru-RU"/>
        </w:rPr>
        <w:t>5</w:t>
      </w:r>
      <w:r>
        <w:rPr>
          <w:sz w:val="28"/>
          <w:szCs w:val="28"/>
          <w:lang w:val="ru-RU"/>
        </w:rPr>
        <w:fldChar w:fldCharType="end"/>
      </w:r>
      <w:r w:rsidRPr="00922B26">
        <w:rPr>
          <w:sz w:val="28"/>
          <w:szCs w:val="28"/>
          <w:lang w:val="ru-RU"/>
        </w:rPr>
        <w:t xml:space="preserve">, где доступна истинная глубина (полученная с помощью </w:t>
      </w:r>
      <w:proofErr w:type="spellStart"/>
      <w:r w:rsidRPr="00922B26">
        <w:rPr>
          <w:sz w:val="28"/>
          <w:szCs w:val="28"/>
          <w:lang w:val="ru-RU"/>
        </w:rPr>
        <w:t>LiDAR</w:t>
      </w:r>
      <w:proofErr w:type="spellEnd"/>
      <w:r w:rsidRPr="00922B26">
        <w:rPr>
          <w:sz w:val="28"/>
          <w:szCs w:val="28"/>
          <w:lang w:val="ru-RU"/>
        </w:rPr>
        <w:t xml:space="preserve"> </w:t>
      </w:r>
      <w:r w:rsidR="002D436E">
        <w:rPr>
          <w:sz w:val="28"/>
          <w:szCs w:val="28"/>
          <w:lang w:val="ru-RU"/>
        </w:rPr>
        <w:fldChar w:fldCharType="begin"/>
      </w:r>
      <w:r w:rsidR="00D94567">
        <w:rPr>
          <w:sz w:val="28"/>
          <w:szCs w:val="28"/>
          <w:lang w:val="ru-RU"/>
        </w:rPr>
        <w:instrText xml:space="preserve"> ADDIN ZOTERO_ITEM CSL_CITATION {"citationID":"6PX6pfo7","properties":{"formattedCitation":"[100]","plainCitation":"[100]","noteIndex":0},"citationItems":[{"id":160,"uris":["http://zotero.org/users/local/XvQpfN4m/items/SUJVUR5W"],"uri":["http://zotero.org/users/local/XvQpfN4m/items/SUJVUR5W"],"itemData":{"id":160,"type":"article-journal","container-title":"IEEE Robotics and Automation Letters","DOI":"10.1109/LRA.2018.2800793","ISSN":"2377-3766, 2377-3774","issue":"3","journalAbbreviation":"IEEE Robot. Autom. Lett.","page":"2032-2039","source":"DOI.org (Crossref)","title":"The Multivehicle Stereo Event Camera Dataset: An Event Camera Dataset for 3D Perception","title-short":"The Multivehicle Stereo Event Camera Dataset","volume":"3","author":[{"family":"Zhu","given":"Alex Zihao"},{"family":"Thakur","given":"Dinesh"},{"family":"Ozaslan","given":"Tolga"},{"family":"Pfrommer","given":"Bernd"},{"family":"Kumar","given":"Vijay"},{"family":"Daniilidis","given":"Kostas"}],"issued":{"date-parts":[["2018",7]]}}}],"schema":"https://github.com/citation-style-language/schema/raw/master/csl-citation.json"} </w:instrText>
      </w:r>
      <w:r w:rsidR="002D436E">
        <w:rPr>
          <w:sz w:val="28"/>
          <w:szCs w:val="28"/>
          <w:lang w:val="ru-RU"/>
        </w:rPr>
        <w:fldChar w:fldCharType="separate"/>
      </w:r>
      <w:r w:rsidR="00D94567" w:rsidRPr="00D94567">
        <w:rPr>
          <w:sz w:val="28"/>
          <w:lang w:val="ru-RU"/>
        </w:rPr>
        <w:t>[100]</w:t>
      </w:r>
      <w:r w:rsidR="002D436E">
        <w:rPr>
          <w:sz w:val="28"/>
          <w:szCs w:val="28"/>
          <w:lang w:val="ru-RU"/>
        </w:rPr>
        <w:fldChar w:fldCharType="end"/>
      </w:r>
      <w:r w:rsidRPr="00922B26">
        <w:rPr>
          <w:sz w:val="28"/>
          <w:szCs w:val="28"/>
          <w:lang w:val="ru-RU"/>
        </w:rPr>
        <w:t>), рассмотренный метод превосходит базовые методы по всем критериям: среднее значение, медиана и относительная ошибка (относительно диапазона глубин).</w:t>
      </w:r>
    </w:p>
    <w:p w14:paraId="7D41B4D4" w14:textId="283011B1" w:rsidR="00922B26" w:rsidRPr="00922B26" w:rsidRDefault="00922B26" w:rsidP="00922B26">
      <w:pPr>
        <w:spacing w:after="160" w:line="259" w:lineRule="auto"/>
        <w:rPr>
          <w:sz w:val="28"/>
          <w:szCs w:val="28"/>
          <w:lang w:val="ru-RU"/>
        </w:rPr>
      </w:pPr>
      <w:r w:rsidRPr="00922B26">
        <w:rPr>
          <w:sz w:val="28"/>
          <w:szCs w:val="28"/>
          <w:lang w:val="ru-RU"/>
        </w:rPr>
        <w:t>Оценка производительности полной системы VO выполнена на шести последовательностях с истинными траекториями,</w:t>
      </w:r>
      <w:r w:rsidR="00D94567">
        <w:rPr>
          <w:sz w:val="28"/>
          <w:szCs w:val="28"/>
          <w:lang w:val="ru-RU"/>
        </w:rPr>
        <w:t xml:space="preserve"> рассмотренный</w:t>
      </w:r>
      <w:r w:rsidRPr="00922B26">
        <w:rPr>
          <w:sz w:val="28"/>
          <w:szCs w:val="28"/>
          <w:lang w:val="ru-RU"/>
        </w:rPr>
        <w:t xml:space="preserve"> </w:t>
      </w:r>
      <w:r w:rsidR="00D94567">
        <w:rPr>
          <w:sz w:val="28"/>
          <w:szCs w:val="28"/>
        </w:rPr>
        <w:t>EB</w:t>
      </w:r>
      <w:r w:rsidR="00D94567" w:rsidRPr="002D436E">
        <w:rPr>
          <w:sz w:val="28"/>
          <w:szCs w:val="28"/>
          <w:lang w:val="ru-RU"/>
        </w:rPr>
        <w:t>-</w:t>
      </w:r>
      <w:r w:rsidR="00D94567">
        <w:rPr>
          <w:sz w:val="28"/>
          <w:szCs w:val="28"/>
        </w:rPr>
        <w:t>SVO</w:t>
      </w:r>
      <w:r w:rsidR="00D94567">
        <w:rPr>
          <w:sz w:val="28"/>
          <w:szCs w:val="28"/>
        </w:rPr>
        <w:fldChar w:fldCharType="begin"/>
      </w:r>
      <w:r w:rsidR="00D94567">
        <w:rPr>
          <w:sz w:val="28"/>
          <w:szCs w:val="28"/>
          <w:lang w:val="ru-RU"/>
        </w:rPr>
        <w:instrText xml:space="preserve"> ADDIN ZOTERO_ITEM CSL_CITATION {"citationID":"HJHNaVGs","properties":{"formattedCitation":"[54]","plainCitation":"[54]","noteIndex":0},"citationItems":[{"id":250,"uris":["http://zotero.org/users/local/XvQpfN4m/items/73MMDCLK"],"uri":["http://zotero.org/users/local/XvQpfN4m/items/73MMDCLK"],"itemData":{"id":250,"type":"book","title":"Event-based Stereo Visual Odometry","author":[{"family":"Zhou","given":"Yi"},{"family":"Gallego","given":"Guillermo"},{"family":"Shen","given":"Shaojie"}],"issued":{"date-parts":[["2020",7,30]]}}}],"schema":"https://github.com/citation-style-language/schema/raw/master/csl-citation.json"} </w:instrText>
      </w:r>
      <w:r w:rsidR="00D94567">
        <w:rPr>
          <w:sz w:val="28"/>
          <w:szCs w:val="28"/>
        </w:rPr>
        <w:fldChar w:fldCharType="separate"/>
      </w:r>
      <w:r w:rsidR="00D94567" w:rsidRPr="002D436E">
        <w:rPr>
          <w:sz w:val="28"/>
          <w:lang w:val="ru-RU"/>
        </w:rPr>
        <w:t>[54]</w:t>
      </w:r>
      <w:r w:rsidR="00D94567">
        <w:rPr>
          <w:sz w:val="28"/>
          <w:szCs w:val="28"/>
        </w:rPr>
        <w:fldChar w:fldCharType="end"/>
      </w:r>
      <w:r w:rsidR="00D94567" w:rsidRPr="00D94567">
        <w:rPr>
          <w:sz w:val="28"/>
          <w:szCs w:val="28"/>
          <w:lang w:val="ru-RU"/>
        </w:rPr>
        <w:t xml:space="preserve"> </w:t>
      </w:r>
      <w:r w:rsidRPr="00922B26">
        <w:rPr>
          <w:sz w:val="28"/>
          <w:szCs w:val="28"/>
          <w:lang w:val="ru-RU"/>
        </w:rPr>
        <w:t xml:space="preserve">превосходит базовое решение на основе событий во всех последовательностях. Чтобы сравнение с ORB-SLAM2 было справедливым, глобальная корректировка </w:t>
      </w:r>
      <w:r w:rsidR="00D94567">
        <w:rPr>
          <w:sz w:val="28"/>
          <w:szCs w:val="28"/>
          <w:lang w:val="ru-RU"/>
        </w:rPr>
        <w:t>связности графа</w:t>
      </w:r>
      <w:r w:rsidRPr="00922B26">
        <w:rPr>
          <w:sz w:val="28"/>
          <w:szCs w:val="28"/>
          <w:lang w:val="ru-RU"/>
        </w:rPr>
        <w:t xml:space="preserve"> (BA) была отключена; тем не менее, результаты с включенной глобальной BA также представлены в таблицах для справки. </w:t>
      </w:r>
      <w:r w:rsidR="00D94567">
        <w:rPr>
          <w:sz w:val="28"/>
          <w:szCs w:val="28"/>
        </w:rPr>
        <w:t>EB</w:t>
      </w:r>
      <w:r w:rsidR="00D94567" w:rsidRPr="002D436E">
        <w:rPr>
          <w:sz w:val="28"/>
          <w:szCs w:val="28"/>
          <w:lang w:val="ru-RU"/>
        </w:rPr>
        <w:t>-</w:t>
      </w:r>
      <w:r w:rsidR="00D94567">
        <w:rPr>
          <w:sz w:val="28"/>
          <w:szCs w:val="28"/>
        </w:rPr>
        <w:t>SVO</w:t>
      </w:r>
      <w:r w:rsidR="00D94567">
        <w:rPr>
          <w:sz w:val="28"/>
          <w:szCs w:val="28"/>
        </w:rPr>
        <w:fldChar w:fldCharType="begin"/>
      </w:r>
      <w:r w:rsidR="00D94567">
        <w:rPr>
          <w:sz w:val="28"/>
          <w:szCs w:val="28"/>
          <w:lang w:val="ru-RU"/>
        </w:rPr>
        <w:instrText xml:space="preserve"> ADDIN ZOTERO_ITEM CSL_CITATION {"citationID":"HBOcLI3F","properties":{"formattedCitation":"[54]","plainCitation":"[54]","noteIndex":0},"citationItems":[{"id":250,"uris":["http://zotero.org/users/local/XvQpfN4m/items/73MMDCLK"],"uri":["http://zotero.org/users/local/XvQpfN4m/items/73MMDCLK"],"itemData":{"id":250,"type":"book","title":"Event-based Stereo Visual Odometry","author":[{"family":"Zhou","given":"Yi"},{"family":"Gallego","given":"Guillermo"},{"family":"Shen","given":"Shaojie"}],"issued":{"date-parts":[["2020",7,30]]}}}],"schema":"https://github.com/citation-style-language/schema/raw/master/csl-citation.json"} </w:instrText>
      </w:r>
      <w:r w:rsidR="00D94567">
        <w:rPr>
          <w:sz w:val="28"/>
          <w:szCs w:val="28"/>
        </w:rPr>
        <w:fldChar w:fldCharType="separate"/>
      </w:r>
      <w:r w:rsidR="00D94567" w:rsidRPr="002D436E">
        <w:rPr>
          <w:sz w:val="28"/>
          <w:lang w:val="ru-RU"/>
        </w:rPr>
        <w:t>[54]</w:t>
      </w:r>
      <w:r w:rsidR="00D94567">
        <w:rPr>
          <w:sz w:val="28"/>
          <w:szCs w:val="28"/>
        </w:rPr>
        <w:fldChar w:fldCharType="end"/>
      </w:r>
      <w:r w:rsidRPr="00922B26">
        <w:rPr>
          <w:sz w:val="28"/>
          <w:szCs w:val="28"/>
          <w:lang w:val="ru-RU"/>
        </w:rPr>
        <w:t xml:space="preserve"> немного менее точна, чем ORB-SLAM2 на наборе данных </w:t>
      </w:r>
      <w:proofErr w:type="spellStart"/>
      <w:r w:rsidRPr="00922B26">
        <w:rPr>
          <w:sz w:val="28"/>
          <w:szCs w:val="28"/>
          <w:lang w:val="ru-RU"/>
        </w:rPr>
        <w:t>rpg</w:t>
      </w:r>
      <w:proofErr w:type="spellEnd"/>
      <w:r w:rsidRPr="00922B26">
        <w:rPr>
          <w:sz w:val="28"/>
          <w:szCs w:val="28"/>
          <w:lang w:val="ru-RU"/>
        </w:rPr>
        <w:t xml:space="preserve">, но при этом показывает лучшую производительность на наборе данных </w:t>
      </w:r>
      <w:proofErr w:type="spellStart"/>
      <w:r w:rsidRPr="00922B26">
        <w:rPr>
          <w:sz w:val="28"/>
          <w:szCs w:val="28"/>
          <w:lang w:val="ru-RU"/>
        </w:rPr>
        <w:t>upenn_indoor_flying</w:t>
      </w:r>
      <w:proofErr w:type="spellEnd"/>
      <w:r w:rsidRPr="00922B26">
        <w:rPr>
          <w:sz w:val="28"/>
          <w:szCs w:val="28"/>
          <w:lang w:val="ru-RU"/>
        </w:rPr>
        <w:t xml:space="preserve">. Это связано с эффектом мерцания в наборе данных </w:t>
      </w:r>
      <w:proofErr w:type="spellStart"/>
      <w:r w:rsidRPr="00922B26">
        <w:rPr>
          <w:sz w:val="28"/>
          <w:szCs w:val="28"/>
          <w:lang w:val="ru-RU"/>
        </w:rPr>
        <w:t>rpg</w:t>
      </w:r>
      <w:proofErr w:type="spellEnd"/>
      <w:r w:rsidRPr="00922B26">
        <w:rPr>
          <w:sz w:val="28"/>
          <w:szCs w:val="28"/>
          <w:lang w:val="ru-RU"/>
        </w:rPr>
        <w:t>, вызванным системой захвата движения, который немного ухудшает производительность нашего метода, но не проявляется на полутоновых кадрах, используемых ORB-SLAM2.</w:t>
      </w:r>
    </w:p>
    <w:p w14:paraId="5CC32F5C" w14:textId="77777777" w:rsidR="00922B26" w:rsidRPr="00922B26" w:rsidRDefault="00922B26" w:rsidP="00922B26">
      <w:pPr>
        <w:spacing w:after="160" w:line="259" w:lineRule="auto"/>
        <w:rPr>
          <w:sz w:val="28"/>
          <w:szCs w:val="28"/>
          <w:lang w:val="ru-RU"/>
        </w:rPr>
      </w:pPr>
      <w:r w:rsidRPr="00922B26">
        <w:rPr>
          <w:sz w:val="28"/>
          <w:szCs w:val="28"/>
          <w:lang w:val="ru-RU"/>
        </w:rPr>
        <w:t>Сравнение траекторий, полученных методами, основанными на событиях, представлено на рис.</w:t>
      </w:r>
      <w:r>
        <w:rPr>
          <w:sz w:val="28"/>
          <w:szCs w:val="28"/>
          <w:lang w:val="ru-RU"/>
        </w:rPr>
        <w:fldChar w:fldCharType="begin"/>
      </w:r>
      <w:r>
        <w:rPr>
          <w:sz w:val="28"/>
          <w:szCs w:val="28"/>
          <w:lang w:val="ru-RU"/>
        </w:rPr>
        <w:instrText xml:space="preserve"> REF _Ref91670202 \h </w:instrText>
      </w:r>
      <w:r>
        <w:rPr>
          <w:sz w:val="28"/>
          <w:szCs w:val="28"/>
          <w:lang w:val="ru-RU"/>
        </w:rPr>
      </w:r>
      <w:r>
        <w:rPr>
          <w:sz w:val="28"/>
          <w:szCs w:val="28"/>
          <w:lang w:val="ru-RU"/>
        </w:rPr>
        <w:fldChar w:fldCharType="separate"/>
      </w:r>
      <w:r w:rsidRPr="00922B26">
        <w:rPr>
          <w:lang w:val="ru-RU"/>
        </w:rPr>
        <w:t xml:space="preserve"> </w:t>
      </w:r>
      <w:r w:rsidRPr="00922B26">
        <w:rPr>
          <w:noProof/>
          <w:lang w:val="ru-RU"/>
        </w:rPr>
        <w:t>8</w:t>
      </w:r>
      <w:r w:rsidRPr="00922B26">
        <w:rPr>
          <w:lang w:val="ru-RU"/>
        </w:rPr>
        <w:noBreakHyphen/>
      </w:r>
      <w:r w:rsidRPr="00922B26">
        <w:rPr>
          <w:noProof/>
          <w:lang w:val="ru-RU"/>
        </w:rPr>
        <w:t>4</w:t>
      </w:r>
      <w:r>
        <w:rPr>
          <w:sz w:val="28"/>
          <w:szCs w:val="28"/>
          <w:lang w:val="ru-RU"/>
        </w:rPr>
        <w:fldChar w:fldCharType="end"/>
      </w:r>
      <w:r w:rsidRPr="00922B26">
        <w:rPr>
          <w:sz w:val="28"/>
          <w:szCs w:val="28"/>
          <w:lang w:val="ru-RU"/>
        </w:rPr>
        <w:t xml:space="preserve">. Наш метод значительно превосходит базовый метод SGM+ICP, основанный на событиях. Оценка полной системы VO с помощью рис. </w:t>
      </w:r>
      <w:r w:rsidR="00AF6891">
        <w:rPr>
          <w:sz w:val="28"/>
          <w:szCs w:val="28"/>
          <w:lang w:val="ru-RU"/>
        </w:rPr>
        <w:fldChar w:fldCharType="begin"/>
      </w:r>
      <w:r w:rsidR="00AF6891">
        <w:rPr>
          <w:sz w:val="28"/>
          <w:szCs w:val="28"/>
          <w:lang w:val="ru-RU"/>
        </w:rPr>
        <w:instrText xml:space="preserve"> REF _Ref91670960 \h </w:instrText>
      </w:r>
      <w:r w:rsidR="00AF6891">
        <w:rPr>
          <w:sz w:val="28"/>
          <w:szCs w:val="28"/>
          <w:lang w:val="ru-RU"/>
        </w:rPr>
      </w:r>
      <w:r w:rsidR="00AF6891">
        <w:rPr>
          <w:sz w:val="28"/>
          <w:szCs w:val="28"/>
          <w:lang w:val="ru-RU"/>
        </w:rPr>
        <w:fldChar w:fldCharType="separate"/>
      </w:r>
      <w:r w:rsidR="00AF6891">
        <w:rPr>
          <w:noProof/>
          <w:lang w:val="ru-RU"/>
        </w:rPr>
        <w:t>0</w:t>
      </w:r>
      <w:r w:rsidR="00AF6891">
        <w:rPr>
          <w:lang w:val="ru-RU"/>
        </w:rPr>
        <w:noBreakHyphen/>
      </w:r>
      <w:r w:rsidR="00AF6891">
        <w:rPr>
          <w:noProof/>
          <w:lang w:val="ru-RU"/>
        </w:rPr>
        <w:t>3</w:t>
      </w:r>
      <w:r w:rsidR="00AF6891">
        <w:rPr>
          <w:sz w:val="28"/>
          <w:szCs w:val="28"/>
          <w:lang w:val="ru-RU"/>
        </w:rPr>
        <w:fldChar w:fldCharType="end"/>
      </w:r>
      <w:r w:rsidR="00AF6891">
        <w:rPr>
          <w:sz w:val="28"/>
          <w:szCs w:val="28"/>
          <w:lang w:val="ru-RU"/>
        </w:rPr>
        <w:t xml:space="preserve"> </w:t>
      </w:r>
      <w:r w:rsidRPr="00922B26">
        <w:rPr>
          <w:sz w:val="28"/>
          <w:szCs w:val="28"/>
          <w:lang w:val="ru-RU"/>
        </w:rPr>
        <w:t xml:space="preserve">оценивает, остаются ли отображение и отслеживание согласованными друг с другом. Это требует, чтобы модуль отображения был устойчив к ошибкам, вызванным модулем отслеживания, и наоборот. Наша </w:t>
      </w:r>
      <w:r w:rsidRPr="00922B26">
        <w:rPr>
          <w:sz w:val="28"/>
          <w:szCs w:val="28"/>
          <w:lang w:val="ru-RU"/>
        </w:rPr>
        <w:lastRenderedPageBreak/>
        <w:t xml:space="preserve">система отлично справляется с этой задачей. В результате вышеупомянутых явлений мерцания в наборах данных </w:t>
      </w:r>
      <w:proofErr w:type="spellStart"/>
      <w:r w:rsidRPr="00922B26">
        <w:rPr>
          <w:sz w:val="28"/>
          <w:szCs w:val="28"/>
          <w:lang w:val="ru-RU"/>
        </w:rPr>
        <w:t>rpg</w:t>
      </w:r>
      <w:proofErr w:type="spellEnd"/>
      <w:r w:rsidRPr="00922B26">
        <w:rPr>
          <w:sz w:val="28"/>
          <w:szCs w:val="28"/>
          <w:lang w:val="ru-RU"/>
        </w:rPr>
        <w:t xml:space="preserve"> пространственно-временная согласованность между </w:t>
      </w:r>
      <w:proofErr w:type="spellStart"/>
      <w:r w:rsidRPr="00922B26">
        <w:rPr>
          <w:sz w:val="28"/>
          <w:szCs w:val="28"/>
          <w:lang w:val="ru-RU"/>
        </w:rPr>
        <w:t>стереокартами</w:t>
      </w:r>
      <w:proofErr w:type="spellEnd"/>
      <w:r w:rsidRPr="00922B26">
        <w:rPr>
          <w:sz w:val="28"/>
          <w:szCs w:val="28"/>
          <w:lang w:val="ru-RU"/>
        </w:rPr>
        <w:t xml:space="preserve"> "время-поверхность" может не всегда сохраняться. Мы обнаружили, что наша система устойчиво работает в этом сложном сценарии, если это не происходит во время инициализации. Читатели могут получить лучшее представление о феномене мерцания, посмотрев сопровождающее видео.</w:t>
      </w:r>
    </w:p>
    <w:p w14:paraId="46FCD07C" w14:textId="77777777" w:rsidR="00AF6891" w:rsidRDefault="00922B26" w:rsidP="00922B26">
      <w:pPr>
        <w:spacing w:after="160" w:line="259" w:lineRule="auto"/>
        <w:rPr>
          <w:sz w:val="28"/>
          <w:szCs w:val="28"/>
          <w:lang w:val="ru-RU"/>
        </w:rPr>
      </w:pPr>
      <w:r>
        <w:rPr>
          <w:noProof/>
        </w:rPr>
        <w:lastRenderedPageBreak/>
        <mc:AlternateContent>
          <mc:Choice Requires="wps">
            <w:drawing>
              <wp:anchor distT="0" distB="0" distL="114300" distR="114300" simplePos="0" relativeHeight="251699200" behindDoc="0" locked="0" layoutInCell="1" allowOverlap="1" wp14:anchorId="62EB11E2" wp14:editId="6F19F51F">
                <wp:simplePos x="0" y="0"/>
                <wp:positionH relativeFrom="margin">
                  <wp:align>right</wp:align>
                </wp:positionH>
                <wp:positionV relativeFrom="paragraph">
                  <wp:posOffset>6111240</wp:posOffset>
                </wp:positionV>
                <wp:extent cx="5934075" cy="635"/>
                <wp:effectExtent l="0" t="0" r="9525" b="3810"/>
                <wp:wrapTopAndBottom/>
                <wp:docPr id="404" name="Надпись 404"/>
                <wp:cNvGraphicFramePr/>
                <a:graphic xmlns:a="http://schemas.openxmlformats.org/drawingml/2006/main">
                  <a:graphicData uri="http://schemas.microsoft.com/office/word/2010/wordprocessingShape">
                    <wps:wsp>
                      <wps:cNvSpPr txBox="1"/>
                      <wps:spPr>
                        <a:xfrm>
                          <a:off x="0" y="0"/>
                          <a:ext cx="5934075" cy="635"/>
                        </a:xfrm>
                        <a:prstGeom prst="rect">
                          <a:avLst/>
                        </a:prstGeom>
                        <a:solidFill>
                          <a:prstClr val="white"/>
                        </a:solidFill>
                        <a:ln>
                          <a:noFill/>
                        </a:ln>
                      </wps:spPr>
                      <wps:txbx>
                        <w:txbxContent>
                          <w:p w14:paraId="733FE583" w14:textId="00273203" w:rsidR="00922B26" w:rsidRPr="00922B26" w:rsidRDefault="00922B26" w:rsidP="00922B26">
                            <w:pPr>
                              <w:pStyle w:val="af"/>
                              <w:rPr>
                                <w:rFonts w:eastAsia="Times New Roman" w:cs="Times New Roman"/>
                                <w:sz w:val="28"/>
                                <w:szCs w:val="28"/>
                                <w:lang w:val="ru-RU" w:eastAsia="en-US"/>
                              </w:rPr>
                            </w:pPr>
                            <w:bookmarkStart w:id="91" w:name="_Ref91670202"/>
                            <w:r w:rsidRPr="00922B26">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0</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3</w:t>
                            </w:r>
                            <w:r w:rsidR="00AF6891">
                              <w:rPr>
                                <w:lang w:val="ru-RU"/>
                              </w:rPr>
                              <w:fldChar w:fldCharType="end"/>
                            </w:r>
                            <w:bookmarkEnd w:id="91"/>
                            <w:r>
                              <w:rPr>
                                <w:lang w:val="ru-RU"/>
                              </w:rPr>
                              <w:t xml:space="preserve"> </w:t>
                            </w:r>
                            <w:r w:rsidRPr="00B7499F">
                              <w:rPr>
                                <w:lang w:val="ru-RU"/>
                              </w:rPr>
                              <w:t xml:space="preserve">Отслеживание - графики </w:t>
                            </w:r>
                            <w:proofErr w:type="spellStart"/>
                            <w:r w:rsidRPr="00B7499F">
                              <w:rPr>
                                <w:lang w:val="ru-RU"/>
                              </w:rPr>
                              <w:t>DoF</w:t>
                            </w:r>
                            <w:proofErr w:type="spellEnd"/>
                            <w:r w:rsidRPr="00B7499F">
                              <w:rPr>
                                <w:lang w:val="ru-RU"/>
                              </w:rPr>
                              <w:t>. Сравнение двух методов отслеживания с истинной траекторией камеры, предоставленной системой захвата движения</w:t>
                            </w:r>
                            <w:r w:rsidR="00AF6891">
                              <w:rPr>
                                <w:lang w:val="ru-RU"/>
                              </w:rPr>
                              <w:t xml:space="preserve"> </w:t>
                            </w:r>
                            <w:r w:rsidR="00AF6891" w:rsidRPr="00AF6891">
                              <w:rPr>
                                <w:lang w:val="ru-RU"/>
                              </w:rPr>
                              <w:t xml:space="preserve">Столбцы 1-3 показывают трансляционные степени свободы (в метрах). Последний столбец показывает вращательную ошибку в терминах геодезического расстояния в SO(3) (угол относительного вращения между истинным и расчетным вращением). Каждая строка соответствует отдельной последовательности: </w:t>
                            </w:r>
                            <w:proofErr w:type="spellStart"/>
                            <w:r w:rsidR="00AF6891" w:rsidRPr="00AF6891">
                              <w:rPr>
                                <w:lang w:val="ru-RU"/>
                              </w:rPr>
                              <w:t>rpg_bin</w:t>
                            </w:r>
                            <w:proofErr w:type="spellEnd"/>
                            <w:r w:rsidR="00AF6891" w:rsidRPr="00AF6891">
                              <w:rPr>
                                <w:lang w:val="ru-RU"/>
                              </w:rPr>
                              <w:t xml:space="preserve">, </w:t>
                            </w:r>
                            <w:proofErr w:type="spellStart"/>
                            <w:r w:rsidR="00AF6891" w:rsidRPr="00AF6891">
                              <w:rPr>
                                <w:lang w:val="ru-RU"/>
                              </w:rPr>
                              <w:t>rpg_box</w:t>
                            </w:r>
                            <w:proofErr w:type="spellEnd"/>
                            <w:r w:rsidR="00AF6891" w:rsidRPr="00AF6891">
                              <w:rPr>
                                <w:lang w:val="ru-RU"/>
                              </w:rPr>
                              <w:t xml:space="preserve">, </w:t>
                            </w:r>
                            <w:proofErr w:type="spellStart"/>
                            <w:r w:rsidR="00AF6891" w:rsidRPr="00AF6891">
                              <w:rPr>
                                <w:lang w:val="ru-RU"/>
                              </w:rPr>
                              <w:t>rpg_desk</w:t>
                            </w:r>
                            <w:proofErr w:type="spellEnd"/>
                            <w:r w:rsidR="00AF6891" w:rsidRPr="00AF6891">
                              <w:rPr>
                                <w:lang w:val="ru-RU"/>
                              </w:rPr>
                              <w:t xml:space="preserve">, </w:t>
                            </w:r>
                            <w:proofErr w:type="spellStart"/>
                            <w:r w:rsidR="00AF6891" w:rsidRPr="00AF6891">
                              <w:rPr>
                                <w:lang w:val="ru-RU"/>
                              </w:rPr>
                              <w:t>rpg_monitor</w:t>
                            </w:r>
                            <w:proofErr w:type="spellEnd"/>
                            <w:r w:rsidR="00AF6891" w:rsidRPr="00AF6891">
                              <w:rPr>
                                <w:lang w:val="ru-RU"/>
                              </w:rPr>
                              <w:t>, upenn_flying1 и upenn_flying3, соответственно. Красным цветом изображена грунтовая истина, синим - метод "SGM+ICP", зеленым  - наш метод. На графиках ошибок "грунтовая истина" соответствует эталону, т.е. нулю.</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62EB11E2" id="_x0000_t202" coordsize="21600,21600" o:spt="202" path="m,l,21600r21600,l21600,xe">
                <v:stroke joinstyle="miter"/>
                <v:path gradientshapeok="t" o:connecttype="rect"/>
              </v:shapetype>
              <v:shape id="Надпись 404" o:spid="_x0000_s1026" type="#_x0000_t202" style="position:absolute;margin-left:416.05pt;margin-top:481.2pt;width:467.25pt;height:.05pt;z-index:25169920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" stroked="f">
                <v:textbox style="mso-fit-shape-to-text:t" inset="0,0,0,0">
                  <w:txbxContent>
                    <w:p w14:paraId="733FE583" w14:textId="00273203" w:rsidR="00922B26" w:rsidRPr="00922B26" w:rsidRDefault="00922B26" w:rsidP="00922B26">
                      <w:pPr>
                        <w:pStyle w:val="af"/>
                        <w:rPr>
                          <w:rFonts w:eastAsia="Times New Roman" w:cs="Times New Roman"/>
                          <w:sz w:val="28"/>
                          <w:szCs w:val="28"/>
                          <w:lang w:val="ru-RU" w:eastAsia="en-US"/>
                        </w:rPr>
                      </w:pPr>
                      <w:bookmarkStart w:id="92" w:name="_Ref91670202"/>
                      <w:r w:rsidRPr="00922B26">
                        <w:rPr>
                          <w:lang w:val="ru-RU"/>
                        </w:rPr>
                        <w:t xml:space="preserve">Рисунок </w:t>
                      </w:r>
                      <w:r w:rsidR="00AF6891">
                        <w:rPr>
                          <w:lang w:val="ru-RU"/>
                        </w:rPr>
                        <w:fldChar w:fldCharType="begin"/>
                      </w:r>
                      <w:r w:rsidR="00AF6891">
                        <w:rPr>
                          <w:lang w:val="ru-RU"/>
                        </w:rPr>
                        <w:instrText xml:space="preserve"> STYLEREF 1 \s </w:instrText>
                      </w:r>
                      <w:r w:rsidR="00AF6891">
                        <w:rPr>
                          <w:lang w:val="ru-RU"/>
                        </w:rPr>
                        <w:fldChar w:fldCharType="separate"/>
                      </w:r>
                      <w:r w:rsidR="00AF6891">
                        <w:rPr>
                          <w:noProof/>
                          <w:lang w:val="ru-RU"/>
                        </w:rPr>
                        <w:t>0</w:t>
                      </w:r>
                      <w:r w:rsidR="00AF6891">
                        <w:rPr>
                          <w:lang w:val="ru-RU"/>
                        </w:rPr>
                        <w:fldChar w:fldCharType="end"/>
                      </w:r>
                      <w:r w:rsidR="00AF6891">
                        <w:rPr>
                          <w:lang w:val="ru-RU"/>
                        </w:rPr>
                        <w:noBreakHyphen/>
                      </w:r>
                      <w:r w:rsidR="00AF6891">
                        <w:rPr>
                          <w:lang w:val="ru-RU"/>
                        </w:rPr>
                        <w:fldChar w:fldCharType="begin"/>
                      </w:r>
                      <w:r w:rsidR="00AF6891">
                        <w:rPr>
                          <w:lang w:val="ru-RU"/>
                        </w:rPr>
                        <w:instrText xml:space="preserve"> SEQ Рисунок \* ARABIC \s 1 </w:instrText>
                      </w:r>
                      <w:r w:rsidR="00AF6891">
                        <w:rPr>
                          <w:lang w:val="ru-RU"/>
                        </w:rPr>
                        <w:fldChar w:fldCharType="separate"/>
                      </w:r>
                      <w:r w:rsidR="00AF6891">
                        <w:rPr>
                          <w:noProof/>
                          <w:lang w:val="ru-RU"/>
                        </w:rPr>
                        <w:t>3</w:t>
                      </w:r>
                      <w:r w:rsidR="00AF6891">
                        <w:rPr>
                          <w:lang w:val="ru-RU"/>
                        </w:rPr>
                        <w:fldChar w:fldCharType="end"/>
                      </w:r>
                      <w:bookmarkEnd w:id="92"/>
                      <w:r>
                        <w:rPr>
                          <w:lang w:val="ru-RU"/>
                        </w:rPr>
                        <w:t xml:space="preserve"> </w:t>
                      </w:r>
                      <w:r w:rsidRPr="00B7499F">
                        <w:rPr>
                          <w:lang w:val="ru-RU"/>
                        </w:rPr>
                        <w:t xml:space="preserve">Отслеживание - графики </w:t>
                      </w:r>
                      <w:proofErr w:type="spellStart"/>
                      <w:r w:rsidRPr="00B7499F">
                        <w:rPr>
                          <w:lang w:val="ru-RU"/>
                        </w:rPr>
                        <w:t>DoF</w:t>
                      </w:r>
                      <w:proofErr w:type="spellEnd"/>
                      <w:r w:rsidRPr="00B7499F">
                        <w:rPr>
                          <w:lang w:val="ru-RU"/>
                        </w:rPr>
                        <w:t>. Сравнение двух методов отслеживания с истинной траекторией камеры, предоставленной системой захвата движения</w:t>
                      </w:r>
                      <w:r w:rsidR="00AF6891">
                        <w:rPr>
                          <w:lang w:val="ru-RU"/>
                        </w:rPr>
                        <w:t xml:space="preserve"> </w:t>
                      </w:r>
                      <w:r w:rsidR="00AF6891" w:rsidRPr="00AF6891">
                        <w:rPr>
                          <w:lang w:val="ru-RU"/>
                        </w:rPr>
                        <w:t xml:space="preserve">Столбцы 1-3 показывают трансляционные степени свободы (в метрах). Последний столбец показывает вращательную ошибку в терминах геодезического расстояния в SO(3) (угол относительного вращения между истинным и расчетным вращением). Каждая строка соответствует отдельной последовательности: </w:t>
                      </w:r>
                      <w:proofErr w:type="spellStart"/>
                      <w:r w:rsidR="00AF6891" w:rsidRPr="00AF6891">
                        <w:rPr>
                          <w:lang w:val="ru-RU"/>
                        </w:rPr>
                        <w:t>rpg_bin</w:t>
                      </w:r>
                      <w:proofErr w:type="spellEnd"/>
                      <w:r w:rsidR="00AF6891" w:rsidRPr="00AF6891">
                        <w:rPr>
                          <w:lang w:val="ru-RU"/>
                        </w:rPr>
                        <w:t xml:space="preserve">, </w:t>
                      </w:r>
                      <w:proofErr w:type="spellStart"/>
                      <w:r w:rsidR="00AF6891" w:rsidRPr="00AF6891">
                        <w:rPr>
                          <w:lang w:val="ru-RU"/>
                        </w:rPr>
                        <w:t>rpg_box</w:t>
                      </w:r>
                      <w:proofErr w:type="spellEnd"/>
                      <w:r w:rsidR="00AF6891" w:rsidRPr="00AF6891">
                        <w:rPr>
                          <w:lang w:val="ru-RU"/>
                        </w:rPr>
                        <w:t xml:space="preserve">, </w:t>
                      </w:r>
                      <w:proofErr w:type="spellStart"/>
                      <w:r w:rsidR="00AF6891" w:rsidRPr="00AF6891">
                        <w:rPr>
                          <w:lang w:val="ru-RU"/>
                        </w:rPr>
                        <w:t>rpg_desk</w:t>
                      </w:r>
                      <w:proofErr w:type="spellEnd"/>
                      <w:r w:rsidR="00AF6891" w:rsidRPr="00AF6891">
                        <w:rPr>
                          <w:lang w:val="ru-RU"/>
                        </w:rPr>
                        <w:t xml:space="preserve">, </w:t>
                      </w:r>
                      <w:proofErr w:type="spellStart"/>
                      <w:r w:rsidR="00AF6891" w:rsidRPr="00AF6891">
                        <w:rPr>
                          <w:lang w:val="ru-RU"/>
                        </w:rPr>
                        <w:t>rpg_monitor</w:t>
                      </w:r>
                      <w:proofErr w:type="spellEnd"/>
                      <w:r w:rsidR="00AF6891" w:rsidRPr="00AF6891">
                        <w:rPr>
                          <w:lang w:val="ru-RU"/>
                        </w:rPr>
                        <w:t>, upenn_flying1 и upenn_flying3, соответственно. Красным цветом изображена грунтовая истина, синим - метод "SGM+ICP", зеленым  - наш метод. На графиках ошибок "грунтовая истина" соответствует эталону, т.е. нулю.</w:t>
                      </w:r>
                    </w:p>
                  </w:txbxContent>
                </v:textbox>
                <w10:wrap type="topAndBottom" anchorx="margin"/>
              </v:shape>
            </w:pict>
          </mc:Fallback>
        </mc:AlternateContent>
      </w:r>
      <w:r w:rsidRPr="00922B26">
        <w:rPr>
          <w:noProof/>
          <w:sz w:val="28"/>
          <w:szCs w:val="28"/>
          <w:lang w:val="ru-RU"/>
        </w:rPr>
        <w:drawing>
          <wp:inline distT="0" distB="0" distL="0" distR="0" wp14:anchorId="51DDA74A" wp14:editId="3F6793A1">
            <wp:extent cx="628833" cy="76200"/>
            <wp:effectExtent l="0" t="0" r="0" b="0"/>
            <wp:docPr id="406" name="image1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image109.png"/>
                    <pic:cNvPicPr/>
                  </pic:nvPicPr>
                  <pic:blipFill>
                    <a:blip r:embed="rId87" cstate="print"/>
                    <a:stretch>
                      <a:fillRect/>
                    </a:stretch>
                  </pic:blipFill>
                  <pic:spPr>
                    <a:xfrm>
                      <a:off x="0" y="0"/>
                      <a:ext cx="628833" cy="76200"/>
                    </a:xfrm>
                    <a:prstGeom prst="rect">
                      <a:avLst/>
                    </a:prstGeom>
                  </pic:spPr>
                </pic:pic>
              </a:graphicData>
            </a:graphic>
          </wp:inline>
        </w:drawing>
      </w:r>
      <w:r w:rsidRPr="00922B26">
        <w:rPr>
          <w:sz w:val="28"/>
          <w:szCs w:val="28"/>
          <w:lang w:val="ru-RU"/>
        </w:rPr>
        <w:tab/>
      </w:r>
      <w:r w:rsidRPr="00922B26">
        <w:rPr>
          <w:noProof/>
          <w:sz w:val="28"/>
          <w:szCs w:val="28"/>
          <w:lang w:val="ru-RU"/>
        </w:rPr>
        <w:drawing>
          <wp:inline distT="0" distB="0" distL="0" distR="0" wp14:anchorId="039767DA" wp14:editId="6277B9EF">
            <wp:extent cx="619255" cy="76200"/>
            <wp:effectExtent l="0" t="0" r="0" b="0"/>
            <wp:docPr id="407" name="image1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age110.png"/>
                    <pic:cNvPicPr/>
                  </pic:nvPicPr>
                  <pic:blipFill>
                    <a:blip r:embed="rId88" cstate="print"/>
                    <a:stretch>
                      <a:fillRect/>
                    </a:stretch>
                  </pic:blipFill>
                  <pic:spPr>
                    <a:xfrm>
                      <a:off x="0" y="0"/>
                      <a:ext cx="619255" cy="76200"/>
                    </a:xfrm>
                    <a:prstGeom prst="rect">
                      <a:avLst/>
                    </a:prstGeom>
                  </pic:spPr>
                </pic:pic>
              </a:graphicData>
            </a:graphic>
          </wp:inline>
        </w:drawing>
      </w:r>
      <w:r w:rsidRPr="00922B26">
        <w:rPr>
          <w:sz w:val="28"/>
          <w:szCs w:val="28"/>
          <w:lang w:val="ru-RU"/>
        </w:rPr>
        <w:tab/>
      </w:r>
      <w:r w:rsidRPr="00922B26">
        <w:rPr>
          <w:noProof/>
          <w:sz w:val="28"/>
          <w:szCs w:val="28"/>
          <w:lang w:val="ru-RU"/>
        </w:rPr>
        <w:drawing>
          <wp:inline distT="0" distB="0" distL="0" distR="0" wp14:anchorId="2624F851" wp14:editId="735703E1">
            <wp:extent cx="614408" cy="76200"/>
            <wp:effectExtent l="0" t="0" r="0" b="0"/>
            <wp:docPr id="408" name="image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image111.png"/>
                    <pic:cNvPicPr/>
                  </pic:nvPicPr>
                  <pic:blipFill>
                    <a:blip r:embed="rId89" cstate="print"/>
                    <a:stretch>
                      <a:fillRect/>
                    </a:stretch>
                  </pic:blipFill>
                  <pic:spPr>
                    <a:xfrm>
                      <a:off x="0" y="0"/>
                      <a:ext cx="614408" cy="76200"/>
                    </a:xfrm>
                    <a:prstGeom prst="rect">
                      <a:avLst/>
                    </a:prstGeom>
                  </pic:spPr>
                </pic:pic>
              </a:graphicData>
            </a:graphic>
          </wp:inline>
        </w:drawing>
      </w:r>
      <w:r w:rsidRPr="00922B26">
        <w:rPr>
          <w:sz w:val="28"/>
          <w:szCs w:val="28"/>
          <w:lang w:val="ru-RU"/>
        </w:rPr>
        <w:tab/>
      </w:r>
      <w:r w:rsidRPr="00922B26">
        <w:rPr>
          <w:noProof/>
          <w:sz w:val="28"/>
          <w:szCs w:val="28"/>
          <w:lang w:val="ru-RU"/>
        </w:rPr>
        <w:drawing>
          <wp:inline distT="0" distB="0" distL="0" distR="0" wp14:anchorId="6C3CC160" wp14:editId="71D37CC7">
            <wp:extent cx="743737" cy="76104"/>
            <wp:effectExtent l="0" t="0" r="0" b="0"/>
            <wp:docPr id="409" name="image1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image112.png"/>
                    <pic:cNvPicPr/>
                  </pic:nvPicPr>
                  <pic:blipFill>
                    <a:blip r:embed="rId90" cstate="print"/>
                    <a:stretch>
                      <a:fillRect/>
                    </a:stretch>
                  </pic:blipFill>
                  <pic:spPr>
                    <a:xfrm>
                      <a:off x="0" y="0"/>
                      <a:ext cx="743737" cy="76104"/>
                    </a:xfrm>
                    <a:prstGeom prst="rect">
                      <a:avLst/>
                    </a:prstGeom>
                  </pic:spPr>
                </pic:pic>
              </a:graphicData>
            </a:graphic>
          </wp:inline>
        </w:drawing>
      </w:r>
      <w:r w:rsidRPr="00922B26">
        <w:rPr>
          <w:noProof/>
          <w:sz w:val="28"/>
          <w:szCs w:val="28"/>
        </w:rPr>
        <w:drawing>
          <wp:anchor distT="0" distB="0" distL="0" distR="0" simplePos="0" relativeHeight="251671552" behindDoc="0" locked="0" layoutInCell="1" allowOverlap="1" wp14:anchorId="5966D6B4" wp14:editId="59478D55">
            <wp:simplePos x="0" y="0"/>
            <wp:positionH relativeFrom="page">
              <wp:posOffset>1011110</wp:posOffset>
            </wp:positionH>
            <wp:positionV relativeFrom="paragraph">
              <wp:posOffset>110578</wp:posOffset>
            </wp:positionV>
            <wp:extent cx="1236586" cy="823912"/>
            <wp:effectExtent l="0" t="0" r="0" b="0"/>
            <wp:wrapTopAndBottom/>
            <wp:docPr id="410" name="image1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image113.png"/>
                    <pic:cNvPicPr/>
                  </pic:nvPicPr>
                  <pic:blipFill>
                    <a:blip r:embed="rId91" cstate="print"/>
                    <a:stretch>
                      <a:fillRect/>
                    </a:stretch>
                  </pic:blipFill>
                  <pic:spPr>
                    <a:xfrm>
                      <a:off x="0" y="0"/>
                      <a:ext cx="1236586" cy="823912"/>
                    </a:xfrm>
                    <a:prstGeom prst="rect">
                      <a:avLst/>
                    </a:prstGeom>
                  </pic:spPr>
                </pic:pic>
              </a:graphicData>
            </a:graphic>
          </wp:anchor>
        </w:drawing>
      </w:r>
      <w:r w:rsidRPr="00922B26">
        <w:rPr>
          <w:noProof/>
          <w:sz w:val="28"/>
          <w:szCs w:val="28"/>
        </w:rPr>
        <w:drawing>
          <wp:anchor distT="0" distB="0" distL="0" distR="0" simplePos="0" relativeHeight="251672576" behindDoc="0" locked="0" layoutInCell="1" allowOverlap="1" wp14:anchorId="2905DCD5" wp14:editId="60F5A0E2">
            <wp:simplePos x="0" y="0"/>
            <wp:positionH relativeFrom="page">
              <wp:posOffset>2419070</wp:posOffset>
            </wp:positionH>
            <wp:positionV relativeFrom="paragraph">
              <wp:posOffset>110578</wp:posOffset>
            </wp:positionV>
            <wp:extent cx="1236586" cy="823912"/>
            <wp:effectExtent l="0" t="0" r="0" b="0"/>
            <wp:wrapTopAndBottom/>
            <wp:docPr id="411" name="image1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image114.png"/>
                    <pic:cNvPicPr/>
                  </pic:nvPicPr>
                  <pic:blipFill>
                    <a:blip r:embed="rId92" cstate="print"/>
                    <a:stretch>
                      <a:fillRect/>
                    </a:stretch>
                  </pic:blipFill>
                  <pic:spPr>
                    <a:xfrm>
                      <a:off x="0" y="0"/>
                      <a:ext cx="1236586" cy="823912"/>
                    </a:xfrm>
                    <a:prstGeom prst="rect">
                      <a:avLst/>
                    </a:prstGeom>
                  </pic:spPr>
                </pic:pic>
              </a:graphicData>
            </a:graphic>
          </wp:anchor>
        </w:drawing>
      </w:r>
      <w:r w:rsidRPr="00922B26">
        <w:rPr>
          <w:noProof/>
          <w:sz w:val="28"/>
          <w:szCs w:val="28"/>
        </w:rPr>
        <w:drawing>
          <wp:anchor distT="0" distB="0" distL="0" distR="0" simplePos="0" relativeHeight="251673600" behindDoc="0" locked="0" layoutInCell="1" allowOverlap="1" wp14:anchorId="4A29DF35" wp14:editId="4364DDAE">
            <wp:simplePos x="0" y="0"/>
            <wp:positionH relativeFrom="page">
              <wp:posOffset>3827017</wp:posOffset>
            </wp:positionH>
            <wp:positionV relativeFrom="paragraph">
              <wp:posOffset>110578</wp:posOffset>
            </wp:positionV>
            <wp:extent cx="1236586" cy="823912"/>
            <wp:effectExtent l="0" t="0" r="0" b="0"/>
            <wp:wrapTopAndBottom/>
            <wp:docPr id="412" name="image1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image115.png"/>
                    <pic:cNvPicPr/>
                  </pic:nvPicPr>
                  <pic:blipFill>
                    <a:blip r:embed="rId93" cstate="print"/>
                    <a:stretch>
                      <a:fillRect/>
                    </a:stretch>
                  </pic:blipFill>
                  <pic:spPr>
                    <a:xfrm>
                      <a:off x="0" y="0"/>
                      <a:ext cx="1236586" cy="823912"/>
                    </a:xfrm>
                    <a:prstGeom prst="rect">
                      <a:avLst/>
                    </a:prstGeom>
                  </pic:spPr>
                </pic:pic>
              </a:graphicData>
            </a:graphic>
          </wp:anchor>
        </w:drawing>
      </w:r>
      <w:r w:rsidRPr="00922B26">
        <w:rPr>
          <w:noProof/>
          <w:sz w:val="28"/>
          <w:szCs w:val="28"/>
        </w:rPr>
        <w:drawing>
          <wp:anchor distT="0" distB="0" distL="0" distR="0" simplePos="0" relativeHeight="251674624" behindDoc="0" locked="0" layoutInCell="1" allowOverlap="1" wp14:anchorId="0F99257E" wp14:editId="01401EFB">
            <wp:simplePos x="0" y="0"/>
            <wp:positionH relativeFrom="page">
              <wp:posOffset>5233085</wp:posOffset>
            </wp:positionH>
            <wp:positionV relativeFrom="paragraph">
              <wp:posOffset>97929</wp:posOffset>
            </wp:positionV>
            <wp:extent cx="1236158" cy="847725"/>
            <wp:effectExtent l="0" t="0" r="0" b="0"/>
            <wp:wrapTopAndBottom/>
            <wp:docPr id="413" name="image1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image116.png"/>
                    <pic:cNvPicPr/>
                  </pic:nvPicPr>
                  <pic:blipFill>
                    <a:blip r:embed="rId94" cstate="print"/>
                    <a:stretch>
                      <a:fillRect/>
                    </a:stretch>
                  </pic:blipFill>
                  <pic:spPr>
                    <a:xfrm>
                      <a:off x="0" y="0"/>
                      <a:ext cx="1236158" cy="847725"/>
                    </a:xfrm>
                    <a:prstGeom prst="rect">
                      <a:avLst/>
                    </a:prstGeom>
                  </pic:spPr>
                </pic:pic>
              </a:graphicData>
            </a:graphic>
          </wp:anchor>
        </w:drawing>
      </w:r>
      <w:r w:rsidRPr="00922B26">
        <w:rPr>
          <w:noProof/>
          <w:sz w:val="28"/>
          <w:szCs w:val="28"/>
        </w:rPr>
        <w:drawing>
          <wp:anchor distT="0" distB="0" distL="0" distR="0" simplePos="0" relativeHeight="251675648" behindDoc="0" locked="0" layoutInCell="1" allowOverlap="1" wp14:anchorId="13F12C3F" wp14:editId="263B350C">
            <wp:simplePos x="0" y="0"/>
            <wp:positionH relativeFrom="page">
              <wp:posOffset>1011275</wp:posOffset>
            </wp:positionH>
            <wp:positionV relativeFrom="paragraph">
              <wp:posOffset>1010221</wp:posOffset>
            </wp:positionV>
            <wp:extent cx="1241676" cy="838200"/>
            <wp:effectExtent l="0" t="0" r="0" b="0"/>
            <wp:wrapTopAndBottom/>
            <wp:docPr id="414" name="image1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image117.png"/>
                    <pic:cNvPicPr/>
                  </pic:nvPicPr>
                  <pic:blipFill>
                    <a:blip r:embed="rId95" cstate="print"/>
                    <a:stretch>
                      <a:fillRect/>
                    </a:stretch>
                  </pic:blipFill>
                  <pic:spPr>
                    <a:xfrm>
                      <a:off x="0" y="0"/>
                      <a:ext cx="1241676" cy="838200"/>
                    </a:xfrm>
                    <a:prstGeom prst="rect">
                      <a:avLst/>
                    </a:prstGeom>
                  </pic:spPr>
                </pic:pic>
              </a:graphicData>
            </a:graphic>
          </wp:anchor>
        </w:drawing>
      </w:r>
      <w:r w:rsidRPr="00922B26">
        <w:rPr>
          <w:noProof/>
          <w:sz w:val="28"/>
          <w:szCs w:val="28"/>
        </w:rPr>
        <w:drawing>
          <wp:anchor distT="0" distB="0" distL="0" distR="0" simplePos="0" relativeHeight="251676672" behindDoc="0" locked="0" layoutInCell="1" allowOverlap="1" wp14:anchorId="486EC944" wp14:editId="5D2C04DD">
            <wp:simplePos x="0" y="0"/>
            <wp:positionH relativeFrom="page">
              <wp:posOffset>2419235</wp:posOffset>
            </wp:positionH>
            <wp:positionV relativeFrom="paragraph">
              <wp:posOffset>1010221</wp:posOffset>
            </wp:positionV>
            <wp:extent cx="1241663" cy="838200"/>
            <wp:effectExtent l="0" t="0" r="0" b="0"/>
            <wp:wrapTopAndBottom/>
            <wp:docPr id="415" name="image1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image118.png"/>
                    <pic:cNvPicPr/>
                  </pic:nvPicPr>
                  <pic:blipFill>
                    <a:blip r:embed="rId96" cstate="print"/>
                    <a:stretch>
                      <a:fillRect/>
                    </a:stretch>
                  </pic:blipFill>
                  <pic:spPr>
                    <a:xfrm>
                      <a:off x="0" y="0"/>
                      <a:ext cx="1241663" cy="838200"/>
                    </a:xfrm>
                    <a:prstGeom prst="rect">
                      <a:avLst/>
                    </a:prstGeom>
                  </pic:spPr>
                </pic:pic>
              </a:graphicData>
            </a:graphic>
          </wp:anchor>
        </w:drawing>
      </w:r>
      <w:r w:rsidRPr="00922B26">
        <w:rPr>
          <w:noProof/>
          <w:sz w:val="28"/>
          <w:szCs w:val="28"/>
        </w:rPr>
        <w:drawing>
          <wp:anchor distT="0" distB="0" distL="0" distR="0" simplePos="0" relativeHeight="251677696" behindDoc="0" locked="0" layoutInCell="1" allowOverlap="1" wp14:anchorId="7CC37BA2" wp14:editId="726ADE86">
            <wp:simplePos x="0" y="0"/>
            <wp:positionH relativeFrom="page">
              <wp:posOffset>3827183</wp:posOffset>
            </wp:positionH>
            <wp:positionV relativeFrom="paragraph">
              <wp:posOffset>1010221</wp:posOffset>
            </wp:positionV>
            <wp:extent cx="1241676" cy="838200"/>
            <wp:effectExtent l="0" t="0" r="0" b="0"/>
            <wp:wrapTopAndBottom/>
            <wp:docPr id="416" name="image1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image119.png"/>
                    <pic:cNvPicPr/>
                  </pic:nvPicPr>
                  <pic:blipFill>
                    <a:blip r:embed="rId97" cstate="print"/>
                    <a:stretch>
                      <a:fillRect/>
                    </a:stretch>
                  </pic:blipFill>
                  <pic:spPr>
                    <a:xfrm>
                      <a:off x="0" y="0"/>
                      <a:ext cx="1241676" cy="838200"/>
                    </a:xfrm>
                    <a:prstGeom prst="rect">
                      <a:avLst/>
                    </a:prstGeom>
                  </pic:spPr>
                </pic:pic>
              </a:graphicData>
            </a:graphic>
          </wp:anchor>
        </w:drawing>
      </w:r>
      <w:r w:rsidRPr="00922B26">
        <w:rPr>
          <w:noProof/>
          <w:sz w:val="28"/>
          <w:szCs w:val="28"/>
        </w:rPr>
        <w:drawing>
          <wp:anchor distT="0" distB="0" distL="0" distR="0" simplePos="0" relativeHeight="251678720" behindDoc="0" locked="0" layoutInCell="1" allowOverlap="1" wp14:anchorId="08E7B172" wp14:editId="3B8F1225">
            <wp:simplePos x="0" y="0"/>
            <wp:positionH relativeFrom="page">
              <wp:posOffset>5233225</wp:posOffset>
            </wp:positionH>
            <wp:positionV relativeFrom="paragraph">
              <wp:posOffset>995933</wp:posOffset>
            </wp:positionV>
            <wp:extent cx="1247031" cy="866775"/>
            <wp:effectExtent l="0" t="0" r="0" b="0"/>
            <wp:wrapTopAndBottom/>
            <wp:docPr id="417" name="image1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image120.png"/>
                    <pic:cNvPicPr/>
                  </pic:nvPicPr>
                  <pic:blipFill>
                    <a:blip r:embed="rId98" cstate="print"/>
                    <a:stretch>
                      <a:fillRect/>
                    </a:stretch>
                  </pic:blipFill>
                  <pic:spPr>
                    <a:xfrm>
                      <a:off x="0" y="0"/>
                      <a:ext cx="1247031" cy="866775"/>
                    </a:xfrm>
                    <a:prstGeom prst="rect">
                      <a:avLst/>
                    </a:prstGeom>
                  </pic:spPr>
                </pic:pic>
              </a:graphicData>
            </a:graphic>
          </wp:anchor>
        </w:drawing>
      </w:r>
      <w:r w:rsidRPr="00922B26">
        <w:rPr>
          <w:noProof/>
          <w:sz w:val="28"/>
          <w:szCs w:val="28"/>
        </w:rPr>
        <w:drawing>
          <wp:anchor distT="0" distB="0" distL="0" distR="0" simplePos="0" relativeHeight="251679744" behindDoc="0" locked="0" layoutInCell="1" allowOverlap="1" wp14:anchorId="7AB7E3F7" wp14:editId="7BB1625A">
            <wp:simplePos x="0" y="0"/>
            <wp:positionH relativeFrom="page">
              <wp:posOffset>1011275</wp:posOffset>
            </wp:positionH>
            <wp:positionV relativeFrom="paragraph">
              <wp:posOffset>1917153</wp:posOffset>
            </wp:positionV>
            <wp:extent cx="1236150" cy="838200"/>
            <wp:effectExtent l="0" t="0" r="0" b="0"/>
            <wp:wrapTopAndBottom/>
            <wp:docPr id="418" name="image1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image121.png"/>
                    <pic:cNvPicPr/>
                  </pic:nvPicPr>
                  <pic:blipFill>
                    <a:blip r:embed="rId99" cstate="print"/>
                    <a:stretch>
                      <a:fillRect/>
                    </a:stretch>
                  </pic:blipFill>
                  <pic:spPr>
                    <a:xfrm>
                      <a:off x="0" y="0"/>
                      <a:ext cx="1236150" cy="838200"/>
                    </a:xfrm>
                    <a:prstGeom prst="rect">
                      <a:avLst/>
                    </a:prstGeom>
                  </pic:spPr>
                </pic:pic>
              </a:graphicData>
            </a:graphic>
          </wp:anchor>
        </w:drawing>
      </w:r>
      <w:r w:rsidRPr="00922B26">
        <w:rPr>
          <w:noProof/>
          <w:sz w:val="28"/>
          <w:szCs w:val="28"/>
        </w:rPr>
        <w:drawing>
          <wp:anchor distT="0" distB="0" distL="0" distR="0" simplePos="0" relativeHeight="251680768" behindDoc="0" locked="0" layoutInCell="1" allowOverlap="1" wp14:anchorId="5F171EFD" wp14:editId="150CB956">
            <wp:simplePos x="0" y="0"/>
            <wp:positionH relativeFrom="page">
              <wp:posOffset>2419070</wp:posOffset>
            </wp:positionH>
            <wp:positionV relativeFrom="paragraph">
              <wp:posOffset>1913959</wp:posOffset>
            </wp:positionV>
            <wp:extent cx="1235065" cy="833437"/>
            <wp:effectExtent l="0" t="0" r="0" b="0"/>
            <wp:wrapTopAndBottom/>
            <wp:docPr id="419" name="image1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image122.png"/>
                    <pic:cNvPicPr/>
                  </pic:nvPicPr>
                  <pic:blipFill>
                    <a:blip r:embed="rId100" cstate="print"/>
                    <a:stretch>
                      <a:fillRect/>
                    </a:stretch>
                  </pic:blipFill>
                  <pic:spPr>
                    <a:xfrm>
                      <a:off x="0" y="0"/>
                      <a:ext cx="1235065" cy="833437"/>
                    </a:xfrm>
                    <a:prstGeom prst="rect">
                      <a:avLst/>
                    </a:prstGeom>
                  </pic:spPr>
                </pic:pic>
              </a:graphicData>
            </a:graphic>
          </wp:anchor>
        </w:drawing>
      </w:r>
      <w:r w:rsidRPr="00922B26">
        <w:rPr>
          <w:noProof/>
          <w:sz w:val="28"/>
          <w:szCs w:val="28"/>
        </w:rPr>
        <w:drawing>
          <wp:anchor distT="0" distB="0" distL="0" distR="0" simplePos="0" relativeHeight="251681792" behindDoc="0" locked="0" layoutInCell="1" allowOverlap="1" wp14:anchorId="242EE186" wp14:editId="358E9DE2">
            <wp:simplePos x="0" y="0"/>
            <wp:positionH relativeFrom="page">
              <wp:posOffset>3827183</wp:posOffset>
            </wp:positionH>
            <wp:positionV relativeFrom="paragraph">
              <wp:posOffset>1917153</wp:posOffset>
            </wp:positionV>
            <wp:extent cx="1236163" cy="838200"/>
            <wp:effectExtent l="0" t="0" r="0" b="0"/>
            <wp:wrapTopAndBottom/>
            <wp:docPr id="420" name="image1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image123.png"/>
                    <pic:cNvPicPr/>
                  </pic:nvPicPr>
                  <pic:blipFill>
                    <a:blip r:embed="rId101" cstate="print"/>
                    <a:stretch>
                      <a:fillRect/>
                    </a:stretch>
                  </pic:blipFill>
                  <pic:spPr>
                    <a:xfrm>
                      <a:off x="0" y="0"/>
                      <a:ext cx="1236163" cy="838200"/>
                    </a:xfrm>
                    <a:prstGeom prst="rect">
                      <a:avLst/>
                    </a:prstGeom>
                  </pic:spPr>
                </pic:pic>
              </a:graphicData>
            </a:graphic>
          </wp:anchor>
        </w:drawing>
      </w:r>
      <w:r w:rsidRPr="00922B26">
        <w:rPr>
          <w:noProof/>
          <w:sz w:val="28"/>
          <w:szCs w:val="28"/>
        </w:rPr>
        <w:drawing>
          <wp:anchor distT="0" distB="0" distL="0" distR="0" simplePos="0" relativeHeight="251682816" behindDoc="0" locked="0" layoutInCell="1" allowOverlap="1" wp14:anchorId="3B4BB687" wp14:editId="62A62132">
            <wp:simplePos x="0" y="0"/>
            <wp:positionH relativeFrom="page">
              <wp:posOffset>5233085</wp:posOffset>
            </wp:positionH>
            <wp:positionV relativeFrom="paragraph">
              <wp:posOffset>1911781</wp:posOffset>
            </wp:positionV>
            <wp:extent cx="1236044" cy="847725"/>
            <wp:effectExtent l="0" t="0" r="0" b="0"/>
            <wp:wrapTopAndBottom/>
            <wp:docPr id="421" name="image1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image124.png"/>
                    <pic:cNvPicPr/>
                  </pic:nvPicPr>
                  <pic:blipFill>
                    <a:blip r:embed="rId102" cstate="print"/>
                    <a:stretch>
                      <a:fillRect/>
                    </a:stretch>
                  </pic:blipFill>
                  <pic:spPr>
                    <a:xfrm>
                      <a:off x="0" y="0"/>
                      <a:ext cx="1236044" cy="847725"/>
                    </a:xfrm>
                    <a:prstGeom prst="rect">
                      <a:avLst/>
                    </a:prstGeom>
                  </pic:spPr>
                </pic:pic>
              </a:graphicData>
            </a:graphic>
          </wp:anchor>
        </w:drawing>
      </w:r>
      <w:r w:rsidRPr="00922B26">
        <w:rPr>
          <w:noProof/>
          <w:sz w:val="28"/>
          <w:szCs w:val="28"/>
        </w:rPr>
        <w:drawing>
          <wp:anchor distT="0" distB="0" distL="0" distR="0" simplePos="0" relativeHeight="251683840" behindDoc="0" locked="0" layoutInCell="1" allowOverlap="1" wp14:anchorId="1A54784C" wp14:editId="3597BC20">
            <wp:simplePos x="0" y="0"/>
            <wp:positionH relativeFrom="page">
              <wp:posOffset>1011453</wp:posOffset>
            </wp:positionH>
            <wp:positionV relativeFrom="paragraph">
              <wp:posOffset>2815386</wp:posOffset>
            </wp:positionV>
            <wp:extent cx="1240654" cy="852487"/>
            <wp:effectExtent l="0" t="0" r="0" b="0"/>
            <wp:wrapTopAndBottom/>
            <wp:docPr id="422" name="image1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image125.png"/>
                    <pic:cNvPicPr/>
                  </pic:nvPicPr>
                  <pic:blipFill>
                    <a:blip r:embed="rId103" cstate="print"/>
                    <a:stretch>
                      <a:fillRect/>
                    </a:stretch>
                  </pic:blipFill>
                  <pic:spPr>
                    <a:xfrm>
                      <a:off x="0" y="0"/>
                      <a:ext cx="1240654" cy="852487"/>
                    </a:xfrm>
                    <a:prstGeom prst="rect">
                      <a:avLst/>
                    </a:prstGeom>
                  </pic:spPr>
                </pic:pic>
              </a:graphicData>
            </a:graphic>
          </wp:anchor>
        </w:drawing>
      </w:r>
      <w:r w:rsidRPr="00922B26">
        <w:rPr>
          <w:noProof/>
          <w:sz w:val="28"/>
          <w:szCs w:val="28"/>
        </w:rPr>
        <w:drawing>
          <wp:anchor distT="0" distB="0" distL="0" distR="0" simplePos="0" relativeHeight="251684864" behindDoc="0" locked="0" layoutInCell="1" allowOverlap="1" wp14:anchorId="1918DA2A" wp14:editId="69763C1F">
            <wp:simplePos x="0" y="0"/>
            <wp:positionH relativeFrom="page">
              <wp:posOffset>2419413</wp:posOffset>
            </wp:positionH>
            <wp:positionV relativeFrom="paragraph">
              <wp:posOffset>2815412</wp:posOffset>
            </wp:positionV>
            <wp:extent cx="1240691" cy="852487"/>
            <wp:effectExtent l="0" t="0" r="0" b="0"/>
            <wp:wrapTopAndBottom/>
            <wp:docPr id="423" name="image1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image126.png"/>
                    <pic:cNvPicPr/>
                  </pic:nvPicPr>
                  <pic:blipFill>
                    <a:blip r:embed="rId104" cstate="print"/>
                    <a:stretch>
                      <a:fillRect/>
                    </a:stretch>
                  </pic:blipFill>
                  <pic:spPr>
                    <a:xfrm>
                      <a:off x="0" y="0"/>
                      <a:ext cx="1240691" cy="852487"/>
                    </a:xfrm>
                    <a:prstGeom prst="rect">
                      <a:avLst/>
                    </a:prstGeom>
                  </pic:spPr>
                </pic:pic>
              </a:graphicData>
            </a:graphic>
          </wp:anchor>
        </w:drawing>
      </w:r>
      <w:r w:rsidRPr="00922B26">
        <w:rPr>
          <w:noProof/>
          <w:sz w:val="28"/>
          <w:szCs w:val="28"/>
        </w:rPr>
        <w:drawing>
          <wp:anchor distT="0" distB="0" distL="0" distR="0" simplePos="0" relativeHeight="251685888" behindDoc="0" locked="0" layoutInCell="1" allowOverlap="1" wp14:anchorId="77ED5A4F" wp14:editId="67AE7BDD">
            <wp:simplePos x="0" y="0"/>
            <wp:positionH relativeFrom="page">
              <wp:posOffset>3827360</wp:posOffset>
            </wp:positionH>
            <wp:positionV relativeFrom="paragraph">
              <wp:posOffset>2815412</wp:posOffset>
            </wp:positionV>
            <wp:extent cx="1240691" cy="852487"/>
            <wp:effectExtent l="0" t="0" r="0" b="0"/>
            <wp:wrapTopAndBottom/>
            <wp:docPr id="424" name="image1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image127.png"/>
                    <pic:cNvPicPr/>
                  </pic:nvPicPr>
                  <pic:blipFill>
                    <a:blip r:embed="rId105" cstate="print"/>
                    <a:stretch>
                      <a:fillRect/>
                    </a:stretch>
                  </pic:blipFill>
                  <pic:spPr>
                    <a:xfrm>
                      <a:off x="0" y="0"/>
                      <a:ext cx="1240691" cy="852487"/>
                    </a:xfrm>
                    <a:prstGeom prst="rect">
                      <a:avLst/>
                    </a:prstGeom>
                  </pic:spPr>
                </pic:pic>
              </a:graphicData>
            </a:graphic>
          </wp:anchor>
        </w:drawing>
      </w:r>
      <w:r w:rsidRPr="00922B26">
        <w:rPr>
          <w:noProof/>
          <w:sz w:val="28"/>
          <w:szCs w:val="28"/>
        </w:rPr>
        <w:drawing>
          <wp:anchor distT="0" distB="0" distL="0" distR="0" simplePos="0" relativeHeight="251686912" behindDoc="0" locked="0" layoutInCell="1" allowOverlap="1" wp14:anchorId="2BD2AE2B" wp14:editId="4C707C24">
            <wp:simplePos x="0" y="0"/>
            <wp:positionH relativeFrom="page">
              <wp:posOffset>5233225</wp:posOffset>
            </wp:positionH>
            <wp:positionV relativeFrom="paragraph">
              <wp:posOffset>2809773</wp:posOffset>
            </wp:positionV>
            <wp:extent cx="1247013" cy="866775"/>
            <wp:effectExtent l="0" t="0" r="0" b="0"/>
            <wp:wrapTopAndBottom/>
            <wp:docPr id="425" name="image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image128.png"/>
                    <pic:cNvPicPr/>
                  </pic:nvPicPr>
                  <pic:blipFill>
                    <a:blip r:embed="rId106" cstate="print"/>
                    <a:stretch>
                      <a:fillRect/>
                    </a:stretch>
                  </pic:blipFill>
                  <pic:spPr>
                    <a:xfrm>
                      <a:off x="0" y="0"/>
                      <a:ext cx="1247013" cy="866775"/>
                    </a:xfrm>
                    <a:prstGeom prst="rect">
                      <a:avLst/>
                    </a:prstGeom>
                  </pic:spPr>
                </pic:pic>
              </a:graphicData>
            </a:graphic>
          </wp:anchor>
        </w:drawing>
      </w:r>
      <w:r w:rsidRPr="00922B26">
        <w:rPr>
          <w:noProof/>
          <w:sz w:val="28"/>
          <w:szCs w:val="28"/>
        </w:rPr>
        <w:drawing>
          <wp:anchor distT="0" distB="0" distL="0" distR="0" simplePos="0" relativeHeight="251687936" behindDoc="0" locked="0" layoutInCell="1" allowOverlap="1" wp14:anchorId="125746B9" wp14:editId="3940F249">
            <wp:simplePos x="0" y="0"/>
            <wp:positionH relativeFrom="page">
              <wp:posOffset>1011275</wp:posOffset>
            </wp:positionH>
            <wp:positionV relativeFrom="paragraph">
              <wp:posOffset>3744848</wp:posOffset>
            </wp:positionV>
            <wp:extent cx="1241676" cy="838200"/>
            <wp:effectExtent l="0" t="0" r="0" b="0"/>
            <wp:wrapTopAndBottom/>
            <wp:docPr id="426" name="image1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image129.png"/>
                    <pic:cNvPicPr/>
                  </pic:nvPicPr>
                  <pic:blipFill>
                    <a:blip r:embed="rId107" cstate="print"/>
                    <a:stretch>
                      <a:fillRect/>
                    </a:stretch>
                  </pic:blipFill>
                  <pic:spPr>
                    <a:xfrm>
                      <a:off x="0" y="0"/>
                      <a:ext cx="1241676" cy="838200"/>
                    </a:xfrm>
                    <a:prstGeom prst="rect">
                      <a:avLst/>
                    </a:prstGeom>
                  </pic:spPr>
                </pic:pic>
              </a:graphicData>
            </a:graphic>
          </wp:anchor>
        </w:drawing>
      </w:r>
      <w:r w:rsidRPr="00922B26">
        <w:rPr>
          <w:noProof/>
          <w:sz w:val="28"/>
          <w:szCs w:val="28"/>
        </w:rPr>
        <w:drawing>
          <wp:anchor distT="0" distB="0" distL="0" distR="0" simplePos="0" relativeHeight="251688960" behindDoc="0" locked="0" layoutInCell="1" allowOverlap="1" wp14:anchorId="0B9BB483" wp14:editId="6F68BED5">
            <wp:simplePos x="0" y="0"/>
            <wp:positionH relativeFrom="page">
              <wp:posOffset>2419235</wp:posOffset>
            </wp:positionH>
            <wp:positionV relativeFrom="paragraph">
              <wp:posOffset>3744836</wp:posOffset>
            </wp:positionV>
            <wp:extent cx="1241644" cy="838200"/>
            <wp:effectExtent l="0" t="0" r="0" b="0"/>
            <wp:wrapTopAndBottom/>
            <wp:docPr id="427" name="image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image130.png"/>
                    <pic:cNvPicPr/>
                  </pic:nvPicPr>
                  <pic:blipFill>
                    <a:blip r:embed="rId108" cstate="print"/>
                    <a:stretch>
                      <a:fillRect/>
                    </a:stretch>
                  </pic:blipFill>
                  <pic:spPr>
                    <a:xfrm>
                      <a:off x="0" y="0"/>
                      <a:ext cx="1241644" cy="838200"/>
                    </a:xfrm>
                    <a:prstGeom prst="rect">
                      <a:avLst/>
                    </a:prstGeom>
                  </pic:spPr>
                </pic:pic>
              </a:graphicData>
            </a:graphic>
          </wp:anchor>
        </w:drawing>
      </w:r>
      <w:r w:rsidRPr="00922B26">
        <w:rPr>
          <w:noProof/>
          <w:sz w:val="28"/>
          <w:szCs w:val="28"/>
        </w:rPr>
        <w:drawing>
          <wp:anchor distT="0" distB="0" distL="0" distR="0" simplePos="0" relativeHeight="251689984" behindDoc="0" locked="0" layoutInCell="1" allowOverlap="1" wp14:anchorId="206DE8E4" wp14:editId="338C41E1">
            <wp:simplePos x="0" y="0"/>
            <wp:positionH relativeFrom="page">
              <wp:posOffset>3827741</wp:posOffset>
            </wp:positionH>
            <wp:positionV relativeFrom="paragraph">
              <wp:posOffset>3725938</wp:posOffset>
            </wp:positionV>
            <wp:extent cx="1244812" cy="876300"/>
            <wp:effectExtent l="0" t="0" r="0" b="0"/>
            <wp:wrapTopAndBottom/>
            <wp:docPr id="428" name="image1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image131.png"/>
                    <pic:cNvPicPr/>
                  </pic:nvPicPr>
                  <pic:blipFill>
                    <a:blip r:embed="rId109" cstate="print"/>
                    <a:stretch>
                      <a:fillRect/>
                    </a:stretch>
                  </pic:blipFill>
                  <pic:spPr>
                    <a:xfrm>
                      <a:off x="0" y="0"/>
                      <a:ext cx="1244812" cy="876300"/>
                    </a:xfrm>
                    <a:prstGeom prst="rect">
                      <a:avLst/>
                    </a:prstGeom>
                  </pic:spPr>
                </pic:pic>
              </a:graphicData>
            </a:graphic>
          </wp:anchor>
        </w:drawing>
      </w:r>
      <w:r w:rsidRPr="00922B26">
        <w:rPr>
          <w:noProof/>
          <w:sz w:val="28"/>
          <w:szCs w:val="28"/>
        </w:rPr>
        <w:drawing>
          <wp:anchor distT="0" distB="0" distL="0" distR="0" simplePos="0" relativeHeight="251691008" behindDoc="0" locked="0" layoutInCell="1" allowOverlap="1" wp14:anchorId="26C8206B" wp14:editId="66906DE1">
            <wp:simplePos x="0" y="0"/>
            <wp:positionH relativeFrom="page">
              <wp:posOffset>5233225</wp:posOffset>
            </wp:positionH>
            <wp:positionV relativeFrom="paragraph">
              <wp:posOffset>3730548</wp:posOffset>
            </wp:positionV>
            <wp:extent cx="1246493" cy="866775"/>
            <wp:effectExtent l="0" t="0" r="0" b="0"/>
            <wp:wrapTopAndBottom/>
            <wp:docPr id="429" name="image1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image132.png"/>
                    <pic:cNvPicPr/>
                  </pic:nvPicPr>
                  <pic:blipFill>
                    <a:blip r:embed="rId110" cstate="print"/>
                    <a:stretch>
                      <a:fillRect/>
                    </a:stretch>
                  </pic:blipFill>
                  <pic:spPr>
                    <a:xfrm>
                      <a:off x="0" y="0"/>
                      <a:ext cx="1246493" cy="866775"/>
                    </a:xfrm>
                    <a:prstGeom prst="rect">
                      <a:avLst/>
                    </a:prstGeom>
                  </pic:spPr>
                </pic:pic>
              </a:graphicData>
            </a:graphic>
          </wp:anchor>
        </w:drawing>
      </w:r>
      <w:r w:rsidRPr="00922B26">
        <w:rPr>
          <w:noProof/>
          <w:sz w:val="28"/>
          <w:szCs w:val="28"/>
        </w:rPr>
        <w:drawing>
          <wp:anchor distT="0" distB="0" distL="0" distR="0" simplePos="0" relativeHeight="251692032" behindDoc="0" locked="0" layoutInCell="1" allowOverlap="1" wp14:anchorId="4DD435BE" wp14:editId="611E8E2B">
            <wp:simplePos x="0" y="0"/>
            <wp:positionH relativeFrom="page">
              <wp:posOffset>1010831</wp:posOffset>
            </wp:positionH>
            <wp:positionV relativeFrom="paragraph">
              <wp:posOffset>4654702</wp:posOffset>
            </wp:positionV>
            <wp:extent cx="1237619" cy="857250"/>
            <wp:effectExtent l="0" t="0" r="0" b="0"/>
            <wp:wrapTopAndBottom/>
            <wp:docPr id="430" name="image1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image133.png"/>
                    <pic:cNvPicPr/>
                  </pic:nvPicPr>
                  <pic:blipFill>
                    <a:blip r:embed="rId111" cstate="print"/>
                    <a:stretch>
                      <a:fillRect/>
                    </a:stretch>
                  </pic:blipFill>
                  <pic:spPr>
                    <a:xfrm>
                      <a:off x="0" y="0"/>
                      <a:ext cx="1237619" cy="857250"/>
                    </a:xfrm>
                    <a:prstGeom prst="rect">
                      <a:avLst/>
                    </a:prstGeom>
                  </pic:spPr>
                </pic:pic>
              </a:graphicData>
            </a:graphic>
          </wp:anchor>
        </w:drawing>
      </w:r>
      <w:r w:rsidRPr="00922B26">
        <w:rPr>
          <w:noProof/>
          <w:sz w:val="28"/>
          <w:szCs w:val="28"/>
        </w:rPr>
        <w:drawing>
          <wp:anchor distT="0" distB="0" distL="0" distR="0" simplePos="0" relativeHeight="251693056" behindDoc="0" locked="0" layoutInCell="1" allowOverlap="1" wp14:anchorId="6C40E0C9" wp14:editId="0FFC5EB5">
            <wp:simplePos x="0" y="0"/>
            <wp:positionH relativeFrom="page">
              <wp:posOffset>2419235</wp:posOffset>
            </wp:positionH>
            <wp:positionV relativeFrom="paragraph">
              <wp:posOffset>4665611</wp:posOffset>
            </wp:positionV>
            <wp:extent cx="1241682" cy="838200"/>
            <wp:effectExtent l="0" t="0" r="0" b="0"/>
            <wp:wrapTopAndBottom/>
            <wp:docPr id="431" name="image1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image134.png"/>
                    <pic:cNvPicPr/>
                  </pic:nvPicPr>
                  <pic:blipFill>
                    <a:blip r:embed="rId112" cstate="print"/>
                    <a:stretch>
                      <a:fillRect/>
                    </a:stretch>
                  </pic:blipFill>
                  <pic:spPr>
                    <a:xfrm>
                      <a:off x="0" y="0"/>
                      <a:ext cx="1241682" cy="838200"/>
                    </a:xfrm>
                    <a:prstGeom prst="rect">
                      <a:avLst/>
                    </a:prstGeom>
                  </pic:spPr>
                </pic:pic>
              </a:graphicData>
            </a:graphic>
          </wp:anchor>
        </w:drawing>
      </w:r>
      <w:r w:rsidRPr="00922B26">
        <w:rPr>
          <w:noProof/>
          <w:sz w:val="28"/>
          <w:szCs w:val="28"/>
        </w:rPr>
        <w:drawing>
          <wp:anchor distT="0" distB="0" distL="0" distR="0" simplePos="0" relativeHeight="251694080" behindDoc="0" locked="0" layoutInCell="1" allowOverlap="1" wp14:anchorId="5FC9F794" wp14:editId="622BE0F3">
            <wp:simplePos x="0" y="0"/>
            <wp:positionH relativeFrom="page">
              <wp:posOffset>3827183</wp:posOffset>
            </wp:positionH>
            <wp:positionV relativeFrom="paragraph">
              <wp:posOffset>4665598</wp:posOffset>
            </wp:positionV>
            <wp:extent cx="1241676" cy="838200"/>
            <wp:effectExtent l="0" t="0" r="0" b="0"/>
            <wp:wrapTopAndBottom/>
            <wp:docPr id="432" name="image1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image135.png"/>
                    <pic:cNvPicPr/>
                  </pic:nvPicPr>
                  <pic:blipFill>
                    <a:blip r:embed="rId113" cstate="print"/>
                    <a:stretch>
                      <a:fillRect/>
                    </a:stretch>
                  </pic:blipFill>
                  <pic:spPr>
                    <a:xfrm>
                      <a:off x="0" y="0"/>
                      <a:ext cx="1241676" cy="838200"/>
                    </a:xfrm>
                    <a:prstGeom prst="rect">
                      <a:avLst/>
                    </a:prstGeom>
                  </pic:spPr>
                </pic:pic>
              </a:graphicData>
            </a:graphic>
          </wp:anchor>
        </w:drawing>
      </w:r>
      <w:r w:rsidRPr="00922B26">
        <w:rPr>
          <w:noProof/>
          <w:sz w:val="28"/>
          <w:szCs w:val="28"/>
        </w:rPr>
        <w:drawing>
          <wp:anchor distT="0" distB="0" distL="0" distR="0" simplePos="0" relativeHeight="251695104" behindDoc="0" locked="0" layoutInCell="1" allowOverlap="1" wp14:anchorId="4861B19A" wp14:editId="66E74D4A">
            <wp:simplePos x="0" y="0"/>
            <wp:positionH relativeFrom="page">
              <wp:posOffset>5233225</wp:posOffset>
            </wp:positionH>
            <wp:positionV relativeFrom="paragraph">
              <wp:posOffset>4651311</wp:posOffset>
            </wp:positionV>
            <wp:extent cx="1243870" cy="866775"/>
            <wp:effectExtent l="0" t="0" r="0" b="0"/>
            <wp:wrapTopAndBottom/>
            <wp:docPr id="433" name="image1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image136.png"/>
                    <pic:cNvPicPr/>
                  </pic:nvPicPr>
                  <pic:blipFill>
                    <a:blip r:embed="rId114" cstate="print"/>
                    <a:stretch>
                      <a:fillRect/>
                    </a:stretch>
                  </pic:blipFill>
                  <pic:spPr>
                    <a:xfrm>
                      <a:off x="0" y="0"/>
                      <a:ext cx="1243870" cy="866775"/>
                    </a:xfrm>
                    <a:prstGeom prst="rect">
                      <a:avLst/>
                    </a:prstGeom>
                  </pic:spPr>
                </pic:pic>
              </a:graphicData>
            </a:graphic>
          </wp:anchor>
        </w:drawing>
      </w:r>
      <w:r w:rsidRPr="00922B26">
        <w:rPr>
          <w:noProof/>
          <w:sz w:val="28"/>
          <w:szCs w:val="28"/>
        </w:rPr>
        <w:drawing>
          <wp:anchor distT="0" distB="0" distL="0" distR="0" simplePos="0" relativeHeight="251696128" behindDoc="0" locked="0" layoutInCell="1" allowOverlap="1" wp14:anchorId="528D02BF" wp14:editId="06AF44B0">
            <wp:simplePos x="0" y="0"/>
            <wp:positionH relativeFrom="page">
              <wp:posOffset>3014472</wp:posOffset>
            </wp:positionH>
            <wp:positionV relativeFrom="paragraph">
              <wp:posOffset>5572264</wp:posOffset>
            </wp:positionV>
            <wp:extent cx="1719913" cy="158686"/>
            <wp:effectExtent l="0" t="0" r="0" b="0"/>
            <wp:wrapTopAndBottom/>
            <wp:docPr id="434" name="image1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image137.png"/>
                    <pic:cNvPicPr/>
                  </pic:nvPicPr>
                  <pic:blipFill>
                    <a:blip r:embed="rId115" cstate="print"/>
                    <a:stretch>
                      <a:fillRect/>
                    </a:stretch>
                  </pic:blipFill>
                  <pic:spPr>
                    <a:xfrm>
                      <a:off x="0" y="0"/>
                      <a:ext cx="1719913" cy="158686"/>
                    </a:xfrm>
                    <a:prstGeom prst="rect">
                      <a:avLst/>
                    </a:prstGeom>
                  </pic:spPr>
                </pic:pic>
              </a:graphicData>
            </a:graphic>
          </wp:anchor>
        </w:drawing>
      </w:r>
    </w:p>
    <w:p w14:paraId="6BD70CBF" w14:textId="103C937E" w:rsidR="00922B26" w:rsidRPr="00922B26" w:rsidRDefault="00922B26" w:rsidP="00922B26">
      <w:pPr>
        <w:spacing w:after="160" w:line="259" w:lineRule="auto"/>
        <w:rPr>
          <w:sz w:val="28"/>
          <w:szCs w:val="28"/>
          <w:lang w:val="ru-RU"/>
        </w:rPr>
      </w:pPr>
      <w:r w:rsidRPr="00922B26">
        <w:rPr>
          <w:sz w:val="28"/>
          <w:szCs w:val="28"/>
          <w:lang w:val="ru-RU"/>
        </w:rPr>
        <w:t xml:space="preserve"> Последовательности </w:t>
      </w:r>
      <w:proofErr w:type="spellStart"/>
      <w:r w:rsidRPr="00922B26">
        <w:rPr>
          <w:sz w:val="28"/>
          <w:szCs w:val="28"/>
          <w:lang w:val="ru-RU"/>
        </w:rPr>
        <w:t>rpg</w:t>
      </w:r>
      <w:proofErr w:type="spellEnd"/>
      <w:r w:rsidRPr="00922B26">
        <w:rPr>
          <w:sz w:val="28"/>
          <w:szCs w:val="28"/>
          <w:lang w:val="ru-RU"/>
        </w:rPr>
        <w:t xml:space="preserve"> </w:t>
      </w:r>
      <w:r w:rsidR="00D94567">
        <w:rPr>
          <w:sz w:val="28"/>
          <w:szCs w:val="28"/>
          <w:lang w:val="ru-RU"/>
        </w:rPr>
        <w:fldChar w:fldCharType="begin"/>
      </w:r>
      <w:r w:rsidR="00D94567">
        <w:rPr>
          <w:sz w:val="28"/>
          <w:szCs w:val="28"/>
          <w:lang w:val="ru-RU"/>
        </w:rPr>
        <w:instrText xml:space="preserve"> ADDIN ZOTERO_ITEM CSL_CITATION {"citationID":"NObGlrve","properties":{"formattedCitation":"[88]","plainCitation":"[88]","noteIndex":0},"citationItems":[{"id":154,"uris":["http://zotero.org/users/local/XvQpfN4m/items/6SCJYL26"],"uri":["http://zotero.org/users/local/XvQpfN4m/items/6SCJYL26"],"itemData":{"id":154,"type":"chapter","container-title":"Computer Vision – ECCV 2018","event-place":"Cham","ISBN":"978-3-030-01245-8","note":"collection-title: Lecture Notes in Computer Science\nDOI: 10.1007/978-3-030-01246-5_15","page":"242-258","publisher":"Springer International Publishing","publisher-place":"Cham","source":"DOI.org (Crossref)","title":"Semi-dense 3D Reconstruction with a Stereo Event Camera","URL":"http://link.springer.com/10.1007/978-3-030-01246-5_15","volume":"11205","editor":[{"family":"Ferrari","given":"Vittorio"},{"family":"Hebert","given":"Martial"},{"family":"Sminchisescu","given":"Cristian"},{"family":"Weiss","given":"Yair"}],"author":[{"family":"Zhou","given":"Yi"},{"family":"Gallego","given":"Guillermo"},{"family":"Rebecq","given":"Henri"},{"family":"Kneip","given":"Laurent"},{"family":"Li","given":"Hongdong"},{"family":"Scaramuzza","given":"Davide"}],"accessed":{"date-parts":[["2021",12,29]]},"issued":{"date-parts":[["2018"]]}}}],"schema":"https://github.com/citation-style-language/schema/raw/master/csl-citation.json"} </w:instrText>
      </w:r>
      <w:r w:rsidR="00D94567">
        <w:rPr>
          <w:sz w:val="28"/>
          <w:szCs w:val="28"/>
          <w:lang w:val="ru-RU"/>
        </w:rPr>
        <w:fldChar w:fldCharType="separate"/>
      </w:r>
      <w:r w:rsidR="00D94567" w:rsidRPr="00D94567">
        <w:rPr>
          <w:sz w:val="28"/>
          <w:lang w:val="ru-RU"/>
        </w:rPr>
        <w:t>[88]</w:t>
      </w:r>
      <w:r w:rsidR="00D94567">
        <w:rPr>
          <w:sz w:val="28"/>
          <w:szCs w:val="28"/>
          <w:lang w:val="ru-RU"/>
        </w:rPr>
        <w:fldChar w:fldCharType="end"/>
      </w:r>
      <w:r w:rsidRPr="00922B26">
        <w:rPr>
          <w:sz w:val="28"/>
          <w:szCs w:val="28"/>
          <w:lang w:val="ru-RU"/>
        </w:rPr>
        <w:t xml:space="preserve"> сняты с помощью ручной </w:t>
      </w:r>
      <w:r w:rsidR="00AF6891" w:rsidRPr="00922B26">
        <w:rPr>
          <w:sz w:val="28"/>
          <w:szCs w:val="28"/>
          <w:lang w:val="ru-RU"/>
        </w:rPr>
        <w:t>стереоустановки</w:t>
      </w:r>
      <w:r w:rsidRPr="00922B26">
        <w:rPr>
          <w:sz w:val="28"/>
          <w:szCs w:val="28"/>
          <w:lang w:val="ru-RU"/>
        </w:rPr>
        <w:t xml:space="preserve">, движущейся в условиях локально зацикленного поведения (верхние четыре строки). В отличие от них, последовательности </w:t>
      </w:r>
      <w:proofErr w:type="spellStart"/>
      <w:r w:rsidRPr="00922B26">
        <w:rPr>
          <w:sz w:val="28"/>
          <w:szCs w:val="28"/>
          <w:lang w:val="ru-RU"/>
        </w:rPr>
        <w:t>upenn_flying</w:t>
      </w:r>
      <w:proofErr w:type="spellEnd"/>
      <w:r w:rsidRPr="00922B26">
        <w:rPr>
          <w:sz w:val="28"/>
          <w:szCs w:val="28"/>
          <w:lang w:val="ru-RU"/>
        </w:rPr>
        <w:t xml:space="preserve"> </w:t>
      </w:r>
      <w:r w:rsidR="00D94567">
        <w:rPr>
          <w:sz w:val="28"/>
          <w:szCs w:val="28"/>
          <w:lang w:val="ru-RU"/>
        </w:rPr>
        <w:fldChar w:fldCharType="begin"/>
      </w:r>
      <w:r w:rsidR="00D94567">
        <w:rPr>
          <w:sz w:val="28"/>
          <w:szCs w:val="28"/>
          <w:lang w:val="ru-RU"/>
        </w:rPr>
        <w:instrText xml:space="preserve"> ADDIN ZOTERO_ITEM CSL_CITATION {"citationID":"QfW1Gvhf","properties":{"formattedCitation":"[100]","plainCitation":"[100]","noteIndex":0},"citationItems":[{"id":160,"uris":["http://zotero.org/users/local/XvQpfN4m/items/SUJVUR5W"],"uri":["http://zotero.org/users/local/XvQpfN4m/items/SUJVUR5W"],"itemData":{"id":160,"type":"article-journal","container-title":"IEEE Robotics and Automation Letters","DOI":"10.1109/LRA.2018.2800793","ISSN":"2377-3766, 2377-3774","issue":"3","journalAbbreviation":"IEEE Robot. Autom. Lett.","page":"2032-2039","source":"DOI.org (Crossref)","title":"The Multivehicle Stereo Event Camera Dataset: An Event Camera Dataset for 3D Perception","title-short":"The Multivehicle Stereo Event Camera Dataset","volume":"3","author":[{"family":"Zhu","given":"Alex Zihao"},{"family":"Thakur","given":"Dinesh"},{"family":"Ozaslan","given":"Tolga"},{"family":"Pfrommer","given":"Bernd"},{"family":"Kumar","given":"Vijay"},{"family":"Daniilidis","given":"Kostas"}],"issued":{"date-parts":[["2018",7]]}}}],"schema":"https://github.com/citation-style-language/schema/raw/master/csl-citation.json"} </w:instrText>
      </w:r>
      <w:r w:rsidR="00D94567">
        <w:rPr>
          <w:sz w:val="28"/>
          <w:szCs w:val="28"/>
          <w:lang w:val="ru-RU"/>
        </w:rPr>
        <w:fldChar w:fldCharType="separate"/>
      </w:r>
      <w:r w:rsidR="00D94567" w:rsidRPr="00D94567">
        <w:rPr>
          <w:sz w:val="28"/>
          <w:lang w:val="ru-RU"/>
        </w:rPr>
        <w:t>[100]</w:t>
      </w:r>
      <w:r w:rsidR="00D94567">
        <w:rPr>
          <w:sz w:val="28"/>
          <w:szCs w:val="28"/>
          <w:lang w:val="ru-RU"/>
        </w:rPr>
        <w:fldChar w:fldCharType="end"/>
      </w:r>
      <w:r w:rsidR="00D94567">
        <w:rPr>
          <w:sz w:val="28"/>
          <w:szCs w:val="28"/>
          <w:lang w:val="ru-RU"/>
        </w:rPr>
        <w:t xml:space="preserve"> </w:t>
      </w:r>
      <w:r w:rsidRPr="00922B26">
        <w:rPr>
          <w:sz w:val="28"/>
          <w:szCs w:val="28"/>
          <w:lang w:val="ru-RU"/>
        </w:rPr>
        <w:t>получены с помощью стереоустановки, установленной на беспилотнике, который переключается между зависанием и преимущественно поступательным движением (два нижних ряда).</w:t>
      </w:r>
    </w:p>
    <w:p w14:paraId="3410E436" w14:textId="1C6322FD" w:rsidR="00922B26" w:rsidRPr="00922B26" w:rsidRDefault="00922B26" w:rsidP="00922B26">
      <w:pPr>
        <w:spacing w:after="160" w:line="259" w:lineRule="auto"/>
        <w:rPr>
          <w:sz w:val="28"/>
          <w:szCs w:val="28"/>
          <w:lang w:val="ru-RU"/>
        </w:rPr>
      </w:pPr>
      <w:r w:rsidRPr="00922B26">
        <w:rPr>
          <w:sz w:val="28"/>
          <w:szCs w:val="28"/>
          <w:lang w:val="ru-RU"/>
        </w:rPr>
        <w:lastRenderedPageBreak/>
        <w:t xml:space="preserve">Результаты VO на наборе данных </w:t>
      </w:r>
      <w:proofErr w:type="spellStart"/>
      <w:r w:rsidRPr="00922B26">
        <w:rPr>
          <w:sz w:val="28"/>
          <w:szCs w:val="28"/>
          <w:lang w:val="ru-RU"/>
        </w:rPr>
        <w:t>upenn</w:t>
      </w:r>
      <w:proofErr w:type="spellEnd"/>
      <w:r w:rsidRPr="00922B26">
        <w:rPr>
          <w:sz w:val="28"/>
          <w:szCs w:val="28"/>
          <w:lang w:val="ru-RU"/>
        </w:rPr>
        <w:t xml:space="preserve"> показывают худшую точность по сравнению с результатами на наборе данных </w:t>
      </w:r>
      <w:proofErr w:type="spellStart"/>
      <w:r w:rsidRPr="00922B26">
        <w:rPr>
          <w:sz w:val="28"/>
          <w:szCs w:val="28"/>
          <w:lang w:val="ru-RU"/>
        </w:rPr>
        <w:t>rpg</w:t>
      </w:r>
      <w:proofErr w:type="spellEnd"/>
      <w:r w:rsidRPr="00922B26">
        <w:rPr>
          <w:sz w:val="28"/>
          <w:szCs w:val="28"/>
          <w:lang w:val="ru-RU"/>
        </w:rPr>
        <w:t xml:space="preserve">. Это может быть объяснено следующими двумя причинами. Точность системы (слежения и отображения) ограничена относительно небольшим пространственным разрешением датчика. Использование камер событий с более высоким разрешением (например, VGA </w:t>
      </w:r>
      <w:r w:rsidR="00D94567">
        <w:rPr>
          <w:sz w:val="28"/>
          <w:szCs w:val="28"/>
          <w:lang w:val="ru-RU"/>
        </w:rPr>
        <w:fldChar w:fldCharType="begin"/>
      </w:r>
      <w:r w:rsidR="00D94567">
        <w:rPr>
          <w:sz w:val="28"/>
          <w:szCs w:val="28"/>
          <w:lang w:val="ru-RU"/>
        </w:rPr>
        <w:instrText xml:space="preserve"> ADDIN ZOTERO_ITEM CSL_CITATION {"citationID":"vRcIoMAy","properties":{"formattedCitation":"[107, p. 640]","plainCitation":"[107, p. 640]","noteIndex":0},"citationItems":[{"id":205,"uris":["http://zotero.org/users/local/XvQpfN4m/items/ZJGF9L6W"],"uri":["http://zotero.org/users/local/XvQpfN4m/items/ZJGF9L6W"],"itemData":{"id":205,"type":"paper-conference","container-title":"2017 IEEE International Solid-State Circuits Conference (ISSCC)","DOI":"10.1109/ISSCC.2017.7870263","event":"2017 IEEE International Solid- State Circuits Conference - (ISSCC)","event-place":"San Francisco, CA, USA","ISBN":"978-1-5090-3758-2","page":"66-67","publisher":"IEEE","publisher-place":"San Francisco, CA, USA","source":"DOI.org (Crossref)","title":"4.1 A 640×480 dynamic vision sensor with a 9µm pixel and 300Meps address-event representation","URL":"http://ieeexplore.ieee.org/document/7870263/","author":[{"family":"Son","given":"Bongki"},{"family":"Suh","given":"Yunjae"},{"family":"Kim","given":"Sungho"},{"family":"Jung","given":"Heejae"},{"family":"Kim","given":"Jun-Seok"},{"family":"Shin","given":"Changwoo"},{"family":"Park","given":"Keunju"},{"family":"Lee","given":"Kyoobin"},{"family":"Park","given":"Jinman"},{"family":"Woo","given":"Jooyeon"},{"family":"Roh","given":"Yohan"},{"family":"Lee","given":"Hyunku"},{"family":"Wang","given":"Yibing"},{"family":"Ovsiannikov","given":"Ilia"},{"family":"Ryu","given":"Hyunsurk"}],"accessed":{"date-parts":[["2021",12,29]]},"issued":{"date-parts":[["2017",2]]}},"locator":"640"}],"schema":"https://github.com/citation-style-language/schema/raw/master/csl-citation.json"} </w:instrText>
      </w:r>
      <w:r w:rsidR="00D94567">
        <w:rPr>
          <w:sz w:val="28"/>
          <w:szCs w:val="28"/>
          <w:lang w:val="ru-RU"/>
        </w:rPr>
        <w:fldChar w:fldCharType="separate"/>
      </w:r>
      <w:r w:rsidR="00D94567" w:rsidRPr="00D94567">
        <w:rPr>
          <w:sz w:val="28"/>
          <w:lang w:val="ru-RU"/>
        </w:rPr>
        <w:t xml:space="preserve">[107, </w:t>
      </w:r>
      <w:r w:rsidR="00D94567" w:rsidRPr="00D94567">
        <w:rPr>
          <w:sz w:val="28"/>
        </w:rPr>
        <w:t>p</w:t>
      </w:r>
      <w:r w:rsidR="00D94567" w:rsidRPr="00D94567">
        <w:rPr>
          <w:sz w:val="28"/>
          <w:lang w:val="ru-RU"/>
        </w:rPr>
        <w:t>. 640]</w:t>
      </w:r>
      <w:r w:rsidR="00D94567">
        <w:rPr>
          <w:sz w:val="28"/>
          <w:szCs w:val="28"/>
          <w:lang w:val="ru-RU"/>
        </w:rPr>
        <w:fldChar w:fldCharType="end"/>
      </w:r>
      <w:r w:rsidRPr="00922B26">
        <w:rPr>
          <w:sz w:val="28"/>
          <w:szCs w:val="28"/>
          <w:lang w:val="ru-RU"/>
        </w:rPr>
        <w:t>) повысило бы точность системы. Также</w:t>
      </w:r>
      <w:r w:rsidR="00AF6891">
        <w:rPr>
          <w:sz w:val="28"/>
          <w:szCs w:val="28"/>
          <w:lang w:val="ru-RU"/>
        </w:rPr>
        <w:t xml:space="preserve"> заметно</w:t>
      </w:r>
      <w:r w:rsidRPr="00922B26">
        <w:rPr>
          <w:sz w:val="28"/>
          <w:szCs w:val="28"/>
          <w:lang w:val="ru-RU"/>
        </w:rPr>
        <w:t>,</w:t>
      </w:r>
      <w:r w:rsidR="00AF6891">
        <w:rPr>
          <w:sz w:val="28"/>
          <w:szCs w:val="28"/>
          <w:lang w:val="ru-RU"/>
        </w:rPr>
        <w:t xml:space="preserve"> что,</w:t>
      </w:r>
      <w:r w:rsidRPr="00922B26">
        <w:rPr>
          <w:sz w:val="28"/>
          <w:szCs w:val="28"/>
          <w:lang w:val="ru-RU"/>
        </w:rPr>
        <w:t xml:space="preserve"> когда дрон останавливается и замирает, генерируется мало событий, и поэтому временные поверхности, срабатывающие с постоянной скоростью, становятся ненадежными. Это может привести к тому, что описанная система</w:t>
      </w:r>
      <w:r w:rsidR="00DC6E06" w:rsidRPr="00922B26">
        <w:rPr>
          <w:sz w:val="28"/>
          <w:szCs w:val="28"/>
          <w:lang w:val="ru-RU"/>
        </w:rPr>
        <w:t xml:space="preserve"> </w:t>
      </w:r>
      <w:r w:rsidR="00DC6E06">
        <w:rPr>
          <w:sz w:val="28"/>
          <w:szCs w:val="28"/>
          <w:lang w:val="ru-RU"/>
        </w:rPr>
        <w:fldChar w:fldCharType="begin"/>
      </w:r>
      <w:r w:rsidR="00CC461F">
        <w:rPr>
          <w:sz w:val="28"/>
          <w:szCs w:val="28"/>
          <w:lang w:val="ru-RU"/>
        </w:rPr>
        <w:instrText xml:space="preserve"> ADDIN ZOTERO_ITEM CSL_CITATION {"citationID":"F0nYoYc9","properties":{"formattedCitation":"[54]","plainCitation":"[54]","noteIndex":0},"citationItems":[{"id":250,"uris":["http://zotero.org/users/local/XvQpfN4m/items/73MMDCLK"],"uri":["http://zotero.org/users/local/XvQpfN4m/items/73MMDCLK"],"itemData":{"id":250,"type":"book","title":"Event-based Stereo Visual Odometry","author":[{"family":"Zhou","given":"Yi"},{"family":"Gallego","given":"Guillermo"},{"family":"Shen","given":"Shaojie"}],"issued":{"date-parts":[["2020",7,30]]}}}],"schema":"https://github.com/citation-style-language/schema/raw/master/csl-citation.json"} </w:instrText>
      </w:r>
      <w:r w:rsidR="00DC6E06">
        <w:rPr>
          <w:sz w:val="28"/>
          <w:szCs w:val="28"/>
          <w:lang w:val="ru-RU"/>
        </w:rPr>
        <w:fldChar w:fldCharType="separate"/>
      </w:r>
      <w:r w:rsidR="00DC6E06" w:rsidRPr="00DC6E06">
        <w:rPr>
          <w:sz w:val="28"/>
          <w:lang w:val="ru-RU"/>
        </w:rPr>
        <w:t>[54]</w:t>
      </w:r>
      <w:r w:rsidR="00DC6E06">
        <w:rPr>
          <w:sz w:val="28"/>
          <w:szCs w:val="28"/>
          <w:lang w:val="ru-RU"/>
        </w:rPr>
        <w:fldChar w:fldCharType="end"/>
      </w:r>
      <w:r w:rsidRPr="00922B26">
        <w:rPr>
          <w:sz w:val="28"/>
          <w:szCs w:val="28"/>
          <w:lang w:val="ru-RU"/>
        </w:rPr>
        <w:t xml:space="preserve"> будет </w:t>
      </w:r>
      <w:proofErr w:type="spellStart"/>
      <w:r w:rsidRPr="00922B26">
        <w:rPr>
          <w:sz w:val="28"/>
          <w:szCs w:val="28"/>
          <w:lang w:val="ru-RU"/>
        </w:rPr>
        <w:t>переинициализирована</w:t>
      </w:r>
      <w:proofErr w:type="spellEnd"/>
      <w:r w:rsidRPr="00922B26">
        <w:rPr>
          <w:sz w:val="28"/>
          <w:szCs w:val="28"/>
          <w:lang w:val="ru-RU"/>
        </w:rPr>
        <w:t xml:space="preserve">. Это поведение можно смягчить, используя более сложные стратегии для сигнализации о создании временных поверхностей, например, постоянное или адаптивное количество событий </w:t>
      </w:r>
      <w:r w:rsidR="00D94567">
        <w:rPr>
          <w:sz w:val="28"/>
          <w:szCs w:val="28"/>
          <w:lang w:val="ru-RU"/>
        </w:rPr>
        <w:fldChar w:fldCharType="begin"/>
      </w:r>
      <w:r w:rsidR="00D94567">
        <w:rPr>
          <w:sz w:val="28"/>
          <w:szCs w:val="28"/>
          <w:lang w:val="ru-RU"/>
        </w:rPr>
        <w:instrText xml:space="preserve"> ADDIN ZOTERO_ITEM CSL_CITATION {"citationID":"PzZj0PzW","properties":{"formattedCitation":"[108]","plainCitation":"[108]","noteIndex":0},"citationItems":[{"id":173,"uris":["http://zotero.org/users/local/XvQpfN4m/items/7BRRHM2L"],"uri":["http://zotero.org/users/local/XvQpfN4m/items/7BRRHM2L"],"itemData":{"id":173,"type":"book","title":"Adaptive Time-Slice Block-Matching Optical Flow Algorithm for Dynamic Vision Sensors","author":[{"family":"Liu","given":"Min"},{"family":"Delbruck","given":"Tobi"}],"issued":{"date-parts":[["2018",9,6]]}}}],"schema":"https://github.com/citation-style-language/schema/raw/master/csl-citation.json"} </w:instrText>
      </w:r>
      <w:r w:rsidR="00D94567">
        <w:rPr>
          <w:sz w:val="28"/>
          <w:szCs w:val="28"/>
          <w:lang w:val="ru-RU"/>
        </w:rPr>
        <w:fldChar w:fldCharType="separate"/>
      </w:r>
      <w:r w:rsidR="00D94567" w:rsidRPr="00D94567">
        <w:rPr>
          <w:sz w:val="28"/>
          <w:lang w:val="ru-RU"/>
        </w:rPr>
        <w:t>[108]</w:t>
      </w:r>
      <w:r w:rsidR="00D94567">
        <w:rPr>
          <w:sz w:val="28"/>
          <w:szCs w:val="28"/>
          <w:lang w:val="ru-RU"/>
        </w:rPr>
        <w:fldChar w:fldCharType="end"/>
      </w:r>
      <w:r w:rsidRPr="00922B26">
        <w:rPr>
          <w:sz w:val="28"/>
          <w:szCs w:val="28"/>
          <w:lang w:val="ru-RU"/>
        </w:rPr>
        <w:t>.</w:t>
      </w:r>
    </w:p>
    <w:p w14:paraId="070FC9F5" w14:textId="77777777" w:rsidR="00922B26" w:rsidRPr="00922B26" w:rsidRDefault="00922B26" w:rsidP="00922B26">
      <w:pPr>
        <w:spacing w:after="160" w:line="259" w:lineRule="auto"/>
        <w:rPr>
          <w:sz w:val="28"/>
          <w:szCs w:val="28"/>
          <w:lang w:val="ru-RU"/>
        </w:rPr>
      </w:pPr>
      <w:r w:rsidRPr="00922B26">
        <w:rPr>
          <w:sz w:val="28"/>
          <w:szCs w:val="28"/>
          <w:lang w:val="ru-RU"/>
        </w:rPr>
        <w:t>Таким образом, на динамическом участке набора данных система показывает хорошую производительность.</w:t>
      </w:r>
    </w:p>
    <w:p w14:paraId="03C3636C" w14:textId="77777777" w:rsidR="00AF6891" w:rsidRDefault="00922B26" w:rsidP="00AF6891">
      <w:pPr>
        <w:keepNext/>
        <w:spacing w:after="160" w:line="259" w:lineRule="auto"/>
      </w:pPr>
      <w:r w:rsidRPr="00922B26">
        <w:rPr>
          <w:noProof/>
          <w:sz w:val="28"/>
          <w:szCs w:val="28"/>
          <w:lang w:val="ru-RU"/>
        </w:rPr>
        <mc:AlternateContent>
          <mc:Choice Requires="wpg">
            <w:drawing>
              <wp:inline distT="0" distB="0" distL="0" distR="0" wp14:anchorId="0CEACB9D" wp14:editId="2691F7F0">
                <wp:extent cx="5940425" cy="2662970"/>
                <wp:effectExtent l="0" t="0" r="22225" b="23495"/>
                <wp:docPr id="435" name="Группа 4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0425" cy="2662970"/>
                          <a:chOff x="0" y="0"/>
                          <a:chExt cx="9735" cy="4364"/>
                        </a:xfrm>
                      </wpg:grpSpPr>
                      <pic:pic xmlns:pic="http://schemas.openxmlformats.org/drawingml/2006/picture">
                        <pic:nvPicPr>
                          <pic:cNvPr id="436" name="docshape387"/>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72" y="7"/>
                            <a:ext cx="9591" cy="42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7" name="docshape388"/>
                        <wps:cNvSpPr>
                          <a:spLocks noChangeArrowheads="1"/>
                        </wps:cNvSpPr>
                        <wps:spPr bwMode="auto">
                          <a:xfrm>
                            <a:off x="7" y="7"/>
                            <a:ext cx="1385" cy="2103"/>
                          </a:xfrm>
                          <a:prstGeom prst="rect">
                            <a:avLst/>
                          </a:prstGeom>
                          <a:noFill/>
                          <a:ln w="9208">
                            <a:solidFill>
                              <a:srgbClr val="999999"/>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8" name="docshape389"/>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1406" y="856"/>
                            <a:ext cx="492"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9" name="Line 350"/>
                        <wps:cNvCnPr>
                          <a:cxnSpLocks noChangeShapeType="1"/>
                        </wps:cNvCnPr>
                        <wps:spPr bwMode="auto">
                          <a:xfrm>
                            <a:off x="2471" y="1147"/>
                            <a:ext cx="0" cy="25"/>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0" name="Line 351"/>
                        <wps:cNvCnPr>
                          <a:cxnSpLocks noChangeShapeType="1"/>
                        </wps:cNvCnPr>
                        <wps:spPr bwMode="auto">
                          <a:xfrm>
                            <a:off x="2422" y="1197"/>
                            <a:ext cx="0" cy="51"/>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1" name="Line 352"/>
                        <wps:cNvCnPr>
                          <a:cxnSpLocks noChangeShapeType="1"/>
                        </wps:cNvCnPr>
                        <wps:spPr bwMode="auto">
                          <a:xfrm>
                            <a:off x="2348" y="1273"/>
                            <a:ext cx="0" cy="51"/>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2" name="Line 353"/>
                        <wps:cNvCnPr>
                          <a:cxnSpLocks noChangeShapeType="1"/>
                        </wps:cNvCnPr>
                        <wps:spPr bwMode="auto">
                          <a:xfrm>
                            <a:off x="2275" y="1349"/>
                            <a:ext cx="0" cy="5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3" name="Line 354"/>
                        <wps:cNvCnPr>
                          <a:cxnSpLocks noChangeShapeType="1"/>
                        </wps:cNvCnPr>
                        <wps:spPr bwMode="auto">
                          <a:xfrm>
                            <a:off x="2202" y="1424"/>
                            <a:ext cx="0" cy="51"/>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4" name="Line 355"/>
                        <wps:cNvCnPr>
                          <a:cxnSpLocks noChangeShapeType="1"/>
                        </wps:cNvCnPr>
                        <wps:spPr bwMode="auto">
                          <a:xfrm>
                            <a:off x="2129" y="1500"/>
                            <a:ext cx="0" cy="5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5" name="Line 356"/>
                        <wps:cNvCnPr>
                          <a:cxnSpLocks noChangeShapeType="1"/>
                        </wps:cNvCnPr>
                        <wps:spPr bwMode="auto">
                          <a:xfrm>
                            <a:off x="2056" y="1576"/>
                            <a:ext cx="0" cy="5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6" name="Line 357"/>
                        <wps:cNvCnPr>
                          <a:cxnSpLocks noChangeShapeType="1"/>
                        </wps:cNvCnPr>
                        <wps:spPr bwMode="auto">
                          <a:xfrm>
                            <a:off x="1982" y="1652"/>
                            <a:ext cx="0" cy="5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7" name="Line 358"/>
                        <wps:cNvCnPr>
                          <a:cxnSpLocks noChangeShapeType="1"/>
                        </wps:cNvCnPr>
                        <wps:spPr bwMode="auto">
                          <a:xfrm>
                            <a:off x="1909" y="1727"/>
                            <a:ext cx="0" cy="51"/>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8" name="Line 359"/>
                        <wps:cNvCnPr>
                          <a:cxnSpLocks noChangeShapeType="1"/>
                        </wps:cNvCnPr>
                        <wps:spPr bwMode="auto">
                          <a:xfrm>
                            <a:off x="1836" y="1803"/>
                            <a:ext cx="0" cy="5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9" name="Line 360"/>
                        <wps:cNvCnPr>
                          <a:cxnSpLocks noChangeShapeType="1"/>
                        </wps:cNvCnPr>
                        <wps:spPr bwMode="auto">
                          <a:xfrm>
                            <a:off x="1763" y="1878"/>
                            <a:ext cx="0" cy="51"/>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50" name="Line 361"/>
                        <wps:cNvCnPr>
                          <a:cxnSpLocks noChangeShapeType="1"/>
                        </wps:cNvCnPr>
                        <wps:spPr bwMode="auto">
                          <a:xfrm>
                            <a:off x="1690" y="1954"/>
                            <a:ext cx="0" cy="51"/>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51" name="Line 362"/>
                        <wps:cNvCnPr>
                          <a:cxnSpLocks noChangeShapeType="1"/>
                        </wps:cNvCnPr>
                        <wps:spPr bwMode="auto">
                          <a:xfrm>
                            <a:off x="1616" y="2030"/>
                            <a:ext cx="0" cy="5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52" name="Line 363"/>
                        <wps:cNvCnPr>
                          <a:cxnSpLocks noChangeShapeType="1"/>
                        </wps:cNvCnPr>
                        <wps:spPr bwMode="auto">
                          <a:xfrm>
                            <a:off x="1543" y="2106"/>
                            <a:ext cx="0" cy="5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53" name="Line 364"/>
                        <wps:cNvCnPr>
                          <a:cxnSpLocks noChangeShapeType="1"/>
                        </wps:cNvCnPr>
                        <wps:spPr bwMode="auto">
                          <a:xfrm>
                            <a:off x="1470" y="2181"/>
                            <a:ext cx="0" cy="26"/>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54" name="Line 365"/>
                        <wps:cNvCnPr>
                          <a:cxnSpLocks noChangeShapeType="1"/>
                        </wps:cNvCnPr>
                        <wps:spPr bwMode="auto">
                          <a:xfrm>
                            <a:off x="2471" y="1147"/>
                            <a:ext cx="2" cy="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55" name="docshape390"/>
                        <wps:cNvSpPr>
                          <a:spLocks/>
                        </wps:cNvSpPr>
                        <wps:spPr bwMode="auto">
                          <a:xfrm>
                            <a:off x="1406" y="2197"/>
                            <a:ext cx="49" cy="49"/>
                          </a:xfrm>
                          <a:custGeom>
                            <a:avLst/>
                            <a:gdLst>
                              <a:gd name="T0" fmla="+- 0 1431 1407"/>
                              <a:gd name="T1" fmla="*/ T0 w 49"/>
                              <a:gd name="T2" fmla="+- 0 2198 2198"/>
                              <a:gd name="T3" fmla="*/ 2198 h 49"/>
                              <a:gd name="T4" fmla="+- 0 1407 1407"/>
                              <a:gd name="T5" fmla="*/ T4 w 49"/>
                              <a:gd name="T6" fmla="+- 0 2247 2198"/>
                              <a:gd name="T7" fmla="*/ 2247 h 49"/>
                              <a:gd name="T8" fmla="+- 0 1455 1407"/>
                              <a:gd name="T9" fmla="*/ T8 w 49"/>
                              <a:gd name="T10" fmla="+- 0 2221 2198"/>
                              <a:gd name="T11" fmla="*/ 2221 h 49"/>
                              <a:gd name="T12" fmla="+- 0 1431 1407"/>
                              <a:gd name="T13" fmla="*/ T12 w 49"/>
                              <a:gd name="T14" fmla="+- 0 2198 2198"/>
                              <a:gd name="T15" fmla="*/ 2198 h 49"/>
                            </a:gdLst>
                            <a:ahLst/>
                            <a:cxnLst>
                              <a:cxn ang="0">
                                <a:pos x="T1" y="T3"/>
                              </a:cxn>
                              <a:cxn ang="0">
                                <a:pos x="T5" y="T7"/>
                              </a:cxn>
                              <a:cxn ang="0">
                                <a:pos x="T9" y="T11"/>
                              </a:cxn>
                              <a:cxn ang="0">
                                <a:pos x="T13" y="T15"/>
                              </a:cxn>
                            </a:cxnLst>
                            <a:rect l="0" t="0" r="r" b="b"/>
                            <a:pathLst>
                              <a:path w="49" h="49">
                                <a:moveTo>
                                  <a:pt x="24" y="0"/>
                                </a:moveTo>
                                <a:lnTo>
                                  <a:pt x="0" y="49"/>
                                </a:lnTo>
                                <a:lnTo>
                                  <a:pt x="48" y="23"/>
                                </a:lnTo>
                                <a:lnTo>
                                  <a:pt x="2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56" name="docshape391"/>
                        <wps:cNvSpPr>
                          <a:spLocks/>
                        </wps:cNvSpPr>
                        <wps:spPr bwMode="auto">
                          <a:xfrm>
                            <a:off x="1406" y="2197"/>
                            <a:ext cx="49" cy="49"/>
                          </a:xfrm>
                          <a:custGeom>
                            <a:avLst/>
                            <a:gdLst>
                              <a:gd name="T0" fmla="+- 0 1407 1407"/>
                              <a:gd name="T1" fmla="*/ T0 w 49"/>
                              <a:gd name="T2" fmla="+- 0 2247 2198"/>
                              <a:gd name="T3" fmla="*/ 2247 h 49"/>
                              <a:gd name="T4" fmla="+- 0 1431 1407"/>
                              <a:gd name="T5" fmla="*/ T4 w 49"/>
                              <a:gd name="T6" fmla="+- 0 2198 2198"/>
                              <a:gd name="T7" fmla="*/ 2198 h 49"/>
                              <a:gd name="T8" fmla="+- 0 1455 1407"/>
                              <a:gd name="T9" fmla="*/ T8 w 49"/>
                              <a:gd name="T10" fmla="+- 0 2221 2198"/>
                              <a:gd name="T11" fmla="*/ 2221 h 49"/>
                              <a:gd name="T12" fmla="+- 0 1407 1407"/>
                              <a:gd name="T13" fmla="*/ T12 w 49"/>
                              <a:gd name="T14" fmla="+- 0 2247 2198"/>
                              <a:gd name="T15" fmla="*/ 2247 h 49"/>
                            </a:gdLst>
                            <a:ahLst/>
                            <a:cxnLst>
                              <a:cxn ang="0">
                                <a:pos x="T1" y="T3"/>
                              </a:cxn>
                              <a:cxn ang="0">
                                <a:pos x="T5" y="T7"/>
                              </a:cxn>
                              <a:cxn ang="0">
                                <a:pos x="T9" y="T11"/>
                              </a:cxn>
                              <a:cxn ang="0">
                                <a:pos x="T13" y="T15"/>
                              </a:cxn>
                            </a:cxnLst>
                            <a:rect l="0" t="0" r="r" b="b"/>
                            <a:pathLst>
                              <a:path w="49" h="49">
                                <a:moveTo>
                                  <a:pt x="0" y="49"/>
                                </a:moveTo>
                                <a:lnTo>
                                  <a:pt x="24" y="0"/>
                                </a:lnTo>
                                <a:lnTo>
                                  <a:pt x="48" y="23"/>
                                </a:lnTo>
                                <a:lnTo>
                                  <a:pt x="0" y="49"/>
                                </a:lnTo>
                                <a:close/>
                              </a:path>
                            </a:pathLst>
                          </a:custGeom>
                          <a:noFill/>
                          <a:ln w="461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7" name="Line 368"/>
                        <wps:cNvCnPr>
                          <a:cxnSpLocks noChangeShapeType="1"/>
                        </wps:cNvCnPr>
                        <wps:spPr bwMode="auto">
                          <a:xfrm>
                            <a:off x="3602" y="1422"/>
                            <a:ext cx="0" cy="29"/>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58" name="Line 369"/>
                        <wps:cNvCnPr>
                          <a:cxnSpLocks noChangeShapeType="1"/>
                        </wps:cNvCnPr>
                        <wps:spPr bwMode="auto">
                          <a:xfrm>
                            <a:off x="3566" y="1479"/>
                            <a:ext cx="0" cy="58"/>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59" name="Line 370"/>
                        <wps:cNvCnPr>
                          <a:cxnSpLocks noChangeShapeType="1"/>
                        </wps:cNvCnPr>
                        <wps:spPr bwMode="auto">
                          <a:xfrm>
                            <a:off x="3512" y="1566"/>
                            <a:ext cx="0" cy="5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60" name="Line 371"/>
                        <wps:cNvCnPr>
                          <a:cxnSpLocks noChangeShapeType="1"/>
                        </wps:cNvCnPr>
                        <wps:spPr bwMode="auto">
                          <a:xfrm>
                            <a:off x="3454" y="1652"/>
                            <a:ext cx="0" cy="5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61" name="Line 372"/>
                        <wps:cNvCnPr>
                          <a:cxnSpLocks noChangeShapeType="1"/>
                        </wps:cNvCnPr>
                        <wps:spPr bwMode="auto">
                          <a:xfrm>
                            <a:off x="3399" y="1738"/>
                            <a:ext cx="0" cy="5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62" name="Line 373"/>
                        <wps:cNvCnPr>
                          <a:cxnSpLocks noChangeShapeType="1"/>
                        </wps:cNvCnPr>
                        <wps:spPr bwMode="auto">
                          <a:xfrm>
                            <a:off x="3341" y="1824"/>
                            <a:ext cx="0" cy="58"/>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63" name="Line 374"/>
                        <wps:cNvCnPr>
                          <a:cxnSpLocks noChangeShapeType="1"/>
                        </wps:cNvCnPr>
                        <wps:spPr bwMode="auto">
                          <a:xfrm>
                            <a:off x="3287" y="1911"/>
                            <a:ext cx="0" cy="5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64" name="Line 375"/>
                        <wps:cNvCnPr>
                          <a:cxnSpLocks noChangeShapeType="1"/>
                        </wps:cNvCnPr>
                        <wps:spPr bwMode="auto">
                          <a:xfrm>
                            <a:off x="3233" y="1997"/>
                            <a:ext cx="0" cy="5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65" name="Line 376"/>
                        <wps:cNvCnPr>
                          <a:cxnSpLocks noChangeShapeType="1"/>
                        </wps:cNvCnPr>
                        <wps:spPr bwMode="auto">
                          <a:xfrm>
                            <a:off x="3175" y="2083"/>
                            <a:ext cx="0" cy="5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66" name="Line 377"/>
                        <wps:cNvCnPr>
                          <a:cxnSpLocks noChangeShapeType="1"/>
                        </wps:cNvCnPr>
                        <wps:spPr bwMode="auto">
                          <a:xfrm>
                            <a:off x="3120" y="2169"/>
                            <a:ext cx="0" cy="29"/>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67" name="Line 378"/>
                        <wps:cNvCnPr>
                          <a:cxnSpLocks noChangeShapeType="1"/>
                        </wps:cNvCnPr>
                        <wps:spPr bwMode="auto">
                          <a:xfrm>
                            <a:off x="3602" y="1422"/>
                            <a:ext cx="4" cy="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68" name="docshape392"/>
                        <wps:cNvSpPr>
                          <a:spLocks/>
                        </wps:cNvSpPr>
                        <wps:spPr bwMode="auto">
                          <a:xfrm>
                            <a:off x="3069" y="2192"/>
                            <a:ext cx="44" cy="53"/>
                          </a:xfrm>
                          <a:custGeom>
                            <a:avLst/>
                            <a:gdLst>
                              <a:gd name="T0" fmla="+- 0 3084 3070"/>
                              <a:gd name="T1" fmla="*/ T0 w 44"/>
                              <a:gd name="T2" fmla="+- 0 2192 2192"/>
                              <a:gd name="T3" fmla="*/ 2192 h 53"/>
                              <a:gd name="T4" fmla="+- 0 3070 3070"/>
                              <a:gd name="T5" fmla="*/ T4 w 44"/>
                              <a:gd name="T6" fmla="+- 0 2244 2192"/>
                              <a:gd name="T7" fmla="*/ 2244 h 53"/>
                              <a:gd name="T8" fmla="+- 0 3113 3070"/>
                              <a:gd name="T9" fmla="*/ T8 w 44"/>
                              <a:gd name="T10" fmla="+- 0 2210 2192"/>
                              <a:gd name="T11" fmla="*/ 2210 h 53"/>
                              <a:gd name="T12" fmla="+- 0 3084 3070"/>
                              <a:gd name="T13" fmla="*/ T12 w 44"/>
                              <a:gd name="T14" fmla="+- 0 2192 2192"/>
                              <a:gd name="T15" fmla="*/ 2192 h 53"/>
                            </a:gdLst>
                            <a:ahLst/>
                            <a:cxnLst>
                              <a:cxn ang="0">
                                <a:pos x="T1" y="T3"/>
                              </a:cxn>
                              <a:cxn ang="0">
                                <a:pos x="T5" y="T7"/>
                              </a:cxn>
                              <a:cxn ang="0">
                                <a:pos x="T9" y="T11"/>
                              </a:cxn>
                              <a:cxn ang="0">
                                <a:pos x="T13" y="T15"/>
                              </a:cxn>
                            </a:cxnLst>
                            <a:rect l="0" t="0" r="r" b="b"/>
                            <a:pathLst>
                              <a:path w="44" h="53">
                                <a:moveTo>
                                  <a:pt x="14" y="0"/>
                                </a:moveTo>
                                <a:lnTo>
                                  <a:pt x="0" y="52"/>
                                </a:lnTo>
                                <a:lnTo>
                                  <a:pt x="43" y="18"/>
                                </a:lnTo>
                                <a:lnTo>
                                  <a:pt x="1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9" name="docshape393"/>
                        <wps:cNvSpPr>
                          <a:spLocks/>
                        </wps:cNvSpPr>
                        <wps:spPr bwMode="auto">
                          <a:xfrm>
                            <a:off x="3069" y="2192"/>
                            <a:ext cx="44" cy="53"/>
                          </a:xfrm>
                          <a:custGeom>
                            <a:avLst/>
                            <a:gdLst>
                              <a:gd name="T0" fmla="+- 0 3070 3070"/>
                              <a:gd name="T1" fmla="*/ T0 w 44"/>
                              <a:gd name="T2" fmla="+- 0 2244 2192"/>
                              <a:gd name="T3" fmla="*/ 2244 h 53"/>
                              <a:gd name="T4" fmla="+- 0 3084 3070"/>
                              <a:gd name="T5" fmla="*/ T4 w 44"/>
                              <a:gd name="T6" fmla="+- 0 2192 2192"/>
                              <a:gd name="T7" fmla="*/ 2192 h 53"/>
                              <a:gd name="T8" fmla="+- 0 3113 3070"/>
                              <a:gd name="T9" fmla="*/ T8 w 44"/>
                              <a:gd name="T10" fmla="+- 0 2210 2192"/>
                              <a:gd name="T11" fmla="*/ 2210 h 53"/>
                              <a:gd name="T12" fmla="+- 0 3070 3070"/>
                              <a:gd name="T13" fmla="*/ T12 w 44"/>
                              <a:gd name="T14" fmla="+- 0 2244 2192"/>
                              <a:gd name="T15" fmla="*/ 2244 h 53"/>
                            </a:gdLst>
                            <a:ahLst/>
                            <a:cxnLst>
                              <a:cxn ang="0">
                                <a:pos x="T1" y="T3"/>
                              </a:cxn>
                              <a:cxn ang="0">
                                <a:pos x="T5" y="T7"/>
                              </a:cxn>
                              <a:cxn ang="0">
                                <a:pos x="T9" y="T11"/>
                              </a:cxn>
                              <a:cxn ang="0">
                                <a:pos x="T13" y="T15"/>
                              </a:cxn>
                            </a:cxnLst>
                            <a:rect l="0" t="0" r="r" b="b"/>
                            <a:pathLst>
                              <a:path w="44" h="53">
                                <a:moveTo>
                                  <a:pt x="0" y="52"/>
                                </a:moveTo>
                                <a:lnTo>
                                  <a:pt x="14" y="0"/>
                                </a:lnTo>
                                <a:lnTo>
                                  <a:pt x="43" y="18"/>
                                </a:lnTo>
                                <a:lnTo>
                                  <a:pt x="0" y="52"/>
                                </a:lnTo>
                                <a:close/>
                              </a:path>
                            </a:pathLst>
                          </a:custGeom>
                          <a:noFill/>
                          <a:ln w="461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0" name="Line 381"/>
                        <wps:cNvCnPr>
                          <a:cxnSpLocks noChangeShapeType="1"/>
                        </wps:cNvCnPr>
                        <wps:spPr bwMode="auto">
                          <a:xfrm>
                            <a:off x="4244" y="1405"/>
                            <a:ext cx="0" cy="3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71" name="Line 382"/>
                        <wps:cNvCnPr>
                          <a:cxnSpLocks noChangeShapeType="1"/>
                        </wps:cNvCnPr>
                        <wps:spPr bwMode="auto">
                          <a:xfrm>
                            <a:off x="4222" y="1479"/>
                            <a:ext cx="0" cy="74"/>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72" name="Line 383"/>
                        <wps:cNvCnPr>
                          <a:cxnSpLocks noChangeShapeType="1"/>
                        </wps:cNvCnPr>
                        <wps:spPr bwMode="auto">
                          <a:xfrm>
                            <a:off x="4197" y="1590"/>
                            <a:ext cx="0" cy="74"/>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73" name="Line 384"/>
                        <wps:cNvCnPr>
                          <a:cxnSpLocks noChangeShapeType="1"/>
                        </wps:cNvCnPr>
                        <wps:spPr bwMode="auto">
                          <a:xfrm>
                            <a:off x="4168" y="1701"/>
                            <a:ext cx="0" cy="74"/>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74" name="Line 385"/>
                        <wps:cNvCnPr>
                          <a:cxnSpLocks noChangeShapeType="1"/>
                        </wps:cNvCnPr>
                        <wps:spPr bwMode="auto">
                          <a:xfrm>
                            <a:off x="4139" y="1812"/>
                            <a:ext cx="0" cy="74"/>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75" name="Line 386"/>
                        <wps:cNvCnPr>
                          <a:cxnSpLocks noChangeShapeType="1"/>
                        </wps:cNvCnPr>
                        <wps:spPr bwMode="auto">
                          <a:xfrm>
                            <a:off x="4113" y="1923"/>
                            <a:ext cx="0" cy="74"/>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76" name="Line 387"/>
                        <wps:cNvCnPr>
                          <a:cxnSpLocks noChangeShapeType="1"/>
                        </wps:cNvCnPr>
                        <wps:spPr bwMode="auto">
                          <a:xfrm>
                            <a:off x="4084" y="2033"/>
                            <a:ext cx="0" cy="74"/>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77" name="Line 388"/>
                        <wps:cNvCnPr>
                          <a:cxnSpLocks noChangeShapeType="1"/>
                        </wps:cNvCnPr>
                        <wps:spPr bwMode="auto">
                          <a:xfrm>
                            <a:off x="4059" y="2144"/>
                            <a:ext cx="0" cy="38"/>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78" name="Line 389"/>
                        <wps:cNvCnPr>
                          <a:cxnSpLocks noChangeShapeType="1"/>
                        </wps:cNvCnPr>
                        <wps:spPr bwMode="auto">
                          <a:xfrm>
                            <a:off x="4244" y="1405"/>
                            <a:ext cx="0" cy="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79" name="docshape394"/>
                        <wps:cNvSpPr>
                          <a:spLocks/>
                        </wps:cNvSpPr>
                        <wps:spPr bwMode="auto">
                          <a:xfrm>
                            <a:off x="4030" y="2181"/>
                            <a:ext cx="33" cy="55"/>
                          </a:xfrm>
                          <a:custGeom>
                            <a:avLst/>
                            <a:gdLst>
                              <a:gd name="T0" fmla="+- 0 4030 4030"/>
                              <a:gd name="T1" fmla="*/ T0 w 33"/>
                              <a:gd name="T2" fmla="+- 0 2181 2181"/>
                              <a:gd name="T3" fmla="*/ 2181 h 55"/>
                              <a:gd name="T4" fmla="+- 0 4034 4030"/>
                              <a:gd name="T5" fmla="*/ T4 w 33"/>
                              <a:gd name="T6" fmla="+- 0 2236 2181"/>
                              <a:gd name="T7" fmla="*/ 2236 h 55"/>
                              <a:gd name="T8" fmla="+- 0 4063 4030"/>
                              <a:gd name="T9" fmla="*/ T8 w 33"/>
                              <a:gd name="T10" fmla="+- 0 2189 2181"/>
                              <a:gd name="T11" fmla="*/ 2189 h 55"/>
                              <a:gd name="T12" fmla="+- 0 4030 4030"/>
                              <a:gd name="T13" fmla="*/ T12 w 33"/>
                              <a:gd name="T14" fmla="+- 0 2181 2181"/>
                              <a:gd name="T15" fmla="*/ 2181 h 55"/>
                            </a:gdLst>
                            <a:ahLst/>
                            <a:cxnLst>
                              <a:cxn ang="0">
                                <a:pos x="T1" y="T3"/>
                              </a:cxn>
                              <a:cxn ang="0">
                                <a:pos x="T5" y="T7"/>
                              </a:cxn>
                              <a:cxn ang="0">
                                <a:pos x="T9" y="T11"/>
                              </a:cxn>
                              <a:cxn ang="0">
                                <a:pos x="T13" y="T15"/>
                              </a:cxn>
                            </a:cxnLst>
                            <a:rect l="0" t="0" r="r" b="b"/>
                            <a:pathLst>
                              <a:path w="33" h="55">
                                <a:moveTo>
                                  <a:pt x="0" y="0"/>
                                </a:moveTo>
                                <a:lnTo>
                                  <a:pt x="4" y="55"/>
                                </a:lnTo>
                                <a:lnTo>
                                  <a:pt x="33" y="8"/>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80" name="docshape395"/>
                        <wps:cNvSpPr>
                          <a:spLocks/>
                        </wps:cNvSpPr>
                        <wps:spPr bwMode="auto">
                          <a:xfrm>
                            <a:off x="4030" y="2181"/>
                            <a:ext cx="33" cy="55"/>
                          </a:xfrm>
                          <a:custGeom>
                            <a:avLst/>
                            <a:gdLst>
                              <a:gd name="T0" fmla="+- 0 4034 4030"/>
                              <a:gd name="T1" fmla="*/ T0 w 33"/>
                              <a:gd name="T2" fmla="+- 0 2236 2181"/>
                              <a:gd name="T3" fmla="*/ 2236 h 55"/>
                              <a:gd name="T4" fmla="+- 0 4030 4030"/>
                              <a:gd name="T5" fmla="*/ T4 w 33"/>
                              <a:gd name="T6" fmla="+- 0 2181 2181"/>
                              <a:gd name="T7" fmla="*/ 2181 h 55"/>
                              <a:gd name="T8" fmla="+- 0 4063 4030"/>
                              <a:gd name="T9" fmla="*/ T8 w 33"/>
                              <a:gd name="T10" fmla="+- 0 2189 2181"/>
                              <a:gd name="T11" fmla="*/ 2189 h 55"/>
                              <a:gd name="T12" fmla="+- 0 4034 4030"/>
                              <a:gd name="T13" fmla="*/ T12 w 33"/>
                              <a:gd name="T14" fmla="+- 0 2236 2181"/>
                              <a:gd name="T15" fmla="*/ 2236 h 55"/>
                            </a:gdLst>
                            <a:ahLst/>
                            <a:cxnLst>
                              <a:cxn ang="0">
                                <a:pos x="T1" y="T3"/>
                              </a:cxn>
                              <a:cxn ang="0">
                                <a:pos x="T5" y="T7"/>
                              </a:cxn>
                              <a:cxn ang="0">
                                <a:pos x="T9" y="T11"/>
                              </a:cxn>
                              <a:cxn ang="0">
                                <a:pos x="T13" y="T15"/>
                              </a:cxn>
                            </a:cxnLst>
                            <a:rect l="0" t="0" r="r" b="b"/>
                            <a:pathLst>
                              <a:path w="33" h="55">
                                <a:moveTo>
                                  <a:pt x="4" y="55"/>
                                </a:moveTo>
                                <a:lnTo>
                                  <a:pt x="0" y="0"/>
                                </a:lnTo>
                                <a:lnTo>
                                  <a:pt x="33" y="8"/>
                                </a:lnTo>
                                <a:lnTo>
                                  <a:pt x="4" y="55"/>
                                </a:lnTo>
                                <a:close/>
                              </a:path>
                            </a:pathLst>
                          </a:custGeom>
                          <a:noFill/>
                          <a:ln w="461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1" name="Line 392"/>
                        <wps:cNvCnPr>
                          <a:cxnSpLocks noChangeShapeType="1"/>
                        </wps:cNvCnPr>
                        <wps:spPr bwMode="auto">
                          <a:xfrm>
                            <a:off x="5367" y="1405"/>
                            <a:ext cx="15" cy="32"/>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82" name="Line 393"/>
                        <wps:cNvCnPr>
                          <a:cxnSpLocks noChangeShapeType="1"/>
                        </wps:cNvCnPr>
                        <wps:spPr bwMode="auto">
                          <a:xfrm>
                            <a:off x="5396" y="1470"/>
                            <a:ext cx="26" cy="65"/>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83" name="Line 394"/>
                        <wps:cNvCnPr>
                          <a:cxnSpLocks noChangeShapeType="1"/>
                        </wps:cNvCnPr>
                        <wps:spPr bwMode="auto">
                          <a:xfrm>
                            <a:off x="5436" y="1567"/>
                            <a:ext cx="29" cy="65"/>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84" name="Line 395"/>
                        <wps:cNvCnPr>
                          <a:cxnSpLocks noChangeShapeType="1"/>
                        </wps:cNvCnPr>
                        <wps:spPr bwMode="auto">
                          <a:xfrm>
                            <a:off x="5480" y="1665"/>
                            <a:ext cx="29" cy="65"/>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85" name="Line 396"/>
                        <wps:cNvCnPr>
                          <a:cxnSpLocks noChangeShapeType="1"/>
                        </wps:cNvCnPr>
                        <wps:spPr bwMode="auto">
                          <a:xfrm>
                            <a:off x="5523" y="1762"/>
                            <a:ext cx="26" cy="65"/>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86" name="Line 397"/>
                        <wps:cNvCnPr>
                          <a:cxnSpLocks noChangeShapeType="1"/>
                        </wps:cNvCnPr>
                        <wps:spPr bwMode="auto">
                          <a:xfrm>
                            <a:off x="5563" y="1860"/>
                            <a:ext cx="29" cy="65"/>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87" name="Line 398"/>
                        <wps:cNvCnPr>
                          <a:cxnSpLocks noChangeShapeType="1"/>
                        </wps:cNvCnPr>
                        <wps:spPr bwMode="auto">
                          <a:xfrm>
                            <a:off x="5607" y="1957"/>
                            <a:ext cx="29" cy="66"/>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88" name="Line 399"/>
                        <wps:cNvCnPr>
                          <a:cxnSpLocks noChangeShapeType="1"/>
                        </wps:cNvCnPr>
                        <wps:spPr bwMode="auto">
                          <a:xfrm>
                            <a:off x="5646" y="2055"/>
                            <a:ext cx="29" cy="65"/>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89" name="Line 400"/>
                        <wps:cNvCnPr>
                          <a:cxnSpLocks noChangeShapeType="1"/>
                        </wps:cNvCnPr>
                        <wps:spPr bwMode="auto">
                          <a:xfrm>
                            <a:off x="5690" y="2153"/>
                            <a:ext cx="14" cy="32"/>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90" name="Line 401"/>
                        <wps:cNvCnPr>
                          <a:cxnSpLocks noChangeShapeType="1"/>
                        </wps:cNvCnPr>
                        <wps:spPr bwMode="auto">
                          <a:xfrm>
                            <a:off x="5367" y="1405"/>
                            <a:ext cx="0" cy="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91" name="docshape396"/>
                        <wps:cNvSpPr>
                          <a:spLocks/>
                        </wps:cNvSpPr>
                        <wps:spPr bwMode="auto">
                          <a:xfrm>
                            <a:off x="5689" y="2182"/>
                            <a:ext cx="37" cy="55"/>
                          </a:xfrm>
                          <a:custGeom>
                            <a:avLst/>
                            <a:gdLst>
                              <a:gd name="T0" fmla="+- 0 5723 5690"/>
                              <a:gd name="T1" fmla="*/ T0 w 37"/>
                              <a:gd name="T2" fmla="+- 0 2182 2182"/>
                              <a:gd name="T3" fmla="*/ 2182 h 55"/>
                              <a:gd name="T4" fmla="+- 0 5690 5690"/>
                              <a:gd name="T5" fmla="*/ T4 w 37"/>
                              <a:gd name="T6" fmla="+- 0 2196 2182"/>
                              <a:gd name="T7" fmla="*/ 2196 h 55"/>
                              <a:gd name="T8" fmla="+- 0 5726 5690"/>
                              <a:gd name="T9" fmla="*/ T8 w 37"/>
                              <a:gd name="T10" fmla="+- 0 2236 2182"/>
                              <a:gd name="T11" fmla="*/ 2236 h 55"/>
                              <a:gd name="T12" fmla="+- 0 5723 5690"/>
                              <a:gd name="T13" fmla="*/ T12 w 37"/>
                              <a:gd name="T14" fmla="+- 0 2182 2182"/>
                              <a:gd name="T15" fmla="*/ 2182 h 55"/>
                            </a:gdLst>
                            <a:ahLst/>
                            <a:cxnLst>
                              <a:cxn ang="0">
                                <a:pos x="T1" y="T3"/>
                              </a:cxn>
                              <a:cxn ang="0">
                                <a:pos x="T5" y="T7"/>
                              </a:cxn>
                              <a:cxn ang="0">
                                <a:pos x="T9" y="T11"/>
                              </a:cxn>
                              <a:cxn ang="0">
                                <a:pos x="T13" y="T15"/>
                              </a:cxn>
                            </a:cxnLst>
                            <a:rect l="0" t="0" r="r" b="b"/>
                            <a:pathLst>
                              <a:path w="37" h="55">
                                <a:moveTo>
                                  <a:pt x="33" y="0"/>
                                </a:moveTo>
                                <a:lnTo>
                                  <a:pt x="0" y="14"/>
                                </a:lnTo>
                                <a:lnTo>
                                  <a:pt x="36" y="54"/>
                                </a:lnTo>
                                <a:lnTo>
                                  <a:pt x="3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92" name="docshape397"/>
                        <wps:cNvSpPr>
                          <a:spLocks/>
                        </wps:cNvSpPr>
                        <wps:spPr bwMode="auto">
                          <a:xfrm>
                            <a:off x="5689" y="2182"/>
                            <a:ext cx="37" cy="55"/>
                          </a:xfrm>
                          <a:custGeom>
                            <a:avLst/>
                            <a:gdLst>
                              <a:gd name="T0" fmla="+- 0 5726 5690"/>
                              <a:gd name="T1" fmla="*/ T0 w 37"/>
                              <a:gd name="T2" fmla="+- 0 2236 2182"/>
                              <a:gd name="T3" fmla="*/ 2236 h 55"/>
                              <a:gd name="T4" fmla="+- 0 5690 5690"/>
                              <a:gd name="T5" fmla="*/ T4 w 37"/>
                              <a:gd name="T6" fmla="+- 0 2196 2182"/>
                              <a:gd name="T7" fmla="*/ 2196 h 55"/>
                              <a:gd name="T8" fmla="+- 0 5723 5690"/>
                              <a:gd name="T9" fmla="*/ T8 w 37"/>
                              <a:gd name="T10" fmla="+- 0 2182 2182"/>
                              <a:gd name="T11" fmla="*/ 2182 h 55"/>
                              <a:gd name="T12" fmla="+- 0 5726 5690"/>
                              <a:gd name="T13" fmla="*/ T12 w 37"/>
                              <a:gd name="T14" fmla="+- 0 2236 2182"/>
                              <a:gd name="T15" fmla="*/ 2236 h 55"/>
                            </a:gdLst>
                            <a:ahLst/>
                            <a:cxnLst>
                              <a:cxn ang="0">
                                <a:pos x="T1" y="T3"/>
                              </a:cxn>
                              <a:cxn ang="0">
                                <a:pos x="T5" y="T7"/>
                              </a:cxn>
                              <a:cxn ang="0">
                                <a:pos x="T9" y="T11"/>
                              </a:cxn>
                              <a:cxn ang="0">
                                <a:pos x="T13" y="T15"/>
                              </a:cxn>
                            </a:cxnLst>
                            <a:rect l="0" t="0" r="r" b="b"/>
                            <a:pathLst>
                              <a:path w="37" h="55">
                                <a:moveTo>
                                  <a:pt x="36" y="54"/>
                                </a:moveTo>
                                <a:lnTo>
                                  <a:pt x="0" y="14"/>
                                </a:lnTo>
                                <a:lnTo>
                                  <a:pt x="33" y="0"/>
                                </a:lnTo>
                                <a:lnTo>
                                  <a:pt x="36" y="54"/>
                                </a:lnTo>
                                <a:close/>
                              </a:path>
                            </a:pathLst>
                          </a:custGeom>
                          <a:noFill/>
                          <a:ln w="461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93" name="Line 404"/>
                        <wps:cNvCnPr>
                          <a:cxnSpLocks noChangeShapeType="1"/>
                        </wps:cNvCnPr>
                        <wps:spPr bwMode="auto">
                          <a:xfrm>
                            <a:off x="6147" y="1485"/>
                            <a:ext cx="29" cy="19"/>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94" name="Line 405"/>
                        <wps:cNvCnPr>
                          <a:cxnSpLocks noChangeShapeType="1"/>
                        </wps:cNvCnPr>
                        <wps:spPr bwMode="auto">
                          <a:xfrm>
                            <a:off x="6205" y="1522"/>
                            <a:ext cx="61" cy="3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95" name="Line 406"/>
                        <wps:cNvCnPr>
                          <a:cxnSpLocks noChangeShapeType="1"/>
                        </wps:cNvCnPr>
                        <wps:spPr bwMode="auto">
                          <a:xfrm>
                            <a:off x="6295" y="1578"/>
                            <a:ext cx="58" cy="3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96" name="Line 407"/>
                        <wps:cNvCnPr>
                          <a:cxnSpLocks noChangeShapeType="1"/>
                        </wps:cNvCnPr>
                        <wps:spPr bwMode="auto">
                          <a:xfrm>
                            <a:off x="6386" y="1634"/>
                            <a:ext cx="58" cy="3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97" name="Line 408"/>
                        <wps:cNvCnPr>
                          <a:cxnSpLocks noChangeShapeType="1"/>
                        </wps:cNvCnPr>
                        <wps:spPr bwMode="auto">
                          <a:xfrm>
                            <a:off x="6473" y="1690"/>
                            <a:ext cx="61" cy="3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98" name="Line 409"/>
                        <wps:cNvCnPr>
                          <a:cxnSpLocks noChangeShapeType="1"/>
                        </wps:cNvCnPr>
                        <wps:spPr bwMode="auto">
                          <a:xfrm>
                            <a:off x="6563" y="1746"/>
                            <a:ext cx="62" cy="3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99" name="Line 410"/>
                        <wps:cNvCnPr>
                          <a:cxnSpLocks noChangeShapeType="1"/>
                        </wps:cNvCnPr>
                        <wps:spPr bwMode="auto">
                          <a:xfrm>
                            <a:off x="6654" y="1802"/>
                            <a:ext cx="58" cy="3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0" name="Line 411"/>
                        <wps:cNvCnPr>
                          <a:cxnSpLocks noChangeShapeType="1"/>
                        </wps:cNvCnPr>
                        <wps:spPr bwMode="auto">
                          <a:xfrm>
                            <a:off x="6741" y="1857"/>
                            <a:ext cx="62" cy="38"/>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1" name="Line 412"/>
                        <wps:cNvCnPr>
                          <a:cxnSpLocks noChangeShapeType="1"/>
                        </wps:cNvCnPr>
                        <wps:spPr bwMode="auto">
                          <a:xfrm>
                            <a:off x="6832" y="1913"/>
                            <a:ext cx="61" cy="38"/>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2" name="Line 413"/>
                        <wps:cNvCnPr>
                          <a:cxnSpLocks noChangeShapeType="1"/>
                        </wps:cNvCnPr>
                        <wps:spPr bwMode="auto">
                          <a:xfrm>
                            <a:off x="6922" y="1969"/>
                            <a:ext cx="58" cy="3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3" name="Line 414"/>
                        <wps:cNvCnPr>
                          <a:cxnSpLocks noChangeShapeType="1"/>
                        </wps:cNvCnPr>
                        <wps:spPr bwMode="auto">
                          <a:xfrm>
                            <a:off x="7013" y="2025"/>
                            <a:ext cx="58" cy="3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4" name="Line 415"/>
                        <wps:cNvCnPr>
                          <a:cxnSpLocks noChangeShapeType="1"/>
                        </wps:cNvCnPr>
                        <wps:spPr bwMode="auto">
                          <a:xfrm>
                            <a:off x="7100" y="2081"/>
                            <a:ext cx="61" cy="3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5" name="Line 416"/>
                        <wps:cNvCnPr>
                          <a:cxnSpLocks noChangeShapeType="1"/>
                        </wps:cNvCnPr>
                        <wps:spPr bwMode="auto">
                          <a:xfrm>
                            <a:off x="7190" y="2137"/>
                            <a:ext cx="58" cy="3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6" name="Line 417"/>
                        <wps:cNvCnPr>
                          <a:cxnSpLocks noChangeShapeType="1"/>
                        </wps:cNvCnPr>
                        <wps:spPr bwMode="auto">
                          <a:xfrm>
                            <a:off x="7281" y="2193"/>
                            <a:ext cx="29" cy="18"/>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7" name="Line 418"/>
                        <wps:cNvCnPr>
                          <a:cxnSpLocks noChangeShapeType="1"/>
                        </wps:cNvCnPr>
                        <wps:spPr bwMode="auto">
                          <a:xfrm>
                            <a:off x="6147" y="1486"/>
                            <a:ext cx="0" cy="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8" name="docshape398"/>
                        <wps:cNvSpPr>
                          <a:spLocks/>
                        </wps:cNvSpPr>
                        <wps:spPr bwMode="auto">
                          <a:xfrm>
                            <a:off x="7302" y="2199"/>
                            <a:ext cx="55" cy="42"/>
                          </a:xfrm>
                          <a:custGeom>
                            <a:avLst/>
                            <a:gdLst>
                              <a:gd name="T0" fmla="+- 0 7321 7303"/>
                              <a:gd name="T1" fmla="*/ T0 w 55"/>
                              <a:gd name="T2" fmla="+- 0 2199 2199"/>
                              <a:gd name="T3" fmla="*/ 2199 h 42"/>
                              <a:gd name="T4" fmla="+- 0 7303 7303"/>
                              <a:gd name="T5" fmla="*/ T4 w 55"/>
                              <a:gd name="T6" fmla="+- 0 2228 2199"/>
                              <a:gd name="T7" fmla="*/ 2228 h 42"/>
                              <a:gd name="T8" fmla="+- 0 7357 7303"/>
                              <a:gd name="T9" fmla="*/ T8 w 55"/>
                              <a:gd name="T10" fmla="+- 0 2241 2199"/>
                              <a:gd name="T11" fmla="*/ 2241 h 42"/>
                              <a:gd name="T12" fmla="+- 0 7321 7303"/>
                              <a:gd name="T13" fmla="*/ T12 w 55"/>
                              <a:gd name="T14" fmla="+- 0 2199 2199"/>
                              <a:gd name="T15" fmla="*/ 2199 h 42"/>
                            </a:gdLst>
                            <a:ahLst/>
                            <a:cxnLst>
                              <a:cxn ang="0">
                                <a:pos x="T1" y="T3"/>
                              </a:cxn>
                              <a:cxn ang="0">
                                <a:pos x="T5" y="T7"/>
                              </a:cxn>
                              <a:cxn ang="0">
                                <a:pos x="T9" y="T11"/>
                              </a:cxn>
                              <a:cxn ang="0">
                                <a:pos x="T13" y="T15"/>
                              </a:cxn>
                            </a:cxnLst>
                            <a:rect l="0" t="0" r="r" b="b"/>
                            <a:pathLst>
                              <a:path w="55" h="42">
                                <a:moveTo>
                                  <a:pt x="18" y="0"/>
                                </a:moveTo>
                                <a:lnTo>
                                  <a:pt x="0" y="29"/>
                                </a:lnTo>
                                <a:lnTo>
                                  <a:pt x="54" y="42"/>
                                </a:lnTo>
                                <a:lnTo>
                                  <a:pt x="18"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09" name="docshape399"/>
                        <wps:cNvSpPr>
                          <a:spLocks/>
                        </wps:cNvSpPr>
                        <wps:spPr bwMode="auto">
                          <a:xfrm>
                            <a:off x="7302" y="2199"/>
                            <a:ext cx="55" cy="42"/>
                          </a:xfrm>
                          <a:custGeom>
                            <a:avLst/>
                            <a:gdLst>
                              <a:gd name="T0" fmla="+- 0 7357 7303"/>
                              <a:gd name="T1" fmla="*/ T0 w 55"/>
                              <a:gd name="T2" fmla="+- 0 2241 2199"/>
                              <a:gd name="T3" fmla="*/ 2241 h 42"/>
                              <a:gd name="T4" fmla="+- 0 7303 7303"/>
                              <a:gd name="T5" fmla="*/ T4 w 55"/>
                              <a:gd name="T6" fmla="+- 0 2228 2199"/>
                              <a:gd name="T7" fmla="*/ 2228 h 42"/>
                              <a:gd name="T8" fmla="+- 0 7321 7303"/>
                              <a:gd name="T9" fmla="*/ T8 w 55"/>
                              <a:gd name="T10" fmla="+- 0 2199 2199"/>
                              <a:gd name="T11" fmla="*/ 2199 h 42"/>
                              <a:gd name="T12" fmla="+- 0 7357 7303"/>
                              <a:gd name="T13" fmla="*/ T12 w 55"/>
                              <a:gd name="T14" fmla="+- 0 2241 2199"/>
                              <a:gd name="T15" fmla="*/ 2241 h 42"/>
                            </a:gdLst>
                            <a:ahLst/>
                            <a:cxnLst>
                              <a:cxn ang="0">
                                <a:pos x="T1" y="T3"/>
                              </a:cxn>
                              <a:cxn ang="0">
                                <a:pos x="T5" y="T7"/>
                              </a:cxn>
                              <a:cxn ang="0">
                                <a:pos x="T9" y="T11"/>
                              </a:cxn>
                              <a:cxn ang="0">
                                <a:pos x="T13" y="T15"/>
                              </a:cxn>
                            </a:cxnLst>
                            <a:rect l="0" t="0" r="r" b="b"/>
                            <a:pathLst>
                              <a:path w="55" h="42">
                                <a:moveTo>
                                  <a:pt x="54" y="42"/>
                                </a:moveTo>
                                <a:lnTo>
                                  <a:pt x="0" y="29"/>
                                </a:lnTo>
                                <a:lnTo>
                                  <a:pt x="18" y="0"/>
                                </a:lnTo>
                                <a:lnTo>
                                  <a:pt x="54" y="42"/>
                                </a:lnTo>
                                <a:close/>
                              </a:path>
                            </a:pathLst>
                          </a:custGeom>
                          <a:noFill/>
                          <a:ln w="461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0" name="Line 421"/>
                        <wps:cNvCnPr>
                          <a:cxnSpLocks noChangeShapeType="1"/>
                        </wps:cNvCnPr>
                        <wps:spPr bwMode="auto">
                          <a:xfrm>
                            <a:off x="6893" y="1457"/>
                            <a:ext cx="33" cy="1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1" name="Line 422"/>
                        <wps:cNvCnPr>
                          <a:cxnSpLocks noChangeShapeType="1"/>
                        </wps:cNvCnPr>
                        <wps:spPr bwMode="auto">
                          <a:xfrm>
                            <a:off x="6955" y="1490"/>
                            <a:ext cx="65" cy="34"/>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2" name="Line 423"/>
                        <wps:cNvCnPr>
                          <a:cxnSpLocks noChangeShapeType="1"/>
                        </wps:cNvCnPr>
                        <wps:spPr bwMode="auto">
                          <a:xfrm>
                            <a:off x="7049" y="1541"/>
                            <a:ext cx="62" cy="34"/>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3" name="Line 424"/>
                        <wps:cNvCnPr>
                          <a:cxnSpLocks noChangeShapeType="1"/>
                        </wps:cNvCnPr>
                        <wps:spPr bwMode="auto">
                          <a:xfrm>
                            <a:off x="7143" y="1591"/>
                            <a:ext cx="62" cy="34"/>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4" name="Line 425"/>
                        <wps:cNvCnPr>
                          <a:cxnSpLocks noChangeShapeType="1"/>
                        </wps:cNvCnPr>
                        <wps:spPr bwMode="auto">
                          <a:xfrm>
                            <a:off x="7237" y="1642"/>
                            <a:ext cx="62" cy="34"/>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5" name="Line 426"/>
                        <wps:cNvCnPr>
                          <a:cxnSpLocks noChangeShapeType="1"/>
                        </wps:cNvCnPr>
                        <wps:spPr bwMode="auto">
                          <a:xfrm>
                            <a:off x="7328" y="1692"/>
                            <a:ext cx="62" cy="34"/>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6" name="Line 427"/>
                        <wps:cNvCnPr>
                          <a:cxnSpLocks noChangeShapeType="1"/>
                        </wps:cNvCnPr>
                        <wps:spPr bwMode="auto">
                          <a:xfrm>
                            <a:off x="7422" y="1743"/>
                            <a:ext cx="62" cy="34"/>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7" name="Line 428"/>
                        <wps:cNvCnPr>
                          <a:cxnSpLocks noChangeShapeType="1"/>
                        </wps:cNvCnPr>
                        <wps:spPr bwMode="auto">
                          <a:xfrm>
                            <a:off x="7517" y="1794"/>
                            <a:ext cx="61" cy="33"/>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8" name="Line 429"/>
                        <wps:cNvCnPr>
                          <a:cxnSpLocks noChangeShapeType="1"/>
                        </wps:cNvCnPr>
                        <wps:spPr bwMode="auto">
                          <a:xfrm>
                            <a:off x="7607" y="1844"/>
                            <a:ext cx="62" cy="34"/>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9" name="Line 430"/>
                        <wps:cNvCnPr>
                          <a:cxnSpLocks noChangeShapeType="1"/>
                        </wps:cNvCnPr>
                        <wps:spPr bwMode="auto">
                          <a:xfrm>
                            <a:off x="7701" y="1895"/>
                            <a:ext cx="62" cy="33"/>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20" name="Line 431"/>
                        <wps:cNvCnPr>
                          <a:cxnSpLocks noChangeShapeType="1"/>
                        </wps:cNvCnPr>
                        <wps:spPr bwMode="auto">
                          <a:xfrm>
                            <a:off x="7796" y="1945"/>
                            <a:ext cx="61" cy="34"/>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21" name="Line 432"/>
                        <wps:cNvCnPr>
                          <a:cxnSpLocks noChangeShapeType="1"/>
                        </wps:cNvCnPr>
                        <wps:spPr bwMode="auto">
                          <a:xfrm>
                            <a:off x="7886" y="1996"/>
                            <a:ext cx="65" cy="34"/>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22" name="Line 433"/>
                        <wps:cNvCnPr>
                          <a:cxnSpLocks noChangeShapeType="1"/>
                        </wps:cNvCnPr>
                        <wps:spPr bwMode="auto">
                          <a:xfrm>
                            <a:off x="7980" y="2047"/>
                            <a:ext cx="62" cy="33"/>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23" name="Line 434"/>
                        <wps:cNvCnPr>
                          <a:cxnSpLocks noChangeShapeType="1"/>
                        </wps:cNvCnPr>
                        <wps:spPr bwMode="auto">
                          <a:xfrm>
                            <a:off x="8075" y="2097"/>
                            <a:ext cx="61" cy="34"/>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24" name="Line 435"/>
                        <wps:cNvCnPr>
                          <a:cxnSpLocks noChangeShapeType="1"/>
                        </wps:cNvCnPr>
                        <wps:spPr bwMode="auto">
                          <a:xfrm>
                            <a:off x="8169" y="2148"/>
                            <a:ext cx="61" cy="33"/>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25" name="Line 436"/>
                        <wps:cNvCnPr>
                          <a:cxnSpLocks noChangeShapeType="1"/>
                        </wps:cNvCnPr>
                        <wps:spPr bwMode="auto">
                          <a:xfrm>
                            <a:off x="8259" y="2198"/>
                            <a:ext cx="33" cy="17"/>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26" name="Line 437"/>
                        <wps:cNvCnPr>
                          <a:cxnSpLocks noChangeShapeType="1"/>
                        </wps:cNvCnPr>
                        <wps:spPr bwMode="auto">
                          <a:xfrm>
                            <a:off x="6893" y="1457"/>
                            <a:ext cx="0" cy="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27" name="docshape400"/>
                        <wps:cNvSpPr>
                          <a:spLocks/>
                        </wps:cNvSpPr>
                        <wps:spPr bwMode="auto">
                          <a:xfrm>
                            <a:off x="8288" y="2202"/>
                            <a:ext cx="51" cy="40"/>
                          </a:xfrm>
                          <a:custGeom>
                            <a:avLst/>
                            <a:gdLst>
                              <a:gd name="T0" fmla="+- 0 8303 8288"/>
                              <a:gd name="T1" fmla="*/ T0 w 51"/>
                              <a:gd name="T2" fmla="+- 0 2202 2202"/>
                              <a:gd name="T3" fmla="*/ 2202 h 40"/>
                              <a:gd name="T4" fmla="+- 0 8288 8288"/>
                              <a:gd name="T5" fmla="*/ T4 w 51"/>
                              <a:gd name="T6" fmla="+- 0 2231 2202"/>
                              <a:gd name="T7" fmla="*/ 2231 h 40"/>
                              <a:gd name="T8" fmla="+- 0 8339 8288"/>
                              <a:gd name="T9" fmla="*/ T8 w 51"/>
                              <a:gd name="T10" fmla="+- 0 2242 2202"/>
                              <a:gd name="T11" fmla="*/ 2242 h 40"/>
                              <a:gd name="T12" fmla="+- 0 8303 8288"/>
                              <a:gd name="T13" fmla="*/ T12 w 51"/>
                              <a:gd name="T14" fmla="+- 0 2202 2202"/>
                              <a:gd name="T15" fmla="*/ 2202 h 40"/>
                            </a:gdLst>
                            <a:ahLst/>
                            <a:cxnLst>
                              <a:cxn ang="0">
                                <a:pos x="T1" y="T3"/>
                              </a:cxn>
                              <a:cxn ang="0">
                                <a:pos x="T5" y="T7"/>
                              </a:cxn>
                              <a:cxn ang="0">
                                <a:pos x="T9" y="T11"/>
                              </a:cxn>
                              <a:cxn ang="0">
                                <a:pos x="T13" y="T15"/>
                              </a:cxn>
                            </a:cxnLst>
                            <a:rect l="0" t="0" r="r" b="b"/>
                            <a:pathLst>
                              <a:path w="51" h="40">
                                <a:moveTo>
                                  <a:pt x="15" y="0"/>
                                </a:moveTo>
                                <a:lnTo>
                                  <a:pt x="0" y="29"/>
                                </a:lnTo>
                                <a:lnTo>
                                  <a:pt x="51" y="40"/>
                                </a:lnTo>
                                <a:lnTo>
                                  <a:pt x="1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28" name="docshape401"/>
                        <wps:cNvSpPr>
                          <a:spLocks/>
                        </wps:cNvSpPr>
                        <wps:spPr bwMode="auto">
                          <a:xfrm>
                            <a:off x="8288" y="2202"/>
                            <a:ext cx="51" cy="40"/>
                          </a:xfrm>
                          <a:custGeom>
                            <a:avLst/>
                            <a:gdLst>
                              <a:gd name="T0" fmla="+- 0 8339 8288"/>
                              <a:gd name="T1" fmla="*/ T0 w 51"/>
                              <a:gd name="T2" fmla="+- 0 2242 2202"/>
                              <a:gd name="T3" fmla="*/ 2242 h 40"/>
                              <a:gd name="T4" fmla="+- 0 8288 8288"/>
                              <a:gd name="T5" fmla="*/ T4 w 51"/>
                              <a:gd name="T6" fmla="+- 0 2231 2202"/>
                              <a:gd name="T7" fmla="*/ 2231 h 40"/>
                              <a:gd name="T8" fmla="+- 0 8303 8288"/>
                              <a:gd name="T9" fmla="*/ T8 w 51"/>
                              <a:gd name="T10" fmla="+- 0 2202 2202"/>
                              <a:gd name="T11" fmla="*/ 2202 h 40"/>
                              <a:gd name="T12" fmla="+- 0 8339 8288"/>
                              <a:gd name="T13" fmla="*/ T12 w 51"/>
                              <a:gd name="T14" fmla="+- 0 2242 2202"/>
                              <a:gd name="T15" fmla="*/ 2242 h 40"/>
                            </a:gdLst>
                            <a:ahLst/>
                            <a:cxnLst>
                              <a:cxn ang="0">
                                <a:pos x="T1" y="T3"/>
                              </a:cxn>
                              <a:cxn ang="0">
                                <a:pos x="T5" y="T7"/>
                              </a:cxn>
                              <a:cxn ang="0">
                                <a:pos x="T9" y="T11"/>
                              </a:cxn>
                              <a:cxn ang="0">
                                <a:pos x="T13" y="T15"/>
                              </a:cxn>
                            </a:cxnLst>
                            <a:rect l="0" t="0" r="r" b="b"/>
                            <a:pathLst>
                              <a:path w="51" h="40">
                                <a:moveTo>
                                  <a:pt x="51" y="40"/>
                                </a:moveTo>
                                <a:lnTo>
                                  <a:pt x="0" y="29"/>
                                </a:lnTo>
                                <a:lnTo>
                                  <a:pt x="15" y="0"/>
                                </a:lnTo>
                                <a:lnTo>
                                  <a:pt x="51" y="40"/>
                                </a:lnTo>
                                <a:close/>
                              </a:path>
                            </a:pathLst>
                          </a:custGeom>
                          <a:noFill/>
                          <a:ln w="461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9" name="Line 440"/>
                        <wps:cNvCnPr>
                          <a:cxnSpLocks noChangeShapeType="1"/>
                        </wps:cNvCnPr>
                        <wps:spPr bwMode="auto">
                          <a:xfrm>
                            <a:off x="7277" y="1299"/>
                            <a:ext cx="40" cy="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0" name="Line 441"/>
                        <wps:cNvCnPr>
                          <a:cxnSpLocks noChangeShapeType="1"/>
                        </wps:cNvCnPr>
                        <wps:spPr bwMode="auto">
                          <a:xfrm>
                            <a:off x="7353" y="1282"/>
                            <a:ext cx="73" cy="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1" name="Line 442"/>
                        <wps:cNvCnPr>
                          <a:cxnSpLocks noChangeShapeType="1"/>
                        </wps:cNvCnPr>
                        <wps:spPr bwMode="auto">
                          <a:xfrm>
                            <a:off x="7462" y="1257"/>
                            <a:ext cx="73" cy="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2" name="Line 443"/>
                        <wps:cNvCnPr>
                          <a:cxnSpLocks noChangeShapeType="1"/>
                        </wps:cNvCnPr>
                        <wps:spPr bwMode="auto">
                          <a:xfrm>
                            <a:off x="7571" y="1232"/>
                            <a:ext cx="76" cy="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3" name="Line 444"/>
                        <wps:cNvCnPr>
                          <a:cxnSpLocks noChangeShapeType="1"/>
                        </wps:cNvCnPr>
                        <wps:spPr bwMode="auto">
                          <a:xfrm>
                            <a:off x="7683" y="1207"/>
                            <a:ext cx="73" cy="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4" name="Line 445"/>
                        <wps:cNvCnPr>
                          <a:cxnSpLocks noChangeShapeType="1"/>
                        </wps:cNvCnPr>
                        <wps:spPr bwMode="auto">
                          <a:xfrm>
                            <a:off x="7792" y="1182"/>
                            <a:ext cx="72" cy="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5" name="Line 446"/>
                        <wps:cNvCnPr>
                          <a:cxnSpLocks noChangeShapeType="1"/>
                        </wps:cNvCnPr>
                        <wps:spPr bwMode="auto">
                          <a:xfrm>
                            <a:off x="7901" y="1157"/>
                            <a:ext cx="76" cy="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6" name="Line 447"/>
                        <wps:cNvCnPr>
                          <a:cxnSpLocks noChangeShapeType="1"/>
                        </wps:cNvCnPr>
                        <wps:spPr bwMode="auto">
                          <a:xfrm>
                            <a:off x="8013" y="1131"/>
                            <a:ext cx="73" cy="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7" name="Line 448"/>
                        <wps:cNvCnPr>
                          <a:cxnSpLocks noChangeShapeType="1"/>
                        </wps:cNvCnPr>
                        <wps:spPr bwMode="auto">
                          <a:xfrm>
                            <a:off x="8122" y="1106"/>
                            <a:ext cx="72" cy="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8" name="Line 449"/>
                        <wps:cNvCnPr>
                          <a:cxnSpLocks noChangeShapeType="1"/>
                        </wps:cNvCnPr>
                        <wps:spPr bwMode="auto">
                          <a:xfrm>
                            <a:off x="8230" y="1081"/>
                            <a:ext cx="40" cy="0"/>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9" name="Line 450"/>
                        <wps:cNvCnPr>
                          <a:cxnSpLocks noChangeShapeType="1"/>
                        </wps:cNvCnPr>
                        <wps:spPr bwMode="auto">
                          <a:xfrm>
                            <a:off x="7277" y="1299"/>
                            <a:ext cx="0" cy="1"/>
                          </a:xfrm>
                          <a:prstGeom prst="line">
                            <a:avLst/>
                          </a:prstGeom>
                          <a:noFill/>
                          <a:ln w="46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40" name="docshape402"/>
                        <wps:cNvSpPr>
                          <a:spLocks/>
                        </wps:cNvSpPr>
                        <wps:spPr bwMode="auto">
                          <a:xfrm>
                            <a:off x="8266" y="1056"/>
                            <a:ext cx="55" cy="33"/>
                          </a:xfrm>
                          <a:custGeom>
                            <a:avLst/>
                            <a:gdLst>
                              <a:gd name="T0" fmla="+- 0 8267 8267"/>
                              <a:gd name="T1" fmla="*/ T0 w 55"/>
                              <a:gd name="T2" fmla="+- 0 1056 1056"/>
                              <a:gd name="T3" fmla="*/ 1056 h 33"/>
                              <a:gd name="T4" fmla="+- 0 8278 8267"/>
                              <a:gd name="T5" fmla="*/ T4 w 55"/>
                              <a:gd name="T6" fmla="+- 0 1089 1056"/>
                              <a:gd name="T7" fmla="*/ 1089 h 33"/>
                              <a:gd name="T8" fmla="+- 0 8321 8267"/>
                              <a:gd name="T9" fmla="*/ T8 w 55"/>
                              <a:gd name="T10" fmla="+- 0 1061 1056"/>
                              <a:gd name="T11" fmla="*/ 1061 h 33"/>
                              <a:gd name="T12" fmla="+- 0 8267 8267"/>
                              <a:gd name="T13" fmla="*/ T12 w 55"/>
                              <a:gd name="T14" fmla="+- 0 1056 1056"/>
                              <a:gd name="T15" fmla="*/ 1056 h 33"/>
                            </a:gdLst>
                            <a:ahLst/>
                            <a:cxnLst>
                              <a:cxn ang="0">
                                <a:pos x="T1" y="T3"/>
                              </a:cxn>
                              <a:cxn ang="0">
                                <a:pos x="T5" y="T7"/>
                              </a:cxn>
                              <a:cxn ang="0">
                                <a:pos x="T9" y="T11"/>
                              </a:cxn>
                              <a:cxn ang="0">
                                <a:pos x="T13" y="T15"/>
                              </a:cxn>
                            </a:cxnLst>
                            <a:rect l="0" t="0" r="r" b="b"/>
                            <a:pathLst>
                              <a:path w="55" h="33">
                                <a:moveTo>
                                  <a:pt x="0" y="0"/>
                                </a:moveTo>
                                <a:lnTo>
                                  <a:pt x="11" y="33"/>
                                </a:lnTo>
                                <a:lnTo>
                                  <a:pt x="54" y="5"/>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41" name="docshape403"/>
                        <wps:cNvSpPr>
                          <a:spLocks/>
                        </wps:cNvSpPr>
                        <wps:spPr bwMode="auto">
                          <a:xfrm>
                            <a:off x="8266" y="1056"/>
                            <a:ext cx="55" cy="33"/>
                          </a:xfrm>
                          <a:custGeom>
                            <a:avLst/>
                            <a:gdLst>
                              <a:gd name="T0" fmla="+- 0 8321 8267"/>
                              <a:gd name="T1" fmla="*/ T0 w 55"/>
                              <a:gd name="T2" fmla="+- 0 1061 1056"/>
                              <a:gd name="T3" fmla="*/ 1061 h 33"/>
                              <a:gd name="T4" fmla="+- 0 8278 8267"/>
                              <a:gd name="T5" fmla="*/ T4 w 55"/>
                              <a:gd name="T6" fmla="+- 0 1089 1056"/>
                              <a:gd name="T7" fmla="*/ 1089 h 33"/>
                              <a:gd name="T8" fmla="+- 0 8267 8267"/>
                              <a:gd name="T9" fmla="*/ T8 w 55"/>
                              <a:gd name="T10" fmla="+- 0 1056 1056"/>
                              <a:gd name="T11" fmla="*/ 1056 h 33"/>
                              <a:gd name="T12" fmla="+- 0 8321 8267"/>
                              <a:gd name="T13" fmla="*/ T12 w 55"/>
                              <a:gd name="T14" fmla="+- 0 1061 1056"/>
                              <a:gd name="T15" fmla="*/ 1061 h 33"/>
                            </a:gdLst>
                            <a:ahLst/>
                            <a:cxnLst>
                              <a:cxn ang="0">
                                <a:pos x="T1" y="T3"/>
                              </a:cxn>
                              <a:cxn ang="0">
                                <a:pos x="T5" y="T7"/>
                              </a:cxn>
                              <a:cxn ang="0">
                                <a:pos x="T9" y="T11"/>
                              </a:cxn>
                              <a:cxn ang="0">
                                <a:pos x="T13" y="T15"/>
                              </a:cxn>
                            </a:cxnLst>
                            <a:rect l="0" t="0" r="r" b="b"/>
                            <a:pathLst>
                              <a:path w="55" h="33">
                                <a:moveTo>
                                  <a:pt x="54" y="5"/>
                                </a:moveTo>
                                <a:lnTo>
                                  <a:pt x="11" y="33"/>
                                </a:lnTo>
                                <a:lnTo>
                                  <a:pt x="0" y="0"/>
                                </a:lnTo>
                                <a:lnTo>
                                  <a:pt x="54" y="5"/>
                                </a:lnTo>
                                <a:close/>
                              </a:path>
                            </a:pathLst>
                          </a:custGeom>
                          <a:noFill/>
                          <a:ln w="461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2" name="docshape404"/>
                        <wps:cNvSpPr>
                          <a:spLocks noChangeArrowheads="1"/>
                        </wps:cNvSpPr>
                        <wps:spPr bwMode="auto">
                          <a:xfrm>
                            <a:off x="7" y="2254"/>
                            <a:ext cx="1385" cy="2102"/>
                          </a:xfrm>
                          <a:prstGeom prst="rect">
                            <a:avLst/>
                          </a:prstGeom>
                          <a:noFill/>
                          <a:ln w="9208">
                            <a:solidFill>
                              <a:srgbClr val="999999"/>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3" name="docshape405"/>
                        <wps:cNvSpPr>
                          <a:spLocks noChangeArrowheads="1"/>
                        </wps:cNvSpPr>
                        <wps:spPr bwMode="auto">
                          <a:xfrm>
                            <a:off x="1674" y="2254"/>
                            <a:ext cx="1385" cy="2102"/>
                          </a:xfrm>
                          <a:prstGeom prst="rect">
                            <a:avLst/>
                          </a:prstGeom>
                          <a:noFill/>
                          <a:ln w="9208">
                            <a:solidFill>
                              <a:srgbClr val="999999"/>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4" name="docshape406"/>
                        <wps:cNvSpPr>
                          <a:spLocks noChangeArrowheads="1"/>
                        </wps:cNvSpPr>
                        <wps:spPr bwMode="auto">
                          <a:xfrm>
                            <a:off x="3341" y="2254"/>
                            <a:ext cx="1385" cy="2102"/>
                          </a:xfrm>
                          <a:prstGeom prst="rect">
                            <a:avLst/>
                          </a:prstGeom>
                          <a:noFill/>
                          <a:ln w="9208">
                            <a:solidFill>
                              <a:srgbClr val="999999"/>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5" name="docshape407"/>
                        <wps:cNvSpPr>
                          <a:spLocks noChangeArrowheads="1"/>
                        </wps:cNvSpPr>
                        <wps:spPr bwMode="auto">
                          <a:xfrm>
                            <a:off x="5008" y="2254"/>
                            <a:ext cx="1385" cy="2102"/>
                          </a:xfrm>
                          <a:prstGeom prst="rect">
                            <a:avLst/>
                          </a:prstGeom>
                          <a:noFill/>
                          <a:ln w="9208">
                            <a:solidFill>
                              <a:srgbClr val="999999"/>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6" name="docshape408"/>
                        <wps:cNvSpPr>
                          <a:spLocks noChangeArrowheads="1"/>
                        </wps:cNvSpPr>
                        <wps:spPr bwMode="auto">
                          <a:xfrm>
                            <a:off x="6675" y="2254"/>
                            <a:ext cx="1385" cy="2102"/>
                          </a:xfrm>
                          <a:prstGeom prst="rect">
                            <a:avLst/>
                          </a:prstGeom>
                          <a:noFill/>
                          <a:ln w="9208">
                            <a:solidFill>
                              <a:srgbClr val="999999"/>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7" name="docshape409"/>
                        <wps:cNvSpPr>
                          <a:spLocks noChangeArrowheads="1"/>
                        </wps:cNvSpPr>
                        <wps:spPr bwMode="auto">
                          <a:xfrm>
                            <a:off x="8342" y="2254"/>
                            <a:ext cx="1385" cy="2102"/>
                          </a:xfrm>
                          <a:prstGeom prst="rect">
                            <a:avLst/>
                          </a:prstGeom>
                          <a:noFill/>
                          <a:ln w="9208">
                            <a:solidFill>
                              <a:srgbClr val="999999"/>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8" name="docshape410"/>
                        <wps:cNvSpPr>
                          <a:spLocks noChangeArrowheads="1"/>
                        </wps:cNvSpPr>
                        <wps:spPr bwMode="auto">
                          <a:xfrm>
                            <a:off x="8342" y="7"/>
                            <a:ext cx="1385" cy="2103"/>
                          </a:xfrm>
                          <a:prstGeom prst="rect">
                            <a:avLst/>
                          </a:prstGeom>
                          <a:noFill/>
                          <a:ln w="9208">
                            <a:solidFill>
                              <a:srgbClr val="999999"/>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649DCECE" id="Группа 435" o:spid="_x0000_s1026" style="width:467.75pt;height:209.7pt;mso-position-horizontal-relative:char;mso-position-vertical-relative:line" coordsize="9735,4364"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">
                <v:shape id="docshape387" o:spid="_x0000_s1027" type="#_x0000_t75" style="position:absolute;left:72;top:7;width:9591;height:42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">
                  <v:imagedata r:id="rId118" o:title=""/>
                </v:shape>
                <v:rect id="docshape388" o:spid="_x0000_s1028" style="position:absolute;left:7;top:7;width:1385;height:2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" filled="f" strokecolor="#999" strokeweight=".25578mm"/>
                <v:shape id="docshape389" o:spid="_x0000_s1029" type="#_x0000_t75" style="position:absolute;left:1406;top:856;width:492;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">
                  <v:imagedata r:id="rId119" o:title=""/>
                </v:shape>
                <v:line id="Line 350" o:spid="_x0000_s1030" style="position:absolute;visibility:visible;mso-wrap-style:square" from="2471,1147" to="2471,11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" strokeweight=".1281mm"/>
                <v:line id="Line 351" o:spid="_x0000_s1031" style="position:absolute;visibility:visible;mso-wrap-style:square" from="2422,1197" to="2422,1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" strokeweight=".1281mm"/>
                <v:line id="Line 352" o:spid="_x0000_s1032" style="position:absolute;visibility:visible;mso-wrap-style:square" from="2348,1273" to="2348,13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" strokeweight=".1281mm"/>
                <v:line id="Line 353" o:spid="_x0000_s1033" style="position:absolute;visibility:visible;mso-wrap-style:square" from="2275,1349" to="2275,13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" strokeweight=".1281mm"/>
                <v:line id="Line 354" o:spid="_x0000_s1034" style="position:absolute;visibility:visible;mso-wrap-style:square" from="2202,1424" to="2202,14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" strokeweight=".1281mm"/>
                <v:line id="Line 355" o:spid="_x0000_s1035" style="position:absolute;visibility:visible;mso-wrap-style:square" from="2129,1500" to="2129,15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" strokeweight=".1281mm"/>
                <v:line id="Line 356" o:spid="_x0000_s1036" style="position:absolute;visibility:visible;mso-wrap-style:square" from="2056,1576" to="2056,16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" strokeweight=".1281mm"/>
                <v:line id="Line 357" o:spid="_x0000_s1037" style="position:absolute;visibility:visible;mso-wrap-style:square" from="1982,1652" to="1982,17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" strokeweight=".1281mm"/>
                <v:line id="Line 358" o:spid="_x0000_s1038" style="position:absolute;visibility:visible;mso-wrap-style:square" from="1909,1727" to="1909,17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" strokeweight=".1281mm"/>
                <v:line id="Line 359" o:spid="_x0000_s1039" style="position:absolute;visibility:visible;mso-wrap-style:square" from="1836,1803" to="1836,18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" strokeweight=".1281mm"/>
                <v:line id="Line 360" o:spid="_x0000_s1040" style="position:absolute;visibility:visible;mso-wrap-style:square" from="1763,1878" to="1763,19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" strokeweight=".1281mm"/>
                <v:line id="Line 361" o:spid="_x0000_s1041" style="position:absolute;visibility:visible;mso-wrap-style:square" from="1690,1954" to="1690,20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" strokeweight=".1281mm"/>
                <v:line id="Line 362" o:spid="_x0000_s1042" style="position:absolute;visibility:visible;mso-wrap-style:square" from="1616,2030" to="1616,20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" strokeweight=".1281mm"/>
                <v:line id="Line 363" o:spid="_x0000_s1043" style="position:absolute;visibility:visible;mso-wrap-style:square" from="1543,2106" to="1543,21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" strokeweight=".1281mm"/>
                <v:line id="Line 364" o:spid="_x0000_s1044" style="position:absolute;visibility:visible;mso-wrap-style:square" from="1470,2181" to="1470,22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" strokeweight=".1281mm"/>
                <v:line id="Line 365" o:spid="_x0000_s1045" style="position:absolute;visibility:visible;mso-wrap-style:square" from="2471,1147" to="2473,11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" strokeweight=".1281mm"/>
                <v:shape id="docshape390" o:spid="_x0000_s1046" style="position:absolute;left:1406;top:2197;width:49;height:49;visibility:visible;mso-wrap-style:square;v-text-anchor:top" coordsize="49,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" path="m24,l,49,48,23,24,xe" fillcolor="black" stroked="f">
                  <v:path arrowok="t" o:connecttype="custom" o:connectlocs="24,2198;0,2247;48,2221;24,2198" o:connectangles="0,0,0,0"/>
                </v:shape>
                <v:shape id="docshape391" o:spid="_x0000_s1047" style="position:absolute;left:1406;top:2197;width:49;height:49;visibility:visible;mso-wrap-style:square;v-text-anchor:top" coordsize="49,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" path="m,49l24,,48,23,,49xe" filled="f" strokeweight=".1281mm">
                  <v:path arrowok="t" o:connecttype="custom" o:connectlocs="0,2247;24,2198;48,2221;0,2247" o:connectangles="0,0,0,0"/>
                </v:shape>
                <v:line id="Line 368" o:spid="_x0000_s1048" style="position:absolute;visibility:visible;mso-wrap-style:square" from="3602,1422" to="3602,14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" strokeweight=".1281mm"/>
                <v:line id="Line 369" o:spid="_x0000_s1049" style="position:absolute;visibility:visible;mso-wrap-style:square" from="3566,1479" to="3566,15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" strokeweight=".1281mm"/>
                <v:line id="Line 370" o:spid="_x0000_s1050" style="position:absolute;visibility:visible;mso-wrap-style:square" from="3512,1566" to="3512,16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" strokeweight=".1281mm"/>
                <v:line id="Line 371" o:spid="_x0000_s1051" style="position:absolute;visibility:visible;mso-wrap-style:square" from="3454,1652" to="3454,17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" strokeweight=".1281mm"/>
                <v:line id="Line 372" o:spid="_x0000_s1052" style="position:absolute;visibility:visible;mso-wrap-style:square" from="3399,1738" to="3399,17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" strokeweight=".1281mm"/>
                <v:line id="Line 373" o:spid="_x0000_s1053" style="position:absolute;visibility:visible;mso-wrap-style:square" from="3341,1824" to="3341,1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" strokeweight=".1281mm"/>
                <v:line id="Line 374" o:spid="_x0000_s1054" style="position:absolute;visibility:visible;mso-wrap-style:square" from="3287,1911" to="3287,19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" strokeweight=".1281mm"/>
                <v:line id="Line 375" o:spid="_x0000_s1055" style="position:absolute;visibility:visible;mso-wrap-style:square" from="3233,1997" to="3233,20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" strokeweight=".1281mm"/>
                <v:line id="Line 376" o:spid="_x0000_s1056" style="position:absolute;visibility:visible;mso-wrap-style:square" from="3175,2083" to="3175,21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" strokeweight=".1281mm"/>
                <v:line id="Line 377" o:spid="_x0000_s1057" style="position:absolute;visibility:visible;mso-wrap-style:square" from="3120,2169" to="3120,21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" strokeweight=".1281mm"/>
                <v:line id="Line 378" o:spid="_x0000_s1058" style="position:absolute;visibility:visible;mso-wrap-style:square" from="3602,1422" to="3606,14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" strokeweight=".1281mm"/>
                <v:shape id="docshape392" o:spid="_x0000_s1059" style="position:absolute;left:3069;top:2192;width:44;height:53;visibility:visible;mso-wrap-style:square;v-text-anchor:top" coordsize="44,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" path="m14,l,52,43,18,14,xe" fillcolor="black" stroked="f">
                  <v:path arrowok="t" o:connecttype="custom" o:connectlocs="14,2192;0,2244;43,2210;14,2192" o:connectangles="0,0,0,0"/>
                </v:shape>
                <v:shape id="docshape393" o:spid="_x0000_s1060" style="position:absolute;left:3069;top:2192;width:44;height:53;visibility:visible;mso-wrap-style:square;v-text-anchor:top" coordsize="44,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" path="m,52l14,,43,18,,52xe" filled="f" strokeweight=".1281mm">
                  <v:path arrowok="t" o:connecttype="custom" o:connectlocs="0,2244;14,2192;43,2210;0,2244" o:connectangles="0,0,0,0"/>
                </v:shape>
                <v:line id="Line 381" o:spid="_x0000_s1061" style="position:absolute;visibility:visible;mso-wrap-style:square" from="4244,1405" to="4244,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" strokeweight=".1281mm"/>
                <v:line id="Line 382" o:spid="_x0000_s1062" style="position:absolute;visibility:visible;mso-wrap-style:square" from="4222,1479" to="4222,15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" strokeweight=".1281mm"/>
                <v:line id="Line 383" o:spid="_x0000_s1063" style="position:absolute;visibility:visible;mso-wrap-style:square" from="4197,1590" to="4197,16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" strokeweight=".1281mm"/>
                <v:line id="Line 384" o:spid="_x0000_s1064" style="position:absolute;visibility:visible;mso-wrap-style:square" from="4168,1701" to="4168,17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" strokeweight=".1281mm"/>
                <v:line id="Line 385" o:spid="_x0000_s1065" style="position:absolute;visibility:visible;mso-wrap-style:square" from="4139,1812" to="4139,18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" strokeweight=".1281mm"/>
                <v:line id="Line 386" o:spid="_x0000_s1066" style="position:absolute;visibility:visible;mso-wrap-style:square" from="4113,1923" to="4113,19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" strokeweight=".1281mm"/>
                <v:line id="Line 387" o:spid="_x0000_s1067" style="position:absolute;visibility:visible;mso-wrap-style:square" from="4084,2033" to="4084,21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" strokeweight=".1281mm"/>
                <v:line id="Line 388" o:spid="_x0000_s1068" style="position:absolute;visibility:visible;mso-wrap-style:square" from="4059,2144" to="4059,21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" strokeweight=".1281mm"/>
                <v:line id="Line 389" o:spid="_x0000_s1069" style="position:absolute;visibility:visible;mso-wrap-style:square" from="4244,1405" to="4244,14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" strokeweight=".1281mm"/>
                <v:shape id="docshape394" o:spid="_x0000_s1070" style="position:absolute;left:4030;top:2181;width:33;height:55;visibility:visible;mso-wrap-style:square;v-text-anchor:top" coordsize="33,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" path="m,l4,55,33,8,,xe" fillcolor="black" stroked="f">
                  <v:path arrowok="t" o:connecttype="custom" o:connectlocs="0,2181;4,2236;33,2189;0,2181" o:connectangles="0,0,0,0"/>
                </v:shape>
                <v:shape id="docshape395" o:spid="_x0000_s1071" style="position:absolute;left:4030;top:2181;width:33;height:55;visibility:visible;mso-wrap-style:square;v-text-anchor:top" coordsize="33,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" path="m4,55l,,33,8,4,55xe" filled="f" strokeweight=".1281mm">
                  <v:path arrowok="t" o:connecttype="custom" o:connectlocs="4,2236;0,2181;33,2189;4,2236" o:connectangles="0,0,0,0"/>
                </v:shape>
                <v:line id="Line 392" o:spid="_x0000_s1072" style="position:absolute;visibility:visible;mso-wrap-style:square" from="5367,1405" to="5382,14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" strokeweight=".1281mm"/>
                <v:line id="Line 393" o:spid="_x0000_s1073" style="position:absolute;visibility:visible;mso-wrap-style:square" from="5396,1470" to="5422,15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" strokeweight=".1281mm"/>
                <v:line id="Line 394" o:spid="_x0000_s1074" style="position:absolute;visibility:visible;mso-wrap-style:square" from="5436,1567" to="5465,16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" strokeweight=".1281mm"/>
                <v:line id="Line 395" o:spid="_x0000_s1075" style="position:absolute;visibility:visible;mso-wrap-style:square" from="5480,1665" to="5509,17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" strokeweight=".1281mm"/>
                <v:line id="Line 396" o:spid="_x0000_s1076" style="position:absolute;visibility:visible;mso-wrap-style:square" from="5523,1762" to="5549,18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" strokeweight=".1281mm"/>
                <v:line id="Line 397" o:spid="_x0000_s1077" style="position:absolute;visibility:visible;mso-wrap-style:square" from="5563,1860" to="5592,19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" strokeweight=".1281mm"/>
                <v:line id="Line 398" o:spid="_x0000_s1078" style="position:absolute;visibility:visible;mso-wrap-style:square" from="5607,1957" to="5636,20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" strokeweight=".1281mm"/>
                <v:line id="Line 399" o:spid="_x0000_s1079" style="position:absolute;visibility:visible;mso-wrap-style:square" from="5646,2055" to="5675,21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" strokeweight=".1281mm"/>
                <v:line id="Line 400" o:spid="_x0000_s1080" style="position:absolute;visibility:visible;mso-wrap-style:square" from="5690,2153" to="5704,21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" strokeweight=".1281mm"/>
                <v:line id="Line 401" o:spid="_x0000_s1081" style="position:absolute;visibility:visible;mso-wrap-style:square" from="5367,1405" to="5367,14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" strokeweight=".1281mm"/>
                <v:shape id="docshape396" o:spid="_x0000_s1082" style="position:absolute;left:5689;top:2182;width:37;height:55;visibility:visible;mso-wrap-style:square;v-text-anchor:top" coordsize="37,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" path="m33,l,14,36,54,33,xe" fillcolor="black" stroked="f">
                  <v:path arrowok="t" o:connecttype="custom" o:connectlocs="33,2182;0,2196;36,2236;33,2182" o:connectangles="0,0,0,0"/>
                </v:shape>
                <v:shape id="docshape397" o:spid="_x0000_s1083" style="position:absolute;left:5689;top:2182;width:37;height:55;visibility:visible;mso-wrap-style:square;v-text-anchor:top" coordsize="37,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" path="m36,54l,14,33,r3,54xe" filled="f" strokeweight=".1281mm">
                  <v:path arrowok="t" o:connecttype="custom" o:connectlocs="36,2236;0,2196;33,2182;36,2236" o:connectangles="0,0,0,0"/>
                </v:shape>
                <v:line id="Line 404" o:spid="_x0000_s1084" style="position:absolute;visibility:visible;mso-wrap-style:square" from="6147,1485" to="6176,15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" strokeweight=".1281mm"/>
                <v:line id="Line 405" o:spid="_x0000_s1085" style="position:absolute;visibility:visible;mso-wrap-style:square" from="6205,1522" to="6266,1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" strokeweight=".1281mm"/>
                <v:line id="Line 406" o:spid="_x0000_s1086" style="position:absolute;visibility:visible;mso-wrap-style:square" from="6295,1578" to="6353,16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" strokeweight=".1281mm"/>
                <v:line id="Line 407" o:spid="_x0000_s1087" style="position:absolute;visibility:visible;mso-wrap-style:square" from="6386,1634" to="6444,16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" strokeweight=".1281mm"/>
                <v:line id="Line 408" o:spid="_x0000_s1088" style="position:absolute;visibility:visible;mso-wrap-style:square" from="6473,1690" to="6534,17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" strokeweight=".1281mm"/>
                <v:line id="Line 409" o:spid="_x0000_s1089" style="position:absolute;visibility:visible;mso-wrap-style:square" from="6563,1746" to="6625,17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" strokeweight=".1281mm"/>
                <v:line id="Line 410" o:spid="_x0000_s1090" style="position:absolute;visibility:visible;mso-wrap-style:square" from="6654,1802" to="6712,18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" strokeweight=".1281mm"/>
                <v:line id="Line 411" o:spid="_x0000_s1091" style="position:absolute;visibility:visible;mso-wrap-style:square" from="6741,1857" to="6803,18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" strokeweight=".1281mm"/>
                <v:line id="Line 412" o:spid="_x0000_s1092" style="position:absolute;visibility:visible;mso-wrap-style:square" from="6832,1913" to="6893,19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" strokeweight=".1281mm"/>
                <v:line id="Line 413" o:spid="_x0000_s1093" style="position:absolute;visibility:visible;mso-wrap-style:square" from="6922,1969" to="6980,20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" strokeweight=".1281mm"/>
                <v:line id="Line 414" o:spid="_x0000_s1094" style="position:absolute;visibility:visible;mso-wrap-style:square" from="7013,2025" to="7071,20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" strokeweight=".1281mm"/>
                <v:line id="Line 415" o:spid="_x0000_s1095" style="position:absolute;visibility:visible;mso-wrap-style:square" from="7100,2081" to="7161,2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" strokeweight=".1281mm"/>
                <v:line id="Line 416" o:spid="_x0000_s1096" style="position:absolute;visibility:visible;mso-wrap-style:square" from="7190,2137" to="7248,2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" strokeweight=".1281mm"/>
                <v:line id="Line 417" o:spid="_x0000_s1097" style="position:absolute;visibility:visible;mso-wrap-style:square" from="7281,2193" to="7310,22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" strokeweight=".1281mm"/>
                <v:line id="Line 418" o:spid="_x0000_s1098" style="position:absolute;visibility:visible;mso-wrap-style:square" from="6147,1486" to="6147,14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" strokeweight=".1281mm"/>
                <v:shape id="docshape398" o:spid="_x0000_s1099" style="position:absolute;left:7302;top:2199;width:55;height:42;visibility:visible;mso-wrap-style:square;v-text-anchor:top" coordsize="5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" path="m18,l,29,54,42,18,xe" fillcolor="black" stroked="f">
                  <v:path arrowok="t" o:connecttype="custom" o:connectlocs="18,2199;0,2228;54,2241;18,2199" o:connectangles="0,0,0,0"/>
                </v:shape>
                <v:shape id="docshape399" o:spid="_x0000_s1100" style="position:absolute;left:7302;top:2199;width:55;height:42;visibility:visible;mso-wrap-style:square;v-text-anchor:top" coordsize="5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" path="m54,42l,29,18,,54,42xe" filled="f" strokeweight=".1281mm">
                  <v:path arrowok="t" o:connecttype="custom" o:connectlocs="54,2241;0,2228;18,2199;54,2241" o:connectangles="0,0,0,0"/>
                </v:shape>
                <v:line id="Line 421" o:spid="_x0000_s1101" style="position:absolute;visibility:visible;mso-wrap-style:square" from="6893,1457" to="6926,14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" strokeweight=".1281mm"/>
                <v:line id="Line 422" o:spid="_x0000_s1102" style="position:absolute;visibility:visible;mso-wrap-style:square" from="6955,1490" to="7020,15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" strokeweight=".1281mm"/>
                <v:line id="Line 423" o:spid="_x0000_s1103" style="position:absolute;visibility:visible;mso-wrap-style:square" from="7049,1541" to="7111,15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" strokeweight=".1281mm"/>
                <v:line id="Line 424" o:spid="_x0000_s1104" style="position:absolute;visibility:visible;mso-wrap-style:square" from="7143,1591" to="7205,16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" strokeweight=".1281mm"/>
                <v:line id="Line 425" o:spid="_x0000_s1105" style="position:absolute;visibility:visible;mso-wrap-style:square" from="7237,1642" to="7299,1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" strokeweight=".1281mm"/>
                <v:line id="Line 426" o:spid="_x0000_s1106" style="position:absolute;visibility:visible;mso-wrap-style:square" from="7328,1692" to="7390,1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" strokeweight=".1281mm"/>
                <v:line id="Line 427" o:spid="_x0000_s1107" style="position:absolute;visibility:visible;mso-wrap-style:square" from="7422,1743" to="7484,17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" strokeweight=".1281mm"/>
                <v:line id="Line 428" o:spid="_x0000_s1108" style="position:absolute;visibility:visible;mso-wrap-style:square" from="7517,1794" to="7578,18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" strokeweight=".1281mm"/>
                <v:line id="Line 429" o:spid="_x0000_s1109" style="position:absolute;visibility:visible;mso-wrap-style:square" from="7607,1844" to="7669,18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" strokeweight=".1281mm"/>
                <v:line id="Line 430" o:spid="_x0000_s1110" style="position:absolute;visibility:visible;mso-wrap-style:square" from="7701,1895" to="7763,19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" strokeweight=".1281mm"/>
                <v:line id="Line 431" o:spid="_x0000_s1111" style="position:absolute;visibility:visible;mso-wrap-style:square" from="7796,1945" to="7857,1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" strokeweight=".1281mm"/>
                <v:line id="Line 432" o:spid="_x0000_s1112" style="position:absolute;visibility:visible;mso-wrap-style:square" from="7886,1996" to="7951,20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" strokeweight=".1281mm"/>
                <v:line id="Line 433" o:spid="_x0000_s1113" style="position:absolute;visibility:visible;mso-wrap-style:square" from="7980,2047" to="8042,20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" strokeweight=".1281mm"/>
                <v:line id="Line 434" o:spid="_x0000_s1114" style="position:absolute;visibility:visible;mso-wrap-style:square" from="8075,2097" to="8136,21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" strokeweight=".1281mm"/>
                <v:line id="Line 435" o:spid="_x0000_s1115" style="position:absolute;visibility:visible;mso-wrap-style:square" from="8169,2148" to="8230,21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" strokeweight=".1281mm"/>
                <v:line id="Line 436" o:spid="_x0000_s1116" style="position:absolute;visibility:visible;mso-wrap-style:square" from="8259,2198" to="8292,22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" strokeweight=".1281mm"/>
                <v:line id="Line 437" o:spid="_x0000_s1117" style="position:absolute;visibility:visible;mso-wrap-style:square" from="6893,1457" to="6893,14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" strokeweight=".1281mm"/>
                <v:shape id="docshape400" o:spid="_x0000_s1118" style="position:absolute;left:8288;top:2202;width:51;height:40;visibility:visible;mso-wrap-style:square;v-text-anchor:top" coordsize="5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" path="m15,l,29,51,40,15,xe" fillcolor="black" stroked="f">
                  <v:path arrowok="t" o:connecttype="custom" o:connectlocs="15,2202;0,2231;51,2242;15,2202" o:connectangles="0,0,0,0"/>
                </v:shape>
                <v:shape id="docshape401" o:spid="_x0000_s1119" style="position:absolute;left:8288;top:2202;width:51;height:40;visibility:visible;mso-wrap-style:square;v-text-anchor:top" coordsize="5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" path="m51,40l,29,15,,51,40xe" filled="f" strokeweight=".1281mm">
                  <v:path arrowok="t" o:connecttype="custom" o:connectlocs="51,2242;0,2231;15,2202;51,2242" o:connectangles="0,0,0,0"/>
                </v:shape>
                <v:line id="Line 440" o:spid="_x0000_s1120" style="position:absolute;visibility:visible;mso-wrap-style:square" from="7277,1299" to="7317,12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" strokeweight=".1281mm"/>
                <v:line id="Line 441" o:spid="_x0000_s1121" style="position:absolute;visibility:visible;mso-wrap-style:square" from="7353,1282" to="7426,12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" strokeweight=".1281mm"/>
                <v:line id="Line 442" o:spid="_x0000_s1122" style="position:absolute;visibility:visible;mso-wrap-style:square" from="7462,1257" to="7535,12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" strokeweight=".1281mm"/>
                <v:line id="Line 443" o:spid="_x0000_s1123" style="position:absolute;visibility:visible;mso-wrap-style:square" from="7571,1232" to="7647,12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" strokeweight=".1281mm"/>
                <v:line id="Line 444" o:spid="_x0000_s1124" style="position:absolute;visibility:visible;mso-wrap-style:square" from="7683,1207" to="7756,12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" strokeweight=".1281mm"/>
                <v:line id="Line 445" o:spid="_x0000_s1125" style="position:absolute;visibility:visible;mso-wrap-style:square" from="7792,1182" to="7864,11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" strokeweight=".1281mm"/>
                <v:line id="Line 446" o:spid="_x0000_s1126" style="position:absolute;visibility:visible;mso-wrap-style:square" from="7901,1157" to="7977,11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" strokeweight=".1281mm"/>
                <v:line id="Line 447" o:spid="_x0000_s1127" style="position:absolute;visibility:visible;mso-wrap-style:square" from="8013,1131" to="8086,11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" strokeweight=".1281mm"/>
                <v:line id="Line 448" o:spid="_x0000_s1128" style="position:absolute;visibility:visible;mso-wrap-style:square" from="8122,1106" to="8194,11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" strokeweight=".1281mm"/>
                <v:line id="Line 449" o:spid="_x0000_s1129" style="position:absolute;visibility:visible;mso-wrap-style:square" from="8230,1081" to="8270,10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" strokeweight=".1281mm"/>
                <v:line id="Line 450" o:spid="_x0000_s1130" style="position:absolute;visibility:visible;mso-wrap-style:square" from="7277,1299" to="7277,13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" strokeweight=".1281mm"/>
                <v:shape id="docshape402" o:spid="_x0000_s1131" style="position:absolute;left:8266;top:1056;width:55;height:33;visibility:visible;mso-wrap-style:square;v-text-anchor:top" coordsize="5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" path="m,l11,33,54,5,,xe" fillcolor="black" stroked="f">
                  <v:path arrowok="t" o:connecttype="custom" o:connectlocs="0,1056;11,1089;54,1061;0,1056" o:connectangles="0,0,0,0"/>
                </v:shape>
                <v:shape id="docshape403" o:spid="_x0000_s1132" style="position:absolute;left:8266;top:1056;width:55;height:33;visibility:visible;mso-wrap-style:square;v-text-anchor:top" coordsize="5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" path="m54,5l11,33,,,54,5xe" filled="f" strokeweight=".1281mm">
                  <v:path arrowok="t" o:connecttype="custom" o:connectlocs="54,1061;11,1089;0,1056;54,1061" o:connectangles="0,0,0,0"/>
                </v:shape>
                <v:rect id="docshape404" o:spid="_x0000_s1133" style="position:absolute;left:7;top:2254;width:1385;height:2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" filled="f" strokecolor="#999" strokeweight=".25578mm"/>
                <v:rect id="docshape405" o:spid="_x0000_s1134" style="position:absolute;left:1674;top:2254;width:1385;height:2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" filled="f" strokecolor="#999" strokeweight=".25578mm"/>
                <v:rect id="docshape406" o:spid="_x0000_s1135" style="position:absolute;left:3341;top:2254;width:1385;height:2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" filled="f" strokecolor="#999" strokeweight=".25578mm"/>
                <v:rect id="docshape407" o:spid="_x0000_s1136" style="position:absolute;left:5008;top:2254;width:1385;height:2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" filled="f" strokecolor="#999" strokeweight=".25578mm"/>
                <v:rect id="docshape408" o:spid="_x0000_s1137" style="position:absolute;left:6675;top:2254;width:1385;height:2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" filled="f" strokecolor="#999" strokeweight=".25578mm"/>
                <v:rect id="docshape409" o:spid="_x0000_s1138" style="position:absolute;left:8342;top:2254;width:1385;height:2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" filled="f" strokecolor="#999" strokeweight=".25578mm"/>
                <v:rect id="docshape410" o:spid="_x0000_s1139" style="position:absolute;left:8342;top:7;width:1385;height:2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" filled="f" strokecolor="#999" strokeweight=".25578mm"/>
                <w10:anchorlock/>
              </v:group>
            </w:pict>
          </mc:Fallback>
        </mc:AlternateContent>
      </w:r>
    </w:p>
    <w:p w14:paraId="79C9C82C" w14:textId="77777777" w:rsidR="00922B26" w:rsidRPr="00922B26" w:rsidRDefault="00AF6891" w:rsidP="00AF6891">
      <w:pPr>
        <w:pStyle w:val="af"/>
        <w:rPr>
          <w:lang w:val="ru-RU"/>
        </w:rPr>
      </w:pPr>
      <w:r w:rsidRPr="00AF6891">
        <w:rPr>
          <w:lang w:val="ru-RU"/>
        </w:rPr>
        <w:t xml:space="preserve">Рисунок </w:t>
      </w:r>
      <w:r>
        <w:rPr>
          <w:lang w:val="ru-RU"/>
        </w:rPr>
        <w:fldChar w:fldCharType="begin"/>
      </w:r>
      <w:r>
        <w:rPr>
          <w:lang w:val="ru-RU"/>
        </w:rPr>
        <w:instrText xml:space="preserve"> STYLEREF 1 \s </w:instrText>
      </w:r>
      <w:r>
        <w:rPr>
          <w:lang w:val="ru-RU"/>
        </w:rPr>
        <w:fldChar w:fldCharType="separate"/>
      </w:r>
      <w:r>
        <w:rPr>
          <w:noProof/>
          <w:lang w:val="ru-RU"/>
        </w:rPr>
        <w:t>0</w:t>
      </w:r>
      <w:r>
        <w:rPr>
          <w:lang w:val="ru-RU"/>
        </w:rPr>
        <w:fldChar w:fldCharType="end"/>
      </w:r>
      <w:r>
        <w:rPr>
          <w:lang w:val="ru-RU"/>
        </w:rPr>
        <w:noBreakHyphen/>
      </w:r>
      <w:r>
        <w:rPr>
          <w:lang w:val="ru-RU"/>
        </w:rPr>
        <w:fldChar w:fldCharType="begin"/>
      </w:r>
      <w:r>
        <w:rPr>
          <w:lang w:val="ru-RU"/>
        </w:rPr>
        <w:instrText xml:space="preserve"> SEQ Рисунок \* ARABIC \s 1 </w:instrText>
      </w:r>
      <w:r>
        <w:rPr>
          <w:lang w:val="ru-RU"/>
        </w:rPr>
        <w:fldChar w:fldCharType="separate"/>
      </w:r>
      <w:r>
        <w:rPr>
          <w:noProof/>
          <w:lang w:val="ru-RU"/>
        </w:rPr>
        <w:t>4</w:t>
      </w:r>
      <w:r>
        <w:rPr>
          <w:lang w:val="ru-RU"/>
        </w:rPr>
        <w:fldChar w:fldCharType="end"/>
      </w:r>
      <w:r>
        <w:rPr>
          <w:lang w:val="ru-RU"/>
        </w:rPr>
        <w:t xml:space="preserve"> </w:t>
      </w:r>
      <w:r w:rsidRPr="00922B26">
        <w:rPr>
          <w:lang w:val="ru-RU"/>
        </w:rPr>
        <w:t xml:space="preserve">Расчетная траектория движения камеры и трехмерная реконструкция последовательности </w:t>
      </w:r>
      <w:proofErr w:type="spellStart"/>
      <w:r w:rsidRPr="00922B26">
        <w:rPr>
          <w:lang w:val="ru-RU"/>
        </w:rPr>
        <w:t>hkust_lab</w:t>
      </w:r>
      <w:proofErr w:type="spellEnd"/>
      <w:r w:rsidRPr="00922B26">
        <w:rPr>
          <w:lang w:val="ru-RU"/>
        </w:rPr>
        <w:t>. Вычисленные обратные карты глубины в выбранных точках обзора визуализируются последовательно, слева направо. Кадры интенсивности показаны только для визуализации.</w:t>
      </w:r>
    </w:p>
    <w:p w14:paraId="4D114B0D" w14:textId="77777777" w:rsidR="00922B26" w:rsidRPr="00922B26" w:rsidRDefault="00922B26" w:rsidP="00922B26">
      <w:pPr>
        <w:spacing w:after="160" w:line="259" w:lineRule="auto"/>
        <w:rPr>
          <w:sz w:val="28"/>
          <w:szCs w:val="28"/>
          <w:lang w:val="ru-RU"/>
        </w:rPr>
      </w:pPr>
      <w:r w:rsidRPr="00922B26">
        <w:rPr>
          <w:sz w:val="28"/>
          <w:szCs w:val="28"/>
          <w:lang w:val="ru-RU"/>
        </w:rPr>
        <w:t xml:space="preserve">Приведена оценка предложенной системы на примере сцены </w:t>
      </w:r>
      <w:proofErr w:type="spellStart"/>
      <w:r w:rsidRPr="00922B26">
        <w:rPr>
          <w:sz w:val="28"/>
          <w:szCs w:val="28"/>
          <w:lang w:val="ru-RU"/>
        </w:rPr>
        <w:t>hkust_lab</w:t>
      </w:r>
      <w:proofErr w:type="spellEnd"/>
      <w:r w:rsidRPr="00922B26">
        <w:rPr>
          <w:sz w:val="28"/>
          <w:szCs w:val="28"/>
          <w:lang w:val="ru-RU"/>
        </w:rPr>
        <w:t>, собранной с помощью стереокамеры. Сцена представляет собой загроможденную среду, состоящую из различных машинных установок. Стереокамера была ручной и перемещалась слева направо при локально зацикленном поведении. Трехмерное облако точек вместе с траекторией движения датчика отображаются на экране. на рис.</w:t>
      </w:r>
      <w:r w:rsidR="00AF6891">
        <w:rPr>
          <w:sz w:val="28"/>
          <w:szCs w:val="28"/>
          <w:lang w:val="ru-RU"/>
        </w:rPr>
        <w:fldChar w:fldCharType="begin"/>
      </w:r>
      <w:r w:rsidR="00AF6891">
        <w:rPr>
          <w:sz w:val="28"/>
          <w:szCs w:val="28"/>
          <w:lang w:val="ru-RU"/>
        </w:rPr>
        <w:instrText xml:space="preserve"> REF _Ref91670593 \h </w:instrText>
      </w:r>
      <w:r w:rsidR="00AF6891">
        <w:rPr>
          <w:sz w:val="28"/>
          <w:szCs w:val="28"/>
          <w:lang w:val="ru-RU"/>
        </w:rPr>
      </w:r>
      <w:r w:rsidR="00AF6891">
        <w:rPr>
          <w:sz w:val="28"/>
          <w:szCs w:val="28"/>
          <w:lang w:val="ru-RU"/>
        </w:rPr>
        <w:fldChar w:fldCharType="separate"/>
      </w:r>
      <w:r w:rsidR="00AF6891">
        <w:rPr>
          <w:noProof/>
          <w:lang w:val="ru-RU"/>
        </w:rPr>
        <w:t>0</w:t>
      </w:r>
      <w:r w:rsidR="00AF6891">
        <w:rPr>
          <w:lang w:val="ru-RU"/>
        </w:rPr>
        <w:noBreakHyphen/>
      </w:r>
      <w:r w:rsidR="00AF6891">
        <w:rPr>
          <w:noProof/>
          <w:lang w:val="ru-RU"/>
        </w:rPr>
        <w:t>4</w:t>
      </w:r>
      <w:r w:rsidR="00AF6891">
        <w:rPr>
          <w:sz w:val="28"/>
          <w:szCs w:val="28"/>
          <w:lang w:val="ru-RU"/>
        </w:rPr>
        <w:fldChar w:fldCharType="end"/>
      </w:r>
      <w:r w:rsidRPr="00922B26">
        <w:rPr>
          <w:sz w:val="28"/>
          <w:szCs w:val="28"/>
          <w:lang w:val="ru-RU"/>
        </w:rPr>
        <w:t>. Кроме того, показаны оцененные обратные карты глубины на выбранных ракурсах.</w:t>
      </w:r>
    </w:p>
    <w:p w14:paraId="2B79105C" w14:textId="77777777" w:rsidR="00922B26" w:rsidRPr="00922B26" w:rsidRDefault="00922B26" w:rsidP="00CF2C00">
      <w:pPr>
        <w:pStyle w:val="3"/>
      </w:pPr>
      <w:r w:rsidRPr="00922B26">
        <w:lastRenderedPageBreak/>
        <w:t>Эксперименты в условиях низкой освещенности и HDR-среды</w:t>
      </w:r>
    </w:p>
    <w:p w14:paraId="5E755CB5" w14:textId="77777777" w:rsidR="00922B26" w:rsidRPr="00922B26" w:rsidRDefault="00922B26" w:rsidP="00922B26">
      <w:pPr>
        <w:spacing w:after="160" w:line="259" w:lineRule="auto"/>
        <w:rPr>
          <w:sz w:val="28"/>
          <w:szCs w:val="28"/>
          <w:lang w:val="ru-RU"/>
        </w:rPr>
      </w:pPr>
      <w:r w:rsidRPr="00922B26">
        <w:rPr>
          <w:sz w:val="28"/>
          <w:szCs w:val="28"/>
          <w:lang w:val="ru-RU"/>
        </w:rPr>
        <w:t>Помимо оценки в условиях нормальной освещенности, мы тестируем систему VO в сложных условиях для камер, основанных на кадрах. Для этого мы запустили алгоритм на двух сериях, собранных в темной комнате. Одна из них освещена лампой</w:t>
      </w:r>
    </w:p>
    <w:p w14:paraId="577269F0" w14:textId="77777777" w:rsidR="00AF6891" w:rsidRDefault="00922B26" w:rsidP="00AF6891">
      <w:pPr>
        <w:keepNext/>
        <w:spacing w:after="160" w:line="259" w:lineRule="auto"/>
      </w:pPr>
      <w:r w:rsidRPr="00922B26">
        <w:rPr>
          <w:noProof/>
          <w:sz w:val="28"/>
          <w:szCs w:val="28"/>
          <w:lang w:val="ru-RU"/>
        </w:rPr>
        <w:drawing>
          <wp:inline distT="0" distB="0" distL="0" distR="0" wp14:anchorId="48E18AFA" wp14:editId="0F9D7C07">
            <wp:extent cx="5902017" cy="1792224"/>
            <wp:effectExtent l="0" t="0" r="3810" b="0"/>
            <wp:docPr id="549" name="image14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image142.jpe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902017" cy="1792224"/>
                    </a:xfrm>
                    <a:prstGeom prst="rect">
                      <a:avLst/>
                    </a:prstGeom>
                  </pic:spPr>
                </pic:pic>
              </a:graphicData>
            </a:graphic>
          </wp:inline>
        </w:drawing>
      </w:r>
    </w:p>
    <w:p w14:paraId="5B570263" w14:textId="77777777" w:rsidR="00922B26" w:rsidRPr="00922B26" w:rsidRDefault="00AF6891" w:rsidP="00AF6891">
      <w:pPr>
        <w:pStyle w:val="af"/>
        <w:rPr>
          <w:lang w:val="ru-RU"/>
        </w:rPr>
      </w:pPr>
      <w:r w:rsidRPr="00AF6891">
        <w:rPr>
          <w:lang w:val="ru-RU"/>
        </w:rPr>
        <w:t xml:space="preserve">Рисунок </w:t>
      </w:r>
      <w:r>
        <w:rPr>
          <w:lang w:val="ru-RU"/>
        </w:rPr>
        <w:fldChar w:fldCharType="begin"/>
      </w:r>
      <w:r>
        <w:rPr>
          <w:lang w:val="ru-RU"/>
        </w:rPr>
        <w:instrText xml:space="preserve"> STYLEREF 1 \s </w:instrText>
      </w:r>
      <w:r>
        <w:rPr>
          <w:lang w:val="ru-RU"/>
        </w:rPr>
        <w:fldChar w:fldCharType="separate"/>
      </w:r>
      <w:r>
        <w:rPr>
          <w:noProof/>
          <w:lang w:val="ru-RU"/>
        </w:rPr>
        <w:t>0</w:t>
      </w:r>
      <w:r>
        <w:rPr>
          <w:lang w:val="ru-RU"/>
        </w:rPr>
        <w:fldChar w:fldCharType="end"/>
      </w:r>
      <w:r>
        <w:rPr>
          <w:lang w:val="ru-RU"/>
        </w:rPr>
        <w:noBreakHyphen/>
      </w:r>
      <w:r>
        <w:rPr>
          <w:lang w:val="ru-RU"/>
        </w:rPr>
        <w:fldChar w:fldCharType="begin"/>
      </w:r>
      <w:r>
        <w:rPr>
          <w:lang w:val="ru-RU"/>
        </w:rPr>
        <w:instrText xml:space="preserve"> SEQ Рисунок \* ARABIC \s 1 </w:instrText>
      </w:r>
      <w:r>
        <w:rPr>
          <w:lang w:val="ru-RU"/>
        </w:rPr>
        <w:fldChar w:fldCharType="separate"/>
      </w:r>
      <w:r>
        <w:rPr>
          <w:noProof/>
          <w:lang w:val="ru-RU"/>
        </w:rPr>
        <w:t>5</w:t>
      </w:r>
      <w:r>
        <w:rPr>
          <w:lang w:val="ru-RU"/>
        </w:rPr>
        <w:fldChar w:fldCharType="end"/>
      </w:r>
      <w:r>
        <w:rPr>
          <w:lang w:val="ru-RU"/>
        </w:rPr>
        <w:t xml:space="preserve"> </w:t>
      </w:r>
      <w:r w:rsidRPr="00AF6891">
        <w:rPr>
          <w:lang w:val="ru-RU"/>
        </w:rPr>
        <w:t xml:space="preserve">Сцены с низкой освещенностью и HDR. Верхний ряд: результаты в темной комнате; нижний ряд: результаты в темной комнате с направленной лампой. Слева направо: полутоновые кадры (только для визуализации), временные поверхности, расчетные карты глубины, </w:t>
      </w:r>
      <w:proofErr w:type="spellStart"/>
      <w:r w:rsidRPr="00AF6891">
        <w:rPr>
          <w:lang w:val="ru-RU"/>
        </w:rPr>
        <w:t>репроецированные</w:t>
      </w:r>
      <w:proofErr w:type="spellEnd"/>
      <w:r w:rsidRPr="00AF6891">
        <w:rPr>
          <w:lang w:val="ru-RU"/>
        </w:rPr>
        <w:t xml:space="preserve"> карты на негативы временных поверхностей (отслеживание) и 3-D реконструкция с наложенными оценками траектории движения камеры, соответственно.</w:t>
      </w:r>
    </w:p>
    <w:p w14:paraId="340386E1" w14:textId="77777777" w:rsidR="00922B26" w:rsidRPr="00922B26" w:rsidRDefault="00AF6891" w:rsidP="00922B26">
      <w:pPr>
        <w:spacing w:after="160" w:line="259" w:lineRule="auto"/>
        <w:rPr>
          <w:sz w:val="28"/>
          <w:szCs w:val="28"/>
          <w:lang w:val="ru-RU"/>
        </w:rPr>
      </w:pPr>
      <w:r>
        <w:rPr>
          <w:sz w:val="28"/>
          <w:szCs w:val="28"/>
          <w:lang w:val="ru-RU"/>
        </w:rPr>
        <w:t>Д</w:t>
      </w:r>
      <w:r w:rsidR="00922B26" w:rsidRPr="00922B26">
        <w:rPr>
          <w:sz w:val="28"/>
          <w:szCs w:val="28"/>
          <w:lang w:val="ru-RU"/>
        </w:rPr>
        <w:t>ля увеличения диапазона изменения яркости сцены, создавая условия высокого динамического диапазона. Результаты показаны на рис.</w:t>
      </w:r>
      <w:r>
        <w:rPr>
          <w:sz w:val="28"/>
          <w:szCs w:val="28"/>
          <w:lang w:val="ru-RU"/>
        </w:rPr>
        <w:fldChar w:fldCharType="begin"/>
      </w:r>
      <w:r>
        <w:rPr>
          <w:sz w:val="28"/>
          <w:szCs w:val="28"/>
          <w:lang w:val="ru-RU"/>
        </w:rPr>
        <w:instrText xml:space="preserve"> REF _Ref91671851 \h </w:instrText>
      </w:r>
      <w:r>
        <w:rPr>
          <w:sz w:val="28"/>
          <w:szCs w:val="28"/>
          <w:lang w:val="ru-RU"/>
        </w:rPr>
      </w:r>
      <w:r>
        <w:rPr>
          <w:sz w:val="28"/>
          <w:szCs w:val="28"/>
          <w:lang w:val="ru-RU"/>
        </w:rPr>
        <w:fldChar w:fldCharType="separate"/>
      </w:r>
      <w:r>
        <w:rPr>
          <w:noProof/>
          <w:lang w:val="ru-RU"/>
        </w:rPr>
        <w:t>0</w:t>
      </w:r>
      <w:r>
        <w:rPr>
          <w:lang w:val="ru-RU"/>
        </w:rPr>
        <w:noBreakHyphen/>
      </w:r>
      <w:r>
        <w:rPr>
          <w:noProof/>
          <w:lang w:val="ru-RU"/>
        </w:rPr>
        <w:t>5</w:t>
      </w:r>
      <w:r>
        <w:rPr>
          <w:sz w:val="28"/>
          <w:szCs w:val="28"/>
          <w:lang w:val="ru-RU"/>
        </w:rPr>
        <w:fldChar w:fldCharType="end"/>
      </w:r>
      <w:r w:rsidR="00922B26" w:rsidRPr="00922B26">
        <w:rPr>
          <w:sz w:val="28"/>
          <w:szCs w:val="28"/>
          <w:lang w:val="ru-RU"/>
        </w:rPr>
        <w:t xml:space="preserve">. В таких условиях датчик DAVIS на основе кадров (с динамическим диапазоном 55 дБ) практически ничего не видит в темных областях, используя встроенную </w:t>
      </w:r>
      <w:proofErr w:type="spellStart"/>
      <w:r w:rsidR="00922B26" w:rsidRPr="00922B26">
        <w:rPr>
          <w:sz w:val="28"/>
          <w:szCs w:val="28"/>
          <w:lang w:val="ru-RU"/>
        </w:rPr>
        <w:t>автоэкспозицию</w:t>
      </w:r>
      <w:proofErr w:type="spellEnd"/>
      <w:r w:rsidR="00922B26" w:rsidRPr="00922B26">
        <w:rPr>
          <w:sz w:val="28"/>
          <w:szCs w:val="28"/>
          <w:lang w:val="ru-RU"/>
        </w:rPr>
        <w:t>, что привело бы к сбою в работе конвейеров VO, работающих с этой визуальной модальностью. В отличие от этого, представленный метод, основанный на событиях, способен устойчиво работать в таких сложных условиях освещенности благодаря чувствительности и высокого разрешения событийных камер (диапазон 120 дБ).</w:t>
      </w:r>
    </w:p>
    <w:p w14:paraId="065A2355" w14:textId="27044039" w:rsidR="00922B26" w:rsidRDefault="00922B26" w:rsidP="00CF2C00">
      <w:pPr>
        <w:pStyle w:val="3"/>
      </w:pPr>
      <w:r w:rsidRPr="00922B26">
        <w:t>Вычислительная производительность</w:t>
      </w:r>
    </w:p>
    <w:p w14:paraId="6920897F" w14:textId="77777777" w:rsidR="00CF2C00" w:rsidRPr="00CF2C00" w:rsidRDefault="00CF2C00" w:rsidP="00CF2C00">
      <w:pPr>
        <w:rPr>
          <w:lang w:val="ru-RU"/>
        </w:rPr>
      </w:pPr>
    </w:p>
    <w:p w14:paraId="4B0A3331" w14:textId="77777777" w:rsidR="00AF6891" w:rsidRDefault="00922B26" w:rsidP="00922B26">
      <w:pPr>
        <w:spacing w:after="160" w:line="259" w:lineRule="auto"/>
        <w:rPr>
          <w:sz w:val="28"/>
          <w:szCs w:val="28"/>
          <w:lang w:val="ru-RU"/>
        </w:rPr>
      </w:pPr>
      <w:r w:rsidRPr="00922B26">
        <w:rPr>
          <w:sz w:val="28"/>
          <w:szCs w:val="28"/>
          <w:lang w:val="ru-RU"/>
        </w:rPr>
        <w:t xml:space="preserve">Вышеописанная система стерео визуальной одометрии реализована на языке C++ в ROS и работает в реальном времени на ноутбуке с процессором Intel Core i7-8750H. Для ускорения обработки некоторые узлы (отображения и отслеживания) реализованы с использованием технологии </w:t>
      </w:r>
      <w:proofErr w:type="spellStart"/>
      <w:r w:rsidRPr="00922B26">
        <w:rPr>
          <w:sz w:val="28"/>
          <w:szCs w:val="28"/>
          <w:lang w:val="ru-RU"/>
        </w:rPr>
        <w:t>гиперпоточности</w:t>
      </w:r>
      <w:proofErr w:type="spellEnd"/>
      <w:r w:rsidRPr="00922B26">
        <w:rPr>
          <w:sz w:val="28"/>
          <w:szCs w:val="28"/>
          <w:lang w:val="ru-RU"/>
        </w:rPr>
        <w:t>.</w:t>
      </w:r>
    </w:p>
    <w:p w14:paraId="615ACB4C" w14:textId="77777777" w:rsidR="00AF6891" w:rsidRDefault="00AF6891">
      <w:pPr>
        <w:spacing w:after="160" w:line="259" w:lineRule="auto"/>
        <w:rPr>
          <w:sz w:val="28"/>
          <w:szCs w:val="28"/>
          <w:lang w:val="ru-RU"/>
        </w:rPr>
      </w:pPr>
      <w:r>
        <w:rPr>
          <w:sz w:val="28"/>
          <w:szCs w:val="28"/>
          <w:lang w:val="ru-RU"/>
        </w:rPr>
        <w:br w:type="page"/>
      </w:r>
    </w:p>
    <w:p w14:paraId="7335FD0C" w14:textId="77777777" w:rsidR="00922B26" w:rsidRPr="00922B26" w:rsidRDefault="00922B26" w:rsidP="00922B26">
      <w:pPr>
        <w:spacing w:after="160" w:line="259" w:lineRule="auto"/>
        <w:rPr>
          <w:sz w:val="28"/>
          <w:szCs w:val="28"/>
          <w:lang w:val="ru-RU"/>
        </w:rPr>
      </w:pPr>
    </w:p>
    <w:p w14:paraId="79399869" w14:textId="77777777" w:rsidR="00AF6891" w:rsidRDefault="00922B26" w:rsidP="00AF6891">
      <w:pPr>
        <w:keepNext/>
        <w:spacing w:after="160" w:line="259" w:lineRule="auto"/>
      </w:pPr>
      <w:r w:rsidRPr="00922B26">
        <w:rPr>
          <w:noProof/>
          <w:sz w:val="28"/>
          <w:szCs w:val="28"/>
          <w:lang w:val="ru-RU"/>
        </w:rPr>
        <w:drawing>
          <wp:inline distT="0" distB="0" distL="0" distR="0" wp14:anchorId="27ABDEE7" wp14:editId="07930CE7">
            <wp:extent cx="3052387" cy="740664"/>
            <wp:effectExtent l="0" t="0" r="0" b="0"/>
            <wp:docPr id="550" name="image14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image146.jpeg"/>
                    <pic:cNvPicPr/>
                  </pic:nvPicPr>
                  <pic:blipFill>
                    <a:blip r:embed="rId121" cstate="print"/>
                    <a:stretch>
                      <a:fillRect/>
                    </a:stretch>
                  </pic:blipFill>
                  <pic:spPr>
                    <a:xfrm>
                      <a:off x="0" y="0"/>
                      <a:ext cx="3052387" cy="740664"/>
                    </a:xfrm>
                    <a:prstGeom prst="rect">
                      <a:avLst/>
                    </a:prstGeom>
                  </pic:spPr>
                </pic:pic>
              </a:graphicData>
            </a:graphic>
          </wp:inline>
        </w:drawing>
      </w:r>
    </w:p>
    <w:p w14:paraId="3198F971" w14:textId="77777777" w:rsidR="00922B26" w:rsidRPr="00922B26" w:rsidRDefault="00AF6891" w:rsidP="00AF6891">
      <w:pPr>
        <w:pStyle w:val="af"/>
        <w:rPr>
          <w:sz w:val="28"/>
          <w:szCs w:val="28"/>
          <w:lang w:val="ru-RU"/>
        </w:rPr>
      </w:pPr>
      <w:r w:rsidRPr="00AF6891">
        <w:rPr>
          <w:lang w:val="ru-RU"/>
        </w:rPr>
        <w:t xml:space="preserve">Рисунок </w:t>
      </w:r>
      <w:r>
        <w:fldChar w:fldCharType="begin"/>
      </w:r>
      <w:r w:rsidRPr="00AF6891">
        <w:rPr>
          <w:lang w:val="ru-RU"/>
        </w:rPr>
        <w:instrText xml:space="preserve"> </w:instrText>
      </w:r>
      <w:r>
        <w:instrText>STYLEREF</w:instrText>
      </w:r>
      <w:r w:rsidRPr="00AF6891">
        <w:rPr>
          <w:lang w:val="ru-RU"/>
        </w:rPr>
        <w:instrText xml:space="preserve"> 1 \</w:instrText>
      </w:r>
      <w:r>
        <w:instrText>s</w:instrText>
      </w:r>
      <w:r w:rsidRPr="00AF6891">
        <w:rPr>
          <w:lang w:val="ru-RU"/>
        </w:rPr>
        <w:instrText xml:space="preserve"> </w:instrText>
      </w:r>
      <w:r>
        <w:fldChar w:fldCharType="separate"/>
      </w:r>
      <w:r w:rsidRPr="00AF6891">
        <w:rPr>
          <w:noProof/>
          <w:lang w:val="ru-RU"/>
        </w:rPr>
        <w:t>0</w:t>
      </w:r>
      <w:r>
        <w:fldChar w:fldCharType="end"/>
      </w:r>
      <w:r w:rsidRPr="00AF6891">
        <w:rPr>
          <w:lang w:val="ru-RU"/>
        </w:rPr>
        <w:noBreakHyphen/>
      </w:r>
      <w:r>
        <w:fldChar w:fldCharType="begin"/>
      </w:r>
      <w:r w:rsidRPr="00AF6891">
        <w:rPr>
          <w:lang w:val="ru-RU"/>
        </w:rPr>
        <w:instrText xml:space="preserve"> </w:instrText>
      </w:r>
      <w:r>
        <w:instrText>SEQ</w:instrText>
      </w:r>
      <w:r w:rsidRPr="00AF6891">
        <w:rPr>
          <w:lang w:val="ru-RU"/>
        </w:rPr>
        <w:instrText xml:space="preserve"> Рисунок \* </w:instrText>
      </w:r>
      <w:r>
        <w:instrText>ARABIC</w:instrText>
      </w:r>
      <w:r w:rsidRPr="00AF6891">
        <w:rPr>
          <w:lang w:val="ru-RU"/>
        </w:rPr>
        <w:instrText xml:space="preserve"> \</w:instrText>
      </w:r>
      <w:r>
        <w:instrText>s</w:instrText>
      </w:r>
      <w:r w:rsidRPr="00AF6891">
        <w:rPr>
          <w:lang w:val="ru-RU"/>
        </w:rPr>
        <w:instrText xml:space="preserve"> 1 </w:instrText>
      </w:r>
      <w:r>
        <w:fldChar w:fldCharType="separate"/>
      </w:r>
      <w:r w:rsidRPr="00AF6891">
        <w:rPr>
          <w:noProof/>
          <w:lang w:val="ru-RU"/>
        </w:rPr>
        <w:t>6</w:t>
      </w:r>
      <w:r>
        <w:fldChar w:fldCharType="end"/>
      </w:r>
      <w:r>
        <w:rPr>
          <w:lang w:val="ru-RU"/>
        </w:rPr>
        <w:t xml:space="preserve"> </w:t>
      </w:r>
      <w:r w:rsidRPr="00922B26">
        <w:rPr>
          <w:lang w:val="ru-RU"/>
        </w:rPr>
        <w:t>. Влияние количества событий, используемых для (обратной) оценки глубины, на плотность слитой карты глубины. (a) 500 событий. (b) 1000 событий. (в) 2000 событий.</w:t>
      </w:r>
    </w:p>
    <w:p w14:paraId="54A64349" w14:textId="77777777" w:rsidR="00922B26" w:rsidRPr="00922B26" w:rsidRDefault="00922B26" w:rsidP="00922B26">
      <w:pPr>
        <w:spacing w:after="160" w:line="259" w:lineRule="auto"/>
        <w:rPr>
          <w:sz w:val="28"/>
          <w:szCs w:val="28"/>
          <w:lang w:val="ru-RU"/>
        </w:rPr>
      </w:pPr>
      <w:r w:rsidRPr="00922B26">
        <w:rPr>
          <w:sz w:val="28"/>
          <w:szCs w:val="28"/>
          <w:lang w:val="ru-RU"/>
        </w:rPr>
        <w:t xml:space="preserve">Создание карт "время-поверхность" занимает около 5-10 </w:t>
      </w:r>
      <w:proofErr w:type="spellStart"/>
      <w:r w:rsidRPr="00922B26">
        <w:rPr>
          <w:sz w:val="28"/>
          <w:szCs w:val="28"/>
          <w:lang w:val="ru-RU"/>
        </w:rPr>
        <w:t>мс</w:t>
      </w:r>
      <w:proofErr w:type="spellEnd"/>
      <w:r w:rsidRPr="00922B26">
        <w:rPr>
          <w:sz w:val="28"/>
          <w:szCs w:val="28"/>
          <w:lang w:val="ru-RU"/>
        </w:rPr>
        <w:t xml:space="preserve">, в зависимости от разрешения датчика. Узел инициализации, активный только во время загрузки, занимает 12-17 </w:t>
      </w:r>
      <w:proofErr w:type="spellStart"/>
      <w:r w:rsidRPr="00922B26">
        <w:rPr>
          <w:sz w:val="28"/>
          <w:szCs w:val="28"/>
          <w:lang w:val="ru-RU"/>
        </w:rPr>
        <w:t>мс</w:t>
      </w:r>
      <w:proofErr w:type="spellEnd"/>
      <w:r w:rsidRPr="00922B26">
        <w:rPr>
          <w:sz w:val="28"/>
          <w:szCs w:val="28"/>
          <w:lang w:val="ru-RU"/>
        </w:rPr>
        <w:t xml:space="preserve"> (в зависимости от разрешения датчика) для создания первой локальной карты (карта глубины, заданная методом SGM и замаскированная картой событий). Узел сопоставления использует 4 потока и занимает около 41 </w:t>
      </w:r>
      <w:proofErr w:type="spellStart"/>
      <w:r w:rsidRPr="00922B26">
        <w:rPr>
          <w:sz w:val="28"/>
          <w:szCs w:val="28"/>
          <w:lang w:val="ru-RU"/>
        </w:rPr>
        <w:t>мс</w:t>
      </w:r>
      <w:proofErr w:type="spellEnd"/>
      <w:r w:rsidRPr="00922B26">
        <w:rPr>
          <w:sz w:val="28"/>
          <w:szCs w:val="28"/>
          <w:lang w:val="ru-RU"/>
        </w:rPr>
        <w:t xml:space="preserve">, расходуясь на три основные функции. 1) Функция сопоставления занимает 6 </w:t>
      </w:r>
      <w:proofErr w:type="spellStart"/>
      <w:r w:rsidRPr="00922B26">
        <w:rPr>
          <w:sz w:val="28"/>
          <w:szCs w:val="28"/>
          <w:lang w:val="ru-RU"/>
        </w:rPr>
        <w:t>мс</w:t>
      </w:r>
      <w:proofErr w:type="spellEnd"/>
      <w:r w:rsidRPr="00922B26">
        <w:rPr>
          <w:sz w:val="28"/>
          <w:szCs w:val="28"/>
          <w:lang w:val="ru-RU"/>
        </w:rPr>
        <w:t xml:space="preserve"> для поиска 1000 соответствующих пятен на паре временных поверхностей. Успешность совпадения составляет 40-50%, в зависимости от того, насколько хорошо сохраняется пространственно-временная согласованность в данных. 2) Функция уточнения глубины возвращает 500 обратных оценок глубины за 15 </w:t>
      </w:r>
      <w:proofErr w:type="spellStart"/>
      <w:r w:rsidRPr="00922B26">
        <w:rPr>
          <w:sz w:val="28"/>
          <w:szCs w:val="28"/>
          <w:lang w:val="ru-RU"/>
        </w:rPr>
        <w:t>мс</w:t>
      </w:r>
      <w:proofErr w:type="spellEnd"/>
      <w:r w:rsidRPr="00922B26">
        <w:rPr>
          <w:sz w:val="28"/>
          <w:szCs w:val="28"/>
          <w:lang w:val="ru-RU"/>
        </w:rPr>
        <w:t xml:space="preserve">. 3) Функция слияния (шаги распространения и обновления) выполняет 60 000 операций за 20 </w:t>
      </w:r>
      <w:proofErr w:type="spellStart"/>
      <w:r w:rsidRPr="00922B26">
        <w:rPr>
          <w:sz w:val="28"/>
          <w:szCs w:val="28"/>
          <w:lang w:val="ru-RU"/>
        </w:rPr>
        <w:t>мс</w:t>
      </w:r>
      <w:proofErr w:type="spellEnd"/>
      <w:r w:rsidRPr="00922B26">
        <w:rPr>
          <w:sz w:val="28"/>
          <w:szCs w:val="28"/>
          <w:lang w:val="ru-RU"/>
        </w:rPr>
        <w:t>. Таким образом, узел отображения работает с типичной частотой 20 Гц. Что касается выбора количества событий, учитываемых при обратной оценке глубины (т.е. 1000, как упоминалось ранее), мы обосновываем его, показывая его влияние на плотность структуры оценочных карт глубины. На рис. 16 показаны результаты картографирования с использованием 500, 1000 и 2000 событий для обратной оценки глубины. Выбираются эти события случайным образом из последних 10 000 событий. Для корректного сравнения количество шагов слияния остается постоянным. Как видно, чем больше событий используется, тем более плотной становится обратная карта глубины.</w:t>
      </w:r>
    </w:p>
    <w:p w14:paraId="09701C31" w14:textId="77777777" w:rsidR="00922B26" w:rsidRPr="00922B26" w:rsidRDefault="00922B26" w:rsidP="00922B26">
      <w:pPr>
        <w:spacing w:after="160" w:line="259" w:lineRule="auto"/>
        <w:rPr>
          <w:sz w:val="28"/>
          <w:szCs w:val="28"/>
          <w:lang w:val="ru-RU"/>
        </w:rPr>
      </w:pPr>
      <w:r w:rsidRPr="00922B26">
        <w:rPr>
          <w:sz w:val="28"/>
          <w:szCs w:val="28"/>
          <w:lang w:val="ru-RU"/>
        </w:rPr>
        <w:t xml:space="preserve">Карта, полученная при использовании 500 событий, является самой ненасыщенной. Также заметно, что использование 1000 или 2000 событий дает практически одинаковую плотность реконструкции, последний вариант (2000 событий) более затратный с вычислительной точки зрения (время вычислений примерно пропорционально количеству событий), поэтому для работы в реальном времени лучше использовать 1000 событий. Узел слежения использует 2 потока и требует 10 </w:t>
      </w:r>
      <w:proofErr w:type="spellStart"/>
      <w:r w:rsidRPr="00922B26">
        <w:rPr>
          <w:sz w:val="28"/>
          <w:szCs w:val="28"/>
          <w:lang w:val="ru-RU"/>
        </w:rPr>
        <w:t>мс</w:t>
      </w:r>
      <w:proofErr w:type="spellEnd"/>
      <w:r w:rsidRPr="00922B26">
        <w:rPr>
          <w:sz w:val="28"/>
          <w:szCs w:val="28"/>
          <w:lang w:val="ru-RU"/>
        </w:rPr>
        <w:t xml:space="preserve"> для решения задачи оценки позы с помощью IRLS-решателя (партия из 300 точек случайным образом выбирается на каждой итерации и выполняется не более пяти итераций). Следовательно, алгоритм может работать с частотой до 100 Гц (0.36 метра смещения на кадр при движении автомобиля со скоростью 100 км/ч).</w:t>
      </w:r>
    </w:p>
    <w:p w14:paraId="2CF64105" w14:textId="77777777" w:rsidR="00922B26" w:rsidRPr="00922B26" w:rsidRDefault="00922B26" w:rsidP="00922B26">
      <w:pPr>
        <w:pStyle w:val="2"/>
      </w:pPr>
      <w:r w:rsidRPr="00922B26">
        <w:t>Общий анализ системы</w:t>
      </w:r>
    </w:p>
    <w:p w14:paraId="7E291FA6" w14:textId="77777777" w:rsidR="00922B26" w:rsidRPr="00922B26" w:rsidRDefault="00922B26" w:rsidP="00922B26">
      <w:pPr>
        <w:spacing w:after="160" w:line="259" w:lineRule="auto"/>
        <w:rPr>
          <w:sz w:val="28"/>
          <w:szCs w:val="28"/>
          <w:lang w:val="ru-RU"/>
        </w:rPr>
      </w:pPr>
      <w:r w:rsidRPr="00922B26">
        <w:rPr>
          <w:sz w:val="28"/>
          <w:szCs w:val="28"/>
          <w:lang w:val="ru-RU"/>
        </w:rPr>
        <w:t xml:space="preserve">Представленная система визуальной стерео одометрии Event-Based </w:t>
      </w:r>
      <w:proofErr w:type="spellStart"/>
      <w:r w:rsidRPr="00922B26">
        <w:rPr>
          <w:sz w:val="28"/>
          <w:szCs w:val="28"/>
          <w:lang w:val="ru-RU"/>
        </w:rPr>
        <w:t>Stereo</w:t>
      </w:r>
      <w:proofErr w:type="spellEnd"/>
      <w:r w:rsidRPr="00922B26">
        <w:rPr>
          <w:sz w:val="28"/>
          <w:szCs w:val="28"/>
          <w:lang w:val="ru-RU"/>
        </w:rPr>
        <w:t xml:space="preserve"> Visual </w:t>
      </w:r>
      <w:proofErr w:type="spellStart"/>
      <w:r w:rsidRPr="00922B26">
        <w:rPr>
          <w:sz w:val="28"/>
          <w:szCs w:val="28"/>
          <w:lang w:val="ru-RU"/>
        </w:rPr>
        <w:t>Odometry</w:t>
      </w:r>
      <w:proofErr w:type="spellEnd"/>
      <w:r w:rsidRPr="00922B26">
        <w:rPr>
          <w:sz w:val="28"/>
          <w:szCs w:val="28"/>
          <w:lang w:val="ru-RU"/>
        </w:rPr>
        <w:t xml:space="preserve"> на основе событий для пары калиброванных и синхронизированных событийных камер в </w:t>
      </w:r>
      <w:proofErr w:type="spellStart"/>
      <w:r w:rsidRPr="00922B26">
        <w:rPr>
          <w:sz w:val="28"/>
          <w:szCs w:val="28"/>
          <w:lang w:val="ru-RU"/>
        </w:rPr>
        <w:t>стереоконфигурации</w:t>
      </w:r>
      <w:proofErr w:type="spellEnd"/>
      <w:r w:rsidRPr="00922B26">
        <w:rPr>
          <w:sz w:val="28"/>
          <w:szCs w:val="28"/>
          <w:lang w:val="ru-RU"/>
        </w:rPr>
        <w:t xml:space="preserve"> показывает хорошую производительность, точность и позволяет осуществлять работу с новым типом камер с большим разрешением и частотой, не поддерживаемых в стандартных ORB-SLAM методах. Это первая опубликованная работа, в которой решается данная проблема.</w:t>
      </w:r>
    </w:p>
    <w:p w14:paraId="0AB02469" w14:textId="77777777" w:rsidR="00922B26" w:rsidRPr="00922B26" w:rsidRDefault="00922B26" w:rsidP="00922B26">
      <w:pPr>
        <w:spacing w:after="160" w:line="259" w:lineRule="auto"/>
        <w:rPr>
          <w:sz w:val="28"/>
          <w:szCs w:val="28"/>
          <w:lang w:val="ru-RU"/>
        </w:rPr>
      </w:pPr>
      <w:r w:rsidRPr="00922B26">
        <w:rPr>
          <w:sz w:val="28"/>
          <w:szCs w:val="28"/>
          <w:lang w:val="ru-RU"/>
        </w:rPr>
        <w:t xml:space="preserve">Описанный метод отображения основан на оптимизации объективной функции, предназначенной для измерения пространственно-временной согласованности потоков </w:t>
      </w:r>
      <w:proofErr w:type="spellStart"/>
      <w:r w:rsidRPr="00922B26">
        <w:rPr>
          <w:sz w:val="28"/>
          <w:szCs w:val="28"/>
          <w:lang w:val="ru-RU"/>
        </w:rPr>
        <w:t>стереособытий</w:t>
      </w:r>
      <w:proofErr w:type="spellEnd"/>
      <w:r w:rsidRPr="00922B26">
        <w:rPr>
          <w:sz w:val="28"/>
          <w:szCs w:val="28"/>
          <w:lang w:val="ru-RU"/>
        </w:rPr>
        <w:t>. Для повышения плотности и точности восстановленной трехмерной структуры использована стратегия слияния, основанная на изученных вероятностных характеристиках оцененной обратной глубины. Метод отслеживания основан на 3d-2d регистрации, которая использует природу поля расстояний, присущую компактному и эффективному представлению событий (временные поверхности).</w:t>
      </w:r>
    </w:p>
    <w:p w14:paraId="2271826C" w14:textId="77777777" w:rsidR="007F5C55" w:rsidRDefault="00922B26" w:rsidP="00922B26">
      <w:pPr>
        <w:spacing w:after="160" w:line="259" w:lineRule="auto"/>
        <w:rPr>
          <w:sz w:val="28"/>
          <w:szCs w:val="28"/>
          <w:lang w:val="ru-RU"/>
        </w:rPr>
      </w:pPr>
      <w:r w:rsidRPr="00922B26">
        <w:rPr>
          <w:sz w:val="28"/>
          <w:szCs w:val="28"/>
          <w:lang w:val="ru-RU"/>
        </w:rPr>
        <w:t>Приведены данные оценки работы системы на общедоступных наборах данных, которые демонстрируют универсальность данной системы. Производительность сопоставима со зрелыми, современными методами визуальной локализации и навигации для работы стереокамер в нормальных условиях.</w:t>
      </w:r>
    </w:p>
    <w:p w14:paraId="77A53E80" w14:textId="77777777" w:rsidR="00922B26" w:rsidRDefault="00922B26" w:rsidP="00922B26">
      <w:pPr>
        <w:spacing w:after="160" w:line="259" w:lineRule="auto"/>
        <w:rPr>
          <w:sz w:val="28"/>
          <w:szCs w:val="28"/>
          <w:lang w:val="ru-RU"/>
        </w:rPr>
      </w:pPr>
    </w:p>
    <w:p w14:paraId="195BA977" w14:textId="77777777" w:rsidR="00922B26" w:rsidRPr="00E330C1" w:rsidRDefault="00922B26" w:rsidP="00922B26">
      <w:pPr>
        <w:spacing w:after="160" w:line="259" w:lineRule="auto"/>
        <w:rPr>
          <w:sz w:val="28"/>
          <w:szCs w:val="28"/>
          <w:lang w:val="ru-RU"/>
        </w:rPr>
      </w:pPr>
      <w:r>
        <w:rPr>
          <w:sz w:val="28"/>
          <w:szCs w:val="28"/>
          <w:lang w:val="ru-RU"/>
        </w:rPr>
        <w:br w:type="page"/>
      </w:r>
    </w:p>
    <w:p w14:paraId="6C810289" w14:textId="77777777" w:rsidR="007F5C55" w:rsidRDefault="007F5C55" w:rsidP="00922B26">
      <w:pPr>
        <w:pStyle w:val="1"/>
        <w:numPr>
          <w:ilvl w:val="0"/>
          <w:numId w:val="2"/>
        </w:numPr>
      </w:pPr>
      <w:bookmarkStart w:id="93" w:name="_Toc91545759"/>
      <w:r>
        <w:t xml:space="preserve">Описание технологии </w:t>
      </w:r>
      <w:proofErr w:type="spellStart"/>
      <w:r>
        <w:t>Wi</w:t>
      </w:r>
      <w:proofErr w:type="spellEnd"/>
      <w:r w:rsidRPr="00E330C1">
        <w:t>-</w:t>
      </w:r>
      <w:r>
        <w:t>Fi</w:t>
      </w:r>
      <w:r w:rsidRPr="00E330C1">
        <w:t xml:space="preserve"> </w:t>
      </w:r>
      <w:r>
        <w:t>RTT</w:t>
      </w:r>
      <w:bookmarkEnd w:id="93"/>
    </w:p>
    <w:p w14:paraId="2C4B267A" w14:textId="77777777" w:rsidR="007F5C55" w:rsidRPr="007F5C55" w:rsidRDefault="007F5C55" w:rsidP="007F5C55">
      <w:pPr>
        <w:autoSpaceDE w:val="0"/>
        <w:autoSpaceDN w:val="0"/>
        <w:adjustRightInd w:val="0"/>
        <w:spacing w:after="140" w:line="360" w:lineRule="auto"/>
        <w:ind w:firstLine="360"/>
        <w:rPr>
          <w:sz w:val="28"/>
          <w:szCs w:val="28"/>
          <w:lang w:val="ru-RU"/>
        </w:rPr>
      </w:pPr>
      <w:r w:rsidRPr="007F5C55">
        <w:rPr>
          <w:sz w:val="28"/>
          <w:szCs w:val="28"/>
          <w:lang w:val="ru-RU"/>
        </w:rPr>
        <w:t xml:space="preserve">Технология </w:t>
      </w:r>
      <w:proofErr w:type="spellStart"/>
      <w:r w:rsidRPr="007F5C55">
        <w:rPr>
          <w:sz w:val="28"/>
          <w:szCs w:val="28"/>
          <w:lang w:val="ru-RU"/>
        </w:rPr>
        <w:t>Wi</w:t>
      </w:r>
      <w:proofErr w:type="spellEnd"/>
      <w:r w:rsidRPr="007F5C55">
        <w:rPr>
          <w:sz w:val="28"/>
          <w:szCs w:val="28"/>
          <w:lang w:val="ru-RU"/>
        </w:rPr>
        <w:t>-Fi RTT (</w:t>
      </w:r>
      <w:proofErr w:type="spellStart"/>
      <w:r w:rsidRPr="007F5C55">
        <w:rPr>
          <w:sz w:val="28"/>
          <w:szCs w:val="28"/>
          <w:lang w:val="ru-RU"/>
        </w:rPr>
        <w:t>Round-trip</w:t>
      </w:r>
      <w:proofErr w:type="spellEnd"/>
      <w:r w:rsidRPr="007F5C55">
        <w:rPr>
          <w:sz w:val="28"/>
          <w:szCs w:val="28"/>
          <w:lang w:val="ru-RU"/>
        </w:rPr>
        <w:t xml:space="preserve"> </w:t>
      </w:r>
      <w:proofErr w:type="spellStart"/>
      <w:r w:rsidRPr="007F5C55">
        <w:rPr>
          <w:sz w:val="28"/>
          <w:szCs w:val="28"/>
          <w:lang w:val="ru-RU"/>
        </w:rPr>
        <w:t>time</w:t>
      </w:r>
      <w:proofErr w:type="spellEnd"/>
      <w:r w:rsidRPr="007F5C55">
        <w:rPr>
          <w:sz w:val="28"/>
          <w:szCs w:val="28"/>
          <w:lang w:val="ru-RU"/>
        </w:rPr>
        <w:t xml:space="preserve">) была представлена в 2018 году в операционной системе </w:t>
      </w:r>
      <w:proofErr w:type="spellStart"/>
      <w:r w:rsidRPr="007F5C55">
        <w:rPr>
          <w:sz w:val="28"/>
          <w:szCs w:val="28"/>
          <w:lang w:val="ru-RU"/>
        </w:rPr>
        <w:t>Android</w:t>
      </w:r>
      <w:proofErr w:type="spellEnd"/>
      <w:r w:rsidRPr="007F5C55">
        <w:rPr>
          <w:sz w:val="28"/>
          <w:szCs w:val="28"/>
          <w:lang w:val="ru-RU"/>
        </w:rPr>
        <w:t xml:space="preserve"> 9 Pie[1]. В ее основе лежит способность поддерживающих устройств измерять расстояние до ближайших маршрутизаторов с высокой точностью до 1–2 метров[2]. Функция </w:t>
      </w:r>
      <w:proofErr w:type="spellStart"/>
      <w:r w:rsidRPr="007F5C55">
        <w:rPr>
          <w:sz w:val="28"/>
          <w:szCs w:val="28"/>
          <w:lang w:val="ru-RU"/>
        </w:rPr>
        <w:t>Wi</w:t>
      </w:r>
      <w:proofErr w:type="spellEnd"/>
      <w:r w:rsidRPr="007F5C55">
        <w:rPr>
          <w:sz w:val="28"/>
          <w:szCs w:val="28"/>
          <w:lang w:val="ru-RU"/>
        </w:rPr>
        <w:t>-Fi RTT определяется протоколом IEEE 802.11mc и открывает неограниченные возможности для совершенствования и развития внутренней навигации. С ее помощью можно создавать детализированные сервисы и приложения на основе местоположения, которые позволят пользователям легче ориентироваться внутри помещений.</w:t>
      </w:r>
    </w:p>
    <w:p w14:paraId="5A0FCE97" w14:textId="77777777" w:rsidR="007F5C55" w:rsidRPr="007F5C55" w:rsidRDefault="007F5C55" w:rsidP="00922B26">
      <w:pPr>
        <w:pStyle w:val="2"/>
      </w:pPr>
      <w:bookmarkStart w:id="94" w:name="_Toc91545760"/>
      <w:r w:rsidRPr="007F5C55">
        <w:t>Принцип действия</w:t>
      </w:r>
      <w:bookmarkEnd w:id="94"/>
    </w:p>
    <w:p w14:paraId="2B756082" w14:textId="77777777" w:rsidR="007F5C55" w:rsidRPr="007F5C55" w:rsidRDefault="007F5C55" w:rsidP="007F5C55">
      <w:pPr>
        <w:autoSpaceDE w:val="0"/>
        <w:autoSpaceDN w:val="0"/>
        <w:adjustRightInd w:val="0"/>
        <w:spacing w:after="140" w:line="360" w:lineRule="auto"/>
        <w:ind w:firstLine="708"/>
        <w:rPr>
          <w:sz w:val="28"/>
          <w:szCs w:val="28"/>
          <w:lang w:val="ru-RU"/>
        </w:rPr>
      </w:pPr>
      <w:r w:rsidRPr="007F5C55">
        <w:rPr>
          <w:sz w:val="28"/>
          <w:szCs w:val="28"/>
          <w:lang w:val="ru-RU"/>
        </w:rPr>
        <w:t xml:space="preserve">При использовании системы WI-FI RTT мобильным устройствам с </w:t>
      </w:r>
      <w:proofErr w:type="spellStart"/>
      <w:r w:rsidRPr="007F5C55">
        <w:rPr>
          <w:sz w:val="28"/>
          <w:szCs w:val="28"/>
          <w:lang w:val="ru-RU"/>
        </w:rPr>
        <w:t>Android</w:t>
      </w:r>
      <w:proofErr w:type="spellEnd"/>
      <w:r w:rsidRPr="007F5C55">
        <w:rPr>
          <w:sz w:val="28"/>
          <w:szCs w:val="28"/>
          <w:lang w:val="ru-RU"/>
        </w:rPr>
        <w:t xml:space="preserve"> 9 не нужно подключаться к маршрутизаторам, поскольку для определения расстояния применяется только смартфон. В целях защиты конфиденциальности компания Google привязала технологию к уже существующей системе определения местоположения, а также предусмотрела рандомизацию MAC-адреса, которая предохраняет от отслеживания нахождения телефона неавторизованными сторонними пользователями.</w:t>
      </w:r>
    </w:p>
    <w:p w14:paraId="5104130C" w14:textId="77777777" w:rsidR="007F5C55" w:rsidRPr="007F5C55" w:rsidRDefault="007F5C55" w:rsidP="007F5C55">
      <w:pPr>
        <w:autoSpaceDE w:val="0"/>
        <w:autoSpaceDN w:val="0"/>
        <w:adjustRightInd w:val="0"/>
        <w:spacing w:after="140" w:line="360" w:lineRule="auto"/>
        <w:ind w:firstLine="708"/>
        <w:rPr>
          <w:sz w:val="28"/>
          <w:szCs w:val="28"/>
          <w:lang w:val="ru-RU"/>
        </w:rPr>
      </w:pPr>
      <w:r w:rsidRPr="007F5C55">
        <w:rPr>
          <w:sz w:val="28"/>
          <w:szCs w:val="28"/>
          <w:lang w:val="ru-RU"/>
        </w:rPr>
        <w:t>Принцип работы технологии базируется на задержке времени приема-передачи сигналов - во внимание принимается время, которое необходимо для отправки сигнала, и время, требуемое для получения его подтверждения. Система вычисляет этот временной промежуток, а затем умножает его на скорость света.</w:t>
      </w:r>
    </w:p>
    <w:p w14:paraId="245B9990" w14:textId="77777777" w:rsidR="007F5C55" w:rsidRPr="007F5C55" w:rsidRDefault="007F5C55" w:rsidP="00922B26">
      <w:pPr>
        <w:pStyle w:val="2"/>
      </w:pPr>
      <w:bookmarkStart w:id="95" w:name="_Toc91545761"/>
      <w:r w:rsidRPr="007F5C55">
        <w:t>Сферы применения</w:t>
      </w:r>
      <w:bookmarkEnd w:id="95"/>
    </w:p>
    <w:p w14:paraId="691EF9DC" w14:textId="77777777" w:rsidR="007F5C55" w:rsidRPr="007F5C55" w:rsidRDefault="00D105F5" w:rsidP="00D105F5">
      <w:pPr>
        <w:autoSpaceDE w:val="0"/>
        <w:autoSpaceDN w:val="0"/>
        <w:adjustRightInd w:val="0"/>
        <w:spacing w:after="140" w:line="360" w:lineRule="auto"/>
        <w:ind w:firstLine="708"/>
        <w:rPr>
          <w:sz w:val="28"/>
          <w:szCs w:val="28"/>
          <w:lang w:val="ru-RU"/>
        </w:rPr>
      </w:pPr>
      <w:r>
        <w:rPr>
          <w:sz w:val="28"/>
          <w:szCs w:val="28"/>
          <w:lang w:val="ru-RU"/>
        </w:rPr>
        <w:t>Н</w:t>
      </w:r>
      <w:r w:rsidR="007F5C55" w:rsidRPr="007F5C55">
        <w:rPr>
          <w:sz w:val="28"/>
          <w:szCs w:val="28"/>
          <w:lang w:val="ru-RU"/>
        </w:rPr>
        <w:t xml:space="preserve">авигация с помощью </w:t>
      </w:r>
      <w:proofErr w:type="spellStart"/>
      <w:r w:rsidR="007F5C55" w:rsidRPr="007F5C55">
        <w:rPr>
          <w:sz w:val="28"/>
          <w:szCs w:val="28"/>
          <w:lang w:val="ru-RU"/>
        </w:rPr>
        <w:t>Wi</w:t>
      </w:r>
      <w:proofErr w:type="spellEnd"/>
      <w:r w:rsidR="007F5C55" w:rsidRPr="007F5C55">
        <w:rPr>
          <w:sz w:val="28"/>
          <w:szCs w:val="28"/>
          <w:lang w:val="ru-RU"/>
        </w:rPr>
        <w:t>-Fi RTT используется во многих сферах. Наиболее эффективно работает она в следующих направлениях:</w:t>
      </w:r>
    </w:p>
    <w:p w14:paraId="646450E0" w14:textId="77777777" w:rsidR="007F5C55" w:rsidRPr="007F5C55" w:rsidRDefault="007F5C55" w:rsidP="007F5C55">
      <w:pPr>
        <w:autoSpaceDE w:val="0"/>
        <w:autoSpaceDN w:val="0"/>
        <w:adjustRightInd w:val="0"/>
        <w:spacing w:after="140" w:line="360" w:lineRule="auto"/>
        <w:rPr>
          <w:sz w:val="28"/>
          <w:szCs w:val="28"/>
          <w:lang w:val="ru-RU"/>
        </w:rPr>
      </w:pPr>
    </w:p>
    <w:p w14:paraId="777F870D" w14:textId="77777777" w:rsidR="007F5C55" w:rsidRPr="007F5C55" w:rsidRDefault="007F5C55" w:rsidP="00D105F5">
      <w:pPr>
        <w:autoSpaceDE w:val="0"/>
        <w:autoSpaceDN w:val="0"/>
        <w:adjustRightInd w:val="0"/>
        <w:spacing w:after="140" w:line="360" w:lineRule="auto"/>
        <w:ind w:firstLine="708"/>
        <w:rPr>
          <w:sz w:val="28"/>
          <w:szCs w:val="28"/>
          <w:lang w:val="ru-RU"/>
        </w:rPr>
      </w:pPr>
      <w:r w:rsidRPr="007F5C55">
        <w:rPr>
          <w:sz w:val="28"/>
          <w:szCs w:val="28"/>
          <w:lang w:val="ru-RU"/>
        </w:rPr>
        <w:t>Отслеживание транспорта и грузов на предприятиях или складах. В сравнении с BLE функция обеспечивает более высокую точность определения местоположения и ускоряет производственные процессы.</w:t>
      </w:r>
    </w:p>
    <w:p w14:paraId="726CEA37" w14:textId="77777777" w:rsidR="007F5C55" w:rsidRPr="007F5C55" w:rsidRDefault="007F5C55" w:rsidP="00D105F5">
      <w:pPr>
        <w:autoSpaceDE w:val="0"/>
        <w:autoSpaceDN w:val="0"/>
        <w:adjustRightInd w:val="0"/>
        <w:spacing w:after="140" w:line="360" w:lineRule="auto"/>
        <w:ind w:firstLine="708"/>
        <w:rPr>
          <w:sz w:val="28"/>
          <w:szCs w:val="28"/>
          <w:lang w:val="ru-RU"/>
        </w:rPr>
      </w:pPr>
      <w:r w:rsidRPr="007F5C55">
        <w:rPr>
          <w:sz w:val="28"/>
          <w:szCs w:val="28"/>
          <w:lang w:val="ru-RU"/>
        </w:rPr>
        <w:t xml:space="preserve">Общественные </w:t>
      </w:r>
      <w:r w:rsidR="00D105F5">
        <w:rPr>
          <w:sz w:val="28"/>
          <w:szCs w:val="28"/>
          <w:lang w:val="ru-RU"/>
        </w:rPr>
        <w:t>здания</w:t>
      </w:r>
      <w:r w:rsidRPr="007F5C55">
        <w:rPr>
          <w:sz w:val="28"/>
          <w:szCs w:val="28"/>
          <w:lang w:val="ru-RU"/>
        </w:rPr>
        <w:t>. Технология оптимально подходит для интеграции в системы позиционирования торговых центров, аэропортов, офисов, выставок и других аналогичных пространств. Благодаря ее применению пользователи могут строить маршруты к местам интереса, быстро находить нужные объекты и эффективно планировать свое время[4].</w:t>
      </w:r>
    </w:p>
    <w:p w14:paraId="576240C8" w14:textId="77777777" w:rsidR="007F5C55" w:rsidRPr="007F5C55" w:rsidRDefault="007F5C55" w:rsidP="00922B26">
      <w:pPr>
        <w:pStyle w:val="2"/>
      </w:pPr>
      <w:bookmarkStart w:id="96" w:name="_Toc91545762"/>
      <w:r w:rsidRPr="007F5C55">
        <w:t>Развертывание</w:t>
      </w:r>
      <w:bookmarkEnd w:id="96"/>
    </w:p>
    <w:p w14:paraId="6F5C1BC9" w14:textId="77777777" w:rsidR="007F5C55" w:rsidRPr="007F5C55" w:rsidRDefault="007F5C55" w:rsidP="00D105F5">
      <w:pPr>
        <w:autoSpaceDE w:val="0"/>
        <w:autoSpaceDN w:val="0"/>
        <w:adjustRightInd w:val="0"/>
        <w:spacing w:after="140" w:line="360" w:lineRule="auto"/>
        <w:ind w:firstLine="708"/>
        <w:rPr>
          <w:sz w:val="28"/>
          <w:szCs w:val="28"/>
          <w:lang w:val="ru-RU"/>
        </w:rPr>
      </w:pPr>
      <w:r w:rsidRPr="007F5C55">
        <w:rPr>
          <w:sz w:val="28"/>
          <w:szCs w:val="28"/>
          <w:lang w:val="ru-RU"/>
        </w:rPr>
        <w:t>При разворачивании системы необходимо соблюдать определенные требования. К ним относятся[2]:</w:t>
      </w:r>
    </w:p>
    <w:p w14:paraId="3BA2D3C6" w14:textId="77777777" w:rsidR="007F5C55" w:rsidRPr="007F5C55" w:rsidRDefault="007F5C55" w:rsidP="00D105F5">
      <w:pPr>
        <w:autoSpaceDE w:val="0"/>
        <w:autoSpaceDN w:val="0"/>
        <w:adjustRightInd w:val="0"/>
        <w:spacing w:after="140" w:line="360" w:lineRule="auto"/>
        <w:ind w:firstLine="708"/>
        <w:rPr>
          <w:sz w:val="28"/>
          <w:szCs w:val="28"/>
          <w:lang w:val="ru-RU"/>
        </w:rPr>
      </w:pPr>
      <w:r w:rsidRPr="007F5C55">
        <w:rPr>
          <w:sz w:val="28"/>
          <w:szCs w:val="28"/>
          <w:lang w:val="ru-RU"/>
        </w:rPr>
        <w:t xml:space="preserve">На запрашивающем устройстве должна быть установлена операционная система </w:t>
      </w:r>
      <w:proofErr w:type="spellStart"/>
      <w:r w:rsidRPr="007F5C55">
        <w:rPr>
          <w:sz w:val="28"/>
          <w:szCs w:val="28"/>
          <w:lang w:val="ru-RU"/>
        </w:rPr>
        <w:t>Android</w:t>
      </w:r>
      <w:proofErr w:type="spellEnd"/>
      <w:r w:rsidRPr="007F5C55">
        <w:rPr>
          <w:sz w:val="28"/>
          <w:szCs w:val="28"/>
          <w:lang w:val="ru-RU"/>
        </w:rPr>
        <w:t xml:space="preserve"> 9 (уровень API 28) либо более поздняя версия.</w:t>
      </w:r>
    </w:p>
    <w:p w14:paraId="70A3202E" w14:textId="77777777" w:rsidR="007F5C55" w:rsidRPr="007F5C55" w:rsidRDefault="007F5C55" w:rsidP="00D105F5">
      <w:pPr>
        <w:autoSpaceDE w:val="0"/>
        <w:autoSpaceDN w:val="0"/>
        <w:adjustRightInd w:val="0"/>
        <w:spacing w:after="140" w:line="360" w:lineRule="auto"/>
        <w:ind w:firstLine="708"/>
        <w:rPr>
          <w:sz w:val="28"/>
          <w:szCs w:val="28"/>
          <w:lang w:val="ru-RU"/>
        </w:rPr>
      </w:pPr>
      <w:r w:rsidRPr="007F5C55">
        <w:rPr>
          <w:sz w:val="28"/>
          <w:szCs w:val="28"/>
          <w:lang w:val="ru-RU"/>
        </w:rPr>
        <w:t>Аппаратное обеспечение смартфона, который запрашивает данные на основе месторасположения, должно отвечать стандарту 802.11-2016 FTM.</w:t>
      </w:r>
    </w:p>
    <w:p w14:paraId="3D1668F7" w14:textId="77777777" w:rsidR="007F5C55" w:rsidRPr="007F5C55" w:rsidRDefault="007F5C55" w:rsidP="00D105F5">
      <w:pPr>
        <w:autoSpaceDE w:val="0"/>
        <w:autoSpaceDN w:val="0"/>
        <w:adjustRightInd w:val="0"/>
        <w:spacing w:after="140" w:line="360" w:lineRule="auto"/>
        <w:ind w:firstLine="708"/>
        <w:rPr>
          <w:sz w:val="28"/>
          <w:szCs w:val="28"/>
          <w:lang w:val="ru-RU"/>
        </w:rPr>
      </w:pPr>
      <w:r w:rsidRPr="007F5C55">
        <w:rPr>
          <w:sz w:val="28"/>
          <w:szCs w:val="28"/>
          <w:lang w:val="ru-RU"/>
        </w:rPr>
        <w:t>Приложение, которое выполняет запрос ранжирования, должно иметь разрешение ACCESS_FINE_LOCATION.</w:t>
      </w:r>
    </w:p>
    <w:p w14:paraId="1FC5A712" w14:textId="77777777" w:rsidR="007F5C55" w:rsidRPr="007F5C55" w:rsidRDefault="007F5C55" w:rsidP="00D105F5">
      <w:pPr>
        <w:autoSpaceDE w:val="0"/>
        <w:autoSpaceDN w:val="0"/>
        <w:adjustRightInd w:val="0"/>
        <w:spacing w:after="140" w:line="360" w:lineRule="auto"/>
        <w:ind w:firstLine="708"/>
        <w:rPr>
          <w:sz w:val="28"/>
          <w:szCs w:val="28"/>
          <w:lang w:val="ru-RU"/>
        </w:rPr>
      </w:pPr>
      <w:r w:rsidRPr="007F5C55">
        <w:rPr>
          <w:sz w:val="28"/>
          <w:szCs w:val="28"/>
          <w:lang w:val="ru-RU"/>
        </w:rPr>
        <w:t xml:space="preserve">Для вычисления расстояния до роутера на запрашивающем устройстве необходимо подключить сканирование </w:t>
      </w:r>
      <w:proofErr w:type="spellStart"/>
      <w:r w:rsidRPr="007F5C55">
        <w:rPr>
          <w:sz w:val="28"/>
          <w:szCs w:val="28"/>
          <w:lang w:val="ru-RU"/>
        </w:rPr>
        <w:t>Wi</w:t>
      </w:r>
      <w:proofErr w:type="spellEnd"/>
      <w:r w:rsidRPr="007F5C55">
        <w:rPr>
          <w:sz w:val="28"/>
          <w:szCs w:val="28"/>
          <w:lang w:val="ru-RU"/>
        </w:rPr>
        <w:t>-Fi и службу определения местоположения.</w:t>
      </w:r>
    </w:p>
    <w:p w14:paraId="7CA7211F" w14:textId="77777777" w:rsidR="007F5C55" w:rsidRPr="007F5C55" w:rsidRDefault="007F5C55" w:rsidP="00D105F5">
      <w:pPr>
        <w:autoSpaceDE w:val="0"/>
        <w:autoSpaceDN w:val="0"/>
        <w:adjustRightInd w:val="0"/>
        <w:spacing w:after="140" w:line="360" w:lineRule="auto"/>
        <w:ind w:firstLine="708"/>
        <w:rPr>
          <w:sz w:val="28"/>
          <w:szCs w:val="28"/>
          <w:lang w:val="ru-RU"/>
        </w:rPr>
      </w:pPr>
      <w:r w:rsidRPr="007F5C55">
        <w:rPr>
          <w:sz w:val="28"/>
          <w:szCs w:val="28"/>
          <w:lang w:val="ru-RU"/>
        </w:rPr>
        <w:t>Маршрутизатор должен поддерживать протокол IEEE 802.11-2016 FTM.</w:t>
      </w:r>
    </w:p>
    <w:p w14:paraId="32AE9C52" w14:textId="77777777" w:rsidR="007F5C55" w:rsidRPr="007F5C55" w:rsidRDefault="00D105F5" w:rsidP="00D105F5">
      <w:pPr>
        <w:autoSpaceDE w:val="0"/>
        <w:autoSpaceDN w:val="0"/>
        <w:adjustRightInd w:val="0"/>
        <w:spacing w:after="140" w:line="360" w:lineRule="auto"/>
        <w:ind w:firstLine="708"/>
        <w:rPr>
          <w:sz w:val="28"/>
          <w:szCs w:val="28"/>
          <w:lang w:val="ru-RU"/>
        </w:rPr>
      </w:pPr>
      <w:r>
        <w:rPr>
          <w:sz w:val="28"/>
          <w:szCs w:val="28"/>
          <w:lang w:val="ru-RU"/>
        </w:rPr>
        <w:t>В ходе</w:t>
      </w:r>
      <w:r w:rsidR="007F5C55" w:rsidRPr="007F5C55">
        <w:rPr>
          <w:sz w:val="28"/>
          <w:szCs w:val="28"/>
          <w:lang w:val="ru-RU"/>
        </w:rPr>
        <w:t xml:space="preserve"> тестировани</w:t>
      </w:r>
      <w:r>
        <w:rPr>
          <w:sz w:val="28"/>
          <w:szCs w:val="28"/>
          <w:lang w:val="ru-RU"/>
        </w:rPr>
        <w:t>я</w:t>
      </w:r>
      <w:r w:rsidR="007F5C55" w:rsidRPr="007F5C55">
        <w:rPr>
          <w:sz w:val="28"/>
          <w:szCs w:val="28"/>
          <w:lang w:val="ru-RU"/>
        </w:rPr>
        <w:t xml:space="preserve"> работы технологии </w:t>
      </w:r>
      <w:proofErr w:type="spellStart"/>
      <w:r w:rsidR="007F5C55" w:rsidRPr="007F5C55">
        <w:rPr>
          <w:sz w:val="28"/>
          <w:szCs w:val="28"/>
          <w:lang w:val="ru-RU"/>
        </w:rPr>
        <w:t>Wi</w:t>
      </w:r>
      <w:proofErr w:type="spellEnd"/>
      <w:r w:rsidR="007F5C55" w:rsidRPr="007F5C55">
        <w:rPr>
          <w:sz w:val="28"/>
          <w:szCs w:val="28"/>
          <w:lang w:val="ru-RU"/>
        </w:rPr>
        <w:t xml:space="preserve">-Fi RTT </w:t>
      </w:r>
      <w:r>
        <w:rPr>
          <w:sz w:val="28"/>
          <w:szCs w:val="28"/>
          <w:lang w:val="ru-RU"/>
        </w:rPr>
        <w:t>было продемонстрировано</w:t>
      </w:r>
      <w:r w:rsidR="007F5C55" w:rsidRPr="007F5C55">
        <w:rPr>
          <w:sz w:val="28"/>
          <w:szCs w:val="28"/>
          <w:lang w:val="ru-RU"/>
        </w:rPr>
        <w:t xml:space="preserve">, что при соблюдении указанных требований полученный результат превосходит заявленные значения. Так, на протяжении 95 % времени точность позиционирования в контрольной точке составляет меньше 1 метра, а на протяжении 50 % времени показатели точности сохраняются в рамках 30 см. Задержка в определении местоположения не превышает 1 секунды. </w:t>
      </w:r>
      <w:r w:rsidRPr="00D105F5">
        <w:rPr>
          <w:sz w:val="28"/>
          <w:szCs w:val="28"/>
          <w:lang w:val="ru-RU"/>
        </w:rPr>
        <w:t>Таких величин задержек и показателей точности можно достичь за счет применения алгоритма комплексирования, использующего алгоритмы PDR и фильтра частиц</w:t>
      </w:r>
      <w:r w:rsidR="007F5C55" w:rsidRPr="007F5C55">
        <w:rPr>
          <w:sz w:val="28"/>
          <w:szCs w:val="28"/>
          <w:lang w:val="ru-RU"/>
        </w:rPr>
        <w:t>.</w:t>
      </w:r>
    </w:p>
    <w:p w14:paraId="6FAFCB94" w14:textId="77777777" w:rsidR="007F5C55" w:rsidRPr="007F5C55" w:rsidRDefault="007F5C55" w:rsidP="007F5C55">
      <w:pPr>
        <w:autoSpaceDE w:val="0"/>
        <w:autoSpaceDN w:val="0"/>
        <w:adjustRightInd w:val="0"/>
        <w:spacing w:after="140" w:line="360" w:lineRule="auto"/>
        <w:rPr>
          <w:sz w:val="28"/>
          <w:szCs w:val="28"/>
          <w:lang w:val="ru-RU"/>
        </w:rPr>
      </w:pPr>
    </w:p>
    <w:p w14:paraId="4621EC25" w14:textId="77777777" w:rsidR="007F5C55" w:rsidRPr="007F5C55" w:rsidRDefault="007F5C55" w:rsidP="00922B26">
      <w:pPr>
        <w:pStyle w:val="2"/>
      </w:pPr>
      <w:bookmarkStart w:id="97" w:name="_Toc91545763"/>
      <w:r w:rsidRPr="007F5C55">
        <w:t>Устройства</w:t>
      </w:r>
      <w:bookmarkEnd w:id="97"/>
    </w:p>
    <w:p w14:paraId="1E6D1931" w14:textId="77777777" w:rsidR="007F5C55" w:rsidRPr="007F5C55" w:rsidRDefault="007F5C55" w:rsidP="007F5C55">
      <w:pPr>
        <w:autoSpaceDE w:val="0"/>
        <w:autoSpaceDN w:val="0"/>
        <w:adjustRightInd w:val="0"/>
        <w:spacing w:after="140" w:line="360" w:lineRule="auto"/>
        <w:rPr>
          <w:b/>
          <w:bCs/>
          <w:sz w:val="28"/>
          <w:szCs w:val="28"/>
          <w:lang w:val="ru-RU"/>
        </w:rPr>
      </w:pPr>
      <w:r w:rsidRPr="007F5C55">
        <w:rPr>
          <w:b/>
          <w:bCs/>
          <w:sz w:val="28"/>
          <w:szCs w:val="28"/>
          <w:lang w:val="ru-RU"/>
        </w:rPr>
        <w:t>Маршрутизаторы</w:t>
      </w:r>
    </w:p>
    <w:p w14:paraId="5A6C26CB" w14:textId="77777777" w:rsidR="007F5C55" w:rsidRDefault="007F5C55" w:rsidP="007F5C55">
      <w:pPr>
        <w:autoSpaceDE w:val="0"/>
        <w:autoSpaceDN w:val="0"/>
        <w:adjustRightInd w:val="0"/>
        <w:spacing w:after="140" w:line="360" w:lineRule="auto"/>
        <w:rPr>
          <w:sz w:val="28"/>
          <w:szCs w:val="28"/>
          <w:lang w:val="ru-RU"/>
        </w:rPr>
      </w:pPr>
      <w:r w:rsidRPr="007F5C55">
        <w:rPr>
          <w:sz w:val="28"/>
          <w:szCs w:val="28"/>
          <w:lang w:val="ru-RU"/>
        </w:rPr>
        <w:t>После обновления прошивки технологию должны поддерживать любые современные роутеры, которые работают по протоколу 802.11ac. На 2021 год к сертифицированным устройствам относятся следующие модели:</w:t>
      </w:r>
    </w:p>
    <w:p w14:paraId="02192A38" w14:textId="77777777" w:rsidR="007F5C55" w:rsidRPr="007F5C55" w:rsidRDefault="007F5C55" w:rsidP="007F5C55">
      <w:pPr>
        <w:autoSpaceDE w:val="0"/>
        <w:autoSpaceDN w:val="0"/>
        <w:adjustRightInd w:val="0"/>
        <w:spacing w:after="140" w:line="360" w:lineRule="auto"/>
        <w:rPr>
          <w:sz w:val="28"/>
          <w:szCs w:val="28"/>
        </w:rPr>
      </w:pPr>
      <w:r w:rsidRPr="007F5C55">
        <w:rPr>
          <w:sz w:val="28"/>
          <w:szCs w:val="28"/>
        </w:rPr>
        <w:t>- Google Wi-Fi.</w:t>
      </w:r>
    </w:p>
    <w:p w14:paraId="1A754C1C" w14:textId="77777777" w:rsidR="007F5C55" w:rsidRPr="007F5C55" w:rsidRDefault="007F5C55" w:rsidP="007F5C55">
      <w:pPr>
        <w:autoSpaceDE w:val="0"/>
        <w:autoSpaceDN w:val="0"/>
        <w:adjustRightInd w:val="0"/>
        <w:spacing w:after="140" w:line="360" w:lineRule="auto"/>
        <w:rPr>
          <w:sz w:val="28"/>
          <w:szCs w:val="28"/>
        </w:rPr>
      </w:pPr>
      <w:r w:rsidRPr="007F5C55">
        <w:rPr>
          <w:sz w:val="28"/>
          <w:szCs w:val="28"/>
        </w:rPr>
        <w:t xml:space="preserve">- </w:t>
      </w:r>
      <w:proofErr w:type="spellStart"/>
      <w:r w:rsidRPr="007F5C55">
        <w:rPr>
          <w:sz w:val="28"/>
          <w:szCs w:val="28"/>
        </w:rPr>
        <w:t>Compulab</w:t>
      </w:r>
      <w:proofErr w:type="spellEnd"/>
      <w:r w:rsidRPr="007F5C55">
        <w:rPr>
          <w:sz w:val="28"/>
          <w:szCs w:val="28"/>
        </w:rPr>
        <w:t xml:space="preserve"> WILD AP.</w:t>
      </w:r>
    </w:p>
    <w:p w14:paraId="20F596A2" w14:textId="77777777" w:rsidR="007F5C55" w:rsidRPr="007F5C55" w:rsidRDefault="007F5C55" w:rsidP="007F5C55">
      <w:pPr>
        <w:autoSpaceDE w:val="0"/>
        <w:autoSpaceDN w:val="0"/>
        <w:adjustRightInd w:val="0"/>
        <w:spacing w:after="140" w:line="360" w:lineRule="auto"/>
        <w:rPr>
          <w:sz w:val="28"/>
          <w:szCs w:val="28"/>
        </w:rPr>
      </w:pPr>
      <w:r w:rsidRPr="007F5C55">
        <w:rPr>
          <w:sz w:val="28"/>
          <w:szCs w:val="28"/>
        </w:rPr>
        <w:t>- Google Nest Wi-Fi Point.</w:t>
      </w:r>
    </w:p>
    <w:p w14:paraId="08A081C6" w14:textId="77777777" w:rsidR="007F5C55" w:rsidRPr="007F5C55" w:rsidRDefault="007F5C55" w:rsidP="007F5C55">
      <w:pPr>
        <w:autoSpaceDE w:val="0"/>
        <w:autoSpaceDN w:val="0"/>
        <w:adjustRightInd w:val="0"/>
        <w:spacing w:after="140" w:line="360" w:lineRule="auto"/>
        <w:rPr>
          <w:sz w:val="28"/>
          <w:szCs w:val="28"/>
        </w:rPr>
      </w:pPr>
      <w:r w:rsidRPr="007F5C55">
        <w:rPr>
          <w:sz w:val="28"/>
          <w:szCs w:val="28"/>
        </w:rPr>
        <w:t>- Google Nest Wi-Fi Router.</w:t>
      </w:r>
    </w:p>
    <w:p w14:paraId="109F2FE5" w14:textId="77777777" w:rsidR="007F5C55" w:rsidRPr="007F5C55" w:rsidRDefault="007F5C55" w:rsidP="007F5C55">
      <w:pPr>
        <w:autoSpaceDE w:val="0"/>
        <w:autoSpaceDN w:val="0"/>
        <w:adjustRightInd w:val="0"/>
        <w:spacing w:after="140" w:line="360" w:lineRule="auto"/>
        <w:rPr>
          <w:b/>
          <w:bCs/>
          <w:sz w:val="28"/>
          <w:szCs w:val="28"/>
          <w:lang w:val="ru-RU"/>
        </w:rPr>
      </w:pPr>
      <w:r w:rsidRPr="007F5C55">
        <w:rPr>
          <w:b/>
          <w:bCs/>
          <w:sz w:val="28"/>
          <w:szCs w:val="28"/>
          <w:lang w:val="ru-RU"/>
        </w:rPr>
        <w:t>Смартфоны</w:t>
      </w:r>
    </w:p>
    <w:p w14:paraId="45FD290D" w14:textId="77777777" w:rsidR="007F5C55" w:rsidRPr="007F5C55" w:rsidRDefault="007F5C55" w:rsidP="00D105F5">
      <w:pPr>
        <w:autoSpaceDE w:val="0"/>
        <w:autoSpaceDN w:val="0"/>
        <w:adjustRightInd w:val="0"/>
        <w:spacing w:after="140" w:line="360" w:lineRule="auto"/>
        <w:ind w:firstLine="360"/>
        <w:rPr>
          <w:rFonts w:ascii="Helvetica" w:eastAsiaTheme="minorHAnsi" w:hAnsi="Helvetica" w:cs="Helvetica"/>
          <w:color w:val="18191A"/>
          <w:sz w:val="28"/>
          <w:szCs w:val="28"/>
          <w:lang w:val="ru-RU"/>
        </w:rPr>
      </w:pPr>
      <w:r w:rsidRPr="007F5C55">
        <w:rPr>
          <w:sz w:val="28"/>
          <w:szCs w:val="28"/>
          <w:lang w:val="ru-RU"/>
        </w:rPr>
        <w:t xml:space="preserve">Измерение расстояния до точек доступа могут выполнять многие модели смартфонов с системой </w:t>
      </w:r>
      <w:proofErr w:type="spellStart"/>
      <w:r w:rsidRPr="007F5C55">
        <w:rPr>
          <w:sz w:val="28"/>
          <w:szCs w:val="28"/>
          <w:lang w:val="ru-RU"/>
        </w:rPr>
        <w:t>Android</w:t>
      </w:r>
      <w:proofErr w:type="spellEnd"/>
      <w:r w:rsidRPr="007F5C55">
        <w:rPr>
          <w:sz w:val="28"/>
          <w:szCs w:val="28"/>
          <w:lang w:val="ru-RU"/>
        </w:rPr>
        <w:t xml:space="preserve"> 9 и выше. Поддержка технологии предусмотрена в мобильных устройствах Xiaomi, LG, Samsung, Google </w:t>
      </w:r>
      <w:proofErr w:type="spellStart"/>
      <w:r w:rsidRPr="007F5C55">
        <w:rPr>
          <w:sz w:val="28"/>
          <w:szCs w:val="28"/>
          <w:lang w:val="ru-RU"/>
        </w:rPr>
        <w:t>Pixel</w:t>
      </w:r>
      <w:proofErr w:type="spellEnd"/>
      <w:r w:rsidRPr="007F5C55">
        <w:rPr>
          <w:sz w:val="28"/>
          <w:szCs w:val="28"/>
          <w:lang w:val="ru-RU"/>
        </w:rPr>
        <w:t xml:space="preserve">, </w:t>
      </w:r>
      <w:proofErr w:type="spellStart"/>
      <w:r w:rsidRPr="007F5C55">
        <w:rPr>
          <w:sz w:val="28"/>
          <w:szCs w:val="28"/>
          <w:lang w:val="ru-RU"/>
        </w:rPr>
        <w:t>Poco</w:t>
      </w:r>
      <w:proofErr w:type="spellEnd"/>
      <w:r w:rsidRPr="007F5C55">
        <w:rPr>
          <w:sz w:val="28"/>
          <w:szCs w:val="28"/>
          <w:lang w:val="ru-RU"/>
        </w:rPr>
        <w:t xml:space="preserve"> X2, Sharp </w:t>
      </w:r>
      <w:proofErr w:type="spellStart"/>
      <w:r w:rsidRPr="007F5C55">
        <w:rPr>
          <w:sz w:val="28"/>
          <w:szCs w:val="28"/>
          <w:lang w:val="ru-RU"/>
        </w:rPr>
        <w:t>Aquos</w:t>
      </w:r>
      <w:proofErr w:type="spellEnd"/>
      <w:r w:rsidRPr="007F5C55">
        <w:rPr>
          <w:sz w:val="28"/>
          <w:szCs w:val="28"/>
          <w:lang w:val="ru-RU"/>
        </w:rPr>
        <w:t>.</w:t>
      </w:r>
      <w:r>
        <w:rPr>
          <w:highlight w:val="lightGray"/>
          <w:lang w:val="ru-RU"/>
        </w:rPr>
        <w:br w:type="page"/>
      </w:r>
    </w:p>
    <w:p w14:paraId="1C1CAECB" w14:textId="77777777" w:rsidR="00522886" w:rsidRPr="00522886" w:rsidRDefault="00522886" w:rsidP="00922B26">
      <w:pPr>
        <w:pStyle w:val="1"/>
        <w:numPr>
          <w:ilvl w:val="0"/>
          <w:numId w:val="2"/>
        </w:numPr>
      </w:pPr>
      <w:bookmarkStart w:id="98" w:name="_Toc91545764"/>
      <w:r>
        <w:t>Список литературы</w:t>
      </w:r>
      <w:bookmarkEnd w:id="98"/>
    </w:p>
    <w:p w14:paraId="136A57C6" w14:textId="77777777" w:rsidR="00522886" w:rsidRDefault="00522886" w:rsidP="00522886">
      <w:pPr>
        <w:pStyle w:val="a3"/>
        <w:spacing w:before="0" w:beforeAutospacing="0" w:after="0" w:afterAutospacing="0"/>
        <w:jc w:val="both"/>
      </w:pPr>
    </w:p>
    <w:p w14:paraId="71B5F8FB" w14:textId="77777777" w:rsidR="00522886" w:rsidRPr="00522886" w:rsidRDefault="00522886" w:rsidP="00757946">
      <w:pPr>
        <w:spacing w:line="360" w:lineRule="auto"/>
        <w:jc w:val="both"/>
        <w:rPr>
          <w:bCs/>
          <w:sz w:val="28"/>
          <w:szCs w:val="28"/>
        </w:rPr>
      </w:pPr>
      <w:r w:rsidRPr="00522886">
        <w:rPr>
          <w:bCs/>
          <w:sz w:val="28"/>
          <w:szCs w:val="28"/>
        </w:rPr>
        <w:t xml:space="preserve">[1] </w:t>
      </w:r>
      <w:proofErr w:type="spellStart"/>
      <w:r w:rsidRPr="00522886">
        <w:rPr>
          <w:bCs/>
          <w:sz w:val="28"/>
          <w:szCs w:val="28"/>
        </w:rPr>
        <w:t>Akhmetyanov</w:t>
      </w:r>
      <w:proofErr w:type="spellEnd"/>
      <w:r w:rsidRPr="00522886">
        <w:rPr>
          <w:bCs/>
          <w:sz w:val="28"/>
          <w:szCs w:val="28"/>
        </w:rPr>
        <w:t xml:space="preserve">, A., </w:t>
      </w:r>
      <w:proofErr w:type="spellStart"/>
      <w:r w:rsidRPr="00522886">
        <w:rPr>
          <w:bCs/>
          <w:sz w:val="28"/>
          <w:szCs w:val="28"/>
        </w:rPr>
        <w:t>Kornilova</w:t>
      </w:r>
      <w:proofErr w:type="spellEnd"/>
      <w:r w:rsidRPr="00522886">
        <w:rPr>
          <w:bCs/>
          <w:sz w:val="28"/>
          <w:szCs w:val="28"/>
        </w:rPr>
        <w:t xml:space="preserve">, A., Ferrer, G. </w:t>
      </w:r>
      <w:hyperlink r:id="rId122" w:history="1">
        <w:r w:rsidRPr="00522886">
          <w:rPr>
            <w:bCs/>
            <w:sz w:val="28"/>
            <w:szCs w:val="28"/>
          </w:rPr>
          <w:t>https://github.com/MobileRoboticsSkoltech/OpenCamera-Sensors</w:t>
        </w:r>
      </w:hyperlink>
      <w:r w:rsidRPr="00522886">
        <w:rPr>
          <w:bCs/>
          <w:sz w:val="28"/>
          <w:szCs w:val="28"/>
        </w:rPr>
        <w:t xml:space="preserve"> accessed Dec 2021.</w:t>
      </w:r>
    </w:p>
    <w:p w14:paraId="6D1D9BE8" w14:textId="77777777" w:rsidR="00522886" w:rsidRPr="00522886" w:rsidRDefault="00522886" w:rsidP="00757946">
      <w:pPr>
        <w:spacing w:line="360" w:lineRule="auto"/>
        <w:jc w:val="both"/>
        <w:rPr>
          <w:bCs/>
          <w:sz w:val="28"/>
          <w:szCs w:val="28"/>
        </w:rPr>
      </w:pPr>
      <w:r w:rsidRPr="00522886">
        <w:rPr>
          <w:bCs/>
          <w:sz w:val="28"/>
          <w:szCs w:val="28"/>
        </w:rPr>
        <w:t xml:space="preserve">[2] Mur-Artal, Raul, and </w:t>
      </w:r>
      <w:proofErr w:type="spellStart"/>
      <w:r w:rsidRPr="00522886">
        <w:rPr>
          <w:bCs/>
          <w:sz w:val="28"/>
          <w:szCs w:val="28"/>
        </w:rPr>
        <w:t>Tardos</w:t>
      </w:r>
      <w:proofErr w:type="spellEnd"/>
      <w:r w:rsidRPr="00522886">
        <w:rPr>
          <w:bCs/>
          <w:sz w:val="28"/>
          <w:szCs w:val="28"/>
        </w:rPr>
        <w:t>, Juan D. “ORB-SLAM2: An Open-Source SLAM System for Monocular, Stereo, and RGB-D Cameras.” IEEE Transactions on Robotics, vol. 33, no. 5, 2017, pp. 1255–1262.</w:t>
      </w:r>
    </w:p>
    <w:p w14:paraId="23F314AF" w14:textId="77777777" w:rsidR="00522886" w:rsidRPr="00522886" w:rsidRDefault="00522886" w:rsidP="00757946">
      <w:pPr>
        <w:spacing w:line="360" w:lineRule="auto"/>
        <w:jc w:val="both"/>
        <w:rPr>
          <w:bCs/>
          <w:sz w:val="28"/>
          <w:szCs w:val="28"/>
        </w:rPr>
      </w:pPr>
      <w:r w:rsidRPr="00522886">
        <w:rPr>
          <w:bCs/>
          <w:sz w:val="28"/>
          <w:szCs w:val="28"/>
        </w:rPr>
        <w:t xml:space="preserve">[3] </w:t>
      </w:r>
      <w:proofErr w:type="spellStart"/>
      <w:r w:rsidRPr="00522886">
        <w:rPr>
          <w:bCs/>
          <w:sz w:val="28"/>
          <w:szCs w:val="28"/>
        </w:rPr>
        <w:t>Steinbrucker</w:t>
      </w:r>
      <w:proofErr w:type="spellEnd"/>
      <w:r w:rsidRPr="00522886">
        <w:rPr>
          <w:bCs/>
          <w:sz w:val="28"/>
          <w:szCs w:val="28"/>
        </w:rPr>
        <w:t>, Frank, et al. “Real-Time Visual Odometry from Dense RGB-D Images.” 2011 IEEE International Conference on Computer Vision Workshops (ICCV Workshops), 2011</w:t>
      </w:r>
    </w:p>
    <w:p w14:paraId="3F6D4BBA" w14:textId="77777777" w:rsidR="00522886" w:rsidRPr="00522886" w:rsidRDefault="00522886" w:rsidP="00757946">
      <w:pPr>
        <w:spacing w:line="360" w:lineRule="auto"/>
        <w:jc w:val="both"/>
        <w:rPr>
          <w:bCs/>
          <w:sz w:val="28"/>
          <w:szCs w:val="28"/>
        </w:rPr>
      </w:pPr>
      <w:r w:rsidRPr="00522886">
        <w:rPr>
          <w:bCs/>
          <w:sz w:val="28"/>
          <w:szCs w:val="28"/>
        </w:rPr>
        <w:t xml:space="preserve">[4] Park, </w:t>
      </w:r>
      <w:proofErr w:type="spellStart"/>
      <w:r w:rsidRPr="00522886">
        <w:rPr>
          <w:bCs/>
          <w:sz w:val="28"/>
          <w:szCs w:val="28"/>
        </w:rPr>
        <w:t>Jaesik</w:t>
      </w:r>
      <w:proofErr w:type="spellEnd"/>
      <w:r w:rsidRPr="00522886">
        <w:rPr>
          <w:bCs/>
          <w:sz w:val="28"/>
          <w:szCs w:val="28"/>
        </w:rPr>
        <w:t>, et al. “Colored Point Cloud Registration Revisited.” 2017 IEEE International Conference on Computer Vision (ICCV), 2017</w:t>
      </w:r>
    </w:p>
    <w:p w14:paraId="5EFEE35A" w14:textId="77777777" w:rsidR="00757946" w:rsidRPr="00522886" w:rsidRDefault="00522886" w:rsidP="00757946">
      <w:pPr>
        <w:spacing w:line="360" w:lineRule="auto"/>
        <w:jc w:val="both"/>
        <w:rPr>
          <w:bCs/>
          <w:sz w:val="28"/>
          <w:szCs w:val="28"/>
        </w:rPr>
      </w:pPr>
      <w:r w:rsidRPr="00522886">
        <w:rPr>
          <w:bCs/>
          <w:sz w:val="28"/>
          <w:szCs w:val="28"/>
        </w:rPr>
        <w:t>[5] https://velodynelidar.com/</w:t>
      </w:r>
    </w:p>
    <w:p w14:paraId="7364EA27" w14:textId="77777777" w:rsidR="00E330C1" w:rsidRPr="00E330C1" w:rsidRDefault="00522886" w:rsidP="00E330C1">
      <w:pPr>
        <w:spacing w:line="360" w:lineRule="auto"/>
        <w:jc w:val="both"/>
        <w:rPr>
          <w:bCs/>
          <w:color w:val="0563C1" w:themeColor="hyperlink"/>
          <w:sz w:val="28"/>
          <w:szCs w:val="28"/>
          <w:u w:val="single"/>
        </w:rPr>
      </w:pPr>
      <w:r w:rsidRPr="00757946">
        <w:rPr>
          <w:bCs/>
          <w:sz w:val="28"/>
          <w:szCs w:val="28"/>
        </w:rPr>
        <w:t xml:space="preserve">[6] </w:t>
      </w:r>
      <w:hyperlink r:id="rId123" w:history="1">
        <w:r w:rsidR="00757946" w:rsidRPr="00E14A0C">
          <w:rPr>
            <w:rStyle w:val="a6"/>
            <w:bCs/>
            <w:sz w:val="28"/>
            <w:szCs w:val="28"/>
          </w:rPr>
          <w:t>https</w:t>
        </w:r>
        <w:r w:rsidR="00757946" w:rsidRPr="00757946">
          <w:rPr>
            <w:rStyle w:val="a6"/>
            <w:bCs/>
            <w:sz w:val="28"/>
            <w:szCs w:val="28"/>
          </w:rPr>
          <w:t>://</w:t>
        </w:r>
        <w:r w:rsidR="00757946" w:rsidRPr="00E14A0C">
          <w:rPr>
            <w:rStyle w:val="a6"/>
            <w:bCs/>
            <w:sz w:val="28"/>
            <w:szCs w:val="28"/>
          </w:rPr>
          <w:t>ouster</w:t>
        </w:r>
        <w:r w:rsidR="00757946" w:rsidRPr="00757946">
          <w:rPr>
            <w:rStyle w:val="a6"/>
            <w:bCs/>
            <w:sz w:val="28"/>
            <w:szCs w:val="28"/>
          </w:rPr>
          <w:t>.</w:t>
        </w:r>
        <w:r w:rsidR="00757946" w:rsidRPr="00E14A0C">
          <w:rPr>
            <w:rStyle w:val="a6"/>
            <w:bCs/>
            <w:sz w:val="28"/>
            <w:szCs w:val="28"/>
          </w:rPr>
          <w:t>com</w:t>
        </w:r>
        <w:r w:rsidR="00757946" w:rsidRPr="00757946">
          <w:rPr>
            <w:rStyle w:val="a6"/>
            <w:bCs/>
            <w:sz w:val="28"/>
            <w:szCs w:val="28"/>
          </w:rPr>
          <w:t>/</w:t>
        </w:r>
      </w:hyperlink>
    </w:p>
    <w:p w14:paraId="4919C584" w14:textId="77777777" w:rsidR="00D94567" w:rsidRDefault="00757946" w:rsidP="00D94567">
      <w:pPr>
        <w:pStyle w:val="af1"/>
      </w:pPr>
      <w:r w:rsidRPr="006C7C3D">
        <w:rPr>
          <w:szCs w:val="28"/>
          <w:lang w:val="ru-RU"/>
        </w:rPr>
        <w:fldChar w:fldCharType="begin"/>
      </w:r>
      <w:r w:rsidR="00E330C1">
        <w:rPr>
          <w:szCs w:val="28"/>
        </w:rPr>
        <w:instrText xml:space="preserve"> ADDIN ZOTERO_BIBL {"uncited":[],"omitted":[],"custom":[]} CSL_BIBLIOGRAPHY </w:instrText>
      </w:r>
      <w:r w:rsidRPr="006C7C3D">
        <w:rPr>
          <w:szCs w:val="28"/>
          <w:lang w:val="ru-RU"/>
        </w:rPr>
        <w:fldChar w:fldCharType="separate"/>
      </w:r>
      <w:r w:rsidR="00D94567">
        <w:t>[1]</w:t>
      </w:r>
      <w:r w:rsidR="00D94567">
        <w:tab/>
        <w:t xml:space="preserve">R. Mur-Artal, J. M. M. Montiel, and J. D. </w:t>
      </w:r>
      <w:proofErr w:type="spellStart"/>
      <w:r w:rsidR="00D94567">
        <w:t>Tardos</w:t>
      </w:r>
      <w:proofErr w:type="spellEnd"/>
      <w:r w:rsidR="00D94567">
        <w:t>, “ORB-SLAM: A Versatile and Accurate Monocular SLAM System,” 2021.</w:t>
      </w:r>
    </w:p>
    <w:p w14:paraId="7CBB4393" w14:textId="77777777" w:rsidR="00D94567" w:rsidRDefault="00D94567" w:rsidP="00D94567">
      <w:pPr>
        <w:pStyle w:val="af1"/>
      </w:pPr>
      <w:r>
        <w:t>[2]</w:t>
      </w:r>
      <w:r>
        <w:tab/>
        <w:t xml:space="preserve">C. Campos, R. Elvira, J. J. G. Rodriguez, J. M. M. Montiel, and J. D. </w:t>
      </w:r>
      <w:proofErr w:type="spellStart"/>
      <w:r>
        <w:t>Tardos</w:t>
      </w:r>
      <w:proofErr w:type="spellEnd"/>
      <w:r>
        <w:t xml:space="preserve">, “ORB-SLAM3: An Accurate Open-Source Library for Visual, Visual–Inertial, and Multimap SLAM,” </w:t>
      </w:r>
      <w:r>
        <w:rPr>
          <w:i/>
          <w:iCs/>
        </w:rPr>
        <w:t>IEEE Trans. Robot.</w:t>
      </w:r>
      <w:r>
        <w:t xml:space="preserve">, vol. 37, no. 6, pp. 1874–1890, Dec. 2021, </w:t>
      </w:r>
      <w:proofErr w:type="spellStart"/>
      <w:r>
        <w:t>doi</w:t>
      </w:r>
      <w:proofErr w:type="spellEnd"/>
      <w:r>
        <w:t>: 10.1109/TRO.2021.3075644.</w:t>
      </w:r>
    </w:p>
    <w:p w14:paraId="371C4A73" w14:textId="77777777" w:rsidR="00D94567" w:rsidRDefault="00D94567" w:rsidP="00D94567">
      <w:pPr>
        <w:pStyle w:val="af1"/>
      </w:pPr>
      <w:r>
        <w:t>[3]</w:t>
      </w:r>
      <w:r>
        <w:tab/>
        <w:t xml:space="preserve">M. </w:t>
      </w:r>
      <w:proofErr w:type="spellStart"/>
      <w:r>
        <w:t>Burri</w:t>
      </w:r>
      <w:proofErr w:type="spellEnd"/>
      <w:r>
        <w:t xml:space="preserve"> </w:t>
      </w:r>
      <w:r>
        <w:rPr>
          <w:i/>
          <w:iCs/>
        </w:rPr>
        <w:t>et al.</w:t>
      </w:r>
      <w:r>
        <w:t xml:space="preserve">, “The </w:t>
      </w:r>
      <w:proofErr w:type="spellStart"/>
      <w:r>
        <w:t>EuRoC</w:t>
      </w:r>
      <w:proofErr w:type="spellEnd"/>
      <w:r>
        <w:t xml:space="preserve"> micro aerial vehicle datasets,” </w:t>
      </w:r>
      <w:r>
        <w:rPr>
          <w:i/>
          <w:iCs/>
        </w:rPr>
        <w:t>Int. J. Robot. Res.</w:t>
      </w:r>
      <w:r>
        <w:t xml:space="preserve">, vol. 35, no. 10, pp. 1157–1163, 2016, </w:t>
      </w:r>
      <w:proofErr w:type="spellStart"/>
      <w:r>
        <w:t>doi</w:t>
      </w:r>
      <w:proofErr w:type="spellEnd"/>
      <w:r>
        <w:t>: 10.1177/0278364915620033.</w:t>
      </w:r>
    </w:p>
    <w:p w14:paraId="5360F4EB" w14:textId="77777777" w:rsidR="00D94567" w:rsidRDefault="00D94567" w:rsidP="00D94567">
      <w:pPr>
        <w:pStyle w:val="af1"/>
      </w:pPr>
      <w:r>
        <w:t>[4]</w:t>
      </w:r>
      <w:r>
        <w:tab/>
        <w:t xml:space="preserve">G. Klein and D. Murray, “Parallel Tracking and Mapping for Small AR Workspaces,” in </w:t>
      </w:r>
      <w:r>
        <w:rPr>
          <w:i/>
          <w:iCs/>
        </w:rPr>
        <w:t>2007 6th IEEE and ACM International Symposium on Mixed and Augmented Reality</w:t>
      </w:r>
      <w:r>
        <w:t xml:space="preserve">, Nara, Japan, Nov. 2007, pp. 1–10. </w:t>
      </w:r>
      <w:proofErr w:type="spellStart"/>
      <w:r>
        <w:t>doi</w:t>
      </w:r>
      <w:proofErr w:type="spellEnd"/>
      <w:r>
        <w:t>: 10.1109/ISMAR.2007.4538852.</w:t>
      </w:r>
    </w:p>
    <w:p w14:paraId="49A0BEBA" w14:textId="77777777" w:rsidR="00D94567" w:rsidRDefault="00D94567" w:rsidP="00D94567">
      <w:pPr>
        <w:pStyle w:val="af1"/>
      </w:pPr>
      <w:r>
        <w:t>[5]</w:t>
      </w:r>
      <w:r>
        <w:tab/>
        <w:t xml:space="preserve">M. Cummins and P. Newman, “Appearance-only SLAM at large scale with FAB-MAP 2.0,” </w:t>
      </w:r>
      <w:r>
        <w:rPr>
          <w:i/>
          <w:iCs/>
        </w:rPr>
        <w:t>Int. J. Robot. Res.</w:t>
      </w:r>
      <w:r>
        <w:t xml:space="preserve">, vol. 30, no. 9, pp. 1100–1123, Aug. 2011, </w:t>
      </w:r>
      <w:proofErr w:type="spellStart"/>
      <w:r>
        <w:t>doi</w:t>
      </w:r>
      <w:proofErr w:type="spellEnd"/>
      <w:r>
        <w:t>: 10.1177/0278364910385483.</w:t>
      </w:r>
    </w:p>
    <w:p w14:paraId="36C1B9DE" w14:textId="77777777" w:rsidR="00D94567" w:rsidRDefault="00D94567" w:rsidP="00D94567">
      <w:pPr>
        <w:pStyle w:val="af1"/>
      </w:pPr>
      <w:r>
        <w:t>[6]</w:t>
      </w:r>
      <w:r>
        <w:tab/>
        <w:t xml:space="preserve">D. Galvez-López and J. D. </w:t>
      </w:r>
      <w:proofErr w:type="spellStart"/>
      <w:r>
        <w:t>Tardos</w:t>
      </w:r>
      <w:proofErr w:type="spellEnd"/>
      <w:r>
        <w:t xml:space="preserve">, “Bags of Binary Words for Fast Place Recognition in Image Sequences,” </w:t>
      </w:r>
      <w:r>
        <w:rPr>
          <w:i/>
          <w:iCs/>
        </w:rPr>
        <w:t>IEEE Trans. Robot.</w:t>
      </w:r>
      <w:r>
        <w:t xml:space="preserve">, vol. 28, no. 5, pp. 1188–1197, Oct. 2012, </w:t>
      </w:r>
      <w:proofErr w:type="spellStart"/>
      <w:r>
        <w:t>doi</w:t>
      </w:r>
      <w:proofErr w:type="spellEnd"/>
      <w:r>
        <w:t>: 10.1109/TRO.2012.2197158.</w:t>
      </w:r>
    </w:p>
    <w:p w14:paraId="41043A63" w14:textId="77777777" w:rsidR="00D94567" w:rsidRDefault="00D94567" w:rsidP="00D94567">
      <w:pPr>
        <w:pStyle w:val="af1"/>
      </w:pPr>
      <w:r>
        <w:t>[7]</w:t>
      </w:r>
      <w:r>
        <w:tab/>
        <w:t xml:space="preserve">D. Hutchison </w:t>
      </w:r>
      <w:r>
        <w:rPr>
          <w:i/>
          <w:iCs/>
        </w:rPr>
        <w:t>et al.</w:t>
      </w:r>
      <w:r>
        <w:t xml:space="preserve">, “BRIEF: Binary Robust Independent Elementary Features,” in </w:t>
      </w:r>
      <w:r>
        <w:rPr>
          <w:i/>
          <w:iCs/>
        </w:rPr>
        <w:t>Computer Vision – ECCV 2010</w:t>
      </w:r>
      <w:r>
        <w:t xml:space="preserve">, vol. 6314, K. </w:t>
      </w:r>
      <w:proofErr w:type="spellStart"/>
      <w:r>
        <w:t>Daniilidis</w:t>
      </w:r>
      <w:proofErr w:type="spellEnd"/>
      <w:r>
        <w:t xml:space="preserve">, P. Maragos, and N. </w:t>
      </w:r>
      <w:proofErr w:type="spellStart"/>
      <w:r>
        <w:t>Paragios</w:t>
      </w:r>
      <w:proofErr w:type="spellEnd"/>
      <w:r>
        <w:t xml:space="preserve">, Eds. Berlin, Heidelberg: Springer Berlin Heidelberg, 2010, pp. 778–792. </w:t>
      </w:r>
      <w:proofErr w:type="spellStart"/>
      <w:r>
        <w:t>doi</w:t>
      </w:r>
      <w:proofErr w:type="spellEnd"/>
      <w:r>
        <w:t>: 10.1007/978-3-642-15561-1_56.</w:t>
      </w:r>
    </w:p>
    <w:p w14:paraId="5A40BF68" w14:textId="77777777" w:rsidR="00D94567" w:rsidRDefault="00D94567" w:rsidP="00D94567">
      <w:pPr>
        <w:pStyle w:val="af1"/>
      </w:pPr>
      <w:r>
        <w:t>[8]</w:t>
      </w:r>
      <w:r>
        <w:tab/>
        <w:t xml:space="preserve">H. Bay, T. </w:t>
      </w:r>
      <w:proofErr w:type="spellStart"/>
      <w:r>
        <w:t>Tuytelaars</w:t>
      </w:r>
      <w:proofErr w:type="spellEnd"/>
      <w:r>
        <w:t xml:space="preserve">, and L. Van Gool, “SURF: Speeded Up Robust Features,” in </w:t>
      </w:r>
      <w:r>
        <w:rPr>
          <w:i/>
          <w:iCs/>
        </w:rPr>
        <w:t>Computer Vision – ECCV 2006</w:t>
      </w:r>
      <w:r>
        <w:t xml:space="preserve">, vol. 3951, A. </w:t>
      </w:r>
      <w:proofErr w:type="spellStart"/>
      <w:r>
        <w:t>Leonardis</w:t>
      </w:r>
      <w:proofErr w:type="spellEnd"/>
      <w:r>
        <w:t xml:space="preserve">, H. Bischof, and A. </w:t>
      </w:r>
      <w:proofErr w:type="spellStart"/>
      <w:r>
        <w:t>Pinz</w:t>
      </w:r>
      <w:proofErr w:type="spellEnd"/>
      <w:r>
        <w:t xml:space="preserve">, Eds. Berlin, Heidelberg: Springer Berlin Heidelberg, 2006, pp. 404–417. </w:t>
      </w:r>
      <w:proofErr w:type="spellStart"/>
      <w:r>
        <w:t>doi</w:t>
      </w:r>
      <w:proofErr w:type="spellEnd"/>
      <w:r>
        <w:t>: 10.1007/11744023_32.</w:t>
      </w:r>
    </w:p>
    <w:p w14:paraId="00FBD1A6" w14:textId="77777777" w:rsidR="00D94567" w:rsidRDefault="00D94567" w:rsidP="00D94567">
      <w:pPr>
        <w:pStyle w:val="af1"/>
      </w:pPr>
      <w:r>
        <w:t>[9]</w:t>
      </w:r>
      <w:r>
        <w:tab/>
        <w:t xml:space="preserve">E. </w:t>
      </w:r>
      <w:proofErr w:type="spellStart"/>
      <w:r>
        <w:t>Rublee</w:t>
      </w:r>
      <w:proofErr w:type="spellEnd"/>
      <w:r>
        <w:t xml:space="preserve">, V. </w:t>
      </w:r>
      <w:proofErr w:type="spellStart"/>
      <w:r>
        <w:t>Rabaud</w:t>
      </w:r>
      <w:proofErr w:type="spellEnd"/>
      <w:r>
        <w:t xml:space="preserve">, K. </w:t>
      </w:r>
      <w:proofErr w:type="spellStart"/>
      <w:r>
        <w:t>Konolige</w:t>
      </w:r>
      <w:proofErr w:type="spellEnd"/>
      <w:r>
        <w:t xml:space="preserve">, and G. </w:t>
      </w:r>
      <w:proofErr w:type="spellStart"/>
      <w:r>
        <w:t>Bradski</w:t>
      </w:r>
      <w:proofErr w:type="spellEnd"/>
      <w:r>
        <w:t xml:space="preserve">, “ORB: An efficient alternative to SIFT or SURF,” in </w:t>
      </w:r>
      <w:r>
        <w:rPr>
          <w:i/>
          <w:iCs/>
        </w:rPr>
        <w:t>2011 International Conference on Computer Vision</w:t>
      </w:r>
      <w:r>
        <w:t xml:space="preserve">, Barcelona, Spain, Nov. 2011, pp. 2564–2571. </w:t>
      </w:r>
      <w:proofErr w:type="spellStart"/>
      <w:r>
        <w:t>doi</w:t>
      </w:r>
      <w:proofErr w:type="spellEnd"/>
      <w:r>
        <w:t>: 10.1109/ICCV.2011.6126544.</w:t>
      </w:r>
    </w:p>
    <w:p w14:paraId="57A6911D" w14:textId="77777777" w:rsidR="00D94567" w:rsidRDefault="00D94567" w:rsidP="00D94567">
      <w:pPr>
        <w:pStyle w:val="af1"/>
      </w:pPr>
      <w:r>
        <w:t>[10]</w:t>
      </w:r>
      <w:r>
        <w:tab/>
        <w:t xml:space="preserve">R. Mur-Artal and J. D. </w:t>
      </w:r>
      <w:proofErr w:type="spellStart"/>
      <w:r>
        <w:t>Tardos</w:t>
      </w:r>
      <w:proofErr w:type="spellEnd"/>
      <w:r>
        <w:t xml:space="preserve">, “Fast </w:t>
      </w:r>
      <w:proofErr w:type="spellStart"/>
      <w:r>
        <w:t>relocalisation</w:t>
      </w:r>
      <w:proofErr w:type="spellEnd"/>
      <w:r>
        <w:t xml:space="preserve"> and loop closing in keyframe-based SLAM,” in </w:t>
      </w:r>
      <w:r>
        <w:rPr>
          <w:i/>
          <w:iCs/>
        </w:rPr>
        <w:t>2014 IEEE International Conference on Robotics and Automation (ICRA)</w:t>
      </w:r>
      <w:r>
        <w:t xml:space="preserve">, Hong Kong, China, May 2014, pp. 846–853. </w:t>
      </w:r>
      <w:proofErr w:type="spellStart"/>
      <w:r>
        <w:t>doi</w:t>
      </w:r>
      <w:proofErr w:type="spellEnd"/>
      <w:r>
        <w:t>: 10.1109/ICRA.2014.6906953.</w:t>
      </w:r>
    </w:p>
    <w:p w14:paraId="2C19EE23" w14:textId="77777777" w:rsidR="00D94567" w:rsidRDefault="00D94567" w:rsidP="00D94567">
      <w:pPr>
        <w:pStyle w:val="af1"/>
      </w:pPr>
      <w:r>
        <w:t>[11]</w:t>
      </w:r>
      <w:r>
        <w:tab/>
        <w:t xml:space="preserve">A. J. Davison, I. D. Reid, N. D. </w:t>
      </w:r>
      <w:proofErr w:type="spellStart"/>
      <w:r>
        <w:t>Molton</w:t>
      </w:r>
      <w:proofErr w:type="spellEnd"/>
      <w:r>
        <w:t xml:space="preserve">, and O. </w:t>
      </w:r>
      <w:proofErr w:type="spellStart"/>
      <w:r>
        <w:t>Stasse</w:t>
      </w:r>
      <w:proofErr w:type="spellEnd"/>
      <w:r>
        <w:t>, “</w:t>
      </w:r>
      <w:proofErr w:type="spellStart"/>
      <w:r>
        <w:t>MonoSLAM</w:t>
      </w:r>
      <w:proofErr w:type="spellEnd"/>
      <w:r>
        <w:t xml:space="preserve">: Real-Time Single Camera SLAM,” </w:t>
      </w:r>
      <w:r>
        <w:rPr>
          <w:i/>
          <w:iCs/>
        </w:rPr>
        <w:t xml:space="preserve">IEEE Trans. Pattern Anal. Mach. </w:t>
      </w:r>
      <w:proofErr w:type="spellStart"/>
      <w:r>
        <w:rPr>
          <w:i/>
          <w:iCs/>
        </w:rPr>
        <w:t>Intell</w:t>
      </w:r>
      <w:proofErr w:type="spellEnd"/>
      <w:r>
        <w:rPr>
          <w:i/>
          <w:iCs/>
        </w:rPr>
        <w:t>.</w:t>
      </w:r>
      <w:r>
        <w:t xml:space="preserve">, vol. 29, no. 6, pp. 1052–1067, Jun. 2007, </w:t>
      </w:r>
      <w:proofErr w:type="spellStart"/>
      <w:r>
        <w:t>doi</w:t>
      </w:r>
      <w:proofErr w:type="spellEnd"/>
      <w:r>
        <w:t>: 10.1109/TPAMI.2007.1049.</w:t>
      </w:r>
    </w:p>
    <w:p w14:paraId="79D18988" w14:textId="77777777" w:rsidR="00D94567" w:rsidRDefault="00D94567" w:rsidP="00D94567">
      <w:pPr>
        <w:pStyle w:val="af1"/>
      </w:pPr>
      <w:r>
        <w:t>[12]</w:t>
      </w:r>
      <w:r>
        <w:tab/>
        <w:t xml:space="preserve">J. </w:t>
      </w:r>
      <w:proofErr w:type="spellStart"/>
      <w:r>
        <w:t>Civera</w:t>
      </w:r>
      <w:proofErr w:type="spellEnd"/>
      <w:r>
        <w:t xml:space="preserve">, A. J. Davison, and J. M. M. Montiel, “Inverse Depth Parametrization for Monocular SLAM,” </w:t>
      </w:r>
      <w:r>
        <w:rPr>
          <w:i/>
          <w:iCs/>
        </w:rPr>
        <w:t>IEEE Trans. Robot.</w:t>
      </w:r>
      <w:r>
        <w:t xml:space="preserve">, vol. 24, no. 5, pp. 932–945, 2008, </w:t>
      </w:r>
      <w:proofErr w:type="spellStart"/>
      <w:r>
        <w:t>doi</w:t>
      </w:r>
      <w:proofErr w:type="spellEnd"/>
      <w:r>
        <w:t>: 10.1109/TRO.2008.2003276.</w:t>
      </w:r>
    </w:p>
    <w:p w14:paraId="769617EB" w14:textId="77777777" w:rsidR="00D94567" w:rsidRDefault="00D94567" w:rsidP="00D94567">
      <w:pPr>
        <w:pStyle w:val="af1"/>
      </w:pPr>
      <w:r>
        <w:t>[13]</w:t>
      </w:r>
      <w:r>
        <w:tab/>
        <w:t xml:space="preserve">E. </w:t>
      </w:r>
      <w:proofErr w:type="spellStart"/>
      <w:r>
        <w:t>Eade</w:t>
      </w:r>
      <w:proofErr w:type="spellEnd"/>
      <w:r>
        <w:t xml:space="preserve"> and T. Drummond, “Scalable Monocular SLAM,” in </w:t>
      </w:r>
      <w:r>
        <w:rPr>
          <w:i/>
          <w:iCs/>
        </w:rPr>
        <w:t>2006 IEEE Computer Society Conference on Computer Vision and Pattern Recognition (CVPR’06)</w:t>
      </w:r>
      <w:r>
        <w:t xml:space="preserve">, 2006, vol. 1, pp. 469–476. </w:t>
      </w:r>
      <w:proofErr w:type="spellStart"/>
      <w:r>
        <w:t>doi</w:t>
      </w:r>
      <w:proofErr w:type="spellEnd"/>
      <w:r>
        <w:t>: 10.1109/CVPR.2006.263.</w:t>
      </w:r>
    </w:p>
    <w:p w14:paraId="772099C3" w14:textId="77777777" w:rsidR="00D94567" w:rsidRDefault="00D94567" w:rsidP="00D94567">
      <w:pPr>
        <w:pStyle w:val="af1"/>
      </w:pPr>
      <w:r>
        <w:t>[14]</w:t>
      </w:r>
      <w:r>
        <w:tab/>
        <w:t xml:space="preserve">H. </w:t>
      </w:r>
      <w:proofErr w:type="spellStart"/>
      <w:r>
        <w:t>Strasdat</w:t>
      </w:r>
      <w:proofErr w:type="spellEnd"/>
      <w:r>
        <w:t xml:space="preserve">, J. M. M. Montiel, and A. J. Davison, “Visual SLAM: Why filter?,” </w:t>
      </w:r>
      <w:r>
        <w:rPr>
          <w:i/>
          <w:iCs/>
        </w:rPr>
        <w:t xml:space="preserve">Image Vis. </w:t>
      </w:r>
      <w:proofErr w:type="spellStart"/>
      <w:r>
        <w:rPr>
          <w:i/>
          <w:iCs/>
        </w:rPr>
        <w:t>Comput</w:t>
      </w:r>
      <w:proofErr w:type="spellEnd"/>
      <w:r>
        <w:rPr>
          <w:i/>
          <w:iCs/>
        </w:rPr>
        <w:t>.</w:t>
      </w:r>
      <w:r>
        <w:t xml:space="preserve">, vol. 30, no. 2, pp. 65–77, 2012, </w:t>
      </w:r>
      <w:proofErr w:type="spellStart"/>
      <w:r>
        <w:t>doi</w:t>
      </w:r>
      <w:proofErr w:type="spellEnd"/>
      <w:r>
        <w:t>: https://doi.org/10.1016/j.imavis.2012.02.009.</w:t>
      </w:r>
    </w:p>
    <w:p w14:paraId="38B7D6BC" w14:textId="77777777" w:rsidR="00D94567" w:rsidRDefault="00D94567" w:rsidP="00D94567">
      <w:pPr>
        <w:pStyle w:val="af1"/>
      </w:pPr>
      <w:r>
        <w:t>[15]</w:t>
      </w:r>
      <w:r>
        <w:tab/>
        <w:t xml:space="preserve">E. </w:t>
      </w:r>
      <w:proofErr w:type="spellStart"/>
      <w:r>
        <w:t>Mouragnon</w:t>
      </w:r>
      <w:proofErr w:type="spellEnd"/>
      <w:r>
        <w:t xml:space="preserve">, M. Lhuillier, M. </w:t>
      </w:r>
      <w:proofErr w:type="spellStart"/>
      <w:r>
        <w:t>Dhome</w:t>
      </w:r>
      <w:proofErr w:type="spellEnd"/>
      <w:r>
        <w:t xml:space="preserve">, F. </w:t>
      </w:r>
      <w:proofErr w:type="spellStart"/>
      <w:r>
        <w:t>Dekeyser</w:t>
      </w:r>
      <w:proofErr w:type="spellEnd"/>
      <w:r>
        <w:t xml:space="preserve">, and P. </w:t>
      </w:r>
      <w:proofErr w:type="spellStart"/>
      <w:r>
        <w:t>Sayd</w:t>
      </w:r>
      <w:proofErr w:type="spellEnd"/>
      <w:r>
        <w:t xml:space="preserve">, “Real Time Localization and 3D Reconstruction,” in </w:t>
      </w:r>
      <w:r>
        <w:rPr>
          <w:i/>
          <w:iCs/>
        </w:rPr>
        <w:t>2006 IEEE Computer Society Conference on Computer Vision and Pattern Recognition (CVPR’06)</w:t>
      </w:r>
      <w:r>
        <w:t xml:space="preserve">, New York, NY, USA, 2006, pp. 363–370. </w:t>
      </w:r>
      <w:proofErr w:type="spellStart"/>
      <w:r>
        <w:t>doi</w:t>
      </w:r>
      <w:proofErr w:type="spellEnd"/>
      <w:r>
        <w:t>: 10.1109/CVPR.2006.236.</w:t>
      </w:r>
    </w:p>
    <w:p w14:paraId="7FB5BEBD" w14:textId="77777777" w:rsidR="00D94567" w:rsidRDefault="00D94567" w:rsidP="00D94567">
      <w:pPr>
        <w:pStyle w:val="af1"/>
      </w:pPr>
      <w:r>
        <w:t>[16]</w:t>
      </w:r>
      <w:r>
        <w:tab/>
        <w:t xml:space="preserve">K. Pirker, M. </w:t>
      </w:r>
      <w:proofErr w:type="spellStart"/>
      <w:r>
        <w:t>Rüther</w:t>
      </w:r>
      <w:proofErr w:type="spellEnd"/>
      <w:r>
        <w:t xml:space="preserve">, and H. Bischof, “CD SLAM - continuous localization and mapping in a dynamic world,” in </w:t>
      </w:r>
      <w:r>
        <w:rPr>
          <w:i/>
          <w:iCs/>
        </w:rPr>
        <w:t>2011 IEEE/RSJ International Conference on Intelligent Robots and Systems</w:t>
      </w:r>
      <w:r>
        <w:t xml:space="preserve">, 2011, pp. 3990–3997. </w:t>
      </w:r>
      <w:proofErr w:type="spellStart"/>
      <w:r>
        <w:t>doi</w:t>
      </w:r>
      <w:proofErr w:type="spellEnd"/>
      <w:r>
        <w:t>: 10.1109/IROS.2011.6094588.</w:t>
      </w:r>
    </w:p>
    <w:p w14:paraId="7A634DB2" w14:textId="77777777" w:rsidR="00D94567" w:rsidRDefault="00D94567" w:rsidP="00D94567">
      <w:pPr>
        <w:pStyle w:val="af1"/>
      </w:pPr>
      <w:r>
        <w:t>[17]</w:t>
      </w:r>
      <w:r>
        <w:tab/>
        <w:t xml:space="preserve">S. Song, M. </w:t>
      </w:r>
      <w:proofErr w:type="spellStart"/>
      <w:r>
        <w:t>Chandraker</w:t>
      </w:r>
      <w:proofErr w:type="spellEnd"/>
      <w:r>
        <w:t xml:space="preserve">, and C. C. Guest, “Parallel, real-time monocular visual odometry,” in </w:t>
      </w:r>
      <w:r>
        <w:rPr>
          <w:i/>
          <w:iCs/>
        </w:rPr>
        <w:t>2013 IEEE International Conference on Robotics and Automation</w:t>
      </w:r>
      <w:r>
        <w:t xml:space="preserve">, 2013, pp. 4698–4705. </w:t>
      </w:r>
      <w:proofErr w:type="spellStart"/>
      <w:r>
        <w:t>doi</w:t>
      </w:r>
      <w:proofErr w:type="spellEnd"/>
      <w:r>
        <w:t>: 10.1109/ICRA.2013.6631246.</w:t>
      </w:r>
    </w:p>
    <w:p w14:paraId="4EA89B60" w14:textId="77777777" w:rsidR="00D94567" w:rsidRDefault="00D94567" w:rsidP="00D94567">
      <w:pPr>
        <w:pStyle w:val="af1"/>
      </w:pPr>
      <w:r>
        <w:t>[18]</w:t>
      </w:r>
      <w:r>
        <w:tab/>
        <w:t xml:space="preserve">H. Lim, J. Lim, and H. J. Kim, “Real-time 6-DOF monocular visual SLAM in a large-scale environment,” in </w:t>
      </w:r>
      <w:r>
        <w:rPr>
          <w:i/>
          <w:iCs/>
        </w:rPr>
        <w:t>2014 IEEE International Conference on Robotics and Automation (ICRA)</w:t>
      </w:r>
      <w:r>
        <w:t xml:space="preserve">, 2014, pp. 1532–1539. </w:t>
      </w:r>
      <w:proofErr w:type="spellStart"/>
      <w:r>
        <w:t>doi</w:t>
      </w:r>
      <w:proofErr w:type="spellEnd"/>
      <w:r>
        <w:t>: 10.1109/ICRA.2014.6907055.</w:t>
      </w:r>
    </w:p>
    <w:p w14:paraId="355D9980" w14:textId="77777777" w:rsidR="00D94567" w:rsidRDefault="00D94567" w:rsidP="00D94567">
      <w:pPr>
        <w:pStyle w:val="af1"/>
      </w:pPr>
      <w:r>
        <w:t>[19]</w:t>
      </w:r>
      <w:r>
        <w:tab/>
        <w:t xml:space="preserve">J. Engel, T. </w:t>
      </w:r>
      <w:proofErr w:type="spellStart"/>
      <w:r>
        <w:t>Schöps</w:t>
      </w:r>
      <w:proofErr w:type="spellEnd"/>
      <w:r>
        <w:t xml:space="preserve">, and D. </w:t>
      </w:r>
      <w:proofErr w:type="spellStart"/>
      <w:r>
        <w:t>Cremers</w:t>
      </w:r>
      <w:proofErr w:type="spellEnd"/>
      <w:r>
        <w:t xml:space="preserve">, “LSD-SLAM: Large-Scale Direct Monocular SLAM,” in </w:t>
      </w:r>
      <w:r>
        <w:rPr>
          <w:i/>
          <w:iCs/>
        </w:rPr>
        <w:t>Computer Vision – ECCV 2014</w:t>
      </w:r>
      <w:r>
        <w:t xml:space="preserve">, vol. 8690, D. Fleet, T. </w:t>
      </w:r>
      <w:proofErr w:type="spellStart"/>
      <w:r>
        <w:t>Pajdla</w:t>
      </w:r>
      <w:proofErr w:type="spellEnd"/>
      <w:r>
        <w:t xml:space="preserve">, B. Schiele, and T. </w:t>
      </w:r>
      <w:proofErr w:type="spellStart"/>
      <w:r>
        <w:t>Tuytelaars</w:t>
      </w:r>
      <w:proofErr w:type="spellEnd"/>
      <w:r>
        <w:t xml:space="preserve">, Eds. Cham: Springer International Publishing, 2014, pp. 834–849. </w:t>
      </w:r>
      <w:proofErr w:type="spellStart"/>
      <w:r>
        <w:t>doi</w:t>
      </w:r>
      <w:proofErr w:type="spellEnd"/>
      <w:r>
        <w:t>: 10.1007/978-3-319-10605-2_54.</w:t>
      </w:r>
    </w:p>
    <w:p w14:paraId="62D6A55B" w14:textId="77777777" w:rsidR="00D94567" w:rsidRDefault="00D94567" w:rsidP="00D94567">
      <w:pPr>
        <w:pStyle w:val="af1"/>
      </w:pPr>
      <w:r>
        <w:t>[20]</w:t>
      </w:r>
      <w:r>
        <w:tab/>
        <w:t xml:space="preserve">C. Forster, M. </w:t>
      </w:r>
      <w:proofErr w:type="spellStart"/>
      <w:r>
        <w:t>Pizzoli</w:t>
      </w:r>
      <w:proofErr w:type="spellEnd"/>
      <w:r>
        <w:t xml:space="preserve">, and D. </w:t>
      </w:r>
      <w:proofErr w:type="spellStart"/>
      <w:r>
        <w:t>Scaramuzza</w:t>
      </w:r>
      <w:proofErr w:type="spellEnd"/>
      <w:r>
        <w:t xml:space="preserve">, “SVO: Fast semi-direct monocular visual odometry,” in </w:t>
      </w:r>
      <w:r>
        <w:rPr>
          <w:i/>
          <w:iCs/>
        </w:rPr>
        <w:t>2014 IEEE International Conference on Robotics and Automation (ICRA)</w:t>
      </w:r>
      <w:r>
        <w:t xml:space="preserve">, 2014, pp. 15–22. </w:t>
      </w:r>
      <w:proofErr w:type="spellStart"/>
      <w:r>
        <w:t>doi</w:t>
      </w:r>
      <w:proofErr w:type="spellEnd"/>
      <w:r>
        <w:t>: 10.1109/ICRA.2014.6906584.</w:t>
      </w:r>
    </w:p>
    <w:p w14:paraId="5F927670" w14:textId="77777777" w:rsidR="00D94567" w:rsidRDefault="00D94567" w:rsidP="00D94567">
      <w:pPr>
        <w:pStyle w:val="af1"/>
      </w:pPr>
      <w:r>
        <w:t>[21]</w:t>
      </w:r>
      <w:r>
        <w:tab/>
        <w:t xml:space="preserve">R.-D. Cameras, R. </w:t>
      </w:r>
      <w:proofErr w:type="spellStart"/>
      <w:r>
        <w:t>ur</w:t>
      </w:r>
      <w:proofErr w:type="spellEnd"/>
      <w:r>
        <w:t xml:space="preserve">-Artal, Juan, and D. </w:t>
      </w:r>
      <w:proofErr w:type="spellStart"/>
      <w:r>
        <w:t>Tardos</w:t>
      </w:r>
      <w:proofErr w:type="spellEnd"/>
      <w:r>
        <w:t>, “ORB SLAM 2 : an Open-Source SLAM System for Monocular, Stereo and.”</w:t>
      </w:r>
    </w:p>
    <w:p w14:paraId="10D6937D" w14:textId="77777777" w:rsidR="00D94567" w:rsidRDefault="00D94567" w:rsidP="00D94567">
      <w:pPr>
        <w:pStyle w:val="af1"/>
      </w:pPr>
      <w:r>
        <w:t>[22]</w:t>
      </w:r>
      <w:r>
        <w:tab/>
        <w:t xml:space="preserve">R. Elvira, J. </w:t>
      </w:r>
      <w:proofErr w:type="spellStart"/>
      <w:r>
        <w:t>Tardós</w:t>
      </w:r>
      <w:proofErr w:type="spellEnd"/>
      <w:r>
        <w:t>, and J. Montiel, “ORBSLAM-Atlas: a robust and accurate multi-map system,” Aug. 2019.</w:t>
      </w:r>
    </w:p>
    <w:p w14:paraId="12E4CC00" w14:textId="77777777" w:rsidR="00D94567" w:rsidRDefault="00D94567" w:rsidP="00D94567">
      <w:pPr>
        <w:pStyle w:val="af1"/>
      </w:pPr>
      <w:r>
        <w:t>[23]</w:t>
      </w:r>
      <w:r>
        <w:tab/>
        <w:t xml:space="preserve">“The reconstruction of a plane surface from two perspective projections,” </w:t>
      </w:r>
      <w:r>
        <w:rPr>
          <w:i/>
          <w:iCs/>
        </w:rPr>
        <w:t xml:space="preserve">Proc. R. Soc. </w:t>
      </w:r>
      <w:proofErr w:type="spellStart"/>
      <w:r>
        <w:rPr>
          <w:i/>
          <w:iCs/>
        </w:rPr>
        <w:t>Lond</w:t>
      </w:r>
      <w:proofErr w:type="spellEnd"/>
      <w:r>
        <w:rPr>
          <w:i/>
          <w:iCs/>
        </w:rPr>
        <w:t>. B Biol. Sci.</w:t>
      </w:r>
      <w:r>
        <w:t xml:space="preserve">, vol. 227, no. 1249, pp. 399–410, May 1986, </w:t>
      </w:r>
      <w:proofErr w:type="spellStart"/>
      <w:r>
        <w:t>doi</w:t>
      </w:r>
      <w:proofErr w:type="spellEnd"/>
      <w:r>
        <w:t>: 10.1098/rspb.1986.0030.</w:t>
      </w:r>
    </w:p>
    <w:p w14:paraId="6E72C835" w14:textId="77777777" w:rsidR="00D94567" w:rsidRDefault="00D94567" w:rsidP="00D94567">
      <w:pPr>
        <w:pStyle w:val="af1"/>
      </w:pPr>
      <w:r>
        <w:t>[24]</w:t>
      </w:r>
      <w:r>
        <w:tab/>
        <w:t xml:space="preserve">A. Tyagi, Y. Liang, S. Wang, and D. Bai, “DVIO: Depth aided visual inertial odometry for RGBD sensors,” </w:t>
      </w:r>
      <w:r>
        <w:rPr>
          <w:i/>
          <w:iCs/>
        </w:rPr>
        <w:t>ArXiv211010805 Cs</w:t>
      </w:r>
      <w:r>
        <w:t>, Oct. 2021, Accessed: Dec. 27, 2021. [Online]. Available: http://arxiv.org/abs/2110.10805</w:t>
      </w:r>
    </w:p>
    <w:p w14:paraId="44777989" w14:textId="77777777" w:rsidR="00D94567" w:rsidRDefault="00D94567" w:rsidP="00D94567">
      <w:pPr>
        <w:pStyle w:val="af1"/>
      </w:pPr>
      <w:r>
        <w:t>[25]</w:t>
      </w:r>
      <w:r>
        <w:tab/>
        <w:t xml:space="preserve">T. Qin, P. Li, and S. Shen, “VINS-Mono: A Robust and Versatile Monocular Visual-Inertial State Estimator,” </w:t>
      </w:r>
      <w:r>
        <w:rPr>
          <w:i/>
          <w:iCs/>
        </w:rPr>
        <w:t>IEEE Trans. Robot.</w:t>
      </w:r>
      <w:r>
        <w:t xml:space="preserve">, vol. 34, no. 4, pp. 1004–1020, Aug. 2018, </w:t>
      </w:r>
      <w:proofErr w:type="spellStart"/>
      <w:r>
        <w:t>doi</w:t>
      </w:r>
      <w:proofErr w:type="spellEnd"/>
      <w:r>
        <w:t>: 10.1109/TRO.2018.2853729.</w:t>
      </w:r>
    </w:p>
    <w:p w14:paraId="367E6658" w14:textId="77777777" w:rsidR="00D94567" w:rsidRDefault="00D94567" w:rsidP="00D94567">
      <w:pPr>
        <w:pStyle w:val="af1"/>
      </w:pPr>
      <w:r>
        <w:t>[26]</w:t>
      </w:r>
      <w:r>
        <w:tab/>
        <w:t xml:space="preserve">Y. Zhu, R. </w:t>
      </w:r>
      <w:proofErr w:type="spellStart"/>
      <w:r>
        <w:t>Jin</w:t>
      </w:r>
      <w:proofErr w:type="spellEnd"/>
      <w:r>
        <w:t xml:space="preserve">, T. Lou, and L. Zhao, “PLD-VINS: RGBD visual-inertial SLAM with point and line features,” </w:t>
      </w:r>
      <w:proofErr w:type="spellStart"/>
      <w:r>
        <w:rPr>
          <w:i/>
          <w:iCs/>
        </w:rPr>
        <w:t>Aerosp</w:t>
      </w:r>
      <w:proofErr w:type="spellEnd"/>
      <w:r>
        <w:rPr>
          <w:i/>
          <w:iCs/>
        </w:rPr>
        <w:t>. Sci. Technol.</w:t>
      </w:r>
      <w:r>
        <w:t xml:space="preserve">, vol. 119, p. 107185, Dec. 2021, </w:t>
      </w:r>
      <w:proofErr w:type="spellStart"/>
      <w:r>
        <w:t>doi</w:t>
      </w:r>
      <w:proofErr w:type="spellEnd"/>
      <w:r>
        <w:t>: 10.1016/j.ast.2021.107185.</w:t>
      </w:r>
    </w:p>
    <w:p w14:paraId="2A291530" w14:textId="77777777" w:rsidR="00D94567" w:rsidRDefault="00D94567" w:rsidP="00D94567">
      <w:pPr>
        <w:pStyle w:val="af1"/>
      </w:pPr>
      <w:r>
        <w:t>[27]</w:t>
      </w:r>
      <w:r>
        <w:tab/>
        <w:t xml:space="preserve">A. </w:t>
      </w:r>
      <w:proofErr w:type="spellStart"/>
      <w:r>
        <w:t>Morar</w:t>
      </w:r>
      <w:proofErr w:type="spellEnd"/>
      <w:r>
        <w:t xml:space="preserve">, M. A. </w:t>
      </w:r>
      <w:proofErr w:type="spellStart"/>
      <w:r>
        <w:t>Balutoiu</w:t>
      </w:r>
      <w:proofErr w:type="spellEnd"/>
      <w:r>
        <w:t xml:space="preserve">, A. </w:t>
      </w:r>
      <w:proofErr w:type="spellStart"/>
      <w:r>
        <w:t>Moldoveanu</w:t>
      </w:r>
      <w:proofErr w:type="spellEnd"/>
      <w:r>
        <w:t xml:space="preserve">, F. </w:t>
      </w:r>
      <w:proofErr w:type="spellStart"/>
      <w:r>
        <w:t>Moldoveanu</w:t>
      </w:r>
      <w:proofErr w:type="spellEnd"/>
      <w:r>
        <w:t xml:space="preserve">, A. </w:t>
      </w:r>
      <w:proofErr w:type="spellStart"/>
      <w:r>
        <w:t>Butean</w:t>
      </w:r>
      <w:proofErr w:type="spellEnd"/>
      <w:r>
        <w:t xml:space="preserve">, and V. </w:t>
      </w:r>
      <w:proofErr w:type="spellStart"/>
      <w:r>
        <w:t>Asavei</w:t>
      </w:r>
      <w:proofErr w:type="spellEnd"/>
      <w:r>
        <w:t xml:space="preserve">, “Evaluation of the </w:t>
      </w:r>
      <w:proofErr w:type="spellStart"/>
      <w:r>
        <w:t>ARCore</w:t>
      </w:r>
      <w:proofErr w:type="spellEnd"/>
      <w:r>
        <w:t xml:space="preserve"> Indoor Localization Technology,” in </w:t>
      </w:r>
      <w:r>
        <w:rPr>
          <w:i/>
          <w:iCs/>
        </w:rPr>
        <w:t xml:space="preserve">2020 19th </w:t>
      </w:r>
      <w:proofErr w:type="spellStart"/>
      <w:r>
        <w:rPr>
          <w:i/>
          <w:iCs/>
        </w:rPr>
        <w:t>RoEduNet</w:t>
      </w:r>
      <w:proofErr w:type="spellEnd"/>
      <w:r>
        <w:rPr>
          <w:i/>
          <w:iCs/>
        </w:rPr>
        <w:t xml:space="preserve"> Conference: Networking in Education and Research (</w:t>
      </w:r>
      <w:proofErr w:type="spellStart"/>
      <w:r>
        <w:rPr>
          <w:i/>
          <w:iCs/>
        </w:rPr>
        <w:t>RoEduNet</w:t>
      </w:r>
      <w:proofErr w:type="spellEnd"/>
      <w:r>
        <w:rPr>
          <w:i/>
          <w:iCs/>
        </w:rPr>
        <w:t>)</w:t>
      </w:r>
      <w:r>
        <w:t xml:space="preserve">, Bucharest, Romania, Dec. 2020, pp. 1–5. </w:t>
      </w:r>
      <w:proofErr w:type="spellStart"/>
      <w:r>
        <w:t>doi</w:t>
      </w:r>
      <w:proofErr w:type="spellEnd"/>
      <w:r>
        <w:t>: 10.1109/RoEduNet51892.2020.9324849.</w:t>
      </w:r>
    </w:p>
    <w:p w14:paraId="051E9667" w14:textId="77777777" w:rsidR="00D94567" w:rsidRDefault="00D94567" w:rsidP="00D94567">
      <w:pPr>
        <w:pStyle w:val="af1"/>
      </w:pPr>
      <w:r>
        <w:t>[28]</w:t>
      </w:r>
      <w:r>
        <w:tab/>
        <w:t xml:space="preserve">E. </w:t>
      </w:r>
      <w:proofErr w:type="spellStart"/>
      <w:r>
        <w:t>Rublee</w:t>
      </w:r>
      <w:proofErr w:type="spellEnd"/>
      <w:r>
        <w:t xml:space="preserve">, V. </w:t>
      </w:r>
      <w:proofErr w:type="spellStart"/>
      <w:r>
        <w:t>Rabaud</w:t>
      </w:r>
      <w:proofErr w:type="spellEnd"/>
      <w:r>
        <w:t xml:space="preserve">, K. </w:t>
      </w:r>
      <w:proofErr w:type="spellStart"/>
      <w:r>
        <w:t>Konolige</w:t>
      </w:r>
      <w:proofErr w:type="spellEnd"/>
      <w:r>
        <w:t xml:space="preserve">, and G. </w:t>
      </w:r>
      <w:proofErr w:type="spellStart"/>
      <w:r>
        <w:t>Bradski</w:t>
      </w:r>
      <w:proofErr w:type="spellEnd"/>
      <w:r>
        <w:t xml:space="preserve">, “ORB: An efficient alternative to SIFT or SURF,” in </w:t>
      </w:r>
      <w:r>
        <w:rPr>
          <w:i/>
          <w:iCs/>
        </w:rPr>
        <w:t>2011 International Conference on Computer Vision</w:t>
      </w:r>
      <w:r>
        <w:t xml:space="preserve">, Barcelona, Spain, Nov. 2011, pp. 2564–2571. </w:t>
      </w:r>
      <w:proofErr w:type="spellStart"/>
      <w:r>
        <w:t>doi</w:t>
      </w:r>
      <w:proofErr w:type="spellEnd"/>
      <w:r>
        <w:t>: 10.1109/ICCV.2011.6126544.</w:t>
      </w:r>
    </w:p>
    <w:p w14:paraId="017C973B" w14:textId="77777777" w:rsidR="00D94567" w:rsidRDefault="00D94567" w:rsidP="00D94567">
      <w:pPr>
        <w:pStyle w:val="af1"/>
      </w:pPr>
      <w:r>
        <w:t>[29]</w:t>
      </w:r>
      <w:r>
        <w:tab/>
        <w:t xml:space="preserve">R. Mur-Artal, J. M. M. Montiel, and J. D. </w:t>
      </w:r>
      <w:proofErr w:type="spellStart"/>
      <w:r>
        <w:t>Tardos</w:t>
      </w:r>
      <w:proofErr w:type="spellEnd"/>
      <w:r>
        <w:t>, “ORB-SLAM: A Versatile and Accurate Monocular SLAM System,” 2021.</w:t>
      </w:r>
    </w:p>
    <w:p w14:paraId="23C2738C" w14:textId="77777777" w:rsidR="00D94567" w:rsidRDefault="00D94567" w:rsidP="00D94567">
      <w:pPr>
        <w:pStyle w:val="af1"/>
      </w:pPr>
      <w:r>
        <w:t>[30]</w:t>
      </w:r>
      <w:r>
        <w:tab/>
        <w:t xml:space="preserve">R.-D. Cameras, R. </w:t>
      </w:r>
      <w:proofErr w:type="spellStart"/>
      <w:r>
        <w:t>ur</w:t>
      </w:r>
      <w:proofErr w:type="spellEnd"/>
      <w:r>
        <w:t xml:space="preserve">-Artal, Juan, and D. </w:t>
      </w:r>
      <w:proofErr w:type="spellStart"/>
      <w:r>
        <w:t>Tardos</w:t>
      </w:r>
      <w:proofErr w:type="spellEnd"/>
      <w:r>
        <w:t>, “ORB SLAM 2 : an Open-Source SLAM System for Monocular, Stereo and.”</w:t>
      </w:r>
    </w:p>
    <w:p w14:paraId="75D795C7" w14:textId="77777777" w:rsidR="00D94567" w:rsidRDefault="00D94567" w:rsidP="00D94567">
      <w:pPr>
        <w:pStyle w:val="af1"/>
      </w:pPr>
      <w:r>
        <w:t>[31]</w:t>
      </w:r>
      <w:r>
        <w:tab/>
        <w:t xml:space="preserve">R. Mur-Artal, J. M. M. Montiel, and J. D. </w:t>
      </w:r>
      <w:proofErr w:type="spellStart"/>
      <w:r>
        <w:t>Tardos</w:t>
      </w:r>
      <w:proofErr w:type="spellEnd"/>
      <w:r>
        <w:t xml:space="preserve">, “ORB-SLAM: A Versatile and Accurate Monocular SLAM System,” </w:t>
      </w:r>
      <w:r>
        <w:rPr>
          <w:i/>
          <w:iCs/>
        </w:rPr>
        <w:t>IEEE Trans. Robot.</w:t>
      </w:r>
      <w:r>
        <w:t xml:space="preserve">, vol. 31, no. 5, Art. no. 5, 2015, </w:t>
      </w:r>
      <w:proofErr w:type="spellStart"/>
      <w:r>
        <w:t>doi</w:t>
      </w:r>
      <w:proofErr w:type="spellEnd"/>
      <w:r>
        <w:t>: 10.1109/tro.2015.2463671.</w:t>
      </w:r>
    </w:p>
    <w:p w14:paraId="6A99E96A" w14:textId="77777777" w:rsidR="00D94567" w:rsidRDefault="00D94567" w:rsidP="00D94567">
      <w:pPr>
        <w:pStyle w:val="af1"/>
      </w:pPr>
      <w:r>
        <w:t>[32]</w:t>
      </w:r>
      <w:r>
        <w:tab/>
        <w:t xml:space="preserve">E. </w:t>
      </w:r>
      <w:proofErr w:type="spellStart"/>
      <w:r>
        <w:t>Mouragnon</w:t>
      </w:r>
      <w:proofErr w:type="spellEnd"/>
      <w:r>
        <w:t xml:space="preserve">, M. Lhuillier, M. </w:t>
      </w:r>
      <w:proofErr w:type="spellStart"/>
      <w:r>
        <w:t>Dhome</w:t>
      </w:r>
      <w:proofErr w:type="spellEnd"/>
      <w:r>
        <w:t xml:space="preserve">, F. </w:t>
      </w:r>
      <w:proofErr w:type="spellStart"/>
      <w:r>
        <w:t>Dekeyser</w:t>
      </w:r>
      <w:proofErr w:type="spellEnd"/>
      <w:r>
        <w:t xml:space="preserve">, and P. </w:t>
      </w:r>
      <w:proofErr w:type="spellStart"/>
      <w:r>
        <w:t>Sayd</w:t>
      </w:r>
      <w:proofErr w:type="spellEnd"/>
      <w:r>
        <w:t xml:space="preserve">, “Real Time Localization and 3D Reconstruction,” in </w:t>
      </w:r>
      <w:r>
        <w:rPr>
          <w:i/>
          <w:iCs/>
        </w:rPr>
        <w:t>2006 IEEE Computer Society Conference on Computer Vision and Pattern Recognition (CVPR’06)</w:t>
      </w:r>
      <w:r>
        <w:t xml:space="preserve">, New York, NY, USA, 2006, pp. 363–370. </w:t>
      </w:r>
      <w:proofErr w:type="spellStart"/>
      <w:r>
        <w:t>doi</w:t>
      </w:r>
      <w:proofErr w:type="spellEnd"/>
      <w:r>
        <w:t>: 10.1109/CVPR.2006.236.</w:t>
      </w:r>
    </w:p>
    <w:p w14:paraId="2D9C8251" w14:textId="77777777" w:rsidR="00D94567" w:rsidRDefault="00D94567" w:rsidP="00D94567">
      <w:pPr>
        <w:pStyle w:val="af1"/>
      </w:pPr>
      <w:r>
        <w:t>[33]</w:t>
      </w:r>
      <w:r>
        <w:tab/>
        <w:t xml:space="preserve">A. Hornung, K. M. </w:t>
      </w:r>
      <w:proofErr w:type="spellStart"/>
      <w:r>
        <w:t>Wurm</w:t>
      </w:r>
      <w:proofErr w:type="spellEnd"/>
      <w:r>
        <w:t xml:space="preserve">, M. </w:t>
      </w:r>
      <w:proofErr w:type="spellStart"/>
      <w:r>
        <w:t>Bennewitz</w:t>
      </w:r>
      <w:proofErr w:type="spellEnd"/>
      <w:r>
        <w:t xml:space="preserve">, C. </w:t>
      </w:r>
      <w:proofErr w:type="spellStart"/>
      <w:r>
        <w:t>Stachniss</w:t>
      </w:r>
      <w:proofErr w:type="spellEnd"/>
      <w:r>
        <w:t xml:space="preserve">, and W. </w:t>
      </w:r>
      <w:proofErr w:type="spellStart"/>
      <w:r>
        <w:t>Burgard</w:t>
      </w:r>
      <w:proofErr w:type="spellEnd"/>
      <w:r>
        <w:t>, “</w:t>
      </w:r>
      <w:proofErr w:type="spellStart"/>
      <w:r>
        <w:t>OctoMap</w:t>
      </w:r>
      <w:proofErr w:type="spellEnd"/>
      <w:r>
        <w:t xml:space="preserve">: an efficient probabilistic 3D mapping framework based on octrees,” </w:t>
      </w:r>
      <w:proofErr w:type="spellStart"/>
      <w:r>
        <w:rPr>
          <w:i/>
          <w:iCs/>
        </w:rPr>
        <w:t>Auton</w:t>
      </w:r>
      <w:proofErr w:type="spellEnd"/>
      <w:r>
        <w:rPr>
          <w:i/>
          <w:iCs/>
        </w:rPr>
        <w:t>. Robots</w:t>
      </w:r>
      <w:r>
        <w:t xml:space="preserve">, vol. 34, no. 3, pp. 189–206, Apr. 2013, </w:t>
      </w:r>
      <w:proofErr w:type="spellStart"/>
      <w:r>
        <w:t>doi</w:t>
      </w:r>
      <w:proofErr w:type="spellEnd"/>
      <w:r>
        <w:t>: 10.1007/s10514-012-9321-0.</w:t>
      </w:r>
    </w:p>
    <w:p w14:paraId="68402C19" w14:textId="77777777" w:rsidR="00D94567" w:rsidRDefault="00D94567" w:rsidP="00D94567">
      <w:pPr>
        <w:pStyle w:val="af1"/>
      </w:pPr>
      <w:r>
        <w:t>[34]</w:t>
      </w:r>
      <w:r>
        <w:tab/>
        <w:t xml:space="preserve">A. </w:t>
      </w:r>
      <w:proofErr w:type="spellStart"/>
      <w:r>
        <w:t>Rosinol</w:t>
      </w:r>
      <w:proofErr w:type="spellEnd"/>
      <w:r>
        <w:t xml:space="preserve">, M. Abate, Y. Chang, and L. </w:t>
      </w:r>
      <w:proofErr w:type="spellStart"/>
      <w:r>
        <w:t>Carlone</w:t>
      </w:r>
      <w:proofErr w:type="spellEnd"/>
      <w:r>
        <w:t>, “</w:t>
      </w:r>
      <w:proofErr w:type="spellStart"/>
      <w:r>
        <w:t>Kimera</w:t>
      </w:r>
      <w:proofErr w:type="spellEnd"/>
      <w:r>
        <w:t xml:space="preserve">: an Open-Source Library for Real-Time Metric-Semantic Localization and Mapping,” in </w:t>
      </w:r>
      <w:r>
        <w:rPr>
          <w:i/>
          <w:iCs/>
        </w:rPr>
        <w:t>2020 IEEE International Conference on Robotics and Automation (ICRA)</w:t>
      </w:r>
      <w:r>
        <w:t xml:space="preserve">, Paris, France, May 2020, pp. 1689–1696. </w:t>
      </w:r>
      <w:proofErr w:type="spellStart"/>
      <w:r>
        <w:t>doi</w:t>
      </w:r>
      <w:proofErr w:type="spellEnd"/>
      <w:r>
        <w:t>: 10.1109/ICRA40945.2020.9196885.</w:t>
      </w:r>
    </w:p>
    <w:p w14:paraId="00E8B0A6" w14:textId="77777777" w:rsidR="00D94567" w:rsidRDefault="00D94567" w:rsidP="00D94567">
      <w:pPr>
        <w:pStyle w:val="af1"/>
      </w:pPr>
      <w:r>
        <w:t>[35]</w:t>
      </w:r>
      <w:r>
        <w:tab/>
        <w:t xml:space="preserve">J. Engel, T. </w:t>
      </w:r>
      <w:proofErr w:type="spellStart"/>
      <w:r>
        <w:t>Schöps</w:t>
      </w:r>
      <w:proofErr w:type="spellEnd"/>
      <w:r>
        <w:t xml:space="preserve">, and D. </w:t>
      </w:r>
      <w:proofErr w:type="spellStart"/>
      <w:r>
        <w:t>Cremers</w:t>
      </w:r>
      <w:proofErr w:type="spellEnd"/>
      <w:r>
        <w:t xml:space="preserve">, “LSD-SLAM: Large-Scale Direct Monocular SLAM,” in </w:t>
      </w:r>
      <w:r>
        <w:rPr>
          <w:i/>
          <w:iCs/>
        </w:rPr>
        <w:t>Computer Vision – ECCV 2014</w:t>
      </w:r>
      <w:r>
        <w:t xml:space="preserve">, vol. 8690, D. Fleet, T. </w:t>
      </w:r>
      <w:proofErr w:type="spellStart"/>
      <w:r>
        <w:t>Pajdla</w:t>
      </w:r>
      <w:proofErr w:type="spellEnd"/>
      <w:r>
        <w:t xml:space="preserve">, B. Schiele, and T. </w:t>
      </w:r>
      <w:proofErr w:type="spellStart"/>
      <w:r>
        <w:t>Tuytelaars</w:t>
      </w:r>
      <w:proofErr w:type="spellEnd"/>
      <w:r>
        <w:t xml:space="preserve">, Eds. Cham: Springer International Publishing, 2014, pp. 834–849. </w:t>
      </w:r>
      <w:proofErr w:type="spellStart"/>
      <w:r>
        <w:t>doi</w:t>
      </w:r>
      <w:proofErr w:type="spellEnd"/>
      <w:r>
        <w:t>: 10.1007/978-3-319-10605-2_54.</w:t>
      </w:r>
    </w:p>
    <w:p w14:paraId="79CD838D" w14:textId="77777777" w:rsidR="00D94567" w:rsidRDefault="00D94567" w:rsidP="00D94567">
      <w:pPr>
        <w:pStyle w:val="af1"/>
      </w:pPr>
      <w:r>
        <w:t>[36]</w:t>
      </w:r>
      <w:r>
        <w:tab/>
        <w:t xml:space="preserve">C. Forster, M. </w:t>
      </w:r>
      <w:proofErr w:type="spellStart"/>
      <w:r>
        <w:t>Pizzoli</w:t>
      </w:r>
      <w:proofErr w:type="spellEnd"/>
      <w:r>
        <w:t xml:space="preserve">, and D. </w:t>
      </w:r>
      <w:proofErr w:type="spellStart"/>
      <w:r>
        <w:t>Scaramuzza</w:t>
      </w:r>
      <w:proofErr w:type="spellEnd"/>
      <w:r>
        <w:t xml:space="preserve">, “SVO: Fast semi-direct monocular visual odometry,” in </w:t>
      </w:r>
      <w:r>
        <w:rPr>
          <w:i/>
          <w:iCs/>
        </w:rPr>
        <w:t>2014 IEEE International Conference on Robotics and Automation (ICRA)</w:t>
      </w:r>
      <w:r>
        <w:t xml:space="preserve">, 2014, pp. 15–22. </w:t>
      </w:r>
      <w:proofErr w:type="spellStart"/>
      <w:r>
        <w:t>doi</w:t>
      </w:r>
      <w:proofErr w:type="spellEnd"/>
      <w:r>
        <w:t>: 10.1109/ICRA.2014.6906584.</w:t>
      </w:r>
    </w:p>
    <w:p w14:paraId="5C3CC1B7" w14:textId="77777777" w:rsidR="00D94567" w:rsidRDefault="00D94567" w:rsidP="00D94567">
      <w:pPr>
        <w:pStyle w:val="af1"/>
      </w:pPr>
      <w:r>
        <w:t>[37]</w:t>
      </w:r>
      <w:r>
        <w:tab/>
        <w:t xml:space="preserve">M. De Croce, T. Pire, and F. </w:t>
      </w:r>
      <w:proofErr w:type="spellStart"/>
      <w:r>
        <w:t>Bergero</w:t>
      </w:r>
      <w:proofErr w:type="spellEnd"/>
      <w:r>
        <w:t xml:space="preserve">, “DS-PTAM: Distributed Stereo Parallel Tracking and Mapping SLAM System,” </w:t>
      </w:r>
      <w:r>
        <w:rPr>
          <w:i/>
          <w:iCs/>
        </w:rPr>
        <w:t xml:space="preserve">J. </w:t>
      </w:r>
      <w:proofErr w:type="spellStart"/>
      <w:r>
        <w:rPr>
          <w:i/>
          <w:iCs/>
        </w:rPr>
        <w:t>Intell</w:t>
      </w:r>
      <w:proofErr w:type="spellEnd"/>
      <w:r>
        <w:rPr>
          <w:i/>
          <w:iCs/>
        </w:rPr>
        <w:t>. Robot. Syst.</w:t>
      </w:r>
      <w:r>
        <w:t xml:space="preserve">, vol. 95, no. 2, Art. no. 2, Aug. 2019, </w:t>
      </w:r>
      <w:proofErr w:type="spellStart"/>
      <w:r>
        <w:t>doi</w:t>
      </w:r>
      <w:proofErr w:type="spellEnd"/>
      <w:r>
        <w:t>: 10.1007/s10846-018-0913-6.</w:t>
      </w:r>
    </w:p>
    <w:p w14:paraId="21E07AD9" w14:textId="77777777" w:rsidR="00D94567" w:rsidRDefault="00D94567" w:rsidP="00D94567">
      <w:pPr>
        <w:pStyle w:val="af1"/>
      </w:pPr>
      <w:r>
        <w:t>[38]</w:t>
      </w:r>
      <w:r>
        <w:tab/>
        <w:t xml:space="preserve">A. J. Davison, I. D. Reid, N. D. </w:t>
      </w:r>
      <w:proofErr w:type="spellStart"/>
      <w:r>
        <w:t>Molton</w:t>
      </w:r>
      <w:proofErr w:type="spellEnd"/>
      <w:r>
        <w:t xml:space="preserve">, and O. </w:t>
      </w:r>
      <w:proofErr w:type="spellStart"/>
      <w:r>
        <w:t>Stasse</w:t>
      </w:r>
      <w:proofErr w:type="spellEnd"/>
      <w:r>
        <w:t>, “</w:t>
      </w:r>
      <w:proofErr w:type="spellStart"/>
      <w:r>
        <w:t>MonoSLAM</w:t>
      </w:r>
      <w:proofErr w:type="spellEnd"/>
      <w:r>
        <w:t xml:space="preserve">: Real-Time Single Camera SLAM,” </w:t>
      </w:r>
      <w:r>
        <w:rPr>
          <w:i/>
          <w:iCs/>
        </w:rPr>
        <w:t xml:space="preserve">IEEE Trans. Pattern Anal. Mach. </w:t>
      </w:r>
      <w:proofErr w:type="spellStart"/>
      <w:r>
        <w:rPr>
          <w:i/>
          <w:iCs/>
        </w:rPr>
        <w:t>Intell</w:t>
      </w:r>
      <w:proofErr w:type="spellEnd"/>
      <w:r>
        <w:rPr>
          <w:i/>
          <w:iCs/>
        </w:rPr>
        <w:t>.</w:t>
      </w:r>
      <w:r>
        <w:t xml:space="preserve">, vol. 29, no. 6, Art. no. 6, Jun. 2007, </w:t>
      </w:r>
      <w:proofErr w:type="spellStart"/>
      <w:r>
        <w:t>doi</w:t>
      </w:r>
      <w:proofErr w:type="spellEnd"/>
      <w:r>
        <w:t>: 10.1109/TPAMI.2007.1049.</w:t>
      </w:r>
    </w:p>
    <w:p w14:paraId="3BD5A9DA" w14:textId="77777777" w:rsidR="00D94567" w:rsidRDefault="00D94567" w:rsidP="00D94567">
      <w:pPr>
        <w:pStyle w:val="af1"/>
      </w:pPr>
      <w:r>
        <w:t>[39]</w:t>
      </w:r>
      <w:r>
        <w:tab/>
        <w:t xml:space="preserve">B. </w:t>
      </w:r>
      <w:proofErr w:type="spellStart"/>
      <w:r>
        <w:t>Bescos</w:t>
      </w:r>
      <w:proofErr w:type="spellEnd"/>
      <w:r>
        <w:t xml:space="preserve">, J. M. </w:t>
      </w:r>
      <w:proofErr w:type="spellStart"/>
      <w:r>
        <w:t>Facil</w:t>
      </w:r>
      <w:proofErr w:type="spellEnd"/>
      <w:r>
        <w:t xml:space="preserve">, J. </w:t>
      </w:r>
      <w:proofErr w:type="spellStart"/>
      <w:r>
        <w:t>Civera</w:t>
      </w:r>
      <w:proofErr w:type="spellEnd"/>
      <w:r>
        <w:t xml:space="preserve">, and J. </w:t>
      </w:r>
      <w:proofErr w:type="spellStart"/>
      <w:r>
        <w:t>Neira</w:t>
      </w:r>
      <w:proofErr w:type="spellEnd"/>
      <w:r>
        <w:t xml:space="preserve">, “DynaSLAM: Tracking, Mapping, and Inpainting in Dynamic Scenes,” </w:t>
      </w:r>
      <w:r>
        <w:rPr>
          <w:i/>
          <w:iCs/>
        </w:rPr>
        <w:t xml:space="preserve">IEEE Robot. </w:t>
      </w:r>
      <w:proofErr w:type="spellStart"/>
      <w:r>
        <w:rPr>
          <w:i/>
          <w:iCs/>
        </w:rPr>
        <w:t>Autom</w:t>
      </w:r>
      <w:proofErr w:type="spellEnd"/>
      <w:r>
        <w:rPr>
          <w:i/>
          <w:iCs/>
        </w:rPr>
        <w:t>. Lett.</w:t>
      </w:r>
      <w:r>
        <w:t xml:space="preserve">, vol. 3, no. 4, pp. 4076–4083, Oct. 2018, </w:t>
      </w:r>
      <w:proofErr w:type="spellStart"/>
      <w:r>
        <w:t>doi</w:t>
      </w:r>
      <w:proofErr w:type="spellEnd"/>
      <w:r>
        <w:t>: 10.1109/LRA.2018.2860039.</w:t>
      </w:r>
    </w:p>
    <w:p w14:paraId="0EE1F3EE" w14:textId="77777777" w:rsidR="00D94567" w:rsidRDefault="00D94567" w:rsidP="00D94567">
      <w:pPr>
        <w:pStyle w:val="af1"/>
      </w:pPr>
      <w:r>
        <w:t>[40]</w:t>
      </w:r>
      <w:r>
        <w:tab/>
        <w:t xml:space="preserve">K. He, G. </w:t>
      </w:r>
      <w:proofErr w:type="spellStart"/>
      <w:r>
        <w:t>Gkioxari</w:t>
      </w:r>
      <w:proofErr w:type="spellEnd"/>
      <w:r>
        <w:t xml:space="preserve">, P. </w:t>
      </w:r>
      <w:proofErr w:type="spellStart"/>
      <w:r>
        <w:t>Dollár</w:t>
      </w:r>
      <w:proofErr w:type="spellEnd"/>
      <w:r>
        <w:t xml:space="preserve">, and R. </w:t>
      </w:r>
      <w:proofErr w:type="spellStart"/>
      <w:r>
        <w:t>Girshick</w:t>
      </w:r>
      <w:proofErr w:type="spellEnd"/>
      <w:r>
        <w:t xml:space="preserve">, “Mask R-CNN,” </w:t>
      </w:r>
      <w:r>
        <w:rPr>
          <w:i/>
          <w:iCs/>
        </w:rPr>
        <w:t>ArXiv170306870 Cs</w:t>
      </w:r>
      <w:r>
        <w:t>, Jan. 2018, Accessed: Dec. 27, 2021. [Online]. Available: http://arxiv.org/abs/1703.06870</w:t>
      </w:r>
    </w:p>
    <w:p w14:paraId="0D579BE0" w14:textId="77777777" w:rsidR="00D94567" w:rsidRDefault="00D94567" w:rsidP="00D94567">
      <w:pPr>
        <w:pStyle w:val="af1"/>
      </w:pPr>
      <w:r>
        <w:t>[41]</w:t>
      </w:r>
      <w:r>
        <w:tab/>
        <w:t>A. Garcia-Garcia, S. Orts-</w:t>
      </w:r>
      <w:proofErr w:type="spellStart"/>
      <w:r>
        <w:t>Escolano</w:t>
      </w:r>
      <w:proofErr w:type="spellEnd"/>
      <w:r>
        <w:t xml:space="preserve">, S. </w:t>
      </w:r>
      <w:proofErr w:type="spellStart"/>
      <w:r>
        <w:t>Oprea</w:t>
      </w:r>
      <w:proofErr w:type="spellEnd"/>
      <w:r>
        <w:t xml:space="preserve">, V. </w:t>
      </w:r>
      <w:proofErr w:type="spellStart"/>
      <w:r>
        <w:t>Villena</w:t>
      </w:r>
      <w:proofErr w:type="spellEnd"/>
      <w:r>
        <w:t xml:space="preserve">-Martinez, and J. Garcia-Rodriguez, “A Review on Deep Learning Techniques Applied to Semantic Segmentation,” </w:t>
      </w:r>
      <w:r>
        <w:rPr>
          <w:i/>
          <w:iCs/>
        </w:rPr>
        <w:t>ArXiv170406857 Cs</w:t>
      </w:r>
      <w:r>
        <w:t>, Apr. 2017, Accessed: Dec. 27, 2021. [Online]. Available: http://arxiv.org/abs/1704.06857</w:t>
      </w:r>
    </w:p>
    <w:p w14:paraId="75038C81" w14:textId="77777777" w:rsidR="00D94567" w:rsidRDefault="00D94567" w:rsidP="00D94567">
      <w:pPr>
        <w:pStyle w:val="af1"/>
      </w:pPr>
      <w:r>
        <w:t>[42]</w:t>
      </w:r>
      <w:r>
        <w:tab/>
        <w:t xml:space="preserve">C. Yu </w:t>
      </w:r>
      <w:r>
        <w:rPr>
          <w:i/>
          <w:iCs/>
        </w:rPr>
        <w:t>et al.</w:t>
      </w:r>
      <w:r>
        <w:t xml:space="preserve">, “DS-SLAM: A Semantic Visual SLAM towards Dynamic Environments,” in </w:t>
      </w:r>
      <w:r>
        <w:rPr>
          <w:i/>
          <w:iCs/>
        </w:rPr>
        <w:t>2018 IEEE/RSJ International Conference on Intelligent Robots and Systems (IROS)</w:t>
      </w:r>
      <w:r>
        <w:t xml:space="preserve">, Madrid, Oct. 2018, pp. 1168–1174. </w:t>
      </w:r>
      <w:proofErr w:type="spellStart"/>
      <w:r>
        <w:t>doi</w:t>
      </w:r>
      <w:proofErr w:type="spellEnd"/>
      <w:r>
        <w:t>: 10.1109/IROS.2018.8593691.</w:t>
      </w:r>
    </w:p>
    <w:p w14:paraId="2432308B" w14:textId="77777777" w:rsidR="00D94567" w:rsidRDefault="00D94567" w:rsidP="00D94567">
      <w:pPr>
        <w:pStyle w:val="af1"/>
      </w:pPr>
      <w:r>
        <w:t>[43]</w:t>
      </w:r>
      <w:r>
        <w:tab/>
        <w:t>I. Campos, “DOT: Dynamic Object Tracking for Visual SLAM,” Jul. 2020.</w:t>
      </w:r>
    </w:p>
    <w:p w14:paraId="347D0BC1" w14:textId="77777777" w:rsidR="00D94567" w:rsidRDefault="00D94567" w:rsidP="00D94567">
      <w:pPr>
        <w:pStyle w:val="af1"/>
      </w:pPr>
      <w:r>
        <w:t>[44]</w:t>
      </w:r>
      <w:r>
        <w:tab/>
        <w:t>R. Newcombe, D. Fox, and S. Seitz, “</w:t>
      </w:r>
      <w:proofErr w:type="spellStart"/>
      <w:r>
        <w:t>DynamicFusion</w:t>
      </w:r>
      <w:proofErr w:type="spellEnd"/>
      <w:r>
        <w:t xml:space="preserve">: Reconstruction and tracking of non-rigid scenes in real-time,” Jun. 2015, pp. 343–352. </w:t>
      </w:r>
      <w:proofErr w:type="spellStart"/>
      <w:r>
        <w:t>doi</w:t>
      </w:r>
      <w:proofErr w:type="spellEnd"/>
      <w:r>
        <w:t>: 10.1109/CVPR.2015.7298631.</w:t>
      </w:r>
    </w:p>
    <w:p w14:paraId="3C38BAFD" w14:textId="77777777" w:rsidR="00D94567" w:rsidRDefault="00D94567" w:rsidP="00D94567">
      <w:pPr>
        <w:pStyle w:val="af1"/>
      </w:pPr>
      <w:r>
        <w:t>[45]</w:t>
      </w:r>
      <w:r>
        <w:tab/>
        <w:t xml:space="preserve">M. </w:t>
      </w:r>
      <w:proofErr w:type="spellStart"/>
      <w:r>
        <w:t>Innmann</w:t>
      </w:r>
      <w:proofErr w:type="spellEnd"/>
      <w:r>
        <w:t xml:space="preserve">, M. </w:t>
      </w:r>
      <w:proofErr w:type="spellStart"/>
      <w:r>
        <w:t>Zollhöfer</w:t>
      </w:r>
      <w:proofErr w:type="spellEnd"/>
      <w:r>
        <w:t xml:space="preserve">, M. </w:t>
      </w:r>
      <w:proofErr w:type="spellStart"/>
      <w:r>
        <w:t>Nießner</w:t>
      </w:r>
      <w:proofErr w:type="spellEnd"/>
      <w:r>
        <w:t xml:space="preserve">, C. </w:t>
      </w:r>
      <w:proofErr w:type="spellStart"/>
      <w:r>
        <w:t>Theobalt</w:t>
      </w:r>
      <w:proofErr w:type="spellEnd"/>
      <w:r>
        <w:t xml:space="preserve">, and M. </w:t>
      </w:r>
      <w:proofErr w:type="spellStart"/>
      <w:r>
        <w:t>Stamminger</w:t>
      </w:r>
      <w:proofErr w:type="spellEnd"/>
      <w:r>
        <w:t>, “</w:t>
      </w:r>
      <w:proofErr w:type="spellStart"/>
      <w:r>
        <w:t>VolumeDeform</w:t>
      </w:r>
      <w:proofErr w:type="spellEnd"/>
      <w:r>
        <w:t xml:space="preserve">: Real-Time Volumetric Non-rigid Reconstruction,” in </w:t>
      </w:r>
      <w:r>
        <w:rPr>
          <w:i/>
          <w:iCs/>
        </w:rPr>
        <w:t>Computer Vision – ECCV 2016</w:t>
      </w:r>
      <w:r>
        <w:t xml:space="preserve">, vol. 9912, B. </w:t>
      </w:r>
      <w:proofErr w:type="spellStart"/>
      <w:r>
        <w:t>Leibe</w:t>
      </w:r>
      <w:proofErr w:type="spellEnd"/>
      <w:r>
        <w:t xml:space="preserve">, J. </w:t>
      </w:r>
      <w:proofErr w:type="spellStart"/>
      <w:r>
        <w:t>Matas</w:t>
      </w:r>
      <w:proofErr w:type="spellEnd"/>
      <w:r>
        <w:t xml:space="preserve">, N. </w:t>
      </w:r>
      <w:proofErr w:type="spellStart"/>
      <w:r>
        <w:t>Sebe</w:t>
      </w:r>
      <w:proofErr w:type="spellEnd"/>
      <w:r>
        <w:t xml:space="preserve">, and M. Welling, Eds. Cham: Springer International Publishing, 2016, pp. 362–379. </w:t>
      </w:r>
      <w:proofErr w:type="spellStart"/>
      <w:r>
        <w:t>doi</w:t>
      </w:r>
      <w:proofErr w:type="spellEnd"/>
      <w:r>
        <w:t>: 10.1007/978-3-319-46484-8_22.</w:t>
      </w:r>
    </w:p>
    <w:p w14:paraId="676A4783" w14:textId="77777777" w:rsidR="00D94567" w:rsidRDefault="00D94567" w:rsidP="00D94567">
      <w:pPr>
        <w:pStyle w:val="af1"/>
      </w:pPr>
      <w:r>
        <w:t>[46]</w:t>
      </w:r>
      <w:r>
        <w:tab/>
        <w:t xml:space="preserve">J. </w:t>
      </w:r>
      <w:proofErr w:type="spellStart"/>
      <w:r>
        <w:t>Lamarca</w:t>
      </w:r>
      <w:proofErr w:type="spellEnd"/>
      <w:r>
        <w:t>, S. Parashar, A. Bartoli, and J. M. M. Montiel, “</w:t>
      </w:r>
      <w:proofErr w:type="spellStart"/>
      <w:r>
        <w:t>DefSLAM</w:t>
      </w:r>
      <w:proofErr w:type="spellEnd"/>
      <w:r>
        <w:t xml:space="preserve">: Tracking and Mapping of Deforming Scenes From Monocular Sequences,” </w:t>
      </w:r>
      <w:r>
        <w:rPr>
          <w:i/>
          <w:iCs/>
        </w:rPr>
        <w:t>IEEE Trans. Robot.</w:t>
      </w:r>
      <w:r>
        <w:t xml:space="preserve">, vol. 37, no. 1, pp. 291–303, Feb. 2021, </w:t>
      </w:r>
      <w:proofErr w:type="spellStart"/>
      <w:r>
        <w:t>doi</w:t>
      </w:r>
      <w:proofErr w:type="spellEnd"/>
      <w:r>
        <w:t>: 10.1109/TRO.2020.3020739.</w:t>
      </w:r>
    </w:p>
    <w:p w14:paraId="734650FE" w14:textId="77777777" w:rsidR="00D94567" w:rsidRDefault="00D94567" w:rsidP="00D94567">
      <w:pPr>
        <w:pStyle w:val="af1"/>
      </w:pPr>
      <w:r>
        <w:t>[47]</w:t>
      </w:r>
      <w:r>
        <w:tab/>
        <w:t xml:space="preserve">R. Scona, M. </w:t>
      </w:r>
      <w:proofErr w:type="spellStart"/>
      <w:r>
        <w:t>Jaimez</w:t>
      </w:r>
      <w:proofErr w:type="spellEnd"/>
      <w:r>
        <w:t xml:space="preserve">, Y. R. </w:t>
      </w:r>
      <w:proofErr w:type="spellStart"/>
      <w:r>
        <w:t>Petillot</w:t>
      </w:r>
      <w:proofErr w:type="spellEnd"/>
      <w:r>
        <w:t xml:space="preserve">, M. Fallon, and D. </w:t>
      </w:r>
      <w:proofErr w:type="spellStart"/>
      <w:r>
        <w:t>Cremers</w:t>
      </w:r>
      <w:proofErr w:type="spellEnd"/>
      <w:r>
        <w:t>, “</w:t>
      </w:r>
      <w:proofErr w:type="spellStart"/>
      <w:r>
        <w:t>StaticFusion</w:t>
      </w:r>
      <w:proofErr w:type="spellEnd"/>
      <w:r>
        <w:t xml:space="preserve">: Background Reconstruction for Dense RGB-D SLAM in Dynamic Environments,” in </w:t>
      </w:r>
      <w:r>
        <w:rPr>
          <w:i/>
          <w:iCs/>
        </w:rPr>
        <w:t>2018 IEEE International Conference on Robotics and Automation (ICRA)</w:t>
      </w:r>
      <w:r>
        <w:t xml:space="preserve">, Brisbane, QLD, May 2018, pp. 3849–3856. </w:t>
      </w:r>
      <w:proofErr w:type="spellStart"/>
      <w:r>
        <w:t>doi</w:t>
      </w:r>
      <w:proofErr w:type="spellEnd"/>
      <w:r>
        <w:t>: 10.1109/ICRA.2018.8460681.</w:t>
      </w:r>
    </w:p>
    <w:p w14:paraId="6B9E0965" w14:textId="77777777" w:rsidR="00D94567" w:rsidRDefault="00D94567" w:rsidP="00D94567">
      <w:pPr>
        <w:pStyle w:val="af1"/>
      </w:pPr>
      <w:r>
        <w:t>[48]</w:t>
      </w:r>
      <w:r>
        <w:tab/>
        <w:t xml:space="preserve">B. Xu, W. Li, D. </w:t>
      </w:r>
      <w:proofErr w:type="spellStart"/>
      <w:r>
        <w:t>Tzoumanikas</w:t>
      </w:r>
      <w:proofErr w:type="spellEnd"/>
      <w:r>
        <w:t xml:space="preserve">, M. </w:t>
      </w:r>
      <w:proofErr w:type="spellStart"/>
      <w:r>
        <w:t>Bloesch</w:t>
      </w:r>
      <w:proofErr w:type="spellEnd"/>
      <w:r>
        <w:t xml:space="preserve">, A. Davison, and S. </w:t>
      </w:r>
      <w:proofErr w:type="spellStart"/>
      <w:r>
        <w:t>Leutenegger</w:t>
      </w:r>
      <w:proofErr w:type="spellEnd"/>
      <w:r>
        <w:t xml:space="preserve">, “MID-Fusion: Octree-based Object-Level Multi-Instance Dynamic SLAM,” in </w:t>
      </w:r>
      <w:r>
        <w:rPr>
          <w:i/>
          <w:iCs/>
        </w:rPr>
        <w:t>2019 International Conference on Robotics and Automation (ICRA)</w:t>
      </w:r>
      <w:r>
        <w:t xml:space="preserve">, Montreal, QC, Canada, May 2019, pp. 5231–5237. </w:t>
      </w:r>
      <w:proofErr w:type="spellStart"/>
      <w:r>
        <w:t>doi</w:t>
      </w:r>
      <w:proofErr w:type="spellEnd"/>
      <w:r>
        <w:t>: 10.1109/ICRA.2019.8794371.</w:t>
      </w:r>
    </w:p>
    <w:p w14:paraId="28DB61E7" w14:textId="77777777" w:rsidR="00D94567" w:rsidRDefault="00D94567" w:rsidP="00D94567">
      <w:pPr>
        <w:pStyle w:val="af1"/>
      </w:pPr>
      <w:r>
        <w:t>[49]</w:t>
      </w:r>
      <w:r>
        <w:tab/>
        <w:t xml:space="preserve">M. </w:t>
      </w:r>
      <w:proofErr w:type="spellStart"/>
      <w:r>
        <w:t>Rünz</w:t>
      </w:r>
      <w:proofErr w:type="spellEnd"/>
      <w:r>
        <w:t xml:space="preserve">, M. Buffier, and L. </w:t>
      </w:r>
      <w:proofErr w:type="spellStart"/>
      <w:r>
        <w:t>Agapito</w:t>
      </w:r>
      <w:proofErr w:type="spellEnd"/>
      <w:r>
        <w:t>, “</w:t>
      </w:r>
      <w:proofErr w:type="spellStart"/>
      <w:r>
        <w:t>MaskFusion</w:t>
      </w:r>
      <w:proofErr w:type="spellEnd"/>
      <w:r>
        <w:t xml:space="preserve">: Real-Time Recognition, Tracking and Reconstruction of Multiple Moving Objects,” Oct. 2018, pp. 10–20. </w:t>
      </w:r>
      <w:proofErr w:type="spellStart"/>
      <w:r>
        <w:t>doi</w:t>
      </w:r>
      <w:proofErr w:type="spellEnd"/>
      <w:r>
        <w:t>: 10.1109/ISMAR.2018.00024.</w:t>
      </w:r>
    </w:p>
    <w:p w14:paraId="0347984A" w14:textId="77777777" w:rsidR="00D94567" w:rsidRDefault="00D94567" w:rsidP="00D94567">
      <w:pPr>
        <w:pStyle w:val="af1"/>
      </w:pPr>
      <w:r>
        <w:t>[50]</w:t>
      </w:r>
      <w:r>
        <w:tab/>
        <w:t>J. Huang, S. Yang, T.-J. Mu, and S.-M. Hu, “</w:t>
      </w:r>
      <w:proofErr w:type="spellStart"/>
      <w:r>
        <w:t>ClusterVO</w:t>
      </w:r>
      <w:proofErr w:type="spellEnd"/>
      <w:r>
        <w:t xml:space="preserve">: Clustering Moving Instances and Estimating Visual Odometry for Self and Surroundings,” in </w:t>
      </w:r>
      <w:r>
        <w:rPr>
          <w:i/>
          <w:iCs/>
        </w:rPr>
        <w:t>2020 IEEE/CVF Conference on Computer Vision and Pattern Recognition (CVPR)</w:t>
      </w:r>
      <w:r>
        <w:t xml:space="preserve">, Seattle, WA, USA, Jun. 2020, pp. 2165–2174. </w:t>
      </w:r>
      <w:proofErr w:type="spellStart"/>
      <w:r>
        <w:t>doi</w:t>
      </w:r>
      <w:proofErr w:type="spellEnd"/>
      <w:r>
        <w:t>: 10.1109/CVPR42600.2020.00224.</w:t>
      </w:r>
    </w:p>
    <w:p w14:paraId="6CA9F94A" w14:textId="77777777" w:rsidR="00D94567" w:rsidRDefault="00D94567" w:rsidP="00D94567">
      <w:pPr>
        <w:pStyle w:val="af1"/>
      </w:pPr>
      <w:r>
        <w:t>[51]</w:t>
      </w:r>
      <w:r>
        <w:tab/>
        <w:t xml:space="preserve">A. M. Andrew, “Multiple View Geometry in Computer Vision20012Richard Hartley, Andrew Zisserman. </w:t>
      </w:r>
      <w:r>
        <w:rPr>
          <w:i/>
          <w:iCs/>
        </w:rPr>
        <w:t>Multiple View Geometry in Computer Vision</w:t>
      </w:r>
      <w:r>
        <w:t xml:space="preserve"> . Cambridge: Cambridge University Press 2000. xvi + 607 pp., ISBN: 0‐521‐62304‐9 hardback, £60.00,” </w:t>
      </w:r>
      <w:proofErr w:type="spellStart"/>
      <w:r>
        <w:rPr>
          <w:i/>
          <w:iCs/>
        </w:rPr>
        <w:t>Kybernetes</w:t>
      </w:r>
      <w:proofErr w:type="spellEnd"/>
      <w:r>
        <w:t xml:space="preserve">, vol. 30, no. 9/10, pp. 1333–1341, Dec. 2001, </w:t>
      </w:r>
      <w:proofErr w:type="spellStart"/>
      <w:r>
        <w:t>doi</w:t>
      </w:r>
      <w:proofErr w:type="spellEnd"/>
      <w:r>
        <w:t>: 10.1108/k.2001.30.9_10.1333.2.</w:t>
      </w:r>
    </w:p>
    <w:p w14:paraId="4FCD84BE" w14:textId="77777777" w:rsidR="00D94567" w:rsidRDefault="00D94567" w:rsidP="00D94567">
      <w:pPr>
        <w:pStyle w:val="af1"/>
      </w:pPr>
      <w:r>
        <w:t>[52]</w:t>
      </w:r>
      <w:r>
        <w:tab/>
        <w:t xml:space="preserve">J. Engel, V. </w:t>
      </w:r>
      <w:proofErr w:type="spellStart"/>
      <w:r>
        <w:t>Koltun</w:t>
      </w:r>
      <w:proofErr w:type="spellEnd"/>
      <w:r>
        <w:t xml:space="preserve">, and D. </w:t>
      </w:r>
      <w:proofErr w:type="spellStart"/>
      <w:r>
        <w:t>Cremers</w:t>
      </w:r>
      <w:proofErr w:type="spellEnd"/>
      <w:r>
        <w:t xml:space="preserve">, “Direct Sparse Odometry,” </w:t>
      </w:r>
      <w:r>
        <w:rPr>
          <w:i/>
          <w:iCs/>
        </w:rPr>
        <w:t xml:space="preserve">IEEE Trans. Pattern Anal. Mach. </w:t>
      </w:r>
      <w:proofErr w:type="spellStart"/>
      <w:r>
        <w:rPr>
          <w:i/>
          <w:iCs/>
        </w:rPr>
        <w:t>Intell</w:t>
      </w:r>
      <w:proofErr w:type="spellEnd"/>
      <w:r>
        <w:rPr>
          <w:i/>
          <w:iCs/>
        </w:rPr>
        <w:t>.</w:t>
      </w:r>
      <w:r>
        <w:t xml:space="preserve">, vol. 40, no. 3, pp. 611–625, Mar. 2018, </w:t>
      </w:r>
      <w:proofErr w:type="spellStart"/>
      <w:r>
        <w:t>doi</w:t>
      </w:r>
      <w:proofErr w:type="spellEnd"/>
      <w:r>
        <w:t>: 10.1109/TPAMI.2017.2658577.</w:t>
      </w:r>
    </w:p>
    <w:p w14:paraId="1A6A5D58" w14:textId="77777777" w:rsidR="00D94567" w:rsidRDefault="00D94567" w:rsidP="00D94567">
      <w:pPr>
        <w:pStyle w:val="af1"/>
      </w:pPr>
      <w:r>
        <w:t>[53]</w:t>
      </w:r>
      <w:r>
        <w:tab/>
        <w:t xml:space="preserve">A. Geiger, P. Lenz, C. Stiller, and R. Urtasun, “Vision meets robotics: The KITTI dataset,” </w:t>
      </w:r>
      <w:r>
        <w:rPr>
          <w:i/>
          <w:iCs/>
        </w:rPr>
        <w:t>Int. J. Robot. Res.</w:t>
      </w:r>
      <w:r>
        <w:t xml:space="preserve">, vol. 32, no. 11, pp. 1231–1237, 2013, </w:t>
      </w:r>
      <w:proofErr w:type="spellStart"/>
      <w:r>
        <w:t>doi</w:t>
      </w:r>
      <w:proofErr w:type="spellEnd"/>
      <w:r>
        <w:t>: 10.1177/0278364913491297.</w:t>
      </w:r>
    </w:p>
    <w:p w14:paraId="7D8BB728" w14:textId="77777777" w:rsidR="00D94567" w:rsidRDefault="00D94567" w:rsidP="00D94567">
      <w:pPr>
        <w:pStyle w:val="af1"/>
      </w:pPr>
      <w:r>
        <w:t>[54]</w:t>
      </w:r>
      <w:r>
        <w:tab/>
        <w:t xml:space="preserve">Y. Zhou, G. Gallego, and S. Shen, </w:t>
      </w:r>
      <w:r>
        <w:rPr>
          <w:i/>
          <w:iCs/>
        </w:rPr>
        <w:t>Event-based Stereo Visual Odometry</w:t>
      </w:r>
      <w:r>
        <w:t>. 2020.</w:t>
      </w:r>
    </w:p>
    <w:p w14:paraId="73FE7097" w14:textId="77777777" w:rsidR="00D94567" w:rsidRDefault="00D94567" w:rsidP="00D94567">
      <w:pPr>
        <w:pStyle w:val="af1"/>
      </w:pPr>
      <w:r>
        <w:t>[55]</w:t>
      </w:r>
      <w:r>
        <w:tab/>
        <w:t xml:space="preserve">X. </w:t>
      </w:r>
      <w:proofErr w:type="spellStart"/>
      <w:r>
        <w:t>Lagorce</w:t>
      </w:r>
      <w:proofErr w:type="spellEnd"/>
      <w:r>
        <w:t xml:space="preserve">, C. Meyer, S.-H. </w:t>
      </w:r>
      <w:proofErr w:type="spellStart"/>
      <w:r>
        <w:t>Ieng</w:t>
      </w:r>
      <w:proofErr w:type="spellEnd"/>
      <w:r>
        <w:t xml:space="preserve">, D. </w:t>
      </w:r>
      <w:proofErr w:type="spellStart"/>
      <w:r>
        <w:t>Filliat</w:t>
      </w:r>
      <w:proofErr w:type="spellEnd"/>
      <w:r>
        <w:t xml:space="preserve">, and R. </w:t>
      </w:r>
      <w:proofErr w:type="spellStart"/>
      <w:r>
        <w:t>Benosman</w:t>
      </w:r>
      <w:proofErr w:type="spellEnd"/>
      <w:r>
        <w:t xml:space="preserve">, “Asynchronous Event-Based </w:t>
      </w:r>
      <w:proofErr w:type="spellStart"/>
      <w:r>
        <w:t>Multikernel</w:t>
      </w:r>
      <w:proofErr w:type="spellEnd"/>
      <w:r>
        <w:t xml:space="preserve"> Algorithm for High-Speed Visual Features Tracking,” </w:t>
      </w:r>
      <w:r>
        <w:rPr>
          <w:i/>
          <w:iCs/>
        </w:rPr>
        <w:t xml:space="preserve">IEEE Trans. Neural </w:t>
      </w:r>
      <w:proofErr w:type="spellStart"/>
      <w:r>
        <w:rPr>
          <w:i/>
          <w:iCs/>
        </w:rPr>
        <w:t>Netw</w:t>
      </w:r>
      <w:proofErr w:type="spellEnd"/>
      <w:r>
        <w:rPr>
          <w:i/>
          <w:iCs/>
        </w:rPr>
        <w:t>. Learn. Syst.</w:t>
      </w:r>
      <w:r>
        <w:t xml:space="preserve">, vol. 26, no. 8, pp. 1710–1720, Aug. 2015, </w:t>
      </w:r>
      <w:proofErr w:type="spellStart"/>
      <w:r>
        <w:t>doi</w:t>
      </w:r>
      <w:proofErr w:type="spellEnd"/>
      <w:r>
        <w:t>: 10.1109/TNNLS.2014.2352401.</w:t>
      </w:r>
    </w:p>
    <w:p w14:paraId="033242D3" w14:textId="77777777" w:rsidR="00D94567" w:rsidRDefault="00D94567" w:rsidP="00D94567">
      <w:pPr>
        <w:pStyle w:val="af1"/>
      </w:pPr>
      <w:r>
        <w:t>[56]</w:t>
      </w:r>
      <w:r>
        <w:tab/>
        <w:t xml:space="preserve">A. Z. Zhu, N. </w:t>
      </w:r>
      <w:proofErr w:type="spellStart"/>
      <w:r>
        <w:t>Atanasov</w:t>
      </w:r>
      <w:proofErr w:type="spellEnd"/>
      <w:r>
        <w:t xml:space="preserve">, and K. </w:t>
      </w:r>
      <w:proofErr w:type="spellStart"/>
      <w:r>
        <w:t>Daniilidis</w:t>
      </w:r>
      <w:proofErr w:type="spellEnd"/>
      <w:r>
        <w:t xml:space="preserve">, “Event-based feature tracking with probabilistic data association,” in </w:t>
      </w:r>
      <w:r>
        <w:rPr>
          <w:i/>
          <w:iCs/>
        </w:rPr>
        <w:t>2017 IEEE International Conference on Robotics and Automation (ICRA)</w:t>
      </w:r>
      <w:r>
        <w:t xml:space="preserve">, Singapore, Singapore, May 2017, pp. 4465–4470. </w:t>
      </w:r>
      <w:proofErr w:type="spellStart"/>
      <w:r>
        <w:t>doi</w:t>
      </w:r>
      <w:proofErr w:type="spellEnd"/>
      <w:r>
        <w:t>: 10.1109/ICRA.2017.7989517.</w:t>
      </w:r>
    </w:p>
    <w:p w14:paraId="3A3A56C5" w14:textId="77777777" w:rsidR="00D94567" w:rsidRDefault="00D94567" w:rsidP="00D94567">
      <w:pPr>
        <w:pStyle w:val="af1"/>
      </w:pPr>
      <w:r>
        <w:t>[57]</w:t>
      </w:r>
      <w:r>
        <w:tab/>
        <w:t xml:space="preserve">D. Gehrig, H. </w:t>
      </w:r>
      <w:proofErr w:type="spellStart"/>
      <w:r>
        <w:t>Rebecq</w:t>
      </w:r>
      <w:proofErr w:type="spellEnd"/>
      <w:r>
        <w:t xml:space="preserve">, G. Gallego, and D. </w:t>
      </w:r>
      <w:proofErr w:type="spellStart"/>
      <w:r>
        <w:t>Scaramuzza</w:t>
      </w:r>
      <w:proofErr w:type="spellEnd"/>
      <w:r>
        <w:t xml:space="preserve">, “EKLT: Asynchronous Photometric Feature Tracking Using Events and Frames,” </w:t>
      </w:r>
      <w:r>
        <w:rPr>
          <w:i/>
          <w:iCs/>
        </w:rPr>
        <w:t xml:space="preserve">Int. J. </w:t>
      </w:r>
      <w:proofErr w:type="spellStart"/>
      <w:r>
        <w:rPr>
          <w:i/>
          <w:iCs/>
        </w:rPr>
        <w:t>Comput</w:t>
      </w:r>
      <w:proofErr w:type="spellEnd"/>
      <w:r>
        <w:rPr>
          <w:i/>
          <w:iCs/>
        </w:rPr>
        <w:t>. Vis.</w:t>
      </w:r>
      <w:r>
        <w:t xml:space="preserve">, vol. 128, no. 3, pp. 601–618, Mar. 2020, </w:t>
      </w:r>
      <w:proofErr w:type="spellStart"/>
      <w:r>
        <w:t>doi</w:t>
      </w:r>
      <w:proofErr w:type="spellEnd"/>
      <w:r>
        <w:t>: 10.1007/s11263-019-01209-w.</w:t>
      </w:r>
    </w:p>
    <w:p w14:paraId="6B1F8D4C" w14:textId="77777777" w:rsidR="00D94567" w:rsidRDefault="00D94567" w:rsidP="00D94567">
      <w:pPr>
        <w:pStyle w:val="af1"/>
      </w:pPr>
      <w:r>
        <w:t>[58]</w:t>
      </w:r>
      <w:r>
        <w:tab/>
        <w:t xml:space="preserve">E. </w:t>
      </w:r>
      <w:proofErr w:type="spellStart"/>
      <w:r>
        <w:t>Mueggler</w:t>
      </w:r>
      <w:proofErr w:type="spellEnd"/>
      <w:r>
        <w:t xml:space="preserve">, G. Gallego, and D. </w:t>
      </w:r>
      <w:proofErr w:type="spellStart"/>
      <w:r>
        <w:t>Scaramuzza</w:t>
      </w:r>
      <w:proofErr w:type="spellEnd"/>
      <w:r>
        <w:t xml:space="preserve">, “Continuous-Time Trajectory Estimation for Event-based Vision Sensors,” presented at the Robotics: Science and Systems 2015, Jul. 2015. </w:t>
      </w:r>
      <w:proofErr w:type="spellStart"/>
      <w:r>
        <w:t>doi</w:t>
      </w:r>
      <w:proofErr w:type="spellEnd"/>
      <w:r>
        <w:t>: 10.15607/RSS.2015.XI.036.</w:t>
      </w:r>
    </w:p>
    <w:p w14:paraId="347C8343" w14:textId="77777777" w:rsidR="00D94567" w:rsidRDefault="00D94567" w:rsidP="00D94567">
      <w:pPr>
        <w:pStyle w:val="af1"/>
      </w:pPr>
      <w:r>
        <w:t>[59]</w:t>
      </w:r>
      <w:r>
        <w:tab/>
        <w:t xml:space="preserve">S. </w:t>
      </w:r>
      <w:proofErr w:type="spellStart"/>
      <w:r>
        <w:t>Bryner</w:t>
      </w:r>
      <w:proofErr w:type="spellEnd"/>
      <w:r>
        <w:t xml:space="preserve">, G. Gallego, H. </w:t>
      </w:r>
      <w:proofErr w:type="spellStart"/>
      <w:r>
        <w:t>Rebecq</w:t>
      </w:r>
      <w:proofErr w:type="spellEnd"/>
      <w:r>
        <w:t xml:space="preserve">, and D. </w:t>
      </w:r>
      <w:proofErr w:type="spellStart"/>
      <w:r>
        <w:t>Scaramuzza</w:t>
      </w:r>
      <w:proofErr w:type="spellEnd"/>
      <w:r>
        <w:t xml:space="preserve">, “Event-based, Direct Camera Tracking from a Photometric 3D Map using Nonlinear Optimization,” in </w:t>
      </w:r>
      <w:r>
        <w:rPr>
          <w:i/>
          <w:iCs/>
        </w:rPr>
        <w:t>2019 International Conference on Robotics and Automation (ICRA)</w:t>
      </w:r>
      <w:r>
        <w:t xml:space="preserve">, Montreal, QC, Canada, May 2019, pp. 325–331. </w:t>
      </w:r>
      <w:proofErr w:type="spellStart"/>
      <w:r>
        <w:t>doi</w:t>
      </w:r>
      <w:proofErr w:type="spellEnd"/>
      <w:r>
        <w:t>: 10.1109/ICRA.2019.8794255.</w:t>
      </w:r>
    </w:p>
    <w:p w14:paraId="27C4757C" w14:textId="77777777" w:rsidR="00D94567" w:rsidRDefault="00D94567" w:rsidP="00D94567">
      <w:pPr>
        <w:pStyle w:val="af1"/>
      </w:pPr>
      <w:r>
        <w:t>[60]</w:t>
      </w:r>
      <w:r>
        <w:tab/>
        <w:t xml:space="preserve">G. Gallego and D. </w:t>
      </w:r>
      <w:proofErr w:type="spellStart"/>
      <w:r>
        <w:t>Scaramuzza</w:t>
      </w:r>
      <w:proofErr w:type="spellEnd"/>
      <w:r>
        <w:t xml:space="preserve">, “Accurate Angular Velocity Estimation With an Event Camera,” </w:t>
      </w:r>
      <w:r>
        <w:rPr>
          <w:i/>
          <w:iCs/>
        </w:rPr>
        <w:t xml:space="preserve">IEEE Robot. </w:t>
      </w:r>
      <w:proofErr w:type="spellStart"/>
      <w:r>
        <w:rPr>
          <w:i/>
          <w:iCs/>
        </w:rPr>
        <w:t>Autom</w:t>
      </w:r>
      <w:proofErr w:type="spellEnd"/>
      <w:r>
        <w:rPr>
          <w:i/>
          <w:iCs/>
        </w:rPr>
        <w:t>. Lett.</w:t>
      </w:r>
      <w:r>
        <w:t xml:space="preserve">, vol. 2, no. 2, pp. 632–639, Apr. 2017, </w:t>
      </w:r>
      <w:proofErr w:type="spellStart"/>
      <w:r>
        <w:t>doi</w:t>
      </w:r>
      <w:proofErr w:type="spellEnd"/>
      <w:r>
        <w:t>: 10.1109/LRA.2016.2647639.</w:t>
      </w:r>
    </w:p>
    <w:p w14:paraId="36DBEF36" w14:textId="77777777" w:rsidR="00D94567" w:rsidRDefault="00D94567" w:rsidP="00D94567">
      <w:pPr>
        <w:pStyle w:val="af1"/>
      </w:pPr>
      <w:r>
        <w:t>[61]</w:t>
      </w:r>
      <w:r>
        <w:tab/>
        <w:t xml:space="preserve">J. </w:t>
      </w:r>
      <w:proofErr w:type="spellStart"/>
      <w:r>
        <w:t>Conradt</w:t>
      </w:r>
      <w:proofErr w:type="spellEnd"/>
      <w:r>
        <w:t xml:space="preserve">, M. Cook, R. Berner, P. Lichtsteiner, R. J. Douglas, and T. Delbruck, “A pencil balancing robot using a pair of AER dynamic vision sensors,” in </w:t>
      </w:r>
      <w:r>
        <w:rPr>
          <w:i/>
          <w:iCs/>
        </w:rPr>
        <w:t>2009 IEEE International Symposium on Circuits and Systems</w:t>
      </w:r>
      <w:r>
        <w:t xml:space="preserve">, Taipei, Taiwan, May 2009, pp. 781–784. </w:t>
      </w:r>
      <w:proofErr w:type="spellStart"/>
      <w:r>
        <w:t>doi</w:t>
      </w:r>
      <w:proofErr w:type="spellEnd"/>
      <w:r>
        <w:t>: 10.1109/ISCAS.2009.5117867.</w:t>
      </w:r>
    </w:p>
    <w:p w14:paraId="2E74CA4D" w14:textId="77777777" w:rsidR="00D94567" w:rsidRDefault="00D94567" w:rsidP="00D94567">
      <w:pPr>
        <w:pStyle w:val="af1"/>
      </w:pPr>
      <w:r>
        <w:t>[62]</w:t>
      </w:r>
      <w:r>
        <w:tab/>
        <w:t xml:space="preserve">T. Delbruck and M. Lang, “Robotic goalie with 3 </w:t>
      </w:r>
      <w:proofErr w:type="spellStart"/>
      <w:r>
        <w:t>ms</w:t>
      </w:r>
      <w:proofErr w:type="spellEnd"/>
      <w:r>
        <w:t xml:space="preserve"> reaction time at 4% CPU load using event-based dynamic vision sensor,” </w:t>
      </w:r>
      <w:r>
        <w:rPr>
          <w:i/>
          <w:iCs/>
        </w:rPr>
        <w:t xml:space="preserve">Front. </w:t>
      </w:r>
      <w:proofErr w:type="spellStart"/>
      <w:r>
        <w:rPr>
          <w:i/>
          <w:iCs/>
        </w:rPr>
        <w:t>Neurosci</w:t>
      </w:r>
      <w:proofErr w:type="spellEnd"/>
      <w:r>
        <w:rPr>
          <w:i/>
          <w:iCs/>
        </w:rPr>
        <w:t>.</w:t>
      </w:r>
      <w:r>
        <w:t xml:space="preserve">, vol. 7, 2013, </w:t>
      </w:r>
      <w:proofErr w:type="spellStart"/>
      <w:r>
        <w:t>doi</w:t>
      </w:r>
      <w:proofErr w:type="spellEnd"/>
      <w:r>
        <w:t>: 10.3389/fnins.2013.00223.</w:t>
      </w:r>
    </w:p>
    <w:p w14:paraId="5181C416" w14:textId="77777777" w:rsidR="00D94567" w:rsidRDefault="00D94567" w:rsidP="00D94567">
      <w:pPr>
        <w:pStyle w:val="af1"/>
      </w:pPr>
      <w:r>
        <w:t>[63]</w:t>
      </w:r>
      <w:r>
        <w:tab/>
        <w:t xml:space="preserve">D. </w:t>
      </w:r>
      <w:proofErr w:type="spellStart"/>
      <w:r>
        <w:t>Falanga</w:t>
      </w:r>
      <w:proofErr w:type="spellEnd"/>
      <w:r>
        <w:t xml:space="preserve">, K. Kleber, and D. </w:t>
      </w:r>
      <w:proofErr w:type="spellStart"/>
      <w:r>
        <w:t>Scaramuzza</w:t>
      </w:r>
      <w:proofErr w:type="spellEnd"/>
      <w:r>
        <w:t xml:space="preserve">, “Dynamic obstacle avoidance for quadrotors with event cameras,” </w:t>
      </w:r>
      <w:r>
        <w:rPr>
          <w:i/>
          <w:iCs/>
        </w:rPr>
        <w:t>Sci. Robot.</w:t>
      </w:r>
      <w:r>
        <w:t xml:space="preserve">, vol. 5, no. 40, p. eaaz9712, Mar. 2020, </w:t>
      </w:r>
      <w:proofErr w:type="spellStart"/>
      <w:r>
        <w:t>doi</w:t>
      </w:r>
      <w:proofErr w:type="spellEnd"/>
      <w:r>
        <w:t>: 10.1126/scirobotics.aaz9712.</w:t>
      </w:r>
    </w:p>
    <w:p w14:paraId="7A4C7135" w14:textId="77777777" w:rsidR="00D94567" w:rsidRDefault="00D94567" w:rsidP="00D94567">
      <w:pPr>
        <w:pStyle w:val="af1"/>
      </w:pPr>
      <w:r>
        <w:t>[64]</w:t>
      </w:r>
      <w:r>
        <w:tab/>
        <w:t xml:space="preserve">H. Kim, S. </w:t>
      </w:r>
      <w:proofErr w:type="spellStart"/>
      <w:r>
        <w:t>Leutenegger</w:t>
      </w:r>
      <w:proofErr w:type="spellEnd"/>
      <w:r>
        <w:t xml:space="preserve">, and A. J. Davison, “Real-Time 3D Reconstruction and 6-DoF Tracking with an Event Camera,” in </w:t>
      </w:r>
      <w:r>
        <w:rPr>
          <w:i/>
          <w:iCs/>
        </w:rPr>
        <w:t>Computer Vision – ECCV 2016</w:t>
      </w:r>
      <w:r>
        <w:t xml:space="preserve">, vol. 9910, B. </w:t>
      </w:r>
      <w:proofErr w:type="spellStart"/>
      <w:r>
        <w:t>Leibe</w:t>
      </w:r>
      <w:proofErr w:type="spellEnd"/>
      <w:r>
        <w:t xml:space="preserve">, J. </w:t>
      </w:r>
      <w:proofErr w:type="spellStart"/>
      <w:r>
        <w:t>Matas</w:t>
      </w:r>
      <w:proofErr w:type="spellEnd"/>
      <w:r>
        <w:t xml:space="preserve">, N. </w:t>
      </w:r>
      <w:proofErr w:type="spellStart"/>
      <w:r>
        <w:t>Sebe</w:t>
      </w:r>
      <w:proofErr w:type="spellEnd"/>
      <w:r>
        <w:t xml:space="preserve">, and M. Welling, Eds. Cham: Springer International Publishing, 2016, pp. 349–364. </w:t>
      </w:r>
      <w:proofErr w:type="spellStart"/>
      <w:r>
        <w:t>doi</w:t>
      </w:r>
      <w:proofErr w:type="spellEnd"/>
      <w:r>
        <w:t>: 10.1007/978-3-319-46466-4_21.</w:t>
      </w:r>
    </w:p>
    <w:p w14:paraId="619FE9B3" w14:textId="77777777" w:rsidR="00D94567" w:rsidRDefault="00D94567" w:rsidP="00D94567">
      <w:pPr>
        <w:pStyle w:val="af1"/>
      </w:pPr>
      <w:r>
        <w:t>[65]</w:t>
      </w:r>
      <w:r>
        <w:tab/>
        <w:t xml:space="preserve">H. </w:t>
      </w:r>
      <w:proofErr w:type="spellStart"/>
      <w:r>
        <w:t>Rebecq</w:t>
      </w:r>
      <w:proofErr w:type="spellEnd"/>
      <w:r>
        <w:t xml:space="preserve">, T. </w:t>
      </w:r>
      <w:proofErr w:type="spellStart"/>
      <w:r>
        <w:t>Horstschaefer</w:t>
      </w:r>
      <w:proofErr w:type="spellEnd"/>
      <w:r>
        <w:t xml:space="preserve">, G. Gallego, and D. </w:t>
      </w:r>
      <w:proofErr w:type="spellStart"/>
      <w:r>
        <w:t>Scaramuzza</w:t>
      </w:r>
      <w:proofErr w:type="spellEnd"/>
      <w:r>
        <w:t xml:space="preserve">, “EVO: A Geometric Approach to Event-Based 6-DOF Parallel Tracking and Mapping in Real Time,” </w:t>
      </w:r>
      <w:r>
        <w:rPr>
          <w:i/>
          <w:iCs/>
        </w:rPr>
        <w:t xml:space="preserve">IEEE Robot. </w:t>
      </w:r>
      <w:proofErr w:type="spellStart"/>
      <w:r>
        <w:rPr>
          <w:i/>
          <w:iCs/>
        </w:rPr>
        <w:t>Autom</w:t>
      </w:r>
      <w:proofErr w:type="spellEnd"/>
      <w:r>
        <w:rPr>
          <w:i/>
          <w:iCs/>
        </w:rPr>
        <w:t>. Lett.</w:t>
      </w:r>
      <w:r>
        <w:t xml:space="preserve">, vol. 2, no. 2, pp. 593–600, Apr. 2017, </w:t>
      </w:r>
      <w:proofErr w:type="spellStart"/>
      <w:r>
        <w:t>doi</w:t>
      </w:r>
      <w:proofErr w:type="spellEnd"/>
      <w:r>
        <w:t>: 10.1109/LRA.2016.2645143.</w:t>
      </w:r>
    </w:p>
    <w:p w14:paraId="4ED56426" w14:textId="77777777" w:rsidR="00D94567" w:rsidRDefault="00D94567" w:rsidP="00D94567">
      <w:pPr>
        <w:pStyle w:val="af1"/>
      </w:pPr>
      <w:r>
        <w:t>[66]</w:t>
      </w:r>
      <w:r>
        <w:tab/>
        <w:t xml:space="preserve">A. R. Vidal, H. </w:t>
      </w:r>
      <w:proofErr w:type="spellStart"/>
      <w:r>
        <w:t>Rebecq</w:t>
      </w:r>
      <w:proofErr w:type="spellEnd"/>
      <w:r>
        <w:t xml:space="preserve">, T. </w:t>
      </w:r>
      <w:proofErr w:type="spellStart"/>
      <w:r>
        <w:t>Horstschaefer</w:t>
      </w:r>
      <w:proofErr w:type="spellEnd"/>
      <w:r>
        <w:t xml:space="preserve">, and D. </w:t>
      </w:r>
      <w:proofErr w:type="spellStart"/>
      <w:r>
        <w:t>Scaramuzza</w:t>
      </w:r>
      <w:proofErr w:type="spellEnd"/>
      <w:r>
        <w:t xml:space="preserve">, “Ultimate SLAM? Combining Events, Images, and IMU for Robust Visual SLAM in HDR and High-Speed Scenarios,” </w:t>
      </w:r>
      <w:r>
        <w:rPr>
          <w:i/>
          <w:iCs/>
        </w:rPr>
        <w:t xml:space="preserve">IEEE Robot. </w:t>
      </w:r>
      <w:proofErr w:type="spellStart"/>
      <w:r>
        <w:rPr>
          <w:i/>
          <w:iCs/>
        </w:rPr>
        <w:t>Autom</w:t>
      </w:r>
      <w:proofErr w:type="spellEnd"/>
      <w:r>
        <w:rPr>
          <w:i/>
          <w:iCs/>
        </w:rPr>
        <w:t>. Lett.</w:t>
      </w:r>
      <w:r>
        <w:t xml:space="preserve">, vol. 3, no. 2, pp. 994–1001, Apr. 2018, </w:t>
      </w:r>
      <w:proofErr w:type="spellStart"/>
      <w:r>
        <w:t>doi</w:t>
      </w:r>
      <w:proofErr w:type="spellEnd"/>
      <w:r>
        <w:t>: 10.1109/LRA.2018.2793357.</w:t>
      </w:r>
    </w:p>
    <w:p w14:paraId="6B6FE3C3" w14:textId="77777777" w:rsidR="00D94567" w:rsidRDefault="00D94567" w:rsidP="00D94567">
      <w:pPr>
        <w:pStyle w:val="af1"/>
      </w:pPr>
      <w:r>
        <w:t>[67]</w:t>
      </w:r>
      <w:r>
        <w:tab/>
        <w:t xml:space="preserve">G. Gallego </w:t>
      </w:r>
      <w:r>
        <w:rPr>
          <w:i/>
          <w:iCs/>
        </w:rPr>
        <w:t>et al.</w:t>
      </w:r>
      <w:r>
        <w:t xml:space="preserve">, “Event-based Vision: A Survey,” </w:t>
      </w:r>
      <w:r>
        <w:rPr>
          <w:i/>
          <w:iCs/>
        </w:rPr>
        <w:t xml:space="preserve">IEEE Trans. Pattern Anal. Mach. </w:t>
      </w:r>
      <w:proofErr w:type="spellStart"/>
      <w:r>
        <w:rPr>
          <w:i/>
          <w:iCs/>
        </w:rPr>
        <w:t>Intell</w:t>
      </w:r>
      <w:proofErr w:type="spellEnd"/>
      <w:r>
        <w:rPr>
          <w:i/>
          <w:iCs/>
        </w:rPr>
        <w:t>.</w:t>
      </w:r>
      <w:r>
        <w:t xml:space="preserve">, pp. 1–1, 2020, </w:t>
      </w:r>
      <w:proofErr w:type="spellStart"/>
      <w:r>
        <w:t>doi</w:t>
      </w:r>
      <w:proofErr w:type="spellEnd"/>
      <w:r>
        <w:t>: 10.1109/TPAMI.2020.3008413.</w:t>
      </w:r>
    </w:p>
    <w:p w14:paraId="3E81A780" w14:textId="77777777" w:rsidR="00D94567" w:rsidRDefault="00D94567" w:rsidP="00D94567">
      <w:pPr>
        <w:pStyle w:val="af1"/>
      </w:pPr>
      <w:r>
        <w:t>[68]</w:t>
      </w:r>
      <w:r>
        <w:tab/>
        <w:t xml:space="preserve">D. </w:t>
      </w:r>
      <w:proofErr w:type="spellStart"/>
      <w:r>
        <w:t>Weikersdorfer</w:t>
      </w:r>
      <w:proofErr w:type="spellEnd"/>
      <w:r>
        <w:t xml:space="preserve">, D. B. Adrian, D. </w:t>
      </w:r>
      <w:proofErr w:type="spellStart"/>
      <w:r>
        <w:t>Cremers</w:t>
      </w:r>
      <w:proofErr w:type="spellEnd"/>
      <w:r>
        <w:t xml:space="preserve">, and J. </w:t>
      </w:r>
      <w:proofErr w:type="spellStart"/>
      <w:r>
        <w:t>Conradt</w:t>
      </w:r>
      <w:proofErr w:type="spellEnd"/>
      <w:r>
        <w:t xml:space="preserve">, “Event-based 3D SLAM with a depth-augmented dynamic vision sensor,” in </w:t>
      </w:r>
      <w:r>
        <w:rPr>
          <w:i/>
          <w:iCs/>
        </w:rPr>
        <w:t>2014 IEEE International Conference on Robotics and Automation (ICRA)</w:t>
      </w:r>
      <w:r>
        <w:t xml:space="preserve">, Hong Kong, China, May 2014, pp. 359–364. </w:t>
      </w:r>
      <w:proofErr w:type="spellStart"/>
      <w:r>
        <w:t>doi</w:t>
      </w:r>
      <w:proofErr w:type="spellEnd"/>
      <w:r>
        <w:t>: 10.1109/ICRA.2014.6906882.</w:t>
      </w:r>
    </w:p>
    <w:p w14:paraId="0F03B67D" w14:textId="77777777" w:rsidR="00D94567" w:rsidRDefault="00D94567" w:rsidP="00D94567">
      <w:pPr>
        <w:pStyle w:val="af1"/>
      </w:pPr>
      <w:r>
        <w:t>[69]</w:t>
      </w:r>
      <w:r>
        <w:tab/>
        <w:t xml:space="preserve">A. </w:t>
      </w:r>
      <w:proofErr w:type="spellStart"/>
      <w:r>
        <w:t>Censi</w:t>
      </w:r>
      <w:proofErr w:type="spellEnd"/>
      <w:r>
        <w:t xml:space="preserve"> and D. </w:t>
      </w:r>
      <w:proofErr w:type="spellStart"/>
      <w:r>
        <w:t>Scaramuzza</w:t>
      </w:r>
      <w:proofErr w:type="spellEnd"/>
      <w:r>
        <w:t xml:space="preserve">, “Low-latency event-based visual odometry,” in </w:t>
      </w:r>
      <w:r>
        <w:rPr>
          <w:i/>
          <w:iCs/>
        </w:rPr>
        <w:t>2014 IEEE International Conference on Robotics and Automation (ICRA)</w:t>
      </w:r>
      <w:r>
        <w:t xml:space="preserve">, Hong Kong, China, May 2014, pp. 703–710. </w:t>
      </w:r>
      <w:proofErr w:type="spellStart"/>
      <w:r>
        <w:t>doi</w:t>
      </w:r>
      <w:proofErr w:type="spellEnd"/>
      <w:r>
        <w:t>: 10.1109/ICRA.2014.6906931.</w:t>
      </w:r>
    </w:p>
    <w:p w14:paraId="1C7C9CD9" w14:textId="77777777" w:rsidR="00D94567" w:rsidRDefault="00D94567" w:rsidP="00D94567">
      <w:pPr>
        <w:pStyle w:val="af1"/>
      </w:pPr>
      <w:r>
        <w:t>[70]</w:t>
      </w:r>
      <w:r>
        <w:tab/>
        <w:t xml:space="preserve">B. </w:t>
      </w:r>
      <w:proofErr w:type="spellStart"/>
      <w:r>
        <w:t>Kueng</w:t>
      </w:r>
      <w:proofErr w:type="spellEnd"/>
      <w:r>
        <w:t xml:space="preserve">, E. </w:t>
      </w:r>
      <w:proofErr w:type="spellStart"/>
      <w:r>
        <w:t>Mueggler</w:t>
      </w:r>
      <w:proofErr w:type="spellEnd"/>
      <w:r>
        <w:t xml:space="preserve">, G. Gallego, and D. </w:t>
      </w:r>
      <w:proofErr w:type="spellStart"/>
      <w:r>
        <w:t>Scaramuzza</w:t>
      </w:r>
      <w:proofErr w:type="spellEnd"/>
      <w:r>
        <w:t xml:space="preserve">, “Low-latency visual odometry using event-based feature tracks,” in </w:t>
      </w:r>
      <w:r>
        <w:rPr>
          <w:i/>
          <w:iCs/>
        </w:rPr>
        <w:t>2016 IEEE/RSJ International Conference on Intelligent Robots and Systems (IROS)</w:t>
      </w:r>
      <w:r>
        <w:t xml:space="preserve">, Daejeon, South Korea, Oct. 2016, pp. 16–23. </w:t>
      </w:r>
      <w:proofErr w:type="spellStart"/>
      <w:r>
        <w:t>doi</w:t>
      </w:r>
      <w:proofErr w:type="spellEnd"/>
      <w:r>
        <w:t>: 10.1109/IROS.2016.7758089.</w:t>
      </w:r>
    </w:p>
    <w:p w14:paraId="7399F696" w14:textId="77777777" w:rsidR="00D94567" w:rsidRDefault="00D94567" w:rsidP="00D94567">
      <w:pPr>
        <w:pStyle w:val="af1"/>
      </w:pPr>
      <w:r>
        <w:t>[71]</w:t>
      </w:r>
      <w:r>
        <w:tab/>
        <w:t xml:space="preserve">J. </w:t>
      </w:r>
      <w:proofErr w:type="spellStart"/>
      <w:r>
        <w:t>Kogler</w:t>
      </w:r>
      <w:proofErr w:type="spellEnd"/>
      <w:r>
        <w:t xml:space="preserve">, M. </w:t>
      </w:r>
      <w:proofErr w:type="spellStart"/>
      <w:r>
        <w:t>Humenberger</w:t>
      </w:r>
      <w:proofErr w:type="spellEnd"/>
      <w:r>
        <w:t xml:space="preserve">, and C. </w:t>
      </w:r>
      <w:proofErr w:type="spellStart"/>
      <w:r>
        <w:t>Sulzbachner</w:t>
      </w:r>
      <w:proofErr w:type="spellEnd"/>
      <w:r>
        <w:t xml:space="preserve">, “Event-Based Stereo Matching Approaches for Frameless Address Event Stereo Data,” in </w:t>
      </w:r>
      <w:r>
        <w:rPr>
          <w:i/>
          <w:iCs/>
        </w:rPr>
        <w:t>Advances in Visual Computing</w:t>
      </w:r>
      <w:r>
        <w:t xml:space="preserve">, vol. 6938, G. </w:t>
      </w:r>
      <w:proofErr w:type="spellStart"/>
      <w:r>
        <w:t>Bebis</w:t>
      </w:r>
      <w:proofErr w:type="spellEnd"/>
      <w:r>
        <w:t xml:space="preserve">, R. Boyle, B. Parvin, D. </w:t>
      </w:r>
      <w:proofErr w:type="spellStart"/>
      <w:r>
        <w:t>Koracin</w:t>
      </w:r>
      <w:proofErr w:type="spellEnd"/>
      <w:r>
        <w:t xml:space="preserve">, S. Wang, K. </w:t>
      </w:r>
      <w:proofErr w:type="spellStart"/>
      <w:r>
        <w:t>Kyungnam</w:t>
      </w:r>
      <w:proofErr w:type="spellEnd"/>
      <w:r>
        <w:t xml:space="preserve">, B. Benes, K. Moreland, C. Borst, S. </w:t>
      </w:r>
      <w:proofErr w:type="spellStart"/>
      <w:r>
        <w:t>DiVerdi</w:t>
      </w:r>
      <w:proofErr w:type="spellEnd"/>
      <w:r>
        <w:t xml:space="preserve">, C. Yi-Jen, and J. Ming, Eds. Berlin, Heidelberg: Springer Berlin Heidelberg, 2011, pp. 674–685. </w:t>
      </w:r>
      <w:proofErr w:type="spellStart"/>
      <w:r>
        <w:t>doi</w:t>
      </w:r>
      <w:proofErr w:type="spellEnd"/>
      <w:r>
        <w:t>: 10.1007/978-3-642-24028-7_62.</w:t>
      </w:r>
    </w:p>
    <w:p w14:paraId="7495DCD0" w14:textId="77777777" w:rsidR="00D94567" w:rsidRDefault="00D94567" w:rsidP="00D94567">
      <w:pPr>
        <w:pStyle w:val="af1"/>
      </w:pPr>
      <w:r>
        <w:t>[72]</w:t>
      </w:r>
      <w:r>
        <w:tab/>
        <w:t xml:space="preserve">P. </w:t>
      </w:r>
      <w:proofErr w:type="spellStart"/>
      <w:r>
        <w:t>Rogister</w:t>
      </w:r>
      <w:proofErr w:type="spellEnd"/>
      <w:r>
        <w:t xml:space="preserve">, R. </w:t>
      </w:r>
      <w:proofErr w:type="spellStart"/>
      <w:r>
        <w:t>Benosman</w:t>
      </w:r>
      <w:proofErr w:type="spellEnd"/>
      <w:r>
        <w:t xml:space="preserve">, </w:t>
      </w:r>
      <w:proofErr w:type="spellStart"/>
      <w:r>
        <w:t>Sio</w:t>
      </w:r>
      <w:proofErr w:type="spellEnd"/>
      <w:r>
        <w:t xml:space="preserve">-Hoi </w:t>
      </w:r>
      <w:proofErr w:type="spellStart"/>
      <w:r>
        <w:t>Ieng</w:t>
      </w:r>
      <w:proofErr w:type="spellEnd"/>
      <w:r>
        <w:t xml:space="preserve">, P. Lichtsteiner, and T. Delbruck, “Asynchronous Event-Based Binocular Stereo Matching,” </w:t>
      </w:r>
      <w:r>
        <w:rPr>
          <w:i/>
          <w:iCs/>
        </w:rPr>
        <w:t xml:space="preserve">IEEE Trans. Neural </w:t>
      </w:r>
      <w:proofErr w:type="spellStart"/>
      <w:r>
        <w:rPr>
          <w:i/>
          <w:iCs/>
        </w:rPr>
        <w:t>Netw</w:t>
      </w:r>
      <w:proofErr w:type="spellEnd"/>
      <w:r>
        <w:rPr>
          <w:i/>
          <w:iCs/>
        </w:rPr>
        <w:t>. Learn. Syst.</w:t>
      </w:r>
      <w:r>
        <w:t xml:space="preserve">, vol. 23, no. 2, pp. 347–353, Feb. 2012, </w:t>
      </w:r>
      <w:proofErr w:type="spellStart"/>
      <w:r>
        <w:t>doi</w:t>
      </w:r>
      <w:proofErr w:type="spellEnd"/>
      <w:r>
        <w:t>: 10.1109/TNNLS.2011.2180025.</w:t>
      </w:r>
    </w:p>
    <w:p w14:paraId="34450F60" w14:textId="77777777" w:rsidR="00D94567" w:rsidRDefault="00D94567" w:rsidP="00D94567">
      <w:pPr>
        <w:pStyle w:val="af1"/>
      </w:pPr>
      <w:r>
        <w:t>[73]</w:t>
      </w:r>
      <w:r>
        <w:tab/>
        <w:t xml:space="preserve">S.-H. </w:t>
      </w:r>
      <w:proofErr w:type="spellStart"/>
      <w:r>
        <w:t>Ieng</w:t>
      </w:r>
      <w:proofErr w:type="spellEnd"/>
      <w:r>
        <w:t xml:space="preserve">, J. Carneiro, M. </w:t>
      </w:r>
      <w:proofErr w:type="spellStart"/>
      <w:r>
        <w:t>Osswald</w:t>
      </w:r>
      <w:proofErr w:type="spellEnd"/>
      <w:r>
        <w:t xml:space="preserve">, and R. </w:t>
      </w:r>
      <w:proofErr w:type="spellStart"/>
      <w:r>
        <w:t>Benosman</w:t>
      </w:r>
      <w:proofErr w:type="spellEnd"/>
      <w:r>
        <w:t xml:space="preserve">, “Neuromorphic Event-Based Generalized Time-Based Stereovision,” </w:t>
      </w:r>
      <w:r>
        <w:rPr>
          <w:i/>
          <w:iCs/>
        </w:rPr>
        <w:t xml:space="preserve">Front. </w:t>
      </w:r>
      <w:proofErr w:type="spellStart"/>
      <w:r>
        <w:rPr>
          <w:i/>
          <w:iCs/>
        </w:rPr>
        <w:t>Neurosci</w:t>
      </w:r>
      <w:proofErr w:type="spellEnd"/>
      <w:r>
        <w:rPr>
          <w:i/>
          <w:iCs/>
        </w:rPr>
        <w:t>.</w:t>
      </w:r>
      <w:r>
        <w:t xml:space="preserve">, vol. 12, p. 442, Jul. 2018, </w:t>
      </w:r>
      <w:proofErr w:type="spellStart"/>
      <w:r>
        <w:t>doi</w:t>
      </w:r>
      <w:proofErr w:type="spellEnd"/>
      <w:r>
        <w:t>: 10.3389/fnins.2018.00442.</w:t>
      </w:r>
    </w:p>
    <w:p w14:paraId="586B9A6F" w14:textId="77777777" w:rsidR="00D94567" w:rsidRDefault="00D94567" w:rsidP="00D94567">
      <w:pPr>
        <w:pStyle w:val="af1"/>
      </w:pPr>
      <w:r>
        <w:t>[74]</w:t>
      </w:r>
      <w:r>
        <w:tab/>
        <w:t xml:space="preserve">C. </w:t>
      </w:r>
      <w:proofErr w:type="spellStart"/>
      <w:r>
        <w:t>Posch</w:t>
      </w:r>
      <w:proofErr w:type="spellEnd"/>
      <w:r>
        <w:t xml:space="preserve">, D. </w:t>
      </w:r>
      <w:proofErr w:type="spellStart"/>
      <w:r>
        <w:t>Matolin</w:t>
      </w:r>
      <w:proofErr w:type="spellEnd"/>
      <w:r>
        <w:t xml:space="preserve">, and R. </w:t>
      </w:r>
      <w:proofErr w:type="spellStart"/>
      <w:r>
        <w:t>Wohlgenannt</w:t>
      </w:r>
      <w:proofErr w:type="spellEnd"/>
      <w:r>
        <w:t xml:space="preserve">, “A QVGA 143 dB Dynamic Range Frame-Free PWM Image Sensor With Lossless Pixel-Level Video Compression and Time-Domain CDS,” </w:t>
      </w:r>
      <w:r>
        <w:rPr>
          <w:i/>
          <w:iCs/>
        </w:rPr>
        <w:t>IEEE J. Solid-State Circuits</w:t>
      </w:r>
      <w:r>
        <w:t xml:space="preserve">, vol. 46, no. 1, pp. 259–275, Jan. 2011, </w:t>
      </w:r>
      <w:proofErr w:type="spellStart"/>
      <w:r>
        <w:t>doi</w:t>
      </w:r>
      <w:proofErr w:type="spellEnd"/>
      <w:r>
        <w:t>: 10.1109/JSSC.2010.2085952.</w:t>
      </w:r>
    </w:p>
    <w:p w14:paraId="331075E2" w14:textId="77777777" w:rsidR="00D94567" w:rsidRDefault="00D94567" w:rsidP="00D94567">
      <w:pPr>
        <w:pStyle w:val="af1"/>
      </w:pPr>
      <w:r>
        <w:t>[75]</w:t>
      </w:r>
      <w:r>
        <w:tab/>
        <w:t xml:space="preserve">E. </w:t>
      </w:r>
      <w:proofErr w:type="spellStart"/>
      <w:r>
        <w:t>Piatkowska</w:t>
      </w:r>
      <w:proofErr w:type="spellEnd"/>
      <w:r>
        <w:t xml:space="preserve">, A. N. </w:t>
      </w:r>
      <w:proofErr w:type="spellStart"/>
      <w:r>
        <w:t>Belbachir</w:t>
      </w:r>
      <w:proofErr w:type="spellEnd"/>
      <w:r>
        <w:t xml:space="preserve">, and M. </w:t>
      </w:r>
      <w:proofErr w:type="spellStart"/>
      <w:r>
        <w:t>Gelautz</w:t>
      </w:r>
      <w:proofErr w:type="spellEnd"/>
      <w:r>
        <w:t xml:space="preserve">, “Cooperative and asynchronous stereo vision for dynamic vision sensors,” </w:t>
      </w:r>
      <w:r>
        <w:rPr>
          <w:i/>
          <w:iCs/>
        </w:rPr>
        <w:t>Meas. Sci. Technol.</w:t>
      </w:r>
      <w:r>
        <w:t xml:space="preserve">, vol. 25, no. 5, p. 055108, May 2014, </w:t>
      </w:r>
      <w:proofErr w:type="spellStart"/>
      <w:r>
        <w:t>doi</w:t>
      </w:r>
      <w:proofErr w:type="spellEnd"/>
      <w:r>
        <w:t>: 10.1088/0957-0233/25/5/055108.</w:t>
      </w:r>
    </w:p>
    <w:p w14:paraId="1987259D" w14:textId="77777777" w:rsidR="00D94567" w:rsidRDefault="00D94567" w:rsidP="00D94567">
      <w:pPr>
        <w:pStyle w:val="af1"/>
      </w:pPr>
      <w:r>
        <w:t>[76]</w:t>
      </w:r>
      <w:r>
        <w:tab/>
        <w:t xml:space="preserve">M. </w:t>
      </w:r>
      <w:proofErr w:type="spellStart"/>
      <w:r>
        <w:t>Firouzi</w:t>
      </w:r>
      <w:proofErr w:type="spellEnd"/>
      <w:r>
        <w:t xml:space="preserve"> and J. </w:t>
      </w:r>
      <w:proofErr w:type="spellStart"/>
      <w:r>
        <w:t>Conradt</w:t>
      </w:r>
      <w:proofErr w:type="spellEnd"/>
      <w:r>
        <w:t xml:space="preserve">, “Asynchronous Event-based Cooperative Stereo Matching Using Neuromorphic Silicon Retinas,” </w:t>
      </w:r>
      <w:r>
        <w:rPr>
          <w:i/>
          <w:iCs/>
        </w:rPr>
        <w:t>Neural Process. Lett.</w:t>
      </w:r>
      <w:r>
        <w:t xml:space="preserve">, vol. 43, no. 2, pp. 311–326, Apr. 2016, </w:t>
      </w:r>
      <w:proofErr w:type="spellStart"/>
      <w:r>
        <w:t>doi</w:t>
      </w:r>
      <w:proofErr w:type="spellEnd"/>
      <w:r>
        <w:t>: 10.1007/s11063-015-9434-5.</w:t>
      </w:r>
    </w:p>
    <w:p w14:paraId="70BAA896" w14:textId="77777777" w:rsidR="00D94567" w:rsidRDefault="00D94567" w:rsidP="00D94567">
      <w:pPr>
        <w:pStyle w:val="af1"/>
      </w:pPr>
      <w:r>
        <w:t>[77]</w:t>
      </w:r>
      <w:r>
        <w:tab/>
        <w:t xml:space="preserve">M. </w:t>
      </w:r>
      <w:proofErr w:type="spellStart"/>
      <w:r>
        <w:t>Osswald</w:t>
      </w:r>
      <w:proofErr w:type="spellEnd"/>
      <w:r>
        <w:t xml:space="preserve">, S.-H. </w:t>
      </w:r>
      <w:proofErr w:type="spellStart"/>
      <w:r>
        <w:t>Ieng</w:t>
      </w:r>
      <w:proofErr w:type="spellEnd"/>
      <w:r>
        <w:t xml:space="preserve">, R. </w:t>
      </w:r>
      <w:proofErr w:type="spellStart"/>
      <w:r>
        <w:t>Benosman</w:t>
      </w:r>
      <w:proofErr w:type="spellEnd"/>
      <w:r>
        <w:t xml:space="preserve">, and G. </w:t>
      </w:r>
      <w:proofErr w:type="spellStart"/>
      <w:r>
        <w:t>Indiveri</w:t>
      </w:r>
      <w:proofErr w:type="spellEnd"/>
      <w:r>
        <w:t xml:space="preserve">, “A spiking neural network model of 3D perception for event-based neuromorphic stereo vision systems,” </w:t>
      </w:r>
      <w:r>
        <w:rPr>
          <w:i/>
          <w:iCs/>
        </w:rPr>
        <w:t>Sci. Rep.</w:t>
      </w:r>
      <w:r>
        <w:t xml:space="preserve">, vol. 7, no. 1, p. 40703, Feb. 2017, </w:t>
      </w:r>
      <w:proofErr w:type="spellStart"/>
      <w:r>
        <w:t>doi</w:t>
      </w:r>
      <w:proofErr w:type="spellEnd"/>
      <w:r>
        <w:t>: 10.1038/srep40703.</w:t>
      </w:r>
    </w:p>
    <w:p w14:paraId="43E2774E" w14:textId="77777777" w:rsidR="00D94567" w:rsidRDefault="00D94567" w:rsidP="00D94567">
      <w:pPr>
        <w:pStyle w:val="af1"/>
      </w:pPr>
      <w:r>
        <w:t>[78]</w:t>
      </w:r>
      <w:r>
        <w:tab/>
        <w:t xml:space="preserve">D. Marr and T. </w:t>
      </w:r>
      <w:proofErr w:type="spellStart"/>
      <w:r>
        <w:t>Poggio</w:t>
      </w:r>
      <w:proofErr w:type="spellEnd"/>
      <w:r>
        <w:t xml:space="preserve">, “Cooperative Computation of Stereo Disparity: A cooperative algorithm is derived for extracting disparity information from stereo image pairs.,” </w:t>
      </w:r>
      <w:r>
        <w:rPr>
          <w:i/>
          <w:iCs/>
        </w:rPr>
        <w:t>Science</w:t>
      </w:r>
      <w:r>
        <w:t xml:space="preserve">, vol. 194, no. 4262, pp. 283–287, Oct. 1976, </w:t>
      </w:r>
      <w:proofErr w:type="spellStart"/>
      <w:r>
        <w:t>doi</w:t>
      </w:r>
      <w:proofErr w:type="spellEnd"/>
      <w:r>
        <w:t>: 10.1126/science.968482.</w:t>
      </w:r>
    </w:p>
    <w:p w14:paraId="6207CC11" w14:textId="77777777" w:rsidR="00D94567" w:rsidRDefault="00D94567" w:rsidP="00D94567">
      <w:pPr>
        <w:pStyle w:val="af1"/>
      </w:pPr>
      <w:r>
        <w:t>[79]</w:t>
      </w:r>
      <w:r>
        <w:tab/>
        <w:t xml:space="preserve">L. Steffen, D. Reichard, J. Weinland, J. Kaiser, A. </w:t>
      </w:r>
      <w:proofErr w:type="spellStart"/>
      <w:r>
        <w:t>Roennau</w:t>
      </w:r>
      <w:proofErr w:type="spellEnd"/>
      <w:r>
        <w:t xml:space="preserve">, and R. </w:t>
      </w:r>
      <w:proofErr w:type="spellStart"/>
      <w:r>
        <w:t>Dillmann</w:t>
      </w:r>
      <w:proofErr w:type="spellEnd"/>
      <w:r>
        <w:t xml:space="preserve">, “Neuromorphic Stereo Vision: A Survey of Bio-Inspired Sensors and Algorithms,” </w:t>
      </w:r>
      <w:r>
        <w:rPr>
          <w:i/>
          <w:iCs/>
        </w:rPr>
        <w:t>Front. Neurorobotics</w:t>
      </w:r>
      <w:r>
        <w:t xml:space="preserve">, vol. 13, p. 28, May 2019, </w:t>
      </w:r>
      <w:proofErr w:type="spellStart"/>
      <w:r>
        <w:t>doi</w:t>
      </w:r>
      <w:proofErr w:type="spellEnd"/>
      <w:r>
        <w:t>: 10.3389/fnbot.2019.00028.</w:t>
      </w:r>
    </w:p>
    <w:p w14:paraId="602C951F" w14:textId="77777777" w:rsidR="00D94567" w:rsidRDefault="00D94567" w:rsidP="00D94567">
      <w:pPr>
        <w:pStyle w:val="af1"/>
      </w:pPr>
      <w:r>
        <w:t>[80]</w:t>
      </w:r>
      <w:r>
        <w:tab/>
        <w:t xml:space="preserve">H. </w:t>
      </w:r>
      <w:proofErr w:type="spellStart"/>
      <w:r>
        <w:t>Rebecq</w:t>
      </w:r>
      <w:proofErr w:type="spellEnd"/>
      <w:r>
        <w:t xml:space="preserve">, G. Gallego, E. </w:t>
      </w:r>
      <w:proofErr w:type="spellStart"/>
      <w:r>
        <w:t>Mueggler</w:t>
      </w:r>
      <w:proofErr w:type="spellEnd"/>
      <w:r>
        <w:t xml:space="preserve">, and D. </w:t>
      </w:r>
      <w:proofErr w:type="spellStart"/>
      <w:r>
        <w:t>Scaramuzza</w:t>
      </w:r>
      <w:proofErr w:type="spellEnd"/>
      <w:r>
        <w:t xml:space="preserve">, “EMVS: Event-Based Multi-View Stereo—3D Reconstruction with an Event Camera in Real-Time,” </w:t>
      </w:r>
      <w:r>
        <w:rPr>
          <w:i/>
          <w:iCs/>
        </w:rPr>
        <w:t xml:space="preserve">Int. J. </w:t>
      </w:r>
      <w:proofErr w:type="spellStart"/>
      <w:r>
        <w:rPr>
          <w:i/>
          <w:iCs/>
        </w:rPr>
        <w:t>Comput</w:t>
      </w:r>
      <w:proofErr w:type="spellEnd"/>
      <w:r>
        <w:rPr>
          <w:i/>
          <w:iCs/>
        </w:rPr>
        <w:t>. Vis.</w:t>
      </w:r>
      <w:r>
        <w:t xml:space="preserve">, vol. 126, no. 12, pp. 1394–1414, Dec. 2018, </w:t>
      </w:r>
      <w:proofErr w:type="spellStart"/>
      <w:r>
        <w:t>doi</w:t>
      </w:r>
      <w:proofErr w:type="spellEnd"/>
      <w:r>
        <w:t>: 10.1007/s11263-017-1050-6.</w:t>
      </w:r>
    </w:p>
    <w:p w14:paraId="2961A426" w14:textId="77777777" w:rsidR="00D94567" w:rsidRDefault="00D94567" w:rsidP="00D94567">
      <w:pPr>
        <w:pStyle w:val="af1"/>
      </w:pPr>
      <w:r>
        <w:t>[81]</w:t>
      </w:r>
      <w:r>
        <w:tab/>
        <w:t xml:space="preserve">C. </w:t>
      </w:r>
      <w:proofErr w:type="spellStart"/>
      <w:r>
        <w:t>Reinbacher</w:t>
      </w:r>
      <w:proofErr w:type="spellEnd"/>
      <w:r>
        <w:t>, G. Munda, and T. Pock, “Real-Time Panoramic Tracking for Event Cameras,” Mar. 2017.</w:t>
      </w:r>
    </w:p>
    <w:p w14:paraId="21E31023" w14:textId="77777777" w:rsidR="00D94567" w:rsidRDefault="00D94567" w:rsidP="00D94567">
      <w:pPr>
        <w:pStyle w:val="af1"/>
      </w:pPr>
      <w:r>
        <w:t>[82]</w:t>
      </w:r>
      <w:r>
        <w:tab/>
        <w:t xml:space="preserve">D. </w:t>
      </w:r>
      <w:proofErr w:type="spellStart"/>
      <w:r>
        <w:t>Weikersdorfer</w:t>
      </w:r>
      <w:proofErr w:type="spellEnd"/>
      <w:r>
        <w:t xml:space="preserve"> and J. </w:t>
      </w:r>
      <w:proofErr w:type="spellStart"/>
      <w:r>
        <w:t>Conradt</w:t>
      </w:r>
      <w:proofErr w:type="spellEnd"/>
      <w:r>
        <w:t xml:space="preserve">, “Event-based particle filtering for robot self-localization,” in </w:t>
      </w:r>
      <w:r>
        <w:rPr>
          <w:i/>
          <w:iCs/>
        </w:rPr>
        <w:t>2012 IEEE International Conference on Robotics and Biomimetics (ROBIO)</w:t>
      </w:r>
      <w:r>
        <w:t xml:space="preserve">, Guangzhou, China, Dec. 2012, pp. 866–870. </w:t>
      </w:r>
      <w:proofErr w:type="spellStart"/>
      <w:r>
        <w:t>doi</w:t>
      </w:r>
      <w:proofErr w:type="spellEnd"/>
      <w:r>
        <w:t>: 10.1109/ROBIO.2012.6491077.</w:t>
      </w:r>
    </w:p>
    <w:p w14:paraId="1EEEC963" w14:textId="77777777" w:rsidR="00D94567" w:rsidRDefault="00D94567" w:rsidP="00D94567">
      <w:pPr>
        <w:pStyle w:val="af1"/>
      </w:pPr>
      <w:r>
        <w:t>[83]</w:t>
      </w:r>
      <w:r>
        <w:tab/>
        <w:t xml:space="preserve">D. </w:t>
      </w:r>
      <w:proofErr w:type="spellStart"/>
      <w:r>
        <w:t>Weikersdorfer</w:t>
      </w:r>
      <w:proofErr w:type="spellEnd"/>
      <w:r>
        <w:t xml:space="preserve">, R. Hoffmann, and J. </w:t>
      </w:r>
      <w:proofErr w:type="spellStart"/>
      <w:r>
        <w:t>Conradt</w:t>
      </w:r>
      <w:proofErr w:type="spellEnd"/>
      <w:r>
        <w:t xml:space="preserve">, “Simultaneous Localization and Mapping for Event-Based Vision Systems,” in </w:t>
      </w:r>
      <w:r>
        <w:rPr>
          <w:i/>
          <w:iCs/>
        </w:rPr>
        <w:t>Computer Vision Systems</w:t>
      </w:r>
      <w:r>
        <w:t xml:space="preserve">, vol. 7963, M. Chen, B. </w:t>
      </w:r>
      <w:proofErr w:type="spellStart"/>
      <w:r>
        <w:t>Leibe</w:t>
      </w:r>
      <w:proofErr w:type="spellEnd"/>
      <w:r>
        <w:t xml:space="preserve">, and B. Neumann, Eds. Berlin, Heidelberg: Springer Berlin Heidelberg, 2013, pp. 133–142. </w:t>
      </w:r>
      <w:proofErr w:type="spellStart"/>
      <w:r>
        <w:t>doi</w:t>
      </w:r>
      <w:proofErr w:type="spellEnd"/>
      <w:r>
        <w:t>: 10.1007/978-3-642-39402-7_14.</w:t>
      </w:r>
    </w:p>
    <w:p w14:paraId="49B0970F" w14:textId="77777777" w:rsidR="00D94567" w:rsidRDefault="00D94567" w:rsidP="00D94567">
      <w:pPr>
        <w:pStyle w:val="af1"/>
      </w:pPr>
      <w:r>
        <w:t>[84]</w:t>
      </w:r>
      <w:r>
        <w:tab/>
        <w:t xml:space="preserve">E. </w:t>
      </w:r>
      <w:proofErr w:type="spellStart"/>
      <w:r>
        <w:t>Mueggler</w:t>
      </w:r>
      <w:proofErr w:type="spellEnd"/>
      <w:r>
        <w:t xml:space="preserve">, B. Huber, and D. </w:t>
      </w:r>
      <w:proofErr w:type="spellStart"/>
      <w:r>
        <w:t>Scaramuzza</w:t>
      </w:r>
      <w:proofErr w:type="spellEnd"/>
      <w:r>
        <w:t xml:space="preserve">, “Event-based, 6-DOF pose tracking for high-speed maneuvers,” in </w:t>
      </w:r>
      <w:r>
        <w:rPr>
          <w:i/>
          <w:iCs/>
        </w:rPr>
        <w:t>2014 IEEE/RSJ International Conference on Intelligent Robots and Systems</w:t>
      </w:r>
      <w:r>
        <w:t xml:space="preserve">, Chicago, IL, USA, Sep. 2014, pp. 2761–2768. </w:t>
      </w:r>
      <w:proofErr w:type="spellStart"/>
      <w:r>
        <w:t>doi</w:t>
      </w:r>
      <w:proofErr w:type="spellEnd"/>
      <w:r>
        <w:t>: 10.1109/IROS.2014.6942940.</w:t>
      </w:r>
    </w:p>
    <w:p w14:paraId="169FE7DA" w14:textId="77777777" w:rsidR="00D94567" w:rsidRDefault="00D94567" w:rsidP="00D94567">
      <w:pPr>
        <w:pStyle w:val="af1"/>
      </w:pPr>
      <w:r>
        <w:t>[85]</w:t>
      </w:r>
      <w:r>
        <w:tab/>
        <w:t xml:space="preserve">G. Gallego, J. E. A. Lund, E. </w:t>
      </w:r>
      <w:proofErr w:type="spellStart"/>
      <w:r>
        <w:t>Mueggler</w:t>
      </w:r>
      <w:proofErr w:type="spellEnd"/>
      <w:r>
        <w:t xml:space="preserve">, H. </w:t>
      </w:r>
      <w:proofErr w:type="spellStart"/>
      <w:r>
        <w:t>Rebecq</w:t>
      </w:r>
      <w:proofErr w:type="spellEnd"/>
      <w:r>
        <w:t xml:space="preserve">, T. Delbruck, and D. </w:t>
      </w:r>
      <w:proofErr w:type="spellStart"/>
      <w:r>
        <w:t>Scaramuzza</w:t>
      </w:r>
      <w:proofErr w:type="spellEnd"/>
      <w:r>
        <w:t xml:space="preserve">, “Event-Based, 6-DOF Camera Tracking from Photometric Depth Maps,” </w:t>
      </w:r>
      <w:r>
        <w:rPr>
          <w:i/>
          <w:iCs/>
        </w:rPr>
        <w:t xml:space="preserve">IEEE Trans. Pattern Anal. Mach. </w:t>
      </w:r>
      <w:proofErr w:type="spellStart"/>
      <w:r>
        <w:rPr>
          <w:i/>
          <w:iCs/>
        </w:rPr>
        <w:t>Intell</w:t>
      </w:r>
      <w:proofErr w:type="spellEnd"/>
      <w:r>
        <w:rPr>
          <w:i/>
          <w:iCs/>
        </w:rPr>
        <w:t>.</w:t>
      </w:r>
      <w:r>
        <w:t xml:space="preserve">, vol. 40, no. 10, pp. 2402–2412, Oct. 2018, </w:t>
      </w:r>
      <w:proofErr w:type="spellStart"/>
      <w:r>
        <w:t>doi</w:t>
      </w:r>
      <w:proofErr w:type="spellEnd"/>
      <w:r>
        <w:t>: 10.1109/TPAMI.2017.2769655.</w:t>
      </w:r>
    </w:p>
    <w:p w14:paraId="0F8E6207" w14:textId="77777777" w:rsidR="00D94567" w:rsidRDefault="00D94567" w:rsidP="00D94567">
      <w:pPr>
        <w:pStyle w:val="af1"/>
      </w:pPr>
      <w:r>
        <w:t>[86]</w:t>
      </w:r>
      <w:r>
        <w:tab/>
        <w:t xml:space="preserve">H. Kim, A. </w:t>
      </w:r>
      <w:proofErr w:type="spellStart"/>
      <w:r>
        <w:t>Handa</w:t>
      </w:r>
      <w:proofErr w:type="spellEnd"/>
      <w:r>
        <w:t xml:space="preserve">, R. </w:t>
      </w:r>
      <w:proofErr w:type="spellStart"/>
      <w:r>
        <w:t>Benosman</w:t>
      </w:r>
      <w:proofErr w:type="spellEnd"/>
      <w:r>
        <w:t xml:space="preserve">, S.-H. </w:t>
      </w:r>
      <w:proofErr w:type="spellStart"/>
      <w:r>
        <w:t>Ieng</w:t>
      </w:r>
      <w:proofErr w:type="spellEnd"/>
      <w:r>
        <w:t xml:space="preserve">, and A. Davison, “Simultaneous </w:t>
      </w:r>
      <w:proofErr w:type="spellStart"/>
      <w:r>
        <w:t>Mosaicing</w:t>
      </w:r>
      <w:proofErr w:type="spellEnd"/>
      <w:r>
        <w:t xml:space="preserve"> and Tracking with an Event Camera,” in </w:t>
      </w:r>
      <w:r>
        <w:rPr>
          <w:i/>
          <w:iCs/>
        </w:rPr>
        <w:t>Proceedings of the British Machine Vision Conference 2014</w:t>
      </w:r>
      <w:r>
        <w:t xml:space="preserve">, Nottingham, 2014, p. 26.1-26.12. </w:t>
      </w:r>
      <w:proofErr w:type="spellStart"/>
      <w:r>
        <w:t>doi</w:t>
      </w:r>
      <w:proofErr w:type="spellEnd"/>
      <w:r>
        <w:t>: 10.5244/C.28.26.</w:t>
      </w:r>
    </w:p>
    <w:p w14:paraId="64535320" w14:textId="77777777" w:rsidR="00D94567" w:rsidRDefault="00D94567" w:rsidP="00D94567">
      <w:pPr>
        <w:pStyle w:val="af1"/>
      </w:pPr>
      <w:r>
        <w:t>[87]</w:t>
      </w:r>
      <w:r>
        <w:tab/>
        <w:t xml:space="preserve">G. Gallego, M. Gehrig, and D. </w:t>
      </w:r>
      <w:proofErr w:type="spellStart"/>
      <w:r>
        <w:t>Scaramuzza</w:t>
      </w:r>
      <w:proofErr w:type="spellEnd"/>
      <w:r>
        <w:t xml:space="preserve">, “Focus Is All You Need: Loss Functions for Event-Based Vision,” in </w:t>
      </w:r>
      <w:r>
        <w:rPr>
          <w:i/>
          <w:iCs/>
        </w:rPr>
        <w:t>2019 IEEE/CVF Conference on Computer Vision and Pattern Recognition (CVPR)</w:t>
      </w:r>
      <w:r>
        <w:t xml:space="preserve">, Long Beach, CA, USA, Jun. 2019, pp. 12272–12281. </w:t>
      </w:r>
      <w:proofErr w:type="spellStart"/>
      <w:r>
        <w:t>doi</w:t>
      </w:r>
      <w:proofErr w:type="spellEnd"/>
      <w:r>
        <w:t>: 10.1109/CVPR.2019.01256.</w:t>
      </w:r>
    </w:p>
    <w:p w14:paraId="6BA8CF62" w14:textId="77777777" w:rsidR="00D94567" w:rsidRDefault="00D94567" w:rsidP="00D94567">
      <w:pPr>
        <w:pStyle w:val="af1"/>
      </w:pPr>
      <w:r>
        <w:t>[88]</w:t>
      </w:r>
      <w:r>
        <w:tab/>
        <w:t xml:space="preserve">Y. Zhou, G. Gallego, H. </w:t>
      </w:r>
      <w:proofErr w:type="spellStart"/>
      <w:r>
        <w:t>Rebecq</w:t>
      </w:r>
      <w:proofErr w:type="spellEnd"/>
      <w:r>
        <w:t xml:space="preserve">, L. </w:t>
      </w:r>
      <w:proofErr w:type="spellStart"/>
      <w:r>
        <w:t>Kneip</w:t>
      </w:r>
      <w:proofErr w:type="spellEnd"/>
      <w:r>
        <w:t xml:space="preserve">, H. Li, and D. </w:t>
      </w:r>
      <w:proofErr w:type="spellStart"/>
      <w:r>
        <w:t>Scaramuzza</w:t>
      </w:r>
      <w:proofErr w:type="spellEnd"/>
      <w:r>
        <w:t xml:space="preserve">, “Semi-dense 3D Reconstruction with a Stereo Event Camera,” in </w:t>
      </w:r>
      <w:r>
        <w:rPr>
          <w:i/>
          <w:iCs/>
        </w:rPr>
        <w:t>Computer Vision – ECCV 2018</w:t>
      </w:r>
      <w:r>
        <w:t xml:space="preserve">, vol. 11205, V. Ferrari, M. Hebert, C. </w:t>
      </w:r>
      <w:proofErr w:type="spellStart"/>
      <w:r>
        <w:t>Sminchisescu</w:t>
      </w:r>
      <w:proofErr w:type="spellEnd"/>
      <w:r>
        <w:t xml:space="preserve">, and Y. Weiss, Eds. Cham: Springer International Publishing, 2018, pp. 242–258. </w:t>
      </w:r>
      <w:proofErr w:type="spellStart"/>
      <w:r>
        <w:t>doi</w:t>
      </w:r>
      <w:proofErr w:type="spellEnd"/>
      <w:r>
        <w:t>: 10.1007/978-3-030-01246-5_15.</w:t>
      </w:r>
    </w:p>
    <w:p w14:paraId="4628DDDC" w14:textId="77777777" w:rsidR="00D94567" w:rsidRDefault="00D94567" w:rsidP="00D94567">
      <w:pPr>
        <w:pStyle w:val="af1"/>
      </w:pPr>
      <w:r>
        <w:t>[89]</w:t>
      </w:r>
      <w:r>
        <w:tab/>
        <w:t xml:space="preserve">M. Quigley </w:t>
      </w:r>
      <w:r>
        <w:rPr>
          <w:i/>
          <w:iCs/>
        </w:rPr>
        <w:t>et al.</w:t>
      </w:r>
      <w:r>
        <w:t xml:space="preserve">, “ROS: An open-source Robot Operating System,” </w:t>
      </w:r>
      <w:r>
        <w:rPr>
          <w:i/>
          <w:iCs/>
        </w:rPr>
        <w:t xml:space="preserve">ICRA Workshop Open Source </w:t>
      </w:r>
      <w:proofErr w:type="spellStart"/>
      <w:r>
        <w:rPr>
          <w:i/>
          <w:iCs/>
        </w:rPr>
        <w:t>Softw</w:t>
      </w:r>
      <w:proofErr w:type="spellEnd"/>
      <w:r>
        <w:rPr>
          <w:i/>
          <w:iCs/>
        </w:rPr>
        <w:t>.</w:t>
      </w:r>
      <w:r>
        <w:t>, vol. 3, pp. 1–6, Jan. 2009.</w:t>
      </w:r>
    </w:p>
    <w:p w14:paraId="28D4131F" w14:textId="77777777" w:rsidR="00D94567" w:rsidRDefault="00D94567" w:rsidP="00D94567">
      <w:pPr>
        <w:pStyle w:val="af1"/>
      </w:pPr>
      <w:r>
        <w:t>[90]</w:t>
      </w:r>
      <w:r>
        <w:tab/>
        <w:t xml:space="preserve">H. </w:t>
      </w:r>
      <w:proofErr w:type="spellStart"/>
      <w:r>
        <w:t>Hirschmüller</w:t>
      </w:r>
      <w:proofErr w:type="spellEnd"/>
      <w:r>
        <w:t xml:space="preserve">, “Stereo Processing by Semi-Global Matching and Mutual Information,” </w:t>
      </w:r>
      <w:r>
        <w:rPr>
          <w:i/>
          <w:iCs/>
        </w:rPr>
        <w:t xml:space="preserve">IEEE Trans. Pattern Anal. Mach. </w:t>
      </w:r>
      <w:proofErr w:type="spellStart"/>
      <w:r>
        <w:rPr>
          <w:i/>
          <w:iCs/>
        </w:rPr>
        <w:t>Intell</w:t>
      </w:r>
      <w:proofErr w:type="spellEnd"/>
      <w:r>
        <w:rPr>
          <w:i/>
          <w:iCs/>
        </w:rPr>
        <w:t>.</w:t>
      </w:r>
      <w:r>
        <w:t>, vol. 30, pp. 328–341, Feb. 2008.</w:t>
      </w:r>
    </w:p>
    <w:p w14:paraId="6AEE49B3" w14:textId="77777777" w:rsidR="00D94567" w:rsidRDefault="00D94567" w:rsidP="00D94567">
      <w:pPr>
        <w:pStyle w:val="af1"/>
      </w:pPr>
      <w:r>
        <w:t>[91]</w:t>
      </w:r>
      <w:r>
        <w:tab/>
        <w:t xml:space="preserve">S.-C. Liu and T. Delbruck, “Neuromorphic sensory systems,” </w:t>
      </w:r>
      <w:proofErr w:type="spellStart"/>
      <w:r>
        <w:rPr>
          <w:i/>
          <w:iCs/>
        </w:rPr>
        <w:t>Curr</w:t>
      </w:r>
      <w:proofErr w:type="spellEnd"/>
      <w:r>
        <w:rPr>
          <w:i/>
          <w:iCs/>
        </w:rPr>
        <w:t xml:space="preserve">. </w:t>
      </w:r>
      <w:proofErr w:type="spellStart"/>
      <w:r>
        <w:rPr>
          <w:i/>
          <w:iCs/>
        </w:rPr>
        <w:t>Opin</w:t>
      </w:r>
      <w:proofErr w:type="spellEnd"/>
      <w:r>
        <w:rPr>
          <w:i/>
          <w:iCs/>
        </w:rPr>
        <w:t xml:space="preserve">. </w:t>
      </w:r>
      <w:proofErr w:type="spellStart"/>
      <w:r>
        <w:rPr>
          <w:i/>
          <w:iCs/>
        </w:rPr>
        <w:t>Neurobiol</w:t>
      </w:r>
      <w:proofErr w:type="spellEnd"/>
      <w:r>
        <w:rPr>
          <w:i/>
          <w:iCs/>
        </w:rPr>
        <w:t>.</w:t>
      </w:r>
      <w:r>
        <w:t xml:space="preserve">, vol. 20, no. 3, pp. 288–295, Jun. 2010, </w:t>
      </w:r>
      <w:proofErr w:type="spellStart"/>
      <w:r>
        <w:t>doi</w:t>
      </w:r>
      <w:proofErr w:type="spellEnd"/>
      <w:r>
        <w:t>: 10.1016/j.conb.2010.03.007.</w:t>
      </w:r>
    </w:p>
    <w:p w14:paraId="528E5621" w14:textId="77777777" w:rsidR="00D94567" w:rsidRDefault="00D94567" w:rsidP="00D94567">
      <w:pPr>
        <w:pStyle w:val="af1"/>
      </w:pPr>
      <w:r>
        <w:t>[92]</w:t>
      </w:r>
      <w:r>
        <w:tab/>
        <w:t xml:space="preserve">T. Delbruck, “Frame-free dynamic digital vision,” </w:t>
      </w:r>
      <w:r>
        <w:rPr>
          <w:i/>
          <w:iCs/>
        </w:rPr>
        <w:t xml:space="preserve">Proc. Int. </w:t>
      </w:r>
      <w:proofErr w:type="spellStart"/>
      <w:r>
        <w:rPr>
          <w:i/>
          <w:iCs/>
        </w:rPr>
        <w:t>Symp</w:t>
      </w:r>
      <w:proofErr w:type="spellEnd"/>
      <w:r>
        <w:rPr>
          <w:i/>
          <w:iCs/>
        </w:rPr>
        <w:t>. Secure-Life Electron. Adv. Electron. Qual. Life Soc.</w:t>
      </w:r>
      <w:r>
        <w:t xml:space="preserve">, Mar. 2008, </w:t>
      </w:r>
      <w:proofErr w:type="spellStart"/>
      <w:r>
        <w:t>doi</w:t>
      </w:r>
      <w:proofErr w:type="spellEnd"/>
      <w:r>
        <w:t>: 10.5167/uzh-17620.</w:t>
      </w:r>
    </w:p>
    <w:p w14:paraId="398B24CD" w14:textId="77777777" w:rsidR="00D94567" w:rsidRDefault="00D94567" w:rsidP="00D94567">
      <w:pPr>
        <w:pStyle w:val="af1"/>
      </w:pPr>
      <w:r>
        <w:t>[93]</w:t>
      </w:r>
      <w:r>
        <w:tab/>
        <w:t xml:space="preserve">X. </w:t>
      </w:r>
      <w:proofErr w:type="spellStart"/>
      <w:r>
        <w:t>Lagorce</w:t>
      </w:r>
      <w:proofErr w:type="spellEnd"/>
      <w:r>
        <w:t xml:space="preserve">, G. Orchard, F. </w:t>
      </w:r>
      <w:proofErr w:type="spellStart"/>
      <w:r>
        <w:t>Galluppi</w:t>
      </w:r>
      <w:proofErr w:type="spellEnd"/>
      <w:r>
        <w:t xml:space="preserve">, B. E. Shi, and R. B. </w:t>
      </w:r>
      <w:proofErr w:type="spellStart"/>
      <w:r>
        <w:t>Benosman</w:t>
      </w:r>
      <w:proofErr w:type="spellEnd"/>
      <w:r>
        <w:t xml:space="preserve">, “HOTS: A Hierarchy of Event-Based Time-Surfaces for Pattern Recognition,” </w:t>
      </w:r>
      <w:r>
        <w:rPr>
          <w:i/>
          <w:iCs/>
        </w:rPr>
        <w:t xml:space="preserve">IEEE Trans. Pattern Anal. Mach. </w:t>
      </w:r>
      <w:proofErr w:type="spellStart"/>
      <w:r>
        <w:rPr>
          <w:i/>
          <w:iCs/>
        </w:rPr>
        <w:t>Intell</w:t>
      </w:r>
      <w:proofErr w:type="spellEnd"/>
      <w:r>
        <w:rPr>
          <w:i/>
          <w:iCs/>
        </w:rPr>
        <w:t>.</w:t>
      </w:r>
      <w:r>
        <w:t xml:space="preserve">, vol. 39, no. 7, pp. 1346–1359, Jul. 2017, </w:t>
      </w:r>
      <w:proofErr w:type="spellStart"/>
      <w:r>
        <w:t>doi</w:t>
      </w:r>
      <w:proofErr w:type="spellEnd"/>
      <w:r>
        <w:t>: 10.1109/TPAMI.2016.2574707.</w:t>
      </w:r>
    </w:p>
    <w:p w14:paraId="2A0FAD22" w14:textId="77777777" w:rsidR="00D94567" w:rsidRDefault="00D94567" w:rsidP="00D94567">
      <w:pPr>
        <w:pStyle w:val="af1"/>
      </w:pPr>
      <w:r>
        <w:t>[94]</w:t>
      </w:r>
      <w:r>
        <w:tab/>
        <w:t xml:space="preserve">D. Gehrig, A. </w:t>
      </w:r>
      <w:proofErr w:type="spellStart"/>
      <w:r>
        <w:t>Loquercio</w:t>
      </w:r>
      <w:proofErr w:type="spellEnd"/>
      <w:r>
        <w:t xml:space="preserve">, K. </w:t>
      </w:r>
      <w:proofErr w:type="spellStart"/>
      <w:r>
        <w:t>Derpanis</w:t>
      </w:r>
      <w:proofErr w:type="spellEnd"/>
      <w:r>
        <w:t xml:space="preserve">, and D. </w:t>
      </w:r>
      <w:proofErr w:type="spellStart"/>
      <w:r>
        <w:t>Scaramuzza</w:t>
      </w:r>
      <w:proofErr w:type="spellEnd"/>
      <w:r>
        <w:t xml:space="preserve">, “End-to-End Learning of Representations for Asynchronous Event-Based Data,” in </w:t>
      </w:r>
      <w:r>
        <w:rPr>
          <w:i/>
          <w:iCs/>
        </w:rPr>
        <w:t>2019 IEEE/CVF International Conference on Computer Vision (ICCV)</w:t>
      </w:r>
      <w:r>
        <w:t xml:space="preserve">, Seoul, Korea (South), Oct. 2019, pp. 5632–5642. </w:t>
      </w:r>
      <w:proofErr w:type="spellStart"/>
      <w:r>
        <w:t>doi</w:t>
      </w:r>
      <w:proofErr w:type="spellEnd"/>
      <w:r>
        <w:t>: 10.1109/ICCV.2019.00573.</w:t>
      </w:r>
    </w:p>
    <w:p w14:paraId="3671B0F7" w14:textId="77777777" w:rsidR="00D94567" w:rsidRDefault="00D94567" w:rsidP="00D94567">
      <w:pPr>
        <w:pStyle w:val="af1"/>
      </w:pPr>
      <w:r>
        <w:t>[95]</w:t>
      </w:r>
      <w:r>
        <w:tab/>
        <w:t xml:space="preserve">R. </w:t>
      </w:r>
      <w:proofErr w:type="spellStart"/>
      <w:r>
        <w:t>Benosman</w:t>
      </w:r>
      <w:proofErr w:type="spellEnd"/>
      <w:r>
        <w:t xml:space="preserve">, C. </w:t>
      </w:r>
      <w:proofErr w:type="spellStart"/>
      <w:r>
        <w:t>Clercq</w:t>
      </w:r>
      <w:proofErr w:type="spellEnd"/>
      <w:r>
        <w:t xml:space="preserve">, X. </w:t>
      </w:r>
      <w:proofErr w:type="spellStart"/>
      <w:r>
        <w:t>Lagorce</w:t>
      </w:r>
      <w:proofErr w:type="spellEnd"/>
      <w:r>
        <w:t xml:space="preserve">, </w:t>
      </w:r>
      <w:proofErr w:type="spellStart"/>
      <w:r>
        <w:t>Sio</w:t>
      </w:r>
      <w:proofErr w:type="spellEnd"/>
      <w:r>
        <w:t xml:space="preserve">-Hoi </w:t>
      </w:r>
      <w:proofErr w:type="spellStart"/>
      <w:r>
        <w:t>Ieng</w:t>
      </w:r>
      <w:proofErr w:type="spellEnd"/>
      <w:r>
        <w:t xml:space="preserve">, and C. </w:t>
      </w:r>
      <w:proofErr w:type="spellStart"/>
      <w:r>
        <w:t>Bartolozzi</w:t>
      </w:r>
      <w:proofErr w:type="spellEnd"/>
      <w:r>
        <w:t xml:space="preserve">, “Event-Based Visual Flow,” </w:t>
      </w:r>
      <w:r>
        <w:rPr>
          <w:i/>
          <w:iCs/>
        </w:rPr>
        <w:t xml:space="preserve">IEEE Trans. Neural </w:t>
      </w:r>
      <w:proofErr w:type="spellStart"/>
      <w:r>
        <w:rPr>
          <w:i/>
          <w:iCs/>
        </w:rPr>
        <w:t>Netw</w:t>
      </w:r>
      <w:proofErr w:type="spellEnd"/>
      <w:r>
        <w:rPr>
          <w:i/>
          <w:iCs/>
        </w:rPr>
        <w:t>. Learn. Syst.</w:t>
      </w:r>
      <w:r>
        <w:t xml:space="preserve">, vol. 25, no. 2, pp. 407–417, Feb. 2014, </w:t>
      </w:r>
      <w:proofErr w:type="spellStart"/>
      <w:r>
        <w:t>doi</w:t>
      </w:r>
      <w:proofErr w:type="spellEnd"/>
      <w:r>
        <w:t>: 10.1109/TNNLS.2013.2273537.</w:t>
      </w:r>
    </w:p>
    <w:p w14:paraId="429ED5BD" w14:textId="77777777" w:rsidR="00D94567" w:rsidRDefault="00D94567" w:rsidP="00D94567">
      <w:pPr>
        <w:pStyle w:val="af1"/>
      </w:pPr>
      <w:r>
        <w:t>[96]</w:t>
      </w:r>
      <w:r>
        <w:tab/>
        <w:t xml:space="preserve">X. Zhang, Y. </w:t>
      </w:r>
      <w:proofErr w:type="spellStart"/>
      <w:r>
        <w:t>Su</w:t>
      </w:r>
      <w:proofErr w:type="spellEnd"/>
      <w:r>
        <w:t>, and X. Zhu, “Loop Closure Detection for Visual SLAM Systems Using Convolutional Neural Network,” Sep. 2017.</w:t>
      </w:r>
    </w:p>
    <w:p w14:paraId="627A7D9D" w14:textId="77777777" w:rsidR="00D94567" w:rsidRDefault="00D94567" w:rsidP="00D94567">
      <w:pPr>
        <w:pStyle w:val="af1"/>
      </w:pPr>
      <w:r>
        <w:t>[97]</w:t>
      </w:r>
      <w:r>
        <w:tab/>
        <w:t xml:space="preserve">Y. Zhou, H. Li, and L. </w:t>
      </w:r>
      <w:proofErr w:type="spellStart"/>
      <w:r>
        <w:t>Kneip</w:t>
      </w:r>
      <w:proofErr w:type="spellEnd"/>
      <w:r>
        <w:t xml:space="preserve">, “Canny-VO: Visual Odometry With RGB-D Cameras Based on Geometric 3-D–2-D Edge Alignment,” </w:t>
      </w:r>
      <w:r>
        <w:rPr>
          <w:i/>
          <w:iCs/>
        </w:rPr>
        <w:t>IEEE Trans. Robot.</w:t>
      </w:r>
      <w:r>
        <w:t xml:space="preserve">, vol. 35, no. 1, pp. 184–199, Feb. 2019, </w:t>
      </w:r>
      <w:proofErr w:type="spellStart"/>
      <w:r>
        <w:t>doi</w:t>
      </w:r>
      <w:proofErr w:type="spellEnd"/>
      <w:r>
        <w:t>: 10.1109/TRO.2018.2875382.</w:t>
      </w:r>
    </w:p>
    <w:p w14:paraId="1031D498" w14:textId="77777777" w:rsidR="00D94567" w:rsidRDefault="00D94567" w:rsidP="00D94567">
      <w:pPr>
        <w:pStyle w:val="af1"/>
      </w:pPr>
      <w:r>
        <w:t>[98]</w:t>
      </w:r>
      <w:r>
        <w:tab/>
        <w:t xml:space="preserve">R. </w:t>
      </w:r>
      <w:proofErr w:type="spellStart"/>
      <w:r>
        <w:t>Benosman</w:t>
      </w:r>
      <w:proofErr w:type="spellEnd"/>
      <w:r>
        <w:t xml:space="preserve">, </w:t>
      </w:r>
      <w:proofErr w:type="spellStart"/>
      <w:r>
        <w:t>Sio-Hoï</w:t>
      </w:r>
      <w:proofErr w:type="spellEnd"/>
      <w:r>
        <w:t xml:space="preserve"> </w:t>
      </w:r>
      <w:proofErr w:type="spellStart"/>
      <w:r>
        <w:t>Ieng</w:t>
      </w:r>
      <w:proofErr w:type="spellEnd"/>
      <w:r>
        <w:t xml:space="preserve">, P. </w:t>
      </w:r>
      <w:proofErr w:type="spellStart"/>
      <w:r>
        <w:t>Rogister</w:t>
      </w:r>
      <w:proofErr w:type="spellEnd"/>
      <w:r>
        <w:t xml:space="preserve">, and C. </w:t>
      </w:r>
      <w:proofErr w:type="spellStart"/>
      <w:r>
        <w:t>Posch</w:t>
      </w:r>
      <w:proofErr w:type="spellEnd"/>
      <w:r>
        <w:t xml:space="preserve">, “Asynchronous Event-Based Hebbian </w:t>
      </w:r>
      <w:proofErr w:type="spellStart"/>
      <w:r>
        <w:t>Epipolar</w:t>
      </w:r>
      <w:proofErr w:type="spellEnd"/>
      <w:r>
        <w:t xml:space="preserve"> Geometry,” </w:t>
      </w:r>
      <w:r>
        <w:rPr>
          <w:i/>
          <w:iCs/>
        </w:rPr>
        <w:t xml:space="preserve">IEEE Trans. Neural </w:t>
      </w:r>
      <w:proofErr w:type="spellStart"/>
      <w:r>
        <w:rPr>
          <w:i/>
          <w:iCs/>
        </w:rPr>
        <w:t>Netw</w:t>
      </w:r>
      <w:proofErr w:type="spellEnd"/>
      <w:r>
        <w:rPr>
          <w:i/>
          <w:iCs/>
        </w:rPr>
        <w:t>.</w:t>
      </w:r>
      <w:r>
        <w:t xml:space="preserve">, vol. 22, no. 11, pp. 1723–1734, Nov. 2011, </w:t>
      </w:r>
      <w:proofErr w:type="spellStart"/>
      <w:r>
        <w:t>doi</w:t>
      </w:r>
      <w:proofErr w:type="spellEnd"/>
      <w:r>
        <w:t>: 10.1109/TNN.2011.2167239.</w:t>
      </w:r>
    </w:p>
    <w:p w14:paraId="62B5758D" w14:textId="77777777" w:rsidR="00D94567" w:rsidRDefault="00D94567" w:rsidP="00D94567">
      <w:pPr>
        <w:pStyle w:val="af1"/>
      </w:pPr>
      <w:r>
        <w:t>[99]</w:t>
      </w:r>
      <w:r>
        <w:tab/>
        <w:t xml:space="preserve">R. A. Newcombe, S. J. Lovegrove, and A. J. Davison, “DTAM: Dense tracking and mapping in real-time,” in </w:t>
      </w:r>
      <w:r>
        <w:rPr>
          <w:i/>
          <w:iCs/>
        </w:rPr>
        <w:t>2011 International Conference on Computer Vision</w:t>
      </w:r>
      <w:r>
        <w:t xml:space="preserve">, 2011, pp. 2320–2327. </w:t>
      </w:r>
      <w:proofErr w:type="spellStart"/>
      <w:r>
        <w:t>doi</w:t>
      </w:r>
      <w:proofErr w:type="spellEnd"/>
      <w:r>
        <w:t>: 10.1109/ICCV.2011.6126513.</w:t>
      </w:r>
    </w:p>
    <w:p w14:paraId="666B941D" w14:textId="77777777" w:rsidR="00D94567" w:rsidRDefault="00D94567" w:rsidP="00D94567">
      <w:pPr>
        <w:pStyle w:val="af1"/>
      </w:pPr>
      <w:r>
        <w:t>[100]</w:t>
      </w:r>
      <w:r>
        <w:tab/>
        <w:t xml:space="preserve">A. Z. Zhu, D. Thakur, T. </w:t>
      </w:r>
      <w:proofErr w:type="spellStart"/>
      <w:r>
        <w:t>Ozaslan</w:t>
      </w:r>
      <w:proofErr w:type="spellEnd"/>
      <w:r>
        <w:t xml:space="preserve">, B. </w:t>
      </w:r>
      <w:proofErr w:type="spellStart"/>
      <w:r>
        <w:t>Pfrommer</w:t>
      </w:r>
      <w:proofErr w:type="spellEnd"/>
      <w:r>
        <w:t xml:space="preserve">, V. Kumar, and K. </w:t>
      </w:r>
      <w:proofErr w:type="spellStart"/>
      <w:r>
        <w:t>Daniilidis</w:t>
      </w:r>
      <w:proofErr w:type="spellEnd"/>
      <w:r>
        <w:t xml:space="preserve">, “The Multivehicle Stereo Event Camera Dataset: An Event Camera Dataset for 3D Perception,” </w:t>
      </w:r>
      <w:r>
        <w:rPr>
          <w:i/>
          <w:iCs/>
        </w:rPr>
        <w:t xml:space="preserve">IEEE Robot. </w:t>
      </w:r>
      <w:proofErr w:type="spellStart"/>
      <w:r>
        <w:rPr>
          <w:i/>
          <w:iCs/>
        </w:rPr>
        <w:t>Autom</w:t>
      </w:r>
      <w:proofErr w:type="spellEnd"/>
      <w:r>
        <w:rPr>
          <w:i/>
          <w:iCs/>
        </w:rPr>
        <w:t>. Lett.</w:t>
      </w:r>
      <w:r>
        <w:t xml:space="preserve">, vol. 3, no. 3, pp. 2032–2039, Jul. 2018, </w:t>
      </w:r>
      <w:proofErr w:type="spellStart"/>
      <w:r>
        <w:t>doi</w:t>
      </w:r>
      <w:proofErr w:type="spellEnd"/>
      <w:r>
        <w:t>: 10.1109/LRA.2018.2800793.</w:t>
      </w:r>
    </w:p>
    <w:p w14:paraId="481DF9F8" w14:textId="77777777" w:rsidR="00D94567" w:rsidRDefault="00D94567" w:rsidP="00D94567">
      <w:pPr>
        <w:pStyle w:val="af1"/>
      </w:pPr>
      <w:r>
        <w:t>[101]</w:t>
      </w:r>
      <w:r>
        <w:tab/>
        <w:t xml:space="preserve">E. </w:t>
      </w:r>
      <w:proofErr w:type="spellStart"/>
      <w:r>
        <w:t>Mueggler</w:t>
      </w:r>
      <w:proofErr w:type="spellEnd"/>
      <w:r>
        <w:t xml:space="preserve">, H. </w:t>
      </w:r>
      <w:proofErr w:type="spellStart"/>
      <w:r>
        <w:t>Rebecq</w:t>
      </w:r>
      <w:proofErr w:type="spellEnd"/>
      <w:r>
        <w:t xml:space="preserve">, G. Gallego, T. Delbruck, and D. </w:t>
      </w:r>
      <w:proofErr w:type="spellStart"/>
      <w:r>
        <w:t>Scaramuzza</w:t>
      </w:r>
      <w:proofErr w:type="spellEnd"/>
      <w:r>
        <w:t xml:space="preserve">, “The event-camera dataset and simulator: Event-based data for pose estimation, visual odometry, and SLAM,” </w:t>
      </w:r>
      <w:r>
        <w:rPr>
          <w:i/>
          <w:iCs/>
        </w:rPr>
        <w:t>Int. J. Robot. Res.</w:t>
      </w:r>
      <w:r>
        <w:t xml:space="preserve">, vol. 36, no. 2, pp. 142–149, Feb. 2017, </w:t>
      </w:r>
      <w:proofErr w:type="spellStart"/>
      <w:r>
        <w:t>doi</w:t>
      </w:r>
      <w:proofErr w:type="spellEnd"/>
      <w:r>
        <w:t>: 10.1177/0278364917691115.</w:t>
      </w:r>
    </w:p>
    <w:p w14:paraId="410B8C57" w14:textId="77777777" w:rsidR="00D94567" w:rsidRDefault="00D94567" w:rsidP="00D94567">
      <w:pPr>
        <w:pStyle w:val="af1"/>
      </w:pPr>
      <w:r>
        <w:t>[102]</w:t>
      </w:r>
      <w:r>
        <w:tab/>
        <w:t xml:space="preserve">L. A. </w:t>
      </w:r>
      <w:proofErr w:type="spellStart"/>
      <w:r>
        <w:t>CamuÃ±as-Mesa</w:t>
      </w:r>
      <w:proofErr w:type="spellEnd"/>
      <w:r>
        <w:t>, T. Serrano-</w:t>
      </w:r>
      <w:proofErr w:type="spellStart"/>
      <w:r>
        <w:t>Gotarredona</w:t>
      </w:r>
      <w:proofErr w:type="spellEnd"/>
      <w:r>
        <w:t xml:space="preserve">, S. H. </w:t>
      </w:r>
      <w:proofErr w:type="spellStart"/>
      <w:r>
        <w:t>Ieng</w:t>
      </w:r>
      <w:proofErr w:type="spellEnd"/>
      <w:r>
        <w:t xml:space="preserve">, R. B. </w:t>
      </w:r>
      <w:proofErr w:type="spellStart"/>
      <w:r>
        <w:t>Benosman</w:t>
      </w:r>
      <w:proofErr w:type="spellEnd"/>
      <w:r>
        <w:t>, and B. Linares-</w:t>
      </w:r>
      <w:proofErr w:type="spellStart"/>
      <w:r>
        <w:t>Barranco</w:t>
      </w:r>
      <w:proofErr w:type="spellEnd"/>
      <w:r>
        <w:t xml:space="preserve">, “On the use of orientation filters for 3D reconstruction in event-driven stereo vision,” </w:t>
      </w:r>
      <w:r>
        <w:rPr>
          <w:i/>
          <w:iCs/>
        </w:rPr>
        <w:t xml:space="preserve">Front. </w:t>
      </w:r>
      <w:proofErr w:type="spellStart"/>
      <w:r>
        <w:rPr>
          <w:i/>
          <w:iCs/>
        </w:rPr>
        <w:t>Neurosci</w:t>
      </w:r>
      <w:proofErr w:type="spellEnd"/>
      <w:r>
        <w:rPr>
          <w:i/>
          <w:iCs/>
        </w:rPr>
        <w:t>.</w:t>
      </w:r>
      <w:r>
        <w:t xml:space="preserve">, vol. 8, Mar. 2014, </w:t>
      </w:r>
      <w:proofErr w:type="spellStart"/>
      <w:r>
        <w:t>doi</w:t>
      </w:r>
      <w:proofErr w:type="spellEnd"/>
      <w:r>
        <w:t>: 10.3389/fnins.2014.00048.</w:t>
      </w:r>
    </w:p>
    <w:p w14:paraId="7313B8FF" w14:textId="77777777" w:rsidR="00D94567" w:rsidRDefault="00D94567" w:rsidP="00D94567">
      <w:pPr>
        <w:pStyle w:val="af1"/>
      </w:pPr>
      <w:r>
        <w:t>[103]</w:t>
      </w:r>
      <w:r>
        <w:tab/>
        <w:t xml:space="preserve">F. Endres, J. Hess, J. Sturm, D. </w:t>
      </w:r>
      <w:proofErr w:type="spellStart"/>
      <w:r>
        <w:t>Cremers</w:t>
      </w:r>
      <w:proofErr w:type="spellEnd"/>
      <w:r>
        <w:t xml:space="preserve">, and W. </w:t>
      </w:r>
      <w:proofErr w:type="spellStart"/>
      <w:r>
        <w:t>Burgard</w:t>
      </w:r>
      <w:proofErr w:type="spellEnd"/>
      <w:r>
        <w:t xml:space="preserve">, “3-D Mapping With an RGB-D Camera,” </w:t>
      </w:r>
      <w:r>
        <w:rPr>
          <w:i/>
          <w:iCs/>
        </w:rPr>
        <w:t>IEEE Trans. Robot.</w:t>
      </w:r>
      <w:r>
        <w:t xml:space="preserve">, vol. 30, no. 1, Art. no. 1, 2014, </w:t>
      </w:r>
      <w:proofErr w:type="spellStart"/>
      <w:r>
        <w:t>doi</w:t>
      </w:r>
      <w:proofErr w:type="spellEnd"/>
      <w:r>
        <w:t>: 10.1109/TRO.2013.2279412.</w:t>
      </w:r>
    </w:p>
    <w:p w14:paraId="56AD1535" w14:textId="77777777" w:rsidR="00D94567" w:rsidRDefault="00D94567" w:rsidP="00D94567">
      <w:pPr>
        <w:pStyle w:val="af1"/>
      </w:pPr>
      <w:r>
        <w:t>[104]</w:t>
      </w:r>
      <w:r>
        <w:tab/>
        <w:t xml:space="preserve">E. </w:t>
      </w:r>
      <w:proofErr w:type="spellStart"/>
      <w:r>
        <w:t>Piatkowska</w:t>
      </w:r>
      <w:proofErr w:type="spellEnd"/>
      <w:r>
        <w:t xml:space="preserve">, J. </w:t>
      </w:r>
      <w:proofErr w:type="spellStart"/>
      <w:r>
        <w:t>Kogler</w:t>
      </w:r>
      <w:proofErr w:type="spellEnd"/>
      <w:r>
        <w:t xml:space="preserve">, N. </w:t>
      </w:r>
      <w:proofErr w:type="spellStart"/>
      <w:r>
        <w:t>Belbachir</w:t>
      </w:r>
      <w:proofErr w:type="spellEnd"/>
      <w:r>
        <w:t xml:space="preserve">, and M. </w:t>
      </w:r>
      <w:proofErr w:type="spellStart"/>
      <w:r>
        <w:t>Gelautz</w:t>
      </w:r>
      <w:proofErr w:type="spellEnd"/>
      <w:r>
        <w:t xml:space="preserve">, “Improved Cooperative Stereo Matching for Dynamic Vision Sensors with Ground Truth Evaluation,” in </w:t>
      </w:r>
      <w:r>
        <w:rPr>
          <w:i/>
          <w:iCs/>
        </w:rPr>
        <w:t>2017 IEEE Conference on Computer Vision and Pattern Recognition Workshops (CVPRW)</w:t>
      </w:r>
      <w:r>
        <w:t xml:space="preserve">, Honolulu, HI, USA, Jul. 2017, pp. 370–377. </w:t>
      </w:r>
      <w:proofErr w:type="spellStart"/>
      <w:r>
        <w:t>doi</w:t>
      </w:r>
      <w:proofErr w:type="spellEnd"/>
      <w:r>
        <w:t>: 10.1109/CVPRW.2017.51.</w:t>
      </w:r>
    </w:p>
    <w:p w14:paraId="491374C9" w14:textId="77777777" w:rsidR="00D94567" w:rsidRDefault="00D94567" w:rsidP="00D94567">
      <w:pPr>
        <w:pStyle w:val="af1"/>
      </w:pPr>
      <w:r>
        <w:t>[105]</w:t>
      </w:r>
      <w:r>
        <w:tab/>
        <w:t xml:space="preserve">A. Zhu, Y. Chen, and K. </w:t>
      </w:r>
      <w:proofErr w:type="spellStart"/>
      <w:r>
        <w:t>Daniilidis</w:t>
      </w:r>
      <w:proofErr w:type="spellEnd"/>
      <w:r>
        <w:t>, “Realtime Time Synchronized Event-based Stereo,” Mar. 2018.</w:t>
      </w:r>
    </w:p>
    <w:p w14:paraId="0A741764" w14:textId="77777777" w:rsidR="00D94567" w:rsidRDefault="00D94567" w:rsidP="00D94567">
      <w:pPr>
        <w:pStyle w:val="af1"/>
      </w:pPr>
      <w:r>
        <w:t>[106]</w:t>
      </w:r>
      <w:r>
        <w:tab/>
        <w:t xml:space="preserve">C. </w:t>
      </w:r>
      <w:proofErr w:type="spellStart"/>
      <w:r>
        <w:t>Brändli</w:t>
      </w:r>
      <w:proofErr w:type="spellEnd"/>
      <w:r>
        <w:t xml:space="preserve"> </w:t>
      </w:r>
      <w:r>
        <w:rPr>
          <w:i/>
          <w:iCs/>
        </w:rPr>
        <w:t>et al.</w:t>
      </w:r>
      <w:r>
        <w:t>, “Adaptive pulsed laser line extraction for terrain reconstruction using a dynamic vision sensor,” Jan. 2014.</w:t>
      </w:r>
    </w:p>
    <w:p w14:paraId="22B21F09" w14:textId="77777777" w:rsidR="00D94567" w:rsidRDefault="00D94567" w:rsidP="00D94567">
      <w:pPr>
        <w:pStyle w:val="af1"/>
      </w:pPr>
      <w:r>
        <w:t>[107]</w:t>
      </w:r>
      <w:r>
        <w:tab/>
        <w:t xml:space="preserve">B. Son </w:t>
      </w:r>
      <w:r>
        <w:rPr>
          <w:i/>
          <w:iCs/>
        </w:rPr>
        <w:t>et al.</w:t>
      </w:r>
      <w:r>
        <w:t xml:space="preserve">, “4.1 A 640×480 dynamic vision sensor with a 9µm pixel and 300Meps address-event representation,” in </w:t>
      </w:r>
      <w:r>
        <w:rPr>
          <w:i/>
          <w:iCs/>
        </w:rPr>
        <w:t>2017 IEEE International Solid-State Circuits Conference (ISSCC)</w:t>
      </w:r>
      <w:r>
        <w:t xml:space="preserve">, San Francisco, CA, USA, Feb. 2017, pp. 66–67. </w:t>
      </w:r>
      <w:proofErr w:type="spellStart"/>
      <w:r>
        <w:t>doi</w:t>
      </w:r>
      <w:proofErr w:type="spellEnd"/>
      <w:r>
        <w:t>: 10.1109/ISSCC.2017.7870263.</w:t>
      </w:r>
    </w:p>
    <w:p w14:paraId="265D6F97" w14:textId="77777777" w:rsidR="00D94567" w:rsidRDefault="00D94567" w:rsidP="00D94567">
      <w:pPr>
        <w:pStyle w:val="af1"/>
      </w:pPr>
      <w:r>
        <w:t>[108]</w:t>
      </w:r>
      <w:r>
        <w:tab/>
        <w:t xml:space="preserve">M. Liu and T. Delbruck, </w:t>
      </w:r>
      <w:r>
        <w:rPr>
          <w:i/>
          <w:iCs/>
        </w:rPr>
        <w:t>Adaptive Time-Slice Block-Matching Optical Flow Algorithm for Dynamic Vision Sensors</w:t>
      </w:r>
      <w:r>
        <w:t>. 2018.</w:t>
      </w:r>
    </w:p>
    <w:p w14:paraId="7F82A816" w14:textId="246B2882" w:rsidR="000F446A" w:rsidRPr="000F446A" w:rsidRDefault="00757946" w:rsidP="000F446A">
      <w:pPr>
        <w:pStyle w:val="Bibliography1"/>
        <w:spacing w:line="360" w:lineRule="auto"/>
        <w:rPr>
          <w:szCs w:val="28"/>
        </w:rPr>
      </w:pPr>
      <w:r w:rsidRPr="006C7C3D">
        <w:rPr>
          <w:szCs w:val="28"/>
          <w:lang w:val="ru-RU"/>
        </w:rPr>
        <w:fldChar w:fldCharType="end"/>
      </w:r>
      <w:r w:rsidR="000F446A" w:rsidRPr="000F446A">
        <w:rPr>
          <w:szCs w:val="28"/>
        </w:rPr>
        <w:t xml:space="preserve">[1] P. Lichtsteiner, C. </w:t>
      </w:r>
      <w:proofErr w:type="spellStart"/>
      <w:r w:rsidR="000F446A" w:rsidRPr="000F446A">
        <w:rPr>
          <w:szCs w:val="28"/>
        </w:rPr>
        <w:t>Posch</w:t>
      </w:r>
      <w:proofErr w:type="spellEnd"/>
      <w:r w:rsidR="000F446A" w:rsidRPr="000F446A">
        <w:rPr>
          <w:szCs w:val="28"/>
        </w:rPr>
        <w:t xml:space="preserve">, and T. Delbruck, “A 128 120 dB 15 </w:t>
      </w:r>
      <w:r w:rsidR="000F446A" w:rsidRPr="000F446A">
        <w:rPr>
          <w:szCs w:val="28"/>
          <w:lang w:val="ru-RU"/>
        </w:rPr>
        <w:t>μ</w:t>
      </w:r>
      <w:r w:rsidR="000F446A" w:rsidRPr="000F446A">
        <w:rPr>
          <w:szCs w:val="28"/>
        </w:rPr>
        <w:t xml:space="preserve">s latency asynchronous temporal contrast vision sensor,” IEEE J. Solid-State Cir- </w:t>
      </w:r>
      <w:proofErr w:type="spellStart"/>
      <w:r w:rsidR="000F446A" w:rsidRPr="000F446A">
        <w:rPr>
          <w:szCs w:val="28"/>
        </w:rPr>
        <w:t>cuits</w:t>
      </w:r>
      <w:proofErr w:type="spellEnd"/>
      <w:r w:rsidR="000F446A" w:rsidRPr="000F446A">
        <w:rPr>
          <w:szCs w:val="28"/>
        </w:rPr>
        <w:t>, vol. 43, no. 2, pp. 566–576, Feb. 2008.</w:t>
      </w:r>
    </w:p>
    <w:p w14:paraId="5277602F" w14:textId="77777777" w:rsidR="000F446A" w:rsidRPr="000F446A" w:rsidRDefault="000F446A" w:rsidP="000F446A">
      <w:pPr>
        <w:pStyle w:val="Bibliography1"/>
        <w:spacing w:line="360" w:lineRule="auto"/>
        <w:rPr>
          <w:szCs w:val="28"/>
        </w:rPr>
      </w:pPr>
      <w:r w:rsidRPr="000F446A">
        <w:rPr>
          <w:szCs w:val="28"/>
        </w:rPr>
        <w:t xml:space="preserve">[2] G. Gallego et al., “Event-based vision: A survey,” IEEE Trans. Pattern Anal. Mach. </w:t>
      </w:r>
      <w:proofErr w:type="spellStart"/>
      <w:r w:rsidRPr="000F446A">
        <w:rPr>
          <w:szCs w:val="28"/>
        </w:rPr>
        <w:t>Intell</w:t>
      </w:r>
      <w:proofErr w:type="spellEnd"/>
      <w:r w:rsidRPr="000F446A">
        <w:rPr>
          <w:szCs w:val="28"/>
        </w:rPr>
        <w:t xml:space="preserve">., 2020, </w:t>
      </w:r>
      <w:proofErr w:type="spellStart"/>
      <w:r w:rsidRPr="000F446A">
        <w:rPr>
          <w:szCs w:val="28"/>
        </w:rPr>
        <w:t>doi</w:t>
      </w:r>
      <w:proofErr w:type="spellEnd"/>
      <w:r w:rsidRPr="000F446A">
        <w:rPr>
          <w:szCs w:val="28"/>
        </w:rPr>
        <w:t>: 10.1109/TPAMI.2020.3008413.</w:t>
      </w:r>
    </w:p>
    <w:p w14:paraId="48B1BF38" w14:textId="77777777" w:rsidR="000F446A" w:rsidRPr="000F446A" w:rsidRDefault="000F446A" w:rsidP="000F446A">
      <w:pPr>
        <w:pStyle w:val="Bibliography1"/>
        <w:spacing w:line="360" w:lineRule="auto"/>
        <w:rPr>
          <w:szCs w:val="28"/>
        </w:rPr>
      </w:pPr>
      <w:r w:rsidRPr="000F446A">
        <w:rPr>
          <w:szCs w:val="28"/>
        </w:rPr>
        <w:t xml:space="preserve">[3] X. </w:t>
      </w:r>
      <w:proofErr w:type="spellStart"/>
      <w:r w:rsidRPr="000F446A">
        <w:rPr>
          <w:szCs w:val="28"/>
        </w:rPr>
        <w:t>Lagorce</w:t>
      </w:r>
      <w:proofErr w:type="spellEnd"/>
      <w:r w:rsidRPr="000F446A">
        <w:rPr>
          <w:szCs w:val="28"/>
        </w:rPr>
        <w:t xml:space="preserve">, C. Meyer, S.-H. </w:t>
      </w:r>
      <w:proofErr w:type="spellStart"/>
      <w:r w:rsidRPr="000F446A">
        <w:rPr>
          <w:szCs w:val="28"/>
        </w:rPr>
        <w:t>Ieng</w:t>
      </w:r>
      <w:proofErr w:type="spellEnd"/>
      <w:r w:rsidRPr="000F446A">
        <w:rPr>
          <w:szCs w:val="28"/>
        </w:rPr>
        <w:t xml:space="preserve">, D. </w:t>
      </w:r>
      <w:proofErr w:type="spellStart"/>
      <w:r w:rsidRPr="000F446A">
        <w:rPr>
          <w:szCs w:val="28"/>
        </w:rPr>
        <w:t>Filliat</w:t>
      </w:r>
      <w:proofErr w:type="spellEnd"/>
      <w:r w:rsidRPr="000F446A">
        <w:rPr>
          <w:szCs w:val="28"/>
        </w:rPr>
        <w:t xml:space="preserve">, and R. </w:t>
      </w:r>
      <w:proofErr w:type="spellStart"/>
      <w:r w:rsidRPr="000F446A">
        <w:rPr>
          <w:szCs w:val="28"/>
        </w:rPr>
        <w:t>Benosman</w:t>
      </w:r>
      <w:proofErr w:type="spellEnd"/>
      <w:r w:rsidRPr="000F446A">
        <w:rPr>
          <w:szCs w:val="28"/>
        </w:rPr>
        <w:t>, “</w:t>
      </w:r>
      <w:proofErr w:type="spellStart"/>
      <w:r w:rsidRPr="000F446A">
        <w:rPr>
          <w:szCs w:val="28"/>
        </w:rPr>
        <w:t>Asyn</w:t>
      </w:r>
      <w:proofErr w:type="spellEnd"/>
      <w:r w:rsidRPr="000F446A">
        <w:rPr>
          <w:szCs w:val="28"/>
        </w:rPr>
        <w:t xml:space="preserve">- </w:t>
      </w:r>
      <w:proofErr w:type="spellStart"/>
      <w:r w:rsidRPr="000F446A">
        <w:rPr>
          <w:szCs w:val="28"/>
        </w:rPr>
        <w:t>chronous</w:t>
      </w:r>
      <w:proofErr w:type="spellEnd"/>
      <w:r w:rsidRPr="000F446A">
        <w:rPr>
          <w:szCs w:val="28"/>
        </w:rPr>
        <w:t xml:space="preserve"> event-based </w:t>
      </w:r>
      <w:proofErr w:type="spellStart"/>
      <w:r w:rsidRPr="000F446A">
        <w:rPr>
          <w:szCs w:val="28"/>
        </w:rPr>
        <w:t>multikernel</w:t>
      </w:r>
      <w:proofErr w:type="spellEnd"/>
      <w:r w:rsidRPr="000F446A">
        <w:rPr>
          <w:szCs w:val="28"/>
        </w:rPr>
        <w:t xml:space="preserve"> algorithm for high-speed visual </w:t>
      </w:r>
      <w:proofErr w:type="spellStart"/>
      <w:r w:rsidRPr="000F446A">
        <w:rPr>
          <w:szCs w:val="28"/>
        </w:rPr>
        <w:t>fea</w:t>
      </w:r>
      <w:proofErr w:type="spellEnd"/>
      <w:r w:rsidRPr="000F446A">
        <w:rPr>
          <w:szCs w:val="28"/>
        </w:rPr>
        <w:t xml:space="preserve">- </w:t>
      </w:r>
      <w:proofErr w:type="spellStart"/>
      <w:r w:rsidRPr="000F446A">
        <w:rPr>
          <w:szCs w:val="28"/>
        </w:rPr>
        <w:t>tures</w:t>
      </w:r>
      <w:proofErr w:type="spellEnd"/>
      <w:r w:rsidRPr="000F446A">
        <w:rPr>
          <w:szCs w:val="28"/>
        </w:rPr>
        <w:t xml:space="preserve"> tracking,” IEEE Trans. Neural </w:t>
      </w:r>
      <w:proofErr w:type="spellStart"/>
      <w:r w:rsidRPr="000F446A">
        <w:rPr>
          <w:szCs w:val="28"/>
        </w:rPr>
        <w:t>Netw</w:t>
      </w:r>
      <w:proofErr w:type="spellEnd"/>
      <w:r w:rsidRPr="000F446A">
        <w:rPr>
          <w:szCs w:val="28"/>
        </w:rPr>
        <w:t>. Learn. Syst., vol. 26, no. 8, pp. 1710–1720, Aug. 2015.</w:t>
      </w:r>
    </w:p>
    <w:p w14:paraId="6601A082" w14:textId="77777777" w:rsidR="000F446A" w:rsidRPr="000F446A" w:rsidRDefault="000F446A" w:rsidP="000F446A">
      <w:pPr>
        <w:pStyle w:val="Bibliography1"/>
        <w:spacing w:line="360" w:lineRule="auto"/>
        <w:rPr>
          <w:szCs w:val="28"/>
        </w:rPr>
      </w:pPr>
      <w:r w:rsidRPr="000F446A">
        <w:rPr>
          <w:szCs w:val="28"/>
        </w:rPr>
        <w:t xml:space="preserve">[4] A. Z. Zhu, N. </w:t>
      </w:r>
      <w:proofErr w:type="spellStart"/>
      <w:r w:rsidRPr="000F446A">
        <w:rPr>
          <w:szCs w:val="28"/>
        </w:rPr>
        <w:t>Atanasov</w:t>
      </w:r>
      <w:proofErr w:type="spellEnd"/>
      <w:r w:rsidRPr="000F446A">
        <w:rPr>
          <w:szCs w:val="28"/>
        </w:rPr>
        <w:t xml:space="preserve">, and K. </w:t>
      </w:r>
      <w:proofErr w:type="spellStart"/>
      <w:r w:rsidRPr="000F446A">
        <w:rPr>
          <w:szCs w:val="28"/>
        </w:rPr>
        <w:t>Daniilidis</w:t>
      </w:r>
      <w:proofErr w:type="spellEnd"/>
      <w:r w:rsidRPr="000F446A">
        <w:rPr>
          <w:szCs w:val="28"/>
        </w:rPr>
        <w:t xml:space="preserve">, “Event-based feature tracking with probabilistic data association,” in Proc. IEEE Int. Conf. Robot. </w:t>
      </w:r>
      <w:proofErr w:type="spellStart"/>
      <w:r w:rsidRPr="000F446A">
        <w:rPr>
          <w:szCs w:val="28"/>
        </w:rPr>
        <w:t>Autom</w:t>
      </w:r>
      <w:proofErr w:type="spellEnd"/>
      <w:r w:rsidRPr="000F446A">
        <w:rPr>
          <w:szCs w:val="28"/>
        </w:rPr>
        <w:t>., 2017, pp. 4465–4470.</w:t>
      </w:r>
    </w:p>
    <w:p w14:paraId="67777AE8" w14:textId="77777777" w:rsidR="000F446A" w:rsidRPr="000F446A" w:rsidRDefault="000F446A" w:rsidP="000F446A">
      <w:pPr>
        <w:pStyle w:val="Bibliography1"/>
        <w:spacing w:line="360" w:lineRule="auto"/>
        <w:rPr>
          <w:szCs w:val="28"/>
        </w:rPr>
      </w:pPr>
      <w:r w:rsidRPr="000F446A">
        <w:rPr>
          <w:szCs w:val="28"/>
        </w:rPr>
        <w:t xml:space="preserve">[5] D. Gehrig, H. </w:t>
      </w:r>
      <w:proofErr w:type="spellStart"/>
      <w:r w:rsidRPr="000F446A">
        <w:rPr>
          <w:szCs w:val="28"/>
        </w:rPr>
        <w:t>Rebecq</w:t>
      </w:r>
      <w:proofErr w:type="spellEnd"/>
      <w:r w:rsidRPr="000F446A">
        <w:rPr>
          <w:szCs w:val="28"/>
        </w:rPr>
        <w:t xml:space="preserve">, G. Gallego, and D. </w:t>
      </w:r>
      <w:proofErr w:type="spellStart"/>
      <w:r w:rsidRPr="000F446A">
        <w:rPr>
          <w:szCs w:val="28"/>
        </w:rPr>
        <w:t>Scaramuzza</w:t>
      </w:r>
      <w:proofErr w:type="spellEnd"/>
      <w:r w:rsidRPr="000F446A">
        <w:rPr>
          <w:szCs w:val="28"/>
        </w:rPr>
        <w:t xml:space="preserve">, “EKLT: </w:t>
      </w:r>
      <w:proofErr w:type="spellStart"/>
      <w:r w:rsidRPr="000F446A">
        <w:rPr>
          <w:szCs w:val="28"/>
        </w:rPr>
        <w:t>Asyn</w:t>
      </w:r>
      <w:proofErr w:type="spellEnd"/>
      <w:r w:rsidRPr="000F446A">
        <w:rPr>
          <w:szCs w:val="28"/>
        </w:rPr>
        <w:t xml:space="preserve">- </w:t>
      </w:r>
      <w:proofErr w:type="spellStart"/>
      <w:r w:rsidRPr="000F446A">
        <w:rPr>
          <w:szCs w:val="28"/>
        </w:rPr>
        <w:t>chronous</w:t>
      </w:r>
      <w:proofErr w:type="spellEnd"/>
      <w:r w:rsidRPr="000F446A">
        <w:rPr>
          <w:szCs w:val="28"/>
        </w:rPr>
        <w:t xml:space="preserve"> photometric feature tracking using events and frames,” Int. J. </w:t>
      </w:r>
      <w:proofErr w:type="spellStart"/>
      <w:r w:rsidRPr="000F446A">
        <w:rPr>
          <w:szCs w:val="28"/>
        </w:rPr>
        <w:t>Comput</w:t>
      </w:r>
      <w:proofErr w:type="spellEnd"/>
      <w:r w:rsidRPr="000F446A">
        <w:rPr>
          <w:szCs w:val="28"/>
        </w:rPr>
        <w:t>. Vis., vol. 128, pp. 601–618, 2020.</w:t>
      </w:r>
    </w:p>
    <w:p w14:paraId="6DB314C2" w14:textId="77777777" w:rsidR="000F446A" w:rsidRPr="000F446A" w:rsidRDefault="000F446A" w:rsidP="000F446A">
      <w:pPr>
        <w:pStyle w:val="Bibliography1"/>
        <w:spacing w:line="360" w:lineRule="auto"/>
        <w:rPr>
          <w:szCs w:val="28"/>
        </w:rPr>
      </w:pPr>
      <w:r w:rsidRPr="000F446A">
        <w:rPr>
          <w:szCs w:val="28"/>
        </w:rPr>
        <w:t xml:space="preserve">[6] E. </w:t>
      </w:r>
      <w:proofErr w:type="spellStart"/>
      <w:r w:rsidRPr="000F446A">
        <w:rPr>
          <w:szCs w:val="28"/>
        </w:rPr>
        <w:t>Mueggler</w:t>
      </w:r>
      <w:proofErr w:type="spellEnd"/>
      <w:r w:rsidRPr="000F446A">
        <w:rPr>
          <w:szCs w:val="28"/>
        </w:rPr>
        <w:t xml:space="preserve">, G. Gallego, and D. </w:t>
      </w:r>
      <w:proofErr w:type="spellStart"/>
      <w:r w:rsidRPr="000F446A">
        <w:rPr>
          <w:szCs w:val="28"/>
        </w:rPr>
        <w:t>Scaramuzza</w:t>
      </w:r>
      <w:proofErr w:type="spellEnd"/>
      <w:r w:rsidRPr="000F446A">
        <w:rPr>
          <w:szCs w:val="28"/>
        </w:rPr>
        <w:t xml:space="preserve">, “Continuous-time trajectory estimation for event-based vision sensors,” in Proc. Robot., Sci. Syst., Rome, Italy, Jun. 2015, pp. 1–9, </w:t>
      </w:r>
      <w:proofErr w:type="spellStart"/>
      <w:r w:rsidRPr="000F446A">
        <w:rPr>
          <w:szCs w:val="28"/>
        </w:rPr>
        <w:t>doi</w:t>
      </w:r>
      <w:proofErr w:type="spellEnd"/>
      <w:r w:rsidRPr="000F446A">
        <w:rPr>
          <w:szCs w:val="28"/>
        </w:rPr>
        <w:t>: 10.15607/RSS.2015.XI.036.</w:t>
      </w:r>
    </w:p>
    <w:p w14:paraId="0A3047B2" w14:textId="77777777" w:rsidR="000F446A" w:rsidRPr="000F446A" w:rsidRDefault="000F446A" w:rsidP="000F446A">
      <w:pPr>
        <w:pStyle w:val="Bibliography1"/>
        <w:spacing w:line="360" w:lineRule="auto"/>
        <w:rPr>
          <w:szCs w:val="28"/>
        </w:rPr>
      </w:pPr>
      <w:r w:rsidRPr="000F446A">
        <w:rPr>
          <w:szCs w:val="28"/>
        </w:rPr>
        <w:t xml:space="preserve">[7] G. Gallego, J. E. A. Lund, E. </w:t>
      </w:r>
      <w:proofErr w:type="spellStart"/>
      <w:r w:rsidRPr="000F446A">
        <w:rPr>
          <w:szCs w:val="28"/>
        </w:rPr>
        <w:t>Mueggler</w:t>
      </w:r>
      <w:proofErr w:type="spellEnd"/>
      <w:r w:rsidRPr="000F446A">
        <w:rPr>
          <w:szCs w:val="28"/>
        </w:rPr>
        <w:t xml:space="preserve">, H. </w:t>
      </w:r>
      <w:proofErr w:type="spellStart"/>
      <w:r w:rsidRPr="000F446A">
        <w:rPr>
          <w:szCs w:val="28"/>
        </w:rPr>
        <w:t>Rebecq</w:t>
      </w:r>
      <w:proofErr w:type="spellEnd"/>
      <w:r w:rsidRPr="000F446A">
        <w:rPr>
          <w:szCs w:val="28"/>
        </w:rPr>
        <w:t>, T. Delbruck, and</w:t>
      </w:r>
    </w:p>
    <w:p w14:paraId="793B3CD2" w14:textId="77777777" w:rsidR="000F446A" w:rsidRPr="000F446A" w:rsidRDefault="000F446A" w:rsidP="000F446A">
      <w:pPr>
        <w:pStyle w:val="Bibliography1"/>
        <w:spacing w:line="360" w:lineRule="auto"/>
        <w:rPr>
          <w:szCs w:val="28"/>
        </w:rPr>
      </w:pPr>
      <w:r w:rsidRPr="000F446A">
        <w:rPr>
          <w:szCs w:val="28"/>
        </w:rPr>
        <w:t xml:space="preserve">D. </w:t>
      </w:r>
      <w:proofErr w:type="spellStart"/>
      <w:r w:rsidRPr="000F446A">
        <w:rPr>
          <w:szCs w:val="28"/>
        </w:rPr>
        <w:t>Scaramuzza</w:t>
      </w:r>
      <w:proofErr w:type="spellEnd"/>
      <w:r w:rsidRPr="000F446A">
        <w:rPr>
          <w:szCs w:val="28"/>
        </w:rPr>
        <w:t xml:space="preserve">, “Event-based, 6-DOF camera tracking from photometric depth maps,” IEEE Trans. Pattern Anal. Mach. </w:t>
      </w:r>
      <w:proofErr w:type="spellStart"/>
      <w:r w:rsidRPr="000F446A">
        <w:rPr>
          <w:szCs w:val="28"/>
        </w:rPr>
        <w:t>Intell</w:t>
      </w:r>
      <w:proofErr w:type="spellEnd"/>
      <w:r w:rsidRPr="000F446A">
        <w:rPr>
          <w:szCs w:val="28"/>
        </w:rPr>
        <w:t>., vol. 40, no. 10, pp. 2402–2412, Oct. 2018.</w:t>
      </w:r>
    </w:p>
    <w:p w14:paraId="7099373A" w14:textId="77777777" w:rsidR="000F446A" w:rsidRPr="000F446A" w:rsidRDefault="000F446A" w:rsidP="000F446A">
      <w:pPr>
        <w:pStyle w:val="Bibliography1"/>
        <w:spacing w:line="360" w:lineRule="auto"/>
        <w:rPr>
          <w:szCs w:val="28"/>
        </w:rPr>
      </w:pPr>
      <w:r w:rsidRPr="000F446A">
        <w:rPr>
          <w:szCs w:val="28"/>
        </w:rPr>
        <w:t xml:space="preserve">[8] G. Gallego and D. </w:t>
      </w:r>
      <w:proofErr w:type="spellStart"/>
      <w:r w:rsidRPr="000F446A">
        <w:rPr>
          <w:szCs w:val="28"/>
        </w:rPr>
        <w:t>Scaramuzza</w:t>
      </w:r>
      <w:proofErr w:type="spellEnd"/>
      <w:r w:rsidRPr="000F446A">
        <w:rPr>
          <w:szCs w:val="28"/>
        </w:rPr>
        <w:t xml:space="preserve">, “Accurate angular velocity estimation with an event camera,” IEEE Robot. </w:t>
      </w:r>
      <w:proofErr w:type="spellStart"/>
      <w:r w:rsidRPr="000F446A">
        <w:rPr>
          <w:szCs w:val="28"/>
        </w:rPr>
        <w:t>Autom</w:t>
      </w:r>
      <w:proofErr w:type="spellEnd"/>
      <w:r w:rsidRPr="000F446A">
        <w:rPr>
          <w:szCs w:val="28"/>
        </w:rPr>
        <w:t>. Lett., vol. 2, no. 2, pp. 632–639, Apr. 2017.</w:t>
      </w:r>
    </w:p>
    <w:p w14:paraId="40E89E7C" w14:textId="77777777" w:rsidR="000F446A" w:rsidRPr="000F446A" w:rsidRDefault="000F446A" w:rsidP="000F446A">
      <w:pPr>
        <w:pStyle w:val="Bibliography1"/>
        <w:spacing w:line="360" w:lineRule="auto"/>
        <w:rPr>
          <w:szCs w:val="28"/>
        </w:rPr>
      </w:pPr>
      <w:r w:rsidRPr="000F446A">
        <w:rPr>
          <w:szCs w:val="28"/>
        </w:rPr>
        <w:t xml:space="preserve">[9] S. </w:t>
      </w:r>
      <w:proofErr w:type="spellStart"/>
      <w:r w:rsidRPr="000F446A">
        <w:rPr>
          <w:szCs w:val="28"/>
        </w:rPr>
        <w:t>Bryner</w:t>
      </w:r>
      <w:proofErr w:type="spellEnd"/>
      <w:r w:rsidRPr="000F446A">
        <w:rPr>
          <w:szCs w:val="28"/>
        </w:rPr>
        <w:t xml:space="preserve">, G. Gallego, H. </w:t>
      </w:r>
      <w:proofErr w:type="spellStart"/>
      <w:r w:rsidRPr="000F446A">
        <w:rPr>
          <w:szCs w:val="28"/>
        </w:rPr>
        <w:t>Rebecq</w:t>
      </w:r>
      <w:proofErr w:type="spellEnd"/>
      <w:r w:rsidRPr="000F446A">
        <w:rPr>
          <w:szCs w:val="28"/>
        </w:rPr>
        <w:t xml:space="preserve">, and D. </w:t>
      </w:r>
      <w:proofErr w:type="spellStart"/>
      <w:r w:rsidRPr="000F446A">
        <w:rPr>
          <w:szCs w:val="28"/>
        </w:rPr>
        <w:t>Scaramuzza</w:t>
      </w:r>
      <w:proofErr w:type="spellEnd"/>
      <w:r w:rsidRPr="000F446A">
        <w:rPr>
          <w:szCs w:val="28"/>
        </w:rPr>
        <w:t xml:space="preserve">, “Event-based, direct camera tracking from a photometric 3D map using nonlinear </w:t>
      </w:r>
      <w:proofErr w:type="spellStart"/>
      <w:r w:rsidRPr="000F446A">
        <w:rPr>
          <w:szCs w:val="28"/>
        </w:rPr>
        <w:t>opti</w:t>
      </w:r>
      <w:proofErr w:type="spellEnd"/>
      <w:r w:rsidRPr="000F446A">
        <w:rPr>
          <w:szCs w:val="28"/>
        </w:rPr>
        <w:t xml:space="preserve">- </w:t>
      </w:r>
      <w:proofErr w:type="spellStart"/>
      <w:r w:rsidRPr="000F446A">
        <w:rPr>
          <w:szCs w:val="28"/>
        </w:rPr>
        <w:t>mization</w:t>
      </w:r>
      <w:proofErr w:type="spellEnd"/>
      <w:r w:rsidRPr="000F446A">
        <w:rPr>
          <w:szCs w:val="28"/>
        </w:rPr>
        <w:t xml:space="preserve">,” in Proc. IEEE Int. Conf. Robot. </w:t>
      </w:r>
      <w:proofErr w:type="spellStart"/>
      <w:r w:rsidRPr="000F446A">
        <w:rPr>
          <w:szCs w:val="28"/>
        </w:rPr>
        <w:t>Autom</w:t>
      </w:r>
      <w:proofErr w:type="spellEnd"/>
      <w:r w:rsidRPr="000F446A">
        <w:rPr>
          <w:szCs w:val="28"/>
        </w:rPr>
        <w:t>., 2019, pp. 325–331.</w:t>
      </w:r>
    </w:p>
    <w:p w14:paraId="3714E2F9" w14:textId="77777777" w:rsidR="000F446A" w:rsidRPr="000F446A" w:rsidRDefault="000F446A" w:rsidP="000F446A">
      <w:pPr>
        <w:pStyle w:val="Bibliography1"/>
        <w:spacing w:line="360" w:lineRule="auto"/>
        <w:rPr>
          <w:szCs w:val="28"/>
        </w:rPr>
      </w:pPr>
      <w:r w:rsidRPr="000F446A">
        <w:rPr>
          <w:szCs w:val="28"/>
        </w:rPr>
        <w:t xml:space="preserve">[10]    J. </w:t>
      </w:r>
      <w:proofErr w:type="spellStart"/>
      <w:r w:rsidRPr="000F446A">
        <w:rPr>
          <w:szCs w:val="28"/>
        </w:rPr>
        <w:t>Conradt</w:t>
      </w:r>
      <w:proofErr w:type="spellEnd"/>
      <w:r w:rsidRPr="000F446A">
        <w:rPr>
          <w:szCs w:val="28"/>
        </w:rPr>
        <w:t xml:space="preserve">, M. Cook, R. Berner, P. Lichtsteiner, R. J. Douglas, and T. Delbruck, “A pencil balancing robot using a pair of AER dynamic vision sensors,” in Proc. IEEE Int. </w:t>
      </w:r>
      <w:proofErr w:type="spellStart"/>
      <w:r w:rsidRPr="000F446A">
        <w:rPr>
          <w:szCs w:val="28"/>
        </w:rPr>
        <w:t>Symp</w:t>
      </w:r>
      <w:proofErr w:type="spellEnd"/>
      <w:r w:rsidRPr="000F446A">
        <w:rPr>
          <w:szCs w:val="28"/>
        </w:rPr>
        <w:t>. Circuits Syst., 2009, pp. 781–784.</w:t>
      </w:r>
    </w:p>
    <w:p w14:paraId="375441D3" w14:textId="77777777" w:rsidR="000F446A" w:rsidRPr="000F446A" w:rsidRDefault="000F446A" w:rsidP="000F446A">
      <w:pPr>
        <w:pStyle w:val="Bibliography1"/>
        <w:spacing w:line="360" w:lineRule="auto"/>
        <w:rPr>
          <w:szCs w:val="28"/>
        </w:rPr>
      </w:pPr>
      <w:r w:rsidRPr="000F446A">
        <w:rPr>
          <w:szCs w:val="28"/>
        </w:rPr>
        <w:t xml:space="preserve">[11]    T. Delbruck and M. Lang, “Robotic goalie with 3 </w:t>
      </w:r>
      <w:proofErr w:type="spellStart"/>
      <w:r w:rsidRPr="000F446A">
        <w:rPr>
          <w:szCs w:val="28"/>
        </w:rPr>
        <w:t>ms</w:t>
      </w:r>
      <w:proofErr w:type="spellEnd"/>
      <w:r w:rsidRPr="000F446A">
        <w:rPr>
          <w:szCs w:val="28"/>
        </w:rPr>
        <w:t xml:space="preserve"> reaction time at 4% CPU load using event-based dynamic vision sensor,” Front. </w:t>
      </w:r>
      <w:proofErr w:type="spellStart"/>
      <w:r w:rsidRPr="000F446A">
        <w:rPr>
          <w:szCs w:val="28"/>
        </w:rPr>
        <w:t>Neurosci</w:t>
      </w:r>
      <w:proofErr w:type="spellEnd"/>
      <w:r w:rsidRPr="000F446A">
        <w:rPr>
          <w:szCs w:val="28"/>
        </w:rPr>
        <w:t>., vol. 7, no. 223, pp. 1–7, 2013.</w:t>
      </w:r>
    </w:p>
    <w:p w14:paraId="366E0D8D" w14:textId="77777777" w:rsidR="000F446A" w:rsidRPr="000F446A" w:rsidRDefault="000F446A" w:rsidP="000F446A">
      <w:pPr>
        <w:pStyle w:val="Bibliography1"/>
        <w:spacing w:line="360" w:lineRule="auto"/>
        <w:rPr>
          <w:szCs w:val="28"/>
        </w:rPr>
      </w:pPr>
      <w:r w:rsidRPr="000F446A">
        <w:rPr>
          <w:szCs w:val="28"/>
        </w:rPr>
        <w:t xml:space="preserve">[12]    D. </w:t>
      </w:r>
      <w:proofErr w:type="spellStart"/>
      <w:r w:rsidRPr="000F446A">
        <w:rPr>
          <w:szCs w:val="28"/>
        </w:rPr>
        <w:t>Falanga</w:t>
      </w:r>
      <w:proofErr w:type="spellEnd"/>
      <w:r w:rsidRPr="000F446A">
        <w:rPr>
          <w:szCs w:val="28"/>
        </w:rPr>
        <w:t xml:space="preserve">, K. Kleber, and D. </w:t>
      </w:r>
      <w:proofErr w:type="spellStart"/>
      <w:r w:rsidRPr="000F446A">
        <w:rPr>
          <w:szCs w:val="28"/>
        </w:rPr>
        <w:t>Scaramuzza</w:t>
      </w:r>
      <w:proofErr w:type="spellEnd"/>
      <w:r w:rsidRPr="000F446A">
        <w:rPr>
          <w:szCs w:val="28"/>
        </w:rPr>
        <w:t>, “Dynamic obstacle avoidance for quadrotors with event cameras,” Sci. Robot., vol. 5, no. 40, Mar. 2020, Art. no. eaaz9712.</w:t>
      </w:r>
    </w:p>
    <w:p w14:paraId="370AA228" w14:textId="77777777" w:rsidR="000F446A" w:rsidRPr="000F446A" w:rsidRDefault="000F446A" w:rsidP="000F446A">
      <w:pPr>
        <w:pStyle w:val="Bibliography1"/>
        <w:spacing w:line="360" w:lineRule="auto"/>
        <w:rPr>
          <w:szCs w:val="28"/>
        </w:rPr>
      </w:pPr>
      <w:r w:rsidRPr="000F446A">
        <w:rPr>
          <w:szCs w:val="28"/>
        </w:rPr>
        <w:t xml:space="preserve">[13]    H. Kim, S. </w:t>
      </w:r>
      <w:proofErr w:type="spellStart"/>
      <w:r w:rsidRPr="000F446A">
        <w:rPr>
          <w:szCs w:val="28"/>
        </w:rPr>
        <w:t>Leutenegger</w:t>
      </w:r>
      <w:proofErr w:type="spellEnd"/>
      <w:r w:rsidRPr="000F446A">
        <w:rPr>
          <w:szCs w:val="28"/>
        </w:rPr>
        <w:t xml:space="preserve">, and A. J. Davison, “Real-time 3D reconstruction and 6-DoF tracking with an event camera,” in Proc. Eur. Conf. </w:t>
      </w:r>
      <w:proofErr w:type="spellStart"/>
      <w:r w:rsidRPr="000F446A">
        <w:rPr>
          <w:szCs w:val="28"/>
        </w:rPr>
        <w:t>Comput</w:t>
      </w:r>
      <w:proofErr w:type="spellEnd"/>
      <w:r w:rsidRPr="000F446A">
        <w:rPr>
          <w:szCs w:val="28"/>
        </w:rPr>
        <w:t>. Vis., 2016, pp. 349–364.</w:t>
      </w:r>
    </w:p>
    <w:p w14:paraId="2DFB9A65" w14:textId="77777777" w:rsidR="000F446A" w:rsidRPr="000F446A" w:rsidRDefault="000F446A" w:rsidP="000F446A">
      <w:pPr>
        <w:pStyle w:val="Bibliography1"/>
        <w:spacing w:line="360" w:lineRule="auto"/>
        <w:rPr>
          <w:szCs w:val="28"/>
        </w:rPr>
      </w:pPr>
      <w:r w:rsidRPr="000F446A">
        <w:rPr>
          <w:szCs w:val="28"/>
        </w:rPr>
        <w:t xml:space="preserve">[14]    H. </w:t>
      </w:r>
      <w:proofErr w:type="spellStart"/>
      <w:r w:rsidRPr="000F446A">
        <w:rPr>
          <w:szCs w:val="28"/>
        </w:rPr>
        <w:t>Rebecq</w:t>
      </w:r>
      <w:proofErr w:type="spellEnd"/>
      <w:r w:rsidRPr="000F446A">
        <w:rPr>
          <w:szCs w:val="28"/>
        </w:rPr>
        <w:t xml:space="preserve">, T. </w:t>
      </w:r>
      <w:proofErr w:type="spellStart"/>
      <w:r w:rsidRPr="000F446A">
        <w:rPr>
          <w:szCs w:val="28"/>
        </w:rPr>
        <w:t>Horstschäfer</w:t>
      </w:r>
      <w:proofErr w:type="spellEnd"/>
      <w:r w:rsidRPr="000F446A">
        <w:rPr>
          <w:szCs w:val="28"/>
        </w:rPr>
        <w:t xml:space="preserve">, G. Gallego, and D. </w:t>
      </w:r>
      <w:proofErr w:type="spellStart"/>
      <w:r w:rsidRPr="000F446A">
        <w:rPr>
          <w:szCs w:val="28"/>
        </w:rPr>
        <w:t>Scaramuzza</w:t>
      </w:r>
      <w:proofErr w:type="spellEnd"/>
      <w:r w:rsidRPr="000F446A">
        <w:rPr>
          <w:szCs w:val="28"/>
        </w:rPr>
        <w:t xml:space="preserve">, “EVO: A geometric approach to event-based 6-DOF parallel tracking and mapping in real-time,” IEEE Robot. </w:t>
      </w:r>
      <w:proofErr w:type="spellStart"/>
      <w:r w:rsidRPr="000F446A">
        <w:rPr>
          <w:szCs w:val="28"/>
        </w:rPr>
        <w:t>Autom</w:t>
      </w:r>
      <w:proofErr w:type="spellEnd"/>
      <w:r w:rsidRPr="000F446A">
        <w:rPr>
          <w:szCs w:val="28"/>
        </w:rPr>
        <w:t>. Lett., vol. 2, no. 2, pp. 593–600, Apr. 2017.</w:t>
      </w:r>
    </w:p>
    <w:p w14:paraId="285EE192" w14:textId="77777777" w:rsidR="000F446A" w:rsidRPr="000F446A" w:rsidRDefault="000F446A" w:rsidP="000F446A">
      <w:pPr>
        <w:pStyle w:val="Bibliography1"/>
        <w:spacing w:line="360" w:lineRule="auto"/>
        <w:rPr>
          <w:szCs w:val="28"/>
        </w:rPr>
      </w:pPr>
      <w:r w:rsidRPr="000F446A">
        <w:rPr>
          <w:szCs w:val="28"/>
        </w:rPr>
        <w:t xml:space="preserve">[15]    A. </w:t>
      </w:r>
      <w:proofErr w:type="spellStart"/>
      <w:r w:rsidRPr="000F446A">
        <w:rPr>
          <w:szCs w:val="28"/>
        </w:rPr>
        <w:t>Rosinol</w:t>
      </w:r>
      <w:proofErr w:type="spellEnd"/>
      <w:r w:rsidRPr="000F446A">
        <w:rPr>
          <w:szCs w:val="28"/>
        </w:rPr>
        <w:t xml:space="preserve"> Vidal, H. </w:t>
      </w:r>
      <w:proofErr w:type="spellStart"/>
      <w:r w:rsidRPr="000F446A">
        <w:rPr>
          <w:szCs w:val="28"/>
        </w:rPr>
        <w:t>Rebecq</w:t>
      </w:r>
      <w:proofErr w:type="spellEnd"/>
      <w:r w:rsidRPr="000F446A">
        <w:rPr>
          <w:szCs w:val="28"/>
        </w:rPr>
        <w:t xml:space="preserve">, T. </w:t>
      </w:r>
      <w:proofErr w:type="spellStart"/>
      <w:r w:rsidRPr="000F446A">
        <w:rPr>
          <w:szCs w:val="28"/>
        </w:rPr>
        <w:t>Horstschaefer</w:t>
      </w:r>
      <w:proofErr w:type="spellEnd"/>
      <w:r w:rsidRPr="000F446A">
        <w:rPr>
          <w:szCs w:val="28"/>
        </w:rPr>
        <w:t xml:space="preserve">, and D. </w:t>
      </w:r>
      <w:proofErr w:type="spellStart"/>
      <w:r w:rsidRPr="000F446A">
        <w:rPr>
          <w:szCs w:val="28"/>
        </w:rPr>
        <w:t>Scaramuzza</w:t>
      </w:r>
      <w:proofErr w:type="spellEnd"/>
      <w:r w:rsidRPr="000F446A">
        <w:rPr>
          <w:szCs w:val="28"/>
        </w:rPr>
        <w:t xml:space="preserve">, “Ultimate SLAM? Combining events, images, and IMU for robust visual SLAM in HDR and high speed scenarios,” IEEE Robot. </w:t>
      </w:r>
      <w:proofErr w:type="spellStart"/>
      <w:r w:rsidRPr="000F446A">
        <w:rPr>
          <w:szCs w:val="28"/>
        </w:rPr>
        <w:t>Autom</w:t>
      </w:r>
      <w:proofErr w:type="spellEnd"/>
      <w:r w:rsidRPr="000F446A">
        <w:rPr>
          <w:szCs w:val="28"/>
        </w:rPr>
        <w:t>. Lett., vol. 3, no. 2, pp. 994–1001, Apr. 2018.</w:t>
      </w:r>
    </w:p>
    <w:p w14:paraId="5B005F73" w14:textId="77777777" w:rsidR="000F446A" w:rsidRPr="000F446A" w:rsidRDefault="000F446A" w:rsidP="000F446A">
      <w:pPr>
        <w:pStyle w:val="Bibliography1"/>
        <w:spacing w:line="360" w:lineRule="auto"/>
        <w:rPr>
          <w:szCs w:val="28"/>
        </w:rPr>
      </w:pPr>
      <w:r w:rsidRPr="000F446A">
        <w:rPr>
          <w:szCs w:val="28"/>
        </w:rPr>
        <w:t xml:space="preserve">[16]    E. </w:t>
      </w:r>
      <w:proofErr w:type="spellStart"/>
      <w:r w:rsidRPr="000F446A">
        <w:rPr>
          <w:szCs w:val="28"/>
        </w:rPr>
        <w:t>Mueggler</w:t>
      </w:r>
      <w:proofErr w:type="spellEnd"/>
      <w:r w:rsidRPr="000F446A">
        <w:rPr>
          <w:szCs w:val="28"/>
        </w:rPr>
        <w:t xml:space="preserve">, G. Gallego, H. </w:t>
      </w:r>
      <w:proofErr w:type="spellStart"/>
      <w:r w:rsidRPr="000F446A">
        <w:rPr>
          <w:szCs w:val="28"/>
        </w:rPr>
        <w:t>Rebecq</w:t>
      </w:r>
      <w:proofErr w:type="spellEnd"/>
      <w:r w:rsidRPr="000F446A">
        <w:rPr>
          <w:szCs w:val="28"/>
        </w:rPr>
        <w:t xml:space="preserve">, and D. </w:t>
      </w:r>
      <w:proofErr w:type="spellStart"/>
      <w:r w:rsidRPr="000F446A">
        <w:rPr>
          <w:szCs w:val="28"/>
        </w:rPr>
        <w:t>Scaramuzza</w:t>
      </w:r>
      <w:proofErr w:type="spellEnd"/>
      <w:r w:rsidRPr="000F446A">
        <w:rPr>
          <w:szCs w:val="28"/>
        </w:rPr>
        <w:t>, “Continuous- time visual-inertial odometry for event cameras,” IEEE Trans. Robot., vol. 34, no. 6, pp. 1425–1440, Dec. 2018.</w:t>
      </w:r>
    </w:p>
    <w:p w14:paraId="385AAE92" w14:textId="77777777" w:rsidR="000F446A" w:rsidRPr="000F446A" w:rsidRDefault="000F446A" w:rsidP="000F446A">
      <w:pPr>
        <w:pStyle w:val="Bibliography1"/>
        <w:spacing w:line="360" w:lineRule="auto"/>
        <w:rPr>
          <w:szCs w:val="28"/>
        </w:rPr>
      </w:pPr>
      <w:r w:rsidRPr="000F446A">
        <w:rPr>
          <w:szCs w:val="28"/>
        </w:rPr>
        <w:t xml:space="preserve">[17]    D. </w:t>
      </w:r>
      <w:proofErr w:type="spellStart"/>
      <w:r w:rsidRPr="000F446A">
        <w:rPr>
          <w:szCs w:val="28"/>
        </w:rPr>
        <w:t>Weikersdorfer</w:t>
      </w:r>
      <w:proofErr w:type="spellEnd"/>
      <w:r w:rsidRPr="000F446A">
        <w:rPr>
          <w:szCs w:val="28"/>
        </w:rPr>
        <w:t xml:space="preserve">, D. B. Adrian, D. </w:t>
      </w:r>
      <w:proofErr w:type="spellStart"/>
      <w:r w:rsidRPr="000F446A">
        <w:rPr>
          <w:szCs w:val="28"/>
        </w:rPr>
        <w:t>Cremers</w:t>
      </w:r>
      <w:proofErr w:type="spellEnd"/>
      <w:r w:rsidRPr="000F446A">
        <w:rPr>
          <w:szCs w:val="28"/>
        </w:rPr>
        <w:t xml:space="preserve">, and J. </w:t>
      </w:r>
      <w:proofErr w:type="spellStart"/>
      <w:r w:rsidRPr="000F446A">
        <w:rPr>
          <w:szCs w:val="28"/>
        </w:rPr>
        <w:t>Conradt</w:t>
      </w:r>
      <w:proofErr w:type="spellEnd"/>
      <w:r w:rsidRPr="000F446A">
        <w:rPr>
          <w:szCs w:val="28"/>
        </w:rPr>
        <w:t xml:space="preserve">, “Event-based 3D SLAM with a depth-augmented dynamic vision sensor,” in Proc. IEEE Int. Conf. Robot. </w:t>
      </w:r>
      <w:proofErr w:type="spellStart"/>
      <w:r w:rsidRPr="000F446A">
        <w:rPr>
          <w:szCs w:val="28"/>
        </w:rPr>
        <w:t>Autom</w:t>
      </w:r>
      <w:proofErr w:type="spellEnd"/>
      <w:r w:rsidRPr="000F446A">
        <w:rPr>
          <w:szCs w:val="28"/>
        </w:rPr>
        <w:t>., 2014, pp. 359–364.</w:t>
      </w:r>
    </w:p>
    <w:p w14:paraId="09E7F12E" w14:textId="77777777" w:rsidR="000F446A" w:rsidRPr="000F446A" w:rsidRDefault="000F446A" w:rsidP="000F446A">
      <w:pPr>
        <w:pStyle w:val="Bibliography1"/>
        <w:spacing w:line="360" w:lineRule="auto"/>
        <w:rPr>
          <w:szCs w:val="28"/>
        </w:rPr>
      </w:pPr>
      <w:r w:rsidRPr="000F446A">
        <w:rPr>
          <w:szCs w:val="28"/>
        </w:rPr>
        <w:t xml:space="preserve">[18]    A. </w:t>
      </w:r>
      <w:proofErr w:type="spellStart"/>
      <w:r w:rsidRPr="000F446A">
        <w:rPr>
          <w:szCs w:val="28"/>
        </w:rPr>
        <w:t>Censi</w:t>
      </w:r>
      <w:proofErr w:type="spellEnd"/>
      <w:r w:rsidRPr="000F446A">
        <w:rPr>
          <w:szCs w:val="28"/>
        </w:rPr>
        <w:t xml:space="preserve"> and D. </w:t>
      </w:r>
      <w:proofErr w:type="spellStart"/>
      <w:r w:rsidRPr="000F446A">
        <w:rPr>
          <w:szCs w:val="28"/>
        </w:rPr>
        <w:t>Scaramuzza</w:t>
      </w:r>
      <w:proofErr w:type="spellEnd"/>
      <w:r w:rsidRPr="000F446A">
        <w:rPr>
          <w:szCs w:val="28"/>
        </w:rPr>
        <w:t xml:space="preserve">, “Low-latency event-based visual odometry,” in Proc. IEEE Int. Conf. Robot. </w:t>
      </w:r>
      <w:proofErr w:type="spellStart"/>
      <w:r w:rsidRPr="000F446A">
        <w:rPr>
          <w:szCs w:val="28"/>
        </w:rPr>
        <w:t>Autom</w:t>
      </w:r>
      <w:proofErr w:type="spellEnd"/>
      <w:r w:rsidRPr="000F446A">
        <w:rPr>
          <w:szCs w:val="28"/>
        </w:rPr>
        <w:t>., 2014, pp. 703–710.</w:t>
      </w:r>
    </w:p>
    <w:p w14:paraId="221C38E5" w14:textId="77777777" w:rsidR="000F446A" w:rsidRPr="000F446A" w:rsidRDefault="000F446A" w:rsidP="000F446A">
      <w:pPr>
        <w:pStyle w:val="Bibliography1"/>
        <w:spacing w:line="360" w:lineRule="auto"/>
        <w:rPr>
          <w:szCs w:val="28"/>
        </w:rPr>
      </w:pPr>
      <w:r w:rsidRPr="000F446A">
        <w:rPr>
          <w:szCs w:val="28"/>
        </w:rPr>
        <w:t xml:space="preserve">[19]    B. </w:t>
      </w:r>
      <w:proofErr w:type="spellStart"/>
      <w:r w:rsidRPr="000F446A">
        <w:rPr>
          <w:szCs w:val="28"/>
        </w:rPr>
        <w:t>Kueng</w:t>
      </w:r>
      <w:proofErr w:type="spellEnd"/>
      <w:r w:rsidRPr="000F446A">
        <w:rPr>
          <w:szCs w:val="28"/>
        </w:rPr>
        <w:t xml:space="preserve">, E. </w:t>
      </w:r>
      <w:proofErr w:type="spellStart"/>
      <w:r w:rsidRPr="000F446A">
        <w:rPr>
          <w:szCs w:val="28"/>
        </w:rPr>
        <w:t>Mueggler</w:t>
      </w:r>
      <w:proofErr w:type="spellEnd"/>
      <w:r w:rsidRPr="000F446A">
        <w:rPr>
          <w:szCs w:val="28"/>
        </w:rPr>
        <w:t xml:space="preserve">, G. Gallego, and D. </w:t>
      </w:r>
      <w:proofErr w:type="spellStart"/>
      <w:r w:rsidRPr="000F446A">
        <w:rPr>
          <w:szCs w:val="28"/>
        </w:rPr>
        <w:t>Scaramuzza</w:t>
      </w:r>
      <w:proofErr w:type="spellEnd"/>
      <w:r w:rsidRPr="000F446A">
        <w:rPr>
          <w:szCs w:val="28"/>
        </w:rPr>
        <w:t xml:space="preserve">, “Low-latency visual odometry using event-based feature tracks,” in Proc. IEEE/RSJ Int. Conf. </w:t>
      </w:r>
      <w:proofErr w:type="spellStart"/>
      <w:r w:rsidRPr="000F446A">
        <w:rPr>
          <w:szCs w:val="28"/>
        </w:rPr>
        <w:t>Intell</w:t>
      </w:r>
      <w:proofErr w:type="spellEnd"/>
      <w:r w:rsidRPr="000F446A">
        <w:rPr>
          <w:szCs w:val="28"/>
        </w:rPr>
        <w:t>. Robot. Syst., 2016, pp. 16–23.</w:t>
      </w:r>
    </w:p>
    <w:p w14:paraId="2FBF7219" w14:textId="77777777" w:rsidR="000F446A" w:rsidRPr="000F446A" w:rsidRDefault="000F446A" w:rsidP="000F446A">
      <w:pPr>
        <w:pStyle w:val="Bibliography1"/>
        <w:spacing w:line="360" w:lineRule="auto"/>
        <w:rPr>
          <w:szCs w:val="28"/>
        </w:rPr>
      </w:pPr>
      <w:r w:rsidRPr="000F446A">
        <w:rPr>
          <w:szCs w:val="28"/>
        </w:rPr>
        <w:t xml:space="preserve">[20]    G. Klein and D. Murray, “Parallel tracking and mapping for small AR workspaces,” in Proc. IEEE ACM Int. </w:t>
      </w:r>
      <w:proofErr w:type="spellStart"/>
      <w:r w:rsidRPr="000F446A">
        <w:rPr>
          <w:szCs w:val="28"/>
        </w:rPr>
        <w:t>Symp</w:t>
      </w:r>
      <w:proofErr w:type="spellEnd"/>
      <w:r w:rsidRPr="000F446A">
        <w:rPr>
          <w:szCs w:val="28"/>
        </w:rPr>
        <w:t>. Mixed Augmented Reality, Nara, Japan, Nov. 2007, pp. 225–234.</w:t>
      </w:r>
    </w:p>
    <w:p w14:paraId="5E88F8CE" w14:textId="77777777" w:rsidR="000F446A" w:rsidRPr="000F446A" w:rsidRDefault="000F446A" w:rsidP="000F446A">
      <w:pPr>
        <w:pStyle w:val="Bibliography1"/>
        <w:spacing w:line="360" w:lineRule="auto"/>
        <w:rPr>
          <w:szCs w:val="28"/>
        </w:rPr>
      </w:pPr>
      <w:r w:rsidRPr="000F446A">
        <w:rPr>
          <w:szCs w:val="28"/>
        </w:rPr>
        <w:t xml:space="preserve">[21]    Y. Zhou, G. Gallego, H. </w:t>
      </w:r>
      <w:proofErr w:type="spellStart"/>
      <w:r w:rsidRPr="000F446A">
        <w:rPr>
          <w:szCs w:val="28"/>
        </w:rPr>
        <w:t>Rebecq</w:t>
      </w:r>
      <w:proofErr w:type="spellEnd"/>
      <w:r w:rsidRPr="000F446A">
        <w:rPr>
          <w:szCs w:val="28"/>
        </w:rPr>
        <w:t xml:space="preserve">, L. </w:t>
      </w:r>
      <w:proofErr w:type="spellStart"/>
      <w:r w:rsidRPr="000F446A">
        <w:rPr>
          <w:szCs w:val="28"/>
        </w:rPr>
        <w:t>Kneip</w:t>
      </w:r>
      <w:proofErr w:type="spellEnd"/>
      <w:r w:rsidRPr="000F446A">
        <w:rPr>
          <w:szCs w:val="28"/>
        </w:rPr>
        <w:t xml:space="preserve">, H. Li, and D. </w:t>
      </w:r>
      <w:proofErr w:type="spellStart"/>
      <w:r w:rsidRPr="000F446A">
        <w:rPr>
          <w:szCs w:val="28"/>
        </w:rPr>
        <w:t>Scaramuzza</w:t>
      </w:r>
      <w:proofErr w:type="spellEnd"/>
      <w:r w:rsidRPr="000F446A">
        <w:rPr>
          <w:szCs w:val="28"/>
        </w:rPr>
        <w:t xml:space="preserve">, “Semi-dense 3D reconstruction with a stereo event camera,” in Proc. Eur. Conf. </w:t>
      </w:r>
      <w:proofErr w:type="spellStart"/>
      <w:r w:rsidRPr="000F446A">
        <w:rPr>
          <w:szCs w:val="28"/>
        </w:rPr>
        <w:t>Comput</w:t>
      </w:r>
      <w:proofErr w:type="spellEnd"/>
      <w:r w:rsidRPr="000F446A">
        <w:rPr>
          <w:szCs w:val="28"/>
        </w:rPr>
        <w:t>. Vis., 2018, pp. 242–258.</w:t>
      </w:r>
    </w:p>
    <w:p w14:paraId="47BDDADD" w14:textId="77777777" w:rsidR="000F446A" w:rsidRPr="000F446A" w:rsidRDefault="000F446A" w:rsidP="000F446A">
      <w:pPr>
        <w:pStyle w:val="Bibliography1"/>
        <w:spacing w:line="360" w:lineRule="auto"/>
        <w:rPr>
          <w:szCs w:val="28"/>
        </w:rPr>
      </w:pPr>
      <w:r w:rsidRPr="000F446A">
        <w:rPr>
          <w:szCs w:val="28"/>
        </w:rPr>
        <w:t xml:space="preserve">[22]    J. </w:t>
      </w:r>
      <w:proofErr w:type="spellStart"/>
      <w:r w:rsidRPr="000F446A">
        <w:rPr>
          <w:szCs w:val="28"/>
        </w:rPr>
        <w:t>Kogler</w:t>
      </w:r>
      <w:proofErr w:type="spellEnd"/>
      <w:r w:rsidRPr="000F446A">
        <w:rPr>
          <w:szCs w:val="28"/>
        </w:rPr>
        <w:t xml:space="preserve">, M. </w:t>
      </w:r>
      <w:proofErr w:type="spellStart"/>
      <w:r w:rsidRPr="000F446A">
        <w:rPr>
          <w:szCs w:val="28"/>
        </w:rPr>
        <w:t>Humenberger</w:t>
      </w:r>
      <w:proofErr w:type="spellEnd"/>
      <w:r w:rsidRPr="000F446A">
        <w:rPr>
          <w:szCs w:val="28"/>
        </w:rPr>
        <w:t xml:space="preserve">, and C. </w:t>
      </w:r>
      <w:proofErr w:type="spellStart"/>
      <w:r w:rsidRPr="000F446A">
        <w:rPr>
          <w:szCs w:val="28"/>
        </w:rPr>
        <w:t>Sulzbachner</w:t>
      </w:r>
      <w:proofErr w:type="spellEnd"/>
      <w:r w:rsidRPr="000F446A">
        <w:rPr>
          <w:szCs w:val="28"/>
        </w:rPr>
        <w:t xml:space="preserve">, “Event-based stereo matching approaches for frameless address event stereo data,” Proc. Int. </w:t>
      </w:r>
      <w:proofErr w:type="spellStart"/>
      <w:r w:rsidRPr="000F446A">
        <w:rPr>
          <w:szCs w:val="28"/>
        </w:rPr>
        <w:t>Symp</w:t>
      </w:r>
      <w:proofErr w:type="spellEnd"/>
      <w:r w:rsidRPr="000F446A">
        <w:rPr>
          <w:szCs w:val="28"/>
        </w:rPr>
        <w:t xml:space="preserve">. Adv. Vis. </w:t>
      </w:r>
      <w:proofErr w:type="spellStart"/>
      <w:r w:rsidRPr="000F446A">
        <w:rPr>
          <w:szCs w:val="28"/>
        </w:rPr>
        <w:t>Comput</w:t>
      </w:r>
      <w:proofErr w:type="spellEnd"/>
      <w:r w:rsidRPr="000F446A">
        <w:rPr>
          <w:szCs w:val="28"/>
        </w:rPr>
        <w:t>., 2011, pp. 674–685.</w:t>
      </w:r>
    </w:p>
    <w:p w14:paraId="59823CEE" w14:textId="77777777" w:rsidR="000F446A" w:rsidRPr="000F446A" w:rsidRDefault="000F446A" w:rsidP="000F446A">
      <w:pPr>
        <w:pStyle w:val="Bibliography1"/>
        <w:spacing w:line="360" w:lineRule="auto"/>
        <w:rPr>
          <w:szCs w:val="28"/>
        </w:rPr>
      </w:pPr>
      <w:r w:rsidRPr="000F446A">
        <w:rPr>
          <w:szCs w:val="28"/>
        </w:rPr>
        <w:t xml:space="preserve">[23]    P. </w:t>
      </w:r>
      <w:proofErr w:type="spellStart"/>
      <w:r w:rsidRPr="000F446A">
        <w:rPr>
          <w:szCs w:val="28"/>
        </w:rPr>
        <w:t>Rogister</w:t>
      </w:r>
      <w:proofErr w:type="spellEnd"/>
      <w:r w:rsidRPr="000F446A">
        <w:rPr>
          <w:szCs w:val="28"/>
        </w:rPr>
        <w:t xml:space="preserve">, R. </w:t>
      </w:r>
      <w:proofErr w:type="spellStart"/>
      <w:r w:rsidRPr="000F446A">
        <w:rPr>
          <w:szCs w:val="28"/>
        </w:rPr>
        <w:t>Benosman</w:t>
      </w:r>
      <w:proofErr w:type="spellEnd"/>
      <w:r w:rsidRPr="000F446A">
        <w:rPr>
          <w:szCs w:val="28"/>
        </w:rPr>
        <w:t xml:space="preserve">, S.-H. </w:t>
      </w:r>
      <w:proofErr w:type="spellStart"/>
      <w:r w:rsidRPr="000F446A">
        <w:rPr>
          <w:szCs w:val="28"/>
        </w:rPr>
        <w:t>Ieng</w:t>
      </w:r>
      <w:proofErr w:type="spellEnd"/>
      <w:r w:rsidRPr="000F446A">
        <w:rPr>
          <w:szCs w:val="28"/>
        </w:rPr>
        <w:t xml:space="preserve">, P. Lichtsteiner, and T. Delbruck, “Asynchronous event-based binocular stereo matching,” IEEE Trans. Neu- </w:t>
      </w:r>
      <w:proofErr w:type="spellStart"/>
      <w:r w:rsidRPr="000F446A">
        <w:rPr>
          <w:szCs w:val="28"/>
        </w:rPr>
        <w:t>ral</w:t>
      </w:r>
      <w:proofErr w:type="spellEnd"/>
      <w:r w:rsidRPr="000F446A">
        <w:rPr>
          <w:szCs w:val="28"/>
        </w:rPr>
        <w:t xml:space="preserve"> </w:t>
      </w:r>
      <w:proofErr w:type="spellStart"/>
      <w:r w:rsidRPr="000F446A">
        <w:rPr>
          <w:szCs w:val="28"/>
        </w:rPr>
        <w:t>Netw</w:t>
      </w:r>
      <w:proofErr w:type="spellEnd"/>
      <w:r w:rsidRPr="000F446A">
        <w:rPr>
          <w:szCs w:val="28"/>
        </w:rPr>
        <w:t>. Learn. Syst., vol. 23, no. 2, pp. 347–353, Feb. 2012.</w:t>
      </w:r>
    </w:p>
    <w:p w14:paraId="74685ED5" w14:textId="77777777" w:rsidR="000F446A" w:rsidRPr="000F446A" w:rsidRDefault="000F446A" w:rsidP="000F446A">
      <w:pPr>
        <w:pStyle w:val="Bibliography1"/>
        <w:spacing w:line="360" w:lineRule="auto"/>
        <w:rPr>
          <w:szCs w:val="28"/>
        </w:rPr>
      </w:pPr>
      <w:r w:rsidRPr="000F446A">
        <w:rPr>
          <w:szCs w:val="28"/>
        </w:rPr>
        <w:t xml:space="preserve">[24]    L. A. </w:t>
      </w:r>
      <w:proofErr w:type="spellStart"/>
      <w:r w:rsidRPr="000F446A">
        <w:rPr>
          <w:szCs w:val="28"/>
        </w:rPr>
        <w:t>Camunas</w:t>
      </w:r>
      <w:proofErr w:type="spellEnd"/>
      <w:r w:rsidRPr="000F446A">
        <w:rPr>
          <w:szCs w:val="28"/>
        </w:rPr>
        <w:t>-Mesa, T. Serrano-</w:t>
      </w:r>
      <w:proofErr w:type="spellStart"/>
      <w:r w:rsidRPr="000F446A">
        <w:rPr>
          <w:szCs w:val="28"/>
        </w:rPr>
        <w:t>Gotarredona</w:t>
      </w:r>
      <w:proofErr w:type="spellEnd"/>
      <w:r w:rsidRPr="000F446A">
        <w:rPr>
          <w:szCs w:val="28"/>
        </w:rPr>
        <w:t xml:space="preserve">, S. H. </w:t>
      </w:r>
      <w:proofErr w:type="spellStart"/>
      <w:r w:rsidRPr="000F446A">
        <w:rPr>
          <w:szCs w:val="28"/>
        </w:rPr>
        <w:t>Ieng</w:t>
      </w:r>
      <w:proofErr w:type="spellEnd"/>
      <w:r w:rsidRPr="000F446A">
        <w:rPr>
          <w:szCs w:val="28"/>
        </w:rPr>
        <w:t xml:space="preserve">, R. B. </w:t>
      </w:r>
      <w:proofErr w:type="spellStart"/>
      <w:r w:rsidRPr="000F446A">
        <w:rPr>
          <w:szCs w:val="28"/>
        </w:rPr>
        <w:t>Benos</w:t>
      </w:r>
      <w:proofErr w:type="spellEnd"/>
      <w:r w:rsidRPr="000F446A">
        <w:rPr>
          <w:szCs w:val="28"/>
        </w:rPr>
        <w:t>- man, and B. Linares-</w:t>
      </w:r>
      <w:proofErr w:type="spellStart"/>
      <w:r w:rsidRPr="000F446A">
        <w:rPr>
          <w:szCs w:val="28"/>
        </w:rPr>
        <w:t>Barranco</w:t>
      </w:r>
      <w:proofErr w:type="spellEnd"/>
      <w:r w:rsidRPr="000F446A">
        <w:rPr>
          <w:szCs w:val="28"/>
        </w:rPr>
        <w:t xml:space="preserve">, “On the use of orientation filters for 3D re- construction in event-driven stereo vision,” Front. </w:t>
      </w:r>
      <w:proofErr w:type="spellStart"/>
      <w:r w:rsidRPr="000F446A">
        <w:rPr>
          <w:szCs w:val="28"/>
        </w:rPr>
        <w:t>Neurosci</w:t>
      </w:r>
      <w:proofErr w:type="spellEnd"/>
      <w:r w:rsidRPr="000F446A">
        <w:rPr>
          <w:szCs w:val="28"/>
        </w:rPr>
        <w:t>., vol. 8, no. 48, pp. 1–17, 2014.</w:t>
      </w:r>
    </w:p>
    <w:p w14:paraId="630B128E" w14:textId="77777777" w:rsidR="000F446A" w:rsidRPr="000F446A" w:rsidRDefault="000F446A" w:rsidP="000F446A">
      <w:pPr>
        <w:pStyle w:val="Bibliography1"/>
        <w:spacing w:line="360" w:lineRule="auto"/>
        <w:rPr>
          <w:szCs w:val="28"/>
        </w:rPr>
      </w:pPr>
      <w:r w:rsidRPr="000F446A">
        <w:rPr>
          <w:szCs w:val="28"/>
        </w:rPr>
        <w:t>[25]    R. Hartley and A. Zisserman, Multiple View Geometry in Computer Vision,</w:t>
      </w:r>
    </w:p>
    <w:p w14:paraId="3AD3B11F" w14:textId="77777777" w:rsidR="000F446A" w:rsidRPr="000F446A" w:rsidRDefault="000F446A" w:rsidP="000F446A">
      <w:pPr>
        <w:pStyle w:val="Bibliography1"/>
        <w:spacing w:line="360" w:lineRule="auto"/>
        <w:rPr>
          <w:szCs w:val="28"/>
        </w:rPr>
      </w:pPr>
      <w:r w:rsidRPr="000F446A">
        <w:rPr>
          <w:szCs w:val="28"/>
        </w:rPr>
        <w:t>2nd ed. Cambridge, U.K.: Cambridge Univ. Press, 2003.</w:t>
      </w:r>
    </w:p>
    <w:p w14:paraId="663EBC70" w14:textId="77777777" w:rsidR="000F446A" w:rsidRPr="000F446A" w:rsidRDefault="000F446A" w:rsidP="000F446A">
      <w:pPr>
        <w:pStyle w:val="Bibliography1"/>
        <w:spacing w:line="360" w:lineRule="auto"/>
        <w:rPr>
          <w:szCs w:val="28"/>
        </w:rPr>
      </w:pPr>
      <w:r w:rsidRPr="000F446A">
        <w:rPr>
          <w:szCs w:val="28"/>
        </w:rPr>
        <w:t xml:space="preserve">[26]    S.-H. </w:t>
      </w:r>
      <w:proofErr w:type="spellStart"/>
      <w:r w:rsidRPr="000F446A">
        <w:rPr>
          <w:szCs w:val="28"/>
        </w:rPr>
        <w:t>Ieng</w:t>
      </w:r>
      <w:proofErr w:type="spellEnd"/>
      <w:r w:rsidRPr="000F446A">
        <w:rPr>
          <w:szCs w:val="28"/>
        </w:rPr>
        <w:t xml:space="preserve">, J. Carneiro, M. </w:t>
      </w:r>
      <w:proofErr w:type="spellStart"/>
      <w:r w:rsidRPr="000F446A">
        <w:rPr>
          <w:szCs w:val="28"/>
        </w:rPr>
        <w:t>Osswald</w:t>
      </w:r>
      <w:proofErr w:type="spellEnd"/>
      <w:r w:rsidRPr="000F446A">
        <w:rPr>
          <w:szCs w:val="28"/>
        </w:rPr>
        <w:t xml:space="preserve">, and R. </w:t>
      </w:r>
      <w:proofErr w:type="spellStart"/>
      <w:r w:rsidRPr="000F446A">
        <w:rPr>
          <w:szCs w:val="28"/>
        </w:rPr>
        <w:t>Benosman</w:t>
      </w:r>
      <w:proofErr w:type="spellEnd"/>
      <w:r w:rsidRPr="000F446A">
        <w:rPr>
          <w:szCs w:val="28"/>
        </w:rPr>
        <w:t>, “</w:t>
      </w:r>
      <w:proofErr w:type="spellStart"/>
      <w:r w:rsidRPr="000F446A">
        <w:rPr>
          <w:szCs w:val="28"/>
        </w:rPr>
        <w:t>Neuromor</w:t>
      </w:r>
      <w:proofErr w:type="spellEnd"/>
      <w:r w:rsidRPr="000F446A">
        <w:rPr>
          <w:szCs w:val="28"/>
        </w:rPr>
        <w:t xml:space="preserve">- </w:t>
      </w:r>
      <w:proofErr w:type="spellStart"/>
      <w:r w:rsidRPr="000F446A">
        <w:rPr>
          <w:szCs w:val="28"/>
        </w:rPr>
        <w:t>phic</w:t>
      </w:r>
      <w:proofErr w:type="spellEnd"/>
      <w:r w:rsidRPr="000F446A">
        <w:rPr>
          <w:szCs w:val="28"/>
        </w:rPr>
        <w:t xml:space="preserve"> event-based generalized time-based stereovision,” Front. </w:t>
      </w:r>
      <w:proofErr w:type="spellStart"/>
      <w:r w:rsidRPr="000F446A">
        <w:rPr>
          <w:szCs w:val="28"/>
        </w:rPr>
        <w:t>Neurosci</w:t>
      </w:r>
      <w:proofErr w:type="spellEnd"/>
      <w:r w:rsidRPr="000F446A">
        <w:rPr>
          <w:szCs w:val="28"/>
        </w:rPr>
        <w:t>., vol. 12, no. 442, pp. 1–13, 2018.</w:t>
      </w:r>
    </w:p>
    <w:p w14:paraId="0FD00E26" w14:textId="77777777" w:rsidR="000F446A" w:rsidRPr="000F446A" w:rsidRDefault="000F446A" w:rsidP="000F446A">
      <w:pPr>
        <w:pStyle w:val="Bibliography1"/>
        <w:spacing w:line="360" w:lineRule="auto"/>
        <w:rPr>
          <w:szCs w:val="28"/>
        </w:rPr>
      </w:pPr>
      <w:r w:rsidRPr="000F446A">
        <w:rPr>
          <w:szCs w:val="28"/>
        </w:rPr>
        <w:t xml:space="preserve">[27]    C. </w:t>
      </w:r>
      <w:proofErr w:type="spellStart"/>
      <w:r w:rsidRPr="000F446A">
        <w:rPr>
          <w:szCs w:val="28"/>
        </w:rPr>
        <w:t>Posch</w:t>
      </w:r>
      <w:proofErr w:type="spellEnd"/>
      <w:r w:rsidRPr="000F446A">
        <w:rPr>
          <w:szCs w:val="28"/>
        </w:rPr>
        <w:t xml:space="preserve">, D. </w:t>
      </w:r>
      <w:proofErr w:type="spellStart"/>
      <w:r w:rsidRPr="000F446A">
        <w:rPr>
          <w:szCs w:val="28"/>
        </w:rPr>
        <w:t>Matolin</w:t>
      </w:r>
      <w:proofErr w:type="spellEnd"/>
      <w:r w:rsidRPr="000F446A">
        <w:rPr>
          <w:szCs w:val="28"/>
        </w:rPr>
        <w:t xml:space="preserve">, and R. </w:t>
      </w:r>
      <w:proofErr w:type="spellStart"/>
      <w:r w:rsidRPr="000F446A">
        <w:rPr>
          <w:szCs w:val="28"/>
        </w:rPr>
        <w:t>Wohlgenannt</w:t>
      </w:r>
      <w:proofErr w:type="spellEnd"/>
      <w:r w:rsidRPr="000F446A">
        <w:rPr>
          <w:szCs w:val="28"/>
        </w:rPr>
        <w:t>, “A QVGA 143 dB dynamic range frame-free PWM image sensor with lossless pixel-level video com- pression and time-domain CDS,” IEEE J. Solid-State Circuits, vol. 46, no. 1, pp. 259–275, Jan. 2011.</w:t>
      </w:r>
    </w:p>
    <w:p w14:paraId="3BBB8C24" w14:textId="77777777" w:rsidR="000F446A" w:rsidRPr="000F446A" w:rsidRDefault="000F446A" w:rsidP="000F446A">
      <w:pPr>
        <w:pStyle w:val="Bibliography1"/>
        <w:spacing w:line="360" w:lineRule="auto"/>
        <w:rPr>
          <w:szCs w:val="28"/>
        </w:rPr>
      </w:pPr>
      <w:r w:rsidRPr="000F446A">
        <w:rPr>
          <w:szCs w:val="28"/>
        </w:rPr>
        <w:t xml:space="preserve">[28]    E. </w:t>
      </w:r>
      <w:proofErr w:type="spellStart"/>
      <w:r w:rsidRPr="000F446A">
        <w:rPr>
          <w:szCs w:val="28"/>
        </w:rPr>
        <w:t>Piatkowska</w:t>
      </w:r>
      <w:proofErr w:type="spellEnd"/>
      <w:r w:rsidRPr="000F446A">
        <w:rPr>
          <w:szCs w:val="28"/>
        </w:rPr>
        <w:t xml:space="preserve">, A. N. </w:t>
      </w:r>
      <w:proofErr w:type="spellStart"/>
      <w:r w:rsidRPr="000F446A">
        <w:rPr>
          <w:szCs w:val="28"/>
        </w:rPr>
        <w:t>Belbachir</w:t>
      </w:r>
      <w:proofErr w:type="spellEnd"/>
      <w:r w:rsidRPr="000F446A">
        <w:rPr>
          <w:szCs w:val="28"/>
        </w:rPr>
        <w:t xml:space="preserve">, and M. </w:t>
      </w:r>
      <w:proofErr w:type="spellStart"/>
      <w:r w:rsidRPr="000F446A">
        <w:rPr>
          <w:szCs w:val="28"/>
        </w:rPr>
        <w:t>Gelautz</w:t>
      </w:r>
      <w:proofErr w:type="spellEnd"/>
      <w:r w:rsidRPr="000F446A">
        <w:rPr>
          <w:szCs w:val="28"/>
        </w:rPr>
        <w:t xml:space="preserve">, “Cooperative and </w:t>
      </w:r>
      <w:proofErr w:type="spellStart"/>
      <w:r w:rsidRPr="000F446A">
        <w:rPr>
          <w:szCs w:val="28"/>
        </w:rPr>
        <w:t>asyn</w:t>
      </w:r>
      <w:proofErr w:type="spellEnd"/>
      <w:r w:rsidRPr="000F446A">
        <w:rPr>
          <w:szCs w:val="28"/>
        </w:rPr>
        <w:t xml:space="preserve">- </w:t>
      </w:r>
      <w:proofErr w:type="spellStart"/>
      <w:r w:rsidRPr="000F446A">
        <w:rPr>
          <w:szCs w:val="28"/>
        </w:rPr>
        <w:t>chronous</w:t>
      </w:r>
      <w:proofErr w:type="spellEnd"/>
      <w:r w:rsidRPr="000F446A">
        <w:rPr>
          <w:szCs w:val="28"/>
        </w:rPr>
        <w:t xml:space="preserve"> stereo vision for dynamic vision sensors,” Meas. Sci. Technol., vol. 25, no. 5, Apr. 2014, Art. no. 055108.</w:t>
      </w:r>
    </w:p>
    <w:p w14:paraId="24FC0DBB" w14:textId="77777777" w:rsidR="000F446A" w:rsidRPr="000F446A" w:rsidRDefault="000F446A" w:rsidP="000F446A">
      <w:pPr>
        <w:pStyle w:val="Bibliography1"/>
        <w:spacing w:line="360" w:lineRule="auto"/>
        <w:rPr>
          <w:szCs w:val="28"/>
        </w:rPr>
      </w:pPr>
      <w:r w:rsidRPr="000F446A">
        <w:rPr>
          <w:szCs w:val="28"/>
        </w:rPr>
        <w:t xml:space="preserve">[29]    M. </w:t>
      </w:r>
      <w:proofErr w:type="spellStart"/>
      <w:r w:rsidRPr="000F446A">
        <w:rPr>
          <w:szCs w:val="28"/>
        </w:rPr>
        <w:t>Firouzi</w:t>
      </w:r>
      <w:proofErr w:type="spellEnd"/>
      <w:r w:rsidRPr="000F446A">
        <w:rPr>
          <w:szCs w:val="28"/>
        </w:rPr>
        <w:t xml:space="preserve"> and J. </w:t>
      </w:r>
      <w:proofErr w:type="spellStart"/>
      <w:r w:rsidRPr="000F446A">
        <w:rPr>
          <w:szCs w:val="28"/>
        </w:rPr>
        <w:t>Conradt</w:t>
      </w:r>
      <w:proofErr w:type="spellEnd"/>
      <w:r w:rsidRPr="000F446A">
        <w:rPr>
          <w:szCs w:val="28"/>
        </w:rPr>
        <w:t>, “Asynchronous event-based cooperative stereo matching using neuromorphic silicon retinas,” Neural Proc. Lett., vol. 43, no. 2, pp. 311–326, 2016.</w:t>
      </w:r>
    </w:p>
    <w:p w14:paraId="74A791CD" w14:textId="77777777" w:rsidR="000F446A" w:rsidRPr="000F446A" w:rsidRDefault="000F446A" w:rsidP="000F446A">
      <w:pPr>
        <w:pStyle w:val="Bibliography1"/>
        <w:spacing w:line="360" w:lineRule="auto"/>
        <w:rPr>
          <w:szCs w:val="28"/>
        </w:rPr>
      </w:pPr>
      <w:r w:rsidRPr="000F446A">
        <w:rPr>
          <w:szCs w:val="28"/>
        </w:rPr>
        <w:t xml:space="preserve">[30]    M. </w:t>
      </w:r>
      <w:proofErr w:type="spellStart"/>
      <w:r w:rsidRPr="000F446A">
        <w:rPr>
          <w:szCs w:val="28"/>
        </w:rPr>
        <w:t>Osswald</w:t>
      </w:r>
      <w:proofErr w:type="spellEnd"/>
      <w:r w:rsidRPr="000F446A">
        <w:rPr>
          <w:szCs w:val="28"/>
        </w:rPr>
        <w:t xml:space="preserve">, S.-H. </w:t>
      </w:r>
      <w:proofErr w:type="spellStart"/>
      <w:r w:rsidRPr="000F446A">
        <w:rPr>
          <w:szCs w:val="28"/>
        </w:rPr>
        <w:t>Ieng</w:t>
      </w:r>
      <w:proofErr w:type="spellEnd"/>
      <w:r w:rsidRPr="000F446A">
        <w:rPr>
          <w:szCs w:val="28"/>
        </w:rPr>
        <w:t xml:space="preserve">, R. </w:t>
      </w:r>
      <w:proofErr w:type="spellStart"/>
      <w:r w:rsidRPr="000F446A">
        <w:rPr>
          <w:szCs w:val="28"/>
        </w:rPr>
        <w:t>Benosman</w:t>
      </w:r>
      <w:proofErr w:type="spellEnd"/>
      <w:r w:rsidRPr="000F446A">
        <w:rPr>
          <w:szCs w:val="28"/>
        </w:rPr>
        <w:t xml:space="preserve">, and G. </w:t>
      </w:r>
      <w:proofErr w:type="spellStart"/>
      <w:r w:rsidRPr="000F446A">
        <w:rPr>
          <w:szCs w:val="28"/>
        </w:rPr>
        <w:t>Indiveri</w:t>
      </w:r>
      <w:proofErr w:type="spellEnd"/>
      <w:r w:rsidRPr="000F446A">
        <w:rPr>
          <w:szCs w:val="28"/>
        </w:rPr>
        <w:t>, “A spiking neural network model of 3D perception for event-based neuromorphic stereo vision systems,” Sci. Rep., vol. 7, no. 1, pp. 1–12, Jan. 2017.</w:t>
      </w:r>
    </w:p>
    <w:p w14:paraId="5B9161A1" w14:textId="77777777" w:rsidR="000F446A" w:rsidRPr="000F446A" w:rsidRDefault="000F446A" w:rsidP="000F446A">
      <w:pPr>
        <w:pStyle w:val="Bibliography1"/>
        <w:spacing w:line="360" w:lineRule="auto"/>
        <w:rPr>
          <w:szCs w:val="28"/>
        </w:rPr>
      </w:pPr>
      <w:r w:rsidRPr="000F446A">
        <w:rPr>
          <w:szCs w:val="28"/>
        </w:rPr>
        <w:t xml:space="preserve">[31]    D. Marr and T. </w:t>
      </w:r>
      <w:proofErr w:type="spellStart"/>
      <w:r w:rsidRPr="000F446A">
        <w:rPr>
          <w:szCs w:val="28"/>
        </w:rPr>
        <w:t>Poggio</w:t>
      </w:r>
      <w:proofErr w:type="spellEnd"/>
      <w:r w:rsidRPr="000F446A">
        <w:rPr>
          <w:szCs w:val="28"/>
        </w:rPr>
        <w:t>, “Cooperative computation of stereo disparity,”</w:t>
      </w:r>
    </w:p>
    <w:p w14:paraId="735B3693" w14:textId="77777777" w:rsidR="000F446A" w:rsidRPr="000F446A" w:rsidRDefault="000F446A" w:rsidP="000F446A">
      <w:pPr>
        <w:pStyle w:val="Bibliography1"/>
        <w:spacing w:line="360" w:lineRule="auto"/>
        <w:rPr>
          <w:szCs w:val="28"/>
        </w:rPr>
      </w:pPr>
      <w:r w:rsidRPr="000F446A">
        <w:rPr>
          <w:szCs w:val="28"/>
        </w:rPr>
        <w:t>Science, vol. 194, no. 4262, pp. 283–287, 1976.</w:t>
      </w:r>
    </w:p>
    <w:p w14:paraId="0D49A47C" w14:textId="77777777" w:rsidR="000F446A" w:rsidRPr="000F446A" w:rsidRDefault="000F446A" w:rsidP="000F446A">
      <w:pPr>
        <w:pStyle w:val="Bibliography1"/>
        <w:spacing w:line="360" w:lineRule="auto"/>
        <w:rPr>
          <w:szCs w:val="28"/>
        </w:rPr>
      </w:pPr>
      <w:r w:rsidRPr="000F446A">
        <w:rPr>
          <w:szCs w:val="28"/>
        </w:rPr>
        <w:t xml:space="preserve">[32]    L. Steffen, D. Reichard, J. Weinland, J. Kaiser, A. </w:t>
      </w:r>
      <w:proofErr w:type="spellStart"/>
      <w:r w:rsidRPr="000F446A">
        <w:rPr>
          <w:szCs w:val="28"/>
        </w:rPr>
        <w:t>Rönnau</w:t>
      </w:r>
      <w:proofErr w:type="spellEnd"/>
      <w:r w:rsidRPr="000F446A">
        <w:rPr>
          <w:szCs w:val="28"/>
        </w:rPr>
        <w:t xml:space="preserve">, and R. </w:t>
      </w:r>
      <w:proofErr w:type="spellStart"/>
      <w:r w:rsidRPr="000F446A">
        <w:rPr>
          <w:szCs w:val="28"/>
        </w:rPr>
        <w:t>Dillmann</w:t>
      </w:r>
      <w:proofErr w:type="spellEnd"/>
      <w:r w:rsidRPr="000F446A">
        <w:rPr>
          <w:szCs w:val="28"/>
        </w:rPr>
        <w:t xml:space="preserve">, “Neuromorphic stereo vision: A survey of bio-inspired </w:t>
      </w:r>
      <w:proofErr w:type="spellStart"/>
      <w:r w:rsidRPr="000F446A">
        <w:rPr>
          <w:szCs w:val="28"/>
        </w:rPr>
        <w:t>sen</w:t>
      </w:r>
      <w:proofErr w:type="spellEnd"/>
      <w:r w:rsidRPr="000F446A">
        <w:rPr>
          <w:szCs w:val="28"/>
        </w:rPr>
        <w:t xml:space="preserve">- </w:t>
      </w:r>
      <w:proofErr w:type="spellStart"/>
      <w:r w:rsidRPr="000F446A">
        <w:rPr>
          <w:szCs w:val="28"/>
        </w:rPr>
        <w:t>sors</w:t>
      </w:r>
      <w:proofErr w:type="spellEnd"/>
      <w:r w:rsidRPr="000F446A">
        <w:rPr>
          <w:szCs w:val="28"/>
        </w:rPr>
        <w:t xml:space="preserve"> and algorithms,” Front. </w:t>
      </w:r>
      <w:proofErr w:type="spellStart"/>
      <w:r w:rsidRPr="000F446A">
        <w:rPr>
          <w:szCs w:val="28"/>
        </w:rPr>
        <w:t>Neurorobot</w:t>
      </w:r>
      <w:proofErr w:type="spellEnd"/>
      <w:r w:rsidRPr="000F446A">
        <w:rPr>
          <w:szCs w:val="28"/>
        </w:rPr>
        <w:t>., vol. 13, no. 275, pp. 1–20, 2019.</w:t>
      </w:r>
    </w:p>
    <w:p w14:paraId="5D37DEEB" w14:textId="77777777" w:rsidR="000F446A" w:rsidRPr="000F446A" w:rsidRDefault="000F446A" w:rsidP="000F446A">
      <w:pPr>
        <w:pStyle w:val="Bibliography1"/>
        <w:spacing w:line="360" w:lineRule="auto"/>
        <w:rPr>
          <w:szCs w:val="28"/>
        </w:rPr>
      </w:pPr>
      <w:r w:rsidRPr="000F446A">
        <w:rPr>
          <w:szCs w:val="28"/>
        </w:rPr>
        <w:t xml:space="preserve">[33]    H. </w:t>
      </w:r>
      <w:proofErr w:type="spellStart"/>
      <w:r w:rsidRPr="000F446A">
        <w:rPr>
          <w:szCs w:val="28"/>
        </w:rPr>
        <w:t>Rebecq</w:t>
      </w:r>
      <w:proofErr w:type="spellEnd"/>
      <w:r w:rsidRPr="000F446A">
        <w:rPr>
          <w:szCs w:val="28"/>
        </w:rPr>
        <w:t xml:space="preserve">, G. Gallego, E. </w:t>
      </w:r>
      <w:proofErr w:type="spellStart"/>
      <w:r w:rsidRPr="000F446A">
        <w:rPr>
          <w:szCs w:val="28"/>
        </w:rPr>
        <w:t>Mueggler</w:t>
      </w:r>
      <w:proofErr w:type="spellEnd"/>
      <w:r w:rsidRPr="000F446A">
        <w:rPr>
          <w:szCs w:val="28"/>
        </w:rPr>
        <w:t xml:space="preserve">, and D. </w:t>
      </w:r>
      <w:proofErr w:type="spellStart"/>
      <w:r w:rsidRPr="000F446A">
        <w:rPr>
          <w:szCs w:val="28"/>
        </w:rPr>
        <w:t>Scaramuzza</w:t>
      </w:r>
      <w:proofErr w:type="spellEnd"/>
      <w:r w:rsidRPr="000F446A">
        <w:rPr>
          <w:szCs w:val="28"/>
        </w:rPr>
        <w:t xml:space="preserve">, “EMVS: Event- based multi-view stereo-3D reconstruction with an event camera in real- time,” Int. J. </w:t>
      </w:r>
      <w:proofErr w:type="spellStart"/>
      <w:r w:rsidRPr="000F446A">
        <w:rPr>
          <w:szCs w:val="28"/>
        </w:rPr>
        <w:t>Comput</w:t>
      </w:r>
      <w:proofErr w:type="spellEnd"/>
      <w:r w:rsidRPr="000F446A">
        <w:rPr>
          <w:szCs w:val="28"/>
        </w:rPr>
        <w:t>. Vis., vol. 126, no. 12, pp. 1394–1414, Dec. 2018.</w:t>
      </w:r>
    </w:p>
    <w:p w14:paraId="436FCE37" w14:textId="77777777" w:rsidR="000F446A" w:rsidRPr="000F446A" w:rsidRDefault="000F446A" w:rsidP="000F446A">
      <w:pPr>
        <w:pStyle w:val="Bibliography1"/>
        <w:spacing w:line="360" w:lineRule="auto"/>
        <w:rPr>
          <w:szCs w:val="28"/>
        </w:rPr>
      </w:pPr>
      <w:r w:rsidRPr="000F446A">
        <w:rPr>
          <w:szCs w:val="28"/>
        </w:rPr>
        <w:t xml:space="preserve">[34]    G. Gallego, H. </w:t>
      </w:r>
      <w:proofErr w:type="spellStart"/>
      <w:r w:rsidRPr="000F446A">
        <w:rPr>
          <w:szCs w:val="28"/>
        </w:rPr>
        <w:t>Rebecq</w:t>
      </w:r>
      <w:proofErr w:type="spellEnd"/>
      <w:r w:rsidRPr="000F446A">
        <w:rPr>
          <w:szCs w:val="28"/>
        </w:rPr>
        <w:t xml:space="preserve">, and D. </w:t>
      </w:r>
      <w:proofErr w:type="spellStart"/>
      <w:r w:rsidRPr="000F446A">
        <w:rPr>
          <w:szCs w:val="28"/>
        </w:rPr>
        <w:t>Scaramuzza</w:t>
      </w:r>
      <w:proofErr w:type="spellEnd"/>
      <w:r w:rsidRPr="000F446A">
        <w:rPr>
          <w:szCs w:val="28"/>
        </w:rPr>
        <w:t xml:space="preserve">, “A unifying contrast maxi- </w:t>
      </w:r>
      <w:proofErr w:type="spellStart"/>
      <w:r w:rsidRPr="000F446A">
        <w:rPr>
          <w:szCs w:val="28"/>
        </w:rPr>
        <w:t>mization</w:t>
      </w:r>
      <w:proofErr w:type="spellEnd"/>
      <w:r w:rsidRPr="000F446A">
        <w:rPr>
          <w:szCs w:val="28"/>
        </w:rPr>
        <w:t xml:space="preserve"> framework for event cameras, with applications to motion, depth, and optical flow estimation,” in Proc. IEEE Conf. </w:t>
      </w:r>
      <w:proofErr w:type="spellStart"/>
      <w:r w:rsidRPr="000F446A">
        <w:rPr>
          <w:szCs w:val="28"/>
        </w:rPr>
        <w:t>Comput</w:t>
      </w:r>
      <w:proofErr w:type="spellEnd"/>
      <w:r w:rsidRPr="000F446A">
        <w:rPr>
          <w:szCs w:val="28"/>
        </w:rPr>
        <w:t xml:space="preserve">. Vis. Pattern </w:t>
      </w:r>
      <w:proofErr w:type="spellStart"/>
      <w:r w:rsidRPr="000F446A">
        <w:rPr>
          <w:szCs w:val="28"/>
        </w:rPr>
        <w:t>Recognit</w:t>
      </w:r>
      <w:proofErr w:type="spellEnd"/>
      <w:r w:rsidRPr="000F446A">
        <w:rPr>
          <w:szCs w:val="28"/>
        </w:rPr>
        <w:t>., 2018, pp. 3867–3876.</w:t>
      </w:r>
    </w:p>
    <w:p w14:paraId="3346DC96" w14:textId="77777777" w:rsidR="000F446A" w:rsidRPr="000F446A" w:rsidRDefault="000F446A" w:rsidP="000F446A">
      <w:pPr>
        <w:pStyle w:val="Bibliography1"/>
        <w:spacing w:line="360" w:lineRule="auto"/>
        <w:rPr>
          <w:szCs w:val="28"/>
        </w:rPr>
      </w:pPr>
      <w:r w:rsidRPr="000F446A">
        <w:rPr>
          <w:szCs w:val="28"/>
        </w:rPr>
        <w:t xml:space="preserve">[35]    M. Cook, L. </w:t>
      </w:r>
      <w:proofErr w:type="spellStart"/>
      <w:r w:rsidRPr="000F446A">
        <w:rPr>
          <w:szCs w:val="28"/>
        </w:rPr>
        <w:t>Gugelmann</w:t>
      </w:r>
      <w:proofErr w:type="spellEnd"/>
      <w:r w:rsidRPr="000F446A">
        <w:rPr>
          <w:szCs w:val="28"/>
        </w:rPr>
        <w:t xml:space="preserve">, F. Jug, C. </w:t>
      </w:r>
      <w:proofErr w:type="spellStart"/>
      <w:r w:rsidRPr="000F446A">
        <w:rPr>
          <w:szCs w:val="28"/>
        </w:rPr>
        <w:t>Krautz</w:t>
      </w:r>
      <w:proofErr w:type="spellEnd"/>
      <w:r w:rsidRPr="000F446A">
        <w:rPr>
          <w:szCs w:val="28"/>
        </w:rPr>
        <w:t xml:space="preserve">, and A. Steger, “Interacting maps for fast visual interpretation,” in Proc. Int. Joint Conf. Neural </w:t>
      </w:r>
      <w:proofErr w:type="spellStart"/>
      <w:r w:rsidRPr="000F446A">
        <w:rPr>
          <w:szCs w:val="28"/>
        </w:rPr>
        <w:t>Netw</w:t>
      </w:r>
      <w:proofErr w:type="spellEnd"/>
      <w:r w:rsidRPr="000F446A">
        <w:rPr>
          <w:szCs w:val="28"/>
        </w:rPr>
        <w:t>., 2011, pp. 770–776.</w:t>
      </w:r>
    </w:p>
    <w:p w14:paraId="408940B5" w14:textId="77777777" w:rsidR="000F446A" w:rsidRPr="000F446A" w:rsidRDefault="000F446A" w:rsidP="000F446A">
      <w:pPr>
        <w:pStyle w:val="Bibliography1"/>
        <w:spacing w:line="360" w:lineRule="auto"/>
        <w:rPr>
          <w:szCs w:val="28"/>
        </w:rPr>
      </w:pPr>
      <w:r w:rsidRPr="000F446A">
        <w:rPr>
          <w:szCs w:val="28"/>
        </w:rPr>
        <w:t xml:space="preserve">[36]    H. Kim, A. </w:t>
      </w:r>
      <w:proofErr w:type="spellStart"/>
      <w:r w:rsidRPr="000F446A">
        <w:rPr>
          <w:szCs w:val="28"/>
        </w:rPr>
        <w:t>Handa</w:t>
      </w:r>
      <w:proofErr w:type="spellEnd"/>
      <w:r w:rsidRPr="000F446A">
        <w:rPr>
          <w:szCs w:val="28"/>
        </w:rPr>
        <w:t xml:space="preserve">, R. </w:t>
      </w:r>
      <w:proofErr w:type="spellStart"/>
      <w:r w:rsidRPr="000F446A">
        <w:rPr>
          <w:szCs w:val="28"/>
        </w:rPr>
        <w:t>Benosman</w:t>
      </w:r>
      <w:proofErr w:type="spellEnd"/>
      <w:r w:rsidRPr="000F446A">
        <w:rPr>
          <w:szCs w:val="28"/>
        </w:rPr>
        <w:t xml:space="preserve">, S.-H. </w:t>
      </w:r>
      <w:proofErr w:type="spellStart"/>
      <w:r w:rsidRPr="000F446A">
        <w:rPr>
          <w:szCs w:val="28"/>
        </w:rPr>
        <w:t>Ieng</w:t>
      </w:r>
      <w:proofErr w:type="spellEnd"/>
      <w:r w:rsidRPr="000F446A">
        <w:rPr>
          <w:szCs w:val="28"/>
        </w:rPr>
        <w:t>, and A. J. Davison, “</w:t>
      </w:r>
      <w:proofErr w:type="spellStart"/>
      <w:r w:rsidRPr="000F446A">
        <w:rPr>
          <w:szCs w:val="28"/>
        </w:rPr>
        <w:t>Simulta</w:t>
      </w:r>
      <w:proofErr w:type="spellEnd"/>
      <w:r w:rsidRPr="000F446A">
        <w:rPr>
          <w:szCs w:val="28"/>
        </w:rPr>
        <w:t xml:space="preserve">- </w:t>
      </w:r>
      <w:proofErr w:type="spellStart"/>
      <w:r w:rsidRPr="000F446A">
        <w:rPr>
          <w:szCs w:val="28"/>
        </w:rPr>
        <w:t>neous</w:t>
      </w:r>
      <w:proofErr w:type="spellEnd"/>
      <w:r w:rsidRPr="000F446A">
        <w:rPr>
          <w:szCs w:val="28"/>
        </w:rPr>
        <w:t xml:space="preserve"> </w:t>
      </w:r>
      <w:proofErr w:type="spellStart"/>
      <w:r w:rsidRPr="000F446A">
        <w:rPr>
          <w:szCs w:val="28"/>
        </w:rPr>
        <w:t>mosaicing</w:t>
      </w:r>
      <w:proofErr w:type="spellEnd"/>
      <w:r w:rsidRPr="000F446A">
        <w:rPr>
          <w:szCs w:val="28"/>
        </w:rPr>
        <w:t xml:space="preserve"> and tracking with an event camera,” in Proc. Brit. Mach. Vis. Conf., 2014, pp. 1–12.</w:t>
      </w:r>
    </w:p>
    <w:p w14:paraId="6C842DE7" w14:textId="77777777" w:rsidR="000F446A" w:rsidRPr="000F446A" w:rsidRDefault="000F446A" w:rsidP="000F446A">
      <w:pPr>
        <w:pStyle w:val="Bibliography1"/>
        <w:spacing w:line="360" w:lineRule="auto"/>
        <w:rPr>
          <w:szCs w:val="28"/>
        </w:rPr>
      </w:pPr>
      <w:r w:rsidRPr="000F446A">
        <w:rPr>
          <w:szCs w:val="28"/>
        </w:rPr>
        <w:t xml:space="preserve">[37]    C. </w:t>
      </w:r>
      <w:proofErr w:type="spellStart"/>
      <w:r w:rsidRPr="000F446A">
        <w:rPr>
          <w:szCs w:val="28"/>
        </w:rPr>
        <w:t>Reinbacher</w:t>
      </w:r>
      <w:proofErr w:type="spellEnd"/>
      <w:r w:rsidRPr="000F446A">
        <w:rPr>
          <w:szCs w:val="28"/>
        </w:rPr>
        <w:t xml:space="preserve">, G. Munda, and T. Pock, “Real-time panoramic tracking for event cameras,” in Proc. IEEE Int. Conf. </w:t>
      </w:r>
      <w:proofErr w:type="spellStart"/>
      <w:r w:rsidRPr="000F446A">
        <w:rPr>
          <w:szCs w:val="28"/>
        </w:rPr>
        <w:t>Comput</w:t>
      </w:r>
      <w:proofErr w:type="spellEnd"/>
      <w:r w:rsidRPr="000F446A">
        <w:rPr>
          <w:szCs w:val="28"/>
        </w:rPr>
        <w:t>. Photography, 2017, pp. 1–9.</w:t>
      </w:r>
    </w:p>
    <w:p w14:paraId="25E1E211" w14:textId="77777777" w:rsidR="000F446A" w:rsidRPr="000F446A" w:rsidRDefault="000F446A" w:rsidP="000F446A">
      <w:pPr>
        <w:pStyle w:val="Bibliography1"/>
        <w:spacing w:line="360" w:lineRule="auto"/>
        <w:rPr>
          <w:szCs w:val="28"/>
        </w:rPr>
      </w:pPr>
      <w:r w:rsidRPr="000F446A">
        <w:rPr>
          <w:szCs w:val="28"/>
        </w:rPr>
        <w:t xml:space="preserve">[38]    D. </w:t>
      </w:r>
      <w:proofErr w:type="spellStart"/>
      <w:r w:rsidRPr="000F446A">
        <w:rPr>
          <w:szCs w:val="28"/>
        </w:rPr>
        <w:t>Weikersdorfer</w:t>
      </w:r>
      <w:proofErr w:type="spellEnd"/>
      <w:r w:rsidRPr="000F446A">
        <w:rPr>
          <w:szCs w:val="28"/>
        </w:rPr>
        <w:t xml:space="preserve"> and J. </w:t>
      </w:r>
      <w:proofErr w:type="spellStart"/>
      <w:r w:rsidRPr="000F446A">
        <w:rPr>
          <w:szCs w:val="28"/>
        </w:rPr>
        <w:t>Conradt</w:t>
      </w:r>
      <w:proofErr w:type="spellEnd"/>
      <w:r w:rsidRPr="000F446A">
        <w:rPr>
          <w:szCs w:val="28"/>
        </w:rPr>
        <w:t>, “Event-based particle filtering for robot self-localization,” in Proc. IEEE Int. Conf. Robot. Biomimetics, 2012, pp. 866–870.</w:t>
      </w:r>
    </w:p>
    <w:p w14:paraId="65AA766C" w14:textId="77777777" w:rsidR="000F446A" w:rsidRPr="000F446A" w:rsidRDefault="000F446A" w:rsidP="000F446A">
      <w:pPr>
        <w:pStyle w:val="Bibliography1"/>
        <w:spacing w:line="360" w:lineRule="auto"/>
        <w:rPr>
          <w:szCs w:val="28"/>
        </w:rPr>
      </w:pPr>
      <w:r w:rsidRPr="000F446A">
        <w:rPr>
          <w:szCs w:val="28"/>
        </w:rPr>
        <w:t xml:space="preserve">[39]    D. </w:t>
      </w:r>
      <w:proofErr w:type="spellStart"/>
      <w:r w:rsidRPr="000F446A">
        <w:rPr>
          <w:szCs w:val="28"/>
        </w:rPr>
        <w:t>Weikersdorfer</w:t>
      </w:r>
      <w:proofErr w:type="spellEnd"/>
      <w:r w:rsidRPr="000F446A">
        <w:rPr>
          <w:szCs w:val="28"/>
        </w:rPr>
        <w:t xml:space="preserve">, R. Hoffmann, and J. </w:t>
      </w:r>
      <w:proofErr w:type="spellStart"/>
      <w:r w:rsidRPr="000F446A">
        <w:rPr>
          <w:szCs w:val="28"/>
        </w:rPr>
        <w:t>Conradt</w:t>
      </w:r>
      <w:proofErr w:type="spellEnd"/>
      <w:r w:rsidRPr="000F446A">
        <w:rPr>
          <w:szCs w:val="28"/>
        </w:rPr>
        <w:t xml:space="preserve">, “Simultaneous </w:t>
      </w:r>
      <w:proofErr w:type="spellStart"/>
      <w:r w:rsidRPr="000F446A">
        <w:rPr>
          <w:szCs w:val="28"/>
        </w:rPr>
        <w:t>localiza</w:t>
      </w:r>
      <w:proofErr w:type="spellEnd"/>
      <w:r w:rsidRPr="000F446A">
        <w:rPr>
          <w:szCs w:val="28"/>
        </w:rPr>
        <w:t xml:space="preserve">- </w:t>
      </w:r>
      <w:proofErr w:type="spellStart"/>
      <w:r w:rsidRPr="000F446A">
        <w:rPr>
          <w:szCs w:val="28"/>
        </w:rPr>
        <w:t>tion</w:t>
      </w:r>
      <w:proofErr w:type="spellEnd"/>
      <w:r w:rsidRPr="000F446A">
        <w:rPr>
          <w:szCs w:val="28"/>
        </w:rPr>
        <w:t xml:space="preserve"> and mapping for event-based vision systems,” in Proc. Int. Conf. </w:t>
      </w:r>
      <w:proofErr w:type="spellStart"/>
      <w:r w:rsidRPr="000F446A">
        <w:rPr>
          <w:szCs w:val="28"/>
        </w:rPr>
        <w:t>Comput</w:t>
      </w:r>
      <w:proofErr w:type="spellEnd"/>
      <w:r w:rsidRPr="000F446A">
        <w:rPr>
          <w:szCs w:val="28"/>
        </w:rPr>
        <w:t>. Vis. Syst., 2013, pp. 133–142.</w:t>
      </w:r>
    </w:p>
    <w:p w14:paraId="578DFBAD" w14:textId="77777777" w:rsidR="000F446A" w:rsidRPr="000F446A" w:rsidRDefault="000F446A" w:rsidP="000F446A">
      <w:pPr>
        <w:pStyle w:val="Bibliography1"/>
        <w:spacing w:line="360" w:lineRule="auto"/>
        <w:rPr>
          <w:szCs w:val="28"/>
        </w:rPr>
      </w:pPr>
      <w:r w:rsidRPr="000F446A">
        <w:rPr>
          <w:szCs w:val="28"/>
        </w:rPr>
        <w:t xml:space="preserve">[40]    E. </w:t>
      </w:r>
      <w:proofErr w:type="spellStart"/>
      <w:r w:rsidRPr="000F446A">
        <w:rPr>
          <w:szCs w:val="28"/>
        </w:rPr>
        <w:t>Mueggler</w:t>
      </w:r>
      <w:proofErr w:type="spellEnd"/>
      <w:r w:rsidRPr="000F446A">
        <w:rPr>
          <w:szCs w:val="28"/>
        </w:rPr>
        <w:t xml:space="preserve">, B. Huber, and D. </w:t>
      </w:r>
      <w:proofErr w:type="spellStart"/>
      <w:r w:rsidRPr="000F446A">
        <w:rPr>
          <w:szCs w:val="28"/>
        </w:rPr>
        <w:t>Scaramuzza</w:t>
      </w:r>
      <w:proofErr w:type="spellEnd"/>
      <w:r w:rsidRPr="000F446A">
        <w:rPr>
          <w:szCs w:val="28"/>
        </w:rPr>
        <w:t xml:space="preserve">, “Event-based, 6-DOF pose tracking for high-speed maneuvers,” in Proc. IEEE/RSJ Int. Conf. </w:t>
      </w:r>
      <w:proofErr w:type="spellStart"/>
      <w:r w:rsidRPr="000F446A">
        <w:rPr>
          <w:szCs w:val="28"/>
        </w:rPr>
        <w:t>Intell</w:t>
      </w:r>
      <w:proofErr w:type="spellEnd"/>
      <w:r w:rsidRPr="000F446A">
        <w:rPr>
          <w:szCs w:val="28"/>
        </w:rPr>
        <w:t>. Robot. Syst., 2014, pp. 2761–2768.</w:t>
      </w:r>
    </w:p>
    <w:p w14:paraId="7CFD1202" w14:textId="77777777" w:rsidR="000F446A" w:rsidRPr="000F446A" w:rsidRDefault="000F446A" w:rsidP="000F446A">
      <w:pPr>
        <w:pStyle w:val="Bibliography1"/>
        <w:spacing w:line="360" w:lineRule="auto"/>
        <w:rPr>
          <w:szCs w:val="28"/>
        </w:rPr>
      </w:pPr>
      <w:r w:rsidRPr="000F446A">
        <w:rPr>
          <w:szCs w:val="28"/>
        </w:rPr>
        <w:t xml:space="preserve">[41]    G. Gallego, M. Gehrig, and D. </w:t>
      </w:r>
      <w:proofErr w:type="spellStart"/>
      <w:r w:rsidRPr="000F446A">
        <w:rPr>
          <w:szCs w:val="28"/>
        </w:rPr>
        <w:t>Scaramuzza</w:t>
      </w:r>
      <w:proofErr w:type="spellEnd"/>
      <w:r w:rsidRPr="000F446A">
        <w:rPr>
          <w:szCs w:val="28"/>
        </w:rPr>
        <w:t xml:space="preserve">, “Focus is all you need: Loss functions for event-based vision,” in Proc. IEEE Conf. </w:t>
      </w:r>
      <w:proofErr w:type="spellStart"/>
      <w:r w:rsidRPr="000F446A">
        <w:rPr>
          <w:szCs w:val="28"/>
        </w:rPr>
        <w:t>Comput</w:t>
      </w:r>
      <w:proofErr w:type="spellEnd"/>
      <w:r w:rsidRPr="000F446A">
        <w:rPr>
          <w:szCs w:val="28"/>
        </w:rPr>
        <w:t xml:space="preserve">. Vis. Pattern </w:t>
      </w:r>
      <w:proofErr w:type="spellStart"/>
      <w:r w:rsidRPr="000F446A">
        <w:rPr>
          <w:szCs w:val="28"/>
        </w:rPr>
        <w:t>Recognit</w:t>
      </w:r>
      <w:proofErr w:type="spellEnd"/>
      <w:r w:rsidRPr="000F446A">
        <w:rPr>
          <w:szCs w:val="28"/>
        </w:rPr>
        <w:t>., 2019, pp. 12 272–12281.</w:t>
      </w:r>
    </w:p>
    <w:p w14:paraId="13A8C1BA" w14:textId="77777777" w:rsidR="000F446A" w:rsidRPr="000F446A" w:rsidRDefault="000F446A" w:rsidP="000F446A">
      <w:pPr>
        <w:pStyle w:val="Bibliography1"/>
        <w:spacing w:line="360" w:lineRule="auto"/>
        <w:rPr>
          <w:szCs w:val="28"/>
        </w:rPr>
      </w:pPr>
      <w:r w:rsidRPr="000F446A">
        <w:rPr>
          <w:szCs w:val="28"/>
        </w:rPr>
        <w:t xml:space="preserve">[42]    D. </w:t>
      </w:r>
      <w:proofErr w:type="spellStart"/>
      <w:r w:rsidRPr="000F446A">
        <w:rPr>
          <w:szCs w:val="28"/>
        </w:rPr>
        <w:t>Migliore</w:t>
      </w:r>
      <w:proofErr w:type="spellEnd"/>
      <w:r w:rsidRPr="000F446A">
        <w:rPr>
          <w:szCs w:val="28"/>
        </w:rPr>
        <w:t xml:space="preserve"> (</w:t>
      </w:r>
      <w:proofErr w:type="spellStart"/>
      <w:r w:rsidRPr="000F446A">
        <w:rPr>
          <w:szCs w:val="28"/>
        </w:rPr>
        <w:t>Prophesee</w:t>
      </w:r>
      <w:proofErr w:type="spellEnd"/>
      <w:r w:rsidRPr="000F446A">
        <w:rPr>
          <w:szCs w:val="28"/>
        </w:rPr>
        <w:t xml:space="preserve">), “Sensing the world with event-based cameras,” in IEEE Int. Conf. Robot. </w:t>
      </w:r>
      <w:proofErr w:type="spellStart"/>
      <w:r w:rsidRPr="000F446A">
        <w:rPr>
          <w:szCs w:val="28"/>
        </w:rPr>
        <w:t>Autom</w:t>
      </w:r>
      <w:proofErr w:type="spellEnd"/>
      <w:r w:rsidRPr="000F446A">
        <w:rPr>
          <w:szCs w:val="28"/>
        </w:rPr>
        <w:t xml:space="preserve">. Workshops, Jun. 2020. [Online]. Avail- </w:t>
      </w:r>
      <w:proofErr w:type="spellStart"/>
      <w:r w:rsidRPr="000F446A">
        <w:rPr>
          <w:szCs w:val="28"/>
        </w:rPr>
        <w:t>able:https</w:t>
      </w:r>
      <w:proofErr w:type="spellEnd"/>
      <w:r w:rsidRPr="000F446A">
        <w:rPr>
          <w:szCs w:val="28"/>
        </w:rPr>
        <w:t>://robotics.sydney.edu.au/</w:t>
      </w:r>
      <w:proofErr w:type="spellStart"/>
      <w:r w:rsidRPr="000F446A">
        <w:rPr>
          <w:szCs w:val="28"/>
        </w:rPr>
        <w:t>icra</w:t>
      </w:r>
      <w:proofErr w:type="spellEnd"/>
      <w:r w:rsidRPr="000F446A">
        <w:rPr>
          <w:szCs w:val="28"/>
        </w:rPr>
        <w:t>-workshop/</w:t>
      </w:r>
    </w:p>
    <w:p w14:paraId="4C1CBEBB" w14:textId="77777777" w:rsidR="000F446A" w:rsidRPr="000F446A" w:rsidRDefault="000F446A" w:rsidP="000F446A">
      <w:pPr>
        <w:pStyle w:val="Bibliography1"/>
        <w:spacing w:line="360" w:lineRule="auto"/>
        <w:rPr>
          <w:szCs w:val="28"/>
        </w:rPr>
      </w:pPr>
      <w:r w:rsidRPr="000F446A">
        <w:rPr>
          <w:szCs w:val="28"/>
        </w:rPr>
        <w:t xml:space="preserve">[43]    X. </w:t>
      </w:r>
      <w:proofErr w:type="spellStart"/>
      <w:r w:rsidRPr="000F446A">
        <w:rPr>
          <w:szCs w:val="28"/>
        </w:rPr>
        <w:t>Lagorce</w:t>
      </w:r>
      <w:proofErr w:type="spellEnd"/>
      <w:r w:rsidRPr="000F446A">
        <w:rPr>
          <w:szCs w:val="28"/>
        </w:rPr>
        <w:t xml:space="preserve">, G. Orchard, F. </w:t>
      </w:r>
      <w:proofErr w:type="spellStart"/>
      <w:r w:rsidRPr="000F446A">
        <w:rPr>
          <w:szCs w:val="28"/>
        </w:rPr>
        <w:t>Gallupi</w:t>
      </w:r>
      <w:proofErr w:type="spellEnd"/>
      <w:r w:rsidRPr="000F446A">
        <w:rPr>
          <w:szCs w:val="28"/>
        </w:rPr>
        <w:t xml:space="preserve">, B. E. Shi, and R. </w:t>
      </w:r>
      <w:proofErr w:type="spellStart"/>
      <w:r w:rsidRPr="000F446A">
        <w:rPr>
          <w:szCs w:val="28"/>
        </w:rPr>
        <w:t>Benosman</w:t>
      </w:r>
      <w:proofErr w:type="spellEnd"/>
      <w:r w:rsidRPr="000F446A">
        <w:rPr>
          <w:szCs w:val="28"/>
        </w:rPr>
        <w:t xml:space="preserve">, “HOTS: A hierarchy of event-based time-surfaces for pattern recognition,” IEEE Trans. Pattern Anal. Mach. </w:t>
      </w:r>
      <w:proofErr w:type="spellStart"/>
      <w:r w:rsidRPr="000F446A">
        <w:rPr>
          <w:szCs w:val="28"/>
        </w:rPr>
        <w:t>Intell</w:t>
      </w:r>
      <w:proofErr w:type="spellEnd"/>
      <w:r w:rsidRPr="000F446A">
        <w:rPr>
          <w:szCs w:val="28"/>
        </w:rPr>
        <w:t>., vol. 39, no. 7, pp. 1346–1359, Jul. 2017.</w:t>
      </w:r>
    </w:p>
    <w:p w14:paraId="05CDF4B0" w14:textId="77777777" w:rsidR="000F446A" w:rsidRPr="000F446A" w:rsidRDefault="000F446A" w:rsidP="000F446A">
      <w:pPr>
        <w:pStyle w:val="Bibliography1"/>
        <w:spacing w:line="360" w:lineRule="auto"/>
        <w:rPr>
          <w:szCs w:val="28"/>
        </w:rPr>
      </w:pPr>
      <w:r w:rsidRPr="000F446A">
        <w:rPr>
          <w:szCs w:val="28"/>
        </w:rPr>
        <w:t xml:space="preserve">[44]    M. Quigley et al., “ROS: An open-source robot operating system,” in IEEE Int. Conf. Robot. </w:t>
      </w:r>
      <w:proofErr w:type="spellStart"/>
      <w:r w:rsidRPr="000F446A">
        <w:rPr>
          <w:szCs w:val="28"/>
        </w:rPr>
        <w:t>Autom</w:t>
      </w:r>
      <w:proofErr w:type="spellEnd"/>
      <w:r w:rsidRPr="000F446A">
        <w:rPr>
          <w:szCs w:val="28"/>
        </w:rPr>
        <w:t>. Workshops, May 2009, pp. 1–6.</w:t>
      </w:r>
    </w:p>
    <w:p w14:paraId="4930B4DE" w14:textId="77777777" w:rsidR="000F446A" w:rsidRPr="000F446A" w:rsidRDefault="000F446A" w:rsidP="000F446A">
      <w:pPr>
        <w:pStyle w:val="Bibliography1"/>
        <w:spacing w:line="360" w:lineRule="auto"/>
        <w:rPr>
          <w:szCs w:val="28"/>
        </w:rPr>
      </w:pPr>
      <w:r w:rsidRPr="000F446A">
        <w:rPr>
          <w:szCs w:val="28"/>
        </w:rPr>
        <w:t xml:space="preserve">[45]    H. </w:t>
      </w:r>
      <w:proofErr w:type="spellStart"/>
      <w:r w:rsidRPr="000F446A">
        <w:rPr>
          <w:szCs w:val="28"/>
        </w:rPr>
        <w:t>Hirschmuller</w:t>
      </w:r>
      <w:proofErr w:type="spellEnd"/>
      <w:r w:rsidRPr="000F446A">
        <w:rPr>
          <w:szCs w:val="28"/>
        </w:rPr>
        <w:t xml:space="preserve">, “Stereo processing by semiglobal matching and mutual information,” IEEE Trans. Pattern Anal. Mach. </w:t>
      </w:r>
      <w:proofErr w:type="spellStart"/>
      <w:r w:rsidRPr="000F446A">
        <w:rPr>
          <w:szCs w:val="28"/>
        </w:rPr>
        <w:t>Intell</w:t>
      </w:r>
      <w:proofErr w:type="spellEnd"/>
      <w:r w:rsidRPr="000F446A">
        <w:rPr>
          <w:szCs w:val="28"/>
        </w:rPr>
        <w:t>., vol. 30, no. 2, pp. 328–341, Feb. 2008.</w:t>
      </w:r>
    </w:p>
    <w:p w14:paraId="6C977393" w14:textId="77777777" w:rsidR="000F446A" w:rsidRPr="000F446A" w:rsidRDefault="000F446A" w:rsidP="000F446A">
      <w:pPr>
        <w:pStyle w:val="Bibliography1"/>
        <w:spacing w:line="360" w:lineRule="auto"/>
        <w:rPr>
          <w:szCs w:val="28"/>
        </w:rPr>
      </w:pPr>
      <w:r w:rsidRPr="000F446A">
        <w:rPr>
          <w:szCs w:val="28"/>
        </w:rPr>
        <w:t xml:space="preserve">[46]    S.-C. Liu and T. Delbruck, “Neuromorphic sensory systems,” Current </w:t>
      </w:r>
      <w:proofErr w:type="spellStart"/>
      <w:r w:rsidRPr="000F446A">
        <w:rPr>
          <w:szCs w:val="28"/>
        </w:rPr>
        <w:t>Opin</w:t>
      </w:r>
      <w:proofErr w:type="spellEnd"/>
      <w:r w:rsidRPr="000F446A">
        <w:rPr>
          <w:szCs w:val="28"/>
        </w:rPr>
        <w:t xml:space="preserve">. </w:t>
      </w:r>
      <w:proofErr w:type="spellStart"/>
      <w:r w:rsidRPr="000F446A">
        <w:rPr>
          <w:szCs w:val="28"/>
        </w:rPr>
        <w:t>Neurobiol</w:t>
      </w:r>
      <w:proofErr w:type="spellEnd"/>
      <w:r w:rsidRPr="000F446A">
        <w:rPr>
          <w:szCs w:val="28"/>
        </w:rPr>
        <w:t>., vol. 20, no. 3, pp. 288–295, 2010.</w:t>
      </w:r>
    </w:p>
    <w:p w14:paraId="0939C0D2" w14:textId="77777777" w:rsidR="000F446A" w:rsidRPr="000F446A" w:rsidRDefault="000F446A" w:rsidP="000F446A">
      <w:pPr>
        <w:pStyle w:val="Bibliography1"/>
        <w:spacing w:line="360" w:lineRule="auto"/>
        <w:rPr>
          <w:szCs w:val="28"/>
        </w:rPr>
      </w:pPr>
      <w:r w:rsidRPr="000F446A">
        <w:rPr>
          <w:szCs w:val="28"/>
        </w:rPr>
        <w:t xml:space="preserve">[47]    T. Delbruck, “Frame-free dynamic digital vision,” in Proc. Int. </w:t>
      </w:r>
      <w:proofErr w:type="spellStart"/>
      <w:r w:rsidRPr="000F446A">
        <w:rPr>
          <w:szCs w:val="28"/>
        </w:rPr>
        <w:t>Symp</w:t>
      </w:r>
      <w:proofErr w:type="spellEnd"/>
      <w:r w:rsidRPr="000F446A">
        <w:rPr>
          <w:szCs w:val="28"/>
        </w:rPr>
        <w:t>. Secure-Life Electron., 2008, pp. 21–26.</w:t>
      </w:r>
    </w:p>
    <w:p w14:paraId="07A6F9DB" w14:textId="77777777" w:rsidR="000F446A" w:rsidRPr="000F446A" w:rsidRDefault="000F446A" w:rsidP="000F446A">
      <w:pPr>
        <w:pStyle w:val="Bibliography1"/>
        <w:spacing w:line="360" w:lineRule="auto"/>
        <w:rPr>
          <w:szCs w:val="28"/>
        </w:rPr>
      </w:pPr>
      <w:r w:rsidRPr="000F446A">
        <w:rPr>
          <w:szCs w:val="28"/>
        </w:rPr>
        <w:t xml:space="preserve">[48]    D. Gehrig, A. </w:t>
      </w:r>
      <w:proofErr w:type="spellStart"/>
      <w:r w:rsidRPr="000F446A">
        <w:rPr>
          <w:szCs w:val="28"/>
        </w:rPr>
        <w:t>Loquercio</w:t>
      </w:r>
      <w:proofErr w:type="spellEnd"/>
      <w:r w:rsidRPr="000F446A">
        <w:rPr>
          <w:szCs w:val="28"/>
        </w:rPr>
        <w:t xml:space="preserve">, K. G. </w:t>
      </w:r>
      <w:proofErr w:type="spellStart"/>
      <w:r w:rsidRPr="000F446A">
        <w:rPr>
          <w:szCs w:val="28"/>
        </w:rPr>
        <w:t>Derpanis</w:t>
      </w:r>
      <w:proofErr w:type="spellEnd"/>
      <w:r w:rsidRPr="000F446A">
        <w:rPr>
          <w:szCs w:val="28"/>
        </w:rPr>
        <w:t xml:space="preserve">, and D. </w:t>
      </w:r>
      <w:proofErr w:type="spellStart"/>
      <w:r w:rsidRPr="000F446A">
        <w:rPr>
          <w:szCs w:val="28"/>
        </w:rPr>
        <w:t>Scaramuzza</w:t>
      </w:r>
      <w:proofErr w:type="spellEnd"/>
      <w:r w:rsidRPr="000F446A">
        <w:rPr>
          <w:szCs w:val="28"/>
        </w:rPr>
        <w:t xml:space="preserve">, “End-to-end learning of representations for asynchronous event-based data,” in Proc. Int. Conf. </w:t>
      </w:r>
      <w:proofErr w:type="spellStart"/>
      <w:r w:rsidRPr="000F446A">
        <w:rPr>
          <w:szCs w:val="28"/>
        </w:rPr>
        <w:t>Comput</w:t>
      </w:r>
      <w:proofErr w:type="spellEnd"/>
      <w:r w:rsidRPr="000F446A">
        <w:rPr>
          <w:szCs w:val="28"/>
        </w:rPr>
        <w:t>. Vis., 2019, pp. 5633–5643.</w:t>
      </w:r>
    </w:p>
    <w:p w14:paraId="2BCBF790" w14:textId="77777777" w:rsidR="000F446A" w:rsidRPr="000F446A" w:rsidRDefault="000F446A" w:rsidP="000F446A">
      <w:pPr>
        <w:pStyle w:val="Bibliography1"/>
        <w:spacing w:line="360" w:lineRule="auto"/>
        <w:rPr>
          <w:szCs w:val="28"/>
        </w:rPr>
      </w:pPr>
      <w:r w:rsidRPr="000F446A">
        <w:rPr>
          <w:szCs w:val="28"/>
        </w:rPr>
        <w:t xml:space="preserve">[49]    R. </w:t>
      </w:r>
      <w:proofErr w:type="spellStart"/>
      <w:r w:rsidRPr="000F446A">
        <w:rPr>
          <w:szCs w:val="28"/>
        </w:rPr>
        <w:t>Benosman</w:t>
      </w:r>
      <w:proofErr w:type="spellEnd"/>
      <w:r w:rsidRPr="000F446A">
        <w:rPr>
          <w:szCs w:val="28"/>
        </w:rPr>
        <w:t xml:space="preserve">, C. </w:t>
      </w:r>
      <w:proofErr w:type="spellStart"/>
      <w:r w:rsidRPr="000F446A">
        <w:rPr>
          <w:szCs w:val="28"/>
        </w:rPr>
        <w:t>Clercq</w:t>
      </w:r>
      <w:proofErr w:type="spellEnd"/>
      <w:r w:rsidRPr="000F446A">
        <w:rPr>
          <w:szCs w:val="28"/>
        </w:rPr>
        <w:t xml:space="preserve">, X. </w:t>
      </w:r>
      <w:proofErr w:type="spellStart"/>
      <w:r w:rsidRPr="000F446A">
        <w:rPr>
          <w:szCs w:val="28"/>
        </w:rPr>
        <w:t>Lagorce</w:t>
      </w:r>
      <w:proofErr w:type="spellEnd"/>
      <w:r w:rsidRPr="000F446A">
        <w:rPr>
          <w:szCs w:val="28"/>
        </w:rPr>
        <w:t xml:space="preserve">, S.-H. </w:t>
      </w:r>
      <w:proofErr w:type="spellStart"/>
      <w:r w:rsidRPr="000F446A">
        <w:rPr>
          <w:szCs w:val="28"/>
        </w:rPr>
        <w:t>Ieng</w:t>
      </w:r>
      <w:proofErr w:type="spellEnd"/>
      <w:r w:rsidRPr="000F446A">
        <w:rPr>
          <w:szCs w:val="28"/>
        </w:rPr>
        <w:t xml:space="preserve">, and C. </w:t>
      </w:r>
      <w:proofErr w:type="spellStart"/>
      <w:r w:rsidRPr="000F446A">
        <w:rPr>
          <w:szCs w:val="28"/>
        </w:rPr>
        <w:t>Bartolozzi</w:t>
      </w:r>
      <w:proofErr w:type="spellEnd"/>
      <w:r w:rsidRPr="000F446A">
        <w:rPr>
          <w:szCs w:val="28"/>
        </w:rPr>
        <w:t xml:space="preserve">, “Event-based visual flow,” IEEE Trans. Neural </w:t>
      </w:r>
      <w:proofErr w:type="spellStart"/>
      <w:r w:rsidRPr="000F446A">
        <w:rPr>
          <w:szCs w:val="28"/>
        </w:rPr>
        <w:t>Netw</w:t>
      </w:r>
      <w:proofErr w:type="spellEnd"/>
      <w:r w:rsidRPr="000F446A">
        <w:rPr>
          <w:szCs w:val="28"/>
        </w:rPr>
        <w:t>. Learn. Syst., vol. 25, no. 2, pp. 407–417, Feb. 2014.</w:t>
      </w:r>
    </w:p>
    <w:p w14:paraId="4AE52135" w14:textId="77777777" w:rsidR="000F446A" w:rsidRPr="000F446A" w:rsidRDefault="000F446A" w:rsidP="000F446A">
      <w:pPr>
        <w:pStyle w:val="Bibliography1"/>
        <w:spacing w:line="360" w:lineRule="auto"/>
        <w:rPr>
          <w:szCs w:val="28"/>
        </w:rPr>
      </w:pPr>
      <w:r w:rsidRPr="000F446A">
        <w:rPr>
          <w:szCs w:val="28"/>
        </w:rPr>
        <w:t xml:space="preserve">[50]    A. Z. Zhu, L. Yuan, K. Chaney, and K. </w:t>
      </w:r>
      <w:proofErr w:type="spellStart"/>
      <w:r w:rsidRPr="000F446A">
        <w:rPr>
          <w:szCs w:val="28"/>
        </w:rPr>
        <w:t>Daniilidis</w:t>
      </w:r>
      <w:proofErr w:type="spellEnd"/>
      <w:r w:rsidRPr="000F446A">
        <w:rPr>
          <w:szCs w:val="28"/>
        </w:rPr>
        <w:t>, “EV-</w:t>
      </w:r>
      <w:proofErr w:type="spellStart"/>
      <w:r w:rsidRPr="000F446A">
        <w:rPr>
          <w:szCs w:val="28"/>
        </w:rPr>
        <w:t>FlowNet</w:t>
      </w:r>
      <w:proofErr w:type="spellEnd"/>
      <w:r w:rsidRPr="000F446A">
        <w:rPr>
          <w:szCs w:val="28"/>
        </w:rPr>
        <w:t xml:space="preserve">: Self- supervised optical flow estimation for event-based cameras,” in Proc. Robot., Sci. Syst., Pittsburgh, Pennsylvania, Jun. 2018, pp. 1–9, </w:t>
      </w:r>
      <w:proofErr w:type="spellStart"/>
      <w:r w:rsidRPr="000F446A">
        <w:rPr>
          <w:szCs w:val="28"/>
        </w:rPr>
        <w:t>doi</w:t>
      </w:r>
      <w:proofErr w:type="spellEnd"/>
      <w:r w:rsidRPr="000F446A">
        <w:rPr>
          <w:szCs w:val="28"/>
        </w:rPr>
        <w:t>: 10.15607/RSS.2018.XIV.062.</w:t>
      </w:r>
    </w:p>
    <w:p w14:paraId="5337DC8C" w14:textId="77777777" w:rsidR="000F446A" w:rsidRPr="000F446A" w:rsidRDefault="000F446A" w:rsidP="000F446A">
      <w:pPr>
        <w:pStyle w:val="Bibliography1"/>
        <w:spacing w:line="360" w:lineRule="auto"/>
        <w:rPr>
          <w:szCs w:val="28"/>
        </w:rPr>
      </w:pPr>
      <w:r w:rsidRPr="000F446A">
        <w:rPr>
          <w:szCs w:val="28"/>
        </w:rPr>
        <w:t xml:space="preserve">[51]    J. Engel, J. </w:t>
      </w:r>
      <w:proofErr w:type="spellStart"/>
      <w:r w:rsidRPr="000F446A">
        <w:rPr>
          <w:szCs w:val="28"/>
        </w:rPr>
        <w:t>Schöps</w:t>
      </w:r>
      <w:proofErr w:type="spellEnd"/>
      <w:r w:rsidRPr="000F446A">
        <w:rPr>
          <w:szCs w:val="28"/>
        </w:rPr>
        <w:t xml:space="preserve">, and D. </w:t>
      </w:r>
      <w:proofErr w:type="spellStart"/>
      <w:r w:rsidRPr="000F446A">
        <w:rPr>
          <w:szCs w:val="28"/>
        </w:rPr>
        <w:t>Cremers</w:t>
      </w:r>
      <w:proofErr w:type="spellEnd"/>
      <w:r w:rsidRPr="000F446A">
        <w:rPr>
          <w:szCs w:val="28"/>
        </w:rPr>
        <w:t xml:space="preserve">, “LSD-SLAM: Large-scale di- </w:t>
      </w:r>
      <w:proofErr w:type="spellStart"/>
      <w:r w:rsidRPr="000F446A">
        <w:rPr>
          <w:szCs w:val="28"/>
        </w:rPr>
        <w:t>rect</w:t>
      </w:r>
      <w:proofErr w:type="spellEnd"/>
      <w:r w:rsidRPr="000F446A">
        <w:rPr>
          <w:szCs w:val="28"/>
        </w:rPr>
        <w:t xml:space="preserve"> monocular SLAM,” in Proc. Eur. Conf. </w:t>
      </w:r>
      <w:proofErr w:type="spellStart"/>
      <w:r w:rsidRPr="000F446A">
        <w:rPr>
          <w:szCs w:val="28"/>
        </w:rPr>
        <w:t>Comput</w:t>
      </w:r>
      <w:proofErr w:type="spellEnd"/>
      <w:r w:rsidRPr="000F446A">
        <w:rPr>
          <w:szCs w:val="28"/>
        </w:rPr>
        <w:t>. Vis., 2014, pp. 834–849.</w:t>
      </w:r>
    </w:p>
    <w:p w14:paraId="2114CF16" w14:textId="77777777" w:rsidR="000F446A" w:rsidRPr="000F446A" w:rsidRDefault="000F446A" w:rsidP="000F446A">
      <w:pPr>
        <w:pStyle w:val="Bibliography1"/>
        <w:spacing w:line="360" w:lineRule="auto"/>
        <w:rPr>
          <w:szCs w:val="28"/>
        </w:rPr>
      </w:pPr>
      <w:r w:rsidRPr="000F446A">
        <w:rPr>
          <w:szCs w:val="28"/>
        </w:rPr>
        <w:t xml:space="preserve">[52]    Y. Zhou, H. Li, and L. </w:t>
      </w:r>
      <w:proofErr w:type="spellStart"/>
      <w:r w:rsidRPr="000F446A">
        <w:rPr>
          <w:szCs w:val="28"/>
        </w:rPr>
        <w:t>Kneip</w:t>
      </w:r>
      <w:proofErr w:type="spellEnd"/>
      <w:r w:rsidRPr="000F446A">
        <w:rPr>
          <w:szCs w:val="28"/>
        </w:rPr>
        <w:t>, “Canny-VO: Visual odometry with RGB- D cameras based on geometric 3-D-2-D edge alignment,” IEEE Trans. Robot., vol. 35, no. 1, pp. 184–199, Feb. 2019.</w:t>
      </w:r>
    </w:p>
    <w:p w14:paraId="36594BDF" w14:textId="77777777" w:rsidR="000F446A" w:rsidRPr="000F446A" w:rsidRDefault="000F446A" w:rsidP="000F446A">
      <w:pPr>
        <w:pStyle w:val="Bibliography1"/>
        <w:spacing w:line="360" w:lineRule="auto"/>
        <w:rPr>
          <w:szCs w:val="28"/>
        </w:rPr>
      </w:pPr>
      <w:r w:rsidRPr="000F446A">
        <w:rPr>
          <w:szCs w:val="28"/>
        </w:rPr>
        <w:t xml:space="preserve">[53]    R. </w:t>
      </w:r>
      <w:proofErr w:type="spellStart"/>
      <w:r w:rsidRPr="000F446A">
        <w:rPr>
          <w:szCs w:val="28"/>
        </w:rPr>
        <w:t>Benosman</w:t>
      </w:r>
      <w:proofErr w:type="spellEnd"/>
      <w:r w:rsidRPr="000F446A">
        <w:rPr>
          <w:szCs w:val="28"/>
        </w:rPr>
        <w:t xml:space="preserve">, S.-H. </w:t>
      </w:r>
      <w:proofErr w:type="spellStart"/>
      <w:r w:rsidRPr="000F446A">
        <w:rPr>
          <w:szCs w:val="28"/>
        </w:rPr>
        <w:t>Ieng</w:t>
      </w:r>
      <w:proofErr w:type="spellEnd"/>
      <w:r w:rsidRPr="000F446A">
        <w:rPr>
          <w:szCs w:val="28"/>
        </w:rPr>
        <w:t xml:space="preserve">, P. </w:t>
      </w:r>
      <w:proofErr w:type="spellStart"/>
      <w:r w:rsidRPr="000F446A">
        <w:rPr>
          <w:szCs w:val="28"/>
        </w:rPr>
        <w:t>Rogister</w:t>
      </w:r>
      <w:proofErr w:type="spellEnd"/>
      <w:r w:rsidRPr="000F446A">
        <w:rPr>
          <w:szCs w:val="28"/>
        </w:rPr>
        <w:t xml:space="preserve">, and C. </w:t>
      </w:r>
      <w:proofErr w:type="spellStart"/>
      <w:r w:rsidRPr="000F446A">
        <w:rPr>
          <w:szCs w:val="28"/>
        </w:rPr>
        <w:t>Posch</w:t>
      </w:r>
      <w:proofErr w:type="spellEnd"/>
      <w:r w:rsidRPr="000F446A">
        <w:rPr>
          <w:szCs w:val="28"/>
        </w:rPr>
        <w:t xml:space="preserve">, “Asynchronous event- based </w:t>
      </w:r>
      <w:proofErr w:type="spellStart"/>
      <w:r w:rsidRPr="000F446A">
        <w:rPr>
          <w:szCs w:val="28"/>
        </w:rPr>
        <w:t>hebbian</w:t>
      </w:r>
      <w:proofErr w:type="spellEnd"/>
      <w:r w:rsidRPr="000F446A">
        <w:rPr>
          <w:szCs w:val="28"/>
        </w:rPr>
        <w:t xml:space="preserve"> </w:t>
      </w:r>
      <w:proofErr w:type="spellStart"/>
      <w:r w:rsidRPr="000F446A">
        <w:rPr>
          <w:szCs w:val="28"/>
        </w:rPr>
        <w:t>epipolar</w:t>
      </w:r>
      <w:proofErr w:type="spellEnd"/>
      <w:r w:rsidRPr="000F446A">
        <w:rPr>
          <w:szCs w:val="28"/>
        </w:rPr>
        <w:t xml:space="preserve"> geometry,” IEEE Trans. Neural </w:t>
      </w:r>
      <w:proofErr w:type="spellStart"/>
      <w:r w:rsidRPr="000F446A">
        <w:rPr>
          <w:szCs w:val="28"/>
        </w:rPr>
        <w:t>Netw</w:t>
      </w:r>
      <w:proofErr w:type="spellEnd"/>
      <w:r w:rsidRPr="000F446A">
        <w:rPr>
          <w:szCs w:val="28"/>
        </w:rPr>
        <w:t>., vol. 22, no. 11, pp. 1723–1734, Nov. 2011.</w:t>
      </w:r>
    </w:p>
    <w:p w14:paraId="1AC06B6D" w14:textId="77777777" w:rsidR="000F446A" w:rsidRPr="000F446A" w:rsidRDefault="000F446A" w:rsidP="000F446A">
      <w:pPr>
        <w:pStyle w:val="Bibliography1"/>
        <w:spacing w:line="360" w:lineRule="auto"/>
        <w:rPr>
          <w:szCs w:val="28"/>
        </w:rPr>
      </w:pPr>
      <w:r w:rsidRPr="000F446A">
        <w:rPr>
          <w:szCs w:val="28"/>
        </w:rPr>
        <w:t xml:space="preserve">[54]    R. A. Newcombe, S. J. Lovegrove, and A. J. Davison, “DTAM: Dense tracking and mapping in real-time,” in Proc. Int. Conf. </w:t>
      </w:r>
      <w:proofErr w:type="spellStart"/>
      <w:r w:rsidRPr="000F446A">
        <w:rPr>
          <w:szCs w:val="28"/>
        </w:rPr>
        <w:t>Comput</w:t>
      </w:r>
      <w:proofErr w:type="spellEnd"/>
      <w:r w:rsidRPr="000F446A">
        <w:rPr>
          <w:szCs w:val="28"/>
        </w:rPr>
        <w:t>. Vis., 2011, pp. 2320–2327.</w:t>
      </w:r>
    </w:p>
    <w:p w14:paraId="62E5FE07" w14:textId="77777777" w:rsidR="000F446A" w:rsidRPr="000F446A" w:rsidRDefault="000F446A" w:rsidP="000F446A">
      <w:pPr>
        <w:pStyle w:val="Bibliography1"/>
        <w:spacing w:line="360" w:lineRule="auto"/>
        <w:rPr>
          <w:szCs w:val="28"/>
        </w:rPr>
      </w:pPr>
      <w:r w:rsidRPr="000F446A">
        <w:rPr>
          <w:szCs w:val="28"/>
        </w:rPr>
        <w:t xml:space="preserve">[55]    A. Z. Zhu, D. Thakur, T. </w:t>
      </w:r>
      <w:proofErr w:type="spellStart"/>
      <w:r w:rsidRPr="000F446A">
        <w:rPr>
          <w:szCs w:val="28"/>
        </w:rPr>
        <w:t>Ozaslan</w:t>
      </w:r>
      <w:proofErr w:type="spellEnd"/>
      <w:r w:rsidRPr="000F446A">
        <w:rPr>
          <w:szCs w:val="28"/>
        </w:rPr>
        <w:t xml:space="preserve">, B. </w:t>
      </w:r>
      <w:proofErr w:type="spellStart"/>
      <w:r w:rsidRPr="000F446A">
        <w:rPr>
          <w:szCs w:val="28"/>
        </w:rPr>
        <w:t>Pfrommer</w:t>
      </w:r>
      <w:proofErr w:type="spellEnd"/>
      <w:r w:rsidRPr="000F446A">
        <w:rPr>
          <w:szCs w:val="28"/>
        </w:rPr>
        <w:t xml:space="preserve">, V. Kumar, and K. </w:t>
      </w:r>
      <w:proofErr w:type="spellStart"/>
      <w:r w:rsidRPr="000F446A">
        <w:rPr>
          <w:szCs w:val="28"/>
        </w:rPr>
        <w:t>Daniilidis</w:t>
      </w:r>
      <w:proofErr w:type="spellEnd"/>
      <w:r w:rsidRPr="000F446A">
        <w:rPr>
          <w:szCs w:val="28"/>
        </w:rPr>
        <w:t xml:space="preserve">, “The multivehicle stereo event camera dataset: An event camera dataset for 3D perception,” IEEE Robot. </w:t>
      </w:r>
      <w:proofErr w:type="spellStart"/>
      <w:r w:rsidRPr="000F446A">
        <w:rPr>
          <w:szCs w:val="28"/>
        </w:rPr>
        <w:t>Autom</w:t>
      </w:r>
      <w:proofErr w:type="spellEnd"/>
      <w:r w:rsidRPr="000F446A">
        <w:rPr>
          <w:szCs w:val="28"/>
        </w:rPr>
        <w:t>. Lett., vol. 3, no. 3, pp. 2032–2039, Jul. 2018.</w:t>
      </w:r>
    </w:p>
    <w:p w14:paraId="2C4F2CAF" w14:textId="77777777" w:rsidR="000F446A" w:rsidRPr="000F446A" w:rsidRDefault="000F446A" w:rsidP="000F446A">
      <w:pPr>
        <w:pStyle w:val="Bibliography1"/>
        <w:spacing w:line="360" w:lineRule="auto"/>
        <w:rPr>
          <w:szCs w:val="28"/>
        </w:rPr>
      </w:pPr>
      <w:r w:rsidRPr="000F446A">
        <w:rPr>
          <w:szCs w:val="28"/>
        </w:rPr>
        <w:t xml:space="preserve">[56]    S. </w:t>
      </w:r>
      <w:proofErr w:type="spellStart"/>
      <w:r w:rsidRPr="000F446A">
        <w:rPr>
          <w:szCs w:val="28"/>
        </w:rPr>
        <w:t>Kotz</w:t>
      </w:r>
      <w:proofErr w:type="spellEnd"/>
      <w:r w:rsidRPr="000F446A">
        <w:rPr>
          <w:szCs w:val="28"/>
        </w:rPr>
        <w:t xml:space="preserve"> and S. Nadarajah, Multivariate T-Distributions and Their </w:t>
      </w:r>
      <w:proofErr w:type="spellStart"/>
      <w:r w:rsidRPr="000F446A">
        <w:rPr>
          <w:szCs w:val="28"/>
        </w:rPr>
        <w:t>Appli</w:t>
      </w:r>
      <w:proofErr w:type="spellEnd"/>
      <w:r w:rsidRPr="000F446A">
        <w:rPr>
          <w:szCs w:val="28"/>
        </w:rPr>
        <w:t>- cations. Cambridge, U.K.: Cambridge Univ. Press, 2004.</w:t>
      </w:r>
    </w:p>
    <w:p w14:paraId="7471FCC1" w14:textId="77777777" w:rsidR="000F446A" w:rsidRPr="000F446A" w:rsidRDefault="000F446A" w:rsidP="000F446A">
      <w:pPr>
        <w:pStyle w:val="Bibliography1"/>
        <w:spacing w:line="360" w:lineRule="auto"/>
        <w:rPr>
          <w:szCs w:val="28"/>
        </w:rPr>
      </w:pPr>
      <w:r w:rsidRPr="000F446A">
        <w:rPr>
          <w:szCs w:val="28"/>
        </w:rPr>
        <w:t xml:space="preserve">[57]    C. Kerl, J. Sturm, and D. </w:t>
      </w:r>
      <w:proofErr w:type="spellStart"/>
      <w:r w:rsidRPr="000F446A">
        <w:rPr>
          <w:szCs w:val="28"/>
        </w:rPr>
        <w:t>Cremers</w:t>
      </w:r>
      <w:proofErr w:type="spellEnd"/>
      <w:r w:rsidRPr="000F446A">
        <w:rPr>
          <w:szCs w:val="28"/>
        </w:rPr>
        <w:t xml:space="preserve">, “Robust odometry estimation for RGB- D cameras,” in Proc. IEEE Int. Conf. Robot. </w:t>
      </w:r>
      <w:proofErr w:type="spellStart"/>
      <w:r w:rsidRPr="000F446A">
        <w:rPr>
          <w:szCs w:val="28"/>
        </w:rPr>
        <w:t>Autom</w:t>
      </w:r>
      <w:proofErr w:type="spellEnd"/>
      <w:r w:rsidRPr="000F446A">
        <w:rPr>
          <w:szCs w:val="28"/>
        </w:rPr>
        <w:t>., 2013, pp. 3748–3754.</w:t>
      </w:r>
    </w:p>
    <w:p w14:paraId="53FA6762" w14:textId="77777777" w:rsidR="000F446A" w:rsidRPr="000F446A" w:rsidRDefault="000F446A" w:rsidP="000F446A">
      <w:pPr>
        <w:pStyle w:val="Bibliography1"/>
        <w:spacing w:line="360" w:lineRule="auto"/>
        <w:rPr>
          <w:szCs w:val="28"/>
        </w:rPr>
      </w:pPr>
      <w:r w:rsidRPr="000F446A">
        <w:rPr>
          <w:szCs w:val="28"/>
        </w:rPr>
        <w:t xml:space="preserve">[58]    E. </w:t>
      </w:r>
      <w:proofErr w:type="spellStart"/>
      <w:r w:rsidRPr="000F446A">
        <w:rPr>
          <w:szCs w:val="28"/>
        </w:rPr>
        <w:t>Mueggler</w:t>
      </w:r>
      <w:proofErr w:type="spellEnd"/>
      <w:r w:rsidRPr="000F446A">
        <w:rPr>
          <w:szCs w:val="28"/>
        </w:rPr>
        <w:t xml:space="preserve">, H. </w:t>
      </w:r>
      <w:proofErr w:type="spellStart"/>
      <w:r w:rsidRPr="000F446A">
        <w:rPr>
          <w:szCs w:val="28"/>
        </w:rPr>
        <w:t>Rebecq</w:t>
      </w:r>
      <w:proofErr w:type="spellEnd"/>
      <w:r w:rsidRPr="000F446A">
        <w:rPr>
          <w:szCs w:val="28"/>
        </w:rPr>
        <w:t xml:space="preserve">, G. Gallego, T. Delbruck, and D. </w:t>
      </w:r>
      <w:proofErr w:type="spellStart"/>
      <w:r w:rsidRPr="000F446A">
        <w:rPr>
          <w:szCs w:val="28"/>
        </w:rPr>
        <w:t>Scaramuzza</w:t>
      </w:r>
      <w:proofErr w:type="spellEnd"/>
      <w:r w:rsidRPr="000F446A">
        <w:rPr>
          <w:szCs w:val="28"/>
        </w:rPr>
        <w:t>, “The event-camera dataset and simulator: Event-based data for pose estimation, visual odometry, and SLAM,” Int. J. Robot. Res., vol. 36, no. 2, pp. 142–149, 2017.</w:t>
      </w:r>
    </w:p>
    <w:p w14:paraId="485CEA66" w14:textId="77777777" w:rsidR="000F446A" w:rsidRPr="000F446A" w:rsidRDefault="000F446A" w:rsidP="000F446A">
      <w:pPr>
        <w:pStyle w:val="Bibliography1"/>
        <w:spacing w:line="360" w:lineRule="auto"/>
        <w:rPr>
          <w:szCs w:val="28"/>
        </w:rPr>
      </w:pPr>
      <w:r w:rsidRPr="000F446A">
        <w:rPr>
          <w:szCs w:val="28"/>
        </w:rPr>
        <w:t xml:space="preserve">[59]    M. Roth, T. </w:t>
      </w:r>
      <w:proofErr w:type="spellStart"/>
      <w:r w:rsidRPr="000F446A">
        <w:rPr>
          <w:szCs w:val="28"/>
        </w:rPr>
        <w:t>Ardeshiri</w:t>
      </w:r>
      <w:proofErr w:type="spellEnd"/>
      <w:r w:rsidRPr="000F446A">
        <w:rPr>
          <w:szCs w:val="28"/>
        </w:rPr>
        <w:t xml:space="preserve">, E. </w:t>
      </w:r>
      <w:proofErr w:type="spellStart"/>
      <w:r w:rsidRPr="000F446A">
        <w:rPr>
          <w:szCs w:val="28"/>
        </w:rPr>
        <w:t>Özkan</w:t>
      </w:r>
      <w:proofErr w:type="spellEnd"/>
      <w:r w:rsidRPr="000F446A">
        <w:rPr>
          <w:szCs w:val="28"/>
        </w:rPr>
        <w:t xml:space="preserve">, and F. Gustafsson, “Robust </w:t>
      </w:r>
      <w:proofErr w:type="spellStart"/>
      <w:r w:rsidRPr="000F446A">
        <w:rPr>
          <w:szCs w:val="28"/>
        </w:rPr>
        <w:t>bayesian</w:t>
      </w:r>
      <w:proofErr w:type="spellEnd"/>
      <w:r w:rsidRPr="000F446A">
        <w:rPr>
          <w:szCs w:val="28"/>
        </w:rPr>
        <w:t xml:space="preserve"> filtering and smoothing using student’s t distribution,” 2017, pp. 1–34.</w:t>
      </w:r>
    </w:p>
    <w:p w14:paraId="2F99360E" w14:textId="77777777" w:rsidR="000F446A" w:rsidRPr="000F446A" w:rsidRDefault="000F446A" w:rsidP="000F446A">
      <w:pPr>
        <w:pStyle w:val="Bibliography1"/>
        <w:spacing w:line="360" w:lineRule="auto"/>
        <w:rPr>
          <w:szCs w:val="28"/>
        </w:rPr>
      </w:pPr>
      <w:r w:rsidRPr="000F446A">
        <w:rPr>
          <w:szCs w:val="28"/>
        </w:rPr>
        <w:t>[60]    S. Baker and I. Matthews, “Lucas-</w:t>
      </w:r>
      <w:proofErr w:type="spellStart"/>
      <w:r w:rsidRPr="000F446A">
        <w:rPr>
          <w:szCs w:val="28"/>
        </w:rPr>
        <w:t>kanade</w:t>
      </w:r>
      <w:proofErr w:type="spellEnd"/>
      <w:r w:rsidRPr="000F446A">
        <w:rPr>
          <w:szCs w:val="28"/>
        </w:rPr>
        <w:t xml:space="preserve"> 20 years on: A unifying frame- work,” Int. J. </w:t>
      </w:r>
      <w:proofErr w:type="spellStart"/>
      <w:r w:rsidRPr="000F446A">
        <w:rPr>
          <w:szCs w:val="28"/>
        </w:rPr>
        <w:t>Comput</w:t>
      </w:r>
      <w:proofErr w:type="spellEnd"/>
      <w:r w:rsidRPr="000F446A">
        <w:rPr>
          <w:szCs w:val="28"/>
        </w:rPr>
        <w:t>. Vis., vol. 56, no. 3, pp. 221–255, 2004.</w:t>
      </w:r>
    </w:p>
    <w:p w14:paraId="23BB7940" w14:textId="77777777" w:rsidR="000F446A" w:rsidRPr="000F446A" w:rsidRDefault="000F446A" w:rsidP="000F446A">
      <w:pPr>
        <w:pStyle w:val="Bibliography1"/>
        <w:spacing w:line="360" w:lineRule="auto"/>
        <w:rPr>
          <w:szCs w:val="28"/>
        </w:rPr>
      </w:pPr>
      <w:r w:rsidRPr="000F446A">
        <w:rPr>
          <w:szCs w:val="28"/>
        </w:rPr>
        <w:t xml:space="preserve">[61]    A. Cayley, “About the algebraic structure of the orthogonal group and the other classical groups in a field of characteristic zero or a prime characteristic,” Reine </w:t>
      </w:r>
      <w:proofErr w:type="spellStart"/>
      <w:r w:rsidRPr="000F446A">
        <w:rPr>
          <w:szCs w:val="28"/>
        </w:rPr>
        <w:t>Angewandte</w:t>
      </w:r>
      <w:proofErr w:type="spellEnd"/>
      <w:r w:rsidRPr="000F446A">
        <w:rPr>
          <w:szCs w:val="28"/>
        </w:rPr>
        <w:t xml:space="preserve"> </w:t>
      </w:r>
      <w:proofErr w:type="spellStart"/>
      <w:r w:rsidRPr="000F446A">
        <w:rPr>
          <w:szCs w:val="28"/>
        </w:rPr>
        <w:t>Mathematik</w:t>
      </w:r>
      <w:proofErr w:type="spellEnd"/>
      <w:r w:rsidRPr="000F446A">
        <w:rPr>
          <w:szCs w:val="28"/>
        </w:rPr>
        <w:t>, vol. 32, no. 1846, pp. 1–6, 1846.</w:t>
      </w:r>
    </w:p>
    <w:p w14:paraId="6A274EA2" w14:textId="77777777" w:rsidR="000F446A" w:rsidRPr="000F446A" w:rsidRDefault="000F446A" w:rsidP="000F446A">
      <w:pPr>
        <w:pStyle w:val="Bibliography1"/>
        <w:spacing w:line="360" w:lineRule="auto"/>
        <w:rPr>
          <w:szCs w:val="28"/>
        </w:rPr>
      </w:pPr>
      <w:r w:rsidRPr="000F446A">
        <w:rPr>
          <w:szCs w:val="28"/>
        </w:rPr>
        <w:t xml:space="preserve">[62]    E. </w:t>
      </w:r>
      <w:proofErr w:type="spellStart"/>
      <w:r w:rsidRPr="000F446A">
        <w:rPr>
          <w:szCs w:val="28"/>
        </w:rPr>
        <w:t>Piatkowska</w:t>
      </w:r>
      <w:proofErr w:type="spellEnd"/>
      <w:r w:rsidRPr="000F446A">
        <w:rPr>
          <w:szCs w:val="28"/>
        </w:rPr>
        <w:t xml:space="preserve">, J. </w:t>
      </w:r>
      <w:proofErr w:type="spellStart"/>
      <w:r w:rsidRPr="000F446A">
        <w:rPr>
          <w:szCs w:val="28"/>
        </w:rPr>
        <w:t>Kogler</w:t>
      </w:r>
      <w:proofErr w:type="spellEnd"/>
      <w:r w:rsidRPr="000F446A">
        <w:rPr>
          <w:szCs w:val="28"/>
        </w:rPr>
        <w:t xml:space="preserve">, N. </w:t>
      </w:r>
      <w:proofErr w:type="spellStart"/>
      <w:r w:rsidRPr="000F446A">
        <w:rPr>
          <w:szCs w:val="28"/>
        </w:rPr>
        <w:t>Belbachir</w:t>
      </w:r>
      <w:proofErr w:type="spellEnd"/>
      <w:r w:rsidRPr="000F446A">
        <w:rPr>
          <w:szCs w:val="28"/>
        </w:rPr>
        <w:t xml:space="preserve">, and M. </w:t>
      </w:r>
      <w:proofErr w:type="spellStart"/>
      <w:r w:rsidRPr="000F446A">
        <w:rPr>
          <w:szCs w:val="28"/>
        </w:rPr>
        <w:t>Gelautz</w:t>
      </w:r>
      <w:proofErr w:type="spellEnd"/>
      <w:r w:rsidRPr="000F446A">
        <w:rPr>
          <w:szCs w:val="28"/>
        </w:rPr>
        <w:t xml:space="preserve">, “Improved cooperative stereo matching for dynamic vision sensors with ground truth evaluation,” in Proc. IEEE Conf. </w:t>
      </w:r>
      <w:proofErr w:type="spellStart"/>
      <w:r w:rsidRPr="000F446A">
        <w:rPr>
          <w:szCs w:val="28"/>
        </w:rPr>
        <w:t>Comput</w:t>
      </w:r>
      <w:proofErr w:type="spellEnd"/>
      <w:r w:rsidRPr="000F446A">
        <w:rPr>
          <w:szCs w:val="28"/>
        </w:rPr>
        <w:t xml:space="preserve">. Vis. Pattern </w:t>
      </w:r>
      <w:proofErr w:type="spellStart"/>
      <w:r w:rsidRPr="000F446A">
        <w:rPr>
          <w:szCs w:val="28"/>
        </w:rPr>
        <w:t>Recognit</w:t>
      </w:r>
      <w:proofErr w:type="spellEnd"/>
      <w:r w:rsidRPr="000F446A">
        <w:rPr>
          <w:szCs w:val="28"/>
        </w:rPr>
        <w:t>. Workshops, 2017, pp. 53–60.</w:t>
      </w:r>
    </w:p>
    <w:p w14:paraId="01009A83" w14:textId="77777777" w:rsidR="000F446A" w:rsidRPr="000F446A" w:rsidRDefault="000F446A" w:rsidP="000F446A">
      <w:pPr>
        <w:pStyle w:val="Bibliography1"/>
        <w:spacing w:line="360" w:lineRule="auto"/>
        <w:rPr>
          <w:szCs w:val="28"/>
        </w:rPr>
      </w:pPr>
      <w:r w:rsidRPr="000F446A">
        <w:rPr>
          <w:szCs w:val="28"/>
        </w:rPr>
        <w:t xml:space="preserve">[63]    A. Z. Zhu, Y. Chen, and K. </w:t>
      </w:r>
      <w:proofErr w:type="spellStart"/>
      <w:r w:rsidRPr="000F446A">
        <w:rPr>
          <w:szCs w:val="28"/>
        </w:rPr>
        <w:t>Daniilidis</w:t>
      </w:r>
      <w:proofErr w:type="spellEnd"/>
      <w:r w:rsidRPr="000F446A">
        <w:rPr>
          <w:szCs w:val="28"/>
        </w:rPr>
        <w:t xml:space="preserve">, “Realtime time synchronized event- based stereo,” in Proc. Eur. Conf. </w:t>
      </w:r>
      <w:proofErr w:type="spellStart"/>
      <w:r w:rsidRPr="000F446A">
        <w:rPr>
          <w:szCs w:val="28"/>
        </w:rPr>
        <w:t>Comput</w:t>
      </w:r>
      <w:proofErr w:type="spellEnd"/>
      <w:r w:rsidRPr="000F446A">
        <w:rPr>
          <w:szCs w:val="28"/>
        </w:rPr>
        <w:t>. Vis., 2018, pp. 438–452.</w:t>
      </w:r>
    </w:p>
    <w:p w14:paraId="0F343828" w14:textId="77777777" w:rsidR="000F446A" w:rsidRPr="000F446A" w:rsidRDefault="000F446A" w:rsidP="000F446A">
      <w:pPr>
        <w:pStyle w:val="Bibliography1"/>
        <w:spacing w:line="360" w:lineRule="auto"/>
        <w:rPr>
          <w:szCs w:val="28"/>
        </w:rPr>
      </w:pPr>
      <w:r w:rsidRPr="000F446A">
        <w:rPr>
          <w:szCs w:val="28"/>
        </w:rPr>
        <w:t xml:space="preserve">[64]    C. </w:t>
      </w:r>
      <w:proofErr w:type="spellStart"/>
      <w:r w:rsidRPr="000F446A">
        <w:rPr>
          <w:szCs w:val="28"/>
        </w:rPr>
        <w:t>Brandli</w:t>
      </w:r>
      <w:proofErr w:type="spellEnd"/>
      <w:r w:rsidRPr="000F446A">
        <w:rPr>
          <w:szCs w:val="28"/>
        </w:rPr>
        <w:t xml:space="preserve"> et al., “Adaptive pulsed laser line extraction for terrain recon- </w:t>
      </w:r>
      <w:proofErr w:type="spellStart"/>
      <w:r w:rsidRPr="000F446A">
        <w:rPr>
          <w:szCs w:val="28"/>
        </w:rPr>
        <w:t>struction</w:t>
      </w:r>
      <w:proofErr w:type="spellEnd"/>
      <w:r w:rsidRPr="000F446A">
        <w:rPr>
          <w:szCs w:val="28"/>
        </w:rPr>
        <w:t xml:space="preserve"> using a dynamic vision sensor,” Front. </w:t>
      </w:r>
      <w:proofErr w:type="spellStart"/>
      <w:r w:rsidRPr="000F446A">
        <w:rPr>
          <w:szCs w:val="28"/>
        </w:rPr>
        <w:t>Neurosci</w:t>
      </w:r>
      <w:proofErr w:type="spellEnd"/>
      <w:r w:rsidRPr="000F446A">
        <w:rPr>
          <w:szCs w:val="28"/>
        </w:rPr>
        <w:t>., vol. 7, no. 275, pp. 1–9, 2014.</w:t>
      </w:r>
    </w:p>
    <w:p w14:paraId="615B2295" w14:textId="77777777" w:rsidR="000F446A" w:rsidRPr="000F446A" w:rsidRDefault="000F446A" w:rsidP="000F446A">
      <w:pPr>
        <w:pStyle w:val="Bibliography1"/>
        <w:spacing w:line="360" w:lineRule="auto"/>
        <w:rPr>
          <w:szCs w:val="28"/>
        </w:rPr>
      </w:pPr>
      <w:r w:rsidRPr="000F446A">
        <w:rPr>
          <w:szCs w:val="28"/>
        </w:rPr>
        <w:t xml:space="preserve">[65]    J. Sturm, N. Engelhard, F. Endres, W. </w:t>
      </w:r>
      <w:proofErr w:type="spellStart"/>
      <w:r w:rsidRPr="000F446A">
        <w:rPr>
          <w:szCs w:val="28"/>
        </w:rPr>
        <w:t>Burgard</w:t>
      </w:r>
      <w:proofErr w:type="spellEnd"/>
      <w:r w:rsidRPr="000F446A">
        <w:rPr>
          <w:szCs w:val="28"/>
        </w:rPr>
        <w:t xml:space="preserve">, and D. </w:t>
      </w:r>
      <w:proofErr w:type="spellStart"/>
      <w:r w:rsidRPr="000F446A">
        <w:rPr>
          <w:szCs w:val="28"/>
        </w:rPr>
        <w:t>Cremers</w:t>
      </w:r>
      <w:proofErr w:type="spellEnd"/>
      <w:r w:rsidRPr="000F446A">
        <w:rPr>
          <w:szCs w:val="28"/>
        </w:rPr>
        <w:t xml:space="preserve">, “A bench- mark for the evaluation of RGB-D SLAM systems,” in Proc. IEEE/RSJ Int. Conf. </w:t>
      </w:r>
      <w:proofErr w:type="spellStart"/>
      <w:r w:rsidRPr="000F446A">
        <w:rPr>
          <w:szCs w:val="28"/>
        </w:rPr>
        <w:t>Intell</w:t>
      </w:r>
      <w:proofErr w:type="spellEnd"/>
      <w:r w:rsidRPr="000F446A">
        <w:rPr>
          <w:szCs w:val="28"/>
        </w:rPr>
        <w:t>. Robot. Syst., Oct. 2012, pp. 573–580.</w:t>
      </w:r>
    </w:p>
    <w:p w14:paraId="004AA17C" w14:textId="77777777" w:rsidR="000F446A" w:rsidRPr="0089274C" w:rsidRDefault="000F446A" w:rsidP="000F446A">
      <w:pPr>
        <w:pStyle w:val="Bibliography1"/>
        <w:spacing w:line="360" w:lineRule="auto"/>
        <w:rPr>
          <w:szCs w:val="28"/>
        </w:rPr>
      </w:pPr>
      <w:r w:rsidRPr="000F446A">
        <w:rPr>
          <w:szCs w:val="28"/>
        </w:rPr>
        <w:t xml:space="preserve">[66]    R. Mur-Artal and J. D. </w:t>
      </w:r>
      <w:proofErr w:type="spellStart"/>
      <w:r w:rsidRPr="000F446A">
        <w:rPr>
          <w:szCs w:val="28"/>
        </w:rPr>
        <w:t>Tardós</w:t>
      </w:r>
      <w:proofErr w:type="spellEnd"/>
      <w:r w:rsidRPr="000F446A">
        <w:rPr>
          <w:szCs w:val="28"/>
        </w:rPr>
        <w:t xml:space="preserve">, “ORB-SLAM2: An open-source SLAM system for monocular, stereo, and RGB-D cameras,” IEEE Trans. </w:t>
      </w:r>
      <w:r w:rsidRPr="0089274C">
        <w:rPr>
          <w:szCs w:val="28"/>
        </w:rPr>
        <w:t>Robot., vol. 33, no. 5, pp. 1255–1262, Oct. 2017.</w:t>
      </w:r>
    </w:p>
    <w:p w14:paraId="4A21CAB1" w14:textId="77777777" w:rsidR="000F446A" w:rsidRPr="0089274C" w:rsidRDefault="000F446A" w:rsidP="000F446A">
      <w:pPr>
        <w:pStyle w:val="Bibliography1"/>
        <w:spacing w:line="360" w:lineRule="auto"/>
        <w:rPr>
          <w:szCs w:val="28"/>
        </w:rPr>
      </w:pPr>
      <w:r w:rsidRPr="000F446A">
        <w:rPr>
          <w:szCs w:val="28"/>
        </w:rPr>
        <w:t xml:space="preserve">[67]    P. J. </w:t>
      </w:r>
      <w:proofErr w:type="spellStart"/>
      <w:r w:rsidRPr="000F446A">
        <w:rPr>
          <w:szCs w:val="28"/>
        </w:rPr>
        <w:t>Besl</w:t>
      </w:r>
      <w:proofErr w:type="spellEnd"/>
      <w:r w:rsidRPr="000F446A">
        <w:rPr>
          <w:szCs w:val="28"/>
        </w:rPr>
        <w:t xml:space="preserve"> and N. D. McKay, “A method for registration of 3-D shapes,” IEEE Trans. </w:t>
      </w:r>
      <w:r w:rsidRPr="0089274C">
        <w:rPr>
          <w:szCs w:val="28"/>
        </w:rPr>
        <w:t xml:space="preserve">Pattern Anal. Mach. </w:t>
      </w:r>
      <w:proofErr w:type="spellStart"/>
      <w:r w:rsidRPr="0089274C">
        <w:rPr>
          <w:szCs w:val="28"/>
        </w:rPr>
        <w:t>Intell</w:t>
      </w:r>
      <w:proofErr w:type="spellEnd"/>
      <w:r w:rsidRPr="0089274C">
        <w:rPr>
          <w:szCs w:val="28"/>
        </w:rPr>
        <w:t>., vol. 14, no. 2, pp. 239–256, Feb. 1992.</w:t>
      </w:r>
    </w:p>
    <w:p w14:paraId="0D69CE6F" w14:textId="77777777" w:rsidR="000F446A" w:rsidRPr="0089274C" w:rsidRDefault="000F446A" w:rsidP="000F446A">
      <w:pPr>
        <w:pStyle w:val="Bibliography1"/>
        <w:spacing w:line="360" w:lineRule="auto"/>
        <w:rPr>
          <w:szCs w:val="28"/>
        </w:rPr>
      </w:pPr>
      <w:r w:rsidRPr="000F446A">
        <w:rPr>
          <w:szCs w:val="28"/>
        </w:rPr>
        <w:t xml:space="preserve">[68]    B. Son et al., “A 640 480 dynamic vision sensor with a 9 </w:t>
      </w:r>
      <w:r w:rsidRPr="000F446A">
        <w:rPr>
          <w:szCs w:val="28"/>
          <w:lang w:val="ru-RU"/>
        </w:rPr>
        <w:t>μ</w:t>
      </w:r>
      <w:r w:rsidRPr="000F446A">
        <w:rPr>
          <w:szCs w:val="28"/>
        </w:rPr>
        <w:t xml:space="preserve">m pixel and 300Meps address-event representation,” in Proc. </w:t>
      </w:r>
      <w:r w:rsidRPr="0089274C">
        <w:rPr>
          <w:szCs w:val="28"/>
        </w:rPr>
        <w:t>IEEE Intl. Solid-State Circuits Conf., 2017, pp. 66–67.</w:t>
      </w:r>
    </w:p>
    <w:p w14:paraId="2F2129EE" w14:textId="77777777" w:rsidR="000F446A" w:rsidRPr="000F446A" w:rsidRDefault="000F446A" w:rsidP="000F446A">
      <w:pPr>
        <w:pStyle w:val="Bibliography1"/>
        <w:spacing w:line="360" w:lineRule="auto"/>
        <w:rPr>
          <w:szCs w:val="28"/>
        </w:rPr>
      </w:pPr>
      <w:r w:rsidRPr="000F446A">
        <w:rPr>
          <w:szCs w:val="28"/>
        </w:rPr>
        <w:t>[69]    M. Liu and T. Delbruck, “Adaptive time-slice block-matching optical flow algorithm for dynamic vision sensors,” in Proc. Brit. Mach. Vis. Conf., 2018, pp. 1–12.</w:t>
      </w:r>
    </w:p>
    <w:p w14:paraId="26524C61" w14:textId="77777777" w:rsidR="000F446A" w:rsidRPr="000F446A" w:rsidRDefault="000F446A" w:rsidP="000F446A">
      <w:pPr>
        <w:pStyle w:val="Bibliography1"/>
        <w:spacing w:line="360" w:lineRule="auto"/>
        <w:rPr>
          <w:szCs w:val="28"/>
          <w:lang w:val="ru-RU"/>
        </w:rPr>
      </w:pPr>
      <w:r w:rsidRPr="000F446A">
        <w:rPr>
          <w:szCs w:val="28"/>
        </w:rPr>
        <w:t xml:space="preserve">[70]    H. </w:t>
      </w:r>
      <w:proofErr w:type="spellStart"/>
      <w:r w:rsidRPr="000F446A">
        <w:rPr>
          <w:szCs w:val="28"/>
        </w:rPr>
        <w:t>Rebecq</w:t>
      </w:r>
      <w:proofErr w:type="spellEnd"/>
      <w:r w:rsidRPr="000F446A">
        <w:rPr>
          <w:szCs w:val="28"/>
        </w:rPr>
        <w:t xml:space="preserve">, D. Gehrig, and D. </w:t>
      </w:r>
      <w:proofErr w:type="spellStart"/>
      <w:r w:rsidRPr="000F446A">
        <w:rPr>
          <w:szCs w:val="28"/>
        </w:rPr>
        <w:t>Scaramuzza</w:t>
      </w:r>
      <w:proofErr w:type="spellEnd"/>
      <w:r w:rsidRPr="000F446A">
        <w:rPr>
          <w:szCs w:val="28"/>
        </w:rPr>
        <w:t xml:space="preserve">, “ESIM: An open event camera simulator,” in Proc. </w:t>
      </w:r>
      <w:proofErr w:type="spellStart"/>
      <w:r w:rsidRPr="000F446A">
        <w:rPr>
          <w:szCs w:val="28"/>
          <w:lang w:val="ru-RU"/>
        </w:rPr>
        <w:t>Conf</w:t>
      </w:r>
      <w:proofErr w:type="spellEnd"/>
      <w:r w:rsidRPr="000F446A">
        <w:rPr>
          <w:szCs w:val="28"/>
          <w:lang w:val="ru-RU"/>
        </w:rPr>
        <w:t xml:space="preserve">. </w:t>
      </w:r>
      <w:proofErr w:type="spellStart"/>
      <w:r w:rsidRPr="000F446A">
        <w:rPr>
          <w:szCs w:val="28"/>
          <w:lang w:val="ru-RU"/>
        </w:rPr>
        <w:t>Robot</w:t>
      </w:r>
      <w:proofErr w:type="spellEnd"/>
      <w:r w:rsidRPr="000F446A">
        <w:rPr>
          <w:szCs w:val="28"/>
          <w:lang w:val="ru-RU"/>
        </w:rPr>
        <w:t xml:space="preserve">. </w:t>
      </w:r>
      <w:proofErr w:type="spellStart"/>
      <w:r w:rsidRPr="000F446A">
        <w:rPr>
          <w:szCs w:val="28"/>
          <w:lang w:val="ru-RU"/>
        </w:rPr>
        <w:t>Learn</w:t>
      </w:r>
      <w:proofErr w:type="spellEnd"/>
      <w:r w:rsidRPr="000F446A">
        <w:rPr>
          <w:szCs w:val="28"/>
          <w:lang w:val="ru-RU"/>
        </w:rPr>
        <w:t xml:space="preserve">., 2018, </w:t>
      </w:r>
      <w:proofErr w:type="spellStart"/>
      <w:r w:rsidRPr="000F446A">
        <w:rPr>
          <w:szCs w:val="28"/>
          <w:lang w:val="ru-RU"/>
        </w:rPr>
        <w:t>pp</w:t>
      </w:r>
      <w:proofErr w:type="spellEnd"/>
      <w:r w:rsidRPr="000F446A">
        <w:rPr>
          <w:szCs w:val="28"/>
          <w:lang w:val="ru-RU"/>
        </w:rPr>
        <w:t>. 969–982.</w:t>
      </w:r>
    </w:p>
    <w:p w14:paraId="3E48F291" w14:textId="77777777" w:rsidR="00757946" w:rsidRPr="00E330C1" w:rsidRDefault="00757946" w:rsidP="00E330C1">
      <w:pPr>
        <w:pStyle w:val="Bibliography1"/>
        <w:spacing w:line="360" w:lineRule="auto"/>
        <w:rPr>
          <w:szCs w:val="28"/>
          <w:lang w:val="ru-RU"/>
        </w:rPr>
      </w:pPr>
    </w:p>
    <w:p w14:paraId="0F8E698A" w14:textId="77777777" w:rsidR="00757946" w:rsidRPr="00E330C1" w:rsidRDefault="00757946" w:rsidP="00757946">
      <w:pPr>
        <w:spacing w:line="360" w:lineRule="auto"/>
        <w:jc w:val="both"/>
        <w:rPr>
          <w:bCs/>
          <w:sz w:val="28"/>
          <w:szCs w:val="28"/>
          <w:lang w:val="ru-RU"/>
        </w:rPr>
      </w:pPr>
    </w:p>
    <w:p w14:paraId="657383D6" w14:textId="77777777" w:rsidR="00522886" w:rsidRPr="00E330C1" w:rsidRDefault="00522886" w:rsidP="00522886">
      <w:pPr>
        <w:rPr>
          <w:lang w:val="ru-RU"/>
        </w:rPr>
      </w:pPr>
    </w:p>
    <w:p w14:paraId="1B958522" w14:textId="77777777" w:rsidR="00522886" w:rsidRPr="00E330C1" w:rsidRDefault="00522886">
      <w:pPr>
        <w:spacing w:after="160" w:line="259" w:lineRule="auto"/>
        <w:rPr>
          <w:lang w:val="ru-RU"/>
        </w:rPr>
      </w:pPr>
      <w:r w:rsidRPr="00E330C1">
        <w:rPr>
          <w:lang w:val="ru-RU"/>
        </w:rPr>
        <w:br w:type="page"/>
      </w:r>
    </w:p>
    <w:p w14:paraId="52211B67" w14:textId="77777777" w:rsidR="00FF4F09" w:rsidRDefault="00FF4F09" w:rsidP="00922B26">
      <w:pPr>
        <w:pStyle w:val="1"/>
      </w:pPr>
      <w:bookmarkStart w:id="99" w:name="_Toc91545765"/>
      <w:r>
        <w:t>Приложение 1. Руководство пользователя демонстрационной платформы</w:t>
      </w:r>
      <w:bookmarkEnd w:id="99"/>
    </w:p>
    <w:p w14:paraId="5B252525" w14:textId="77777777" w:rsidR="007538FE" w:rsidRDefault="007538FE" w:rsidP="007538FE">
      <w:pPr>
        <w:rPr>
          <w:lang w:val="ru-RU"/>
        </w:rPr>
      </w:pPr>
    </w:p>
    <w:p w14:paraId="3B0ED768" w14:textId="77777777" w:rsidR="007538FE" w:rsidRPr="007538FE" w:rsidRDefault="007538FE" w:rsidP="00922B26">
      <w:pPr>
        <w:pStyle w:val="1"/>
        <w:rPr>
          <w:bCs/>
          <w:lang w:eastAsia="ru-RU"/>
        </w:rPr>
      </w:pPr>
      <w:bookmarkStart w:id="100" w:name="_Toc88225005"/>
      <w:bookmarkStart w:id="101" w:name="_Toc91545766"/>
      <w:r w:rsidRPr="007538FE">
        <w:rPr>
          <w:lang w:eastAsia="ru-RU"/>
        </w:rPr>
        <w:t>Введение</w:t>
      </w:r>
      <w:bookmarkEnd w:id="100"/>
      <w:bookmarkEnd w:id="101"/>
    </w:p>
    <w:p w14:paraId="436A77E3" w14:textId="77777777" w:rsidR="007538FE" w:rsidRPr="007538FE" w:rsidRDefault="007538FE" w:rsidP="007538FE">
      <w:pPr>
        <w:spacing w:line="360" w:lineRule="auto"/>
        <w:ind w:firstLine="720"/>
        <w:jc w:val="both"/>
        <w:rPr>
          <w:sz w:val="28"/>
          <w:szCs w:val="28"/>
          <w:lang w:val="ru-RU"/>
        </w:rPr>
      </w:pPr>
      <w:r w:rsidRPr="007538FE">
        <w:rPr>
          <w:sz w:val="28"/>
          <w:szCs w:val="28"/>
          <w:lang w:val="ru-RU"/>
        </w:rPr>
        <w:t xml:space="preserve">Программная платформа </w:t>
      </w:r>
      <w:proofErr w:type="spellStart"/>
      <w:r w:rsidRPr="00636A5A">
        <w:rPr>
          <w:sz w:val="28"/>
          <w:szCs w:val="28"/>
        </w:rPr>
        <w:t>Navigine</w:t>
      </w:r>
      <w:proofErr w:type="spellEnd"/>
      <w:r w:rsidRPr="007538FE">
        <w:rPr>
          <w:sz w:val="28"/>
          <w:szCs w:val="28"/>
          <w:lang w:val="ru-RU"/>
        </w:rPr>
        <w:t xml:space="preserve"> состоит их 2 компонент – </w:t>
      </w:r>
      <w:r w:rsidRPr="00636A5A">
        <w:rPr>
          <w:sz w:val="28"/>
          <w:szCs w:val="28"/>
        </w:rPr>
        <w:t>client</w:t>
      </w:r>
      <w:r w:rsidRPr="007538FE">
        <w:rPr>
          <w:sz w:val="28"/>
          <w:szCs w:val="28"/>
          <w:lang w:val="ru-RU"/>
        </w:rPr>
        <w:t xml:space="preserve"> и </w:t>
      </w:r>
      <w:r w:rsidRPr="00636A5A">
        <w:rPr>
          <w:sz w:val="28"/>
          <w:szCs w:val="28"/>
        </w:rPr>
        <w:t>tracking</w:t>
      </w:r>
      <w:r w:rsidRPr="007538FE">
        <w:rPr>
          <w:sz w:val="28"/>
          <w:szCs w:val="28"/>
          <w:lang w:val="ru-RU"/>
        </w:rPr>
        <w:t>, и предоставляет возможность картографирования, мониторинга устройств и посетителей, отслеживание аналитики, создание информационных и рекламных сообщений в режиме реального времени на выбранной территории.</w:t>
      </w:r>
    </w:p>
    <w:p w14:paraId="668627C3" w14:textId="77777777" w:rsidR="007538FE" w:rsidRPr="007538FE" w:rsidRDefault="007538FE" w:rsidP="007538FE">
      <w:pPr>
        <w:spacing w:line="360" w:lineRule="auto"/>
        <w:ind w:firstLine="720"/>
        <w:jc w:val="both"/>
        <w:rPr>
          <w:sz w:val="28"/>
          <w:szCs w:val="28"/>
          <w:lang w:val="ru-RU"/>
        </w:rPr>
      </w:pPr>
      <w:r w:rsidRPr="007538FE">
        <w:rPr>
          <w:sz w:val="28"/>
          <w:szCs w:val="28"/>
          <w:lang w:val="ru-RU"/>
        </w:rPr>
        <w:t xml:space="preserve">В данной документации рассматривается функционал и назначение раздела </w:t>
      </w:r>
      <w:r w:rsidRPr="00636A5A">
        <w:rPr>
          <w:sz w:val="28"/>
          <w:szCs w:val="28"/>
        </w:rPr>
        <w:t>tracking</w:t>
      </w:r>
      <w:r w:rsidRPr="007538FE">
        <w:rPr>
          <w:sz w:val="28"/>
          <w:szCs w:val="28"/>
          <w:lang w:val="ru-RU"/>
        </w:rPr>
        <w:t>:</w:t>
      </w:r>
    </w:p>
    <w:p w14:paraId="43B05E0C" w14:textId="77777777" w:rsidR="007538FE" w:rsidRPr="00636A5A" w:rsidRDefault="007538FE" w:rsidP="007538FE">
      <w:pPr>
        <w:pStyle w:val="a9"/>
        <w:numPr>
          <w:ilvl w:val="0"/>
          <w:numId w:val="5"/>
        </w:numPr>
        <w:spacing w:line="360" w:lineRule="auto"/>
        <w:jc w:val="both"/>
        <w:rPr>
          <w:rFonts w:ascii="Times New Roman" w:hAnsi="Times New Roman" w:cs="Times New Roman"/>
          <w:color w:val="auto"/>
          <w:sz w:val="28"/>
          <w:szCs w:val="28"/>
        </w:rPr>
      </w:pPr>
      <w:r w:rsidRPr="00636A5A">
        <w:rPr>
          <w:rFonts w:ascii="Times New Roman" w:hAnsi="Times New Roman" w:cs="Times New Roman"/>
          <w:color w:val="auto"/>
          <w:sz w:val="28"/>
          <w:szCs w:val="28"/>
        </w:rPr>
        <w:t>вход на площадку трекинга</w:t>
      </w:r>
    </w:p>
    <w:p w14:paraId="6014D603" w14:textId="77777777" w:rsidR="007538FE" w:rsidRPr="00636A5A" w:rsidRDefault="007538FE" w:rsidP="007538FE">
      <w:pPr>
        <w:pStyle w:val="a9"/>
        <w:numPr>
          <w:ilvl w:val="0"/>
          <w:numId w:val="5"/>
        </w:numPr>
        <w:spacing w:line="360" w:lineRule="auto"/>
        <w:jc w:val="both"/>
        <w:rPr>
          <w:rFonts w:ascii="Times New Roman" w:hAnsi="Times New Roman" w:cs="Times New Roman"/>
          <w:color w:val="auto"/>
          <w:sz w:val="28"/>
          <w:szCs w:val="28"/>
        </w:rPr>
      </w:pPr>
      <w:r w:rsidRPr="00636A5A">
        <w:rPr>
          <w:rFonts w:ascii="Times New Roman" w:hAnsi="Times New Roman" w:cs="Times New Roman"/>
          <w:color w:val="auto"/>
          <w:sz w:val="28"/>
          <w:szCs w:val="28"/>
        </w:rPr>
        <w:t>онлайн-мониторинг</w:t>
      </w:r>
    </w:p>
    <w:p w14:paraId="1A632143" w14:textId="77777777" w:rsidR="007538FE" w:rsidRPr="00636A5A" w:rsidRDefault="007538FE" w:rsidP="007538FE">
      <w:pPr>
        <w:pStyle w:val="a9"/>
        <w:numPr>
          <w:ilvl w:val="0"/>
          <w:numId w:val="5"/>
        </w:numPr>
        <w:spacing w:line="360" w:lineRule="auto"/>
        <w:jc w:val="both"/>
        <w:rPr>
          <w:rFonts w:ascii="Times New Roman" w:hAnsi="Times New Roman" w:cs="Times New Roman"/>
          <w:color w:val="auto"/>
          <w:sz w:val="28"/>
          <w:szCs w:val="28"/>
        </w:rPr>
      </w:pPr>
      <w:r w:rsidRPr="00636A5A">
        <w:rPr>
          <w:rFonts w:ascii="Times New Roman" w:hAnsi="Times New Roman" w:cs="Times New Roman"/>
          <w:color w:val="auto"/>
          <w:sz w:val="28"/>
          <w:szCs w:val="28"/>
        </w:rPr>
        <w:t>построение отчетов и истории перемещения</w:t>
      </w:r>
    </w:p>
    <w:p w14:paraId="67FFB797" w14:textId="77777777" w:rsidR="007538FE" w:rsidRPr="00636A5A" w:rsidRDefault="007538FE" w:rsidP="007538FE">
      <w:pPr>
        <w:pStyle w:val="a9"/>
        <w:numPr>
          <w:ilvl w:val="0"/>
          <w:numId w:val="5"/>
        </w:numPr>
        <w:spacing w:line="360" w:lineRule="auto"/>
        <w:jc w:val="both"/>
        <w:rPr>
          <w:rFonts w:ascii="Times New Roman" w:hAnsi="Times New Roman" w:cs="Times New Roman"/>
          <w:color w:val="auto"/>
          <w:sz w:val="28"/>
          <w:szCs w:val="28"/>
        </w:rPr>
      </w:pPr>
      <w:r w:rsidRPr="00636A5A">
        <w:rPr>
          <w:rFonts w:ascii="Times New Roman" w:hAnsi="Times New Roman" w:cs="Times New Roman"/>
          <w:color w:val="auto"/>
          <w:sz w:val="28"/>
          <w:szCs w:val="28"/>
        </w:rPr>
        <w:t xml:space="preserve">добавление и привязка новых объектов </w:t>
      </w:r>
    </w:p>
    <w:p w14:paraId="58331B28" w14:textId="77777777" w:rsidR="007538FE" w:rsidRPr="007538FE" w:rsidRDefault="007538FE" w:rsidP="007538FE">
      <w:pPr>
        <w:spacing w:line="360" w:lineRule="auto"/>
        <w:ind w:firstLine="720"/>
        <w:jc w:val="both"/>
        <w:rPr>
          <w:sz w:val="28"/>
          <w:szCs w:val="28"/>
          <w:lang w:val="ru-RU"/>
        </w:rPr>
      </w:pPr>
      <w:r w:rsidRPr="007538FE">
        <w:rPr>
          <w:sz w:val="28"/>
          <w:szCs w:val="28"/>
          <w:lang w:val="ru-RU"/>
        </w:rPr>
        <w:t xml:space="preserve">Данные о местонахождении устройства отображаются в веб-интерфейсе. </w:t>
      </w:r>
    </w:p>
    <w:p w14:paraId="3BA5BEAC" w14:textId="77777777" w:rsidR="007538FE" w:rsidRPr="007538FE" w:rsidRDefault="007538FE" w:rsidP="007538FE">
      <w:pPr>
        <w:spacing w:line="200" w:lineRule="exact"/>
        <w:rPr>
          <w:sz w:val="20"/>
          <w:szCs w:val="20"/>
          <w:lang w:val="ru-RU" w:eastAsia="ru-RU"/>
        </w:rPr>
      </w:pPr>
    </w:p>
    <w:p w14:paraId="6090B0F6" w14:textId="77777777" w:rsidR="007538FE" w:rsidRPr="007538FE" w:rsidRDefault="007538FE" w:rsidP="007538FE">
      <w:pPr>
        <w:spacing w:line="360" w:lineRule="auto"/>
        <w:ind w:left="-709" w:right="134"/>
        <w:jc w:val="both"/>
        <w:rPr>
          <w:lang w:val="ru-RU"/>
        </w:rPr>
      </w:pPr>
    </w:p>
    <w:p w14:paraId="29E1BD76" w14:textId="77777777" w:rsidR="007538FE" w:rsidRPr="007538FE" w:rsidRDefault="007538FE" w:rsidP="007538FE">
      <w:pPr>
        <w:spacing w:line="360" w:lineRule="auto"/>
        <w:ind w:left="-709" w:right="134"/>
        <w:jc w:val="both"/>
        <w:rPr>
          <w:lang w:val="ru-RU"/>
        </w:rPr>
      </w:pPr>
    </w:p>
    <w:p w14:paraId="542E2784" w14:textId="77777777" w:rsidR="007538FE" w:rsidRPr="007538FE" w:rsidRDefault="007538FE" w:rsidP="007538FE">
      <w:pPr>
        <w:spacing w:line="360" w:lineRule="auto"/>
        <w:ind w:left="-709" w:right="134"/>
        <w:jc w:val="both"/>
        <w:rPr>
          <w:lang w:val="ru-RU"/>
        </w:rPr>
      </w:pPr>
    </w:p>
    <w:p w14:paraId="09AED005" w14:textId="77777777" w:rsidR="007538FE" w:rsidRPr="007538FE" w:rsidRDefault="007538FE" w:rsidP="007538FE">
      <w:pPr>
        <w:spacing w:line="360" w:lineRule="auto"/>
        <w:ind w:left="-709" w:right="134"/>
        <w:jc w:val="both"/>
        <w:rPr>
          <w:lang w:val="ru-RU"/>
        </w:rPr>
      </w:pPr>
    </w:p>
    <w:p w14:paraId="126EF3DC" w14:textId="77777777" w:rsidR="007538FE" w:rsidRPr="007538FE" w:rsidRDefault="007538FE" w:rsidP="007538FE">
      <w:pPr>
        <w:spacing w:line="360" w:lineRule="auto"/>
        <w:ind w:left="-709" w:right="134"/>
        <w:jc w:val="both"/>
        <w:rPr>
          <w:lang w:val="ru-RU"/>
        </w:rPr>
      </w:pPr>
    </w:p>
    <w:p w14:paraId="458E008F" w14:textId="77777777" w:rsidR="007538FE" w:rsidRPr="007538FE" w:rsidRDefault="007538FE" w:rsidP="007538FE">
      <w:pPr>
        <w:spacing w:line="360" w:lineRule="auto"/>
        <w:ind w:left="-709" w:right="134"/>
        <w:jc w:val="both"/>
        <w:rPr>
          <w:lang w:val="ru-RU"/>
        </w:rPr>
      </w:pPr>
    </w:p>
    <w:p w14:paraId="73B84C48" w14:textId="77777777" w:rsidR="007538FE" w:rsidRPr="007538FE" w:rsidRDefault="007538FE" w:rsidP="007538FE">
      <w:pPr>
        <w:spacing w:line="360" w:lineRule="auto"/>
        <w:ind w:left="-709" w:right="134"/>
        <w:jc w:val="both"/>
        <w:rPr>
          <w:lang w:val="ru-RU"/>
        </w:rPr>
      </w:pPr>
    </w:p>
    <w:p w14:paraId="00535A4D" w14:textId="77777777" w:rsidR="007538FE" w:rsidRPr="007538FE" w:rsidRDefault="007538FE" w:rsidP="007538FE">
      <w:pPr>
        <w:spacing w:line="360" w:lineRule="auto"/>
        <w:ind w:left="-709" w:right="134"/>
        <w:jc w:val="both"/>
        <w:rPr>
          <w:lang w:val="ru-RU"/>
        </w:rPr>
      </w:pPr>
    </w:p>
    <w:p w14:paraId="18BBDE11" w14:textId="77777777" w:rsidR="007538FE" w:rsidRPr="007538FE" w:rsidRDefault="007538FE" w:rsidP="007538FE">
      <w:pPr>
        <w:spacing w:line="360" w:lineRule="auto"/>
        <w:ind w:left="-709" w:right="134"/>
        <w:jc w:val="both"/>
        <w:rPr>
          <w:lang w:val="ru-RU"/>
        </w:rPr>
      </w:pPr>
    </w:p>
    <w:p w14:paraId="7A42FE73" w14:textId="77777777" w:rsidR="007538FE" w:rsidRPr="007538FE" w:rsidRDefault="007538FE" w:rsidP="007538FE">
      <w:pPr>
        <w:spacing w:line="360" w:lineRule="auto"/>
        <w:ind w:left="-709" w:right="134"/>
        <w:jc w:val="both"/>
        <w:rPr>
          <w:lang w:val="ru-RU"/>
        </w:rPr>
      </w:pPr>
    </w:p>
    <w:p w14:paraId="77288CE6" w14:textId="77777777" w:rsidR="007538FE" w:rsidRPr="007538FE" w:rsidRDefault="007538FE" w:rsidP="007538FE">
      <w:pPr>
        <w:spacing w:line="360" w:lineRule="auto"/>
        <w:ind w:left="-709" w:right="134"/>
        <w:jc w:val="both"/>
        <w:rPr>
          <w:lang w:val="ru-RU"/>
        </w:rPr>
      </w:pPr>
    </w:p>
    <w:p w14:paraId="69B24106" w14:textId="77777777" w:rsidR="007538FE" w:rsidRPr="007538FE" w:rsidRDefault="007538FE" w:rsidP="007538FE">
      <w:pPr>
        <w:spacing w:line="360" w:lineRule="auto"/>
        <w:ind w:left="-709" w:right="134"/>
        <w:jc w:val="both"/>
        <w:rPr>
          <w:lang w:val="ru-RU"/>
        </w:rPr>
      </w:pPr>
    </w:p>
    <w:p w14:paraId="76756B8D" w14:textId="77777777" w:rsidR="007538FE" w:rsidRPr="007538FE" w:rsidRDefault="007538FE" w:rsidP="007538FE">
      <w:pPr>
        <w:spacing w:line="360" w:lineRule="auto"/>
        <w:ind w:left="-709" w:right="134"/>
        <w:jc w:val="both"/>
        <w:rPr>
          <w:lang w:val="ru-RU"/>
        </w:rPr>
      </w:pPr>
    </w:p>
    <w:p w14:paraId="11AC0167" w14:textId="77777777" w:rsidR="007538FE" w:rsidRPr="007538FE" w:rsidRDefault="007538FE" w:rsidP="00922B26">
      <w:pPr>
        <w:pStyle w:val="1"/>
        <w:rPr>
          <w:bCs/>
          <w:lang w:eastAsia="ru-RU"/>
        </w:rPr>
      </w:pPr>
      <w:bookmarkStart w:id="102" w:name="_Toc88225006"/>
      <w:bookmarkStart w:id="103" w:name="_Toc91545767"/>
      <w:r w:rsidRPr="007538FE">
        <w:rPr>
          <w:lang w:eastAsia="ru-RU"/>
        </w:rPr>
        <w:t>Принцип работы</w:t>
      </w:r>
      <w:bookmarkEnd w:id="102"/>
      <w:bookmarkEnd w:id="103"/>
    </w:p>
    <w:p w14:paraId="0EBE8597" w14:textId="77777777" w:rsidR="007538FE" w:rsidRPr="007538FE" w:rsidRDefault="007538FE" w:rsidP="007538FE">
      <w:pPr>
        <w:spacing w:line="360" w:lineRule="auto"/>
        <w:ind w:right="134" w:firstLine="708"/>
        <w:rPr>
          <w:sz w:val="28"/>
          <w:szCs w:val="28"/>
          <w:lang w:val="ru-RU"/>
        </w:rPr>
      </w:pPr>
    </w:p>
    <w:p w14:paraId="3E17BC09" w14:textId="77777777" w:rsidR="007538FE" w:rsidRPr="007538FE" w:rsidRDefault="007538FE" w:rsidP="007538FE">
      <w:pPr>
        <w:spacing w:line="360" w:lineRule="auto"/>
        <w:ind w:right="134"/>
        <w:rPr>
          <w:sz w:val="28"/>
          <w:szCs w:val="28"/>
          <w:lang w:val="ru-RU"/>
        </w:rPr>
      </w:pPr>
      <w:r w:rsidRPr="007538FE">
        <w:rPr>
          <w:sz w:val="28"/>
          <w:szCs w:val="28"/>
          <w:lang w:val="ru-RU"/>
        </w:rPr>
        <w:t>Существует 2 типа трекинга:</w:t>
      </w:r>
    </w:p>
    <w:p w14:paraId="2F95785E" w14:textId="77777777" w:rsidR="007538FE" w:rsidRPr="00636A5A" w:rsidRDefault="007538FE" w:rsidP="007538FE">
      <w:pPr>
        <w:pStyle w:val="a9"/>
        <w:numPr>
          <w:ilvl w:val="0"/>
          <w:numId w:val="6"/>
        </w:numPr>
        <w:spacing w:line="360" w:lineRule="auto"/>
        <w:ind w:left="426" w:right="134"/>
        <w:rPr>
          <w:rFonts w:ascii="Times New Roman" w:hAnsi="Times New Roman" w:cs="Times New Roman"/>
          <w:color w:val="auto"/>
          <w:sz w:val="28"/>
          <w:szCs w:val="28"/>
        </w:rPr>
      </w:pPr>
      <w:r w:rsidRPr="00636A5A">
        <w:rPr>
          <w:rFonts w:ascii="Times New Roman" w:hAnsi="Times New Roman" w:cs="Times New Roman"/>
          <w:color w:val="auto"/>
          <w:sz w:val="28"/>
          <w:szCs w:val="28"/>
        </w:rPr>
        <w:t>трекинг с использованием активной инфраструктуры</w:t>
      </w:r>
    </w:p>
    <w:p w14:paraId="1437727C" w14:textId="77777777" w:rsidR="007538FE" w:rsidRPr="00636A5A" w:rsidRDefault="007538FE" w:rsidP="007538FE">
      <w:pPr>
        <w:pStyle w:val="a9"/>
        <w:numPr>
          <w:ilvl w:val="0"/>
          <w:numId w:val="6"/>
        </w:numPr>
        <w:spacing w:line="360" w:lineRule="auto"/>
        <w:ind w:left="426" w:right="134"/>
        <w:rPr>
          <w:rFonts w:ascii="Times New Roman" w:hAnsi="Times New Roman" w:cs="Times New Roman"/>
          <w:color w:val="auto"/>
          <w:sz w:val="28"/>
          <w:szCs w:val="28"/>
        </w:rPr>
      </w:pPr>
      <w:r w:rsidRPr="00636A5A">
        <w:rPr>
          <w:rFonts w:ascii="Times New Roman" w:hAnsi="Times New Roman" w:cs="Times New Roman"/>
          <w:color w:val="auto"/>
          <w:sz w:val="28"/>
          <w:szCs w:val="28"/>
        </w:rPr>
        <w:t>трекинг с использованием пассивной инфраструктуры</w:t>
      </w:r>
    </w:p>
    <w:p w14:paraId="2E2FCBB3" w14:textId="77777777" w:rsidR="007538FE" w:rsidRPr="007538FE" w:rsidRDefault="007538FE" w:rsidP="007538FE">
      <w:pPr>
        <w:spacing w:line="360" w:lineRule="auto"/>
        <w:ind w:left="66" w:right="134"/>
        <w:rPr>
          <w:sz w:val="28"/>
          <w:szCs w:val="28"/>
          <w:lang w:val="ru-RU"/>
        </w:rPr>
      </w:pPr>
      <w:r w:rsidRPr="007538FE">
        <w:rPr>
          <w:sz w:val="28"/>
          <w:szCs w:val="28"/>
          <w:lang w:val="ru-RU"/>
        </w:rPr>
        <w:t xml:space="preserve">Для п.1 в качестве активной инфраструктуры используются антенны или локаторы, которые принимают сигналы от пассивных меток, т.е. носимых устройств, например, карточки СКУД. </w:t>
      </w:r>
    </w:p>
    <w:p w14:paraId="7AA664E5" w14:textId="77777777" w:rsidR="007538FE" w:rsidRPr="007538FE" w:rsidRDefault="007538FE" w:rsidP="007538FE">
      <w:pPr>
        <w:spacing w:line="360" w:lineRule="auto"/>
        <w:ind w:left="66" w:right="134"/>
        <w:rPr>
          <w:sz w:val="28"/>
          <w:szCs w:val="28"/>
          <w:lang w:val="ru-RU"/>
        </w:rPr>
      </w:pPr>
      <w:r w:rsidRPr="007538FE">
        <w:rPr>
          <w:sz w:val="28"/>
          <w:szCs w:val="28"/>
          <w:lang w:val="ru-RU"/>
        </w:rPr>
        <w:t>Антенны и локаторы могут быть на базе следующих технологий:</w:t>
      </w:r>
    </w:p>
    <w:p w14:paraId="5C79A159" w14:textId="77777777" w:rsidR="007538FE" w:rsidRPr="00636A5A" w:rsidRDefault="007538FE" w:rsidP="007538FE">
      <w:pPr>
        <w:pStyle w:val="a9"/>
        <w:numPr>
          <w:ilvl w:val="0"/>
          <w:numId w:val="7"/>
        </w:numPr>
        <w:spacing w:line="360" w:lineRule="auto"/>
        <w:ind w:right="134"/>
        <w:rPr>
          <w:rFonts w:ascii="Times New Roman" w:hAnsi="Times New Roman" w:cs="Times New Roman"/>
          <w:color w:val="auto"/>
          <w:sz w:val="28"/>
          <w:szCs w:val="28"/>
          <w:lang w:val="en-US"/>
        </w:rPr>
      </w:pPr>
      <w:r w:rsidRPr="00636A5A">
        <w:rPr>
          <w:rFonts w:ascii="Times New Roman" w:hAnsi="Times New Roman" w:cs="Times New Roman"/>
          <w:color w:val="auto"/>
          <w:sz w:val="28"/>
          <w:szCs w:val="28"/>
          <w:lang w:val="en-US"/>
        </w:rPr>
        <w:t>BLE</w:t>
      </w:r>
    </w:p>
    <w:p w14:paraId="412FAC6C" w14:textId="77777777" w:rsidR="007538FE" w:rsidRPr="00636A5A" w:rsidRDefault="007538FE" w:rsidP="007538FE">
      <w:pPr>
        <w:pStyle w:val="a9"/>
        <w:numPr>
          <w:ilvl w:val="0"/>
          <w:numId w:val="7"/>
        </w:numPr>
        <w:spacing w:line="360" w:lineRule="auto"/>
        <w:ind w:right="134"/>
        <w:rPr>
          <w:rFonts w:ascii="Times New Roman" w:hAnsi="Times New Roman" w:cs="Times New Roman"/>
          <w:color w:val="auto"/>
          <w:sz w:val="28"/>
          <w:szCs w:val="28"/>
          <w:lang w:val="en-US"/>
        </w:rPr>
      </w:pPr>
      <w:r w:rsidRPr="00636A5A">
        <w:rPr>
          <w:rFonts w:ascii="Times New Roman" w:hAnsi="Times New Roman" w:cs="Times New Roman"/>
          <w:color w:val="auto"/>
          <w:sz w:val="28"/>
          <w:szCs w:val="28"/>
          <w:lang w:val="en-US"/>
        </w:rPr>
        <w:t>Wi</w:t>
      </w:r>
      <w:r w:rsidR="001503D1">
        <w:rPr>
          <w:rFonts w:ascii="Times New Roman" w:hAnsi="Times New Roman" w:cs="Times New Roman"/>
          <w:color w:val="auto"/>
          <w:sz w:val="28"/>
          <w:szCs w:val="28"/>
        </w:rPr>
        <w:t>-</w:t>
      </w:r>
      <w:r w:rsidRPr="00636A5A">
        <w:rPr>
          <w:rFonts w:ascii="Times New Roman" w:hAnsi="Times New Roman" w:cs="Times New Roman"/>
          <w:color w:val="auto"/>
          <w:sz w:val="28"/>
          <w:szCs w:val="28"/>
          <w:lang w:val="en-US"/>
        </w:rPr>
        <w:t>Fi</w:t>
      </w:r>
    </w:p>
    <w:p w14:paraId="5CF683F3" w14:textId="77777777" w:rsidR="007538FE" w:rsidRPr="00636A5A" w:rsidRDefault="007538FE" w:rsidP="007538FE">
      <w:pPr>
        <w:pStyle w:val="a9"/>
        <w:numPr>
          <w:ilvl w:val="0"/>
          <w:numId w:val="7"/>
        </w:numPr>
        <w:spacing w:line="360" w:lineRule="auto"/>
        <w:ind w:right="134"/>
        <w:rPr>
          <w:rFonts w:ascii="Times New Roman" w:hAnsi="Times New Roman" w:cs="Times New Roman"/>
          <w:color w:val="auto"/>
          <w:sz w:val="28"/>
          <w:szCs w:val="28"/>
          <w:lang w:val="en-US"/>
        </w:rPr>
      </w:pPr>
      <w:r w:rsidRPr="00636A5A">
        <w:rPr>
          <w:rFonts w:ascii="Times New Roman" w:hAnsi="Times New Roman" w:cs="Times New Roman"/>
          <w:color w:val="auto"/>
          <w:sz w:val="28"/>
          <w:szCs w:val="28"/>
          <w:lang w:val="en-US"/>
        </w:rPr>
        <w:t>Wi</w:t>
      </w:r>
      <w:r w:rsidR="001503D1">
        <w:rPr>
          <w:rFonts w:ascii="Times New Roman" w:hAnsi="Times New Roman" w:cs="Times New Roman"/>
          <w:color w:val="auto"/>
          <w:sz w:val="28"/>
          <w:szCs w:val="28"/>
        </w:rPr>
        <w:t>-</w:t>
      </w:r>
      <w:r w:rsidRPr="00636A5A">
        <w:rPr>
          <w:rFonts w:ascii="Times New Roman" w:hAnsi="Times New Roman" w:cs="Times New Roman"/>
          <w:color w:val="auto"/>
          <w:sz w:val="28"/>
          <w:szCs w:val="28"/>
          <w:lang w:val="en-US"/>
        </w:rPr>
        <w:t>Fi</w:t>
      </w:r>
      <w:r w:rsidR="001503D1">
        <w:rPr>
          <w:rFonts w:ascii="Times New Roman" w:hAnsi="Times New Roman" w:cs="Times New Roman"/>
          <w:color w:val="auto"/>
          <w:sz w:val="28"/>
          <w:szCs w:val="28"/>
        </w:rPr>
        <w:t xml:space="preserve"> </w:t>
      </w:r>
      <w:r w:rsidRPr="00636A5A">
        <w:rPr>
          <w:rFonts w:ascii="Times New Roman" w:hAnsi="Times New Roman" w:cs="Times New Roman"/>
          <w:color w:val="auto"/>
          <w:sz w:val="28"/>
          <w:szCs w:val="28"/>
          <w:lang w:val="en-US"/>
        </w:rPr>
        <w:t>RTT</w:t>
      </w:r>
    </w:p>
    <w:p w14:paraId="7830DD83" w14:textId="77777777" w:rsidR="007538FE" w:rsidRPr="00636A5A" w:rsidRDefault="007538FE" w:rsidP="007538FE">
      <w:pPr>
        <w:pStyle w:val="a9"/>
        <w:numPr>
          <w:ilvl w:val="0"/>
          <w:numId w:val="7"/>
        </w:numPr>
        <w:spacing w:line="360" w:lineRule="auto"/>
        <w:ind w:right="134"/>
        <w:rPr>
          <w:rFonts w:ascii="Times New Roman" w:hAnsi="Times New Roman" w:cs="Times New Roman"/>
          <w:color w:val="auto"/>
          <w:sz w:val="28"/>
          <w:szCs w:val="28"/>
          <w:lang w:val="en-US"/>
        </w:rPr>
      </w:pPr>
      <w:r w:rsidRPr="00636A5A">
        <w:rPr>
          <w:rFonts w:ascii="Times New Roman" w:hAnsi="Times New Roman" w:cs="Times New Roman"/>
          <w:color w:val="auto"/>
          <w:sz w:val="28"/>
          <w:szCs w:val="28"/>
          <w:lang w:val="en-US"/>
        </w:rPr>
        <w:t>UWB</w:t>
      </w:r>
    </w:p>
    <w:p w14:paraId="05AEDB70" w14:textId="77777777" w:rsidR="007538FE" w:rsidRPr="00636A5A" w:rsidRDefault="007538FE" w:rsidP="007538FE">
      <w:pPr>
        <w:pStyle w:val="a9"/>
        <w:numPr>
          <w:ilvl w:val="0"/>
          <w:numId w:val="7"/>
        </w:numPr>
        <w:spacing w:line="360" w:lineRule="auto"/>
        <w:ind w:right="134"/>
        <w:rPr>
          <w:rFonts w:ascii="Times New Roman" w:hAnsi="Times New Roman" w:cs="Times New Roman"/>
          <w:color w:val="auto"/>
          <w:sz w:val="28"/>
          <w:szCs w:val="28"/>
          <w:lang w:val="en-US"/>
        </w:rPr>
      </w:pPr>
      <w:r w:rsidRPr="00636A5A">
        <w:rPr>
          <w:rFonts w:ascii="Times New Roman" w:hAnsi="Times New Roman" w:cs="Times New Roman"/>
          <w:color w:val="auto"/>
          <w:sz w:val="28"/>
          <w:szCs w:val="28"/>
          <w:lang w:val="en-US"/>
        </w:rPr>
        <w:t>Ultrasonic</w:t>
      </w:r>
    </w:p>
    <w:p w14:paraId="2024FA15" w14:textId="77777777" w:rsidR="007538FE" w:rsidRPr="007538FE" w:rsidRDefault="007538FE" w:rsidP="007538FE">
      <w:pPr>
        <w:spacing w:line="360" w:lineRule="auto"/>
        <w:ind w:right="134"/>
        <w:rPr>
          <w:sz w:val="28"/>
          <w:szCs w:val="28"/>
          <w:lang w:val="ru-RU"/>
        </w:rPr>
      </w:pPr>
      <w:r w:rsidRPr="007538FE">
        <w:rPr>
          <w:sz w:val="28"/>
          <w:szCs w:val="28"/>
          <w:lang w:val="ru-RU"/>
        </w:rPr>
        <w:t>Носимое устройство сотрудника является передатчиком, а антенны приемниками, которые собирают и отправляют на сервер сырые данные от меток, где производится вычисление местоположения.</w:t>
      </w:r>
    </w:p>
    <w:p w14:paraId="459AB96A" w14:textId="77777777" w:rsidR="007538FE" w:rsidRPr="007538FE" w:rsidRDefault="007538FE" w:rsidP="007538FE">
      <w:pPr>
        <w:spacing w:line="360" w:lineRule="auto"/>
        <w:ind w:left="66" w:right="134"/>
        <w:rPr>
          <w:sz w:val="28"/>
          <w:szCs w:val="28"/>
          <w:lang w:val="ru-RU"/>
        </w:rPr>
      </w:pPr>
      <w:r w:rsidRPr="007538FE">
        <w:rPr>
          <w:sz w:val="28"/>
          <w:szCs w:val="28"/>
          <w:lang w:val="ru-RU"/>
        </w:rPr>
        <w:t>Для п.2 в качестве пассивной инфраструктуры используются радиомаяки на базе технологий:</w:t>
      </w:r>
    </w:p>
    <w:p w14:paraId="5BC803C7" w14:textId="77777777" w:rsidR="007538FE" w:rsidRPr="00636A5A" w:rsidRDefault="007538FE" w:rsidP="007538FE">
      <w:pPr>
        <w:pStyle w:val="a9"/>
        <w:numPr>
          <w:ilvl w:val="0"/>
          <w:numId w:val="8"/>
        </w:numPr>
        <w:spacing w:line="360" w:lineRule="auto"/>
        <w:ind w:right="134"/>
        <w:rPr>
          <w:rFonts w:ascii="Times New Roman" w:hAnsi="Times New Roman" w:cs="Times New Roman"/>
          <w:color w:val="auto"/>
          <w:sz w:val="28"/>
          <w:szCs w:val="28"/>
        </w:rPr>
      </w:pPr>
      <w:r w:rsidRPr="00636A5A">
        <w:rPr>
          <w:rFonts w:ascii="Times New Roman" w:hAnsi="Times New Roman" w:cs="Times New Roman"/>
          <w:color w:val="auto"/>
          <w:sz w:val="28"/>
          <w:szCs w:val="28"/>
          <w:lang w:val="en-US"/>
        </w:rPr>
        <w:t>iBeacon</w:t>
      </w:r>
    </w:p>
    <w:p w14:paraId="2345D531" w14:textId="77777777" w:rsidR="007538FE" w:rsidRPr="00636A5A" w:rsidRDefault="007538FE" w:rsidP="007538FE">
      <w:pPr>
        <w:pStyle w:val="a9"/>
        <w:numPr>
          <w:ilvl w:val="0"/>
          <w:numId w:val="8"/>
        </w:numPr>
        <w:spacing w:line="360" w:lineRule="auto"/>
        <w:ind w:right="134"/>
        <w:rPr>
          <w:rFonts w:ascii="Times New Roman" w:hAnsi="Times New Roman" w:cs="Times New Roman"/>
          <w:color w:val="auto"/>
          <w:sz w:val="28"/>
          <w:szCs w:val="28"/>
        </w:rPr>
      </w:pPr>
      <w:r w:rsidRPr="00636A5A">
        <w:rPr>
          <w:rFonts w:ascii="Times New Roman" w:hAnsi="Times New Roman" w:cs="Times New Roman"/>
          <w:color w:val="auto"/>
          <w:sz w:val="28"/>
          <w:szCs w:val="28"/>
          <w:lang w:val="en-US"/>
        </w:rPr>
        <w:t>Eddystone</w:t>
      </w:r>
    </w:p>
    <w:p w14:paraId="491081DB" w14:textId="77777777" w:rsidR="007538FE" w:rsidRPr="00636A5A" w:rsidRDefault="007538FE" w:rsidP="007538FE">
      <w:pPr>
        <w:pStyle w:val="a9"/>
        <w:numPr>
          <w:ilvl w:val="0"/>
          <w:numId w:val="8"/>
        </w:numPr>
        <w:spacing w:line="360" w:lineRule="auto"/>
        <w:ind w:right="134"/>
        <w:rPr>
          <w:rFonts w:ascii="Times New Roman" w:hAnsi="Times New Roman" w:cs="Times New Roman"/>
          <w:color w:val="auto"/>
          <w:sz w:val="28"/>
          <w:szCs w:val="28"/>
        </w:rPr>
      </w:pPr>
      <w:r w:rsidRPr="00636A5A">
        <w:rPr>
          <w:rFonts w:ascii="Times New Roman" w:hAnsi="Times New Roman" w:cs="Times New Roman"/>
          <w:color w:val="auto"/>
          <w:sz w:val="28"/>
          <w:szCs w:val="28"/>
          <w:lang w:val="en-US"/>
        </w:rPr>
        <w:t>BLE</w:t>
      </w:r>
    </w:p>
    <w:p w14:paraId="19528C39" w14:textId="77777777" w:rsidR="007538FE" w:rsidRPr="007538FE" w:rsidRDefault="007538FE" w:rsidP="007538FE">
      <w:pPr>
        <w:spacing w:line="360" w:lineRule="auto"/>
        <w:ind w:right="134" w:firstLine="708"/>
        <w:jc w:val="both"/>
        <w:rPr>
          <w:sz w:val="28"/>
          <w:szCs w:val="28"/>
          <w:lang w:val="ru-RU"/>
        </w:rPr>
      </w:pPr>
      <w:r w:rsidRPr="007538FE">
        <w:rPr>
          <w:sz w:val="28"/>
          <w:szCs w:val="28"/>
          <w:lang w:val="ru-RU"/>
        </w:rPr>
        <w:t xml:space="preserve">Носимое устройство сотрудника является приемником, которое оснащено модулем позиционирования, собирает телеметрическую информацию от </w:t>
      </w:r>
      <w:r w:rsidRPr="00636A5A">
        <w:rPr>
          <w:sz w:val="28"/>
          <w:szCs w:val="28"/>
        </w:rPr>
        <w:t>Bluetooth</w:t>
      </w:r>
      <w:r w:rsidRPr="007538FE">
        <w:rPr>
          <w:sz w:val="28"/>
          <w:szCs w:val="28"/>
          <w:lang w:val="ru-RU"/>
        </w:rPr>
        <w:t xml:space="preserve">-маяков внутри здания и от спутников </w:t>
      </w:r>
      <w:r w:rsidRPr="00636A5A">
        <w:rPr>
          <w:sz w:val="28"/>
          <w:szCs w:val="28"/>
        </w:rPr>
        <w:t>GPS</w:t>
      </w:r>
      <w:r w:rsidRPr="007538FE">
        <w:rPr>
          <w:sz w:val="28"/>
          <w:szCs w:val="28"/>
          <w:lang w:val="ru-RU"/>
        </w:rPr>
        <w:t xml:space="preserve">/ГЛОНАСС вне зданий. Собранная информация отправляется на сервер, где вычисление местоположения и его отображение производится </w:t>
      </w:r>
      <w:r w:rsidRPr="00636A5A">
        <w:rPr>
          <w:noProof/>
          <w:sz w:val="28"/>
          <w:szCs w:val="28"/>
          <w:lang w:eastAsia="ru-RU"/>
        </w:rPr>
        <w:drawing>
          <wp:anchor distT="0" distB="0" distL="114300" distR="114300" simplePos="0" relativeHeight="251659264" behindDoc="0" locked="0" layoutInCell="1" allowOverlap="1" wp14:anchorId="2F62AA40" wp14:editId="772A12CB">
            <wp:simplePos x="0" y="0"/>
            <wp:positionH relativeFrom="column">
              <wp:posOffset>205067</wp:posOffset>
            </wp:positionH>
            <wp:positionV relativeFrom="paragraph">
              <wp:posOffset>619075</wp:posOffset>
            </wp:positionV>
            <wp:extent cx="4834550" cy="2264181"/>
            <wp:effectExtent l="0" t="0" r="4445" b="3175"/>
            <wp:wrapTopAndBottom/>
            <wp:docPr id="8" name="Рисунок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extLst>
                        <a:ext uri="{28A0092B-C50C-407E-A947-70E740481C1C}">
                          <a14:useLocalDpi xmlns:a14="http://schemas.microsoft.com/office/drawing/2010/main" val="0"/>
                        </a:ext>
                      </a:extLst>
                    </a:blip>
                    <a:stretch>
                      <a:fillRect/>
                    </a:stretch>
                  </pic:blipFill>
                  <pic:spPr>
                    <a:xfrm>
                      <a:off x="0" y="0"/>
                      <a:ext cx="4834550" cy="2264181"/>
                    </a:xfrm>
                    <a:prstGeom prst="rect">
                      <a:avLst/>
                    </a:prstGeom>
                  </pic:spPr>
                </pic:pic>
              </a:graphicData>
            </a:graphic>
          </wp:anchor>
        </w:drawing>
      </w:r>
      <w:r w:rsidRPr="007538FE">
        <w:rPr>
          <w:sz w:val="28"/>
          <w:szCs w:val="28"/>
          <w:lang w:val="ru-RU"/>
        </w:rPr>
        <w:t>программным обеспечением.</w:t>
      </w:r>
      <w:r w:rsidRPr="007538FE">
        <w:rPr>
          <w:sz w:val="28"/>
          <w:szCs w:val="28"/>
          <w:lang w:val="ru-RU"/>
        </w:rPr>
        <w:cr/>
        <w:t xml:space="preserve">Перемещения отображаются в режиме близком к реальному времени (режим «Онлайн мониторинг») или в виде записи (режим «История перемещений»). Местоположение сотрудников отображается в соответствии с текущей </w:t>
      </w:r>
      <w:proofErr w:type="spellStart"/>
      <w:r w:rsidRPr="007538FE">
        <w:rPr>
          <w:sz w:val="28"/>
          <w:szCs w:val="28"/>
          <w:lang w:val="ru-RU"/>
        </w:rPr>
        <w:t>геопозицией</w:t>
      </w:r>
      <w:proofErr w:type="spellEnd"/>
      <w:r w:rsidRPr="007538FE">
        <w:rPr>
          <w:sz w:val="28"/>
          <w:szCs w:val="28"/>
          <w:lang w:val="ru-RU"/>
        </w:rPr>
        <w:t xml:space="preserve">. Для своевременного реагирования на опасные ситуации существует функция «Уведомления» - настраиваемые сообщения о перемещениях сотрудников. </w:t>
      </w:r>
    </w:p>
    <w:p w14:paraId="0EDA1C22" w14:textId="77777777" w:rsidR="007538FE" w:rsidRPr="007538FE" w:rsidRDefault="007538FE" w:rsidP="00922B26">
      <w:pPr>
        <w:pStyle w:val="1"/>
        <w:rPr>
          <w:bCs/>
          <w:lang w:eastAsia="ru-RU"/>
        </w:rPr>
      </w:pPr>
      <w:bookmarkStart w:id="104" w:name="_Toc88225007"/>
      <w:bookmarkStart w:id="105" w:name="_Toc91545768"/>
      <w:r w:rsidRPr="007538FE">
        <w:rPr>
          <w:lang w:eastAsia="ru-RU"/>
        </w:rPr>
        <w:t>Вход в систему</w:t>
      </w:r>
      <w:bookmarkEnd w:id="104"/>
      <w:bookmarkEnd w:id="105"/>
    </w:p>
    <w:p w14:paraId="60760B62" w14:textId="77777777" w:rsidR="007538FE" w:rsidRPr="007538FE" w:rsidRDefault="007538FE" w:rsidP="007538FE">
      <w:pPr>
        <w:spacing w:line="360" w:lineRule="auto"/>
        <w:ind w:right="134" w:firstLine="708"/>
        <w:jc w:val="both"/>
        <w:rPr>
          <w:sz w:val="28"/>
          <w:szCs w:val="28"/>
          <w:lang w:val="ru-RU"/>
        </w:rPr>
      </w:pPr>
      <w:r w:rsidRPr="007538FE">
        <w:rPr>
          <w:sz w:val="28"/>
          <w:szCs w:val="28"/>
          <w:lang w:val="ru-RU"/>
        </w:rPr>
        <w:t xml:space="preserve">Для работы в системе необходимо использовать браузеры: </w:t>
      </w:r>
      <w:r w:rsidRPr="00636A5A">
        <w:rPr>
          <w:sz w:val="28"/>
          <w:szCs w:val="28"/>
        </w:rPr>
        <w:t>Mozilla</w:t>
      </w:r>
      <w:r w:rsidRPr="007538FE">
        <w:rPr>
          <w:sz w:val="28"/>
          <w:szCs w:val="28"/>
          <w:lang w:val="ru-RU"/>
        </w:rPr>
        <w:t xml:space="preserve"> </w:t>
      </w:r>
      <w:r w:rsidRPr="00636A5A">
        <w:rPr>
          <w:sz w:val="28"/>
          <w:szCs w:val="28"/>
        </w:rPr>
        <w:t>Firefox</w:t>
      </w:r>
      <w:r w:rsidRPr="007538FE">
        <w:rPr>
          <w:sz w:val="28"/>
          <w:szCs w:val="28"/>
          <w:lang w:val="ru-RU"/>
        </w:rPr>
        <w:t xml:space="preserve"> или </w:t>
      </w:r>
      <w:r w:rsidRPr="00636A5A">
        <w:rPr>
          <w:sz w:val="28"/>
          <w:szCs w:val="28"/>
        </w:rPr>
        <w:t>Google</w:t>
      </w:r>
      <w:r w:rsidRPr="007538FE">
        <w:rPr>
          <w:sz w:val="28"/>
          <w:szCs w:val="28"/>
          <w:lang w:val="ru-RU"/>
        </w:rPr>
        <w:t xml:space="preserve"> </w:t>
      </w:r>
      <w:r w:rsidRPr="00636A5A">
        <w:rPr>
          <w:sz w:val="28"/>
          <w:szCs w:val="28"/>
        </w:rPr>
        <w:t>Chrome</w:t>
      </w:r>
      <w:r w:rsidRPr="007538FE">
        <w:rPr>
          <w:sz w:val="28"/>
          <w:szCs w:val="28"/>
          <w:lang w:val="ru-RU"/>
        </w:rPr>
        <w:t>.</w:t>
      </w:r>
    </w:p>
    <w:p w14:paraId="2B9F8FEF" w14:textId="77777777" w:rsidR="007538FE" w:rsidRPr="007538FE" w:rsidRDefault="007538FE" w:rsidP="007538FE">
      <w:pPr>
        <w:spacing w:line="360" w:lineRule="auto"/>
        <w:ind w:right="134" w:firstLine="708"/>
        <w:jc w:val="both"/>
        <w:rPr>
          <w:rStyle w:val="a6"/>
          <w:sz w:val="28"/>
          <w:szCs w:val="28"/>
          <w:lang w:val="ru-RU"/>
        </w:rPr>
      </w:pPr>
      <w:r w:rsidRPr="007538FE">
        <w:rPr>
          <w:sz w:val="28"/>
          <w:szCs w:val="28"/>
          <w:lang w:val="ru-RU"/>
        </w:rPr>
        <w:t xml:space="preserve">Для доступа к облачной системе трекинга используется </w:t>
      </w:r>
      <w:r w:rsidRPr="00636A5A">
        <w:rPr>
          <w:sz w:val="28"/>
          <w:szCs w:val="28"/>
        </w:rPr>
        <w:t>DNS</w:t>
      </w:r>
      <w:r w:rsidRPr="007538FE">
        <w:rPr>
          <w:sz w:val="28"/>
          <w:szCs w:val="28"/>
          <w:lang w:val="ru-RU"/>
        </w:rPr>
        <w:t xml:space="preserve"> -  </w:t>
      </w:r>
      <w:hyperlink r:id="rId125" w:history="1">
        <w:r w:rsidRPr="00636A5A">
          <w:rPr>
            <w:rStyle w:val="a6"/>
            <w:sz w:val="28"/>
            <w:szCs w:val="28"/>
          </w:rPr>
          <w:t>https</w:t>
        </w:r>
        <w:r w:rsidRPr="007538FE">
          <w:rPr>
            <w:rStyle w:val="a6"/>
            <w:sz w:val="28"/>
            <w:szCs w:val="28"/>
            <w:lang w:val="ru-RU"/>
          </w:rPr>
          <w:t>://</w:t>
        </w:r>
        <w:r w:rsidRPr="00636A5A">
          <w:rPr>
            <w:rStyle w:val="a6"/>
            <w:sz w:val="28"/>
            <w:szCs w:val="28"/>
          </w:rPr>
          <w:t>tracking</w:t>
        </w:r>
        <w:r w:rsidRPr="007538FE">
          <w:rPr>
            <w:rStyle w:val="a6"/>
            <w:sz w:val="28"/>
            <w:szCs w:val="28"/>
            <w:lang w:val="ru-RU"/>
          </w:rPr>
          <w:t>.</w:t>
        </w:r>
        <w:proofErr w:type="spellStart"/>
        <w:r w:rsidRPr="00636A5A">
          <w:rPr>
            <w:rStyle w:val="a6"/>
            <w:sz w:val="28"/>
            <w:szCs w:val="28"/>
          </w:rPr>
          <w:t>navigine</w:t>
        </w:r>
        <w:proofErr w:type="spellEnd"/>
        <w:r w:rsidRPr="007538FE">
          <w:rPr>
            <w:rStyle w:val="a6"/>
            <w:sz w:val="28"/>
            <w:szCs w:val="28"/>
            <w:lang w:val="ru-RU"/>
          </w:rPr>
          <w:t>.</w:t>
        </w:r>
        <w:r w:rsidRPr="00636A5A">
          <w:rPr>
            <w:rStyle w:val="a6"/>
            <w:sz w:val="28"/>
            <w:szCs w:val="28"/>
          </w:rPr>
          <w:t>com</w:t>
        </w:r>
        <w:r w:rsidRPr="007538FE">
          <w:rPr>
            <w:rStyle w:val="a6"/>
            <w:sz w:val="28"/>
            <w:szCs w:val="28"/>
            <w:lang w:val="ru-RU"/>
          </w:rPr>
          <w:t>/</w:t>
        </w:r>
      </w:hyperlink>
    </w:p>
    <w:p w14:paraId="23619BCB" w14:textId="77777777" w:rsidR="007538FE" w:rsidRPr="007538FE" w:rsidRDefault="007538FE" w:rsidP="007538FE">
      <w:pPr>
        <w:spacing w:line="360" w:lineRule="auto"/>
        <w:ind w:right="134" w:firstLine="708"/>
        <w:jc w:val="both"/>
        <w:rPr>
          <w:sz w:val="28"/>
          <w:szCs w:val="28"/>
          <w:lang w:val="ru-RU"/>
        </w:rPr>
      </w:pPr>
      <w:r w:rsidRPr="00636A5A">
        <w:rPr>
          <w:noProof/>
          <w:sz w:val="28"/>
          <w:szCs w:val="28"/>
          <w:lang w:eastAsia="ru-RU"/>
        </w:rPr>
        <w:drawing>
          <wp:anchor distT="0" distB="0" distL="114300" distR="114300" simplePos="0" relativeHeight="251660288" behindDoc="0" locked="0" layoutInCell="1" allowOverlap="1" wp14:anchorId="241FE2C5" wp14:editId="764B5E21">
            <wp:simplePos x="0" y="0"/>
            <wp:positionH relativeFrom="column">
              <wp:posOffset>254801</wp:posOffset>
            </wp:positionH>
            <wp:positionV relativeFrom="paragraph">
              <wp:posOffset>882705</wp:posOffset>
            </wp:positionV>
            <wp:extent cx="5112385" cy="2306955"/>
            <wp:effectExtent l="0" t="0" r="0" b="0"/>
            <wp:wrapTopAndBottom/>
            <wp:docPr id="9" name="Рисунок 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112385" cy="2306955"/>
                    </a:xfrm>
                    <a:prstGeom prst="rect">
                      <a:avLst/>
                    </a:prstGeom>
                  </pic:spPr>
                </pic:pic>
              </a:graphicData>
            </a:graphic>
            <wp14:sizeRelH relativeFrom="page">
              <wp14:pctWidth>0</wp14:pctWidth>
            </wp14:sizeRelH>
            <wp14:sizeRelV relativeFrom="page">
              <wp14:pctHeight>0</wp14:pctHeight>
            </wp14:sizeRelV>
          </wp:anchor>
        </w:drawing>
      </w:r>
      <w:r w:rsidRPr="007538FE">
        <w:rPr>
          <w:sz w:val="28"/>
          <w:szCs w:val="28"/>
          <w:lang w:val="ru-RU"/>
        </w:rPr>
        <w:t xml:space="preserve">Для доступа к локальной системе трекинга используется </w:t>
      </w:r>
      <w:r w:rsidRPr="00636A5A">
        <w:rPr>
          <w:sz w:val="28"/>
          <w:szCs w:val="28"/>
        </w:rPr>
        <w:t>DNS</w:t>
      </w:r>
      <w:r w:rsidRPr="007538FE">
        <w:rPr>
          <w:sz w:val="28"/>
          <w:szCs w:val="28"/>
          <w:lang w:val="ru-RU"/>
        </w:rPr>
        <w:t xml:space="preserve"> -  </w:t>
      </w:r>
      <w:hyperlink r:id="rId127" w:history="1">
        <w:r w:rsidRPr="00636A5A">
          <w:rPr>
            <w:rStyle w:val="a6"/>
            <w:sz w:val="28"/>
            <w:szCs w:val="28"/>
          </w:rPr>
          <w:t>https</w:t>
        </w:r>
        <w:r w:rsidRPr="007538FE">
          <w:rPr>
            <w:rStyle w:val="a6"/>
            <w:sz w:val="28"/>
            <w:szCs w:val="28"/>
            <w:lang w:val="ru-RU"/>
          </w:rPr>
          <w:t>://</w:t>
        </w:r>
        <w:r w:rsidRPr="00636A5A">
          <w:rPr>
            <w:rStyle w:val="a6"/>
            <w:sz w:val="28"/>
            <w:szCs w:val="28"/>
          </w:rPr>
          <w:t>tracking</w:t>
        </w:r>
        <w:r w:rsidRPr="007538FE">
          <w:rPr>
            <w:rStyle w:val="a6"/>
            <w:sz w:val="28"/>
            <w:szCs w:val="28"/>
            <w:lang w:val="ru-RU"/>
          </w:rPr>
          <w:t>.</w:t>
        </w:r>
        <w:r w:rsidRPr="00636A5A">
          <w:rPr>
            <w:rStyle w:val="a6"/>
            <w:sz w:val="28"/>
            <w:szCs w:val="28"/>
          </w:rPr>
          <w:t>COMPANYNAME</w:t>
        </w:r>
        <w:r w:rsidRPr="007538FE">
          <w:rPr>
            <w:rStyle w:val="a6"/>
            <w:sz w:val="28"/>
            <w:szCs w:val="28"/>
            <w:lang w:val="ru-RU"/>
          </w:rPr>
          <w:t>.</w:t>
        </w:r>
        <w:r w:rsidRPr="00636A5A">
          <w:rPr>
            <w:rStyle w:val="a6"/>
            <w:sz w:val="28"/>
            <w:szCs w:val="28"/>
          </w:rPr>
          <w:t>com</w:t>
        </w:r>
        <w:r w:rsidRPr="007538FE">
          <w:rPr>
            <w:rStyle w:val="a6"/>
            <w:sz w:val="28"/>
            <w:szCs w:val="28"/>
            <w:lang w:val="ru-RU"/>
          </w:rPr>
          <w:t>/</w:t>
        </w:r>
      </w:hyperlink>
      <w:r w:rsidRPr="007538FE">
        <w:rPr>
          <w:sz w:val="28"/>
          <w:szCs w:val="28"/>
          <w:lang w:val="ru-RU"/>
        </w:rPr>
        <w:t xml:space="preserve"> (пример)</w:t>
      </w:r>
    </w:p>
    <w:p w14:paraId="72A277A9" w14:textId="77777777" w:rsidR="007538FE" w:rsidRPr="007538FE" w:rsidRDefault="007538FE" w:rsidP="007538FE">
      <w:pPr>
        <w:spacing w:line="360" w:lineRule="auto"/>
        <w:ind w:right="134" w:firstLine="708"/>
        <w:jc w:val="both"/>
        <w:rPr>
          <w:lang w:val="ru-RU"/>
        </w:rPr>
      </w:pPr>
      <w:r w:rsidRPr="007538FE">
        <w:rPr>
          <w:sz w:val="28"/>
          <w:szCs w:val="28"/>
          <w:lang w:val="ru-RU"/>
        </w:rPr>
        <w:t>Для авторизации в трекинге необходимо ввести логин и пароль, полученный при регистрации в клиенте.</w:t>
      </w:r>
    </w:p>
    <w:p w14:paraId="5DD58215" w14:textId="77777777" w:rsidR="007538FE" w:rsidRPr="007538FE" w:rsidRDefault="007538FE" w:rsidP="007538FE">
      <w:pPr>
        <w:spacing w:before="240" w:line="360" w:lineRule="auto"/>
        <w:rPr>
          <w:sz w:val="28"/>
          <w:szCs w:val="28"/>
          <w:lang w:val="ru-RU"/>
        </w:rPr>
      </w:pPr>
      <w:r w:rsidRPr="007538FE">
        <w:rPr>
          <w:sz w:val="28"/>
          <w:szCs w:val="28"/>
          <w:lang w:val="ru-RU"/>
        </w:rPr>
        <w:t>После успешной аутентификации, сотрудник получает доступ к интерфейсу системы со следующим функционалом:</w:t>
      </w:r>
    </w:p>
    <w:p w14:paraId="62EC4AD9" w14:textId="77777777" w:rsidR="007538FE" w:rsidRPr="00636A5A" w:rsidRDefault="007538FE" w:rsidP="007538FE">
      <w:pPr>
        <w:pStyle w:val="a9"/>
        <w:numPr>
          <w:ilvl w:val="0"/>
          <w:numId w:val="8"/>
        </w:numPr>
        <w:spacing w:line="360" w:lineRule="auto"/>
        <w:ind w:right="134"/>
        <w:rPr>
          <w:rFonts w:ascii="Times New Roman" w:hAnsi="Times New Roman" w:cs="Times New Roman"/>
          <w:color w:val="auto"/>
          <w:sz w:val="28"/>
          <w:szCs w:val="28"/>
          <w:lang w:val="en-US"/>
        </w:rPr>
      </w:pPr>
      <w:proofErr w:type="spellStart"/>
      <w:r w:rsidRPr="00636A5A">
        <w:rPr>
          <w:rFonts w:ascii="Times New Roman" w:hAnsi="Times New Roman" w:cs="Times New Roman"/>
          <w:color w:val="auto"/>
          <w:sz w:val="28"/>
          <w:szCs w:val="28"/>
          <w:lang w:val="en-US"/>
        </w:rPr>
        <w:t>Онлайн</w:t>
      </w:r>
      <w:proofErr w:type="spellEnd"/>
      <w:r w:rsidRPr="00636A5A">
        <w:rPr>
          <w:rFonts w:ascii="Times New Roman" w:hAnsi="Times New Roman" w:cs="Times New Roman"/>
          <w:color w:val="auto"/>
          <w:sz w:val="28"/>
          <w:szCs w:val="28"/>
          <w:lang w:val="en-US"/>
        </w:rPr>
        <w:t xml:space="preserve"> </w:t>
      </w:r>
      <w:proofErr w:type="spellStart"/>
      <w:r w:rsidRPr="00636A5A">
        <w:rPr>
          <w:rFonts w:ascii="Times New Roman" w:hAnsi="Times New Roman" w:cs="Times New Roman"/>
          <w:color w:val="auto"/>
          <w:sz w:val="28"/>
          <w:szCs w:val="28"/>
          <w:lang w:val="en-US"/>
        </w:rPr>
        <w:t>мониторинг</w:t>
      </w:r>
      <w:proofErr w:type="spellEnd"/>
      <w:r w:rsidRPr="00636A5A">
        <w:rPr>
          <w:rFonts w:ascii="Times New Roman" w:hAnsi="Times New Roman" w:cs="Times New Roman"/>
          <w:color w:val="auto"/>
          <w:sz w:val="28"/>
          <w:szCs w:val="28"/>
          <w:lang w:val="en-US"/>
        </w:rPr>
        <w:t>.</w:t>
      </w:r>
    </w:p>
    <w:p w14:paraId="1E006444" w14:textId="77777777" w:rsidR="007538FE" w:rsidRPr="00636A5A" w:rsidRDefault="007538FE" w:rsidP="007538FE">
      <w:pPr>
        <w:pStyle w:val="a9"/>
        <w:numPr>
          <w:ilvl w:val="0"/>
          <w:numId w:val="8"/>
        </w:numPr>
        <w:spacing w:line="360" w:lineRule="auto"/>
        <w:ind w:right="134"/>
        <w:rPr>
          <w:rFonts w:ascii="Times New Roman" w:hAnsi="Times New Roman" w:cs="Times New Roman"/>
          <w:color w:val="auto"/>
          <w:sz w:val="28"/>
          <w:szCs w:val="28"/>
          <w:lang w:val="en-US"/>
        </w:rPr>
      </w:pPr>
      <w:proofErr w:type="spellStart"/>
      <w:r w:rsidRPr="00636A5A">
        <w:rPr>
          <w:rFonts w:ascii="Times New Roman" w:hAnsi="Times New Roman" w:cs="Times New Roman"/>
          <w:color w:val="auto"/>
          <w:sz w:val="28"/>
          <w:szCs w:val="28"/>
          <w:lang w:val="en-US"/>
        </w:rPr>
        <w:t>История</w:t>
      </w:r>
      <w:proofErr w:type="spellEnd"/>
      <w:r w:rsidRPr="00636A5A">
        <w:rPr>
          <w:rFonts w:ascii="Times New Roman" w:hAnsi="Times New Roman" w:cs="Times New Roman"/>
          <w:color w:val="auto"/>
          <w:sz w:val="28"/>
          <w:szCs w:val="28"/>
          <w:lang w:val="en-US"/>
        </w:rPr>
        <w:t xml:space="preserve"> </w:t>
      </w:r>
      <w:proofErr w:type="spellStart"/>
      <w:r w:rsidRPr="00636A5A">
        <w:rPr>
          <w:rFonts w:ascii="Times New Roman" w:hAnsi="Times New Roman" w:cs="Times New Roman"/>
          <w:color w:val="auto"/>
          <w:sz w:val="28"/>
          <w:szCs w:val="28"/>
          <w:lang w:val="en-US"/>
        </w:rPr>
        <w:t>перемещений</w:t>
      </w:r>
      <w:proofErr w:type="spellEnd"/>
      <w:r w:rsidRPr="00636A5A">
        <w:rPr>
          <w:rFonts w:ascii="Times New Roman" w:hAnsi="Times New Roman" w:cs="Times New Roman"/>
          <w:color w:val="auto"/>
          <w:sz w:val="28"/>
          <w:szCs w:val="28"/>
          <w:lang w:val="en-US"/>
        </w:rPr>
        <w:t>.</w:t>
      </w:r>
    </w:p>
    <w:p w14:paraId="10133ABB" w14:textId="77777777" w:rsidR="007538FE" w:rsidRPr="00636A5A" w:rsidRDefault="007538FE" w:rsidP="007538FE">
      <w:pPr>
        <w:pStyle w:val="a9"/>
        <w:numPr>
          <w:ilvl w:val="0"/>
          <w:numId w:val="8"/>
        </w:numPr>
        <w:spacing w:line="360" w:lineRule="auto"/>
        <w:ind w:right="134"/>
        <w:rPr>
          <w:rFonts w:ascii="Times New Roman" w:hAnsi="Times New Roman" w:cs="Times New Roman"/>
          <w:color w:val="auto"/>
          <w:sz w:val="28"/>
          <w:szCs w:val="28"/>
          <w:lang w:val="en-US"/>
        </w:rPr>
      </w:pPr>
      <w:proofErr w:type="spellStart"/>
      <w:r w:rsidRPr="00636A5A">
        <w:rPr>
          <w:rFonts w:ascii="Times New Roman" w:hAnsi="Times New Roman" w:cs="Times New Roman"/>
          <w:color w:val="auto"/>
          <w:sz w:val="28"/>
          <w:szCs w:val="28"/>
          <w:lang w:val="en-US"/>
        </w:rPr>
        <w:t>Отчеты</w:t>
      </w:r>
      <w:proofErr w:type="spellEnd"/>
      <w:r w:rsidRPr="00636A5A">
        <w:rPr>
          <w:rFonts w:ascii="Times New Roman" w:hAnsi="Times New Roman" w:cs="Times New Roman"/>
          <w:color w:val="auto"/>
          <w:sz w:val="28"/>
          <w:szCs w:val="28"/>
          <w:lang w:val="en-US"/>
        </w:rPr>
        <w:t>.</w:t>
      </w:r>
    </w:p>
    <w:p w14:paraId="4CC0C9FC" w14:textId="77777777" w:rsidR="007538FE" w:rsidRPr="00636A5A" w:rsidRDefault="007538FE" w:rsidP="007538FE">
      <w:pPr>
        <w:pStyle w:val="a9"/>
        <w:numPr>
          <w:ilvl w:val="0"/>
          <w:numId w:val="8"/>
        </w:numPr>
        <w:spacing w:line="360" w:lineRule="auto"/>
        <w:ind w:right="134"/>
        <w:rPr>
          <w:rFonts w:ascii="Times New Roman" w:hAnsi="Times New Roman" w:cs="Times New Roman"/>
          <w:color w:val="auto"/>
          <w:sz w:val="28"/>
          <w:szCs w:val="28"/>
          <w:lang w:val="en-US"/>
        </w:rPr>
      </w:pPr>
      <w:proofErr w:type="spellStart"/>
      <w:r w:rsidRPr="00636A5A">
        <w:rPr>
          <w:rFonts w:ascii="Times New Roman" w:hAnsi="Times New Roman" w:cs="Times New Roman"/>
          <w:color w:val="auto"/>
          <w:sz w:val="28"/>
          <w:szCs w:val="28"/>
          <w:lang w:val="en-US"/>
        </w:rPr>
        <w:t>Настройки</w:t>
      </w:r>
      <w:proofErr w:type="spellEnd"/>
      <w:r w:rsidRPr="00636A5A">
        <w:rPr>
          <w:rFonts w:ascii="Times New Roman" w:hAnsi="Times New Roman" w:cs="Times New Roman"/>
          <w:color w:val="auto"/>
          <w:sz w:val="28"/>
          <w:szCs w:val="28"/>
          <w:lang w:val="en-US"/>
        </w:rPr>
        <w:t>.</w:t>
      </w:r>
    </w:p>
    <w:p w14:paraId="1B11AF47" w14:textId="77777777" w:rsidR="007538FE" w:rsidRPr="00636A5A" w:rsidRDefault="007538FE" w:rsidP="00922B26">
      <w:pPr>
        <w:pStyle w:val="1"/>
        <w:rPr>
          <w:bCs/>
          <w:lang w:eastAsia="ru-RU"/>
        </w:rPr>
      </w:pPr>
      <w:bookmarkStart w:id="106" w:name="_Toc88225008"/>
      <w:bookmarkStart w:id="107" w:name="_Toc91545769"/>
      <w:r w:rsidRPr="00636A5A">
        <w:rPr>
          <w:lang w:eastAsia="ru-RU"/>
        </w:rPr>
        <w:t>Онлайн мониторинг</w:t>
      </w:r>
      <w:bookmarkEnd w:id="106"/>
      <w:bookmarkEnd w:id="107"/>
    </w:p>
    <w:p w14:paraId="107DEB65" w14:textId="77777777" w:rsidR="007538FE" w:rsidRPr="00636A5A" w:rsidRDefault="007538FE" w:rsidP="007538FE">
      <w:pPr>
        <w:spacing w:line="360" w:lineRule="auto"/>
        <w:rPr>
          <w:sz w:val="28"/>
          <w:szCs w:val="28"/>
        </w:rPr>
      </w:pPr>
      <w:r w:rsidRPr="007538FE">
        <w:rPr>
          <w:noProof/>
          <w:lang w:val="ru-RU" w:eastAsia="ru-RU"/>
        </w:rPr>
        <w:t xml:space="preserve"> </w:t>
      </w:r>
      <w:r w:rsidRPr="00636A5A">
        <w:rPr>
          <w:noProof/>
          <w:lang w:eastAsia="ru-RU"/>
        </w:rPr>
        <w:drawing>
          <wp:anchor distT="0" distB="0" distL="114300" distR="114300" simplePos="0" relativeHeight="251661312" behindDoc="0" locked="0" layoutInCell="1" allowOverlap="1" wp14:anchorId="44670B87" wp14:editId="4032177B">
            <wp:simplePos x="0" y="0"/>
            <wp:positionH relativeFrom="column">
              <wp:posOffset>-47417</wp:posOffset>
            </wp:positionH>
            <wp:positionV relativeFrom="paragraph">
              <wp:posOffset>976221</wp:posOffset>
            </wp:positionV>
            <wp:extent cx="5935980" cy="2898140"/>
            <wp:effectExtent l="0" t="0" r="7620" b="0"/>
            <wp:wrapTopAndBottom/>
            <wp:docPr id="10" name="Рисунок 10" descr="Graphical user interface, application, Word,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935980" cy="2898140"/>
                    </a:xfrm>
                    <a:prstGeom prst="rect">
                      <a:avLst/>
                    </a:prstGeom>
                  </pic:spPr>
                </pic:pic>
              </a:graphicData>
            </a:graphic>
            <wp14:sizeRelH relativeFrom="page">
              <wp14:pctWidth>0</wp14:pctWidth>
            </wp14:sizeRelH>
            <wp14:sizeRelV relativeFrom="page">
              <wp14:pctHeight>0</wp14:pctHeight>
            </wp14:sizeRelV>
          </wp:anchor>
        </w:drawing>
      </w:r>
      <w:r w:rsidRPr="007538FE">
        <w:rPr>
          <w:noProof/>
          <w:lang w:val="ru-RU" w:eastAsia="ru-RU"/>
        </w:rPr>
        <w:tab/>
      </w:r>
      <w:r w:rsidRPr="007538FE">
        <w:rPr>
          <w:sz w:val="28"/>
          <w:szCs w:val="28"/>
          <w:lang w:val="ru-RU"/>
        </w:rPr>
        <w:t xml:space="preserve">В разделе «Онлайн мониторинг» система отображает на карте всех сотрудников, оснащенных носимыми устройствами. </w:t>
      </w:r>
      <w:r w:rsidRPr="00636A5A">
        <w:rPr>
          <w:sz w:val="28"/>
          <w:szCs w:val="28"/>
        </w:rPr>
        <w:t xml:space="preserve">В </w:t>
      </w:r>
      <w:proofErr w:type="spellStart"/>
      <w:r w:rsidRPr="00636A5A">
        <w:rPr>
          <w:sz w:val="28"/>
          <w:szCs w:val="28"/>
        </w:rPr>
        <w:t>колонке</w:t>
      </w:r>
      <w:proofErr w:type="spellEnd"/>
      <w:r w:rsidRPr="00636A5A">
        <w:rPr>
          <w:sz w:val="28"/>
          <w:szCs w:val="28"/>
        </w:rPr>
        <w:t xml:space="preserve"> </w:t>
      </w:r>
      <w:proofErr w:type="spellStart"/>
      <w:r w:rsidRPr="00636A5A">
        <w:rPr>
          <w:sz w:val="28"/>
          <w:szCs w:val="28"/>
        </w:rPr>
        <w:t>слева</w:t>
      </w:r>
      <w:proofErr w:type="spellEnd"/>
      <w:r w:rsidRPr="00636A5A">
        <w:rPr>
          <w:sz w:val="28"/>
          <w:szCs w:val="28"/>
        </w:rPr>
        <w:t xml:space="preserve"> </w:t>
      </w:r>
      <w:proofErr w:type="spellStart"/>
      <w:r w:rsidRPr="00636A5A">
        <w:rPr>
          <w:sz w:val="28"/>
          <w:szCs w:val="28"/>
        </w:rPr>
        <w:t>доступен</w:t>
      </w:r>
      <w:proofErr w:type="spellEnd"/>
      <w:r w:rsidRPr="00636A5A">
        <w:rPr>
          <w:sz w:val="28"/>
          <w:szCs w:val="28"/>
        </w:rPr>
        <w:t xml:space="preserve"> </w:t>
      </w:r>
      <w:proofErr w:type="spellStart"/>
      <w:r w:rsidRPr="00636A5A">
        <w:rPr>
          <w:sz w:val="28"/>
          <w:szCs w:val="28"/>
        </w:rPr>
        <w:t>выбор</w:t>
      </w:r>
      <w:proofErr w:type="spellEnd"/>
      <w:r w:rsidRPr="00636A5A">
        <w:rPr>
          <w:sz w:val="28"/>
          <w:szCs w:val="28"/>
        </w:rPr>
        <w:t xml:space="preserve"> </w:t>
      </w:r>
      <w:proofErr w:type="spellStart"/>
      <w:r w:rsidRPr="00636A5A">
        <w:rPr>
          <w:sz w:val="28"/>
          <w:szCs w:val="28"/>
        </w:rPr>
        <w:t>таких</w:t>
      </w:r>
      <w:proofErr w:type="spellEnd"/>
      <w:r w:rsidRPr="00636A5A">
        <w:rPr>
          <w:sz w:val="28"/>
          <w:szCs w:val="28"/>
        </w:rPr>
        <w:t xml:space="preserve"> </w:t>
      </w:r>
      <w:proofErr w:type="spellStart"/>
      <w:r w:rsidRPr="00636A5A">
        <w:rPr>
          <w:sz w:val="28"/>
          <w:szCs w:val="28"/>
        </w:rPr>
        <w:t>пунктов</w:t>
      </w:r>
      <w:proofErr w:type="spellEnd"/>
      <w:r w:rsidRPr="00636A5A">
        <w:rPr>
          <w:sz w:val="28"/>
          <w:szCs w:val="28"/>
        </w:rPr>
        <w:t xml:space="preserve"> </w:t>
      </w:r>
      <w:proofErr w:type="spellStart"/>
      <w:r w:rsidRPr="00636A5A">
        <w:rPr>
          <w:sz w:val="28"/>
          <w:szCs w:val="28"/>
        </w:rPr>
        <w:t>как</w:t>
      </w:r>
      <w:proofErr w:type="spellEnd"/>
      <w:r w:rsidRPr="00636A5A">
        <w:rPr>
          <w:sz w:val="28"/>
          <w:szCs w:val="28"/>
        </w:rPr>
        <w:t>:</w:t>
      </w:r>
    </w:p>
    <w:p w14:paraId="49BC48CC" w14:textId="77777777" w:rsidR="007538FE" w:rsidRPr="00636A5A" w:rsidRDefault="007538FE" w:rsidP="007538FE">
      <w:pPr>
        <w:pStyle w:val="a9"/>
        <w:numPr>
          <w:ilvl w:val="0"/>
          <w:numId w:val="3"/>
        </w:numPr>
        <w:spacing w:line="360" w:lineRule="auto"/>
        <w:jc w:val="both"/>
        <w:rPr>
          <w:rFonts w:ascii="Times New Roman" w:hAnsi="Times New Roman" w:cs="Times New Roman"/>
          <w:color w:val="auto"/>
          <w:sz w:val="28"/>
          <w:szCs w:val="28"/>
        </w:rPr>
      </w:pPr>
      <w:r w:rsidRPr="00636A5A">
        <w:rPr>
          <w:rFonts w:ascii="Times New Roman" w:hAnsi="Times New Roman" w:cs="Times New Roman"/>
          <w:color w:val="auto"/>
          <w:sz w:val="28"/>
          <w:szCs w:val="28"/>
        </w:rPr>
        <w:t>Локация – выбирается локация для мониторинга;</w:t>
      </w:r>
    </w:p>
    <w:p w14:paraId="5741A269" w14:textId="77777777" w:rsidR="007538FE" w:rsidRPr="00636A5A" w:rsidRDefault="007538FE" w:rsidP="007538FE">
      <w:pPr>
        <w:pStyle w:val="a9"/>
        <w:numPr>
          <w:ilvl w:val="0"/>
          <w:numId w:val="3"/>
        </w:numPr>
        <w:spacing w:line="360" w:lineRule="auto"/>
        <w:jc w:val="both"/>
        <w:rPr>
          <w:rFonts w:ascii="Times New Roman" w:hAnsi="Times New Roman" w:cs="Times New Roman"/>
          <w:color w:val="auto"/>
          <w:sz w:val="28"/>
          <w:szCs w:val="28"/>
        </w:rPr>
      </w:pPr>
      <w:proofErr w:type="spellStart"/>
      <w:r w:rsidRPr="00636A5A">
        <w:rPr>
          <w:rFonts w:ascii="Times New Roman" w:hAnsi="Times New Roman" w:cs="Times New Roman"/>
          <w:color w:val="auto"/>
          <w:sz w:val="28"/>
          <w:szCs w:val="28"/>
        </w:rPr>
        <w:t>Подлокация</w:t>
      </w:r>
      <w:proofErr w:type="spellEnd"/>
      <w:r w:rsidRPr="00636A5A">
        <w:rPr>
          <w:rFonts w:ascii="Times New Roman" w:hAnsi="Times New Roman" w:cs="Times New Roman"/>
          <w:color w:val="auto"/>
          <w:sz w:val="28"/>
          <w:szCs w:val="28"/>
        </w:rPr>
        <w:t xml:space="preserve"> – выбирается </w:t>
      </w:r>
      <w:proofErr w:type="spellStart"/>
      <w:r w:rsidRPr="00636A5A">
        <w:rPr>
          <w:rFonts w:ascii="Times New Roman" w:hAnsi="Times New Roman" w:cs="Times New Roman"/>
          <w:color w:val="auto"/>
          <w:sz w:val="28"/>
          <w:szCs w:val="28"/>
        </w:rPr>
        <w:t>подлокация</w:t>
      </w:r>
      <w:proofErr w:type="spellEnd"/>
      <w:r w:rsidRPr="00636A5A">
        <w:rPr>
          <w:rFonts w:ascii="Times New Roman" w:hAnsi="Times New Roman" w:cs="Times New Roman"/>
          <w:color w:val="auto"/>
          <w:sz w:val="28"/>
          <w:szCs w:val="28"/>
        </w:rPr>
        <w:t xml:space="preserve"> (цех, этаж) для мониторинга;</w:t>
      </w:r>
    </w:p>
    <w:p w14:paraId="0C0069FE" w14:textId="77777777" w:rsidR="007538FE" w:rsidRPr="00636A5A" w:rsidRDefault="007538FE" w:rsidP="007538FE">
      <w:pPr>
        <w:pStyle w:val="a9"/>
        <w:numPr>
          <w:ilvl w:val="0"/>
          <w:numId w:val="3"/>
        </w:numPr>
        <w:spacing w:line="360" w:lineRule="auto"/>
        <w:jc w:val="both"/>
        <w:rPr>
          <w:rFonts w:ascii="Times New Roman" w:hAnsi="Times New Roman" w:cs="Times New Roman"/>
          <w:color w:val="auto"/>
          <w:sz w:val="28"/>
          <w:szCs w:val="28"/>
        </w:rPr>
      </w:pPr>
      <w:r w:rsidRPr="00636A5A">
        <w:rPr>
          <w:rFonts w:ascii="Times New Roman" w:hAnsi="Times New Roman" w:cs="Times New Roman"/>
          <w:color w:val="auto"/>
          <w:sz w:val="28"/>
          <w:szCs w:val="28"/>
        </w:rPr>
        <w:t>Зона – отображает границы заданных зон;</w:t>
      </w:r>
    </w:p>
    <w:p w14:paraId="06EEF292" w14:textId="77777777" w:rsidR="007538FE" w:rsidRPr="00636A5A" w:rsidRDefault="007538FE" w:rsidP="007538FE">
      <w:pPr>
        <w:pStyle w:val="a9"/>
        <w:numPr>
          <w:ilvl w:val="0"/>
          <w:numId w:val="3"/>
        </w:numPr>
        <w:spacing w:line="360" w:lineRule="auto"/>
        <w:jc w:val="both"/>
        <w:rPr>
          <w:rFonts w:ascii="Times New Roman" w:hAnsi="Times New Roman" w:cs="Times New Roman"/>
          <w:color w:val="auto"/>
          <w:sz w:val="28"/>
          <w:szCs w:val="28"/>
        </w:rPr>
      </w:pPr>
      <w:r w:rsidRPr="00636A5A">
        <w:rPr>
          <w:rFonts w:ascii="Times New Roman" w:hAnsi="Times New Roman" w:cs="Times New Roman"/>
          <w:color w:val="auto"/>
          <w:sz w:val="28"/>
          <w:szCs w:val="28"/>
        </w:rPr>
        <w:t xml:space="preserve">Группа – отображает на карте только выбранную группу сотрудников; </w:t>
      </w:r>
    </w:p>
    <w:p w14:paraId="17DC6E7C" w14:textId="77777777" w:rsidR="007538FE" w:rsidRPr="00636A5A" w:rsidRDefault="007538FE" w:rsidP="007538FE">
      <w:pPr>
        <w:pStyle w:val="a9"/>
        <w:numPr>
          <w:ilvl w:val="0"/>
          <w:numId w:val="3"/>
        </w:numPr>
        <w:spacing w:line="360" w:lineRule="auto"/>
        <w:jc w:val="both"/>
        <w:rPr>
          <w:rFonts w:ascii="Times New Roman" w:hAnsi="Times New Roman" w:cs="Times New Roman"/>
          <w:color w:val="auto"/>
          <w:sz w:val="28"/>
          <w:szCs w:val="28"/>
        </w:rPr>
      </w:pPr>
      <w:r w:rsidRPr="00636A5A">
        <w:rPr>
          <w:rFonts w:ascii="Times New Roman" w:hAnsi="Times New Roman" w:cs="Times New Roman"/>
          <w:color w:val="auto"/>
          <w:sz w:val="28"/>
          <w:szCs w:val="28"/>
        </w:rPr>
        <w:t>Рисовать перемещения – при движении рисуется трек на карте;</w:t>
      </w:r>
    </w:p>
    <w:p w14:paraId="7E873B4C" w14:textId="77777777" w:rsidR="007538FE" w:rsidRPr="00636A5A" w:rsidRDefault="007538FE" w:rsidP="007538FE">
      <w:pPr>
        <w:pStyle w:val="a9"/>
        <w:spacing w:line="360" w:lineRule="auto"/>
        <w:ind w:left="284" w:firstLine="424"/>
        <w:jc w:val="both"/>
        <w:rPr>
          <w:rFonts w:ascii="Times New Roman" w:hAnsi="Times New Roman" w:cs="Times New Roman"/>
          <w:color w:val="auto"/>
          <w:sz w:val="28"/>
          <w:szCs w:val="28"/>
        </w:rPr>
      </w:pPr>
      <w:r w:rsidRPr="00636A5A">
        <w:rPr>
          <w:rFonts w:ascii="Times New Roman" w:hAnsi="Times New Roman" w:cs="Times New Roman"/>
          <w:color w:val="auto"/>
          <w:sz w:val="28"/>
          <w:szCs w:val="28"/>
        </w:rPr>
        <w:t>Дополнительный функционал (не входит в стандартный функциональный набор):</w:t>
      </w:r>
    </w:p>
    <w:p w14:paraId="24FAD1EA" w14:textId="77777777" w:rsidR="007538FE" w:rsidRPr="00636A5A" w:rsidRDefault="007538FE" w:rsidP="007538FE">
      <w:pPr>
        <w:pStyle w:val="a9"/>
        <w:numPr>
          <w:ilvl w:val="0"/>
          <w:numId w:val="3"/>
        </w:numPr>
        <w:spacing w:line="360" w:lineRule="auto"/>
        <w:jc w:val="both"/>
        <w:rPr>
          <w:rFonts w:ascii="Times New Roman" w:hAnsi="Times New Roman" w:cs="Times New Roman"/>
          <w:color w:val="auto"/>
          <w:sz w:val="28"/>
          <w:szCs w:val="28"/>
        </w:rPr>
      </w:pPr>
      <w:r w:rsidRPr="00636A5A">
        <w:rPr>
          <w:rFonts w:ascii="Times New Roman" w:hAnsi="Times New Roman" w:cs="Times New Roman"/>
          <w:color w:val="auto"/>
          <w:sz w:val="28"/>
          <w:szCs w:val="28"/>
        </w:rPr>
        <w:t>Привязать объект к зоне – группирует объекты на карте по зонам;</w:t>
      </w:r>
    </w:p>
    <w:p w14:paraId="4553C8DC" w14:textId="77777777" w:rsidR="007538FE" w:rsidRPr="00636A5A" w:rsidRDefault="007538FE" w:rsidP="007538FE">
      <w:pPr>
        <w:pStyle w:val="a9"/>
        <w:numPr>
          <w:ilvl w:val="0"/>
          <w:numId w:val="3"/>
        </w:numPr>
        <w:spacing w:line="360" w:lineRule="auto"/>
        <w:jc w:val="both"/>
        <w:rPr>
          <w:rFonts w:ascii="Times New Roman" w:hAnsi="Times New Roman" w:cs="Times New Roman"/>
          <w:color w:val="auto"/>
          <w:sz w:val="28"/>
          <w:szCs w:val="28"/>
        </w:rPr>
      </w:pPr>
      <w:r w:rsidRPr="00636A5A">
        <w:rPr>
          <w:rFonts w:ascii="Times New Roman" w:hAnsi="Times New Roman" w:cs="Times New Roman"/>
          <w:color w:val="auto"/>
          <w:sz w:val="28"/>
          <w:szCs w:val="28"/>
        </w:rPr>
        <w:t xml:space="preserve">Отображать все объекты локации – отображает объект на всех смежных локациях. </w:t>
      </w:r>
    </w:p>
    <w:p w14:paraId="3A4D8B5F" w14:textId="77777777" w:rsidR="007538FE" w:rsidRPr="00636A5A" w:rsidRDefault="007538FE" w:rsidP="007538FE">
      <w:pPr>
        <w:pStyle w:val="a9"/>
        <w:numPr>
          <w:ilvl w:val="0"/>
          <w:numId w:val="3"/>
        </w:numPr>
        <w:spacing w:line="360" w:lineRule="auto"/>
        <w:jc w:val="both"/>
        <w:rPr>
          <w:rFonts w:ascii="Times New Roman" w:hAnsi="Times New Roman" w:cs="Times New Roman"/>
          <w:color w:val="auto"/>
          <w:sz w:val="28"/>
          <w:szCs w:val="28"/>
        </w:rPr>
      </w:pPr>
      <w:r w:rsidRPr="00636A5A">
        <w:rPr>
          <w:rFonts w:ascii="Times New Roman" w:hAnsi="Times New Roman" w:cs="Times New Roman"/>
          <w:color w:val="auto"/>
          <w:sz w:val="28"/>
          <w:szCs w:val="28"/>
        </w:rPr>
        <w:t xml:space="preserve">Отрисовать все объекты на карте - отображает объект на карте </w:t>
      </w:r>
      <w:r w:rsidRPr="00636A5A">
        <w:rPr>
          <w:rFonts w:ascii="Times New Roman" w:hAnsi="Times New Roman" w:cs="Times New Roman"/>
          <w:color w:val="auto"/>
          <w:sz w:val="28"/>
          <w:szCs w:val="28"/>
          <w:lang w:val="en-US"/>
        </w:rPr>
        <w:t>Open</w:t>
      </w:r>
      <w:r w:rsidRPr="00636A5A">
        <w:rPr>
          <w:rFonts w:ascii="Times New Roman" w:hAnsi="Times New Roman" w:cs="Times New Roman"/>
          <w:color w:val="auto"/>
          <w:sz w:val="28"/>
          <w:szCs w:val="28"/>
        </w:rPr>
        <w:t xml:space="preserve"> </w:t>
      </w:r>
      <w:r w:rsidRPr="00636A5A">
        <w:rPr>
          <w:rFonts w:ascii="Times New Roman" w:hAnsi="Times New Roman" w:cs="Times New Roman"/>
          <w:color w:val="auto"/>
          <w:sz w:val="28"/>
          <w:szCs w:val="28"/>
          <w:lang w:val="en-US"/>
        </w:rPr>
        <w:t>Street</w:t>
      </w:r>
      <w:r w:rsidRPr="00636A5A">
        <w:rPr>
          <w:rFonts w:ascii="Times New Roman" w:hAnsi="Times New Roman" w:cs="Times New Roman"/>
          <w:color w:val="auto"/>
          <w:sz w:val="28"/>
          <w:szCs w:val="28"/>
        </w:rPr>
        <w:t xml:space="preserve"> </w:t>
      </w:r>
      <w:r w:rsidRPr="00636A5A">
        <w:rPr>
          <w:rFonts w:ascii="Times New Roman" w:hAnsi="Times New Roman" w:cs="Times New Roman"/>
          <w:color w:val="auto"/>
          <w:sz w:val="28"/>
          <w:szCs w:val="28"/>
          <w:lang w:val="en-US"/>
        </w:rPr>
        <w:t>Map</w:t>
      </w:r>
      <w:r w:rsidRPr="00636A5A">
        <w:rPr>
          <w:rFonts w:ascii="Times New Roman" w:hAnsi="Times New Roman" w:cs="Times New Roman"/>
          <w:color w:val="auto"/>
          <w:sz w:val="28"/>
          <w:szCs w:val="28"/>
        </w:rPr>
        <w:t>.</w:t>
      </w:r>
    </w:p>
    <w:p w14:paraId="4BE8811F" w14:textId="77777777" w:rsidR="007538FE" w:rsidRPr="007538FE" w:rsidRDefault="007538FE" w:rsidP="007538FE">
      <w:pPr>
        <w:spacing w:line="360" w:lineRule="auto"/>
        <w:jc w:val="both"/>
        <w:rPr>
          <w:sz w:val="28"/>
          <w:szCs w:val="28"/>
          <w:lang w:val="ru-RU"/>
        </w:rPr>
      </w:pPr>
      <w:r w:rsidRPr="007538FE">
        <w:rPr>
          <w:sz w:val="28"/>
          <w:szCs w:val="28"/>
          <w:lang w:val="ru-RU"/>
        </w:rPr>
        <w:t>В левом нижнем углу указано общее количество сотрудников в зоне видимости системы и список с их именами. Нажатие на имя объекта подсвечивает красным цветом его на карте.</w:t>
      </w:r>
    </w:p>
    <w:p w14:paraId="31AE5249" w14:textId="77777777" w:rsidR="007538FE" w:rsidRPr="007538FE" w:rsidRDefault="007538FE" w:rsidP="00922B26">
      <w:pPr>
        <w:pStyle w:val="1"/>
      </w:pPr>
      <w:bookmarkStart w:id="108" w:name="_Toc88225009"/>
      <w:bookmarkStart w:id="109" w:name="_Toc91545770"/>
      <w:r w:rsidRPr="007538FE">
        <w:rPr>
          <w:lang w:eastAsia="ru-RU"/>
        </w:rPr>
        <w:t>История перемещений</w:t>
      </w:r>
      <w:bookmarkEnd w:id="108"/>
      <w:bookmarkEnd w:id="109"/>
      <w:r w:rsidRPr="007538FE">
        <w:t xml:space="preserve"> </w:t>
      </w:r>
    </w:p>
    <w:p w14:paraId="07979410" w14:textId="77777777" w:rsidR="007538FE" w:rsidRPr="007538FE" w:rsidRDefault="007538FE" w:rsidP="007538FE">
      <w:pPr>
        <w:spacing w:line="360" w:lineRule="auto"/>
        <w:ind w:firstLine="708"/>
        <w:jc w:val="both"/>
        <w:rPr>
          <w:sz w:val="28"/>
          <w:szCs w:val="28"/>
          <w:lang w:val="ru-RU"/>
        </w:rPr>
      </w:pPr>
      <w:r w:rsidRPr="00636A5A">
        <w:rPr>
          <w:noProof/>
          <w:lang w:eastAsia="ru-RU"/>
        </w:rPr>
        <w:drawing>
          <wp:anchor distT="0" distB="0" distL="114300" distR="114300" simplePos="0" relativeHeight="251662336" behindDoc="0" locked="0" layoutInCell="1" allowOverlap="1" wp14:anchorId="5CBB9090" wp14:editId="22A5DE13">
            <wp:simplePos x="0" y="0"/>
            <wp:positionH relativeFrom="column">
              <wp:posOffset>-2540</wp:posOffset>
            </wp:positionH>
            <wp:positionV relativeFrom="paragraph">
              <wp:posOffset>693150</wp:posOffset>
            </wp:positionV>
            <wp:extent cx="5935980" cy="2895600"/>
            <wp:effectExtent l="0" t="0" r="7620" b="0"/>
            <wp:wrapTopAndBottom/>
            <wp:docPr id="13" name="Рисунок 13" descr="Graphical user interface, application, Word,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935980" cy="2895600"/>
                    </a:xfrm>
                    <a:prstGeom prst="rect">
                      <a:avLst/>
                    </a:prstGeom>
                  </pic:spPr>
                </pic:pic>
              </a:graphicData>
            </a:graphic>
            <wp14:sizeRelH relativeFrom="page">
              <wp14:pctWidth>0</wp14:pctWidth>
            </wp14:sizeRelH>
            <wp14:sizeRelV relativeFrom="page">
              <wp14:pctHeight>0</wp14:pctHeight>
            </wp14:sizeRelV>
          </wp:anchor>
        </w:drawing>
      </w:r>
      <w:r w:rsidRPr="007538FE">
        <w:rPr>
          <w:sz w:val="28"/>
          <w:szCs w:val="28"/>
          <w:lang w:val="ru-RU"/>
        </w:rPr>
        <w:t xml:space="preserve">История перемещений позволяет воспроизвести маршрут, по которому двигался объект в заданный промежуток времени (дата\время). </w:t>
      </w:r>
    </w:p>
    <w:p w14:paraId="5D17DF9C" w14:textId="77777777" w:rsidR="007538FE" w:rsidRPr="007538FE" w:rsidRDefault="007538FE" w:rsidP="007538FE">
      <w:pPr>
        <w:spacing w:line="360" w:lineRule="auto"/>
        <w:ind w:firstLine="708"/>
        <w:jc w:val="both"/>
        <w:rPr>
          <w:sz w:val="28"/>
          <w:szCs w:val="28"/>
          <w:lang w:val="ru-RU"/>
        </w:rPr>
      </w:pPr>
      <w:r w:rsidRPr="007538FE">
        <w:rPr>
          <w:sz w:val="28"/>
          <w:szCs w:val="28"/>
          <w:lang w:val="ru-RU"/>
        </w:rPr>
        <w:t>В колонке слева выбирается дата и время, за которое необходимо восстановить маршрут объекта и нажимается клавиша «Применить». После того как данные собраны можно запускать просмотр истории перемещений клавишей «</w:t>
      </w:r>
      <w:r w:rsidRPr="00636A5A">
        <w:rPr>
          <w:sz w:val="28"/>
          <w:szCs w:val="28"/>
        </w:rPr>
        <w:t>Play</w:t>
      </w:r>
      <w:r w:rsidRPr="007538FE">
        <w:rPr>
          <w:sz w:val="28"/>
          <w:szCs w:val="28"/>
          <w:lang w:val="ru-RU"/>
        </w:rPr>
        <w:t xml:space="preserve">» </w:t>
      </w:r>
      <w:r w:rsidRPr="00636A5A">
        <w:rPr>
          <w:noProof/>
          <w:sz w:val="28"/>
          <w:szCs w:val="28"/>
          <w:lang w:eastAsia="ru-RU"/>
        </w:rPr>
        <w:drawing>
          <wp:anchor distT="0" distB="0" distL="114300" distR="114300" simplePos="0" relativeHeight="251663360" behindDoc="0" locked="0" layoutInCell="1" allowOverlap="1" wp14:anchorId="504538BF" wp14:editId="0A9ED9EC">
            <wp:simplePos x="0" y="0"/>
            <wp:positionH relativeFrom="column">
              <wp:posOffset>1409065</wp:posOffset>
            </wp:positionH>
            <wp:positionV relativeFrom="paragraph">
              <wp:posOffset>3803015</wp:posOffset>
            </wp:positionV>
            <wp:extent cx="450850" cy="298450"/>
            <wp:effectExtent l="0" t="0" r="6350" b="6350"/>
            <wp:wrapThrough wrapText="bothSides">
              <wp:wrapPolygon edited="0">
                <wp:start x="0" y="0"/>
                <wp:lineTo x="0" y="20681"/>
                <wp:lineTo x="20992" y="20681"/>
                <wp:lineTo x="20992" y="0"/>
                <wp:lineTo x="0" y="0"/>
              </wp:wrapPolygon>
            </wp:wrapThrough>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extLst>
                        <a:ext uri="{28A0092B-C50C-407E-A947-70E740481C1C}">
                          <a14:useLocalDpi xmlns:a14="http://schemas.microsoft.com/office/drawing/2010/main" val="0"/>
                        </a:ext>
                      </a:extLst>
                    </a:blip>
                    <a:stretch>
                      <a:fillRect/>
                    </a:stretch>
                  </pic:blipFill>
                  <pic:spPr>
                    <a:xfrm>
                      <a:off x="0" y="0"/>
                      <a:ext cx="450850" cy="298450"/>
                    </a:xfrm>
                    <a:prstGeom prst="rect">
                      <a:avLst/>
                    </a:prstGeom>
                  </pic:spPr>
                </pic:pic>
              </a:graphicData>
            </a:graphic>
            <wp14:sizeRelH relativeFrom="page">
              <wp14:pctWidth>0</wp14:pctWidth>
            </wp14:sizeRelH>
            <wp14:sizeRelV relativeFrom="page">
              <wp14:pctHeight>0</wp14:pctHeight>
            </wp14:sizeRelV>
          </wp:anchor>
        </w:drawing>
      </w:r>
      <w:r w:rsidRPr="007538FE">
        <w:rPr>
          <w:sz w:val="28"/>
          <w:szCs w:val="28"/>
          <w:lang w:val="ru-RU"/>
        </w:rPr>
        <w:t xml:space="preserve"> в нижней части экрана. Для удобства просмотра возможны 4 скорости </w:t>
      </w:r>
      <w:proofErr w:type="spellStart"/>
      <w:r w:rsidRPr="007538FE">
        <w:rPr>
          <w:sz w:val="28"/>
          <w:szCs w:val="28"/>
          <w:lang w:val="ru-RU"/>
        </w:rPr>
        <w:t>промотки</w:t>
      </w:r>
      <w:proofErr w:type="spellEnd"/>
      <w:r w:rsidRPr="007538FE">
        <w:rPr>
          <w:sz w:val="28"/>
          <w:szCs w:val="28"/>
          <w:lang w:val="ru-RU"/>
        </w:rPr>
        <w:t xml:space="preserve"> записи.</w:t>
      </w:r>
    </w:p>
    <w:p w14:paraId="77EA4D8B" w14:textId="77777777" w:rsidR="007538FE" w:rsidRPr="007538FE" w:rsidRDefault="007538FE" w:rsidP="007538FE">
      <w:pPr>
        <w:spacing w:line="360" w:lineRule="auto"/>
        <w:jc w:val="both"/>
        <w:rPr>
          <w:bCs/>
          <w:szCs w:val="32"/>
          <w:lang w:val="ru-RU" w:eastAsia="ru-RU"/>
        </w:rPr>
      </w:pPr>
    </w:p>
    <w:p w14:paraId="72ADC095" w14:textId="77777777" w:rsidR="007538FE" w:rsidRPr="007538FE" w:rsidRDefault="007538FE" w:rsidP="007538FE">
      <w:pPr>
        <w:spacing w:line="360" w:lineRule="auto"/>
        <w:jc w:val="both"/>
        <w:rPr>
          <w:bCs/>
          <w:szCs w:val="32"/>
          <w:lang w:val="ru-RU" w:eastAsia="ru-RU"/>
        </w:rPr>
      </w:pPr>
    </w:p>
    <w:p w14:paraId="0EC21456" w14:textId="77777777" w:rsidR="007538FE" w:rsidRPr="007538FE" w:rsidRDefault="007538FE" w:rsidP="007538FE">
      <w:pPr>
        <w:spacing w:line="360" w:lineRule="auto"/>
        <w:jc w:val="both"/>
        <w:rPr>
          <w:bCs/>
          <w:szCs w:val="32"/>
          <w:lang w:val="ru-RU" w:eastAsia="ru-RU"/>
        </w:rPr>
      </w:pPr>
    </w:p>
    <w:p w14:paraId="4692D2A0" w14:textId="77777777" w:rsidR="007538FE" w:rsidRPr="007538FE" w:rsidRDefault="007538FE" w:rsidP="00922B26">
      <w:pPr>
        <w:pStyle w:val="1"/>
        <w:rPr>
          <w:bCs/>
          <w:lang w:eastAsia="ru-RU"/>
        </w:rPr>
      </w:pPr>
      <w:bookmarkStart w:id="110" w:name="_Toc88225010"/>
      <w:bookmarkStart w:id="111" w:name="_Toc91545771"/>
      <w:r w:rsidRPr="007538FE">
        <w:rPr>
          <w:lang w:eastAsia="ru-RU"/>
        </w:rPr>
        <w:t>Отчеты</w:t>
      </w:r>
      <w:bookmarkEnd w:id="110"/>
      <w:bookmarkEnd w:id="111"/>
    </w:p>
    <w:p w14:paraId="09A7247D" w14:textId="77777777" w:rsidR="007538FE" w:rsidRPr="007538FE" w:rsidRDefault="007538FE" w:rsidP="007538FE">
      <w:pPr>
        <w:spacing w:line="360" w:lineRule="auto"/>
        <w:rPr>
          <w:sz w:val="28"/>
          <w:szCs w:val="28"/>
          <w:lang w:val="ru-RU"/>
        </w:rPr>
      </w:pPr>
      <w:r w:rsidRPr="00636A5A">
        <w:rPr>
          <w:noProof/>
          <w:lang w:eastAsia="ru-RU"/>
        </w:rPr>
        <w:drawing>
          <wp:anchor distT="0" distB="0" distL="114300" distR="114300" simplePos="0" relativeHeight="251664384" behindDoc="0" locked="0" layoutInCell="1" allowOverlap="1" wp14:anchorId="0B1AE0BE" wp14:editId="212CA0BB">
            <wp:simplePos x="0" y="0"/>
            <wp:positionH relativeFrom="column">
              <wp:posOffset>-1905</wp:posOffset>
            </wp:positionH>
            <wp:positionV relativeFrom="paragraph">
              <wp:posOffset>680519</wp:posOffset>
            </wp:positionV>
            <wp:extent cx="5935980" cy="2886075"/>
            <wp:effectExtent l="0" t="0" r="7620" b="9525"/>
            <wp:wrapTopAndBottom/>
            <wp:docPr id="16" name="Рисунок 16"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5935980" cy="2886075"/>
                    </a:xfrm>
                    <a:prstGeom prst="rect">
                      <a:avLst/>
                    </a:prstGeom>
                  </pic:spPr>
                </pic:pic>
              </a:graphicData>
            </a:graphic>
            <wp14:sizeRelH relativeFrom="page">
              <wp14:pctWidth>0</wp14:pctWidth>
            </wp14:sizeRelH>
            <wp14:sizeRelV relativeFrom="page">
              <wp14:pctHeight>0</wp14:pctHeight>
            </wp14:sizeRelV>
          </wp:anchor>
        </w:drawing>
      </w:r>
      <w:r w:rsidRPr="007538FE">
        <w:rPr>
          <w:noProof/>
          <w:lang w:val="ru-RU" w:eastAsia="ru-RU"/>
        </w:rPr>
        <w:t xml:space="preserve"> </w:t>
      </w:r>
      <w:r w:rsidRPr="007538FE">
        <w:rPr>
          <w:noProof/>
          <w:lang w:val="ru-RU" w:eastAsia="ru-RU"/>
        </w:rPr>
        <w:tab/>
      </w:r>
      <w:r w:rsidRPr="007538FE">
        <w:rPr>
          <w:sz w:val="28"/>
          <w:szCs w:val="28"/>
          <w:lang w:val="ru-RU"/>
        </w:rPr>
        <w:t xml:space="preserve">Каждый тип отчета составляется за выбранный пользователем период (дата/время). Доступен экспорт в таблицы формата </w:t>
      </w:r>
      <w:r w:rsidRPr="00636A5A">
        <w:rPr>
          <w:sz w:val="28"/>
          <w:szCs w:val="28"/>
        </w:rPr>
        <w:t>Excel</w:t>
      </w:r>
      <w:r w:rsidRPr="007538FE">
        <w:rPr>
          <w:sz w:val="28"/>
          <w:szCs w:val="28"/>
          <w:lang w:val="ru-RU"/>
        </w:rPr>
        <w:t>.</w:t>
      </w:r>
    </w:p>
    <w:p w14:paraId="6C2F7326" w14:textId="77777777" w:rsidR="007538FE" w:rsidRPr="007538FE" w:rsidRDefault="007538FE" w:rsidP="007538FE">
      <w:pPr>
        <w:spacing w:line="360" w:lineRule="auto"/>
        <w:ind w:firstLine="708"/>
        <w:jc w:val="both"/>
        <w:rPr>
          <w:sz w:val="28"/>
          <w:szCs w:val="28"/>
          <w:lang w:val="ru-RU"/>
        </w:rPr>
      </w:pPr>
      <w:r w:rsidRPr="007538FE">
        <w:rPr>
          <w:sz w:val="28"/>
          <w:szCs w:val="28"/>
          <w:lang w:val="ru-RU"/>
        </w:rPr>
        <w:t>Отчет по сотруднику – отчет по времени пребывания конкретного сотрудника последовательно в зонах за указанный период времени. Если за выбранный период времени, перемещений сотрудника с устройством не было зафиксировано, то отчет будет пустой.</w:t>
      </w:r>
    </w:p>
    <w:p w14:paraId="73616B4B" w14:textId="77777777" w:rsidR="007538FE" w:rsidRPr="007538FE" w:rsidRDefault="007538FE" w:rsidP="007538FE">
      <w:pPr>
        <w:spacing w:line="360" w:lineRule="auto"/>
        <w:ind w:firstLine="708"/>
        <w:jc w:val="both"/>
        <w:rPr>
          <w:sz w:val="28"/>
          <w:szCs w:val="28"/>
          <w:lang w:val="ru-RU"/>
        </w:rPr>
      </w:pPr>
      <w:r w:rsidRPr="007538FE">
        <w:rPr>
          <w:sz w:val="28"/>
          <w:szCs w:val="28"/>
          <w:lang w:val="ru-RU"/>
        </w:rPr>
        <w:t xml:space="preserve">Отчет по событиям – отчет о попадании, нахождении или выходе из зоны сотрудников. На основании данных из этого отчета формируются уведомления. </w:t>
      </w:r>
    </w:p>
    <w:p w14:paraId="7B5E0B10" w14:textId="77777777" w:rsidR="007538FE" w:rsidRPr="007538FE" w:rsidRDefault="007538FE" w:rsidP="007538FE">
      <w:pPr>
        <w:spacing w:line="360" w:lineRule="auto"/>
        <w:ind w:firstLine="708"/>
        <w:jc w:val="both"/>
        <w:rPr>
          <w:sz w:val="28"/>
          <w:szCs w:val="28"/>
          <w:lang w:val="ru-RU"/>
        </w:rPr>
      </w:pPr>
      <w:r w:rsidRPr="007538FE">
        <w:rPr>
          <w:sz w:val="28"/>
          <w:szCs w:val="28"/>
          <w:lang w:val="ru-RU"/>
        </w:rPr>
        <w:t>Итоговый отчет – показывает процентное отношение пребывания сотрудника в зонах.</w:t>
      </w:r>
    </w:p>
    <w:p w14:paraId="61DB5787" w14:textId="77777777" w:rsidR="007538FE" w:rsidRPr="007538FE" w:rsidRDefault="007538FE" w:rsidP="007538FE">
      <w:pPr>
        <w:spacing w:line="360" w:lineRule="auto"/>
        <w:ind w:left="-709"/>
        <w:rPr>
          <w:sz w:val="28"/>
          <w:szCs w:val="28"/>
          <w:lang w:val="ru-RU"/>
        </w:rPr>
      </w:pPr>
    </w:p>
    <w:p w14:paraId="36B9B37B" w14:textId="77777777" w:rsidR="007538FE" w:rsidRPr="007538FE" w:rsidRDefault="007538FE" w:rsidP="007538FE">
      <w:pPr>
        <w:spacing w:line="360" w:lineRule="auto"/>
        <w:ind w:left="-709"/>
        <w:rPr>
          <w:sz w:val="28"/>
          <w:szCs w:val="28"/>
          <w:lang w:val="ru-RU"/>
        </w:rPr>
      </w:pPr>
    </w:p>
    <w:p w14:paraId="0D273C92" w14:textId="77777777" w:rsidR="007538FE" w:rsidRPr="007538FE" w:rsidRDefault="007538FE" w:rsidP="007538FE">
      <w:pPr>
        <w:spacing w:line="360" w:lineRule="auto"/>
        <w:ind w:left="-709"/>
        <w:rPr>
          <w:sz w:val="28"/>
          <w:szCs w:val="28"/>
          <w:lang w:val="ru-RU"/>
        </w:rPr>
      </w:pPr>
    </w:p>
    <w:p w14:paraId="354B5A12" w14:textId="77777777" w:rsidR="007538FE" w:rsidRPr="007538FE" w:rsidRDefault="007538FE" w:rsidP="007538FE">
      <w:pPr>
        <w:spacing w:line="360" w:lineRule="auto"/>
        <w:ind w:left="-709"/>
        <w:rPr>
          <w:sz w:val="28"/>
          <w:szCs w:val="28"/>
          <w:lang w:val="ru-RU"/>
        </w:rPr>
      </w:pPr>
    </w:p>
    <w:p w14:paraId="26CB44C0" w14:textId="77777777" w:rsidR="007538FE" w:rsidRPr="007538FE" w:rsidRDefault="007538FE" w:rsidP="007538FE">
      <w:pPr>
        <w:spacing w:line="360" w:lineRule="auto"/>
        <w:ind w:left="-709"/>
        <w:jc w:val="center"/>
        <w:rPr>
          <w:sz w:val="40"/>
          <w:szCs w:val="40"/>
          <w:lang w:val="ru-RU"/>
        </w:rPr>
      </w:pPr>
    </w:p>
    <w:p w14:paraId="5F1935EA" w14:textId="77777777" w:rsidR="007538FE" w:rsidRPr="007538FE" w:rsidRDefault="007538FE" w:rsidP="00922B26">
      <w:pPr>
        <w:pStyle w:val="1"/>
        <w:rPr>
          <w:bCs/>
          <w:lang w:eastAsia="ru-RU"/>
        </w:rPr>
      </w:pPr>
      <w:bookmarkStart w:id="112" w:name="_Toc88225011"/>
      <w:bookmarkStart w:id="113" w:name="_Toc91545772"/>
      <w:r w:rsidRPr="007538FE">
        <w:rPr>
          <w:lang w:eastAsia="ru-RU"/>
        </w:rPr>
        <w:t>Уведомления</w:t>
      </w:r>
      <w:bookmarkEnd w:id="112"/>
      <w:bookmarkEnd w:id="113"/>
    </w:p>
    <w:p w14:paraId="65364CBD" w14:textId="77777777" w:rsidR="007538FE" w:rsidRPr="007538FE" w:rsidRDefault="007538FE" w:rsidP="007538FE">
      <w:pPr>
        <w:spacing w:line="360" w:lineRule="auto"/>
        <w:ind w:firstLine="360"/>
        <w:jc w:val="both"/>
        <w:rPr>
          <w:sz w:val="28"/>
          <w:szCs w:val="28"/>
          <w:lang w:val="ru-RU"/>
        </w:rPr>
      </w:pPr>
      <w:r w:rsidRPr="007538FE">
        <w:rPr>
          <w:sz w:val="28"/>
          <w:szCs w:val="28"/>
          <w:lang w:val="ru-RU"/>
        </w:rPr>
        <w:t xml:space="preserve">Это функционал оповещения о событиях, связанных с перемещениями сотрудников. Уведомление всплывает в верхнем правом углу экрана при наступлении события и сообщает о таких типах событий: </w:t>
      </w:r>
    </w:p>
    <w:p w14:paraId="6F2ADCBA" w14:textId="77777777" w:rsidR="007538FE" w:rsidRPr="00636A5A" w:rsidRDefault="007538FE" w:rsidP="007538FE">
      <w:pPr>
        <w:pStyle w:val="a9"/>
        <w:numPr>
          <w:ilvl w:val="0"/>
          <w:numId w:val="4"/>
        </w:numPr>
        <w:spacing w:line="360" w:lineRule="auto"/>
        <w:jc w:val="both"/>
        <w:rPr>
          <w:rFonts w:ascii="Times New Roman" w:hAnsi="Times New Roman" w:cs="Times New Roman"/>
          <w:color w:val="auto"/>
          <w:sz w:val="28"/>
          <w:szCs w:val="28"/>
        </w:rPr>
      </w:pPr>
      <w:r w:rsidRPr="00636A5A">
        <w:rPr>
          <w:rFonts w:ascii="Times New Roman" w:hAnsi="Times New Roman" w:cs="Times New Roman"/>
          <w:color w:val="auto"/>
          <w:sz w:val="28"/>
          <w:szCs w:val="28"/>
        </w:rPr>
        <w:t>попадание в зону - при входе сотрудника в зону;</w:t>
      </w:r>
    </w:p>
    <w:p w14:paraId="5A62C541" w14:textId="77777777" w:rsidR="007538FE" w:rsidRPr="00636A5A" w:rsidRDefault="007538FE" w:rsidP="007538FE">
      <w:pPr>
        <w:pStyle w:val="a9"/>
        <w:numPr>
          <w:ilvl w:val="0"/>
          <w:numId w:val="4"/>
        </w:numPr>
        <w:spacing w:line="360" w:lineRule="auto"/>
        <w:jc w:val="both"/>
        <w:rPr>
          <w:rFonts w:ascii="Times New Roman" w:hAnsi="Times New Roman" w:cs="Times New Roman"/>
          <w:color w:val="auto"/>
          <w:sz w:val="28"/>
          <w:szCs w:val="28"/>
        </w:rPr>
      </w:pPr>
      <w:r w:rsidRPr="00636A5A">
        <w:rPr>
          <w:rFonts w:ascii="Times New Roman" w:hAnsi="Times New Roman" w:cs="Times New Roman"/>
          <w:color w:val="auto"/>
          <w:sz w:val="28"/>
          <w:szCs w:val="28"/>
        </w:rPr>
        <w:t>нахождение в зоне – при превышении заданного интервала времени нахождения в зоне;</w:t>
      </w:r>
    </w:p>
    <w:p w14:paraId="1A3627DB" w14:textId="77777777" w:rsidR="007538FE" w:rsidRPr="00636A5A" w:rsidRDefault="007538FE" w:rsidP="007538FE">
      <w:pPr>
        <w:pStyle w:val="a9"/>
        <w:numPr>
          <w:ilvl w:val="0"/>
          <w:numId w:val="4"/>
        </w:numPr>
        <w:spacing w:line="360" w:lineRule="auto"/>
        <w:jc w:val="both"/>
        <w:rPr>
          <w:rFonts w:ascii="Times New Roman" w:hAnsi="Times New Roman" w:cs="Times New Roman"/>
          <w:color w:val="auto"/>
          <w:sz w:val="28"/>
          <w:szCs w:val="28"/>
        </w:rPr>
      </w:pPr>
      <w:r w:rsidRPr="00636A5A">
        <w:rPr>
          <w:rFonts w:ascii="Times New Roman" w:hAnsi="Times New Roman" w:cs="Times New Roman"/>
          <w:color w:val="auto"/>
          <w:sz w:val="28"/>
          <w:szCs w:val="28"/>
        </w:rPr>
        <w:t>нахождение вне зоны – при превышении заданного интервала времени отсутствия в зоне;</w:t>
      </w:r>
    </w:p>
    <w:p w14:paraId="2AA3BCD9" w14:textId="77777777" w:rsidR="007538FE" w:rsidRPr="00636A5A" w:rsidRDefault="007538FE" w:rsidP="007538FE">
      <w:pPr>
        <w:pStyle w:val="a9"/>
        <w:numPr>
          <w:ilvl w:val="0"/>
          <w:numId w:val="4"/>
        </w:numPr>
        <w:spacing w:line="360" w:lineRule="auto"/>
        <w:jc w:val="both"/>
        <w:rPr>
          <w:rFonts w:ascii="Times New Roman" w:hAnsi="Times New Roman" w:cs="Times New Roman"/>
          <w:color w:val="auto"/>
          <w:sz w:val="28"/>
          <w:szCs w:val="28"/>
        </w:rPr>
      </w:pPr>
      <w:r w:rsidRPr="00636A5A">
        <w:rPr>
          <w:rFonts w:ascii="Times New Roman" w:hAnsi="Times New Roman" w:cs="Times New Roman"/>
          <w:color w:val="auto"/>
          <w:sz w:val="28"/>
          <w:szCs w:val="28"/>
        </w:rPr>
        <w:t>выход из зоны – при выходе сотрудника из зоны;</w:t>
      </w:r>
    </w:p>
    <w:p w14:paraId="6690A4D3" w14:textId="77777777" w:rsidR="007538FE" w:rsidRPr="007538FE" w:rsidRDefault="007538FE" w:rsidP="007538FE">
      <w:pPr>
        <w:spacing w:line="360" w:lineRule="auto"/>
        <w:ind w:left="360"/>
        <w:jc w:val="both"/>
        <w:rPr>
          <w:sz w:val="28"/>
          <w:szCs w:val="28"/>
          <w:lang w:val="ru-RU"/>
        </w:rPr>
      </w:pPr>
      <w:r w:rsidRPr="007538FE">
        <w:rPr>
          <w:sz w:val="28"/>
          <w:szCs w:val="28"/>
          <w:lang w:val="ru-RU"/>
        </w:rPr>
        <w:t>Дополнительный функционал (при использовании определенного типа оборудования):</w:t>
      </w:r>
    </w:p>
    <w:p w14:paraId="5610243E" w14:textId="77777777" w:rsidR="007538FE" w:rsidRPr="00636A5A" w:rsidRDefault="007538FE" w:rsidP="007538FE">
      <w:pPr>
        <w:pStyle w:val="a9"/>
        <w:numPr>
          <w:ilvl w:val="0"/>
          <w:numId w:val="4"/>
        </w:numPr>
        <w:spacing w:line="360" w:lineRule="auto"/>
        <w:jc w:val="both"/>
        <w:rPr>
          <w:rFonts w:ascii="Times New Roman" w:hAnsi="Times New Roman" w:cs="Times New Roman"/>
          <w:color w:val="auto"/>
          <w:sz w:val="28"/>
          <w:szCs w:val="28"/>
        </w:rPr>
      </w:pPr>
      <w:r w:rsidRPr="00636A5A">
        <w:rPr>
          <w:rFonts w:ascii="Times New Roman" w:hAnsi="Times New Roman" w:cs="Times New Roman"/>
          <w:color w:val="auto"/>
          <w:sz w:val="28"/>
          <w:szCs w:val="28"/>
          <w:lang w:val="en-US"/>
        </w:rPr>
        <w:t>SOS</w:t>
      </w:r>
      <w:r w:rsidRPr="00636A5A">
        <w:rPr>
          <w:rFonts w:ascii="Times New Roman" w:hAnsi="Times New Roman" w:cs="Times New Roman"/>
          <w:color w:val="auto"/>
          <w:sz w:val="28"/>
          <w:szCs w:val="28"/>
        </w:rPr>
        <w:t xml:space="preserve"> – при нажатии тревожной кнопки;</w:t>
      </w:r>
    </w:p>
    <w:p w14:paraId="444B4673" w14:textId="77777777" w:rsidR="007538FE" w:rsidRPr="00636A5A" w:rsidRDefault="007538FE" w:rsidP="007538FE">
      <w:pPr>
        <w:pStyle w:val="a9"/>
        <w:numPr>
          <w:ilvl w:val="0"/>
          <w:numId w:val="4"/>
        </w:numPr>
        <w:spacing w:line="360" w:lineRule="auto"/>
        <w:jc w:val="both"/>
        <w:rPr>
          <w:rFonts w:ascii="Times New Roman" w:hAnsi="Times New Roman" w:cs="Times New Roman"/>
          <w:color w:val="auto"/>
          <w:sz w:val="28"/>
          <w:szCs w:val="28"/>
        </w:rPr>
      </w:pPr>
      <w:r w:rsidRPr="00636A5A">
        <w:rPr>
          <w:rFonts w:ascii="Times New Roman" w:hAnsi="Times New Roman" w:cs="Times New Roman"/>
          <w:color w:val="auto"/>
          <w:sz w:val="28"/>
          <w:szCs w:val="28"/>
        </w:rPr>
        <w:t>Падение – при падении устройства;</w:t>
      </w:r>
    </w:p>
    <w:p w14:paraId="16DA8126" w14:textId="77777777" w:rsidR="007538FE" w:rsidRPr="00636A5A" w:rsidRDefault="007538FE" w:rsidP="007538FE">
      <w:pPr>
        <w:pStyle w:val="a9"/>
        <w:numPr>
          <w:ilvl w:val="0"/>
          <w:numId w:val="4"/>
        </w:numPr>
        <w:spacing w:line="360" w:lineRule="auto"/>
        <w:jc w:val="both"/>
        <w:rPr>
          <w:rFonts w:ascii="Times New Roman" w:hAnsi="Times New Roman" w:cs="Times New Roman"/>
          <w:color w:val="auto"/>
          <w:sz w:val="28"/>
          <w:szCs w:val="28"/>
        </w:rPr>
      </w:pPr>
      <w:r w:rsidRPr="00636A5A">
        <w:rPr>
          <w:rFonts w:ascii="Times New Roman" w:hAnsi="Times New Roman" w:cs="Times New Roman"/>
          <w:color w:val="auto"/>
          <w:sz w:val="28"/>
          <w:szCs w:val="28"/>
        </w:rPr>
        <w:t xml:space="preserve">Обездвиженность – при отсутствии движения устройства, больше заданного промежутка времени. </w:t>
      </w:r>
    </w:p>
    <w:p w14:paraId="57993A56" w14:textId="77777777" w:rsidR="007538FE" w:rsidRPr="007538FE" w:rsidRDefault="007538FE" w:rsidP="007538FE">
      <w:pPr>
        <w:spacing w:line="360" w:lineRule="auto"/>
        <w:ind w:left="-709"/>
        <w:jc w:val="both"/>
        <w:rPr>
          <w:sz w:val="28"/>
          <w:szCs w:val="28"/>
          <w:lang w:val="ru-RU"/>
        </w:rPr>
      </w:pPr>
    </w:p>
    <w:p w14:paraId="2C5FE38A" w14:textId="77777777" w:rsidR="007538FE" w:rsidRPr="007538FE" w:rsidRDefault="007538FE" w:rsidP="007538FE">
      <w:pPr>
        <w:spacing w:line="360" w:lineRule="auto"/>
        <w:rPr>
          <w:lang w:val="ru-RU"/>
        </w:rPr>
      </w:pPr>
    </w:p>
    <w:p w14:paraId="75A8E6FE" w14:textId="77777777" w:rsidR="007538FE" w:rsidRPr="007538FE" w:rsidRDefault="007538FE" w:rsidP="007538FE">
      <w:pPr>
        <w:spacing w:line="360" w:lineRule="auto"/>
        <w:ind w:left="-709"/>
        <w:jc w:val="both"/>
        <w:rPr>
          <w:sz w:val="28"/>
          <w:szCs w:val="28"/>
          <w:lang w:val="ru-RU"/>
        </w:rPr>
      </w:pPr>
    </w:p>
    <w:p w14:paraId="6BB29183" w14:textId="77777777" w:rsidR="007538FE" w:rsidRPr="007538FE" w:rsidRDefault="007538FE" w:rsidP="007538FE">
      <w:pPr>
        <w:spacing w:line="360" w:lineRule="auto"/>
        <w:ind w:left="-709"/>
        <w:jc w:val="both"/>
        <w:rPr>
          <w:sz w:val="28"/>
          <w:szCs w:val="28"/>
          <w:lang w:val="ru-RU"/>
        </w:rPr>
      </w:pPr>
    </w:p>
    <w:p w14:paraId="3C853684" w14:textId="77777777" w:rsidR="007538FE" w:rsidRPr="007538FE" w:rsidRDefault="007538FE" w:rsidP="007538FE">
      <w:pPr>
        <w:spacing w:line="360" w:lineRule="auto"/>
        <w:ind w:left="-709"/>
        <w:jc w:val="both"/>
        <w:rPr>
          <w:sz w:val="28"/>
          <w:szCs w:val="28"/>
          <w:lang w:val="ru-RU"/>
        </w:rPr>
      </w:pPr>
    </w:p>
    <w:p w14:paraId="5D893D65" w14:textId="77777777" w:rsidR="007538FE" w:rsidRPr="007538FE" w:rsidRDefault="007538FE" w:rsidP="007538FE">
      <w:pPr>
        <w:spacing w:line="360" w:lineRule="auto"/>
        <w:ind w:left="-709"/>
        <w:jc w:val="both"/>
        <w:rPr>
          <w:sz w:val="28"/>
          <w:szCs w:val="28"/>
          <w:lang w:val="ru-RU"/>
        </w:rPr>
      </w:pPr>
    </w:p>
    <w:p w14:paraId="7505248E" w14:textId="77777777" w:rsidR="007538FE" w:rsidRPr="007538FE" w:rsidRDefault="007538FE" w:rsidP="007538FE">
      <w:pPr>
        <w:spacing w:line="360" w:lineRule="auto"/>
        <w:ind w:left="-709"/>
        <w:jc w:val="both"/>
        <w:rPr>
          <w:sz w:val="28"/>
          <w:szCs w:val="28"/>
          <w:lang w:val="ru-RU"/>
        </w:rPr>
      </w:pPr>
    </w:p>
    <w:p w14:paraId="615845C2" w14:textId="77777777" w:rsidR="007538FE" w:rsidRPr="007538FE" w:rsidRDefault="007538FE" w:rsidP="00922B26">
      <w:pPr>
        <w:pStyle w:val="1"/>
        <w:rPr>
          <w:bCs/>
          <w:lang w:eastAsia="ru-RU"/>
        </w:rPr>
      </w:pPr>
      <w:bookmarkStart w:id="114" w:name="_Toc88225012"/>
      <w:bookmarkStart w:id="115" w:name="_Toc91545773"/>
      <w:r w:rsidRPr="007538FE">
        <w:rPr>
          <w:lang w:eastAsia="ru-RU"/>
        </w:rPr>
        <w:t>Настройки</w:t>
      </w:r>
      <w:bookmarkEnd w:id="114"/>
      <w:bookmarkEnd w:id="115"/>
    </w:p>
    <w:p w14:paraId="12790C28" w14:textId="77777777" w:rsidR="007538FE" w:rsidRPr="007538FE" w:rsidRDefault="007538FE" w:rsidP="007538FE">
      <w:pPr>
        <w:spacing w:line="360" w:lineRule="auto"/>
        <w:ind w:firstLine="708"/>
        <w:jc w:val="both"/>
        <w:rPr>
          <w:sz w:val="28"/>
          <w:szCs w:val="28"/>
          <w:lang w:val="ru-RU"/>
        </w:rPr>
      </w:pPr>
      <w:r w:rsidRPr="00636A5A">
        <w:rPr>
          <w:noProof/>
          <w:sz w:val="28"/>
          <w:szCs w:val="28"/>
          <w:lang w:eastAsia="ru-RU"/>
        </w:rPr>
        <w:drawing>
          <wp:anchor distT="0" distB="0" distL="114300" distR="114300" simplePos="0" relativeHeight="251665408" behindDoc="0" locked="0" layoutInCell="1" allowOverlap="1" wp14:anchorId="481EF941" wp14:editId="674D0BDA">
            <wp:simplePos x="0" y="0"/>
            <wp:positionH relativeFrom="column">
              <wp:posOffset>-3094</wp:posOffset>
            </wp:positionH>
            <wp:positionV relativeFrom="paragraph">
              <wp:posOffset>639061</wp:posOffset>
            </wp:positionV>
            <wp:extent cx="5935980" cy="2893695"/>
            <wp:effectExtent l="0" t="0" r="7620" b="1905"/>
            <wp:wrapTopAndBottom/>
            <wp:docPr id="22" name="Рисунок 2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5935980" cy="2893695"/>
                    </a:xfrm>
                    <a:prstGeom prst="rect">
                      <a:avLst/>
                    </a:prstGeom>
                  </pic:spPr>
                </pic:pic>
              </a:graphicData>
            </a:graphic>
            <wp14:sizeRelH relativeFrom="page">
              <wp14:pctWidth>0</wp14:pctWidth>
            </wp14:sizeRelH>
            <wp14:sizeRelV relativeFrom="page">
              <wp14:pctHeight>0</wp14:pctHeight>
            </wp14:sizeRelV>
          </wp:anchor>
        </w:drawing>
      </w:r>
      <w:r w:rsidRPr="007538FE">
        <w:rPr>
          <w:sz w:val="28"/>
          <w:szCs w:val="28"/>
          <w:lang w:val="ru-RU"/>
        </w:rPr>
        <w:t>Раздел настройки служит для добавления в трекинг новых объектов, групп, создания новых правил для уведомлений.</w:t>
      </w:r>
    </w:p>
    <w:p w14:paraId="48D4047E" w14:textId="77777777" w:rsidR="007538FE" w:rsidRPr="007538FE" w:rsidRDefault="007538FE" w:rsidP="007538FE">
      <w:pPr>
        <w:spacing w:line="360" w:lineRule="auto"/>
        <w:ind w:firstLine="708"/>
        <w:rPr>
          <w:noProof/>
          <w:lang w:val="ru-RU" w:eastAsia="ru-RU"/>
        </w:rPr>
      </w:pPr>
      <w:r w:rsidRPr="00636A5A">
        <w:rPr>
          <w:noProof/>
          <w:lang w:eastAsia="ru-RU"/>
        </w:rPr>
        <w:drawing>
          <wp:anchor distT="0" distB="0" distL="114300" distR="114300" simplePos="0" relativeHeight="251666432" behindDoc="0" locked="0" layoutInCell="1" allowOverlap="1" wp14:anchorId="11CC90DA" wp14:editId="6FDDA8D3">
            <wp:simplePos x="0" y="0"/>
            <wp:positionH relativeFrom="column">
              <wp:posOffset>-57414</wp:posOffset>
            </wp:positionH>
            <wp:positionV relativeFrom="paragraph">
              <wp:posOffset>3341747</wp:posOffset>
            </wp:positionV>
            <wp:extent cx="5935980" cy="2886075"/>
            <wp:effectExtent l="0" t="0" r="7620" b="9525"/>
            <wp:wrapTopAndBottom/>
            <wp:docPr id="23" name="Рисунок 2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5935980" cy="2886075"/>
                    </a:xfrm>
                    <a:prstGeom prst="rect">
                      <a:avLst/>
                    </a:prstGeom>
                  </pic:spPr>
                </pic:pic>
              </a:graphicData>
            </a:graphic>
            <wp14:sizeRelH relativeFrom="page">
              <wp14:pctWidth>0</wp14:pctWidth>
            </wp14:sizeRelH>
            <wp14:sizeRelV relativeFrom="page">
              <wp14:pctHeight>0</wp14:pctHeight>
            </wp14:sizeRelV>
          </wp:anchor>
        </w:drawing>
      </w:r>
      <w:r w:rsidRPr="007538FE">
        <w:rPr>
          <w:sz w:val="28"/>
          <w:szCs w:val="28"/>
          <w:lang w:val="ru-RU"/>
        </w:rPr>
        <w:t>Объекты – добавление нового носимого устройства для мониторинга, например, смартфон или карточка СКУД.</w:t>
      </w:r>
    </w:p>
    <w:p w14:paraId="08BD24D4" w14:textId="77777777" w:rsidR="007538FE" w:rsidRPr="007538FE" w:rsidRDefault="007538FE" w:rsidP="007538FE">
      <w:pPr>
        <w:spacing w:line="360" w:lineRule="auto"/>
        <w:jc w:val="both"/>
        <w:rPr>
          <w:sz w:val="28"/>
          <w:szCs w:val="28"/>
          <w:lang w:val="ru-RU"/>
        </w:rPr>
      </w:pPr>
      <w:r w:rsidRPr="00636A5A">
        <w:rPr>
          <w:sz w:val="28"/>
          <w:szCs w:val="28"/>
        </w:rPr>
        <w:t>URL</w:t>
      </w:r>
      <w:r w:rsidRPr="007538FE">
        <w:rPr>
          <w:sz w:val="28"/>
          <w:szCs w:val="28"/>
          <w:lang w:val="ru-RU"/>
        </w:rPr>
        <w:t xml:space="preserve"> с настройками (</w:t>
      </w:r>
      <w:r w:rsidRPr="00636A5A">
        <w:rPr>
          <w:sz w:val="28"/>
          <w:szCs w:val="28"/>
        </w:rPr>
        <w:t>json</w:t>
      </w:r>
      <w:r w:rsidRPr="007538FE">
        <w:rPr>
          <w:sz w:val="28"/>
          <w:szCs w:val="28"/>
          <w:lang w:val="ru-RU"/>
        </w:rPr>
        <w:t>) – необходим для отображения дополнительной информации об объекте, например, пульс и загазованность окружающей среды.</w:t>
      </w:r>
    </w:p>
    <w:p w14:paraId="5B3A7E54" w14:textId="77777777" w:rsidR="007538FE" w:rsidRPr="007538FE" w:rsidRDefault="007538FE" w:rsidP="007538FE">
      <w:pPr>
        <w:spacing w:line="360" w:lineRule="auto"/>
        <w:jc w:val="both"/>
        <w:rPr>
          <w:sz w:val="28"/>
          <w:szCs w:val="28"/>
          <w:lang w:val="ru-RU"/>
        </w:rPr>
      </w:pPr>
      <w:r w:rsidRPr="00636A5A">
        <w:rPr>
          <w:sz w:val="28"/>
          <w:szCs w:val="28"/>
        </w:rPr>
        <w:t>URL</w:t>
      </w:r>
      <w:r w:rsidRPr="007538FE">
        <w:rPr>
          <w:sz w:val="28"/>
          <w:szCs w:val="28"/>
          <w:lang w:val="ru-RU"/>
        </w:rPr>
        <w:t xml:space="preserve"> видеокамеры – используется для статических объектов. Предоставляет возможность отображать поток данных с видеокамеры в интерфейсе трекинга.</w:t>
      </w:r>
    </w:p>
    <w:p w14:paraId="6E0D47E3" w14:textId="77777777" w:rsidR="007538FE" w:rsidRPr="007538FE" w:rsidRDefault="007538FE" w:rsidP="007538FE">
      <w:pPr>
        <w:spacing w:line="360" w:lineRule="auto"/>
        <w:jc w:val="both"/>
        <w:rPr>
          <w:sz w:val="28"/>
          <w:szCs w:val="28"/>
          <w:lang w:val="ru-RU"/>
        </w:rPr>
      </w:pPr>
      <w:r w:rsidRPr="00636A5A">
        <w:rPr>
          <w:sz w:val="28"/>
          <w:szCs w:val="28"/>
        </w:rPr>
        <w:t>URL</w:t>
      </w:r>
      <w:r w:rsidRPr="007538FE">
        <w:rPr>
          <w:sz w:val="28"/>
          <w:szCs w:val="28"/>
          <w:lang w:val="ru-RU"/>
        </w:rPr>
        <w:t xml:space="preserve"> файла – используется для привязки картинки к объекту.</w:t>
      </w:r>
    </w:p>
    <w:p w14:paraId="0E8BB479" w14:textId="77777777" w:rsidR="007538FE" w:rsidRPr="007538FE" w:rsidRDefault="007538FE" w:rsidP="007538FE">
      <w:pPr>
        <w:spacing w:line="360" w:lineRule="auto"/>
        <w:jc w:val="both"/>
        <w:rPr>
          <w:sz w:val="28"/>
          <w:szCs w:val="28"/>
          <w:lang w:val="ru-RU"/>
        </w:rPr>
      </w:pPr>
      <w:r w:rsidRPr="007538FE">
        <w:rPr>
          <w:sz w:val="28"/>
          <w:szCs w:val="28"/>
          <w:lang w:val="ru-RU"/>
        </w:rPr>
        <w:t>В поле «Название» указывается имя носимого устройства, в дальнейшем оно будет учитываться при построении отчетов и в онлайн мониторинге.</w:t>
      </w:r>
    </w:p>
    <w:p w14:paraId="209733BE" w14:textId="77777777" w:rsidR="007538FE" w:rsidRPr="007538FE" w:rsidRDefault="007538FE" w:rsidP="007538FE">
      <w:pPr>
        <w:spacing w:line="360" w:lineRule="auto"/>
        <w:jc w:val="both"/>
        <w:rPr>
          <w:sz w:val="28"/>
          <w:szCs w:val="28"/>
          <w:lang w:val="ru-RU"/>
        </w:rPr>
      </w:pPr>
      <w:r w:rsidRPr="007538FE">
        <w:rPr>
          <w:sz w:val="28"/>
          <w:szCs w:val="28"/>
          <w:lang w:val="ru-RU"/>
        </w:rPr>
        <w:t>В поле «</w:t>
      </w:r>
      <w:r w:rsidRPr="00636A5A">
        <w:rPr>
          <w:sz w:val="28"/>
          <w:szCs w:val="28"/>
        </w:rPr>
        <w:t>MAC</w:t>
      </w:r>
      <w:r w:rsidRPr="007538FE">
        <w:rPr>
          <w:sz w:val="28"/>
          <w:szCs w:val="28"/>
          <w:lang w:val="ru-RU"/>
        </w:rPr>
        <w:t xml:space="preserve"> адрес» указывается идентификатор носимого устройства. </w:t>
      </w:r>
    </w:p>
    <w:p w14:paraId="63A8B2D3" w14:textId="77777777" w:rsidR="007538FE" w:rsidRPr="007538FE" w:rsidRDefault="007538FE" w:rsidP="007538FE">
      <w:pPr>
        <w:spacing w:line="360" w:lineRule="auto"/>
        <w:rPr>
          <w:sz w:val="28"/>
          <w:szCs w:val="28"/>
          <w:lang w:val="ru-RU"/>
        </w:rPr>
      </w:pPr>
      <w:r w:rsidRPr="007538FE">
        <w:rPr>
          <w:sz w:val="28"/>
          <w:szCs w:val="28"/>
          <w:lang w:val="ru-RU"/>
        </w:rPr>
        <w:t xml:space="preserve">Группы – раздел для создания новой группы объектов. </w:t>
      </w:r>
    </w:p>
    <w:p w14:paraId="59E12856" w14:textId="77777777" w:rsidR="007538FE" w:rsidRPr="007538FE" w:rsidRDefault="007538FE" w:rsidP="007538FE">
      <w:pPr>
        <w:spacing w:line="360" w:lineRule="auto"/>
        <w:rPr>
          <w:sz w:val="28"/>
          <w:szCs w:val="28"/>
          <w:lang w:val="ru-RU"/>
        </w:rPr>
      </w:pPr>
      <w:r w:rsidRPr="007538FE">
        <w:rPr>
          <w:sz w:val="28"/>
          <w:szCs w:val="28"/>
          <w:lang w:val="ru-RU"/>
        </w:rPr>
        <w:t>В поле Имя вписываем название группы.</w:t>
      </w:r>
    </w:p>
    <w:p w14:paraId="2DD5435C" w14:textId="77777777" w:rsidR="007538FE" w:rsidRPr="007538FE" w:rsidRDefault="007538FE" w:rsidP="007538FE">
      <w:pPr>
        <w:spacing w:line="360" w:lineRule="auto"/>
        <w:rPr>
          <w:sz w:val="28"/>
          <w:szCs w:val="28"/>
          <w:lang w:val="ru-RU"/>
        </w:rPr>
      </w:pPr>
      <w:r w:rsidRPr="00636A5A">
        <w:rPr>
          <w:noProof/>
          <w:sz w:val="28"/>
          <w:szCs w:val="28"/>
          <w:lang w:eastAsia="ru-RU"/>
        </w:rPr>
        <w:drawing>
          <wp:anchor distT="0" distB="0" distL="114300" distR="114300" simplePos="0" relativeHeight="251667456" behindDoc="0" locked="0" layoutInCell="1" allowOverlap="1" wp14:anchorId="25A2983F" wp14:editId="69B76A72">
            <wp:simplePos x="0" y="0"/>
            <wp:positionH relativeFrom="column">
              <wp:posOffset>-2773</wp:posOffset>
            </wp:positionH>
            <wp:positionV relativeFrom="paragraph">
              <wp:posOffset>358</wp:posOffset>
            </wp:positionV>
            <wp:extent cx="5935980" cy="2875280"/>
            <wp:effectExtent l="0" t="0" r="7620" b="1270"/>
            <wp:wrapTopAndBottom/>
            <wp:docPr id="24" name="Рисунок 24"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5935980" cy="2875280"/>
                    </a:xfrm>
                    <a:prstGeom prst="rect">
                      <a:avLst/>
                    </a:prstGeom>
                  </pic:spPr>
                </pic:pic>
              </a:graphicData>
            </a:graphic>
            <wp14:sizeRelH relativeFrom="page">
              <wp14:pctWidth>0</wp14:pctWidth>
            </wp14:sizeRelH>
            <wp14:sizeRelV relativeFrom="page">
              <wp14:pctHeight>0</wp14:pctHeight>
            </wp14:sizeRelV>
          </wp:anchor>
        </w:drawing>
      </w:r>
      <w:r w:rsidRPr="007538FE">
        <w:rPr>
          <w:sz w:val="28"/>
          <w:szCs w:val="28"/>
          <w:lang w:val="ru-RU"/>
        </w:rPr>
        <w:t xml:space="preserve">Уведомления – создание новых правил для отображения уведомлений. </w:t>
      </w:r>
    </w:p>
    <w:p w14:paraId="6985EB46" w14:textId="77777777" w:rsidR="007538FE" w:rsidRPr="007538FE" w:rsidRDefault="007538FE" w:rsidP="007538FE">
      <w:pPr>
        <w:spacing w:line="360" w:lineRule="auto"/>
        <w:jc w:val="both"/>
        <w:rPr>
          <w:sz w:val="28"/>
          <w:szCs w:val="28"/>
          <w:lang w:val="ru-RU"/>
        </w:rPr>
      </w:pPr>
      <w:r w:rsidRPr="00636A5A">
        <w:rPr>
          <w:noProof/>
          <w:sz w:val="28"/>
          <w:szCs w:val="28"/>
          <w:lang w:eastAsia="ru-RU"/>
        </w:rPr>
        <w:drawing>
          <wp:anchor distT="0" distB="0" distL="114300" distR="114300" simplePos="0" relativeHeight="251668480" behindDoc="0" locked="0" layoutInCell="1" allowOverlap="1" wp14:anchorId="3C7B9525" wp14:editId="6C157E56">
            <wp:simplePos x="0" y="0"/>
            <wp:positionH relativeFrom="column">
              <wp:posOffset>-2773</wp:posOffset>
            </wp:positionH>
            <wp:positionV relativeFrom="paragraph">
              <wp:posOffset>3294</wp:posOffset>
            </wp:positionV>
            <wp:extent cx="5935980" cy="2886075"/>
            <wp:effectExtent l="0" t="0" r="7620" b="9525"/>
            <wp:wrapTopAndBottom/>
            <wp:docPr id="25" name="Рисунок 2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5935980" cy="2886075"/>
                    </a:xfrm>
                    <a:prstGeom prst="rect">
                      <a:avLst/>
                    </a:prstGeom>
                  </pic:spPr>
                </pic:pic>
              </a:graphicData>
            </a:graphic>
            <wp14:sizeRelH relativeFrom="page">
              <wp14:pctWidth>0</wp14:pctWidth>
            </wp14:sizeRelH>
            <wp14:sizeRelV relativeFrom="page">
              <wp14:pctHeight>0</wp14:pctHeight>
            </wp14:sizeRelV>
          </wp:anchor>
        </w:drawing>
      </w:r>
    </w:p>
    <w:p w14:paraId="519FC7E0" w14:textId="77777777" w:rsidR="007538FE" w:rsidRPr="007538FE" w:rsidRDefault="007538FE" w:rsidP="007538FE">
      <w:pPr>
        <w:spacing w:line="360" w:lineRule="auto"/>
        <w:jc w:val="both"/>
        <w:rPr>
          <w:sz w:val="28"/>
          <w:szCs w:val="28"/>
          <w:lang w:val="ru-RU"/>
        </w:rPr>
      </w:pPr>
      <w:r w:rsidRPr="007538FE">
        <w:rPr>
          <w:sz w:val="28"/>
          <w:szCs w:val="28"/>
          <w:lang w:val="ru-RU"/>
        </w:rPr>
        <w:t xml:space="preserve">В графе «Зона» выбирается ранее созданная в </w:t>
      </w:r>
      <w:r w:rsidRPr="00636A5A">
        <w:rPr>
          <w:sz w:val="28"/>
          <w:szCs w:val="28"/>
        </w:rPr>
        <w:t>client</w:t>
      </w:r>
      <w:r w:rsidRPr="007538FE">
        <w:rPr>
          <w:sz w:val="28"/>
          <w:szCs w:val="28"/>
          <w:lang w:val="ru-RU"/>
        </w:rPr>
        <w:t>.</w:t>
      </w:r>
      <w:proofErr w:type="spellStart"/>
      <w:r w:rsidRPr="00636A5A">
        <w:rPr>
          <w:sz w:val="28"/>
          <w:szCs w:val="28"/>
        </w:rPr>
        <w:t>navigine</w:t>
      </w:r>
      <w:proofErr w:type="spellEnd"/>
      <w:r w:rsidRPr="007538FE">
        <w:rPr>
          <w:sz w:val="28"/>
          <w:szCs w:val="28"/>
          <w:lang w:val="ru-RU"/>
        </w:rPr>
        <w:t>.</w:t>
      </w:r>
      <w:r w:rsidRPr="00636A5A">
        <w:rPr>
          <w:sz w:val="28"/>
          <w:szCs w:val="28"/>
        </w:rPr>
        <w:t>com</w:t>
      </w:r>
      <w:r w:rsidRPr="007538FE">
        <w:rPr>
          <w:sz w:val="28"/>
          <w:szCs w:val="28"/>
          <w:lang w:val="ru-RU"/>
        </w:rPr>
        <w:t xml:space="preserve"> зона. </w:t>
      </w:r>
    </w:p>
    <w:p w14:paraId="79C3C858" w14:textId="77777777" w:rsidR="007538FE" w:rsidRPr="007538FE" w:rsidRDefault="007538FE" w:rsidP="007538FE">
      <w:pPr>
        <w:spacing w:line="360" w:lineRule="auto"/>
        <w:jc w:val="both"/>
        <w:rPr>
          <w:sz w:val="28"/>
          <w:szCs w:val="28"/>
          <w:lang w:val="ru-RU"/>
        </w:rPr>
      </w:pPr>
      <w:r w:rsidRPr="007538FE">
        <w:rPr>
          <w:sz w:val="28"/>
          <w:szCs w:val="28"/>
          <w:lang w:val="ru-RU"/>
        </w:rPr>
        <w:t xml:space="preserve">Группа – группа объектов отслеживания. </w:t>
      </w:r>
    </w:p>
    <w:p w14:paraId="66E9CE5A" w14:textId="77777777" w:rsidR="007538FE" w:rsidRPr="007538FE" w:rsidRDefault="007538FE" w:rsidP="007538FE">
      <w:pPr>
        <w:spacing w:line="360" w:lineRule="auto"/>
        <w:jc w:val="both"/>
        <w:rPr>
          <w:sz w:val="28"/>
          <w:szCs w:val="28"/>
          <w:lang w:val="ru-RU"/>
        </w:rPr>
      </w:pPr>
      <w:r w:rsidRPr="007538FE">
        <w:rPr>
          <w:sz w:val="28"/>
          <w:szCs w:val="28"/>
          <w:lang w:val="ru-RU"/>
        </w:rPr>
        <w:t>Условие – «попадание в зону», «нахождение в зоне», «нахождение вне зоны» и «выход из зоны».  При выборе условия «нахождение в зоне» и «нахождение вне зоны» дополнительно указывается временной промежуток с которого начнется уведомление.</w:t>
      </w:r>
    </w:p>
    <w:p w14:paraId="329E5299" w14:textId="77777777" w:rsidR="007538FE" w:rsidRPr="007538FE" w:rsidRDefault="007538FE" w:rsidP="007538FE">
      <w:pPr>
        <w:spacing w:line="360" w:lineRule="auto"/>
        <w:jc w:val="both"/>
        <w:rPr>
          <w:sz w:val="28"/>
          <w:szCs w:val="28"/>
          <w:lang w:val="ru-RU"/>
        </w:rPr>
      </w:pPr>
      <w:r w:rsidRPr="00636A5A">
        <w:rPr>
          <w:noProof/>
          <w:sz w:val="28"/>
          <w:szCs w:val="28"/>
          <w:lang w:eastAsia="ru-RU"/>
        </w:rPr>
        <w:drawing>
          <wp:anchor distT="0" distB="0" distL="114300" distR="114300" simplePos="0" relativeHeight="251669504" behindDoc="0" locked="0" layoutInCell="1" allowOverlap="1" wp14:anchorId="0F9C978A" wp14:editId="056E4B00">
            <wp:simplePos x="0" y="0"/>
            <wp:positionH relativeFrom="column">
              <wp:posOffset>60281</wp:posOffset>
            </wp:positionH>
            <wp:positionV relativeFrom="paragraph">
              <wp:posOffset>653358</wp:posOffset>
            </wp:positionV>
            <wp:extent cx="5935980" cy="2889250"/>
            <wp:effectExtent l="0" t="0" r="7620" b="6350"/>
            <wp:wrapTopAndBottom/>
            <wp:docPr id="26" name="Рисунок 26"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5935980" cy="2889250"/>
                    </a:xfrm>
                    <a:prstGeom prst="rect">
                      <a:avLst/>
                    </a:prstGeom>
                  </pic:spPr>
                </pic:pic>
              </a:graphicData>
            </a:graphic>
            <wp14:sizeRelH relativeFrom="page">
              <wp14:pctWidth>0</wp14:pctWidth>
            </wp14:sizeRelH>
            <wp14:sizeRelV relativeFrom="page">
              <wp14:pctHeight>0</wp14:pctHeight>
            </wp14:sizeRelV>
          </wp:anchor>
        </w:drawing>
      </w:r>
      <w:r w:rsidRPr="007538FE">
        <w:rPr>
          <w:sz w:val="28"/>
          <w:szCs w:val="28"/>
          <w:lang w:val="ru-RU"/>
        </w:rPr>
        <w:t>Устройства – в данном разделе присваивается имя объекта (которое будет отображаться в онлайн-мониторинге), выбирается группа, тип объекта.</w:t>
      </w:r>
    </w:p>
    <w:p w14:paraId="7ED393BE" w14:textId="77777777" w:rsidR="007538FE" w:rsidRPr="007538FE" w:rsidRDefault="007538FE" w:rsidP="007538FE">
      <w:pPr>
        <w:spacing w:line="360" w:lineRule="auto"/>
        <w:ind w:firstLine="708"/>
        <w:jc w:val="both"/>
        <w:rPr>
          <w:sz w:val="28"/>
          <w:szCs w:val="28"/>
          <w:lang w:val="ru-RU"/>
        </w:rPr>
      </w:pPr>
    </w:p>
    <w:p w14:paraId="15D7C9E6" w14:textId="77777777" w:rsidR="007538FE" w:rsidRPr="007538FE" w:rsidRDefault="007538FE" w:rsidP="007538FE">
      <w:pPr>
        <w:spacing w:line="360" w:lineRule="auto"/>
        <w:rPr>
          <w:lang w:val="ru-RU"/>
        </w:rPr>
      </w:pPr>
    </w:p>
    <w:p w14:paraId="1269495C" w14:textId="77777777" w:rsidR="007538FE" w:rsidRPr="007538FE" w:rsidRDefault="007538FE" w:rsidP="007538FE">
      <w:pPr>
        <w:spacing w:line="360" w:lineRule="auto"/>
        <w:rPr>
          <w:lang w:val="ru-RU"/>
        </w:rPr>
      </w:pPr>
    </w:p>
    <w:p w14:paraId="6C3008DD" w14:textId="77777777" w:rsidR="007538FE" w:rsidRPr="007538FE" w:rsidRDefault="007538FE" w:rsidP="007538FE">
      <w:pPr>
        <w:rPr>
          <w:lang w:val="ru-RU"/>
        </w:rPr>
      </w:pPr>
    </w:p>
    <w:sectPr w:rsidR="007538FE" w:rsidRPr="007538FE">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Lohit Devanagari">
    <w:altName w:val="Cambria"/>
    <w:charset w:val="00"/>
    <w:family w:val="auto"/>
    <w:pitch w:val="variable"/>
  </w:font>
  <w:font w:name="Mangal">
    <w:panose1 w:val="00000400000000000000"/>
    <w:charset w:val="00"/>
    <w:family w:val="roman"/>
    <w:pitch w:val="variable"/>
    <w:sig w:usb0="00008003" w:usb1="00000000" w:usb2="00000000" w:usb3="00000000" w:csb0="00000001" w:csb1="00000000"/>
  </w:font>
  <w:font w:name="Yu Mincho">
    <w:altName w:val="游明朝"/>
    <w:charset w:val="80"/>
    <w:family w:val="roman"/>
    <w:pitch w:val="variable"/>
    <w:sig w:usb0="800002E7" w:usb1="2AC7FCFF" w:usb2="00000012" w:usb3="00000000" w:csb0="0002009F" w:csb1="00000000"/>
  </w:font>
  <w:font w:name="Helvetica Neue">
    <w:altName w:val="Sylfaen"/>
    <w:charset w:val="00"/>
    <w:family w:val="auto"/>
    <w:pitch w:val="variable"/>
    <w:sig w:usb0="E50002FF" w:usb1="500079DB" w:usb2="00000010" w:usb3="00000000" w:csb0="00000001" w:csb1="00000000"/>
  </w:font>
  <w:font w:name="Calibri Light">
    <w:panose1 w:val="020F0302020204030204"/>
    <w:charset w:val="CC"/>
    <w:family w:val="swiss"/>
    <w:pitch w:val="variable"/>
    <w:sig w:usb0="E0002AFF" w:usb1="C000247B" w:usb2="00000009" w:usb3="00000000" w:csb0="000001FF" w:csb1="00000000"/>
  </w:font>
  <w:font w:name="Helvetica">
    <w:panose1 w:val="020B0604020202020204"/>
    <w:charset w:val="CC"/>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00000003"/>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4"/>
    <w:multiLevelType w:val="hybridMultilevel"/>
    <w:tmpl w:val="00000004"/>
    <w:lvl w:ilvl="0" w:tplc="0000012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000005"/>
    <w:multiLevelType w:val="hybridMultilevel"/>
    <w:tmpl w:val="00000005"/>
    <w:lvl w:ilvl="0" w:tplc="0000019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0074043F"/>
    <w:multiLevelType w:val="hybridMultilevel"/>
    <w:tmpl w:val="3796FC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678583A"/>
    <w:multiLevelType w:val="multilevel"/>
    <w:tmpl w:val="C02C0F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854258E"/>
    <w:multiLevelType w:val="hybridMultilevel"/>
    <w:tmpl w:val="17580F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87B00CF"/>
    <w:multiLevelType w:val="hybridMultilevel"/>
    <w:tmpl w:val="67744F9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15:restartNumberingAfterBreak="0">
    <w:nsid w:val="098C6D5A"/>
    <w:multiLevelType w:val="hybridMultilevel"/>
    <w:tmpl w:val="70F2635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15:restartNumberingAfterBreak="0">
    <w:nsid w:val="18053383"/>
    <w:multiLevelType w:val="hybridMultilevel"/>
    <w:tmpl w:val="D878EE3E"/>
    <w:lvl w:ilvl="0" w:tplc="04190001">
      <w:start w:val="1"/>
      <w:numFmt w:val="bullet"/>
      <w:lvlText w:val=""/>
      <w:lvlJc w:val="left"/>
      <w:pPr>
        <w:ind w:left="786" w:hanging="360"/>
      </w:pPr>
      <w:rPr>
        <w:rFonts w:ascii="Symbol" w:hAnsi="Symbol"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11" w15:restartNumberingAfterBreak="0">
    <w:nsid w:val="198944B2"/>
    <w:multiLevelType w:val="hybridMultilevel"/>
    <w:tmpl w:val="26BC6D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BAA6EF6"/>
    <w:multiLevelType w:val="hybridMultilevel"/>
    <w:tmpl w:val="38D4928A"/>
    <w:lvl w:ilvl="0" w:tplc="04190001">
      <w:start w:val="1"/>
      <w:numFmt w:val="bullet"/>
      <w:lvlText w:val=""/>
      <w:lvlJc w:val="left"/>
      <w:pPr>
        <w:ind w:left="786" w:hanging="360"/>
      </w:pPr>
      <w:rPr>
        <w:rFonts w:ascii="Symbol" w:hAnsi="Symbol"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13" w15:restartNumberingAfterBreak="0">
    <w:nsid w:val="1C546ABC"/>
    <w:multiLevelType w:val="multilevel"/>
    <w:tmpl w:val="F1468F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CDA098A"/>
    <w:multiLevelType w:val="multilevel"/>
    <w:tmpl w:val="40BCF3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2F3026E"/>
    <w:multiLevelType w:val="multilevel"/>
    <w:tmpl w:val="B47EF12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25781BD7"/>
    <w:multiLevelType w:val="multilevel"/>
    <w:tmpl w:val="7450B7FE"/>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7" w15:restartNumberingAfterBreak="0">
    <w:nsid w:val="3BCC3CC3"/>
    <w:multiLevelType w:val="hybridMultilevel"/>
    <w:tmpl w:val="763C66BE"/>
    <w:lvl w:ilvl="0" w:tplc="C95E9E9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 w15:restartNumberingAfterBreak="0">
    <w:nsid w:val="40AB13A4"/>
    <w:multiLevelType w:val="multilevel"/>
    <w:tmpl w:val="4D0E627E"/>
    <w:lvl w:ilvl="0">
      <w:start w:val="1"/>
      <w:numFmt w:val="bullet"/>
      <w:lvlText w:val=""/>
      <w:lvlJc w:val="left"/>
      <w:pPr>
        <w:tabs>
          <w:tab w:val="num" w:pos="707"/>
        </w:tabs>
        <w:ind w:left="707" w:hanging="283"/>
      </w:pPr>
      <w:rPr>
        <w:rFonts w:ascii="Symbol" w:hAnsi="Symbol" w:cs="Symbol" w:hint="default"/>
      </w:rPr>
    </w:lvl>
    <w:lvl w:ilvl="1">
      <w:start w:val="1"/>
      <w:numFmt w:val="bullet"/>
      <w:lvlText w:val=""/>
      <w:lvlJc w:val="left"/>
      <w:pPr>
        <w:tabs>
          <w:tab w:val="num" w:pos="1414"/>
        </w:tabs>
        <w:ind w:left="1414" w:hanging="283"/>
      </w:pPr>
      <w:rPr>
        <w:rFonts w:ascii="Symbol" w:hAnsi="Symbol" w:cs="Symbol" w:hint="default"/>
      </w:rPr>
    </w:lvl>
    <w:lvl w:ilvl="2">
      <w:start w:val="1"/>
      <w:numFmt w:val="bullet"/>
      <w:lvlText w:val=""/>
      <w:lvlJc w:val="left"/>
      <w:pPr>
        <w:tabs>
          <w:tab w:val="num" w:pos="2121"/>
        </w:tabs>
        <w:ind w:left="2121" w:hanging="283"/>
      </w:pPr>
      <w:rPr>
        <w:rFonts w:ascii="Symbol" w:hAnsi="Symbol" w:cs="Symbol" w:hint="default"/>
      </w:rPr>
    </w:lvl>
    <w:lvl w:ilvl="3">
      <w:start w:val="1"/>
      <w:numFmt w:val="bullet"/>
      <w:lvlText w:val=""/>
      <w:lvlJc w:val="left"/>
      <w:pPr>
        <w:tabs>
          <w:tab w:val="num" w:pos="2828"/>
        </w:tabs>
        <w:ind w:left="2828" w:hanging="283"/>
      </w:pPr>
      <w:rPr>
        <w:rFonts w:ascii="Symbol" w:hAnsi="Symbol" w:cs="Symbol" w:hint="default"/>
      </w:rPr>
    </w:lvl>
    <w:lvl w:ilvl="4">
      <w:start w:val="1"/>
      <w:numFmt w:val="bullet"/>
      <w:lvlText w:val=""/>
      <w:lvlJc w:val="left"/>
      <w:pPr>
        <w:tabs>
          <w:tab w:val="num" w:pos="3535"/>
        </w:tabs>
        <w:ind w:left="3535" w:hanging="283"/>
      </w:pPr>
      <w:rPr>
        <w:rFonts w:ascii="Symbol" w:hAnsi="Symbol" w:cs="Symbol" w:hint="default"/>
      </w:rPr>
    </w:lvl>
    <w:lvl w:ilvl="5">
      <w:start w:val="1"/>
      <w:numFmt w:val="bullet"/>
      <w:lvlText w:val=""/>
      <w:lvlJc w:val="left"/>
      <w:pPr>
        <w:tabs>
          <w:tab w:val="num" w:pos="4242"/>
        </w:tabs>
        <w:ind w:left="4242" w:hanging="283"/>
      </w:pPr>
      <w:rPr>
        <w:rFonts w:ascii="Symbol" w:hAnsi="Symbol" w:cs="Symbol" w:hint="default"/>
      </w:rPr>
    </w:lvl>
    <w:lvl w:ilvl="6">
      <w:start w:val="1"/>
      <w:numFmt w:val="bullet"/>
      <w:lvlText w:val=""/>
      <w:lvlJc w:val="left"/>
      <w:pPr>
        <w:tabs>
          <w:tab w:val="num" w:pos="4949"/>
        </w:tabs>
        <w:ind w:left="4949" w:hanging="283"/>
      </w:pPr>
      <w:rPr>
        <w:rFonts w:ascii="Symbol" w:hAnsi="Symbol" w:cs="Symbol" w:hint="default"/>
      </w:rPr>
    </w:lvl>
    <w:lvl w:ilvl="7">
      <w:start w:val="1"/>
      <w:numFmt w:val="bullet"/>
      <w:lvlText w:val=""/>
      <w:lvlJc w:val="left"/>
      <w:pPr>
        <w:tabs>
          <w:tab w:val="num" w:pos="5656"/>
        </w:tabs>
        <w:ind w:left="5656" w:hanging="283"/>
      </w:pPr>
      <w:rPr>
        <w:rFonts w:ascii="Symbol" w:hAnsi="Symbol" w:cs="Symbol" w:hint="default"/>
      </w:rPr>
    </w:lvl>
    <w:lvl w:ilvl="8">
      <w:start w:val="1"/>
      <w:numFmt w:val="bullet"/>
      <w:lvlText w:val=""/>
      <w:lvlJc w:val="left"/>
      <w:pPr>
        <w:tabs>
          <w:tab w:val="num" w:pos="6363"/>
        </w:tabs>
        <w:ind w:left="6363" w:hanging="283"/>
      </w:pPr>
      <w:rPr>
        <w:rFonts w:ascii="Symbol" w:hAnsi="Symbol" w:cs="Symbol" w:hint="default"/>
      </w:rPr>
    </w:lvl>
  </w:abstractNum>
  <w:abstractNum w:abstractNumId="19" w15:restartNumberingAfterBreak="0">
    <w:nsid w:val="4B3B69B0"/>
    <w:multiLevelType w:val="multilevel"/>
    <w:tmpl w:val="878443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BB778B7"/>
    <w:multiLevelType w:val="multilevel"/>
    <w:tmpl w:val="862E2D8E"/>
    <w:lvl w:ilvl="0">
      <w:start w:val="2"/>
      <w:numFmt w:val="decimal"/>
      <w:lvlText w:val="%1."/>
      <w:lvlJc w:val="left"/>
      <w:pPr>
        <w:ind w:left="450" w:hanging="450"/>
      </w:pPr>
      <w:rPr>
        <w:rFonts w:hint="default"/>
      </w:rPr>
    </w:lvl>
    <w:lvl w:ilvl="1">
      <w:start w:val="1"/>
      <w:numFmt w:val="decimal"/>
      <w:lvlText w:val="%1.%2."/>
      <w:lvlJc w:val="left"/>
      <w:pPr>
        <w:ind w:left="2779" w:hanging="720"/>
      </w:pPr>
      <w:rPr>
        <w:rFonts w:hint="default"/>
      </w:rPr>
    </w:lvl>
    <w:lvl w:ilvl="2">
      <w:start w:val="1"/>
      <w:numFmt w:val="decimal"/>
      <w:lvlText w:val="%1.%2.%3."/>
      <w:lvlJc w:val="left"/>
      <w:pPr>
        <w:ind w:left="1713" w:hanging="720"/>
      </w:pPr>
      <w:rPr>
        <w:rFonts w:hint="default"/>
        <w:color w:val="auto"/>
      </w:rPr>
    </w:lvl>
    <w:lvl w:ilvl="3">
      <w:start w:val="1"/>
      <w:numFmt w:val="decimal"/>
      <w:lvlText w:val="%1.%2.%3.%4."/>
      <w:lvlJc w:val="left"/>
      <w:pPr>
        <w:ind w:left="1364" w:hanging="1080"/>
      </w:pPr>
      <w:rPr>
        <w:rFonts w:hint="default"/>
      </w:rPr>
    </w:lvl>
    <w:lvl w:ilvl="4">
      <w:start w:val="1"/>
      <w:numFmt w:val="decimal"/>
      <w:lvlText w:val="%1.%2.%3.%4.%5."/>
      <w:lvlJc w:val="left"/>
      <w:pPr>
        <w:ind w:left="9316" w:hanging="1080"/>
      </w:pPr>
      <w:rPr>
        <w:rFonts w:hint="default"/>
      </w:rPr>
    </w:lvl>
    <w:lvl w:ilvl="5">
      <w:start w:val="1"/>
      <w:numFmt w:val="decimal"/>
      <w:lvlText w:val="%1.%2.%3.%4.%5.%6."/>
      <w:lvlJc w:val="left"/>
      <w:pPr>
        <w:ind w:left="11735" w:hanging="1440"/>
      </w:pPr>
      <w:rPr>
        <w:rFonts w:hint="default"/>
      </w:rPr>
    </w:lvl>
    <w:lvl w:ilvl="6">
      <w:start w:val="1"/>
      <w:numFmt w:val="decimal"/>
      <w:lvlText w:val="%1.%2.%3.%4.%5.%6.%7."/>
      <w:lvlJc w:val="left"/>
      <w:pPr>
        <w:ind w:left="14154" w:hanging="1800"/>
      </w:pPr>
      <w:rPr>
        <w:rFonts w:hint="default"/>
      </w:rPr>
    </w:lvl>
    <w:lvl w:ilvl="7">
      <w:start w:val="1"/>
      <w:numFmt w:val="decimal"/>
      <w:lvlText w:val="%1.%2.%3.%4.%5.%6.%7.%8."/>
      <w:lvlJc w:val="left"/>
      <w:pPr>
        <w:ind w:left="16213" w:hanging="1800"/>
      </w:pPr>
      <w:rPr>
        <w:rFonts w:hint="default"/>
      </w:rPr>
    </w:lvl>
    <w:lvl w:ilvl="8">
      <w:start w:val="1"/>
      <w:numFmt w:val="decimal"/>
      <w:lvlText w:val="%1.%2.%3.%4.%5.%6.%7.%8.%9."/>
      <w:lvlJc w:val="left"/>
      <w:pPr>
        <w:ind w:left="18632" w:hanging="2160"/>
      </w:pPr>
      <w:rPr>
        <w:rFonts w:hint="default"/>
      </w:rPr>
    </w:lvl>
  </w:abstractNum>
  <w:abstractNum w:abstractNumId="21" w15:restartNumberingAfterBreak="0">
    <w:nsid w:val="4C88480A"/>
    <w:multiLevelType w:val="hybridMultilevel"/>
    <w:tmpl w:val="C52EEB5A"/>
    <w:lvl w:ilvl="0" w:tplc="EAE013FE">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 w15:restartNumberingAfterBreak="0">
    <w:nsid w:val="59695084"/>
    <w:multiLevelType w:val="multilevel"/>
    <w:tmpl w:val="19DEDDBE"/>
    <w:lvl w:ilvl="0">
      <w:start w:val="1"/>
      <w:numFmt w:val="decimal"/>
      <w:lvlText w:val="%1."/>
      <w:lvlJc w:val="left"/>
      <w:pPr>
        <w:tabs>
          <w:tab w:val="num" w:pos="707"/>
        </w:tabs>
        <w:ind w:left="707" w:hanging="283"/>
      </w:pPr>
    </w:lvl>
    <w:lvl w:ilvl="1">
      <w:start w:val="1"/>
      <w:numFmt w:val="decimal"/>
      <w:lvlText w:val="%2."/>
      <w:lvlJc w:val="left"/>
      <w:pPr>
        <w:tabs>
          <w:tab w:val="num" w:pos="1414"/>
        </w:tabs>
        <w:ind w:left="1414" w:hanging="283"/>
      </w:pPr>
    </w:lvl>
    <w:lvl w:ilvl="2">
      <w:start w:val="1"/>
      <w:numFmt w:val="decimal"/>
      <w:lvlText w:val="%3."/>
      <w:lvlJc w:val="left"/>
      <w:pPr>
        <w:tabs>
          <w:tab w:val="num" w:pos="2121"/>
        </w:tabs>
        <w:ind w:left="2121" w:hanging="283"/>
      </w:pPr>
    </w:lvl>
    <w:lvl w:ilvl="3">
      <w:start w:val="1"/>
      <w:numFmt w:val="decimal"/>
      <w:lvlText w:val="%4."/>
      <w:lvlJc w:val="left"/>
      <w:pPr>
        <w:tabs>
          <w:tab w:val="num" w:pos="2828"/>
        </w:tabs>
        <w:ind w:left="2828" w:hanging="283"/>
      </w:pPr>
    </w:lvl>
    <w:lvl w:ilvl="4">
      <w:start w:val="1"/>
      <w:numFmt w:val="decimal"/>
      <w:lvlText w:val="%5."/>
      <w:lvlJc w:val="left"/>
      <w:pPr>
        <w:tabs>
          <w:tab w:val="num" w:pos="3535"/>
        </w:tabs>
        <w:ind w:left="3535" w:hanging="283"/>
      </w:pPr>
    </w:lvl>
    <w:lvl w:ilvl="5">
      <w:start w:val="1"/>
      <w:numFmt w:val="decimal"/>
      <w:lvlText w:val="%6."/>
      <w:lvlJc w:val="left"/>
      <w:pPr>
        <w:tabs>
          <w:tab w:val="num" w:pos="4242"/>
        </w:tabs>
        <w:ind w:left="4242" w:hanging="283"/>
      </w:pPr>
    </w:lvl>
    <w:lvl w:ilvl="6">
      <w:start w:val="1"/>
      <w:numFmt w:val="decimal"/>
      <w:lvlText w:val="%7."/>
      <w:lvlJc w:val="left"/>
      <w:pPr>
        <w:tabs>
          <w:tab w:val="num" w:pos="4949"/>
        </w:tabs>
        <w:ind w:left="4949" w:hanging="283"/>
      </w:pPr>
    </w:lvl>
    <w:lvl w:ilvl="7">
      <w:start w:val="1"/>
      <w:numFmt w:val="decimal"/>
      <w:lvlText w:val="%8."/>
      <w:lvlJc w:val="left"/>
      <w:pPr>
        <w:tabs>
          <w:tab w:val="num" w:pos="5656"/>
        </w:tabs>
        <w:ind w:left="5656" w:hanging="283"/>
      </w:pPr>
    </w:lvl>
    <w:lvl w:ilvl="8">
      <w:start w:val="1"/>
      <w:numFmt w:val="decimal"/>
      <w:lvlText w:val="%9."/>
      <w:lvlJc w:val="left"/>
      <w:pPr>
        <w:tabs>
          <w:tab w:val="num" w:pos="6363"/>
        </w:tabs>
        <w:ind w:left="6363" w:hanging="283"/>
      </w:pPr>
    </w:lvl>
  </w:abstractNum>
  <w:abstractNum w:abstractNumId="23" w15:restartNumberingAfterBreak="0">
    <w:nsid w:val="5DB074F5"/>
    <w:multiLevelType w:val="multilevel"/>
    <w:tmpl w:val="5EC2D4B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5F2B3FC1"/>
    <w:multiLevelType w:val="hybridMultilevel"/>
    <w:tmpl w:val="2B5258C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15:restartNumberingAfterBreak="0">
    <w:nsid w:val="644327BB"/>
    <w:multiLevelType w:val="hybridMultilevel"/>
    <w:tmpl w:val="D8F81EA2"/>
    <w:lvl w:ilvl="0" w:tplc="0419000F">
      <w:start w:val="1"/>
      <w:numFmt w:val="decimal"/>
      <w:lvlText w:val="%1."/>
      <w:lvlJc w:val="left"/>
      <w:pPr>
        <w:ind w:left="1440" w:hanging="360"/>
      </w:p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26" w15:restartNumberingAfterBreak="0">
    <w:nsid w:val="69AC29AE"/>
    <w:multiLevelType w:val="hybridMultilevel"/>
    <w:tmpl w:val="8602955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 w15:restartNumberingAfterBreak="0">
    <w:nsid w:val="6CA830A8"/>
    <w:multiLevelType w:val="multilevel"/>
    <w:tmpl w:val="C8D292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708A1F88"/>
    <w:multiLevelType w:val="multilevel"/>
    <w:tmpl w:val="9F6C9496"/>
    <w:lvl w:ilvl="0">
      <w:start w:val="1"/>
      <w:numFmt w:val="bullet"/>
      <w:lvlText w:val=""/>
      <w:lvlJc w:val="left"/>
      <w:pPr>
        <w:tabs>
          <w:tab w:val="num" w:pos="707"/>
        </w:tabs>
        <w:ind w:left="707" w:hanging="283"/>
      </w:pPr>
      <w:rPr>
        <w:rFonts w:ascii="Symbol" w:hAnsi="Symbol" w:cs="Symbol" w:hint="default"/>
      </w:rPr>
    </w:lvl>
    <w:lvl w:ilvl="1">
      <w:start w:val="1"/>
      <w:numFmt w:val="bullet"/>
      <w:lvlText w:val=""/>
      <w:lvlJc w:val="left"/>
      <w:pPr>
        <w:tabs>
          <w:tab w:val="num" w:pos="1414"/>
        </w:tabs>
        <w:ind w:left="1414" w:hanging="283"/>
      </w:pPr>
      <w:rPr>
        <w:rFonts w:ascii="Symbol" w:hAnsi="Symbol" w:cs="Symbol" w:hint="default"/>
      </w:rPr>
    </w:lvl>
    <w:lvl w:ilvl="2">
      <w:start w:val="1"/>
      <w:numFmt w:val="bullet"/>
      <w:lvlText w:val=""/>
      <w:lvlJc w:val="left"/>
      <w:pPr>
        <w:tabs>
          <w:tab w:val="num" w:pos="2121"/>
        </w:tabs>
        <w:ind w:left="2121" w:hanging="283"/>
      </w:pPr>
      <w:rPr>
        <w:rFonts w:ascii="Symbol" w:hAnsi="Symbol" w:cs="Symbol" w:hint="default"/>
      </w:rPr>
    </w:lvl>
    <w:lvl w:ilvl="3">
      <w:start w:val="1"/>
      <w:numFmt w:val="bullet"/>
      <w:lvlText w:val=""/>
      <w:lvlJc w:val="left"/>
      <w:pPr>
        <w:tabs>
          <w:tab w:val="num" w:pos="2828"/>
        </w:tabs>
        <w:ind w:left="2828" w:hanging="283"/>
      </w:pPr>
      <w:rPr>
        <w:rFonts w:ascii="Symbol" w:hAnsi="Symbol" w:cs="Symbol" w:hint="default"/>
      </w:rPr>
    </w:lvl>
    <w:lvl w:ilvl="4">
      <w:start w:val="1"/>
      <w:numFmt w:val="bullet"/>
      <w:lvlText w:val=""/>
      <w:lvlJc w:val="left"/>
      <w:pPr>
        <w:tabs>
          <w:tab w:val="num" w:pos="3535"/>
        </w:tabs>
        <w:ind w:left="3535" w:hanging="283"/>
      </w:pPr>
      <w:rPr>
        <w:rFonts w:ascii="Symbol" w:hAnsi="Symbol" w:cs="Symbol" w:hint="default"/>
      </w:rPr>
    </w:lvl>
    <w:lvl w:ilvl="5">
      <w:start w:val="1"/>
      <w:numFmt w:val="bullet"/>
      <w:lvlText w:val=""/>
      <w:lvlJc w:val="left"/>
      <w:pPr>
        <w:tabs>
          <w:tab w:val="num" w:pos="4242"/>
        </w:tabs>
        <w:ind w:left="4242" w:hanging="283"/>
      </w:pPr>
      <w:rPr>
        <w:rFonts w:ascii="Symbol" w:hAnsi="Symbol" w:cs="Symbol" w:hint="default"/>
      </w:rPr>
    </w:lvl>
    <w:lvl w:ilvl="6">
      <w:start w:val="1"/>
      <w:numFmt w:val="bullet"/>
      <w:lvlText w:val=""/>
      <w:lvlJc w:val="left"/>
      <w:pPr>
        <w:tabs>
          <w:tab w:val="num" w:pos="4949"/>
        </w:tabs>
        <w:ind w:left="4949" w:hanging="283"/>
      </w:pPr>
      <w:rPr>
        <w:rFonts w:ascii="Symbol" w:hAnsi="Symbol" w:cs="Symbol" w:hint="default"/>
      </w:rPr>
    </w:lvl>
    <w:lvl w:ilvl="7">
      <w:start w:val="1"/>
      <w:numFmt w:val="bullet"/>
      <w:lvlText w:val=""/>
      <w:lvlJc w:val="left"/>
      <w:pPr>
        <w:tabs>
          <w:tab w:val="num" w:pos="5656"/>
        </w:tabs>
        <w:ind w:left="5656" w:hanging="283"/>
      </w:pPr>
      <w:rPr>
        <w:rFonts w:ascii="Symbol" w:hAnsi="Symbol" w:cs="Symbol" w:hint="default"/>
      </w:rPr>
    </w:lvl>
    <w:lvl w:ilvl="8">
      <w:start w:val="1"/>
      <w:numFmt w:val="bullet"/>
      <w:lvlText w:val=""/>
      <w:lvlJc w:val="left"/>
      <w:pPr>
        <w:tabs>
          <w:tab w:val="num" w:pos="6363"/>
        </w:tabs>
        <w:ind w:left="6363" w:hanging="283"/>
      </w:pPr>
      <w:rPr>
        <w:rFonts w:ascii="Symbol" w:hAnsi="Symbol" w:cs="Symbol" w:hint="default"/>
      </w:rPr>
    </w:lvl>
  </w:abstractNum>
  <w:abstractNum w:abstractNumId="29" w15:restartNumberingAfterBreak="0">
    <w:nsid w:val="7435579C"/>
    <w:multiLevelType w:val="multilevel"/>
    <w:tmpl w:val="A150134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77816D22"/>
    <w:multiLevelType w:val="hybridMultilevel"/>
    <w:tmpl w:val="2366436A"/>
    <w:lvl w:ilvl="0" w:tplc="BAA4D5BA">
      <w:start w:val="1"/>
      <w:numFmt w:val="bullet"/>
      <w:lvlText w:val=""/>
      <w:lvlJc w:val="left"/>
      <w:pPr>
        <w:ind w:left="360" w:hanging="360"/>
      </w:pPr>
      <w:rPr>
        <w:rFonts w:ascii="Symbol" w:hAnsi="Symbol" w:hint="default"/>
      </w:rPr>
    </w:lvl>
    <w:lvl w:ilvl="1" w:tplc="04190003" w:tentative="1">
      <w:start w:val="1"/>
      <w:numFmt w:val="bullet"/>
      <w:lvlText w:val="o"/>
      <w:lvlJc w:val="left"/>
      <w:pPr>
        <w:ind w:left="372" w:hanging="360"/>
      </w:pPr>
      <w:rPr>
        <w:rFonts w:ascii="Courier New" w:hAnsi="Courier New" w:cs="Courier New" w:hint="default"/>
      </w:rPr>
    </w:lvl>
    <w:lvl w:ilvl="2" w:tplc="04190005" w:tentative="1">
      <w:start w:val="1"/>
      <w:numFmt w:val="bullet"/>
      <w:lvlText w:val=""/>
      <w:lvlJc w:val="left"/>
      <w:pPr>
        <w:ind w:left="1092" w:hanging="360"/>
      </w:pPr>
      <w:rPr>
        <w:rFonts w:ascii="Wingdings" w:hAnsi="Wingdings" w:hint="default"/>
      </w:rPr>
    </w:lvl>
    <w:lvl w:ilvl="3" w:tplc="04190001" w:tentative="1">
      <w:start w:val="1"/>
      <w:numFmt w:val="bullet"/>
      <w:lvlText w:val=""/>
      <w:lvlJc w:val="left"/>
      <w:pPr>
        <w:ind w:left="1812" w:hanging="360"/>
      </w:pPr>
      <w:rPr>
        <w:rFonts w:ascii="Symbol" w:hAnsi="Symbol" w:hint="default"/>
      </w:rPr>
    </w:lvl>
    <w:lvl w:ilvl="4" w:tplc="04190003" w:tentative="1">
      <w:start w:val="1"/>
      <w:numFmt w:val="bullet"/>
      <w:lvlText w:val="o"/>
      <w:lvlJc w:val="left"/>
      <w:pPr>
        <w:ind w:left="2532" w:hanging="360"/>
      </w:pPr>
      <w:rPr>
        <w:rFonts w:ascii="Courier New" w:hAnsi="Courier New" w:cs="Courier New" w:hint="default"/>
      </w:rPr>
    </w:lvl>
    <w:lvl w:ilvl="5" w:tplc="04190005" w:tentative="1">
      <w:start w:val="1"/>
      <w:numFmt w:val="bullet"/>
      <w:lvlText w:val=""/>
      <w:lvlJc w:val="left"/>
      <w:pPr>
        <w:ind w:left="3252" w:hanging="360"/>
      </w:pPr>
      <w:rPr>
        <w:rFonts w:ascii="Wingdings" w:hAnsi="Wingdings" w:hint="default"/>
      </w:rPr>
    </w:lvl>
    <w:lvl w:ilvl="6" w:tplc="04190001" w:tentative="1">
      <w:start w:val="1"/>
      <w:numFmt w:val="bullet"/>
      <w:lvlText w:val=""/>
      <w:lvlJc w:val="left"/>
      <w:pPr>
        <w:ind w:left="3972" w:hanging="360"/>
      </w:pPr>
      <w:rPr>
        <w:rFonts w:ascii="Symbol" w:hAnsi="Symbol" w:hint="default"/>
      </w:rPr>
    </w:lvl>
    <w:lvl w:ilvl="7" w:tplc="04190003" w:tentative="1">
      <w:start w:val="1"/>
      <w:numFmt w:val="bullet"/>
      <w:lvlText w:val="o"/>
      <w:lvlJc w:val="left"/>
      <w:pPr>
        <w:ind w:left="4692" w:hanging="360"/>
      </w:pPr>
      <w:rPr>
        <w:rFonts w:ascii="Courier New" w:hAnsi="Courier New" w:cs="Courier New" w:hint="default"/>
      </w:rPr>
    </w:lvl>
    <w:lvl w:ilvl="8" w:tplc="04190005" w:tentative="1">
      <w:start w:val="1"/>
      <w:numFmt w:val="bullet"/>
      <w:lvlText w:val=""/>
      <w:lvlJc w:val="left"/>
      <w:pPr>
        <w:ind w:left="5412" w:hanging="360"/>
      </w:pPr>
      <w:rPr>
        <w:rFonts w:ascii="Wingdings" w:hAnsi="Wingdings" w:hint="default"/>
      </w:rPr>
    </w:lvl>
  </w:abstractNum>
  <w:abstractNum w:abstractNumId="31" w15:restartNumberingAfterBreak="0">
    <w:nsid w:val="77F82481"/>
    <w:multiLevelType w:val="multilevel"/>
    <w:tmpl w:val="36A8571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7C255EC8"/>
    <w:multiLevelType w:val="hybridMultilevel"/>
    <w:tmpl w:val="C08A243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21"/>
  </w:num>
  <w:num w:numId="2">
    <w:abstractNumId w:val="7"/>
  </w:num>
  <w:num w:numId="3">
    <w:abstractNumId w:val="24"/>
  </w:num>
  <w:num w:numId="4">
    <w:abstractNumId w:val="8"/>
  </w:num>
  <w:num w:numId="5">
    <w:abstractNumId w:val="25"/>
  </w:num>
  <w:num w:numId="6">
    <w:abstractNumId w:val="32"/>
  </w:num>
  <w:num w:numId="7">
    <w:abstractNumId w:val="12"/>
  </w:num>
  <w:num w:numId="8">
    <w:abstractNumId w:val="10"/>
  </w:num>
  <w:num w:numId="9">
    <w:abstractNumId w:val="20"/>
  </w:num>
  <w:num w:numId="10">
    <w:abstractNumId w:val="17"/>
  </w:num>
  <w:num w:numId="11">
    <w:abstractNumId w:val="31"/>
  </w:num>
  <w:num w:numId="12">
    <w:abstractNumId w:val="23"/>
  </w:num>
  <w:num w:numId="13">
    <w:abstractNumId w:val="6"/>
  </w:num>
  <w:num w:numId="14">
    <w:abstractNumId w:val="5"/>
  </w:num>
  <w:num w:numId="15">
    <w:abstractNumId w:val="16"/>
  </w:num>
  <w:num w:numId="16">
    <w:abstractNumId w:val="18"/>
  </w:num>
  <w:num w:numId="17">
    <w:abstractNumId w:val="28"/>
  </w:num>
  <w:num w:numId="18">
    <w:abstractNumId w:val="22"/>
  </w:num>
  <w:num w:numId="19">
    <w:abstractNumId w:val="29"/>
  </w:num>
  <w:num w:numId="20">
    <w:abstractNumId w:val="15"/>
  </w:num>
  <w:num w:numId="21">
    <w:abstractNumId w:val="27"/>
  </w:num>
  <w:num w:numId="22">
    <w:abstractNumId w:val="26"/>
  </w:num>
  <w:num w:numId="23">
    <w:abstractNumId w:val="11"/>
  </w:num>
  <w:num w:numId="24">
    <w:abstractNumId w:val="0"/>
  </w:num>
  <w:num w:numId="25">
    <w:abstractNumId w:val="1"/>
  </w:num>
  <w:num w:numId="26">
    <w:abstractNumId w:val="2"/>
  </w:num>
  <w:num w:numId="27">
    <w:abstractNumId w:val="3"/>
  </w:num>
  <w:num w:numId="28">
    <w:abstractNumId w:val="4"/>
  </w:num>
  <w:num w:numId="29">
    <w:abstractNumId w:val="19"/>
  </w:num>
  <w:num w:numId="30">
    <w:abstractNumId w:val="9"/>
  </w:num>
  <w:num w:numId="31">
    <w:abstractNumId w:val="30"/>
  </w:num>
  <w:num w:numId="32">
    <w:abstractNumId w:val="14"/>
  </w:num>
  <w:num w:numId="3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5CC4"/>
    <w:rsid w:val="00034944"/>
    <w:rsid w:val="00087C04"/>
    <w:rsid w:val="00091911"/>
    <w:rsid w:val="000E4A72"/>
    <w:rsid w:val="000E5230"/>
    <w:rsid w:val="000E582E"/>
    <w:rsid w:val="000F446A"/>
    <w:rsid w:val="001503D1"/>
    <w:rsid w:val="001C4720"/>
    <w:rsid w:val="00201B8A"/>
    <w:rsid w:val="00215ECC"/>
    <w:rsid w:val="002808C5"/>
    <w:rsid w:val="002D436E"/>
    <w:rsid w:val="002F1758"/>
    <w:rsid w:val="003537A1"/>
    <w:rsid w:val="0035786E"/>
    <w:rsid w:val="003971ED"/>
    <w:rsid w:val="003A2774"/>
    <w:rsid w:val="004148CA"/>
    <w:rsid w:val="004918C4"/>
    <w:rsid w:val="004C5C73"/>
    <w:rsid w:val="004E73F6"/>
    <w:rsid w:val="004F6A12"/>
    <w:rsid w:val="00522886"/>
    <w:rsid w:val="00534707"/>
    <w:rsid w:val="0057238F"/>
    <w:rsid w:val="005D000A"/>
    <w:rsid w:val="00644E38"/>
    <w:rsid w:val="00691C87"/>
    <w:rsid w:val="006C7C3D"/>
    <w:rsid w:val="006D0EA2"/>
    <w:rsid w:val="006E181E"/>
    <w:rsid w:val="007538FE"/>
    <w:rsid w:val="00757946"/>
    <w:rsid w:val="007755FC"/>
    <w:rsid w:val="00780F89"/>
    <w:rsid w:val="007E09F5"/>
    <w:rsid w:val="007E5B70"/>
    <w:rsid w:val="007E7183"/>
    <w:rsid w:val="007F5C55"/>
    <w:rsid w:val="00814DD8"/>
    <w:rsid w:val="008415DA"/>
    <w:rsid w:val="00851371"/>
    <w:rsid w:val="00875805"/>
    <w:rsid w:val="0089274C"/>
    <w:rsid w:val="00922B26"/>
    <w:rsid w:val="00927D07"/>
    <w:rsid w:val="009C6ED5"/>
    <w:rsid w:val="009D6180"/>
    <w:rsid w:val="00A12527"/>
    <w:rsid w:val="00A772FE"/>
    <w:rsid w:val="00AA547D"/>
    <w:rsid w:val="00AD06FB"/>
    <w:rsid w:val="00AD5E3C"/>
    <w:rsid w:val="00AF6891"/>
    <w:rsid w:val="00B85B25"/>
    <w:rsid w:val="00B86BEC"/>
    <w:rsid w:val="00C35BA2"/>
    <w:rsid w:val="00C856F8"/>
    <w:rsid w:val="00CC461F"/>
    <w:rsid w:val="00CF2C00"/>
    <w:rsid w:val="00D105F5"/>
    <w:rsid w:val="00D312C3"/>
    <w:rsid w:val="00D94567"/>
    <w:rsid w:val="00DA6168"/>
    <w:rsid w:val="00DA6453"/>
    <w:rsid w:val="00DC6E06"/>
    <w:rsid w:val="00DD6791"/>
    <w:rsid w:val="00E02C00"/>
    <w:rsid w:val="00E21C38"/>
    <w:rsid w:val="00E330C1"/>
    <w:rsid w:val="00E432EB"/>
    <w:rsid w:val="00E85CC4"/>
    <w:rsid w:val="00EF0CEA"/>
    <w:rsid w:val="00F7443B"/>
    <w:rsid w:val="00FE599C"/>
    <w:rsid w:val="00FF4F09"/>
    <w:rsid w:val="00FF7E70"/>
  </w:rsids>
  <m:mathPr>
    <m:mathFont m:val="Cambria Math"/>
    <m:brkBin m:val="before"/>
    <m:brkBinSub m:val="--"/>
    <m:smallFrac m:val="0"/>
    <m:dispDef/>
    <m:lMargin m:val="0"/>
    <m:rMargin m:val="0"/>
    <m:defJc m:val="centerGroup"/>
    <m:wrapIndent m:val="1440"/>
    <m:intLim m:val="subSup"/>
    <m:naryLim m:val="undOvr"/>
  </m:mathPr>
  <w:themeFontLang w:val="ru-RU"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01939"/>
  <w15:chartTrackingRefBased/>
  <w15:docId w15:val="{749CA53A-366A-497F-850B-8D808FE85E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21C38"/>
    <w:pPr>
      <w:spacing w:after="0" w:line="240" w:lineRule="auto"/>
    </w:pPr>
    <w:rPr>
      <w:rFonts w:ascii="Times New Roman" w:eastAsia="Times New Roman" w:hAnsi="Times New Roman" w:cs="Times New Roman"/>
      <w:sz w:val="24"/>
      <w:szCs w:val="24"/>
      <w:lang w:val="en-US"/>
    </w:rPr>
  </w:style>
  <w:style w:type="paragraph" w:styleId="1">
    <w:name w:val="heading 1"/>
    <w:basedOn w:val="a"/>
    <w:next w:val="a"/>
    <w:link w:val="10"/>
    <w:uiPriority w:val="9"/>
    <w:qFormat/>
    <w:rsid w:val="00922B26"/>
    <w:pPr>
      <w:keepNext/>
      <w:keepLines/>
      <w:spacing w:before="240"/>
      <w:outlineLvl w:val="0"/>
    </w:pPr>
    <w:rPr>
      <w:rFonts w:eastAsiaTheme="majorEastAsia"/>
      <w:sz w:val="40"/>
      <w:szCs w:val="32"/>
      <w:lang w:val="ru-RU"/>
    </w:rPr>
  </w:style>
  <w:style w:type="paragraph" w:styleId="2">
    <w:name w:val="heading 2"/>
    <w:basedOn w:val="a"/>
    <w:next w:val="a"/>
    <w:link w:val="20"/>
    <w:uiPriority w:val="9"/>
    <w:unhideWhenUsed/>
    <w:qFormat/>
    <w:rsid w:val="00922B26"/>
    <w:pPr>
      <w:keepNext/>
      <w:keepLines/>
      <w:spacing w:before="40"/>
      <w:outlineLvl w:val="1"/>
    </w:pPr>
    <w:rPr>
      <w:rFonts w:eastAsiaTheme="majorEastAsia"/>
      <w:sz w:val="36"/>
      <w:szCs w:val="28"/>
      <w:lang w:val="ru-RU"/>
    </w:rPr>
  </w:style>
  <w:style w:type="paragraph" w:styleId="3">
    <w:name w:val="heading 3"/>
    <w:basedOn w:val="a"/>
    <w:next w:val="a"/>
    <w:link w:val="30"/>
    <w:uiPriority w:val="9"/>
    <w:unhideWhenUsed/>
    <w:qFormat/>
    <w:rsid w:val="00922B26"/>
    <w:pPr>
      <w:keepNext/>
      <w:keepLines/>
      <w:spacing w:before="40"/>
      <w:outlineLvl w:val="2"/>
    </w:pPr>
    <w:rPr>
      <w:rFonts w:eastAsiaTheme="majorEastAsia"/>
      <w:sz w:val="32"/>
      <w:szCs w:val="32"/>
      <w:lang w:val="ru-RU"/>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7E5B70"/>
    <w:pPr>
      <w:spacing w:before="100" w:beforeAutospacing="1" w:after="100" w:afterAutospacing="1"/>
    </w:pPr>
  </w:style>
  <w:style w:type="table" w:styleId="a4">
    <w:name w:val="Table Grid"/>
    <w:basedOn w:val="a1"/>
    <w:uiPriority w:val="39"/>
    <w:rsid w:val="007E5B70"/>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Заголовок 1 Знак"/>
    <w:basedOn w:val="a0"/>
    <w:link w:val="1"/>
    <w:uiPriority w:val="9"/>
    <w:rsid w:val="00922B26"/>
    <w:rPr>
      <w:rFonts w:ascii="Times New Roman" w:eastAsiaTheme="majorEastAsia" w:hAnsi="Times New Roman" w:cs="Times New Roman"/>
      <w:sz w:val="40"/>
      <w:szCs w:val="32"/>
    </w:rPr>
  </w:style>
  <w:style w:type="paragraph" w:styleId="a5">
    <w:name w:val="TOC Heading"/>
    <w:basedOn w:val="1"/>
    <w:next w:val="a"/>
    <w:uiPriority w:val="39"/>
    <w:unhideWhenUsed/>
    <w:qFormat/>
    <w:rsid w:val="007E5B70"/>
    <w:pPr>
      <w:spacing w:before="480" w:line="276" w:lineRule="auto"/>
      <w:outlineLvl w:val="9"/>
    </w:pPr>
    <w:rPr>
      <w:b/>
      <w:bCs/>
      <w:sz w:val="28"/>
      <w:szCs w:val="28"/>
    </w:rPr>
  </w:style>
  <w:style w:type="paragraph" w:styleId="11">
    <w:name w:val="toc 1"/>
    <w:basedOn w:val="a"/>
    <w:next w:val="a"/>
    <w:autoRedefine/>
    <w:uiPriority w:val="39"/>
    <w:unhideWhenUsed/>
    <w:rsid w:val="00FF4F09"/>
    <w:pPr>
      <w:tabs>
        <w:tab w:val="left" w:pos="480"/>
        <w:tab w:val="right" w:leader="dot" w:pos="9345"/>
      </w:tabs>
      <w:spacing w:before="120"/>
    </w:pPr>
    <w:rPr>
      <w:rFonts w:asciiTheme="minorHAnsi" w:eastAsiaTheme="minorHAnsi" w:hAnsiTheme="minorHAnsi" w:cstheme="minorBidi"/>
      <w:b/>
      <w:bCs/>
      <w:i/>
      <w:iCs/>
    </w:rPr>
  </w:style>
  <w:style w:type="paragraph" w:styleId="21">
    <w:name w:val="toc 2"/>
    <w:basedOn w:val="a"/>
    <w:next w:val="a"/>
    <w:autoRedefine/>
    <w:uiPriority w:val="39"/>
    <w:unhideWhenUsed/>
    <w:rsid w:val="007E5B70"/>
    <w:pPr>
      <w:spacing w:before="120"/>
      <w:ind w:left="240"/>
    </w:pPr>
    <w:rPr>
      <w:rFonts w:asciiTheme="minorHAnsi" w:eastAsiaTheme="minorHAnsi" w:hAnsiTheme="minorHAnsi" w:cstheme="minorBidi"/>
      <w:b/>
      <w:bCs/>
      <w:sz w:val="22"/>
      <w:szCs w:val="22"/>
    </w:rPr>
  </w:style>
  <w:style w:type="character" w:styleId="a6">
    <w:name w:val="Hyperlink"/>
    <w:basedOn w:val="a0"/>
    <w:uiPriority w:val="99"/>
    <w:unhideWhenUsed/>
    <w:rsid w:val="007E5B70"/>
    <w:rPr>
      <w:color w:val="0563C1" w:themeColor="hyperlink"/>
      <w:u w:val="single"/>
    </w:rPr>
  </w:style>
  <w:style w:type="paragraph" w:styleId="a7">
    <w:name w:val="Balloon Text"/>
    <w:basedOn w:val="a"/>
    <w:link w:val="a8"/>
    <w:uiPriority w:val="99"/>
    <w:semiHidden/>
    <w:unhideWhenUsed/>
    <w:rsid w:val="005D000A"/>
    <w:rPr>
      <w:rFonts w:eastAsiaTheme="minorHAnsi"/>
      <w:sz w:val="18"/>
      <w:szCs w:val="18"/>
    </w:rPr>
  </w:style>
  <w:style w:type="character" w:customStyle="1" w:styleId="a8">
    <w:name w:val="Текст выноски Знак"/>
    <w:basedOn w:val="a0"/>
    <w:link w:val="a7"/>
    <w:uiPriority w:val="99"/>
    <w:semiHidden/>
    <w:rsid w:val="005D000A"/>
    <w:rPr>
      <w:rFonts w:ascii="Times New Roman" w:hAnsi="Times New Roman" w:cs="Times New Roman"/>
      <w:sz w:val="18"/>
      <w:szCs w:val="18"/>
      <w:lang w:val="en-US"/>
    </w:rPr>
  </w:style>
  <w:style w:type="paragraph" w:styleId="a9">
    <w:name w:val="List Paragraph"/>
    <w:basedOn w:val="a"/>
    <w:uiPriority w:val="34"/>
    <w:qFormat/>
    <w:rsid w:val="007538FE"/>
    <w:pPr>
      <w:spacing w:after="180"/>
      <w:ind w:left="720" w:hanging="288"/>
      <w:contextualSpacing/>
    </w:pPr>
    <w:rPr>
      <w:rFonts w:asciiTheme="minorHAnsi" w:eastAsiaTheme="minorHAnsi" w:hAnsiTheme="minorHAnsi" w:cstheme="minorBidi"/>
      <w:color w:val="44546A" w:themeColor="text2"/>
      <w:sz w:val="22"/>
      <w:szCs w:val="22"/>
      <w:lang w:val="ru-RU"/>
    </w:rPr>
  </w:style>
  <w:style w:type="character" w:styleId="aa">
    <w:name w:val="annotation reference"/>
    <w:uiPriority w:val="99"/>
    <w:unhideWhenUsed/>
    <w:rsid w:val="001503D1"/>
    <w:rPr>
      <w:sz w:val="16"/>
      <w:szCs w:val="16"/>
    </w:rPr>
  </w:style>
  <w:style w:type="character" w:customStyle="1" w:styleId="30">
    <w:name w:val="Заголовок 3 Знак"/>
    <w:basedOn w:val="a0"/>
    <w:link w:val="3"/>
    <w:uiPriority w:val="9"/>
    <w:rsid w:val="00922B26"/>
    <w:rPr>
      <w:rFonts w:ascii="Times New Roman" w:eastAsiaTheme="majorEastAsia" w:hAnsi="Times New Roman" w:cs="Times New Roman"/>
      <w:sz w:val="32"/>
      <w:szCs w:val="32"/>
    </w:rPr>
  </w:style>
  <w:style w:type="paragraph" w:styleId="31">
    <w:name w:val="toc 3"/>
    <w:basedOn w:val="a"/>
    <w:next w:val="a"/>
    <w:autoRedefine/>
    <w:uiPriority w:val="39"/>
    <w:unhideWhenUsed/>
    <w:rsid w:val="001503D1"/>
    <w:pPr>
      <w:spacing w:after="100"/>
      <w:ind w:left="480"/>
    </w:pPr>
    <w:rPr>
      <w:rFonts w:asciiTheme="minorHAnsi" w:eastAsiaTheme="minorHAnsi" w:hAnsiTheme="minorHAnsi" w:cstheme="minorBidi"/>
    </w:rPr>
  </w:style>
  <w:style w:type="paragraph" w:styleId="ab">
    <w:name w:val="annotation text"/>
    <w:basedOn w:val="a"/>
    <w:link w:val="ac"/>
    <w:uiPriority w:val="99"/>
    <w:semiHidden/>
    <w:unhideWhenUsed/>
    <w:rPr>
      <w:rFonts w:asciiTheme="minorHAnsi" w:eastAsiaTheme="minorHAnsi" w:hAnsiTheme="minorHAnsi" w:cstheme="minorBidi"/>
      <w:sz w:val="20"/>
      <w:szCs w:val="20"/>
    </w:rPr>
  </w:style>
  <w:style w:type="character" w:customStyle="1" w:styleId="ac">
    <w:name w:val="Текст примечания Знак"/>
    <w:basedOn w:val="a0"/>
    <w:link w:val="ab"/>
    <w:uiPriority w:val="99"/>
    <w:semiHidden/>
    <w:rPr>
      <w:sz w:val="20"/>
      <w:szCs w:val="20"/>
      <w:lang w:val="en-US"/>
    </w:rPr>
  </w:style>
  <w:style w:type="character" w:customStyle="1" w:styleId="20">
    <w:name w:val="Заголовок 2 Знак"/>
    <w:basedOn w:val="a0"/>
    <w:link w:val="2"/>
    <w:uiPriority w:val="9"/>
    <w:rsid w:val="00922B26"/>
    <w:rPr>
      <w:rFonts w:ascii="Times New Roman" w:eastAsiaTheme="majorEastAsia" w:hAnsi="Times New Roman" w:cs="Times New Roman"/>
      <w:sz w:val="36"/>
      <w:szCs w:val="28"/>
    </w:rPr>
  </w:style>
  <w:style w:type="paragraph" w:customStyle="1" w:styleId="TableContents">
    <w:name w:val="Table Contents"/>
    <w:basedOn w:val="a"/>
    <w:qFormat/>
    <w:rsid w:val="00814DD8"/>
    <w:pPr>
      <w:suppressLineNumbers/>
      <w:suppressAutoHyphens/>
    </w:pPr>
    <w:rPr>
      <w:rFonts w:eastAsia="MS Mincho"/>
      <w:kern w:val="2"/>
      <w:sz w:val="28"/>
      <w:lang w:eastAsia="zh-CN" w:bidi="hi-IN"/>
    </w:rPr>
  </w:style>
  <w:style w:type="paragraph" w:styleId="ad">
    <w:name w:val="Body Text"/>
    <w:basedOn w:val="a"/>
    <w:link w:val="ae"/>
    <w:rsid w:val="00E432EB"/>
    <w:pPr>
      <w:suppressAutoHyphens/>
      <w:spacing w:after="140" w:line="276" w:lineRule="auto"/>
    </w:pPr>
    <w:rPr>
      <w:rFonts w:eastAsia="MS Mincho"/>
      <w:kern w:val="2"/>
      <w:sz w:val="28"/>
      <w:lang w:eastAsia="zh-CN" w:bidi="hi-IN"/>
    </w:rPr>
  </w:style>
  <w:style w:type="character" w:customStyle="1" w:styleId="ae">
    <w:name w:val="Основной текст Знак"/>
    <w:basedOn w:val="a0"/>
    <w:link w:val="ad"/>
    <w:rsid w:val="00E432EB"/>
    <w:rPr>
      <w:rFonts w:ascii="Times New Roman" w:eastAsia="MS Mincho" w:hAnsi="Times New Roman" w:cs="Times New Roman"/>
      <w:kern w:val="2"/>
      <w:sz w:val="28"/>
      <w:szCs w:val="24"/>
      <w:lang w:val="en-US" w:eastAsia="zh-CN" w:bidi="hi-IN"/>
    </w:rPr>
  </w:style>
  <w:style w:type="paragraph" w:styleId="af">
    <w:name w:val="caption"/>
    <w:basedOn w:val="a"/>
    <w:uiPriority w:val="35"/>
    <w:qFormat/>
    <w:rsid w:val="00E432EB"/>
    <w:pPr>
      <w:suppressLineNumbers/>
      <w:suppressAutoHyphens/>
      <w:spacing w:before="120" w:after="120"/>
    </w:pPr>
    <w:rPr>
      <w:rFonts w:eastAsia="MS Mincho" w:cs="Lohit Devanagari"/>
      <w:i/>
      <w:iCs/>
      <w:kern w:val="2"/>
      <w:lang w:eastAsia="zh-CN" w:bidi="hi-IN"/>
    </w:rPr>
  </w:style>
  <w:style w:type="character" w:styleId="af0">
    <w:name w:val="Unresolved Mention"/>
    <w:basedOn w:val="a0"/>
    <w:uiPriority w:val="99"/>
    <w:semiHidden/>
    <w:unhideWhenUsed/>
    <w:rsid w:val="00757946"/>
    <w:rPr>
      <w:color w:val="605E5C"/>
      <w:shd w:val="clear" w:color="auto" w:fill="E1DFDD"/>
    </w:rPr>
  </w:style>
  <w:style w:type="paragraph" w:customStyle="1" w:styleId="Bibliography1">
    <w:name w:val="Bibliography 1"/>
    <w:basedOn w:val="a"/>
    <w:qFormat/>
    <w:rsid w:val="00757946"/>
    <w:pPr>
      <w:suppressLineNumbers/>
      <w:tabs>
        <w:tab w:val="left" w:pos="384"/>
      </w:tabs>
      <w:suppressAutoHyphens/>
      <w:spacing w:line="240" w:lineRule="atLeast"/>
      <w:ind w:left="384" w:hanging="384"/>
    </w:pPr>
    <w:rPr>
      <w:rFonts w:eastAsia="MS Mincho" w:cs="Lohit Devanagari"/>
      <w:kern w:val="2"/>
      <w:sz w:val="28"/>
      <w:lang w:eastAsia="zh-CN" w:bidi="hi-IN"/>
    </w:rPr>
  </w:style>
  <w:style w:type="paragraph" w:styleId="af1">
    <w:name w:val="Bibliography"/>
    <w:basedOn w:val="a"/>
    <w:next w:val="a"/>
    <w:uiPriority w:val="37"/>
    <w:unhideWhenUsed/>
    <w:rsid w:val="00757946"/>
    <w:pPr>
      <w:tabs>
        <w:tab w:val="left" w:pos="504"/>
      </w:tabs>
      <w:suppressAutoHyphens/>
      <w:ind w:left="504" w:hanging="504"/>
    </w:pPr>
    <w:rPr>
      <w:rFonts w:eastAsia="MS Mincho" w:cs="Mangal"/>
      <w:kern w:val="2"/>
      <w:sz w:val="28"/>
      <w:lang w:eastAsia="zh-CN" w:bidi="hi-IN"/>
    </w:rPr>
  </w:style>
  <w:style w:type="paragraph" w:styleId="af2">
    <w:name w:val="Title"/>
    <w:basedOn w:val="1"/>
    <w:next w:val="a"/>
    <w:link w:val="af3"/>
    <w:uiPriority w:val="10"/>
    <w:qFormat/>
    <w:rsid w:val="00922B26"/>
    <w:rPr>
      <w:sz w:val="44"/>
      <w:szCs w:val="36"/>
    </w:rPr>
  </w:style>
  <w:style w:type="character" w:customStyle="1" w:styleId="af3">
    <w:name w:val="Заголовок Знак"/>
    <w:basedOn w:val="a0"/>
    <w:link w:val="af2"/>
    <w:uiPriority w:val="10"/>
    <w:rsid w:val="00922B26"/>
    <w:rPr>
      <w:rFonts w:ascii="Times New Roman" w:eastAsiaTheme="majorEastAsia" w:hAnsi="Times New Roman" w:cs="Times New Roman"/>
      <w:sz w:val="44"/>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516946">
      <w:bodyDiv w:val="1"/>
      <w:marLeft w:val="0"/>
      <w:marRight w:val="0"/>
      <w:marTop w:val="0"/>
      <w:marBottom w:val="0"/>
      <w:divBdr>
        <w:top w:val="none" w:sz="0" w:space="0" w:color="auto"/>
        <w:left w:val="none" w:sz="0" w:space="0" w:color="auto"/>
        <w:bottom w:val="none" w:sz="0" w:space="0" w:color="auto"/>
        <w:right w:val="none" w:sz="0" w:space="0" w:color="auto"/>
      </w:divBdr>
      <w:divsChild>
        <w:div w:id="2122718137">
          <w:marLeft w:val="0"/>
          <w:marRight w:val="0"/>
          <w:marTop w:val="0"/>
          <w:marBottom w:val="0"/>
          <w:divBdr>
            <w:top w:val="none" w:sz="0" w:space="0" w:color="auto"/>
            <w:left w:val="none" w:sz="0" w:space="0" w:color="auto"/>
            <w:bottom w:val="none" w:sz="0" w:space="0" w:color="auto"/>
            <w:right w:val="none" w:sz="0" w:space="0" w:color="auto"/>
          </w:divBdr>
          <w:divsChild>
            <w:div w:id="1009411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093085">
      <w:bodyDiv w:val="1"/>
      <w:marLeft w:val="0"/>
      <w:marRight w:val="0"/>
      <w:marTop w:val="0"/>
      <w:marBottom w:val="0"/>
      <w:divBdr>
        <w:top w:val="none" w:sz="0" w:space="0" w:color="auto"/>
        <w:left w:val="none" w:sz="0" w:space="0" w:color="auto"/>
        <w:bottom w:val="none" w:sz="0" w:space="0" w:color="auto"/>
        <w:right w:val="none" w:sz="0" w:space="0" w:color="auto"/>
      </w:divBdr>
      <w:divsChild>
        <w:div w:id="662780515">
          <w:marLeft w:val="0"/>
          <w:marRight w:val="0"/>
          <w:marTop w:val="0"/>
          <w:marBottom w:val="0"/>
          <w:divBdr>
            <w:top w:val="single" w:sz="6" w:space="5" w:color="A2A9B1"/>
            <w:left w:val="single" w:sz="6" w:space="5" w:color="A2A9B1"/>
            <w:bottom w:val="single" w:sz="6" w:space="5" w:color="A2A9B1"/>
            <w:right w:val="single" w:sz="6" w:space="5" w:color="A2A9B1"/>
          </w:divBdr>
        </w:div>
      </w:divsChild>
    </w:div>
    <w:div w:id="447774473">
      <w:bodyDiv w:val="1"/>
      <w:marLeft w:val="0"/>
      <w:marRight w:val="0"/>
      <w:marTop w:val="0"/>
      <w:marBottom w:val="0"/>
      <w:divBdr>
        <w:top w:val="none" w:sz="0" w:space="0" w:color="auto"/>
        <w:left w:val="none" w:sz="0" w:space="0" w:color="auto"/>
        <w:bottom w:val="none" w:sz="0" w:space="0" w:color="auto"/>
        <w:right w:val="none" w:sz="0" w:space="0" w:color="auto"/>
      </w:divBdr>
    </w:div>
    <w:div w:id="464658406">
      <w:bodyDiv w:val="1"/>
      <w:marLeft w:val="0"/>
      <w:marRight w:val="0"/>
      <w:marTop w:val="0"/>
      <w:marBottom w:val="0"/>
      <w:divBdr>
        <w:top w:val="none" w:sz="0" w:space="0" w:color="auto"/>
        <w:left w:val="none" w:sz="0" w:space="0" w:color="auto"/>
        <w:bottom w:val="none" w:sz="0" w:space="0" w:color="auto"/>
        <w:right w:val="none" w:sz="0" w:space="0" w:color="auto"/>
      </w:divBdr>
      <w:divsChild>
        <w:div w:id="2011517128">
          <w:marLeft w:val="0"/>
          <w:marRight w:val="0"/>
          <w:marTop w:val="0"/>
          <w:marBottom w:val="0"/>
          <w:divBdr>
            <w:top w:val="none" w:sz="0" w:space="0" w:color="auto"/>
            <w:left w:val="none" w:sz="0" w:space="0" w:color="auto"/>
            <w:bottom w:val="none" w:sz="0" w:space="0" w:color="auto"/>
            <w:right w:val="none" w:sz="0" w:space="0" w:color="auto"/>
          </w:divBdr>
          <w:divsChild>
            <w:div w:id="225730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712089">
      <w:bodyDiv w:val="1"/>
      <w:marLeft w:val="0"/>
      <w:marRight w:val="0"/>
      <w:marTop w:val="0"/>
      <w:marBottom w:val="0"/>
      <w:divBdr>
        <w:top w:val="none" w:sz="0" w:space="0" w:color="auto"/>
        <w:left w:val="none" w:sz="0" w:space="0" w:color="auto"/>
        <w:bottom w:val="none" w:sz="0" w:space="0" w:color="auto"/>
        <w:right w:val="none" w:sz="0" w:space="0" w:color="auto"/>
      </w:divBdr>
    </w:div>
    <w:div w:id="699160558">
      <w:bodyDiv w:val="1"/>
      <w:marLeft w:val="0"/>
      <w:marRight w:val="0"/>
      <w:marTop w:val="0"/>
      <w:marBottom w:val="0"/>
      <w:divBdr>
        <w:top w:val="none" w:sz="0" w:space="0" w:color="auto"/>
        <w:left w:val="none" w:sz="0" w:space="0" w:color="auto"/>
        <w:bottom w:val="none" w:sz="0" w:space="0" w:color="auto"/>
        <w:right w:val="none" w:sz="0" w:space="0" w:color="auto"/>
      </w:divBdr>
    </w:div>
    <w:div w:id="921641156">
      <w:bodyDiv w:val="1"/>
      <w:marLeft w:val="0"/>
      <w:marRight w:val="0"/>
      <w:marTop w:val="0"/>
      <w:marBottom w:val="0"/>
      <w:divBdr>
        <w:top w:val="none" w:sz="0" w:space="0" w:color="auto"/>
        <w:left w:val="none" w:sz="0" w:space="0" w:color="auto"/>
        <w:bottom w:val="none" w:sz="0" w:space="0" w:color="auto"/>
        <w:right w:val="none" w:sz="0" w:space="0" w:color="auto"/>
      </w:divBdr>
    </w:div>
    <w:div w:id="1125735914">
      <w:bodyDiv w:val="1"/>
      <w:marLeft w:val="0"/>
      <w:marRight w:val="0"/>
      <w:marTop w:val="0"/>
      <w:marBottom w:val="0"/>
      <w:divBdr>
        <w:top w:val="none" w:sz="0" w:space="0" w:color="auto"/>
        <w:left w:val="none" w:sz="0" w:space="0" w:color="auto"/>
        <w:bottom w:val="none" w:sz="0" w:space="0" w:color="auto"/>
        <w:right w:val="none" w:sz="0" w:space="0" w:color="auto"/>
      </w:divBdr>
      <w:divsChild>
        <w:div w:id="1931306803">
          <w:marLeft w:val="0"/>
          <w:marRight w:val="0"/>
          <w:marTop w:val="0"/>
          <w:marBottom w:val="0"/>
          <w:divBdr>
            <w:top w:val="none" w:sz="0" w:space="0" w:color="auto"/>
            <w:left w:val="none" w:sz="0" w:space="0" w:color="auto"/>
            <w:bottom w:val="none" w:sz="0" w:space="0" w:color="auto"/>
            <w:right w:val="none" w:sz="0" w:space="0" w:color="auto"/>
          </w:divBdr>
          <w:divsChild>
            <w:div w:id="123159785">
              <w:marLeft w:val="0"/>
              <w:marRight w:val="0"/>
              <w:marTop w:val="0"/>
              <w:marBottom w:val="0"/>
              <w:divBdr>
                <w:top w:val="none" w:sz="0" w:space="0" w:color="auto"/>
                <w:left w:val="none" w:sz="0" w:space="0" w:color="auto"/>
                <w:bottom w:val="none" w:sz="0" w:space="0" w:color="auto"/>
                <w:right w:val="none" w:sz="0" w:space="0" w:color="auto"/>
              </w:divBdr>
            </w:div>
            <w:div w:id="697465819">
              <w:marLeft w:val="0"/>
              <w:marRight w:val="0"/>
              <w:marTop w:val="0"/>
              <w:marBottom w:val="0"/>
              <w:divBdr>
                <w:top w:val="none" w:sz="0" w:space="0" w:color="auto"/>
                <w:left w:val="none" w:sz="0" w:space="0" w:color="auto"/>
                <w:bottom w:val="none" w:sz="0" w:space="0" w:color="auto"/>
                <w:right w:val="none" w:sz="0" w:space="0" w:color="auto"/>
              </w:divBdr>
            </w:div>
            <w:div w:id="747844785">
              <w:marLeft w:val="0"/>
              <w:marRight w:val="0"/>
              <w:marTop w:val="0"/>
              <w:marBottom w:val="0"/>
              <w:divBdr>
                <w:top w:val="none" w:sz="0" w:space="0" w:color="auto"/>
                <w:left w:val="none" w:sz="0" w:space="0" w:color="auto"/>
                <w:bottom w:val="none" w:sz="0" w:space="0" w:color="auto"/>
                <w:right w:val="none" w:sz="0" w:space="0" w:color="auto"/>
              </w:divBdr>
            </w:div>
            <w:div w:id="1908804038">
              <w:marLeft w:val="0"/>
              <w:marRight w:val="0"/>
              <w:marTop w:val="0"/>
              <w:marBottom w:val="0"/>
              <w:divBdr>
                <w:top w:val="none" w:sz="0" w:space="0" w:color="auto"/>
                <w:left w:val="none" w:sz="0" w:space="0" w:color="auto"/>
                <w:bottom w:val="none" w:sz="0" w:space="0" w:color="auto"/>
                <w:right w:val="none" w:sz="0" w:space="0" w:color="auto"/>
              </w:divBdr>
            </w:div>
            <w:div w:id="2030642218">
              <w:marLeft w:val="0"/>
              <w:marRight w:val="0"/>
              <w:marTop w:val="0"/>
              <w:marBottom w:val="0"/>
              <w:divBdr>
                <w:top w:val="none" w:sz="0" w:space="0" w:color="auto"/>
                <w:left w:val="none" w:sz="0" w:space="0" w:color="auto"/>
                <w:bottom w:val="none" w:sz="0" w:space="0" w:color="auto"/>
                <w:right w:val="none" w:sz="0" w:space="0" w:color="auto"/>
              </w:divBdr>
            </w:div>
            <w:div w:id="1596788440">
              <w:marLeft w:val="0"/>
              <w:marRight w:val="0"/>
              <w:marTop w:val="0"/>
              <w:marBottom w:val="0"/>
              <w:divBdr>
                <w:top w:val="none" w:sz="0" w:space="0" w:color="auto"/>
                <w:left w:val="none" w:sz="0" w:space="0" w:color="auto"/>
                <w:bottom w:val="none" w:sz="0" w:space="0" w:color="auto"/>
                <w:right w:val="none" w:sz="0" w:space="0" w:color="auto"/>
              </w:divBdr>
            </w:div>
            <w:div w:id="329063985">
              <w:marLeft w:val="0"/>
              <w:marRight w:val="0"/>
              <w:marTop w:val="0"/>
              <w:marBottom w:val="0"/>
              <w:divBdr>
                <w:top w:val="none" w:sz="0" w:space="0" w:color="auto"/>
                <w:left w:val="none" w:sz="0" w:space="0" w:color="auto"/>
                <w:bottom w:val="none" w:sz="0" w:space="0" w:color="auto"/>
                <w:right w:val="none" w:sz="0" w:space="0" w:color="auto"/>
              </w:divBdr>
            </w:div>
            <w:div w:id="1214078971">
              <w:marLeft w:val="0"/>
              <w:marRight w:val="0"/>
              <w:marTop w:val="0"/>
              <w:marBottom w:val="0"/>
              <w:divBdr>
                <w:top w:val="none" w:sz="0" w:space="0" w:color="auto"/>
                <w:left w:val="none" w:sz="0" w:space="0" w:color="auto"/>
                <w:bottom w:val="none" w:sz="0" w:space="0" w:color="auto"/>
                <w:right w:val="none" w:sz="0" w:space="0" w:color="auto"/>
              </w:divBdr>
            </w:div>
            <w:div w:id="1320622171">
              <w:marLeft w:val="0"/>
              <w:marRight w:val="0"/>
              <w:marTop w:val="0"/>
              <w:marBottom w:val="0"/>
              <w:divBdr>
                <w:top w:val="none" w:sz="0" w:space="0" w:color="auto"/>
                <w:left w:val="none" w:sz="0" w:space="0" w:color="auto"/>
                <w:bottom w:val="none" w:sz="0" w:space="0" w:color="auto"/>
                <w:right w:val="none" w:sz="0" w:space="0" w:color="auto"/>
              </w:divBdr>
            </w:div>
            <w:div w:id="1774086708">
              <w:marLeft w:val="0"/>
              <w:marRight w:val="0"/>
              <w:marTop w:val="0"/>
              <w:marBottom w:val="0"/>
              <w:divBdr>
                <w:top w:val="none" w:sz="0" w:space="0" w:color="auto"/>
                <w:left w:val="none" w:sz="0" w:space="0" w:color="auto"/>
                <w:bottom w:val="none" w:sz="0" w:space="0" w:color="auto"/>
                <w:right w:val="none" w:sz="0" w:space="0" w:color="auto"/>
              </w:divBdr>
            </w:div>
            <w:div w:id="1681814901">
              <w:marLeft w:val="0"/>
              <w:marRight w:val="0"/>
              <w:marTop w:val="0"/>
              <w:marBottom w:val="0"/>
              <w:divBdr>
                <w:top w:val="none" w:sz="0" w:space="0" w:color="auto"/>
                <w:left w:val="none" w:sz="0" w:space="0" w:color="auto"/>
                <w:bottom w:val="none" w:sz="0" w:space="0" w:color="auto"/>
                <w:right w:val="none" w:sz="0" w:space="0" w:color="auto"/>
              </w:divBdr>
            </w:div>
            <w:div w:id="733090598">
              <w:marLeft w:val="0"/>
              <w:marRight w:val="0"/>
              <w:marTop w:val="0"/>
              <w:marBottom w:val="0"/>
              <w:divBdr>
                <w:top w:val="none" w:sz="0" w:space="0" w:color="auto"/>
                <w:left w:val="none" w:sz="0" w:space="0" w:color="auto"/>
                <w:bottom w:val="none" w:sz="0" w:space="0" w:color="auto"/>
                <w:right w:val="none" w:sz="0" w:space="0" w:color="auto"/>
              </w:divBdr>
            </w:div>
            <w:div w:id="866521773">
              <w:marLeft w:val="0"/>
              <w:marRight w:val="0"/>
              <w:marTop w:val="0"/>
              <w:marBottom w:val="0"/>
              <w:divBdr>
                <w:top w:val="none" w:sz="0" w:space="0" w:color="auto"/>
                <w:left w:val="none" w:sz="0" w:space="0" w:color="auto"/>
                <w:bottom w:val="none" w:sz="0" w:space="0" w:color="auto"/>
                <w:right w:val="none" w:sz="0" w:space="0" w:color="auto"/>
              </w:divBdr>
            </w:div>
            <w:div w:id="288315976">
              <w:marLeft w:val="0"/>
              <w:marRight w:val="0"/>
              <w:marTop w:val="0"/>
              <w:marBottom w:val="0"/>
              <w:divBdr>
                <w:top w:val="none" w:sz="0" w:space="0" w:color="auto"/>
                <w:left w:val="none" w:sz="0" w:space="0" w:color="auto"/>
                <w:bottom w:val="none" w:sz="0" w:space="0" w:color="auto"/>
                <w:right w:val="none" w:sz="0" w:space="0" w:color="auto"/>
              </w:divBdr>
            </w:div>
            <w:div w:id="725882953">
              <w:marLeft w:val="0"/>
              <w:marRight w:val="0"/>
              <w:marTop w:val="0"/>
              <w:marBottom w:val="0"/>
              <w:divBdr>
                <w:top w:val="none" w:sz="0" w:space="0" w:color="auto"/>
                <w:left w:val="none" w:sz="0" w:space="0" w:color="auto"/>
                <w:bottom w:val="none" w:sz="0" w:space="0" w:color="auto"/>
                <w:right w:val="none" w:sz="0" w:space="0" w:color="auto"/>
              </w:divBdr>
            </w:div>
            <w:div w:id="942766044">
              <w:marLeft w:val="0"/>
              <w:marRight w:val="0"/>
              <w:marTop w:val="0"/>
              <w:marBottom w:val="0"/>
              <w:divBdr>
                <w:top w:val="none" w:sz="0" w:space="0" w:color="auto"/>
                <w:left w:val="none" w:sz="0" w:space="0" w:color="auto"/>
                <w:bottom w:val="none" w:sz="0" w:space="0" w:color="auto"/>
                <w:right w:val="none" w:sz="0" w:space="0" w:color="auto"/>
              </w:divBdr>
            </w:div>
            <w:div w:id="1492986614">
              <w:marLeft w:val="0"/>
              <w:marRight w:val="0"/>
              <w:marTop w:val="0"/>
              <w:marBottom w:val="0"/>
              <w:divBdr>
                <w:top w:val="none" w:sz="0" w:space="0" w:color="auto"/>
                <w:left w:val="none" w:sz="0" w:space="0" w:color="auto"/>
                <w:bottom w:val="none" w:sz="0" w:space="0" w:color="auto"/>
                <w:right w:val="none" w:sz="0" w:space="0" w:color="auto"/>
              </w:divBdr>
            </w:div>
            <w:div w:id="891309873">
              <w:marLeft w:val="0"/>
              <w:marRight w:val="0"/>
              <w:marTop w:val="0"/>
              <w:marBottom w:val="0"/>
              <w:divBdr>
                <w:top w:val="none" w:sz="0" w:space="0" w:color="auto"/>
                <w:left w:val="none" w:sz="0" w:space="0" w:color="auto"/>
                <w:bottom w:val="none" w:sz="0" w:space="0" w:color="auto"/>
                <w:right w:val="none" w:sz="0" w:space="0" w:color="auto"/>
              </w:divBdr>
            </w:div>
            <w:div w:id="431508507">
              <w:marLeft w:val="0"/>
              <w:marRight w:val="0"/>
              <w:marTop w:val="0"/>
              <w:marBottom w:val="0"/>
              <w:divBdr>
                <w:top w:val="none" w:sz="0" w:space="0" w:color="auto"/>
                <w:left w:val="none" w:sz="0" w:space="0" w:color="auto"/>
                <w:bottom w:val="none" w:sz="0" w:space="0" w:color="auto"/>
                <w:right w:val="none" w:sz="0" w:space="0" w:color="auto"/>
              </w:divBdr>
            </w:div>
            <w:div w:id="1131284605">
              <w:marLeft w:val="0"/>
              <w:marRight w:val="0"/>
              <w:marTop w:val="0"/>
              <w:marBottom w:val="0"/>
              <w:divBdr>
                <w:top w:val="none" w:sz="0" w:space="0" w:color="auto"/>
                <w:left w:val="none" w:sz="0" w:space="0" w:color="auto"/>
                <w:bottom w:val="none" w:sz="0" w:space="0" w:color="auto"/>
                <w:right w:val="none" w:sz="0" w:space="0" w:color="auto"/>
              </w:divBdr>
            </w:div>
            <w:div w:id="1080912217">
              <w:marLeft w:val="0"/>
              <w:marRight w:val="0"/>
              <w:marTop w:val="0"/>
              <w:marBottom w:val="0"/>
              <w:divBdr>
                <w:top w:val="none" w:sz="0" w:space="0" w:color="auto"/>
                <w:left w:val="none" w:sz="0" w:space="0" w:color="auto"/>
                <w:bottom w:val="none" w:sz="0" w:space="0" w:color="auto"/>
                <w:right w:val="none" w:sz="0" w:space="0" w:color="auto"/>
              </w:divBdr>
            </w:div>
            <w:div w:id="543640241">
              <w:marLeft w:val="0"/>
              <w:marRight w:val="0"/>
              <w:marTop w:val="0"/>
              <w:marBottom w:val="0"/>
              <w:divBdr>
                <w:top w:val="none" w:sz="0" w:space="0" w:color="auto"/>
                <w:left w:val="none" w:sz="0" w:space="0" w:color="auto"/>
                <w:bottom w:val="none" w:sz="0" w:space="0" w:color="auto"/>
                <w:right w:val="none" w:sz="0" w:space="0" w:color="auto"/>
              </w:divBdr>
            </w:div>
            <w:div w:id="127095146">
              <w:marLeft w:val="0"/>
              <w:marRight w:val="0"/>
              <w:marTop w:val="0"/>
              <w:marBottom w:val="0"/>
              <w:divBdr>
                <w:top w:val="none" w:sz="0" w:space="0" w:color="auto"/>
                <w:left w:val="none" w:sz="0" w:space="0" w:color="auto"/>
                <w:bottom w:val="none" w:sz="0" w:space="0" w:color="auto"/>
                <w:right w:val="none" w:sz="0" w:space="0" w:color="auto"/>
              </w:divBdr>
            </w:div>
            <w:div w:id="1832133778">
              <w:marLeft w:val="0"/>
              <w:marRight w:val="0"/>
              <w:marTop w:val="0"/>
              <w:marBottom w:val="0"/>
              <w:divBdr>
                <w:top w:val="none" w:sz="0" w:space="0" w:color="auto"/>
                <w:left w:val="none" w:sz="0" w:space="0" w:color="auto"/>
                <w:bottom w:val="none" w:sz="0" w:space="0" w:color="auto"/>
                <w:right w:val="none" w:sz="0" w:space="0" w:color="auto"/>
              </w:divBdr>
            </w:div>
            <w:div w:id="299579181">
              <w:marLeft w:val="0"/>
              <w:marRight w:val="0"/>
              <w:marTop w:val="0"/>
              <w:marBottom w:val="0"/>
              <w:divBdr>
                <w:top w:val="none" w:sz="0" w:space="0" w:color="auto"/>
                <w:left w:val="none" w:sz="0" w:space="0" w:color="auto"/>
                <w:bottom w:val="none" w:sz="0" w:space="0" w:color="auto"/>
                <w:right w:val="none" w:sz="0" w:space="0" w:color="auto"/>
              </w:divBdr>
            </w:div>
            <w:div w:id="1662201551">
              <w:marLeft w:val="0"/>
              <w:marRight w:val="0"/>
              <w:marTop w:val="0"/>
              <w:marBottom w:val="0"/>
              <w:divBdr>
                <w:top w:val="none" w:sz="0" w:space="0" w:color="auto"/>
                <w:left w:val="none" w:sz="0" w:space="0" w:color="auto"/>
                <w:bottom w:val="none" w:sz="0" w:space="0" w:color="auto"/>
                <w:right w:val="none" w:sz="0" w:space="0" w:color="auto"/>
              </w:divBdr>
            </w:div>
            <w:div w:id="1444183537">
              <w:marLeft w:val="0"/>
              <w:marRight w:val="0"/>
              <w:marTop w:val="0"/>
              <w:marBottom w:val="0"/>
              <w:divBdr>
                <w:top w:val="none" w:sz="0" w:space="0" w:color="auto"/>
                <w:left w:val="none" w:sz="0" w:space="0" w:color="auto"/>
                <w:bottom w:val="none" w:sz="0" w:space="0" w:color="auto"/>
                <w:right w:val="none" w:sz="0" w:space="0" w:color="auto"/>
              </w:divBdr>
            </w:div>
            <w:div w:id="958728010">
              <w:marLeft w:val="0"/>
              <w:marRight w:val="0"/>
              <w:marTop w:val="0"/>
              <w:marBottom w:val="0"/>
              <w:divBdr>
                <w:top w:val="none" w:sz="0" w:space="0" w:color="auto"/>
                <w:left w:val="none" w:sz="0" w:space="0" w:color="auto"/>
                <w:bottom w:val="none" w:sz="0" w:space="0" w:color="auto"/>
                <w:right w:val="none" w:sz="0" w:space="0" w:color="auto"/>
              </w:divBdr>
            </w:div>
            <w:div w:id="744911662">
              <w:marLeft w:val="0"/>
              <w:marRight w:val="0"/>
              <w:marTop w:val="0"/>
              <w:marBottom w:val="0"/>
              <w:divBdr>
                <w:top w:val="none" w:sz="0" w:space="0" w:color="auto"/>
                <w:left w:val="none" w:sz="0" w:space="0" w:color="auto"/>
                <w:bottom w:val="none" w:sz="0" w:space="0" w:color="auto"/>
                <w:right w:val="none" w:sz="0" w:space="0" w:color="auto"/>
              </w:divBdr>
            </w:div>
            <w:div w:id="1520392147">
              <w:marLeft w:val="0"/>
              <w:marRight w:val="0"/>
              <w:marTop w:val="0"/>
              <w:marBottom w:val="0"/>
              <w:divBdr>
                <w:top w:val="none" w:sz="0" w:space="0" w:color="auto"/>
                <w:left w:val="none" w:sz="0" w:space="0" w:color="auto"/>
                <w:bottom w:val="none" w:sz="0" w:space="0" w:color="auto"/>
                <w:right w:val="none" w:sz="0" w:space="0" w:color="auto"/>
              </w:divBdr>
            </w:div>
            <w:div w:id="1776704693">
              <w:marLeft w:val="0"/>
              <w:marRight w:val="0"/>
              <w:marTop w:val="0"/>
              <w:marBottom w:val="0"/>
              <w:divBdr>
                <w:top w:val="none" w:sz="0" w:space="0" w:color="auto"/>
                <w:left w:val="none" w:sz="0" w:space="0" w:color="auto"/>
                <w:bottom w:val="none" w:sz="0" w:space="0" w:color="auto"/>
                <w:right w:val="none" w:sz="0" w:space="0" w:color="auto"/>
              </w:divBdr>
            </w:div>
            <w:div w:id="533927561">
              <w:marLeft w:val="0"/>
              <w:marRight w:val="0"/>
              <w:marTop w:val="0"/>
              <w:marBottom w:val="0"/>
              <w:divBdr>
                <w:top w:val="none" w:sz="0" w:space="0" w:color="auto"/>
                <w:left w:val="none" w:sz="0" w:space="0" w:color="auto"/>
                <w:bottom w:val="none" w:sz="0" w:space="0" w:color="auto"/>
                <w:right w:val="none" w:sz="0" w:space="0" w:color="auto"/>
              </w:divBdr>
            </w:div>
            <w:div w:id="344216442">
              <w:marLeft w:val="0"/>
              <w:marRight w:val="0"/>
              <w:marTop w:val="0"/>
              <w:marBottom w:val="0"/>
              <w:divBdr>
                <w:top w:val="none" w:sz="0" w:space="0" w:color="auto"/>
                <w:left w:val="none" w:sz="0" w:space="0" w:color="auto"/>
                <w:bottom w:val="none" w:sz="0" w:space="0" w:color="auto"/>
                <w:right w:val="none" w:sz="0" w:space="0" w:color="auto"/>
              </w:divBdr>
            </w:div>
            <w:div w:id="252667947">
              <w:marLeft w:val="0"/>
              <w:marRight w:val="0"/>
              <w:marTop w:val="0"/>
              <w:marBottom w:val="0"/>
              <w:divBdr>
                <w:top w:val="none" w:sz="0" w:space="0" w:color="auto"/>
                <w:left w:val="none" w:sz="0" w:space="0" w:color="auto"/>
                <w:bottom w:val="none" w:sz="0" w:space="0" w:color="auto"/>
                <w:right w:val="none" w:sz="0" w:space="0" w:color="auto"/>
              </w:divBdr>
            </w:div>
            <w:div w:id="1802503337">
              <w:marLeft w:val="0"/>
              <w:marRight w:val="0"/>
              <w:marTop w:val="0"/>
              <w:marBottom w:val="0"/>
              <w:divBdr>
                <w:top w:val="none" w:sz="0" w:space="0" w:color="auto"/>
                <w:left w:val="none" w:sz="0" w:space="0" w:color="auto"/>
                <w:bottom w:val="none" w:sz="0" w:space="0" w:color="auto"/>
                <w:right w:val="none" w:sz="0" w:space="0" w:color="auto"/>
              </w:divBdr>
            </w:div>
            <w:div w:id="1440031298">
              <w:marLeft w:val="0"/>
              <w:marRight w:val="0"/>
              <w:marTop w:val="0"/>
              <w:marBottom w:val="0"/>
              <w:divBdr>
                <w:top w:val="none" w:sz="0" w:space="0" w:color="auto"/>
                <w:left w:val="none" w:sz="0" w:space="0" w:color="auto"/>
                <w:bottom w:val="none" w:sz="0" w:space="0" w:color="auto"/>
                <w:right w:val="none" w:sz="0" w:space="0" w:color="auto"/>
              </w:divBdr>
            </w:div>
            <w:div w:id="1464620575">
              <w:marLeft w:val="0"/>
              <w:marRight w:val="0"/>
              <w:marTop w:val="0"/>
              <w:marBottom w:val="0"/>
              <w:divBdr>
                <w:top w:val="none" w:sz="0" w:space="0" w:color="auto"/>
                <w:left w:val="none" w:sz="0" w:space="0" w:color="auto"/>
                <w:bottom w:val="none" w:sz="0" w:space="0" w:color="auto"/>
                <w:right w:val="none" w:sz="0" w:space="0" w:color="auto"/>
              </w:divBdr>
            </w:div>
            <w:div w:id="2124616211">
              <w:marLeft w:val="0"/>
              <w:marRight w:val="0"/>
              <w:marTop w:val="0"/>
              <w:marBottom w:val="0"/>
              <w:divBdr>
                <w:top w:val="none" w:sz="0" w:space="0" w:color="auto"/>
                <w:left w:val="none" w:sz="0" w:space="0" w:color="auto"/>
                <w:bottom w:val="none" w:sz="0" w:space="0" w:color="auto"/>
                <w:right w:val="none" w:sz="0" w:space="0" w:color="auto"/>
              </w:divBdr>
            </w:div>
            <w:div w:id="1826361432">
              <w:marLeft w:val="0"/>
              <w:marRight w:val="0"/>
              <w:marTop w:val="0"/>
              <w:marBottom w:val="0"/>
              <w:divBdr>
                <w:top w:val="none" w:sz="0" w:space="0" w:color="auto"/>
                <w:left w:val="none" w:sz="0" w:space="0" w:color="auto"/>
                <w:bottom w:val="none" w:sz="0" w:space="0" w:color="auto"/>
                <w:right w:val="none" w:sz="0" w:space="0" w:color="auto"/>
              </w:divBdr>
            </w:div>
            <w:div w:id="213466544">
              <w:marLeft w:val="0"/>
              <w:marRight w:val="0"/>
              <w:marTop w:val="0"/>
              <w:marBottom w:val="0"/>
              <w:divBdr>
                <w:top w:val="none" w:sz="0" w:space="0" w:color="auto"/>
                <w:left w:val="none" w:sz="0" w:space="0" w:color="auto"/>
                <w:bottom w:val="none" w:sz="0" w:space="0" w:color="auto"/>
                <w:right w:val="none" w:sz="0" w:space="0" w:color="auto"/>
              </w:divBdr>
            </w:div>
            <w:div w:id="379550439">
              <w:marLeft w:val="0"/>
              <w:marRight w:val="0"/>
              <w:marTop w:val="0"/>
              <w:marBottom w:val="0"/>
              <w:divBdr>
                <w:top w:val="none" w:sz="0" w:space="0" w:color="auto"/>
                <w:left w:val="none" w:sz="0" w:space="0" w:color="auto"/>
                <w:bottom w:val="none" w:sz="0" w:space="0" w:color="auto"/>
                <w:right w:val="none" w:sz="0" w:space="0" w:color="auto"/>
              </w:divBdr>
            </w:div>
            <w:div w:id="560408236">
              <w:marLeft w:val="0"/>
              <w:marRight w:val="0"/>
              <w:marTop w:val="0"/>
              <w:marBottom w:val="0"/>
              <w:divBdr>
                <w:top w:val="none" w:sz="0" w:space="0" w:color="auto"/>
                <w:left w:val="none" w:sz="0" w:space="0" w:color="auto"/>
                <w:bottom w:val="none" w:sz="0" w:space="0" w:color="auto"/>
                <w:right w:val="none" w:sz="0" w:space="0" w:color="auto"/>
              </w:divBdr>
            </w:div>
            <w:div w:id="680476189">
              <w:marLeft w:val="0"/>
              <w:marRight w:val="0"/>
              <w:marTop w:val="0"/>
              <w:marBottom w:val="0"/>
              <w:divBdr>
                <w:top w:val="none" w:sz="0" w:space="0" w:color="auto"/>
                <w:left w:val="none" w:sz="0" w:space="0" w:color="auto"/>
                <w:bottom w:val="none" w:sz="0" w:space="0" w:color="auto"/>
                <w:right w:val="none" w:sz="0" w:space="0" w:color="auto"/>
              </w:divBdr>
            </w:div>
            <w:div w:id="108477330">
              <w:marLeft w:val="0"/>
              <w:marRight w:val="0"/>
              <w:marTop w:val="0"/>
              <w:marBottom w:val="0"/>
              <w:divBdr>
                <w:top w:val="none" w:sz="0" w:space="0" w:color="auto"/>
                <w:left w:val="none" w:sz="0" w:space="0" w:color="auto"/>
                <w:bottom w:val="none" w:sz="0" w:space="0" w:color="auto"/>
                <w:right w:val="none" w:sz="0" w:space="0" w:color="auto"/>
              </w:divBdr>
            </w:div>
            <w:div w:id="1515799580">
              <w:marLeft w:val="0"/>
              <w:marRight w:val="0"/>
              <w:marTop w:val="0"/>
              <w:marBottom w:val="0"/>
              <w:divBdr>
                <w:top w:val="none" w:sz="0" w:space="0" w:color="auto"/>
                <w:left w:val="none" w:sz="0" w:space="0" w:color="auto"/>
                <w:bottom w:val="none" w:sz="0" w:space="0" w:color="auto"/>
                <w:right w:val="none" w:sz="0" w:space="0" w:color="auto"/>
              </w:divBdr>
            </w:div>
            <w:div w:id="265962846">
              <w:marLeft w:val="0"/>
              <w:marRight w:val="0"/>
              <w:marTop w:val="0"/>
              <w:marBottom w:val="0"/>
              <w:divBdr>
                <w:top w:val="none" w:sz="0" w:space="0" w:color="auto"/>
                <w:left w:val="none" w:sz="0" w:space="0" w:color="auto"/>
                <w:bottom w:val="none" w:sz="0" w:space="0" w:color="auto"/>
                <w:right w:val="none" w:sz="0" w:space="0" w:color="auto"/>
              </w:divBdr>
            </w:div>
            <w:div w:id="846794637">
              <w:marLeft w:val="0"/>
              <w:marRight w:val="0"/>
              <w:marTop w:val="0"/>
              <w:marBottom w:val="0"/>
              <w:divBdr>
                <w:top w:val="none" w:sz="0" w:space="0" w:color="auto"/>
                <w:left w:val="none" w:sz="0" w:space="0" w:color="auto"/>
                <w:bottom w:val="none" w:sz="0" w:space="0" w:color="auto"/>
                <w:right w:val="none" w:sz="0" w:space="0" w:color="auto"/>
              </w:divBdr>
            </w:div>
            <w:div w:id="645671506">
              <w:marLeft w:val="0"/>
              <w:marRight w:val="0"/>
              <w:marTop w:val="0"/>
              <w:marBottom w:val="0"/>
              <w:divBdr>
                <w:top w:val="none" w:sz="0" w:space="0" w:color="auto"/>
                <w:left w:val="none" w:sz="0" w:space="0" w:color="auto"/>
                <w:bottom w:val="none" w:sz="0" w:space="0" w:color="auto"/>
                <w:right w:val="none" w:sz="0" w:space="0" w:color="auto"/>
              </w:divBdr>
            </w:div>
            <w:div w:id="643700683">
              <w:marLeft w:val="0"/>
              <w:marRight w:val="0"/>
              <w:marTop w:val="0"/>
              <w:marBottom w:val="0"/>
              <w:divBdr>
                <w:top w:val="none" w:sz="0" w:space="0" w:color="auto"/>
                <w:left w:val="none" w:sz="0" w:space="0" w:color="auto"/>
                <w:bottom w:val="none" w:sz="0" w:space="0" w:color="auto"/>
                <w:right w:val="none" w:sz="0" w:space="0" w:color="auto"/>
              </w:divBdr>
            </w:div>
            <w:div w:id="1625773032">
              <w:marLeft w:val="0"/>
              <w:marRight w:val="0"/>
              <w:marTop w:val="0"/>
              <w:marBottom w:val="0"/>
              <w:divBdr>
                <w:top w:val="none" w:sz="0" w:space="0" w:color="auto"/>
                <w:left w:val="none" w:sz="0" w:space="0" w:color="auto"/>
                <w:bottom w:val="none" w:sz="0" w:space="0" w:color="auto"/>
                <w:right w:val="none" w:sz="0" w:space="0" w:color="auto"/>
              </w:divBdr>
            </w:div>
            <w:div w:id="485391413">
              <w:marLeft w:val="0"/>
              <w:marRight w:val="0"/>
              <w:marTop w:val="0"/>
              <w:marBottom w:val="0"/>
              <w:divBdr>
                <w:top w:val="none" w:sz="0" w:space="0" w:color="auto"/>
                <w:left w:val="none" w:sz="0" w:space="0" w:color="auto"/>
                <w:bottom w:val="none" w:sz="0" w:space="0" w:color="auto"/>
                <w:right w:val="none" w:sz="0" w:space="0" w:color="auto"/>
              </w:divBdr>
            </w:div>
            <w:div w:id="648285597">
              <w:marLeft w:val="0"/>
              <w:marRight w:val="0"/>
              <w:marTop w:val="0"/>
              <w:marBottom w:val="0"/>
              <w:divBdr>
                <w:top w:val="none" w:sz="0" w:space="0" w:color="auto"/>
                <w:left w:val="none" w:sz="0" w:space="0" w:color="auto"/>
                <w:bottom w:val="none" w:sz="0" w:space="0" w:color="auto"/>
                <w:right w:val="none" w:sz="0" w:space="0" w:color="auto"/>
              </w:divBdr>
            </w:div>
            <w:div w:id="1091124662">
              <w:marLeft w:val="0"/>
              <w:marRight w:val="0"/>
              <w:marTop w:val="0"/>
              <w:marBottom w:val="0"/>
              <w:divBdr>
                <w:top w:val="none" w:sz="0" w:space="0" w:color="auto"/>
                <w:left w:val="none" w:sz="0" w:space="0" w:color="auto"/>
                <w:bottom w:val="none" w:sz="0" w:space="0" w:color="auto"/>
                <w:right w:val="none" w:sz="0" w:space="0" w:color="auto"/>
              </w:divBdr>
            </w:div>
            <w:div w:id="108472962">
              <w:marLeft w:val="0"/>
              <w:marRight w:val="0"/>
              <w:marTop w:val="0"/>
              <w:marBottom w:val="0"/>
              <w:divBdr>
                <w:top w:val="none" w:sz="0" w:space="0" w:color="auto"/>
                <w:left w:val="none" w:sz="0" w:space="0" w:color="auto"/>
                <w:bottom w:val="none" w:sz="0" w:space="0" w:color="auto"/>
                <w:right w:val="none" w:sz="0" w:space="0" w:color="auto"/>
              </w:divBdr>
            </w:div>
            <w:div w:id="1275943820">
              <w:marLeft w:val="0"/>
              <w:marRight w:val="0"/>
              <w:marTop w:val="0"/>
              <w:marBottom w:val="0"/>
              <w:divBdr>
                <w:top w:val="none" w:sz="0" w:space="0" w:color="auto"/>
                <w:left w:val="none" w:sz="0" w:space="0" w:color="auto"/>
                <w:bottom w:val="none" w:sz="0" w:space="0" w:color="auto"/>
                <w:right w:val="none" w:sz="0" w:space="0" w:color="auto"/>
              </w:divBdr>
            </w:div>
            <w:div w:id="531648472">
              <w:marLeft w:val="0"/>
              <w:marRight w:val="0"/>
              <w:marTop w:val="0"/>
              <w:marBottom w:val="0"/>
              <w:divBdr>
                <w:top w:val="none" w:sz="0" w:space="0" w:color="auto"/>
                <w:left w:val="none" w:sz="0" w:space="0" w:color="auto"/>
                <w:bottom w:val="none" w:sz="0" w:space="0" w:color="auto"/>
                <w:right w:val="none" w:sz="0" w:space="0" w:color="auto"/>
              </w:divBdr>
            </w:div>
            <w:div w:id="965887056">
              <w:marLeft w:val="0"/>
              <w:marRight w:val="0"/>
              <w:marTop w:val="0"/>
              <w:marBottom w:val="0"/>
              <w:divBdr>
                <w:top w:val="none" w:sz="0" w:space="0" w:color="auto"/>
                <w:left w:val="none" w:sz="0" w:space="0" w:color="auto"/>
                <w:bottom w:val="none" w:sz="0" w:space="0" w:color="auto"/>
                <w:right w:val="none" w:sz="0" w:space="0" w:color="auto"/>
              </w:divBdr>
            </w:div>
            <w:div w:id="1162816224">
              <w:marLeft w:val="0"/>
              <w:marRight w:val="0"/>
              <w:marTop w:val="0"/>
              <w:marBottom w:val="0"/>
              <w:divBdr>
                <w:top w:val="none" w:sz="0" w:space="0" w:color="auto"/>
                <w:left w:val="none" w:sz="0" w:space="0" w:color="auto"/>
                <w:bottom w:val="none" w:sz="0" w:space="0" w:color="auto"/>
                <w:right w:val="none" w:sz="0" w:space="0" w:color="auto"/>
              </w:divBdr>
            </w:div>
            <w:div w:id="1766681931">
              <w:marLeft w:val="0"/>
              <w:marRight w:val="0"/>
              <w:marTop w:val="0"/>
              <w:marBottom w:val="0"/>
              <w:divBdr>
                <w:top w:val="none" w:sz="0" w:space="0" w:color="auto"/>
                <w:left w:val="none" w:sz="0" w:space="0" w:color="auto"/>
                <w:bottom w:val="none" w:sz="0" w:space="0" w:color="auto"/>
                <w:right w:val="none" w:sz="0" w:space="0" w:color="auto"/>
              </w:divBdr>
            </w:div>
            <w:div w:id="176044634">
              <w:marLeft w:val="0"/>
              <w:marRight w:val="0"/>
              <w:marTop w:val="0"/>
              <w:marBottom w:val="0"/>
              <w:divBdr>
                <w:top w:val="none" w:sz="0" w:space="0" w:color="auto"/>
                <w:left w:val="none" w:sz="0" w:space="0" w:color="auto"/>
                <w:bottom w:val="none" w:sz="0" w:space="0" w:color="auto"/>
                <w:right w:val="none" w:sz="0" w:space="0" w:color="auto"/>
              </w:divBdr>
            </w:div>
            <w:div w:id="429854049">
              <w:marLeft w:val="0"/>
              <w:marRight w:val="0"/>
              <w:marTop w:val="0"/>
              <w:marBottom w:val="0"/>
              <w:divBdr>
                <w:top w:val="none" w:sz="0" w:space="0" w:color="auto"/>
                <w:left w:val="none" w:sz="0" w:space="0" w:color="auto"/>
                <w:bottom w:val="none" w:sz="0" w:space="0" w:color="auto"/>
                <w:right w:val="none" w:sz="0" w:space="0" w:color="auto"/>
              </w:divBdr>
            </w:div>
            <w:div w:id="1382436929">
              <w:marLeft w:val="0"/>
              <w:marRight w:val="0"/>
              <w:marTop w:val="0"/>
              <w:marBottom w:val="0"/>
              <w:divBdr>
                <w:top w:val="none" w:sz="0" w:space="0" w:color="auto"/>
                <w:left w:val="none" w:sz="0" w:space="0" w:color="auto"/>
                <w:bottom w:val="none" w:sz="0" w:space="0" w:color="auto"/>
                <w:right w:val="none" w:sz="0" w:space="0" w:color="auto"/>
              </w:divBdr>
            </w:div>
            <w:div w:id="2094665175">
              <w:marLeft w:val="0"/>
              <w:marRight w:val="0"/>
              <w:marTop w:val="0"/>
              <w:marBottom w:val="0"/>
              <w:divBdr>
                <w:top w:val="none" w:sz="0" w:space="0" w:color="auto"/>
                <w:left w:val="none" w:sz="0" w:space="0" w:color="auto"/>
                <w:bottom w:val="none" w:sz="0" w:space="0" w:color="auto"/>
                <w:right w:val="none" w:sz="0" w:space="0" w:color="auto"/>
              </w:divBdr>
            </w:div>
            <w:div w:id="1780491884">
              <w:marLeft w:val="0"/>
              <w:marRight w:val="0"/>
              <w:marTop w:val="0"/>
              <w:marBottom w:val="0"/>
              <w:divBdr>
                <w:top w:val="none" w:sz="0" w:space="0" w:color="auto"/>
                <w:left w:val="none" w:sz="0" w:space="0" w:color="auto"/>
                <w:bottom w:val="none" w:sz="0" w:space="0" w:color="auto"/>
                <w:right w:val="none" w:sz="0" w:space="0" w:color="auto"/>
              </w:divBdr>
            </w:div>
            <w:div w:id="57435605">
              <w:marLeft w:val="0"/>
              <w:marRight w:val="0"/>
              <w:marTop w:val="0"/>
              <w:marBottom w:val="0"/>
              <w:divBdr>
                <w:top w:val="none" w:sz="0" w:space="0" w:color="auto"/>
                <w:left w:val="none" w:sz="0" w:space="0" w:color="auto"/>
                <w:bottom w:val="none" w:sz="0" w:space="0" w:color="auto"/>
                <w:right w:val="none" w:sz="0" w:space="0" w:color="auto"/>
              </w:divBdr>
            </w:div>
            <w:div w:id="1219049760">
              <w:marLeft w:val="0"/>
              <w:marRight w:val="0"/>
              <w:marTop w:val="0"/>
              <w:marBottom w:val="0"/>
              <w:divBdr>
                <w:top w:val="none" w:sz="0" w:space="0" w:color="auto"/>
                <w:left w:val="none" w:sz="0" w:space="0" w:color="auto"/>
                <w:bottom w:val="none" w:sz="0" w:space="0" w:color="auto"/>
                <w:right w:val="none" w:sz="0" w:space="0" w:color="auto"/>
              </w:divBdr>
            </w:div>
            <w:div w:id="423956266">
              <w:marLeft w:val="0"/>
              <w:marRight w:val="0"/>
              <w:marTop w:val="0"/>
              <w:marBottom w:val="0"/>
              <w:divBdr>
                <w:top w:val="none" w:sz="0" w:space="0" w:color="auto"/>
                <w:left w:val="none" w:sz="0" w:space="0" w:color="auto"/>
                <w:bottom w:val="none" w:sz="0" w:space="0" w:color="auto"/>
                <w:right w:val="none" w:sz="0" w:space="0" w:color="auto"/>
              </w:divBdr>
            </w:div>
            <w:div w:id="1153369584">
              <w:marLeft w:val="0"/>
              <w:marRight w:val="0"/>
              <w:marTop w:val="0"/>
              <w:marBottom w:val="0"/>
              <w:divBdr>
                <w:top w:val="none" w:sz="0" w:space="0" w:color="auto"/>
                <w:left w:val="none" w:sz="0" w:space="0" w:color="auto"/>
                <w:bottom w:val="none" w:sz="0" w:space="0" w:color="auto"/>
                <w:right w:val="none" w:sz="0" w:space="0" w:color="auto"/>
              </w:divBdr>
            </w:div>
            <w:div w:id="1629435563">
              <w:marLeft w:val="0"/>
              <w:marRight w:val="0"/>
              <w:marTop w:val="0"/>
              <w:marBottom w:val="0"/>
              <w:divBdr>
                <w:top w:val="none" w:sz="0" w:space="0" w:color="auto"/>
                <w:left w:val="none" w:sz="0" w:space="0" w:color="auto"/>
                <w:bottom w:val="none" w:sz="0" w:space="0" w:color="auto"/>
                <w:right w:val="none" w:sz="0" w:space="0" w:color="auto"/>
              </w:divBdr>
            </w:div>
            <w:div w:id="1510096057">
              <w:marLeft w:val="0"/>
              <w:marRight w:val="0"/>
              <w:marTop w:val="0"/>
              <w:marBottom w:val="0"/>
              <w:divBdr>
                <w:top w:val="none" w:sz="0" w:space="0" w:color="auto"/>
                <w:left w:val="none" w:sz="0" w:space="0" w:color="auto"/>
                <w:bottom w:val="none" w:sz="0" w:space="0" w:color="auto"/>
                <w:right w:val="none" w:sz="0" w:space="0" w:color="auto"/>
              </w:divBdr>
            </w:div>
            <w:div w:id="494613420">
              <w:marLeft w:val="0"/>
              <w:marRight w:val="0"/>
              <w:marTop w:val="0"/>
              <w:marBottom w:val="0"/>
              <w:divBdr>
                <w:top w:val="none" w:sz="0" w:space="0" w:color="auto"/>
                <w:left w:val="none" w:sz="0" w:space="0" w:color="auto"/>
                <w:bottom w:val="none" w:sz="0" w:space="0" w:color="auto"/>
                <w:right w:val="none" w:sz="0" w:space="0" w:color="auto"/>
              </w:divBdr>
            </w:div>
            <w:div w:id="1955626424">
              <w:marLeft w:val="0"/>
              <w:marRight w:val="0"/>
              <w:marTop w:val="0"/>
              <w:marBottom w:val="0"/>
              <w:divBdr>
                <w:top w:val="none" w:sz="0" w:space="0" w:color="auto"/>
                <w:left w:val="none" w:sz="0" w:space="0" w:color="auto"/>
                <w:bottom w:val="none" w:sz="0" w:space="0" w:color="auto"/>
                <w:right w:val="none" w:sz="0" w:space="0" w:color="auto"/>
              </w:divBdr>
            </w:div>
            <w:div w:id="459808562">
              <w:marLeft w:val="0"/>
              <w:marRight w:val="0"/>
              <w:marTop w:val="0"/>
              <w:marBottom w:val="0"/>
              <w:divBdr>
                <w:top w:val="none" w:sz="0" w:space="0" w:color="auto"/>
                <w:left w:val="none" w:sz="0" w:space="0" w:color="auto"/>
                <w:bottom w:val="none" w:sz="0" w:space="0" w:color="auto"/>
                <w:right w:val="none" w:sz="0" w:space="0" w:color="auto"/>
              </w:divBdr>
            </w:div>
            <w:div w:id="1661272925">
              <w:marLeft w:val="0"/>
              <w:marRight w:val="0"/>
              <w:marTop w:val="0"/>
              <w:marBottom w:val="0"/>
              <w:divBdr>
                <w:top w:val="none" w:sz="0" w:space="0" w:color="auto"/>
                <w:left w:val="none" w:sz="0" w:space="0" w:color="auto"/>
                <w:bottom w:val="none" w:sz="0" w:space="0" w:color="auto"/>
                <w:right w:val="none" w:sz="0" w:space="0" w:color="auto"/>
              </w:divBdr>
            </w:div>
            <w:div w:id="134684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661174">
      <w:bodyDiv w:val="1"/>
      <w:marLeft w:val="0"/>
      <w:marRight w:val="0"/>
      <w:marTop w:val="0"/>
      <w:marBottom w:val="0"/>
      <w:divBdr>
        <w:top w:val="none" w:sz="0" w:space="0" w:color="auto"/>
        <w:left w:val="none" w:sz="0" w:space="0" w:color="auto"/>
        <w:bottom w:val="none" w:sz="0" w:space="0" w:color="auto"/>
        <w:right w:val="none" w:sz="0" w:space="0" w:color="auto"/>
      </w:divBdr>
      <w:divsChild>
        <w:div w:id="1041369481">
          <w:marLeft w:val="0"/>
          <w:marRight w:val="0"/>
          <w:marTop w:val="0"/>
          <w:marBottom w:val="0"/>
          <w:divBdr>
            <w:top w:val="none" w:sz="0" w:space="0" w:color="auto"/>
            <w:left w:val="none" w:sz="0" w:space="0" w:color="auto"/>
            <w:bottom w:val="none" w:sz="0" w:space="0" w:color="auto"/>
            <w:right w:val="none" w:sz="0" w:space="0" w:color="auto"/>
          </w:divBdr>
          <w:divsChild>
            <w:div w:id="276643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1760382">
      <w:bodyDiv w:val="1"/>
      <w:marLeft w:val="0"/>
      <w:marRight w:val="0"/>
      <w:marTop w:val="0"/>
      <w:marBottom w:val="0"/>
      <w:divBdr>
        <w:top w:val="none" w:sz="0" w:space="0" w:color="auto"/>
        <w:left w:val="none" w:sz="0" w:space="0" w:color="auto"/>
        <w:bottom w:val="none" w:sz="0" w:space="0" w:color="auto"/>
        <w:right w:val="none" w:sz="0" w:space="0" w:color="auto"/>
      </w:divBdr>
      <w:divsChild>
        <w:div w:id="2034333497">
          <w:marLeft w:val="0"/>
          <w:marRight w:val="0"/>
          <w:marTop w:val="0"/>
          <w:marBottom w:val="0"/>
          <w:divBdr>
            <w:top w:val="none" w:sz="0" w:space="0" w:color="auto"/>
            <w:left w:val="none" w:sz="0" w:space="0" w:color="auto"/>
            <w:bottom w:val="none" w:sz="0" w:space="0" w:color="auto"/>
            <w:right w:val="none" w:sz="0" w:space="0" w:color="auto"/>
          </w:divBdr>
          <w:divsChild>
            <w:div w:id="1467163143">
              <w:marLeft w:val="0"/>
              <w:marRight w:val="0"/>
              <w:marTop w:val="0"/>
              <w:marBottom w:val="0"/>
              <w:divBdr>
                <w:top w:val="none" w:sz="0" w:space="0" w:color="auto"/>
                <w:left w:val="none" w:sz="0" w:space="0" w:color="auto"/>
                <w:bottom w:val="none" w:sz="0" w:space="0" w:color="auto"/>
                <w:right w:val="none" w:sz="0" w:space="0" w:color="auto"/>
              </w:divBdr>
            </w:div>
            <w:div w:id="156918966">
              <w:marLeft w:val="0"/>
              <w:marRight w:val="0"/>
              <w:marTop w:val="0"/>
              <w:marBottom w:val="0"/>
              <w:divBdr>
                <w:top w:val="none" w:sz="0" w:space="0" w:color="auto"/>
                <w:left w:val="none" w:sz="0" w:space="0" w:color="auto"/>
                <w:bottom w:val="none" w:sz="0" w:space="0" w:color="auto"/>
                <w:right w:val="none" w:sz="0" w:space="0" w:color="auto"/>
              </w:divBdr>
            </w:div>
            <w:div w:id="925962998">
              <w:marLeft w:val="0"/>
              <w:marRight w:val="0"/>
              <w:marTop w:val="0"/>
              <w:marBottom w:val="0"/>
              <w:divBdr>
                <w:top w:val="none" w:sz="0" w:space="0" w:color="auto"/>
                <w:left w:val="none" w:sz="0" w:space="0" w:color="auto"/>
                <w:bottom w:val="none" w:sz="0" w:space="0" w:color="auto"/>
                <w:right w:val="none" w:sz="0" w:space="0" w:color="auto"/>
              </w:divBdr>
            </w:div>
            <w:div w:id="1707100495">
              <w:marLeft w:val="0"/>
              <w:marRight w:val="0"/>
              <w:marTop w:val="0"/>
              <w:marBottom w:val="0"/>
              <w:divBdr>
                <w:top w:val="none" w:sz="0" w:space="0" w:color="auto"/>
                <w:left w:val="none" w:sz="0" w:space="0" w:color="auto"/>
                <w:bottom w:val="none" w:sz="0" w:space="0" w:color="auto"/>
                <w:right w:val="none" w:sz="0" w:space="0" w:color="auto"/>
              </w:divBdr>
            </w:div>
            <w:div w:id="50815429">
              <w:marLeft w:val="0"/>
              <w:marRight w:val="0"/>
              <w:marTop w:val="0"/>
              <w:marBottom w:val="0"/>
              <w:divBdr>
                <w:top w:val="none" w:sz="0" w:space="0" w:color="auto"/>
                <w:left w:val="none" w:sz="0" w:space="0" w:color="auto"/>
                <w:bottom w:val="none" w:sz="0" w:space="0" w:color="auto"/>
                <w:right w:val="none" w:sz="0" w:space="0" w:color="auto"/>
              </w:divBdr>
            </w:div>
            <w:div w:id="1636250538">
              <w:marLeft w:val="0"/>
              <w:marRight w:val="0"/>
              <w:marTop w:val="0"/>
              <w:marBottom w:val="0"/>
              <w:divBdr>
                <w:top w:val="none" w:sz="0" w:space="0" w:color="auto"/>
                <w:left w:val="none" w:sz="0" w:space="0" w:color="auto"/>
                <w:bottom w:val="none" w:sz="0" w:space="0" w:color="auto"/>
                <w:right w:val="none" w:sz="0" w:space="0" w:color="auto"/>
              </w:divBdr>
            </w:div>
            <w:div w:id="557321105">
              <w:marLeft w:val="0"/>
              <w:marRight w:val="0"/>
              <w:marTop w:val="0"/>
              <w:marBottom w:val="0"/>
              <w:divBdr>
                <w:top w:val="none" w:sz="0" w:space="0" w:color="auto"/>
                <w:left w:val="none" w:sz="0" w:space="0" w:color="auto"/>
                <w:bottom w:val="none" w:sz="0" w:space="0" w:color="auto"/>
                <w:right w:val="none" w:sz="0" w:space="0" w:color="auto"/>
              </w:divBdr>
            </w:div>
            <w:div w:id="1374307123">
              <w:marLeft w:val="0"/>
              <w:marRight w:val="0"/>
              <w:marTop w:val="0"/>
              <w:marBottom w:val="0"/>
              <w:divBdr>
                <w:top w:val="none" w:sz="0" w:space="0" w:color="auto"/>
                <w:left w:val="none" w:sz="0" w:space="0" w:color="auto"/>
                <w:bottom w:val="none" w:sz="0" w:space="0" w:color="auto"/>
                <w:right w:val="none" w:sz="0" w:space="0" w:color="auto"/>
              </w:divBdr>
            </w:div>
            <w:div w:id="175123447">
              <w:marLeft w:val="0"/>
              <w:marRight w:val="0"/>
              <w:marTop w:val="0"/>
              <w:marBottom w:val="0"/>
              <w:divBdr>
                <w:top w:val="none" w:sz="0" w:space="0" w:color="auto"/>
                <w:left w:val="none" w:sz="0" w:space="0" w:color="auto"/>
                <w:bottom w:val="none" w:sz="0" w:space="0" w:color="auto"/>
                <w:right w:val="none" w:sz="0" w:space="0" w:color="auto"/>
              </w:divBdr>
            </w:div>
            <w:div w:id="1220824704">
              <w:marLeft w:val="0"/>
              <w:marRight w:val="0"/>
              <w:marTop w:val="0"/>
              <w:marBottom w:val="0"/>
              <w:divBdr>
                <w:top w:val="none" w:sz="0" w:space="0" w:color="auto"/>
                <w:left w:val="none" w:sz="0" w:space="0" w:color="auto"/>
                <w:bottom w:val="none" w:sz="0" w:space="0" w:color="auto"/>
                <w:right w:val="none" w:sz="0" w:space="0" w:color="auto"/>
              </w:divBdr>
            </w:div>
            <w:div w:id="447820863">
              <w:marLeft w:val="0"/>
              <w:marRight w:val="0"/>
              <w:marTop w:val="0"/>
              <w:marBottom w:val="0"/>
              <w:divBdr>
                <w:top w:val="none" w:sz="0" w:space="0" w:color="auto"/>
                <w:left w:val="none" w:sz="0" w:space="0" w:color="auto"/>
                <w:bottom w:val="none" w:sz="0" w:space="0" w:color="auto"/>
                <w:right w:val="none" w:sz="0" w:space="0" w:color="auto"/>
              </w:divBdr>
            </w:div>
            <w:div w:id="1730615494">
              <w:marLeft w:val="0"/>
              <w:marRight w:val="0"/>
              <w:marTop w:val="0"/>
              <w:marBottom w:val="0"/>
              <w:divBdr>
                <w:top w:val="none" w:sz="0" w:space="0" w:color="auto"/>
                <w:left w:val="none" w:sz="0" w:space="0" w:color="auto"/>
                <w:bottom w:val="none" w:sz="0" w:space="0" w:color="auto"/>
                <w:right w:val="none" w:sz="0" w:space="0" w:color="auto"/>
              </w:divBdr>
            </w:div>
            <w:div w:id="2125078807">
              <w:marLeft w:val="0"/>
              <w:marRight w:val="0"/>
              <w:marTop w:val="0"/>
              <w:marBottom w:val="0"/>
              <w:divBdr>
                <w:top w:val="none" w:sz="0" w:space="0" w:color="auto"/>
                <w:left w:val="none" w:sz="0" w:space="0" w:color="auto"/>
                <w:bottom w:val="none" w:sz="0" w:space="0" w:color="auto"/>
                <w:right w:val="none" w:sz="0" w:space="0" w:color="auto"/>
              </w:divBdr>
            </w:div>
            <w:div w:id="339624953">
              <w:marLeft w:val="0"/>
              <w:marRight w:val="0"/>
              <w:marTop w:val="0"/>
              <w:marBottom w:val="0"/>
              <w:divBdr>
                <w:top w:val="none" w:sz="0" w:space="0" w:color="auto"/>
                <w:left w:val="none" w:sz="0" w:space="0" w:color="auto"/>
                <w:bottom w:val="none" w:sz="0" w:space="0" w:color="auto"/>
                <w:right w:val="none" w:sz="0" w:space="0" w:color="auto"/>
              </w:divBdr>
            </w:div>
            <w:div w:id="1031490845">
              <w:marLeft w:val="0"/>
              <w:marRight w:val="0"/>
              <w:marTop w:val="0"/>
              <w:marBottom w:val="0"/>
              <w:divBdr>
                <w:top w:val="none" w:sz="0" w:space="0" w:color="auto"/>
                <w:left w:val="none" w:sz="0" w:space="0" w:color="auto"/>
                <w:bottom w:val="none" w:sz="0" w:space="0" w:color="auto"/>
                <w:right w:val="none" w:sz="0" w:space="0" w:color="auto"/>
              </w:divBdr>
            </w:div>
            <w:div w:id="1842314694">
              <w:marLeft w:val="0"/>
              <w:marRight w:val="0"/>
              <w:marTop w:val="0"/>
              <w:marBottom w:val="0"/>
              <w:divBdr>
                <w:top w:val="none" w:sz="0" w:space="0" w:color="auto"/>
                <w:left w:val="none" w:sz="0" w:space="0" w:color="auto"/>
                <w:bottom w:val="none" w:sz="0" w:space="0" w:color="auto"/>
                <w:right w:val="none" w:sz="0" w:space="0" w:color="auto"/>
              </w:divBdr>
            </w:div>
            <w:div w:id="993727542">
              <w:marLeft w:val="0"/>
              <w:marRight w:val="0"/>
              <w:marTop w:val="0"/>
              <w:marBottom w:val="0"/>
              <w:divBdr>
                <w:top w:val="none" w:sz="0" w:space="0" w:color="auto"/>
                <w:left w:val="none" w:sz="0" w:space="0" w:color="auto"/>
                <w:bottom w:val="none" w:sz="0" w:space="0" w:color="auto"/>
                <w:right w:val="none" w:sz="0" w:space="0" w:color="auto"/>
              </w:divBdr>
            </w:div>
            <w:div w:id="1967933572">
              <w:marLeft w:val="0"/>
              <w:marRight w:val="0"/>
              <w:marTop w:val="0"/>
              <w:marBottom w:val="0"/>
              <w:divBdr>
                <w:top w:val="none" w:sz="0" w:space="0" w:color="auto"/>
                <w:left w:val="none" w:sz="0" w:space="0" w:color="auto"/>
                <w:bottom w:val="none" w:sz="0" w:space="0" w:color="auto"/>
                <w:right w:val="none" w:sz="0" w:space="0" w:color="auto"/>
              </w:divBdr>
            </w:div>
            <w:div w:id="45877476">
              <w:marLeft w:val="0"/>
              <w:marRight w:val="0"/>
              <w:marTop w:val="0"/>
              <w:marBottom w:val="0"/>
              <w:divBdr>
                <w:top w:val="none" w:sz="0" w:space="0" w:color="auto"/>
                <w:left w:val="none" w:sz="0" w:space="0" w:color="auto"/>
                <w:bottom w:val="none" w:sz="0" w:space="0" w:color="auto"/>
                <w:right w:val="none" w:sz="0" w:space="0" w:color="auto"/>
              </w:divBdr>
            </w:div>
            <w:div w:id="419372553">
              <w:marLeft w:val="0"/>
              <w:marRight w:val="0"/>
              <w:marTop w:val="0"/>
              <w:marBottom w:val="0"/>
              <w:divBdr>
                <w:top w:val="none" w:sz="0" w:space="0" w:color="auto"/>
                <w:left w:val="none" w:sz="0" w:space="0" w:color="auto"/>
                <w:bottom w:val="none" w:sz="0" w:space="0" w:color="auto"/>
                <w:right w:val="none" w:sz="0" w:space="0" w:color="auto"/>
              </w:divBdr>
            </w:div>
            <w:div w:id="1488396482">
              <w:marLeft w:val="0"/>
              <w:marRight w:val="0"/>
              <w:marTop w:val="0"/>
              <w:marBottom w:val="0"/>
              <w:divBdr>
                <w:top w:val="none" w:sz="0" w:space="0" w:color="auto"/>
                <w:left w:val="none" w:sz="0" w:space="0" w:color="auto"/>
                <w:bottom w:val="none" w:sz="0" w:space="0" w:color="auto"/>
                <w:right w:val="none" w:sz="0" w:space="0" w:color="auto"/>
              </w:divBdr>
            </w:div>
            <w:div w:id="859584879">
              <w:marLeft w:val="0"/>
              <w:marRight w:val="0"/>
              <w:marTop w:val="0"/>
              <w:marBottom w:val="0"/>
              <w:divBdr>
                <w:top w:val="none" w:sz="0" w:space="0" w:color="auto"/>
                <w:left w:val="none" w:sz="0" w:space="0" w:color="auto"/>
                <w:bottom w:val="none" w:sz="0" w:space="0" w:color="auto"/>
                <w:right w:val="none" w:sz="0" w:space="0" w:color="auto"/>
              </w:divBdr>
            </w:div>
            <w:div w:id="1765151086">
              <w:marLeft w:val="0"/>
              <w:marRight w:val="0"/>
              <w:marTop w:val="0"/>
              <w:marBottom w:val="0"/>
              <w:divBdr>
                <w:top w:val="none" w:sz="0" w:space="0" w:color="auto"/>
                <w:left w:val="none" w:sz="0" w:space="0" w:color="auto"/>
                <w:bottom w:val="none" w:sz="0" w:space="0" w:color="auto"/>
                <w:right w:val="none" w:sz="0" w:space="0" w:color="auto"/>
              </w:divBdr>
            </w:div>
            <w:div w:id="866985009">
              <w:marLeft w:val="0"/>
              <w:marRight w:val="0"/>
              <w:marTop w:val="0"/>
              <w:marBottom w:val="0"/>
              <w:divBdr>
                <w:top w:val="none" w:sz="0" w:space="0" w:color="auto"/>
                <w:left w:val="none" w:sz="0" w:space="0" w:color="auto"/>
                <w:bottom w:val="none" w:sz="0" w:space="0" w:color="auto"/>
                <w:right w:val="none" w:sz="0" w:space="0" w:color="auto"/>
              </w:divBdr>
            </w:div>
            <w:div w:id="45613252">
              <w:marLeft w:val="0"/>
              <w:marRight w:val="0"/>
              <w:marTop w:val="0"/>
              <w:marBottom w:val="0"/>
              <w:divBdr>
                <w:top w:val="none" w:sz="0" w:space="0" w:color="auto"/>
                <w:left w:val="none" w:sz="0" w:space="0" w:color="auto"/>
                <w:bottom w:val="none" w:sz="0" w:space="0" w:color="auto"/>
                <w:right w:val="none" w:sz="0" w:space="0" w:color="auto"/>
              </w:divBdr>
            </w:div>
            <w:div w:id="1711222105">
              <w:marLeft w:val="0"/>
              <w:marRight w:val="0"/>
              <w:marTop w:val="0"/>
              <w:marBottom w:val="0"/>
              <w:divBdr>
                <w:top w:val="none" w:sz="0" w:space="0" w:color="auto"/>
                <w:left w:val="none" w:sz="0" w:space="0" w:color="auto"/>
                <w:bottom w:val="none" w:sz="0" w:space="0" w:color="auto"/>
                <w:right w:val="none" w:sz="0" w:space="0" w:color="auto"/>
              </w:divBdr>
            </w:div>
            <w:div w:id="874736286">
              <w:marLeft w:val="0"/>
              <w:marRight w:val="0"/>
              <w:marTop w:val="0"/>
              <w:marBottom w:val="0"/>
              <w:divBdr>
                <w:top w:val="none" w:sz="0" w:space="0" w:color="auto"/>
                <w:left w:val="none" w:sz="0" w:space="0" w:color="auto"/>
                <w:bottom w:val="none" w:sz="0" w:space="0" w:color="auto"/>
                <w:right w:val="none" w:sz="0" w:space="0" w:color="auto"/>
              </w:divBdr>
            </w:div>
            <w:div w:id="1579289895">
              <w:marLeft w:val="0"/>
              <w:marRight w:val="0"/>
              <w:marTop w:val="0"/>
              <w:marBottom w:val="0"/>
              <w:divBdr>
                <w:top w:val="none" w:sz="0" w:space="0" w:color="auto"/>
                <w:left w:val="none" w:sz="0" w:space="0" w:color="auto"/>
                <w:bottom w:val="none" w:sz="0" w:space="0" w:color="auto"/>
                <w:right w:val="none" w:sz="0" w:space="0" w:color="auto"/>
              </w:divBdr>
            </w:div>
            <w:div w:id="175074970">
              <w:marLeft w:val="0"/>
              <w:marRight w:val="0"/>
              <w:marTop w:val="0"/>
              <w:marBottom w:val="0"/>
              <w:divBdr>
                <w:top w:val="none" w:sz="0" w:space="0" w:color="auto"/>
                <w:left w:val="none" w:sz="0" w:space="0" w:color="auto"/>
                <w:bottom w:val="none" w:sz="0" w:space="0" w:color="auto"/>
                <w:right w:val="none" w:sz="0" w:space="0" w:color="auto"/>
              </w:divBdr>
            </w:div>
            <w:div w:id="579679410">
              <w:marLeft w:val="0"/>
              <w:marRight w:val="0"/>
              <w:marTop w:val="0"/>
              <w:marBottom w:val="0"/>
              <w:divBdr>
                <w:top w:val="none" w:sz="0" w:space="0" w:color="auto"/>
                <w:left w:val="none" w:sz="0" w:space="0" w:color="auto"/>
                <w:bottom w:val="none" w:sz="0" w:space="0" w:color="auto"/>
                <w:right w:val="none" w:sz="0" w:space="0" w:color="auto"/>
              </w:divBdr>
            </w:div>
            <w:div w:id="954016603">
              <w:marLeft w:val="0"/>
              <w:marRight w:val="0"/>
              <w:marTop w:val="0"/>
              <w:marBottom w:val="0"/>
              <w:divBdr>
                <w:top w:val="none" w:sz="0" w:space="0" w:color="auto"/>
                <w:left w:val="none" w:sz="0" w:space="0" w:color="auto"/>
                <w:bottom w:val="none" w:sz="0" w:space="0" w:color="auto"/>
                <w:right w:val="none" w:sz="0" w:space="0" w:color="auto"/>
              </w:divBdr>
            </w:div>
            <w:div w:id="2110734608">
              <w:marLeft w:val="0"/>
              <w:marRight w:val="0"/>
              <w:marTop w:val="0"/>
              <w:marBottom w:val="0"/>
              <w:divBdr>
                <w:top w:val="none" w:sz="0" w:space="0" w:color="auto"/>
                <w:left w:val="none" w:sz="0" w:space="0" w:color="auto"/>
                <w:bottom w:val="none" w:sz="0" w:space="0" w:color="auto"/>
                <w:right w:val="none" w:sz="0" w:space="0" w:color="auto"/>
              </w:divBdr>
            </w:div>
            <w:div w:id="620192664">
              <w:marLeft w:val="0"/>
              <w:marRight w:val="0"/>
              <w:marTop w:val="0"/>
              <w:marBottom w:val="0"/>
              <w:divBdr>
                <w:top w:val="none" w:sz="0" w:space="0" w:color="auto"/>
                <w:left w:val="none" w:sz="0" w:space="0" w:color="auto"/>
                <w:bottom w:val="none" w:sz="0" w:space="0" w:color="auto"/>
                <w:right w:val="none" w:sz="0" w:space="0" w:color="auto"/>
              </w:divBdr>
            </w:div>
            <w:div w:id="1534465628">
              <w:marLeft w:val="0"/>
              <w:marRight w:val="0"/>
              <w:marTop w:val="0"/>
              <w:marBottom w:val="0"/>
              <w:divBdr>
                <w:top w:val="none" w:sz="0" w:space="0" w:color="auto"/>
                <w:left w:val="none" w:sz="0" w:space="0" w:color="auto"/>
                <w:bottom w:val="none" w:sz="0" w:space="0" w:color="auto"/>
                <w:right w:val="none" w:sz="0" w:space="0" w:color="auto"/>
              </w:divBdr>
            </w:div>
            <w:div w:id="1533112751">
              <w:marLeft w:val="0"/>
              <w:marRight w:val="0"/>
              <w:marTop w:val="0"/>
              <w:marBottom w:val="0"/>
              <w:divBdr>
                <w:top w:val="none" w:sz="0" w:space="0" w:color="auto"/>
                <w:left w:val="none" w:sz="0" w:space="0" w:color="auto"/>
                <w:bottom w:val="none" w:sz="0" w:space="0" w:color="auto"/>
                <w:right w:val="none" w:sz="0" w:space="0" w:color="auto"/>
              </w:divBdr>
            </w:div>
            <w:div w:id="1774980480">
              <w:marLeft w:val="0"/>
              <w:marRight w:val="0"/>
              <w:marTop w:val="0"/>
              <w:marBottom w:val="0"/>
              <w:divBdr>
                <w:top w:val="none" w:sz="0" w:space="0" w:color="auto"/>
                <w:left w:val="none" w:sz="0" w:space="0" w:color="auto"/>
                <w:bottom w:val="none" w:sz="0" w:space="0" w:color="auto"/>
                <w:right w:val="none" w:sz="0" w:space="0" w:color="auto"/>
              </w:divBdr>
            </w:div>
            <w:div w:id="2133088679">
              <w:marLeft w:val="0"/>
              <w:marRight w:val="0"/>
              <w:marTop w:val="0"/>
              <w:marBottom w:val="0"/>
              <w:divBdr>
                <w:top w:val="none" w:sz="0" w:space="0" w:color="auto"/>
                <w:left w:val="none" w:sz="0" w:space="0" w:color="auto"/>
                <w:bottom w:val="none" w:sz="0" w:space="0" w:color="auto"/>
                <w:right w:val="none" w:sz="0" w:space="0" w:color="auto"/>
              </w:divBdr>
            </w:div>
            <w:div w:id="1881476797">
              <w:marLeft w:val="0"/>
              <w:marRight w:val="0"/>
              <w:marTop w:val="0"/>
              <w:marBottom w:val="0"/>
              <w:divBdr>
                <w:top w:val="none" w:sz="0" w:space="0" w:color="auto"/>
                <w:left w:val="none" w:sz="0" w:space="0" w:color="auto"/>
                <w:bottom w:val="none" w:sz="0" w:space="0" w:color="auto"/>
                <w:right w:val="none" w:sz="0" w:space="0" w:color="auto"/>
              </w:divBdr>
            </w:div>
            <w:div w:id="1844467167">
              <w:marLeft w:val="0"/>
              <w:marRight w:val="0"/>
              <w:marTop w:val="0"/>
              <w:marBottom w:val="0"/>
              <w:divBdr>
                <w:top w:val="none" w:sz="0" w:space="0" w:color="auto"/>
                <w:left w:val="none" w:sz="0" w:space="0" w:color="auto"/>
                <w:bottom w:val="none" w:sz="0" w:space="0" w:color="auto"/>
                <w:right w:val="none" w:sz="0" w:space="0" w:color="auto"/>
              </w:divBdr>
            </w:div>
            <w:div w:id="1981761156">
              <w:marLeft w:val="0"/>
              <w:marRight w:val="0"/>
              <w:marTop w:val="0"/>
              <w:marBottom w:val="0"/>
              <w:divBdr>
                <w:top w:val="none" w:sz="0" w:space="0" w:color="auto"/>
                <w:left w:val="none" w:sz="0" w:space="0" w:color="auto"/>
                <w:bottom w:val="none" w:sz="0" w:space="0" w:color="auto"/>
                <w:right w:val="none" w:sz="0" w:space="0" w:color="auto"/>
              </w:divBdr>
            </w:div>
            <w:div w:id="1096488089">
              <w:marLeft w:val="0"/>
              <w:marRight w:val="0"/>
              <w:marTop w:val="0"/>
              <w:marBottom w:val="0"/>
              <w:divBdr>
                <w:top w:val="none" w:sz="0" w:space="0" w:color="auto"/>
                <w:left w:val="none" w:sz="0" w:space="0" w:color="auto"/>
                <w:bottom w:val="none" w:sz="0" w:space="0" w:color="auto"/>
                <w:right w:val="none" w:sz="0" w:space="0" w:color="auto"/>
              </w:divBdr>
            </w:div>
            <w:div w:id="876161757">
              <w:marLeft w:val="0"/>
              <w:marRight w:val="0"/>
              <w:marTop w:val="0"/>
              <w:marBottom w:val="0"/>
              <w:divBdr>
                <w:top w:val="none" w:sz="0" w:space="0" w:color="auto"/>
                <w:left w:val="none" w:sz="0" w:space="0" w:color="auto"/>
                <w:bottom w:val="none" w:sz="0" w:space="0" w:color="auto"/>
                <w:right w:val="none" w:sz="0" w:space="0" w:color="auto"/>
              </w:divBdr>
            </w:div>
            <w:div w:id="1823430420">
              <w:marLeft w:val="0"/>
              <w:marRight w:val="0"/>
              <w:marTop w:val="0"/>
              <w:marBottom w:val="0"/>
              <w:divBdr>
                <w:top w:val="none" w:sz="0" w:space="0" w:color="auto"/>
                <w:left w:val="none" w:sz="0" w:space="0" w:color="auto"/>
                <w:bottom w:val="none" w:sz="0" w:space="0" w:color="auto"/>
                <w:right w:val="none" w:sz="0" w:space="0" w:color="auto"/>
              </w:divBdr>
            </w:div>
            <w:div w:id="991956060">
              <w:marLeft w:val="0"/>
              <w:marRight w:val="0"/>
              <w:marTop w:val="0"/>
              <w:marBottom w:val="0"/>
              <w:divBdr>
                <w:top w:val="none" w:sz="0" w:space="0" w:color="auto"/>
                <w:left w:val="none" w:sz="0" w:space="0" w:color="auto"/>
                <w:bottom w:val="none" w:sz="0" w:space="0" w:color="auto"/>
                <w:right w:val="none" w:sz="0" w:space="0" w:color="auto"/>
              </w:divBdr>
            </w:div>
            <w:div w:id="822697239">
              <w:marLeft w:val="0"/>
              <w:marRight w:val="0"/>
              <w:marTop w:val="0"/>
              <w:marBottom w:val="0"/>
              <w:divBdr>
                <w:top w:val="none" w:sz="0" w:space="0" w:color="auto"/>
                <w:left w:val="none" w:sz="0" w:space="0" w:color="auto"/>
                <w:bottom w:val="none" w:sz="0" w:space="0" w:color="auto"/>
                <w:right w:val="none" w:sz="0" w:space="0" w:color="auto"/>
              </w:divBdr>
            </w:div>
            <w:div w:id="1608542072">
              <w:marLeft w:val="0"/>
              <w:marRight w:val="0"/>
              <w:marTop w:val="0"/>
              <w:marBottom w:val="0"/>
              <w:divBdr>
                <w:top w:val="none" w:sz="0" w:space="0" w:color="auto"/>
                <w:left w:val="none" w:sz="0" w:space="0" w:color="auto"/>
                <w:bottom w:val="none" w:sz="0" w:space="0" w:color="auto"/>
                <w:right w:val="none" w:sz="0" w:space="0" w:color="auto"/>
              </w:divBdr>
            </w:div>
            <w:div w:id="528759471">
              <w:marLeft w:val="0"/>
              <w:marRight w:val="0"/>
              <w:marTop w:val="0"/>
              <w:marBottom w:val="0"/>
              <w:divBdr>
                <w:top w:val="none" w:sz="0" w:space="0" w:color="auto"/>
                <w:left w:val="none" w:sz="0" w:space="0" w:color="auto"/>
                <w:bottom w:val="none" w:sz="0" w:space="0" w:color="auto"/>
                <w:right w:val="none" w:sz="0" w:space="0" w:color="auto"/>
              </w:divBdr>
            </w:div>
            <w:div w:id="1880168008">
              <w:marLeft w:val="0"/>
              <w:marRight w:val="0"/>
              <w:marTop w:val="0"/>
              <w:marBottom w:val="0"/>
              <w:divBdr>
                <w:top w:val="none" w:sz="0" w:space="0" w:color="auto"/>
                <w:left w:val="none" w:sz="0" w:space="0" w:color="auto"/>
                <w:bottom w:val="none" w:sz="0" w:space="0" w:color="auto"/>
                <w:right w:val="none" w:sz="0" w:space="0" w:color="auto"/>
              </w:divBdr>
            </w:div>
            <w:div w:id="1693530236">
              <w:marLeft w:val="0"/>
              <w:marRight w:val="0"/>
              <w:marTop w:val="0"/>
              <w:marBottom w:val="0"/>
              <w:divBdr>
                <w:top w:val="none" w:sz="0" w:space="0" w:color="auto"/>
                <w:left w:val="none" w:sz="0" w:space="0" w:color="auto"/>
                <w:bottom w:val="none" w:sz="0" w:space="0" w:color="auto"/>
                <w:right w:val="none" w:sz="0" w:space="0" w:color="auto"/>
              </w:divBdr>
            </w:div>
            <w:div w:id="4982922">
              <w:marLeft w:val="0"/>
              <w:marRight w:val="0"/>
              <w:marTop w:val="0"/>
              <w:marBottom w:val="0"/>
              <w:divBdr>
                <w:top w:val="none" w:sz="0" w:space="0" w:color="auto"/>
                <w:left w:val="none" w:sz="0" w:space="0" w:color="auto"/>
                <w:bottom w:val="none" w:sz="0" w:space="0" w:color="auto"/>
                <w:right w:val="none" w:sz="0" w:space="0" w:color="auto"/>
              </w:divBdr>
            </w:div>
            <w:div w:id="330334113">
              <w:marLeft w:val="0"/>
              <w:marRight w:val="0"/>
              <w:marTop w:val="0"/>
              <w:marBottom w:val="0"/>
              <w:divBdr>
                <w:top w:val="none" w:sz="0" w:space="0" w:color="auto"/>
                <w:left w:val="none" w:sz="0" w:space="0" w:color="auto"/>
                <w:bottom w:val="none" w:sz="0" w:space="0" w:color="auto"/>
                <w:right w:val="none" w:sz="0" w:space="0" w:color="auto"/>
              </w:divBdr>
            </w:div>
            <w:div w:id="1795905583">
              <w:marLeft w:val="0"/>
              <w:marRight w:val="0"/>
              <w:marTop w:val="0"/>
              <w:marBottom w:val="0"/>
              <w:divBdr>
                <w:top w:val="none" w:sz="0" w:space="0" w:color="auto"/>
                <w:left w:val="none" w:sz="0" w:space="0" w:color="auto"/>
                <w:bottom w:val="none" w:sz="0" w:space="0" w:color="auto"/>
                <w:right w:val="none" w:sz="0" w:space="0" w:color="auto"/>
              </w:divBdr>
            </w:div>
            <w:div w:id="417793744">
              <w:marLeft w:val="0"/>
              <w:marRight w:val="0"/>
              <w:marTop w:val="0"/>
              <w:marBottom w:val="0"/>
              <w:divBdr>
                <w:top w:val="none" w:sz="0" w:space="0" w:color="auto"/>
                <w:left w:val="none" w:sz="0" w:space="0" w:color="auto"/>
                <w:bottom w:val="none" w:sz="0" w:space="0" w:color="auto"/>
                <w:right w:val="none" w:sz="0" w:space="0" w:color="auto"/>
              </w:divBdr>
            </w:div>
            <w:div w:id="1818570038">
              <w:marLeft w:val="0"/>
              <w:marRight w:val="0"/>
              <w:marTop w:val="0"/>
              <w:marBottom w:val="0"/>
              <w:divBdr>
                <w:top w:val="none" w:sz="0" w:space="0" w:color="auto"/>
                <w:left w:val="none" w:sz="0" w:space="0" w:color="auto"/>
                <w:bottom w:val="none" w:sz="0" w:space="0" w:color="auto"/>
                <w:right w:val="none" w:sz="0" w:space="0" w:color="auto"/>
              </w:divBdr>
            </w:div>
            <w:div w:id="222375066">
              <w:marLeft w:val="0"/>
              <w:marRight w:val="0"/>
              <w:marTop w:val="0"/>
              <w:marBottom w:val="0"/>
              <w:divBdr>
                <w:top w:val="none" w:sz="0" w:space="0" w:color="auto"/>
                <w:left w:val="none" w:sz="0" w:space="0" w:color="auto"/>
                <w:bottom w:val="none" w:sz="0" w:space="0" w:color="auto"/>
                <w:right w:val="none" w:sz="0" w:space="0" w:color="auto"/>
              </w:divBdr>
            </w:div>
            <w:div w:id="494104203">
              <w:marLeft w:val="0"/>
              <w:marRight w:val="0"/>
              <w:marTop w:val="0"/>
              <w:marBottom w:val="0"/>
              <w:divBdr>
                <w:top w:val="none" w:sz="0" w:space="0" w:color="auto"/>
                <w:left w:val="none" w:sz="0" w:space="0" w:color="auto"/>
                <w:bottom w:val="none" w:sz="0" w:space="0" w:color="auto"/>
                <w:right w:val="none" w:sz="0" w:space="0" w:color="auto"/>
              </w:divBdr>
            </w:div>
            <w:div w:id="1994869761">
              <w:marLeft w:val="0"/>
              <w:marRight w:val="0"/>
              <w:marTop w:val="0"/>
              <w:marBottom w:val="0"/>
              <w:divBdr>
                <w:top w:val="none" w:sz="0" w:space="0" w:color="auto"/>
                <w:left w:val="none" w:sz="0" w:space="0" w:color="auto"/>
                <w:bottom w:val="none" w:sz="0" w:space="0" w:color="auto"/>
                <w:right w:val="none" w:sz="0" w:space="0" w:color="auto"/>
              </w:divBdr>
            </w:div>
            <w:div w:id="1650748637">
              <w:marLeft w:val="0"/>
              <w:marRight w:val="0"/>
              <w:marTop w:val="0"/>
              <w:marBottom w:val="0"/>
              <w:divBdr>
                <w:top w:val="none" w:sz="0" w:space="0" w:color="auto"/>
                <w:left w:val="none" w:sz="0" w:space="0" w:color="auto"/>
                <w:bottom w:val="none" w:sz="0" w:space="0" w:color="auto"/>
                <w:right w:val="none" w:sz="0" w:space="0" w:color="auto"/>
              </w:divBdr>
            </w:div>
            <w:div w:id="154804209">
              <w:marLeft w:val="0"/>
              <w:marRight w:val="0"/>
              <w:marTop w:val="0"/>
              <w:marBottom w:val="0"/>
              <w:divBdr>
                <w:top w:val="none" w:sz="0" w:space="0" w:color="auto"/>
                <w:left w:val="none" w:sz="0" w:space="0" w:color="auto"/>
                <w:bottom w:val="none" w:sz="0" w:space="0" w:color="auto"/>
                <w:right w:val="none" w:sz="0" w:space="0" w:color="auto"/>
              </w:divBdr>
            </w:div>
            <w:div w:id="1705709464">
              <w:marLeft w:val="0"/>
              <w:marRight w:val="0"/>
              <w:marTop w:val="0"/>
              <w:marBottom w:val="0"/>
              <w:divBdr>
                <w:top w:val="none" w:sz="0" w:space="0" w:color="auto"/>
                <w:left w:val="none" w:sz="0" w:space="0" w:color="auto"/>
                <w:bottom w:val="none" w:sz="0" w:space="0" w:color="auto"/>
                <w:right w:val="none" w:sz="0" w:space="0" w:color="auto"/>
              </w:divBdr>
            </w:div>
            <w:div w:id="1339115414">
              <w:marLeft w:val="0"/>
              <w:marRight w:val="0"/>
              <w:marTop w:val="0"/>
              <w:marBottom w:val="0"/>
              <w:divBdr>
                <w:top w:val="none" w:sz="0" w:space="0" w:color="auto"/>
                <w:left w:val="none" w:sz="0" w:space="0" w:color="auto"/>
                <w:bottom w:val="none" w:sz="0" w:space="0" w:color="auto"/>
                <w:right w:val="none" w:sz="0" w:space="0" w:color="auto"/>
              </w:divBdr>
            </w:div>
            <w:div w:id="1906183954">
              <w:marLeft w:val="0"/>
              <w:marRight w:val="0"/>
              <w:marTop w:val="0"/>
              <w:marBottom w:val="0"/>
              <w:divBdr>
                <w:top w:val="none" w:sz="0" w:space="0" w:color="auto"/>
                <w:left w:val="none" w:sz="0" w:space="0" w:color="auto"/>
                <w:bottom w:val="none" w:sz="0" w:space="0" w:color="auto"/>
                <w:right w:val="none" w:sz="0" w:space="0" w:color="auto"/>
              </w:divBdr>
            </w:div>
            <w:div w:id="806824802">
              <w:marLeft w:val="0"/>
              <w:marRight w:val="0"/>
              <w:marTop w:val="0"/>
              <w:marBottom w:val="0"/>
              <w:divBdr>
                <w:top w:val="none" w:sz="0" w:space="0" w:color="auto"/>
                <w:left w:val="none" w:sz="0" w:space="0" w:color="auto"/>
                <w:bottom w:val="none" w:sz="0" w:space="0" w:color="auto"/>
                <w:right w:val="none" w:sz="0" w:space="0" w:color="auto"/>
              </w:divBdr>
            </w:div>
            <w:div w:id="1546333592">
              <w:marLeft w:val="0"/>
              <w:marRight w:val="0"/>
              <w:marTop w:val="0"/>
              <w:marBottom w:val="0"/>
              <w:divBdr>
                <w:top w:val="none" w:sz="0" w:space="0" w:color="auto"/>
                <w:left w:val="none" w:sz="0" w:space="0" w:color="auto"/>
                <w:bottom w:val="none" w:sz="0" w:space="0" w:color="auto"/>
                <w:right w:val="none" w:sz="0" w:space="0" w:color="auto"/>
              </w:divBdr>
            </w:div>
            <w:div w:id="748379977">
              <w:marLeft w:val="0"/>
              <w:marRight w:val="0"/>
              <w:marTop w:val="0"/>
              <w:marBottom w:val="0"/>
              <w:divBdr>
                <w:top w:val="none" w:sz="0" w:space="0" w:color="auto"/>
                <w:left w:val="none" w:sz="0" w:space="0" w:color="auto"/>
                <w:bottom w:val="none" w:sz="0" w:space="0" w:color="auto"/>
                <w:right w:val="none" w:sz="0" w:space="0" w:color="auto"/>
              </w:divBdr>
            </w:div>
            <w:div w:id="484318173">
              <w:marLeft w:val="0"/>
              <w:marRight w:val="0"/>
              <w:marTop w:val="0"/>
              <w:marBottom w:val="0"/>
              <w:divBdr>
                <w:top w:val="none" w:sz="0" w:space="0" w:color="auto"/>
                <w:left w:val="none" w:sz="0" w:space="0" w:color="auto"/>
                <w:bottom w:val="none" w:sz="0" w:space="0" w:color="auto"/>
                <w:right w:val="none" w:sz="0" w:space="0" w:color="auto"/>
              </w:divBdr>
            </w:div>
            <w:div w:id="1960841583">
              <w:marLeft w:val="0"/>
              <w:marRight w:val="0"/>
              <w:marTop w:val="0"/>
              <w:marBottom w:val="0"/>
              <w:divBdr>
                <w:top w:val="none" w:sz="0" w:space="0" w:color="auto"/>
                <w:left w:val="none" w:sz="0" w:space="0" w:color="auto"/>
                <w:bottom w:val="none" w:sz="0" w:space="0" w:color="auto"/>
                <w:right w:val="none" w:sz="0" w:space="0" w:color="auto"/>
              </w:divBdr>
            </w:div>
            <w:div w:id="1846899309">
              <w:marLeft w:val="0"/>
              <w:marRight w:val="0"/>
              <w:marTop w:val="0"/>
              <w:marBottom w:val="0"/>
              <w:divBdr>
                <w:top w:val="none" w:sz="0" w:space="0" w:color="auto"/>
                <w:left w:val="none" w:sz="0" w:space="0" w:color="auto"/>
                <w:bottom w:val="none" w:sz="0" w:space="0" w:color="auto"/>
                <w:right w:val="none" w:sz="0" w:space="0" w:color="auto"/>
              </w:divBdr>
            </w:div>
            <w:div w:id="1492020277">
              <w:marLeft w:val="0"/>
              <w:marRight w:val="0"/>
              <w:marTop w:val="0"/>
              <w:marBottom w:val="0"/>
              <w:divBdr>
                <w:top w:val="none" w:sz="0" w:space="0" w:color="auto"/>
                <w:left w:val="none" w:sz="0" w:space="0" w:color="auto"/>
                <w:bottom w:val="none" w:sz="0" w:space="0" w:color="auto"/>
                <w:right w:val="none" w:sz="0" w:space="0" w:color="auto"/>
              </w:divBdr>
            </w:div>
            <w:div w:id="1502741120">
              <w:marLeft w:val="0"/>
              <w:marRight w:val="0"/>
              <w:marTop w:val="0"/>
              <w:marBottom w:val="0"/>
              <w:divBdr>
                <w:top w:val="none" w:sz="0" w:space="0" w:color="auto"/>
                <w:left w:val="none" w:sz="0" w:space="0" w:color="auto"/>
                <w:bottom w:val="none" w:sz="0" w:space="0" w:color="auto"/>
                <w:right w:val="none" w:sz="0" w:space="0" w:color="auto"/>
              </w:divBdr>
            </w:div>
            <w:div w:id="1638222959">
              <w:marLeft w:val="0"/>
              <w:marRight w:val="0"/>
              <w:marTop w:val="0"/>
              <w:marBottom w:val="0"/>
              <w:divBdr>
                <w:top w:val="none" w:sz="0" w:space="0" w:color="auto"/>
                <w:left w:val="none" w:sz="0" w:space="0" w:color="auto"/>
                <w:bottom w:val="none" w:sz="0" w:space="0" w:color="auto"/>
                <w:right w:val="none" w:sz="0" w:space="0" w:color="auto"/>
              </w:divBdr>
            </w:div>
            <w:div w:id="1337222413">
              <w:marLeft w:val="0"/>
              <w:marRight w:val="0"/>
              <w:marTop w:val="0"/>
              <w:marBottom w:val="0"/>
              <w:divBdr>
                <w:top w:val="none" w:sz="0" w:space="0" w:color="auto"/>
                <w:left w:val="none" w:sz="0" w:space="0" w:color="auto"/>
                <w:bottom w:val="none" w:sz="0" w:space="0" w:color="auto"/>
                <w:right w:val="none" w:sz="0" w:space="0" w:color="auto"/>
              </w:divBdr>
            </w:div>
            <w:div w:id="1275211236">
              <w:marLeft w:val="0"/>
              <w:marRight w:val="0"/>
              <w:marTop w:val="0"/>
              <w:marBottom w:val="0"/>
              <w:divBdr>
                <w:top w:val="none" w:sz="0" w:space="0" w:color="auto"/>
                <w:left w:val="none" w:sz="0" w:space="0" w:color="auto"/>
                <w:bottom w:val="none" w:sz="0" w:space="0" w:color="auto"/>
                <w:right w:val="none" w:sz="0" w:space="0" w:color="auto"/>
              </w:divBdr>
            </w:div>
            <w:div w:id="708533164">
              <w:marLeft w:val="0"/>
              <w:marRight w:val="0"/>
              <w:marTop w:val="0"/>
              <w:marBottom w:val="0"/>
              <w:divBdr>
                <w:top w:val="none" w:sz="0" w:space="0" w:color="auto"/>
                <w:left w:val="none" w:sz="0" w:space="0" w:color="auto"/>
                <w:bottom w:val="none" w:sz="0" w:space="0" w:color="auto"/>
                <w:right w:val="none" w:sz="0" w:space="0" w:color="auto"/>
              </w:divBdr>
            </w:div>
            <w:div w:id="1957062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177961">
      <w:bodyDiv w:val="1"/>
      <w:marLeft w:val="0"/>
      <w:marRight w:val="0"/>
      <w:marTop w:val="0"/>
      <w:marBottom w:val="0"/>
      <w:divBdr>
        <w:top w:val="none" w:sz="0" w:space="0" w:color="auto"/>
        <w:left w:val="none" w:sz="0" w:space="0" w:color="auto"/>
        <w:bottom w:val="none" w:sz="0" w:space="0" w:color="auto"/>
        <w:right w:val="none" w:sz="0" w:space="0" w:color="auto"/>
      </w:divBdr>
      <w:divsChild>
        <w:div w:id="211430543">
          <w:marLeft w:val="0"/>
          <w:marRight w:val="0"/>
          <w:marTop w:val="0"/>
          <w:marBottom w:val="0"/>
          <w:divBdr>
            <w:top w:val="none" w:sz="0" w:space="0" w:color="auto"/>
            <w:left w:val="none" w:sz="0" w:space="0" w:color="auto"/>
            <w:bottom w:val="none" w:sz="0" w:space="0" w:color="auto"/>
            <w:right w:val="none" w:sz="0" w:space="0" w:color="auto"/>
          </w:divBdr>
          <w:divsChild>
            <w:div w:id="724373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1.png"/><Relationship Id="rId117" Type="http://schemas.openxmlformats.org/officeDocument/2006/relationships/image" Target="media/image103.png"/><Relationship Id="rId21" Type="http://schemas.openxmlformats.org/officeDocument/2006/relationships/image" Target="media/image16.png"/><Relationship Id="rId42" Type="http://schemas.openxmlformats.org/officeDocument/2006/relationships/image" Target="media/image36.png"/><Relationship Id="rId47" Type="http://schemas.openxmlformats.org/officeDocument/2006/relationships/image" Target="media/image41.jpeg"/><Relationship Id="rId63" Type="http://schemas.openxmlformats.org/officeDocument/2006/relationships/image" Target="media/image54.png"/><Relationship Id="rId68" Type="http://schemas.openxmlformats.org/officeDocument/2006/relationships/image" Target="media/image62.png"/><Relationship Id="rId84" Type="http://schemas.openxmlformats.org/officeDocument/2006/relationships/image" Target="media/image78.jpeg"/><Relationship Id="rId89" Type="http://schemas.openxmlformats.org/officeDocument/2006/relationships/image" Target="media/image74.png"/><Relationship Id="rId112" Type="http://schemas.openxmlformats.org/officeDocument/2006/relationships/image" Target="media/image98.png"/><Relationship Id="rId133" Type="http://schemas.openxmlformats.org/officeDocument/2006/relationships/image" Target="media/image114.png"/><Relationship Id="rId138" Type="http://schemas.openxmlformats.org/officeDocument/2006/relationships/theme" Target="theme/theme1.xml"/><Relationship Id="rId16" Type="http://schemas.openxmlformats.org/officeDocument/2006/relationships/image" Target="media/image11.png"/><Relationship Id="rId107" Type="http://schemas.openxmlformats.org/officeDocument/2006/relationships/image" Target="media/image93.png"/><Relationship Id="rId11" Type="http://schemas.openxmlformats.org/officeDocument/2006/relationships/image" Target="media/image6.png"/><Relationship Id="rId32" Type="http://schemas.openxmlformats.org/officeDocument/2006/relationships/image" Target="media/image27.png"/><Relationship Id="rId37" Type="http://schemas.openxmlformats.org/officeDocument/2006/relationships/image" Target="media/image31.png"/><Relationship Id="rId53" Type="http://schemas.openxmlformats.org/officeDocument/2006/relationships/image" Target="media/image47.png"/><Relationship Id="rId58" Type="http://schemas.openxmlformats.org/officeDocument/2006/relationships/image" Target="media/image41.png"/><Relationship Id="rId74" Type="http://schemas.openxmlformats.org/officeDocument/2006/relationships/image" Target="media/image60.png"/><Relationship Id="rId79" Type="http://schemas.openxmlformats.org/officeDocument/2006/relationships/image" Target="media/image62.jpeg"/><Relationship Id="rId102" Type="http://schemas.openxmlformats.org/officeDocument/2006/relationships/image" Target="media/image88.png"/><Relationship Id="rId123" Type="http://schemas.openxmlformats.org/officeDocument/2006/relationships/hyperlink" Target="https://ouster.com/" TargetMode="External"/><Relationship Id="rId128" Type="http://schemas.openxmlformats.org/officeDocument/2006/relationships/image" Target="media/image108.png"/><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1.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hyperlink" Target="https://en.wikipedia.org/wiki/Lidar" TargetMode="External"/><Relationship Id="rId43" Type="http://schemas.openxmlformats.org/officeDocument/2006/relationships/image" Target="media/image37.png"/><Relationship Id="rId48" Type="http://schemas.openxmlformats.org/officeDocument/2006/relationships/image" Target="media/image42.png"/><Relationship Id="rId56" Type="http://schemas.openxmlformats.org/officeDocument/2006/relationships/image" Target="media/image50.png"/><Relationship Id="rId64" Type="http://schemas.openxmlformats.org/officeDocument/2006/relationships/image" Target="media/image55.png"/><Relationship Id="rId69" Type="http://schemas.openxmlformats.org/officeDocument/2006/relationships/image" Target="media/image63.png"/><Relationship Id="rId77" Type="http://schemas.openxmlformats.org/officeDocument/2006/relationships/image" Target="media/image71.png"/><Relationship Id="rId100" Type="http://schemas.openxmlformats.org/officeDocument/2006/relationships/image" Target="media/image86.png"/><Relationship Id="rId105" Type="http://schemas.openxmlformats.org/officeDocument/2006/relationships/image" Target="media/image91.png"/><Relationship Id="rId113" Type="http://schemas.openxmlformats.org/officeDocument/2006/relationships/image" Target="media/image99.png"/><Relationship Id="rId118" Type="http://schemas.openxmlformats.org/officeDocument/2006/relationships/image" Target="media/image112.jpeg"/><Relationship Id="rId126" Type="http://schemas.openxmlformats.org/officeDocument/2006/relationships/image" Target="media/image107.png"/><Relationship Id="rId134" Type="http://schemas.openxmlformats.org/officeDocument/2006/relationships/image" Target="media/image115.png"/><Relationship Id="rId8" Type="http://schemas.openxmlformats.org/officeDocument/2006/relationships/image" Target="media/image3.png"/><Relationship Id="rId51" Type="http://schemas.openxmlformats.org/officeDocument/2006/relationships/image" Target="media/image45.png"/><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image" Target="media/image79.png"/><Relationship Id="rId93" Type="http://schemas.openxmlformats.org/officeDocument/2006/relationships/image" Target="media/image78.png"/><Relationship Id="rId98" Type="http://schemas.openxmlformats.org/officeDocument/2006/relationships/image" Target="media/image84.png"/><Relationship Id="rId121" Type="http://schemas.openxmlformats.org/officeDocument/2006/relationships/image" Target="media/image105.jpe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2.png"/><Relationship Id="rId46" Type="http://schemas.openxmlformats.org/officeDocument/2006/relationships/image" Target="media/image40.png"/><Relationship Id="rId59" Type="http://schemas.openxmlformats.org/officeDocument/2006/relationships/image" Target="media/image53.png"/><Relationship Id="rId67" Type="http://schemas.openxmlformats.org/officeDocument/2006/relationships/image" Target="media/image61.jpeg"/><Relationship Id="rId103" Type="http://schemas.openxmlformats.org/officeDocument/2006/relationships/image" Target="media/image89.png"/><Relationship Id="rId108" Type="http://schemas.openxmlformats.org/officeDocument/2006/relationships/image" Target="media/image94.png"/><Relationship Id="rId116" Type="http://schemas.openxmlformats.org/officeDocument/2006/relationships/image" Target="media/image102.jpeg"/><Relationship Id="rId124" Type="http://schemas.openxmlformats.org/officeDocument/2006/relationships/image" Target="media/image106.png"/><Relationship Id="rId129" Type="http://schemas.openxmlformats.org/officeDocument/2006/relationships/image" Target="media/image109.png"/><Relationship Id="rId137" Type="http://schemas.openxmlformats.org/officeDocument/2006/relationships/fontTable" Target="fontTable.xml"/><Relationship Id="rId20" Type="http://schemas.openxmlformats.org/officeDocument/2006/relationships/image" Target="media/image15.png"/><Relationship Id="rId41" Type="http://schemas.openxmlformats.org/officeDocument/2006/relationships/image" Target="media/image35.png"/><Relationship Id="rId54" Type="http://schemas.openxmlformats.org/officeDocument/2006/relationships/image" Target="media/image48.png"/><Relationship Id="rId62" Type="http://schemas.openxmlformats.org/officeDocument/2006/relationships/image" Target="media/image53.jpeg"/><Relationship Id="rId70" Type="http://schemas.openxmlformats.org/officeDocument/2006/relationships/image" Target="media/image64.png"/><Relationship Id="rId75" Type="http://schemas.openxmlformats.org/officeDocument/2006/relationships/image" Target="media/image69.png"/><Relationship Id="rId83" Type="http://schemas.openxmlformats.org/officeDocument/2006/relationships/image" Target="media/image70.png"/><Relationship Id="rId88" Type="http://schemas.openxmlformats.org/officeDocument/2006/relationships/image" Target="media/image73.png"/><Relationship Id="rId91" Type="http://schemas.openxmlformats.org/officeDocument/2006/relationships/image" Target="media/image76.png"/><Relationship Id="rId96" Type="http://schemas.openxmlformats.org/officeDocument/2006/relationships/image" Target="media/image82.png"/><Relationship Id="rId111" Type="http://schemas.openxmlformats.org/officeDocument/2006/relationships/image" Target="media/image97.png"/><Relationship Id="rId132" Type="http://schemas.openxmlformats.org/officeDocument/2006/relationships/image" Target="media/image112.png"/><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0.jpeg"/><Relationship Id="rId49" Type="http://schemas.openxmlformats.org/officeDocument/2006/relationships/image" Target="media/image43.png"/><Relationship Id="rId57" Type="http://schemas.openxmlformats.org/officeDocument/2006/relationships/image" Target="media/image51.png"/><Relationship Id="rId106" Type="http://schemas.openxmlformats.org/officeDocument/2006/relationships/image" Target="media/image92.png"/><Relationship Id="rId114" Type="http://schemas.openxmlformats.org/officeDocument/2006/relationships/image" Target="media/image100.png"/><Relationship Id="rId119" Type="http://schemas.openxmlformats.org/officeDocument/2006/relationships/image" Target="media/image113.png"/><Relationship Id="rId127" Type="http://schemas.openxmlformats.org/officeDocument/2006/relationships/hyperlink" Target="https://tracking.COMPANYNAME.com/" TargetMode="External"/><Relationship Id="rId10" Type="http://schemas.openxmlformats.org/officeDocument/2006/relationships/image" Target="media/image5.png"/><Relationship Id="rId31" Type="http://schemas.openxmlformats.org/officeDocument/2006/relationships/image" Target="media/image26.png"/><Relationship Id="rId44" Type="http://schemas.openxmlformats.org/officeDocument/2006/relationships/image" Target="media/image38.png"/><Relationship Id="rId52" Type="http://schemas.openxmlformats.org/officeDocument/2006/relationships/image" Target="media/image46.png"/><Relationship Id="rId60" Type="http://schemas.openxmlformats.org/officeDocument/2006/relationships/image" Target="media/image42.jpeg"/><Relationship Id="rId65" Type="http://schemas.openxmlformats.org/officeDocument/2006/relationships/image" Target="media/image56.png"/><Relationship Id="rId73" Type="http://schemas.openxmlformats.org/officeDocument/2006/relationships/image" Target="media/image59.jpeg"/><Relationship Id="rId78" Type="http://schemas.openxmlformats.org/officeDocument/2006/relationships/image" Target="media/image61.png"/><Relationship Id="rId81" Type="http://schemas.openxmlformats.org/officeDocument/2006/relationships/image" Target="media/image67.jpeg"/><Relationship Id="rId86" Type="http://schemas.openxmlformats.org/officeDocument/2006/relationships/image" Target="media/image71.jpe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hyperlink" Target="https://github.com/MobileRoboticsSkoltech/OpenCamera-Sensors" TargetMode="External"/><Relationship Id="rId130" Type="http://schemas.openxmlformats.org/officeDocument/2006/relationships/image" Target="media/image110.png"/><Relationship Id="rId135" Type="http://schemas.openxmlformats.org/officeDocument/2006/relationships/image" Target="media/image116.png"/><Relationship Id="rId4" Type="http://schemas.openxmlformats.org/officeDocument/2006/relationships/settings" Target="settings.xml"/><Relationship Id="rId9" Type="http://schemas.openxmlformats.org/officeDocument/2006/relationships/image" Target="media/image4.png"/><Relationship Id="rId13" Type="http://schemas.openxmlformats.org/officeDocument/2006/relationships/image" Target="media/image8.png"/><Relationship Id="rId18" Type="http://schemas.openxmlformats.org/officeDocument/2006/relationships/image" Target="media/image13.png"/><Relationship Id="rId39" Type="http://schemas.openxmlformats.org/officeDocument/2006/relationships/image" Target="media/image33.png"/><Relationship Id="rId109" Type="http://schemas.openxmlformats.org/officeDocument/2006/relationships/image" Target="media/image95.png"/><Relationship Id="rId34" Type="http://schemas.openxmlformats.org/officeDocument/2006/relationships/image" Target="media/image29.png"/><Relationship Id="rId50" Type="http://schemas.openxmlformats.org/officeDocument/2006/relationships/image" Target="media/image44.png"/><Relationship Id="rId55" Type="http://schemas.openxmlformats.org/officeDocument/2006/relationships/image" Target="media/image49.png"/><Relationship Id="rId76" Type="http://schemas.openxmlformats.org/officeDocument/2006/relationships/image" Target="media/image70.jpeg"/><Relationship Id="rId97" Type="http://schemas.openxmlformats.org/officeDocument/2006/relationships/image" Target="media/image83.png"/><Relationship Id="rId104" Type="http://schemas.openxmlformats.org/officeDocument/2006/relationships/image" Target="media/image90.png"/><Relationship Id="rId120" Type="http://schemas.openxmlformats.org/officeDocument/2006/relationships/image" Target="media/image104.jpeg"/><Relationship Id="rId125" Type="http://schemas.openxmlformats.org/officeDocument/2006/relationships/hyperlink" Target="https://tracking.navigine.com/" TargetMode="External"/><Relationship Id="rId7" Type="http://schemas.openxmlformats.org/officeDocument/2006/relationships/image" Target="media/image2.png"/><Relationship Id="rId71" Type="http://schemas.openxmlformats.org/officeDocument/2006/relationships/image" Target="media/image65.pn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24.png"/><Relationship Id="rId24" Type="http://schemas.openxmlformats.org/officeDocument/2006/relationships/image" Target="media/image19.png"/><Relationship Id="rId40" Type="http://schemas.openxmlformats.org/officeDocument/2006/relationships/image" Target="media/image34.png"/><Relationship Id="rId45" Type="http://schemas.openxmlformats.org/officeDocument/2006/relationships/image" Target="media/image39.png"/><Relationship Id="rId66" Type="http://schemas.openxmlformats.org/officeDocument/2006/relationships/image" Target="media/image57.png"/><Relationship Id="rId87" Type="http://schemas.openxmlformats.org/officeDocument/2006/relationships/image" Target="media/image72.png"/><Relationship Id="rId110" Type="http://schemas.openxmlformats.org/officeDocument/2006/relationships/image" Target="media/image96.png"/><Relationship Id="rId115" Type="http://schemas.openxmlformats.org/officeDocument/2006/relationships/image" Target="media/image101.png"/><Relationship Id="rId131" Type="http://schemas.openxmlformats.org/officeDocument/2006/relationships/image" Target="media/image111.png"/><Relationship Id="rId136" Type="http://schemas.openxmlformats.org/officeDocument/2006/relationships/image" Target="media/image117.png"/><Relationship Id="rId61" Type="http://schemas.openxmlformats.org/officeDocument/2006/relationships/image" Target="media/image52.png"/><Relationship Id="rId82" Type="http://schemas.openxmlformats.org/officeDocument/2006/relationships/image" Target="media/image68.jpeg"/><Relationship Id="rId19" Type="http://schemas.openxmlformats.org/officeDocument/2006/relationships/image" Target="media/image14.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oo21</b:Tag>
    <b:SourceType>InternetSite</b:SourceType>
    <b:Guid>{B80FC390-C339-4058-91BC-895E0D1EE191}</b:Guid>
    <b:Title>developers.google.com</b:Title>
    <b:Year>2021</b:Year>
    <b:Author>
      <b:Author>
        <b:Corporate>google.com</b:Corporate>
      </b:Author>
    </b:Author>
    <b:InternetSiteTitle>ARCore</b:InternetSiteTitle>
    <b:URL>https://developers.google.com/ar/develop/c/depth/developer-guide?hl=ur</b:URL>
    <b:RefOrder>1</b:RefOrder>
  </b:Source>
  <b:Source>
    <b:Tag>Aut19</b:Tag>
    <b:SourceType>InternetSite</b:SourceType>
    <b:Guid>{30EA8120-B748-4F56-8DE9-B31AA3263F98}</b:Guid>
    <b:Author>
      <b:Author>
        <b:Corporate>Autodesk</b:Corporate>
      </b:Author>
    </b:Author>
    <b:Title>Structured Light 3D Scanning </b:Title>
    <b:InternetSiteTitle>Autodesk: Structured Light 3D Scanning </b:InternetSiteTitle>
    <b:Year>2019</b:Year>
    <b:URL>https://www.instructables.com/id/Structured-Light-3D-Scanning/</b:URL>
    <b:RefOrder>2</b:RefOrder>
  </b:Source>
  <b:Source>
    <b:Tag>Alb21</b:Tag>
    <b:SourceType>InternetSite</b:SourceType>
    <b:Guid>{DE229026-0F68-49B7-95AB-B3928C5BAFA0}</b:Guid>
    <b:Author>
      <b:Author>
        <b:NameList>
          <b:Person>
            <b:Last>Quero</b:Last>
            <b:First>Alberto</b:First>
          </b:Person>
        </b:NameList>
      </b:Author>
    </b:Author>
    <b:Title>ToF puede llegar a detectar cámaras ocultas</b:Title>
    <b:InternetSiteTitle>tododisca.com</b:InternetSiteTitle>
    <b:Year>2021</b:Year>
    <b:Month>12</b:Month>
    <b:Day>12</b:Day>
    <b:URL>https://www.tododisca.com/telefono-detectar-camaras-ocultas/</b:URL>
    <b:RefOrder>3</b:RefOrder>
  </b:Source>
</b:Sources>
</file>

<file path=customXml/itemProps1.xml><?xml version="1.0" encoding="utf-8"?>
<ds:datastoreItem xmlns:ds="http://schemas.openxmlformats.org/officeDocument/2006/customXml" ds:itemID="{9D9F7BD8-0395-4C06-BB4C-A413802F72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TotalTime>
  <Pages>125</Pages>
  <Words>66480</Words>
  <Characters>378937</Characters>
  <Application>Microsoft Office Word</Application>
  <DocSecurity>0</DocSecurity>
  <Lines>3157</Lines>
  <Paragraphs>889</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44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mira</dc:creator>
  <cp:keywords/>
  <dc:description/>
  <cp:lastModifiedBy>Administrator@navigine.local</cp:lastModifiedBy>
  <cp:revision>9</cp:revision>
  <dcterms:created xsi:type="dcterms:W3CDTF">2021-12-28T16:09:00Z</dcterms:created>
  <dcterms:modified xsi:type="dcterms:W3CDTF">2021-12-29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fw26V6HU"/&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